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52C4F5" w14:textId="77777777" w:rsidR="00BB53D8" w:rsidRPr="00705DA8" w:rsidRDefault="00E114A0"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 xml:space="preserve">Electrochemical synthesis of ion exchange </w:t>
      </w:r>
      <w:r w:rsidR="00BA69B9" w:rsidRPr="00705DA8">
        <w:rPr>
          <w:rFonts w:ascii="Garamond" w:hAnsi="Garamond" w:cstheme="minorHAnsi"/>
          <w:b/>
          <w:sz w:val="24"/>
          <w:szCs w:val="24"/>
          <w:lang w:val="en-GB"/>
        </w:rPr>
        <w:t>polymers</w:t>
      </w:r>
      <w:r w:rsidRPr="00705DA8">
        <w:rPr>
          <w:rFonts w:ascii="Garamond" w:hAnsi="Garamond" w:cstheme="minorHAnsi"/>
          <w:b/>
          <w:sz w:val="24"/>
          <w:szCs w:val="24"/>
          <w:lang w:val="en-GB"/>
        </w:rPr>
        <w:t>: comparison between hydroxide</w:t>
      </w:r>
      <w:r w:rsidR="00FA2890" w:rsidRPr="00705DA8">
        <w:rPr>
          <w:rFonts w:ascii="Garamond" w:hAnsi="Garamond" w:cstheme="minorHAnsi"/>
          <w:b/>
          <w:sz w:val="24"/>
          <w:szCs w:val="24"/>
          <w:lang w:val="en-GB"/>
        </w:rPr>
        <w:t xml:space="preserve"> and proton conductors</w:t>
      </w:r>
    </w:p>
    <w:p w14:paraId="175A9E7C" w14:textId="77777777" w:rsidR="006A1210" w:rsidRPr="00705DA8" w:rsidRDefault="006A1210" w:rsidP="00FA2890">
      <w:pPr>
        <w:spacing w:after="0" w:line="360" w:lineRule="auto"/>
        <w:jc w:val="both"/>
        <w:rPr>
          <w:rFonts w:ascii="Garamond" w:hAnsi="Garamond" w:cstheme="minorHAnsi"/>
          <w:b/>
          <w:sz w:val="24"/>
          <w:szCs w:val="24"/>
          <w:lang w:val="en-GB"/>
        </w:rPr>
      </w:pPr>
    </w:p>
    <w:p w14:paraId="0A7EA65C" w14:textId="7F2410AC" w:rsidR="006A1210" w:rsidRPr="00705DA8" w:rsidRDefault="006A1210" w:rsidP="006A1210">
      <w:pPr>
        <w:spacing w:after="0" w:line="360" w:lineRule="auto"/>
        <w:jc w:val="both"/>
        <w:rPr>
          <w:rFonts w:ascii="Garamond" w:hAnsi="Garamond"/>
          <w:sz w:val="24"/>
          <w:szCs w:val="24"/>
          <w:vertAlign w:val="superscript"/>
        </w:rPr>
      </w:pPr>
      <w:r w:rsidRPr="00705DA8">
        <w:rPr>
          <w:rFonts w:ascii="Garamond" w:hAnsi="Garamond"/>
          <w:sz w:val="24"/>
          <w:szCs w:val="24"/>
        </w:rPr>
        <w:t>M. L. Di Vona</w:t>
      </w:r>
      <w:r w:rsidRPr="00705DA8">
        <w:rPr>
          <w:rFonts w:ascii="Garamond" w:hAnsi="Garamond"/>
          <w:sz w:val="24"/>
          <w:szCs w:val="24"/>
          <w:vertAlign w:val="superscript"/>
        </w:rPr>
        <w:t>1,3</w:t>
      </w:r>
      <w:r w:rsidR="00883876">
        <w:rPr>
          <w:rFonts w:ascii="Garamond" w:hAnsi="Garamond"/>
          <w:sz w:val="24"/>
          <w:szCs w:val="24"/>
          <w:vertAlign w:val="superscript"/>
        </w:rPr>
        <w:t>*</w:t>
      </w:r>
      <w:r w:rsidRPr="00705DA8">
        <w:rPr>
          <w:rFonts w:ascii="Garamond" w:hAnsi="Garamond"/>
          <w:sz w:val="24"/>
          <w:szCs w:val="24"/>
        </w:rPr>
        <w:t>, P. Knauth</w:t>
      </w:r>
      <w:r w:rsidRPr="00705DA8">
        <w:rPr>
          <w:rFonts w:ascii="Garamond" w:hAnsi="Garamond"/>
          <w:sz w:val="24"/>
          <w:szCs w:val="24"/>
          <w:vertAlign w:val="superscript"/>
        </w:rPr>
        <w:t xml:space="preserve">2 ,3 </w:t>
      </w:r>
    </w:p>
    <w:p w14:paraId="37C0CA73" w14:textId="77777777" w:rsidR="006A1210" w:rsidRPr="00705DA8" w:rsidRDefault="006A1210" w:rsidP="006A1210">
      <w:pPr>
        <w:spacing w:after="0" w:line="360" w:lineRule="auto"/>
        <w:jc w:val="both"/>
        <w:rPr>
          <w:rFonts w:ascii="Garamond" w:hAnsi="Garamond"/>
          <w:i/>
          <w:sz w:val="24"/>
          <w:szCs w:val="24"/>
        </w:rPr>
      </w:pPr>
      <w:r w:rsidRPr="00705DA8">
        <w:rPr>
          <w:rFonts w:ascii="Garamond" w:hAnsi="Garamond"/>
          <w:i/>
          <w:sz w:val="24"/>
          <w:szCs w:val="24"/>
          <w:vertAlign w:val="superscript"/>
        </w:rPr>
        <w:t xml:space="preserve">1 </w:t>
      </w:r>
      <w:r w:rsidRPr="00705DA8">
        <w:rPr>
          <w:rFonts w:ascii="Garamond" w:hAnsi="Garamond"/>
          <w:i/>
          <w:sz w:val="24"/>
          <w:szCs w:val="24"/>
        </w:rPr>
        <w:t>Univ. Rome Tor Vergata, Dip. Ing. Industriale, Via del Politecnico, 00133 Roma, Italy</w:t>
      </w:r>
    </w:p>
    <w:p w14:paraId="7A236C00" w14:textId="77777777" w:rsidR="006A1210" w:rsidRPr="000A59FE" w:rsidRDefault="006A1210" w:rsidP="006A1210">
      <w:pPr>
        <w:spacing w:after="0" w:line="360" w:lineRule="auto"/>
        <w:jc w:val="both"/>
        <w:rPr>
          <w:rFonts w:ascii="Garamond" w:hAnsi="Garamond"/>
          <w:i/>
          <w:sz w:val="24"/>
          <w:szCs w:val="24"/>
          <w:lang w:val="fr-FR"/>
        </w:rPr>
      </w:pPr>
      <w:r w:rsidRPr="000A59FE">
        <w:rPr>
          <w:rFonts w:ascii="Garamond" w:hAnsi="Garamond"/>
          <w:i/>
          <w:sz w:val="24"/>
          <w:szCs w:val="24"/>
          <w:vertAlign w:val="superscript"/>
          <w:lang w:val="fr-FR"/>
        </w:rPr>
        <w:t>2</w:t>
      </w:r>
      <w:r w:rsidRPr="000A59FE">
        <w:rPr>
          <w:rFonts w:ascii="Garamond" w:hAnsi="Garamond"/>
          <w:i/>
          <w:sz w:val="24"/>
          <w:szCs w:val="24"/>
          <w:lang w:val="fr-FR"/>
        </w:rPr>
        <w:t>Aix Marseille Univ, CNRS, MADIREL (UMR 7246), Campus Etoile-St Jérôme, 13013 Marseille, France</w:t>
      </w:r>
    </w:p>
    <w:p w14:paraId="3BF32E1E" w14:textId="77777777" w:rsidR="006A1210" w:rsidRPr="00705DA8" w:rsidRDefault="006A1210" w:rsidP="006A1210">
      <w:pPr>
        <w:spacing w:after="0" w:line="360" w:lineRule="auto"/>
        <w:jc w:val="both"/>
        <w:rPr>
          <w:rFonts w:ascii="Garamond" w:hAnsi="Garamond"/>
          <w:i/>
          <w:sz w:val="24"/>
          <w:szCs w:val="24"/>
          <w:lang w:val="en-GB"/>
        </w:rPr>
      </w:pPr>
      <w:r w:rsidRPr="00705DA8">
        <w:rPr>
          <w:rFonts w:ascii="Garamond" w:hAnsi="Garamond"/>
          <w:i/>
          <w:sz w:val="24"/>
          <w:szCs w:val="24"/>
          <w:vertAlign w:val="superscript"/>
          <w:lang w:val="en-GB"/>
        </w:rPr>
        <w:t xml:space="preserve">3 </w:t>
      </w:r>
      <w:r w:rsidRPr="00705DA8">
        <w:rPr>
          <w:rFonts w:ascii="Garamond" w:hAnsi="Garamond"/>
          <w:i/>
          <w:sz w:val="24"/>
          <w:szCs w:val="24"/>
          <w:lang w:val="en-GB"/>
        </w:rPr>
        <w:t>International Associated Laboratory (L.I.A.) “Ionomer Materials for Energy”, Aix Marseille Univ, CNRS, Univ. Rome Tor Vergata</w:t>
      </w:r>
    </w:p>
    <w:p w14:paraId="7B3D00F3" w14:textId="77777777" w:rsidR="006A1210" w:rsidRPr="00705DA8" w:rsidRDefault="006A1210" w:rsidP="006A1210">
      <w:pPr>
        <w:spacing w:after="0" w:line="360" w:lineRule="auto"/>
        <w:jc w:val="both"/>
        <w:rPr>
          <w:rFonts w:ascii="Garamond" w:hAnsi="Garamond"/>
          <w:b/>
          <w:sz w:val="24"/>
          <w:szCs w:val="24"/>
          <w:lang w:val="en-GB"/>
        </w:rPr>
      </w:pPr>
    </w:p>
    <w:p w14:paraId="6E5A5220" w14:textId="77777777" w:rsidR="006A1210" w:rsidRPr="00705DA8" w:rsidRDefault="006A1210"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Abstract</w:t>
      </w:r>
    </w:p>
    <w:p w14:paraId="1A0D8C8A" w14:textId="3E52D481" w:rsidR="00E114A0" w:rsidRDefault="009D3905" w:rsidP="00FA2890">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We report the electrochemical synthesis of proton- and hydroxide-conducting ionomers. Sulfonated poly(phenyl ether) with various degree of functionalization was synthesized starting from a precursor isomer mixture or from pure ortho- or para-hydroxybenzenesulfonic acid</w:t>
      </w:r>
      <w:r w:rsidRPr="00F333EB">
        <w:rPr>
          <w:rFonts w:ascii="Garamond" w:hAnsi="Garamond" w:cstheme="minorHAnsi"/>
          <w:sz w:val="24"/>
          <w:szCs w:val="24"/>
          <w:lang w:val="en-GB"/>
        </w:rPr>
        <w:t xml:space="preserve">. </w:t>
      </w:r>
      <w:r w:rsidR="00B07134" w:rsidRPr="00F333EB">
        <w:rPr>
          <w:rFonts w:ascii="Garamond" w:hAnsi="Garamond" w:cstheme="minorHAnsi"/>
          <w:sz w:val="24"/>
          <w:szCs w:val="24"/>
          <w:lang w:val="en-GB"/>
        </w:rPr>
        <w:t>The ionic conductivity</w:t>
      </w:r>
      <w:r w:rsidR="00F75718">
        <w:rPr>
          <w:rFonts w:ascii="Garamond" w:hAnsi="Garamond" w:cstheme="minorHAnsi"/>
          <w:sz w:val="24"/>
          <w:szCs w:val="24"/>
          <w:lang w:val="en-GB"/>
        </w:rPr>
        <w:t xml:space="preserve"> can </w:t>
      </w:r>
      <w:r w:rsidRPr="00F333EB">
        <w:rPr>
          <w:rFonts w:ascii="Garamond" w:hAnsi="Garamond" w:cstheme="minorHAnsi"/>
          <w:sz w:val="24"/>
          <w:szCs w:val="24"/>
          <w:lang w:val="en-GB"/>
        </w:rPr>
        <w:t>be related to the different ion exchange capacity of the ionomers. T</w:t>
      </w:r>
      <w:r>
        <w:rPr>
          <w:rFonts w:ascii="Garamond" w:hAnsi="Garamond" w:cstheme="minorHAnsi"/>
          <w:sz w:val="24"/>
          <w:szCs w:val="24"/>
          <w:lang w:val="en-GB"/>
        </w:rPr>
        <w:t xml:space="preserve">wo hydroxide-conducting ionomers were prepared from </w:t>
      </w:r>
      <w:r w:rsidR="00750D6A" w:rsidRPr="007538C3">
        <w:rPr>
          <w:rFonts w:ascii="Garamond" w:hAnsi="Garamond" w:cstheme="minorHAnsi"/>
          <w:sz w:val="24"/>
          <w:szCs w:val="24"/>
          <w:lang w:val="en-GB"/>
        </w:rPr>
        <w:t>(</w:t>
      </w:r>
      <w:r w:rsidR="00750D6A" w:rsidRPr="007538C3">
        <w:rPr>
          <w:rFonts w:ascii="Garamond" w:hAnsi="Garamond" w:cstheme="minorHAnsi"/>
          <w:sz w:val="24"/>
          <w:szCs w:val="24"/>
          <w:lang w:val="en-US"/>
        </w:rPr>
        <w:t>N-allyl-N-benzyl-N,N-dimethyl)ammonium iodide</w:t>
      </w:r>
      <w:r w:rsidR="00750D6A" w:rsidRPr="00705DA8">
        <w:rPr>
          <w:rFonts w:ascii="Garamond" w:hAnsi="Garamond" w:cstheme="minorHAnsi"/>
          <w:sz w:val="24"/>
          <w:szCs w:val="24"/>
          <w:lang w:val="en-US"/>
        </w:rPr>
        <w:t xml:space="preserve"> </w:t>
      </w:r>
      <w:r>
        <w:rPr>
          <w:rFonts w:ascii="Garamond" w:hAnsi="Garamond" w:cstheme="minorHAnsi"/>
          <w:sz w:val="24"/>
          <w:szCs w:val="24"/>
          <w:lang w:val="en-GB"/>
        </w:rPr>
        <w:t xml:space="preserve">(ABDMA) or </w:t>
      </w:r>
      <w:r w:rsidR="00F333EB" w:rsidRPr="00705DA8">
        <w:rPr>
          <w:rFonts w:ascii="Garamond" w:hAnsi="Garamond" w:cstheme="minorHAnsi"/>
          <w:sz w:val="24"/>
          <w:szCs w:val="24"/>
          <w:lang w:val="en-GB"/>
        </w:rPr>
        <w:t xml:space="preserve">N-(p-vinylbenzyl)-N,N,N-trimethylammonium chloride </w:t>
      </w:r>
      <w:r>
        <w:rPr>
          <w:rFonts w:ascii="Garamond" w:hAnsi="Garamond" w:cstheme="minorHAnsi"/>
          <w:sz w:val="24"/>
          <w:szCs w:val="24"/>
          <w:lang w:val="en-GB"/>
        </w:rPr>
        <w:t>(VBTMA). The ionic conductivity of VBTMA polymer is two orders of magnitude higher than that of ABDMA. This result can be explained by the different structure of the two polymers, which changes the ion mobility drastically. The electrochemical synthesis of ionomers is a promising research field, where many advances can be made by clever choice of highly functionalized precursor mo</w:t>
      </w:r>
      <w:r w:rsidR="00F75718">
        <w:rPr>
          <w:rFonts w:ascii="Garamond" w:hAnsi="Garamond" w:cstheme="minorHAnsi"/>
          <w:sz w:val="24"/>
          <w:szCs w:val="24"/>
          <w:lang w:val="en-GB"/>
        </w:rPr>
        <w:t>nomers with appropriate positions of the</w:t>
      </w:r>
      <w:r>
        <w:rPr>
          <w:rFonts w:ascii="Garamond" w:hAnsi="Garamond" w:cstheme="minorHAnsi"/>
          <w:sz w:val="24"/>
          <w:szCs w:val="24"/>
          <w:lang w:val="en-GB"/>
        </w:rPr>
        <w:t xml:space="preserve"> ionic groups.</w:t>
      </w:r>
    </w:p>
    <w:p w14:paraId="0204781F" w14:textId="77777777" w:rsidR="009D3905" w:rsidRPr="00705DA8" w:rsidRDefault="009D3905" w:rsidP="00FA2890">
      <w:pPr>
        <w:spacing w:after="0" w:line="360" w:lineRule="auto"/>
        <w:jc w:val="both"/>
        <w:rPr>
          <w:rFonts w:ascii="Garamond" w:hAnsi="Garamond" w:cstheme="minorHAnsi"/>
          <w:sz w:val="24"/>
          <w:szCs w:val="24"/>
          <w:lang w:val="en-GB"/>
        </w:rPr>
      </w:pPr>
    </w:p>
    <w:p w14:paraId="17F2B97A" w14:textId="77777777" w:rsidR="000F5E5A" w:rsidRDefault="000F5E5A">
      <w:pPr>
        <w:rPr>
          <w:rFonts w:ascii="Garamond" w:hAnsi="Garamond" w:cstheme="minorHAnsi"/>
          <w:b/>
          <w:sz w:val="24"/>
          <w:szCs w:val="24"/>
          <w:lang w:val="en-GB"/>
        </w:rPr>
      </w:pPr>
    </w:p>
    <w:p w14:paraId="55C22FBF" w14:textId="7F7D49CF" w:rsidR="000F5E5A" w:rsidRPr="00883876" w:rsidRDefault="00883876" w:rsidP="00883876">
      <w:pPr>
        <w:rPr>
          <w:rFonts w:ascii="Garamond" w:hAnsi="Garamond" w:cstheme="minorHAnsi"/>
          <w:sz w:val="24"/>
          <w:szCs w:val="24"/>
          <w:lang w:val="en-GB"/>
        </w:rPr>
      </w:pPr>
      <w:r>
        <w:rPr>
          <w:rFonts w:ascii="Garamond" w:hAnsi="Garamond" w:cstheme="minorHAnsi"/>
          <w:sz w:val="24"/>
          <w:szCs w:val="24"/>
          <w:lang w:val="en-GB"/>
        </w:rPr>
        <w:t>*</w:t>
      </w:r>
      <w:r w:rsidRPr="00883876">
        <w:rPr>
          <w:rFonts w:ascii="Garamond" w:hAnsi="Garamond" w:cstheme="minorHAnsi"/>
          <w:sz w:val="24"/>
          <w:szCs w:val="24"/>
          <w:lang w:val="en-GB"/>
        </w:rPr>
        <w:t xml:space="preserve">Corresponding author: </w:t>
      </w:r>
      <w:hyperlink r:id="rId7" w:history="1">
        <w:r w:rsidRPr="00883876">
          <w:rPr>
            <w:rStyle w:val="Lienhypertexte"/>
            <w:rFonts w:ascii="Garamond" w:hAnsi="Garamond" w:cstheme="minorHAnsi"/>
            <w:sz w:val="24"/>
            <w:szCs w:val="24"/>
            <w:lang w:val="en-GB"/>
          </w:rPr>
          <w:t>divona@uniroma2.it</w:t>
        </w:r>
      </w:hyperlink>
    </w:p>
    <w:p w14:paraId="4BF9DE3B" w14:textId="77777777" w:rsidR="00883876" w:rsidRPr="00883876" w:rsidRDefault="00883876" w:rsidP="00883876">
      <w:pPr>
        <w:rPr>
          <w:rFonts w:ascii="Garamond" w:hAnsi="Garamond" w:cstheme="minorHAnsi"/>
          <w:b/>
          <w:sz w:val="24"/>
          <w:szCs w:val="24"/>
          <w:lang w:val="en-GB"/>
        </w:rPr>
      </w:pPr>
    </w:p>
    <w:p w14:paraId="15AE9598" w14:textId="77777777" w:rsidR="000F5E5A" w:rsidRDefault="000F5E5A">
      <w:pPr>
        <w:rPr>
          <w:rFonts w:ascii="Garamond" w:hAnsi="Garamond" w:cstheme="minorHAnsi"/>
          <w:b/>
          <w:sz w:val="24"/>
          <w:szCs w:val="24"/>
          <w:lang w:val="en-GB"/>
        </w:rPr>
      </w:pPr>
    </w:p>
    <w:p w14:paraId="65ADAE93" w14:textId="77777777" w:rsidR="000F5E5A" w:rsidRDefault="000F5E5A">
      <w:pPr>
        <w:rPr>
          <w:rFonts w:ascii="Garamond" w:hAnsi="Garamond" w:cstheme="minorHAnsi"/>
          <w:b/>
          <w:sz w:val="24"/>
          <w:szCs w:val="24"/>
          <w:lang w:val="en-GB"/>
        </w:rPr>
      </w:pPr>
    </w:p>
    <w:p w14:paraId="7A0B9F73" w14:textId="7E21F618" w:rsidR="00210AAF" w:rsidRDefault="000F5E5A">
      <w:pPr>
        <w:rPr>
          <w:rFonts w:ascii="Garamond" w:hAnsi="Garamond" w:cstheme="minorHAnsi"/>
          <w:b/>
          <w:sz w:val="24"/>
          <w:szCs w:val="24"/>
          <w:lang w:val="en-GB"/>
        </w:rPr>
      </w:pPr>
      <w:r>
        <w:rPr>
          <w:rFonts w:ascii="Garamond" w:hAnsi="Garamond" w:cstheme="minorHAnsi"/>
          <w:b/>
          <w:sz w:val="24"/>
          <w:szCs w:val="24"/>
          <w:lang w:val="en-GB"/>
        </w:rPr>
        <w:t>Keywords:</w:t>
      </w:r>
      <w:r w:rsidRPr="000F5E5A">
        <w:rPr>
          <w:rFonts w:ascii="Garamond" w:hAnsi="Garamond" w:cstheme="minorHAnsi"/>
          <w:sz w:val="24"/>
          <w:szCs w:val="24"/>
          <w:lang w:val="en-GB"/>
        </w:rPr>
        <w:t xml:space="preserve"> </w:t>
      </w:r>
      <w:r>
        <w:rPr>
          <w:rFonts w:ascii="Garamond" w:hAnsi="Garamond" w:cstheme="minorHAnsi"/>
          <w:sz w:val="24"/>
          <w:szCs w:val="24"/>
          <w:lang w:val="en-GB"/>
        </w:rPr>
        <w:t>electrochemical polymerization</w:t>
      </w:r>
      <w:r w:rsidR="00F75718">
        <w:rPr>
          <w:rFonts w:ascii="Garamond" w:hAnsi="Garamond" w:cstheme="minorHAnsi"/>
          <w:sz w:val="24"/>
          <w:szCs w:val="24"/>
          <w:lang w:val="en-GB"/>
        </w:rPr>
        <w:t>,</w:t>
      </w:r>
      <w:r>
        <w:rPr>
          <w:rFonts w:ascii="Garamond" w:hAnsi="Garamond" w:cstheme="minorHAnsi"/>
          <w:sz w:val="24"/>
          <w:szCs w:val="24"/>
          <w:lang w:val="en-GB"/>
        </w:rPr>
        <w:t xml:space="preserve"> proton exchange membranes, anion exchange membranes, thin film</w:t>
      </w:r>
      <w:r w:rsidR="00210AAF">
        <w:rPr>
          <w:rFonts w:ascii="Garamond" w:hAnsi="Garamond" w:cstheme="minorHAnsi"/>
          <w:b/>
          <w:sz w:val="24"/>
          <w:szCs w:val="24"/>
          <w:lang w:val="en-GB"/>
        </w:rPr>
        <w:br w:type="page"/>
      </w:r>
    </w:p>
    <w:p w14:paraId="14D547CD" w14:textId="0DC92E8D" w:rsidR="00FA2890" w:rsidRPr="00705DA8" w:rsidRDefault="00FA2890"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lastRenderedPageBreak/>
        <w:t>1. Introduction</w:t>
      </w:r>
    </w:p>
    <w:p w14:paraId="553049C1" w14:textId="77777777" w:rsidR="00FA2890" w:rsidRPr="00705DA8" w:rsidRDefault="00FA2890" w:rsidP="00FA2890">
      <w:pPr>
        <w:spacing w:after="0" w:line="360" w:lineRule="auto"/>
        <w:jc w:val="both"/>
        <w:rPr>
          <w:rFonts w:ascii="Garamond" w:hAnsi="Garamond" w:cstheme="minorHAnsi"/>
          <w:sz w:val="24"/>
          <w:szCs w:val="24"/>
          <w:lang w:val="en-GB"/>
        </w:rPr>
      </w:pPr>
    </w:p>
    <w:p w14:paraId="388A597D" w14:textId="516E3023" w:rsidR="004C677E" w:rsidRPr="00705DA8" w:rsidRDefault="00A75AFC"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 xml:space="preserve">Ion exchange polymers </w:t>
      </w:r>
      <w:r w:rsidR="004C677E" w:rsidRPr="00705DA8">
        <w:rPr>
          <w:rFonts w:ascii="Garamond" w:hAnsi="Garamond" w:cstheme="minorHAnsi"/>
          <w:sz w:val="24"/>
          <w:szCs w:val="24"/>
          <w:lang w:val="en-GB"/>
        </w:rPr>
        <w:t xml:space="preserve">are fascinating materials with a </w:t>
      </w:r>
      <w:r w:rsidR="006A1210" w:rsidRPr="00705DA8">
        <w:rPr>
          <w:rFonts w:ascii="Garamond" w:hAnsi="Garamond" w:cstheme="minorHAnsi"/>
          <w:sz w:val="24"/>
          <w:szCs w:val="24"/>
          <w:lang w:val="en-GB"/>
        </w:rPr>
        <w:t>wide</w:t>
      </w:r>
      <w:r w:rsidR="004C677E" w:rsidRPr="00705DA8">
        <w:rPr>
          <w:rFonts w:ascii="Garamond" w:hAnsi="Garamond" w:cstheme="minorHAnsi"/>
          <w:sz w:val="24"/>
          <w:szCs w:val="24"/>
          <w:lang w:val="en-GB"/>
        </w:rPr>
        <w:t xml:space="preserve"> range of</w:t>
      </w:r>
      <w:r w:rsidRPr="00705DA8">
        <w:rPr>
          <w:rFonts w:ascii="Garamond" w:hAnsi="Garamond" w:cstheme="minorHAnsi"/>
          <w:sz w:val="24"/>
          <w:szCs w:val="24"/>
          <w:lang w:val="en-GB"/>
        </w:rPr>
        <w:t xml:space="preserve"> applications</w:t>
      </w:r>
      <w:r w:rsidR="004C677E" w:rsidRPr="00705DA8">
        <w:rPr>
          <w:rFonts w:ascii="Garamond" w:hAnsi="Garamond" w:cstheme="minorHAnsi"/>
          <w:sz w:val="24"/>
          <w:szCs w:val="24"/>
          <w:lang w:val="en-GB"/>
        </w:rPr>
        <w:t>, including to name but a few, electrochemical energy storage and conversion</w:t>
      </w:r>
      <w:r w:rsidR="00B12638" w:rsidRPr="00705DA8">
        <w:rPr>
          <w:rFonts w:ascii="Garamond" w:hAnsi="Garamond" w:cstheme="minorHAnsi"/>
          <w:sz w:val="24"/>
          <w:szCs w:val="24"/>
          <w:lang w:val="en-GB"/>
        </w:rPr>
        <w:t xml:space="preserve"> </w:t>
      </w:r>
      <w:r w:rsidR="00B12638" w:rsidRPr="00705DA8">
        <w:rPr>
          <w:rFonts w:ascii="Garamond" w:hAnsi="Garamond" w:cstheme="minorHAnsi"/>
          <w:sz w:val="24"/>
          <w:szCs w:val="24"/>
          <w:lang w:val="en-GB"/>
        </w:rPr>
        <w:fldChar w:fldCharType="begin">
          <w:fldData xml:space="preserve">PEVuZE5vdGU+PENpdGU+PEF1dGhvcj5LcmV1ZXI8L0F1dGhvcj48WWVhcj4yMDE0PC9ZZWFyPjxS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</w:fldData>
        </w:fldChar>
      </w:r>
      <w:r w:rsidR="0022471D">
        <w:rPr>
          <w:rFonts w:ascii="Garamond" w:hAnsi="Garamond" w:cstheme="minorHAnsi"/>
          <w:sz w:val="24"/>
          <w:szCs w:val="24"/>
          <w:lang w:val="en-GB"/>
        </w:rPr>
        <w:instrText xml:space="preserve"> ADDIN EN.CITE </w:instrText>
      </w:r>
      <w:r w:rsidR="0022471D">
        <w:rPr>
          <w:rFonts w:ascii="Garamond" w:hAnsi="Garamond" w:cstheme="minorHAnsi"/>
          <w:sz w:val="24"/>
          <w:szCs w:val="24"/>
          <w:lang w:val="en-GB"/>
        </w:rPr>
        <w:fldChar w:fldCharType="begin">
          <w:fldData xml:space="preserve">PEVuZE5vdGU+PENpdGU+PEF1dGhvcj5LcmV1ZXI8L0F1dGhvcj48WWVhcj4yMDE0PC9ZZWFyPjxS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</w:fldData>
        </w:fldChar>
      </w:r>
      <w:r w:rsidR="0022471D">
        <w:rPr>
          <w:rFonts w:ascii="Garamond" w:hAnsi="Garamond" w:cstheme="minorHAnsi"/>
          <w:sz w:val="24"/>
          <w:szCs w:val="24"/>
          <w:lang w:val="en-GB"/>
        </w:rPr>
        <w:instrText xml:space="preserve"> ADDIN EN.CITE.DATA </w:instrText>
      </w:r>
      <w:r w:rsidR="0022471D">
        <w:rPr>
          <w:rFonts w:ascii="Garamond" w:hAnsi="Garamond" w:cstheme="minorHAnsi"/>
          <w:sz w:val="24"/>
          <w:szCs w:val="24"/>
          <w:lang w:val="en-GB"/>
        </w:rPr>
      </w:r>
      <w:r w:rsidR="0022471D">
        <w:rPr>
          <w:rFonts w:ascii="Garamond" w:hAnsi="Garamond" w:cstheme="minorHAnsi"/>
          <w:sz w:val="24"/>
          <w:szCs w:val="24"/>
          <w:lang w:val="en-GB"/>
        </w:rPr>
        <w:fldChar w:fldCharType="end"/>
      </w:r>
      <w:r w:rsidR="00B12638" w:rsidRPr="00705DA8">
        <w:rPr>
          <w:rFonts w:ascii="Garamond" w:hAnsi="Garamond" w:cstheme="minorHAnsi"/>
          <w:sz w:val="24"/>
          <w:szCs w:val="24"/>
          <w:lang w:val="en-GB"/>
        </w:rPr>
      </w:r>
      <w:r w:rsidR="00B12638" w:rsidRPr="00705DA8">
        <w:rPr>
          <w:rFonts w:ascii="Garamond" w:hAnsi="Garamond" w:cstheme="minorHAnsi"/>
          <w:sz w:val="24"/>
          <w:szCs w:val="24"/>
          <w:lang w:val="en-GB"/>
        </w:rPr>
        <w:fldChar w:fldCharType="separate"/>
      </w:r>
      <w:r w:rsidR="0022471D">
        <w:rPr>
          <w:rFonts w:ascii="Garamond" w:hAnsi="Garamond" w:cstheme="minorHAnsi"/>
          <w:noProof/>
          <w:sz w:val="24"/>
          <w:szCs w:val="24"/>
          <w:lang w:val="en-GB"/>
        </w:rPr>
        <w:t>[1-4]</w:t>
      </w:r>
      <w:r w:rsidR="00B12638" w:rsidRPr="00705DA8">
        <w:rPr>
          <w:rFonts w:ascii="Garamond" w:hAnsi="Garamond" w:cstheme="minorHAnsi"/>
          <w:sz w:val="24"/>
          <w:szCs w:val="24"/>
          <w:lang w:val="en-GB"/>
        </w:rPr>
        <w:fldChar w:fldCharType="end"/>
      </w:r>
      <w:r w:rsidR="004C677E" w:rsidRPr="00705DA8">
        <w:rPr>
          <w:rFonts w:ascii="Garamond" w:hAnsi="Garamond" w:cstheme="minorHAnsi"/>
          <w:sz w:val="24"/>
          <w:szCs w:val="24"/>
          <w:lang w:val="en-GB"/>
        </w:rPr>
        <w:t>, water purification by ultrafiltration or electrodialysis</w:t>
      </w:r>
      <w:r w:rsidR="00B12638" w:rsidRPr="00705DA8">
        <w:rPr>
          <w:rFonts w:ascii="Garamond" w:hAnsi="Garamond" w:cstheme="minorHAnsi"/>
          <w:sz w:val="24"/>
          <w:szCs w:val="24"/>
          <w:lang w:val="en-GB"/>
        </w:rPr>
        <w:t xml:space="preserve"> </w:t>
      </w:r>
      <w:r w:rsidR="00B12638" w:rsidRPr="00705DA8">
        <w:rPr>
          <w:rFonts w:ascii="Garamond" w:hAnsi="Garamond" w:cstheme="minorHAnsi"/>
          <w:sz w:val="24"/>
          <w:szCs w:val="24"/>
          <w:lang w:val="en-GB"/>
        </w:rPr>
        <w:fldChar w:fldCharType="begin">
          <w:fldData xml:space="preserve">PEVuZE5vdGU+PENpdGU+PEF1dGhvcj5UYW5ha2E8L0F1dGhvcj48WWVhcj4yMDExPC9ZZWFyPjxS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</w:fldData>
        </w:fldChar>
      </w:r>
      <w:r w:rsidR="0022471D">
        <w:rPr>
          <w:rFonts w:ascii="Garamond" w:hAnsi="Garamond" w:cstheme="minorHAnsi"/>
          <w:sz w:val="24"/>
          <w:szCs w:val="24"/>
          <w:lang w:val="en-GB"/>
        </w:rPr>
        <w:instrText xml:space="preserve"> ADDIN EN.CITE </w:instrText>
      </w:r>
      <w:r w:rsidR="0022471D">
        <w:rPr>
          <w:rFonts w:ascii="Garamond" w:hAnsi="Garamond" w:cstheme="minorHAnsi"/>
          <w:sz w:val="24"/>
          <w:szCs w:val="24"/>
          <w:lang w:val="en-GB"/>
        </w:rPr>
        <w:fldChar w:fldCharType="begin">
          <w:fldData xml:space="preserve">PEVuZE5vdGU+PENpdGU+PEF1dGhvcj5UYW5ha2E8L0F1dGhvcj48WWVhcj4yMDExPC9ZZWFyPjxS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</w:fldData>
        </w:fldChar>
      </w:r>
      <w:r w:rsidR="0022471D">
        <w:rPr>
          <w:rFonts w:ascii="Garamond" w:hAnsi="Garamond" w:cstheme="minorHAnsi"/>
          <w:sz w:val="24"/>
          <w:szCs w:val="24"/>
          <w:lang w:val="en-GB"/>
        </w:rPr>
        <w:instrText xml:space="preserve"> ADDIN EN.CITE.DATA </w:instrText>
      </w:r>
      <w:r w:rsidR="0022471D">
        <w:rPr>
          <w:rFonts w:ascii="Garamond" w:hAnsi="Garamond" w:cstheme="minorHAnsi"/>
          <w:sz w:val="24"/>
          <w:szCs w:val="24"/>
          <w:lang w:val="en-GB"/>
        </w:rPr>
      </w:r>
      <w:r w:rsidR="0022471D">
        <w:rPr>
          <w:rFonts w:ascii="Garamond" w:hAnsi="Garamond" w:cstheme="minorHAnsi"/>
          <w:sz w:val="24"/>
          <w:szCs w:val="24"/>
          <w:lang w:val="en-GB"/>
        </w:rPr>
        <w:fldChar w:fldCharType="end"/>
      </w:r>
      <w:r w:rsidR="00B12638" w:rsidRPr="00705DA8">
        <w:rPr>
          <w:rFonts w:ascii="Garamond" w:hAnsi="Garamond" w:cstheme="minorHAnsi"/>
          <w:sz w:val="24"/>
          <w:szCs w:val="24"/>
          <w:lang w:val="en-GB"/>
        </w:rPr>
      </w:r>
      <w:r w:rsidR="00B12638" w:rsidRPr="00705DA8">
        <w:rPr>
          <w:rFonts w:ascii="Garamond" w:hAnsi="Garamond" w:cstheme="minorHAnsi"/>
          <w:sz w:val="24"/>
          <w:szCs w:val="24"/>
          <w:lang w:val="en-GB"/>
        </w:rPr>
        <w:fldChar w:fldCharType="separate"/>
      </w:r>
      <w:r w:rsidR="0022471D">
        <w:rPr>
          <w:rFonts w:ascii="Garamond" w:hAnsi="Garamond" w:cstheme="minorHAnsi"/>
          <w:noProof/>
          <w:sz w:val="24"/>
          <w:szCs w:val="24"/>
          <w:lang w:val="en-GB"/>
        </w:rPr>
        <w:t>[5-7]</w:t>
      </w:r>
      <w:r w:rsidR="00B12638" w:rsidRPr="00705DA8">
        <w:rPr>
          <w:rFonts w:ascii="Garamond" w:hAnsi="Garamond" w:cstheme="minorHAnsi"/>
          <w:sz w:val="24"/>
          <w:szCs w:val="24"/>
          <w:lang w:val="en-GB"/>
        </w:rPr>
        <w:fldChar w:fldCharType="end"/>
      </w:r>
      <w:r w:rsidR="004C677E" w:rsidRPr="00705DA8">
        <w:rPr>
          <w:rFonts w:ascii="Garamond" w:hAnsi="Garamond" w:cstheme="minorHAnsi"/>
          <w:sz w:val="24"/>
          <w:szCs w:val="24"/>
          <w:lang w:val="en-GB"/>
        </w:rPr>
        <w:t xml:space="preserve">, </w:t>
      </w:r>
      <w:r w:rsidR="006A1210" w:rsidRPr="00705DA8">
        <w:rPr>
          <w:rFonts w:ascii="Garamond" w:hAnsi="Garamond" w:cstheme="minorHAnsi"/>
          <w:sz w:val="24"/>
          <w:szCs w:val="24"/>
          <w:lang w:val="en-GB"/>
        </w:rPr>
        <w:t xml:space="preserve">or </w:t>
      </w:r>
      <w:r w:rsidR="004C677E" w:rsidRPr="00705DA8">
        <w:rPr>
          <w:rFonts w:ascii="Garamond" w:hAnsi="Garamond" w:cstheme="minorHAnsi"/>
          <w:sz w:val="24"/>
          <w:szCs w:val="24"/>
          <w:lang w:val="en-GB"/>
        </w:rPr>
        <w:t>sensors and actuators</w:t>
      </w:r>
      <w:r w:rsidR="00B12638" w:rsidRPr="00705DA8">
        <w:rPr>
          <w:rFonts w:ascii="Garamond" w:hAnsi="Garamond" w:cstheme="minorHAnsi"/>
          <w:sz w:val="24"/>
          <w:szCs w:val="24"/>
          <w:lang w:val="en-GB"/>
        </w:rPr>
        <w:t xml:space="preserve"> </w:t>
      </w:r>
      <w:r w:rsidR="00B12638" w:rsidRPr="00705DA8">
        <w:rPr>
          <w:rFonts w:ascii="Garamond" w:hAnsi="Garamond" w:cstheme="minorHAnsi"/>
          <w:sz w:val="24"/>
          <w:szCs w:val="24"/>
          <w:lang w:val="en-GB"/>
        </w:rPr>
        <w:fldChar w:fldCharType="begin">
          <w:fldData xml:space="preserve">PEVuZE5vdGU+PENpdGU+PEF1dGhvcj5BZGhpa2FyaTwvQXV0aG9yPjxZZWFyPjIwMDQ8L1llYXI+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</w:fldData>
        </w:fldChar>
      </w:r>
      <w:r w:rsidR="0022471D">
        <w:rPr>
          <w:rFonts w:ascii="Garamond" w:hAnsi="Garamond" w:cstheme="minorHAnsi"/>
          <w:sz w:val="24"/>
          <w:szCs w:val="24"/>
          <w:lang w:val="en-GB"/>
        </w:rPr>
        <w:instrText xml:space="preserve"> ADDIN EN.CITE </w:instrText>
      </w:r>
      <w:r w:rsidR="0022471D">
        <w:rPr>
          <w:rFonts w:ascii="Garamond" w:hAnsi="Garamond" w:cstheme="minorHAnsi"/>
          <w:sz w:val="24"/>
          <w:szCs w:val="24"/>
          <w:lang w:val="en-GB"/>
        </w:rPr>
        <w:fldChar w:fldCharType="begin">
          <w:fldData xml:space="preserve">PEVuZE5vdGU+PENpdGU+PEF1dGhvcj5BZGhpa2FyaTwvQXV0aG9yPjxZZWFyPjIwMDQ8L1llYXI+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</w:fldData>
        </w:fldChar>
      </w:r>
      <w:r w:rsidR="0022471D">
        <w:rPr>
          <w:rFonts w:ascii="Garamond" w:hAnsi="Garamond" w:cstheme="minorHAnsi"/>
          <w:sz w:val="24"/>
          <w:szCs w:val="24"/>
          <w:lang w:val="en-GB"/>
        </w:rPr>
        <w:instrText xml:space="preserve"> ADDIN EN.CITE.DATA </w:instrText>
      </w:r>
      <w:r w:rsidR="0022471D">
        <w:rPr>
          <w:rFonts w:ascii="Garamond" w:hAnsi="Garamond" w:cstheme="minorHAnsi"/>
          <w:sz w:val="24"/>
          <w:szCs w:val="24"/>
          <w:lang w:val="en-GB"/>
        </w:rPr>
      </w:r>
      <w:r w:rsidR="0022471D">
        <w:rPr>
          <w:rFonts w:ascii="Garamond" w:hAnsi="Garamond" w:cstheme="minorHAnsi"/>
          <w:sz w:val="24"/>
          <w:szCs w:val="24"/>
          <w:lang w:val="en-GB"/>
        </w:rPr>
        <w:fldChar w:fldCharType="end"/>
      </w:r>
      <w:r w:rsidR="00B12638" w:rsidRPr="00705DA8">
        <w:rPr>
          <w:rFonts w:ascii="Garamond" w:hAnsi="Garamond" w:cstheme="minorHAnsi"/>
          <w:sz w:val="24"/>
          <w:szCs w:val="24"/>
          <w:lang w:val="en-GB"/>
        </w:rPr>
      </w:r>
      <w:r w:rsidR="00B12638" w:rsidRPr="00705DA8">
        <w:rPr>
          <w:rFonts w:ascii="Garamond" w:hAnsi="Garamond" w:cstheme="minorHAnsi"/>
          <w:sz w:val="24"/>
          <w:szCs w:val="24"/>
          <w:lang w:val="en-GB"/>
        </w:rPr>
        <w:fldChar w:fldCharType="separate"/>
      </w:r>
      <w:r w:rsidR="0022471D">
        <w:rPr>
          <w:rFonts w:ascii="Garamond" w:hAnsi="Garamond" w:cstheme="minorHAnsi"/>
          <w:noProof/>
          <w:sz w:val="24"/>
          <w:szCs w:val="24"/>
          <w:lang w:val="en-GB"/>
        </w:rPr>
        <w:t>[8, 9]</w:t>
      </w:r>
      <w:r w:rsidR="00B12638" w:rsidRPr="00705DA8">
        <w:rPr>
          <w:rFonts w:ascii="Garamond" w:hAnsi="Garamond" w:cstheme="minorHAnsi"/>
          <w:sz w:val="24"/>
          <w:szCs w:val="24"/>
          <w:lang w:val="en-GB"/>
        </w:rPr>
        <w:fldChar w:fldCharType="end"/>
      </w:r>
      <w:r w:rsidR="004C677E" w:rsidRPr="00705DA8">
        <w:rPr>
          <w:rFonts w:ascii="Garamond" w:hAnsi="Garamond" w:cstheme="minorHAnsi"/>
          <w:sz w:val="24"/>
          <w:szCs w:val="24"/>
          <w:lang w:val="en-GB"/>
        </w:rPr>
        <w:t xml:space="preserve">. In ionomers, a nanophase separation is generally observed with hydrophobic domains containing the ionomer backbone (often perfluorinated aliphatic </w:t>
      </w:r>
      <w:r w:rsidR="009568A4" w:rsidRPr="00705DA8">
        <w:rPr>
          <w:rFonts w:ascii="Garamond" w:hAnsi="Garamond" w:cstheme="minorHAnsi"/>
          <w:sz w:val="24"/>
          <w:szCs w:val="24"/>
          <w:lang w:val="en-GB"/>
        </w:rPr>
        <w:fldChar w:fldCharType="begin">
          <w:fldData xml:space="preserve">PEVuZE5vdGU+PENpdGU+PEF1dGhvcj5HZWJlbDwvQXV0aG9yPjxZZWFyPjIwMDA8L1llYXI+PFJl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</w:fldData>
        </w:fldChar>
      </w:r>
      <w:r w:rsidR="0022471D">
        <w:rPr>
          <w:rFonts w:ascii="Garamond" w:hAnsi="Garamond" w:cstheme="minorHAnsi"/>
          <w:sz w:val="24"/>
          <w:szCs w:val="24"/>
          <w:lang w:val="en-GB"/>
        </w:rPr>
        <w:instrText xml:space="preserve"> ADDIN EN.CITE </w:instrText>
      </w:r>
      <w:r w:rsidR="0022471D">
        <w:rPr>
          <w:rFonts w:ascii="Garamond" w:hAnsi="Garamond" w:cstheme="minorHAnsi"/>
          <w:sz w:val="24"/>
          <w:szCs w:val="24"/>
          <w:lang w:val="en-GB"/>
        </w:rPr>
        <w:fldChar w:fldCharType="begin">
          <w:fldData xml:space="preserve">PEVuZE5vdGU+PENpdGU+PEF1dGhvcj5HZWJlbDwvQXV0aG9yPjxZZWFyPjIwMDA8L1llYXI+PFJl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</w:fldData>
        </w:fldChar>
      </w:r>
      <w:r w:rsidR="0022471D">
        <w:rPr>
          <w:rFonts w:ascii="Garamond" w:hAnsi="Garamond" w:cstheme="minorHAnsi"/>
          <w:sz w:val="24"/>
          <w:szCs w:val="24"/>
          <w:lang w:val="en-GB"/>
        </w:rPr>
        <w:instrText xml:space="preserve"> ADDIN EN.CITE.DATA </w:instrText>
      </w:r>
      <w:r w:rsidR="0022471D">
        <w:rPr>
          <w:rFonts w:ascii="Garamond" w:hAnsi="Garamond" w:cstheme="minorHAnsi"/>
          <w:sz w:val="24"/>
          <w:szCs w:val="24"/>
          <w:lang w:val="en-GB"/>
        </w:rPr>
      </w:r>
      <w:r w:rsidR="0022471D">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22471D">
        <w:rPr>
          <w:rFonts w:ascii="Garamond" w:hAnsi="Garamond" w:cstheme="minorHAnsi"/>
          <w:noProof/>
          <w:sz w:val="24"/>
          <w:szCs w:val="24"/>
          <w:lang w:val="en-GB"/>
        </w:rPr>
        <w:t>[10-12]</w:t>
      </w:r>
      <w:r w:rsidR="009568A4" w:rsidRPr="00705DA8">
        <w:rPr>
          <w:rFonts w:ascii="Garamond" w:hAnsi="Garamond" w:cstheme="minorHAnsi"/>
          <w:sz w:val="24"/>
          <w:szCs w:val="24"/>
          <w:lang w:val="en-GB"/>
        </w:rPr>
        <w:fldChar w:fldCharType="end"/>
      </w:r>
      <w:r w:rsidR="009568A4" w:rsidRPr="00705DA8">
        <w:rPr>
          <w:rFonts w:ascii="Garamond" w:hAnsi="Garamond" w:cstheme="minorHAnsi"/>
          <w:sz w:val="24"/>
          <w:szCs w:val="24"/>
          <w:lang w:val="en-GB"/>
        </w:rPr>
        <w:t xml:space="preserve"> </w:t>
      </w:r>
      <w:r w:rsidR="004C677E" w:rsidRPr="00705DA8">
        <w:rPr>
          <w:rFonts w:ascii="Garamond" w:hAnsi="Garamond" w:cstheme="minorHAnsi"/>
          <w:sz w:val="24"/>
          <w:szCs w:val="24"/>
          <w:lang w:val="en-GB"/>
        </w:rPr>
        <w:t xml:space="preserve">or aromatic </w:t>
      </w:r>
      <w:r w:rsidR="00E779BD" w:rsidRPr="00705DA8">
        <w:rPr>
          <w:rFonts w:ascii="Garamond" w:hAnsi="Garamond" w:cstheme="minorHAnsi"/>
          <w:sz w:val="24"/>
          <w:szCs w:val="24"/>
          <w:lang w:val="en-GB"/>
        </w:rPr>
        <w:t xml:space="preserve">hydrocarbon </w:t>
      </w:r>
      <w:r w:rsidR="004C677E" w:rsidRPr="00705DA8">
        <w:rPr>
          <w:rFonts w:ascii="Garamond" w:hAnsi="Garamond" w:cstheme="minorHAnsi"/>
          <w:sz w:val="24"/>
          <w:szCs w:val="24"/>
          <w:lang w:val="en-GB"/>
        </w:rPr>
        <w:t>chains</w:t>
      </w:r>
      <w:r w:rsidR="00CB3C21" w:rsidRPr="00705DA8">
        <w:rPr>
          <w:rFonts w:ascii="Garamond" w:hAnsi="Garamond" w:cstheme="minorHAnsi"/>
          <w:sz w:val="24"/>
          <w:szCs w:val="24"/>
          <w:lang w:val="en-GB"/>
        </w:rPr>
        <w:t xml:space="preserve"> </w:t>
      </w:r>
      <w:r w:rsidR="00E779BD" w:rsidRPr="00705DA8">
        <w:rPr>
          <w:rFonts w:ascii="Garamond" w:hAnsi="Garamond" w:cstheme="minorHAnsi"/>
          <w:sz w:val="24"/>
          <w:szCs w:val="24"/>
          <w:lang w:val="en-GB"/>
        </w:rPr>
        <w:fldChar w:fldCharType="begin">
          <w:fldData xml:space="preserve">PEVuZE5vdGU+PENpdGU+PEF1dGhvcj5SaWt1a2F3YTwvQXV0aG9yPjxZZWFyPjIwMDA8L1llYXI+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SaWt1a2F3YTwvQXV0aG9yPjxZZWFyPjIwMDA8L1llYXI+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E779BD" w:rsidRPr="00705DA8">
        <w:rPr>
          <w:rFonts w:ascii="Garamond" w:hAnsi="Garamond" w:cstheme="minorHAnsi"/>
          <w:sz w:val="24"/>
          <w:szCs w:val="24"/>
          <w:lang w:val="en-GB"/>
        </w:rPr>
      </w:r>
      <w:r w:rsidR="00E779BD"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13-17]</w:t>
      </w:r>
      <w:r w:rsidR="00E779BD" w:rsidRPr="00705DA8">
        <w:rPr>
          <w:rFonts w:ascii="Garamond" w:hAnsi="Garamond" w:cstheme="minorHAnsi"/>
          <w:sz w:val="24"/>
          <w:szCs w:val="24"/>
          <w:lang w:val="en-GB"/>
        </w:rPr>
        <w:fldChar w:fldCharType="end"/>
      </w:r>
      <w:r w:rsidR="004C677E" w:rsidRPr="00705DA8">
        <w:rPr>
          <w:rFonts w:ascii="Garamond" w:hAnsi="Garamond" w:cstheme="minorHAnsi"/>
          <w:sz w:val="24"/>
          <w:szCs w:val="24"/>
          <w:lang w:val="en-GB"/>
        </w:rPr>
        <w:t>) and nanometric channels containing the dissociated ions</w:t>
      </w:r>
      <w:r w:rsidR="009568A4" w:rsidRPr="00705DA8">
        <w:rPr>
          <w:rFonts w:ascii="Garamond" w:hAnsi="Garamond" w:cstheme="minorHAnsi"/>
          <w:sz w:val="24"/>
          <w:szCs w:val="24"/>
          <w:lang w:val="en-GB"/>
        </w:rPr>
        <w:t xml:space="preserve"> </w:t>
      </w:r>
      <w:r w:rsidR="00E779BD" w:rsidRPr="00705DA8">
        <w:rPr>
          <w:rFonts w:ascii="Garamond" w:hAnsi="Garamond" w:cstheme="minorHAnsi"/>
          <w:sz w:val="24"/>
          <w:szCs w:val="24"/>
          <w:lang w:val="en-GB"/>
        </w:rPr>
        <w:t xml:space="preserve">and a solvent with high dielectric constant, typically water </w:t>
      </w:r>
      <w:r w:rsidR="00E779BD" w:rsidRPr="00705DA8">
        <w:rPr>
          <w:rFonts w:ascii="Garamond" w:hAnsi="Garamond" w:cstheme="minorHAnsi"/>
          <w:sz w:val="24"/>
          <w:szCs w:val="24"/>
          <w:lang w:val="en-GB"/>
        </w:rPr>
        <w:fldChar w:fldCharType="begin">
          <w:fldData xml:space="preserve">PEVuZE5vdGU+PENpdGU+PEF1dGhvcj5IaWNrbmVyPC9BdXRob3I+PFllYXI+MjAxMjwvWWVhcj48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IaWNrbmVyPC9BdXRob3I+PFllYXI+MjAxMjwvWWVhcj48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E779BD" w:rsidRPr="00705DA8">
        <w:rPr>
          <w:rFonts w:ascii="Garamond" w:hAnsi="Garamond" w:cstheme="minorHAnsi"/>
          <w:sz w:val="24"/>
          <w:szCs w:val="24"/>
          <w:lang w:val="en-GB"/>
        </w:rPr>
      </w:r>
      <w:r w:rsidR="00E779BD"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18-20]</w:t>
      </w:r>
      <w:r w:rsidR="00E779BD" w:rsidRPr="00705DA8">
        <w:rPr>
          <w:rFonts w:ascii="Garamond" w:hAnsi="Garamond" w:cstheme="minorHAnsi"/>
          <w:sz w:val="24"/>
          <w:szCs w:val="24"/>
          <w:lang w:val="en-GB"/>
        </w:rPr>
        <w:fldChar w:fldCharType="end"/>
      </w:r>
      <w:r w:rsidR="004C677E" w:rsidRPr="00705DA8">
        <w:rPr>
          <w:rFonts w:ascii="Garamond" w:hAnsi="Garamond" w:cstheme="minorHAnsi"/>
          <w:sz w:val="24"/>
          <w:szCs w:val="24"/>
          <w:lang w:val="en-GB"/>
        </w:rPr>
        <w:t xml:space="preserve">. The interface between the two domains contains the anchored ionic groups (such as sulfonate anions for proton-conducting ionomers or ammonium cations for hydroxide-conducting ionomers). </w:t>
      </w:r>
    </w:p>
    <w:p w14:paraId="2E97EB3A" w14:textId="49448B8E" w:rsidR="00A75AFC" w:rsidRPr="00705DA8" w:rsidRDefault="004C677E"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 xml:space="preserve">Proton </w:t>
      </w:r>
      <w:r w:rsidR="00E779BD" w:rsidRPr="00705DA8">
        <w:rPr>
          <w:rFonts w:ascii="Garamond" w:hAnsi="Garamond" w:cstheme="minorHAnsi"/>
          <w:sz w:val="24"/>
          <w:szCs w:val="24"/>
          <w:lang w:val="en-GB"/>
        </w:rPr>
        <w:fldChar w:fldCharType="begin">
          <w:fldData xml:space="preserve">PEVuZE5vdGU+PENpdGU+PEF1dGhvcj5LcmV1ZXI8L0F1dGhvcj48WWVhcj4yMDA0PC9ZZWFyPjxS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=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LcmV1ZXI8L0F1dGhvcj48WWVhcj4yMDA0PC9ZZWFyPjxS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=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E779BD" w:rsidRPr="00705DA8">
        <w:rPr>
          <w:rFonts w:ascii="Garamond" w:hAnsi="Garamond" w:cstheme="minorHAnsi"/>
          <w:sz w:val="24"/>
          <w:szCs w:val="24"/>
          <w:lang w:val="en-GB"/>
        </w:rPr>
      </w:r>
      <w:r w:rsidR="00E779BD"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21, 22]</w:t>
      </w:r>
      <w:r w:rsidR="00E779BD" w:rsidRPr="00705DA8">
        <w:rPr>
          <w:rFonts w:ascii="Garamond" w:hAnsi="Garamond" w:cstheme="minorHAnsi"/>
          <w:sz w:val="24"/>
          <w:szCs w:val="24"/>
          <w:lang w:val="en-GB"/>
        </w:rPr>
        <w:fldChar w:fldCharType="end"/>
      </w:r>
      <w:r w:rsidR="00E779BD" w:rsidRPr="00705DA8">
        <w:rPr>
          <w:rFonts w:ascii="Garamond" w:hAnsi="Garamond" w:cstheme="minorHAnsi"/>
          <w:sz w:val="24"/>
          <w:szCs w:val="24"/>
          <w:lang w:val="en-GB"/>
        </w:rPr>
        <w:t xml:space="preserve"> </w:t>
      </w:r>
      <w:r w:rsidRPr="00705DA8">
        <w:rPr>
          <w:rFonts w:ascii="Garamond" w:hAnsi="Garamond" w:cstheme="minorHAnsi"/>
          <w:sz w:val="24"/>
          <w:szCs w:val="24"/>
          <w:lang w:val="en-GB"/>
        </w:rPr>
        <w:t>and hydroxide</w:t>
      </w:r>
      <w:r w:rsidR="00B12638" w:rsidRPr="00705DA8">
        <w:rPr>
          <w:rFonts w:ascii="Garamond" w:hAnsi="Garamond" w:cstheme="minorHAnsi"/>
          <w:sz w:val="24"/>
          <w:szCs w:val="24"/>
          <w:lang w:val="en-GB"/>
        </w:rPr>
        <w:t xml:space="preserve"> </w:t>
      </w:r>
      <w:r w:rsidR="00CB3C21" w:rsidRPr="00705DA8">
        <w:rPr>
          <w:rFonts w:ascii="Garamond" w:hAnsi="Garamond" w:cstheme="minorHAnsi"/>
          <w:sz w:val="24"/>
          <w:szCs w:val="24"/>
          <w:lang w:val="en-GB"/>
        </w:rPr>
        <w:fldChar w:fldCharType="begin">
          <w:fldData xml:space="preserve">PEVuZE5vdGU+PENpdGU+PEF1dGhvcj5Db3V0dXJlPC9BdXRob3I+PFllYXI+MjAxMTwvWWVhcj48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Db3V0dXJlPC9BdXRob3I+PFllYXI+MjAxMTwvWWVhcj48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CB3C21" w:rsidRPr="00705DA8">
        <w:rPr>
          <w:rFonts w:ascii="Garamond" w:hAnsi="Garamond" w:cstheme="minorHAnsi"/>
          <w:sz w:val="24"/>
          <w:szCs w:val="24"/>
          <w:lang w:val="en-GB"/>
        </w:rPr>
      </w:r>
      <w:r w:rsidR="00CB3C21"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23, 24]</w:t>
      </w:r>
      <w:r w:rsidR="00CB3C21" w:rsidRPr="00705DA8">
        <w:rPr>
          <w:rFonts w:ascii="Garamond" w:hAnsi="Garamond" w:cstheme="minorHAnsi"/>
          <w:sz w:val="24"/>
          <w:szCs w:val="24"/>
          <w:lang w:val="en-GB"/>
        </w:rPr>
        <w:fldChar w:fldCharType="end"/>
      </w:r>
      <w:r w:rsidR="00CB3C21" w:rsidRPr="00705DA8">
        <w:rPr>
          <w:rFonts w:ascii="Garamond" w:hAnsi="Garamond" w:cstheme="minorHAnsi"/>
          <w:sz w:val="24"/>
          <w:szCs w:val="24"/>
          <w:lang w:val="en-GB"/>
        </w:rPr>
        <w:t xml:space="preserve"> </w:t>
      </w:r>
      <w:r w:rsidRPr="00705DA8">
        <w:rPr>
          <w:rFonts w:ascii="Garamond" w:hAnsi="Garamond" w:cstheme="minorHAnsi"/>
          <w:sz w:val="24"/>
          <w:szCs w:val="24"/>
          <w:lang w:val="en-GB"/>
        </w:rPr>
        <w:t xml:space="preserve">conducting ionomers are particularly important </w:t>
      </w:r>
      <w:r w:rsidR="009E5CAA" w:rsidRPr="00705DA8">
        <w:rPr>
          <w:rFonts w:ascii="Garamond" w:hAnsi="Garamond" w:cstheme="minorHAnsi"/>
          <w:sz w:val="24"/>
          <w:szCs w:val="24"/>
          <w:lang w:val="en-GB"/>
        </w:rPr>
        <w:t xml:space="preserve">as separation membranes </w:t>
      </w:r>
      <w:r w:rsidRPr="00705DA8">
        <w:rPr>
          <w:rFonts w:ascii="Garamond" w:hAnsi="Garamond" w:cstheme="minorHAnsi"/>
          <w:sz w:val="24"/>
          <w:szCs w:val="24"/>
          <w:lang w:val="en-GB"/>
        </w:rPr>
        <w:t>for hydrogen fuel cell applications</w:t>
      </w:r>
      <w:r w:rsidR="009568A4" w:rsidRPr="00705DA8">
        <w:rPr>
          <w:rFonts w:ascii="Garamond" w:hAnsi="Garamond" w:cstheme="minorHAnsi"/>
          <w:sz w:val="24"/>
          <w:szCs w:val="24"/>
          <w:lang w:val="en-GB"/>
        </w:rPr>
        <w:t xml:space="preserve"> </w:t>
      </w:r>
      <w:r w:rsidR="009568A4" w:rsidRPr="00705DA8">
        <w:rPr>
          <w:rFonts w:ascii="Garamond" w:hAnsi="Garamond" w:cstheme="minorHAnsi"/>
          <w:sz w:val="24"/>
          <w:szCs w:val="24"/>
          <w:lang w:val="en-GB"/>
        </w:rPr>
        <w:fldChar w:fldCharType="begin">
          <w:fldData xml:space="preserve">PEVuZE5vdGU+PENpdGU+PEF1dGhvcj5TbWl0aGE8L0F1dGhvcj48WWVhcj4yMDA1PC9ZZWFyPjxS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=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TbWl0aGE8L0F1dGhvcj48WWVhcj4yMDA1PC9ZZWFyPjxS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=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25, 26]</w:t>
      </w:r>
      <w:r w:rsidR="009568A4" w:rsidRPr="00705DA8">
        <w:rPr>
          <w:rFonts w:ascii="Garamond" w:hAnsi="Garamond" w:cstheme="minorHAnsi"/>
          <w:sz w:val="24"/>
          <w:szCs w:val="24"/>
          <w:lang w:val="en-GB"/>
        </w:rPr>
        <w:fldChar w:fldCharType="end"/>
      </w:r>
      <w:r w:rsidRPr="00705DA8">
        <w:rPr>
          <w:rFonts w:ascii="Garamond" w:hAnsi="Garamond" w:cstheme="minorHAnsi"/>
          <w:sz w:val="24"/>
          <w:szCs w:val="24"/>
          <w:lang w:val="en-GB"/>
        </w:rPr>
        <w:t>.</w:t>
      </w:r>
      <w:r w:rsidR="009E5CAA" w:rsidRPr="00705DA8">
        <w:rPr>
          <w:rFonts w:ascii="Garamond" w:hAnsi="Garamond" w:cstheme="minorHAnsi"/>
          <w:sz w:val="24"/>
          <w:szCs w:val="24"/>
          <w:lang w:val="en-GB"/>
        </w:rPr>
        <w:t xml:space="preserve"> To be useful, such membranes must fulfil many requirements, including a high mechanical stability</w:t>
      </w:r>
      <w:r w:rsidR="0022471D">
        <w:rPr>
          <w:rFonts w:ascii="Garamond" w:hAnsi="Garamond" w:cstheme="minorHAnsi"/>
          <w:sz w:val="24"/>
          <w:szCs w:val="24"/>
          <w:lang w:val="en-GB"/>
        </w:rPr>
        <w:t xml:space="preserve"> </w:t>
      </w:r>
      <w:r w:rsidR="007D54A3" w:rsidRPr="00705DA8">
        <w:rPr>
          <w:rFonts w:ascii="Garamond" w:hAnsi="Garamond" w:cstheme="minorHAnsi"/>
          <w:sz w:val="24"/>
          <w:szCs w:val="24"/>
          <w:lang w:val="en-GB"/>
        </w:rPr>
        <w:fldChar w:fldCharType="begin">
          <w:fldData xml:space="preserve">PEVuZE5vdGU+PENpdGU+PEF1dGhvcj5OYXJkdWNjaTwvQXV0aG9yPjxZZWFyPjIwMTY8L1llYXI+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OYXJkdWNjaTwvQXV0aG9yPjxZZWFyPjIwMTY8L1llYXI+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7D54A3" w:rsidRPr="00705DA8">
        <w:rPr>
          <w:rFonts w:ascii="Garamond" w:hAnsi="Garamond" w:cstheme="minorHAnsi"/>
          <w:sz w:val="24"/>
          <w:szCs w:val="24"/>
          <w:lang w:val="en-GB"/>
        </w:rPr>
      </w:r>
      <w:r w:rsidR="007D54A3"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27, 28]</w:t>
      </w:r>
      <w:r w:rsidR="007D54A3" w:rsidRPr="00705DA8">
        <w:rPr>
          <w:rFonts w:ascii="Garamond" w:hAnsi="Garamond" w:cstheme="minorHAnsi"/>
          <w:sz w:val="24"/>
          <w:szCs w:val="24"/>
          <w:lang w:val="en-GB"/>
        </w:rPr>
        <w:fldChar w:fldCharType="end"/>
      </w:r>
      <w:r w:rsidR="009E5CAA" w:rsidRPr="00705DA8">
        <w:rPr>
          <w:rFonts w:ascii="Garamond" w:hAnsi="Garamond" w:cstheme="minorHAnsi"/>
          <w:sz w:val="24"/>
          <w:szCs w:val="24"/>
          <w:lang w:val="en-GB"/>
        </w:rPr>
        <w:t>, means high stiffness and sufficient ductility, and a good chemical stability, for hydroxide-conducting ionomers especially a good stability against OH</w:t>
      </w:r>
      <w:r w:rsidR="009E5CAA" w:rsidRPr="00705DA8">
        <w:rPr>
          <w:rFonts w:ascii="Garamond" w:hAnsi="Garamond" w:cstheme="minorHAnsi"/>
          <w:sz w:val="24"/>
          <w:szCs w:val="24"/>
          <w:vertAlign w:val="superscript"/>
          <w:lang w:val="en-GB"/>
        </w:rPr>
        <w:t>-</w:t>
      </w:r>
      <w:r w:rsidR="009E5CAA" w:rsidRPr="00705DA8">
        <w:rPr>
          <w:rFonts w:ascii="Garamond" w:hAnsi="Garamond" w:cstheme="minorHAnsi"/>
          <w:sz w:val="24"/>
          <w:szCs w:val="24"/>
          <w:lang w:val="en-GB"/>
        </w:rPr>
        <w:t xml:space="preserve"> ions, which tend to attack the grafted ammonium groups</w:t>
      </w:r>
      <w:r w:rsidR="00E779BD" w:rsidRPr="00705DA8">
        <w:rPr>
          <w:rFonts w:ascii="Garamond" w:hAnsi="Garamond" w:cstheme="minorHAnsi"/>
          <w:sz w:val="24"/>
          <w:szCs w:val="24"/>
          <w:lang w:val="en-GB"/>
        </w:rPr>
        <w:t xml:space="preserve"> </w:t>
      </w:r>
      <w:r w:rsidR="00E779BD" w:rsidRPr="00705DA8">
        <w:rPr>
          <w:rFonts w:ascii="Garamond" w:hAnsi="Garamond" w:cstheme="minorHAnsi"/>
          <w:sz w:val="24"/>
          <w:szCs w:val="24"/>
          <w:lang w:val="en-GB"/>
        </w:rPr>
        <w:fldChar w:fldCharType="begin">
          <w:fldData xml:space="preserve">PEVuZE5vdGU+PENpdGU+PEF1dGhvcj5CYXVlcjwvQXV0aG9yPjxZZWFyPjE5OTA8L1llYXI+PElE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=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YXVlcjwvQXV0aG9yPjxZZWFyPjE5OTA8L1llYXI+PElE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=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E779BD" w:rsidRPr="00705DA8">
        <w:rPr>
          <w:rFonts w:ascii="Garamond" w:hAnsi="Garamond" w:cstheme="minorHAnsi"/>
          <w:sz w:val="24"/>
          <w:szCs w:val="24"/>
          <w:lang w:val="en-GB"/>
        </w:rPr>
      </w:r>
      <w:r w:rsidR="00E779BD"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29-31]</w:t>
      </w:r>
      <w:r w:rsidR="00E779BD" w:rsidRPr="00705DA8">
        <w:rPr>
          <w:rFonts w:ascii="Garamond" w:hAnsi="Garamond" w:cstheme="minorHAnsi"/>
          <w:sz w:val="24"/>
          <w:szCs w:val="24"/>
          <w:lang w:val="en-GB"/>
        </w:rPr>
        <w:fldChar w:fldCharType="end"/>
      </w:r>
      <w:r w:rsidR="009E5CAA" w:rsidRPr="00705DA8">
        <w:rPr>
          <w:rFonts w:ascii="Garamond" w:hAnsi="Garamond" w:cstheme="minorHAnsi"/>
          <w:sz w:val="24"/>
          <w:szCs w:val="24"/>
          <w:lang w:val="en-GB"/>
        </w:rPr>
        <w:t xml:space="preserve">. These prerequisites should enable a </w:t>
      </w:r>
      <w:r w:rsidR="007D54A3" w:rsidRPr="00705DA8">
        <w:rPr>
          <w:rFonts w:ascii="Garamond" w:hAnsi="Garamond" w:cstheme="minorHAnsi"/>
          <w:sz w:val="24"/>
          <w:szCs w:val="24"/>
          <w:lang w:val="en-GB"/>
        </w:rPr>
        <w:t xml:space="preserve">high durability </w:t>
      </w:r>
      <w:r w:rsidR="007D54A3" w:rsidRPr="00705DA8">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Hou&lt;/Author&gt;&lt;Year&gt;2011&lt;/Year&gt;&lt;RecNum&gt;45&lt;/RecNum&gt;&lt;IDText&gt;Durability of Sulfonated Aromatic Polymers for Proton-Exchange-Membrane Fuel Cells&lt;/IDText&gt;&lt;DisplayText&gt;[32]&lt;/DisplayText&gt;&lt;record&gt;&lt;rec-number&gt;45&lt;/rec-number&gt;&lt;foreign-keys&gt;&lt;key app="EN" db-id="vfs2apzfbdr2r3ev0em52aretvxwpe252dw5" timestamp="1492295353"&gt;45&lt;/key&gt;&lt;/foreign-keys&gt;&lt;ref-type name="Journal Article"&gt;17&lt;/ref-type&gt;&lt;contributors&gt;&lt;authors&gt;&lt;author&gt;Hou, H. Y.&lt;/author&gt;&lt;author&gt;Di Vona, M. L.&lt;/author&gt;&lt;author&gt;Knauth, P.&lt;/author&gt;&lt;/authors&gt;&lt;/contributors&gt;&lt;titles&gt;&lt;title&gt;Durability of Sulfonated Aromatic Polymers for Proton-Exchange-Membrane Fuel Cells&lt;/title&gt;&lt;secondary-title&gt;Chemsuschem&lt;/secondary-title&gt;&lt;/titles&gt;&lt;pages&gt;1526-1536&lt;/pages&gt;&lt;volume&gt;4&lt;/volume&gt;&lt;number&gt;11&lt;/number&gt;&lt;dates&gt;&lt;year&gt;2011&lt;/year&gt;&lt;/dates&gt;&lt;isbn&gt;1864-5631&lt;/isbn&gt;&lt;accession-num&gt;WOS:000297004900003&lt;/accession-num&gt;&lt;urls&gt;&lt;related-urls&gt;&lt;url&gt;&amp;lt;Go to ISI&amp;gt;://WOS:000297004900003&lt;/url&gt;&lt;/related-urls&gt;&lt;/urls&gt;&lt;electronic-resource-num&gt;10.1002/cssc.201000415&lt;/electronic-resource-num&gt;&lt;/record&gt;&lt;/Cite&gt;&lt;/EndNote&gt;</w:instrText>
      </w:r>
      <w:r w:rsidR="007D54A3"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32]</w:t>
      </w:r>
      <w:r w:rsidR="007D54A3" w:rsidRPr="00705DA8">
        <w:rPr>
          <w:rFonts w:ascii="Garamond" w:hAnsi="Garamond" w:cstheme="minorHAnsi"/>
          <w:sz w:val="24"/>
          <w:szCs w:val="24"/>
          <w:lang w:val="en-GB"/>
        </w:rPr>
        <w:fldChar w:fldCharType="end"/>
      </w:r>
      <w:r w:rsidR="009E5CAA" w:rsidRPr="00705DA8">
        <w:rPr>
          <w:rFonts w:ascii="Garamond" w:hAnsi="Garamond" w:cstheme="minorHAnsi"/>
          <w:sz w:val="24"/>
          <w:szCs w:val="24"/>
          <w:lang w:val="en-GB"/>
        </w:rPr>
        <w:t xml:space="preserve"> under fuel cell operation conditions. However, the prime requirement for a good ionomer mem</w:t>
      </w:r>
      <w:r w:rsidR="00841120" w:rsidRPr="00705DA8">
        <w:rPr>
          <w:rFonts w:ascii="Garamond" w:hAnsi="Garamond" w:cstheme="minorHAnsi"/>
          <w:sz w:val="24"/>
          <w:szCs w:val="24"/>
          <w:lang w:val="en-GB"/>
        </w:rPr>
        <w:t>brane is a low Area Specific Resistance (ASR).</w:t>
      </w:r>
    </w:p>
    <w:p w14:paraId="1527C93E" w14:textId="5D45B46C" w:rsidR="00BC3E94" w:rsidRPr="00705DA8" w:rsidRDefault="00841120" w:rsidP="0084112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There are two s</w:t>
      </w:r>
      <w:r w:rsidR="00A75AFC" w:rsidRPr="00705DA8">
        <w:rPr>
          <w:rFonts w:ascii="Garamond" w:hAnsi="Garamond" w:cstheme="minorHAnsi"/>
          <w:sz w:val="24"/>
          <w:szCs w:val="24"/>
          <w:lang w:val="en-GB"/>
        </w:rPr>
        <w:t>trategies to reduce the Area Specific Resistance (ASR)</w:t>
      </w:r>
      <w:r w:rsidRPr="00705DA8">
        <w:rPr>
          <w:rFonts w:ascii="Garamond" w:hAnsi="Garamond" w:cstheme="minorHAnsi"/>
          <w:sz w:val="24"/>
          <w:szCs w:val="24"/>
          <w:lang w:val="en-GB"/>
        </w:rPr>
        <w:t xml:space="preserve"> and increase the performances of solid electrolyte devices: the first is to increase the ionic conductivity and the second </w:t>
      </w:r>
      <w:r w:rsidR="006A1210" w:rsidRPr="00705DA8">
        <w:rPr>
          <w:rFonts w:ascii="Garamond" w:hAnsi="Garamond" w:cstheme="minorHAnsi"/>
          <w:sz w:val="24"/>
          <w:szCs w:val="24"/>
          <w:lang w:val="en-GB"/>
        </w:rPr>
        <w:t xml:space="preserve">is </w:t>
      </w:r>
      <w:r w:rsidRPr="00705DA8">
        <w:rPr>
          <w:rFonts w:ascii="Garamond" w:hAnsi="Garamond" w:cstheme="minorHAnsi"/>
          <w:sz w:val="24"/>
          <w:szCs w:val="24"/>
          <w:lang w:val="en-GB"/>
        </w:rPr>
        <w:t xml:space="preserve">to reduce the thickness of the ionomer separator. Many authors have worked on the improvement of the ionic conductivity of ionomers. Two main ways of improvement can be followed: </w:t>
      </w:r>
      <w:r w:rsidR="00BC3E94" w:rsidRPr="00705DA8">
        <w:rPr>
          <w:rFonts w:ascii="Garamond" w:hAnsi="Garamond" w:cstheme="minorHAnsi"/>
          <w:sz w:val="24"/>
          <w:szCs w:val="24"/>
          <w:lang w:val="en-GB"/>
        </w:rPr>
        <w:t>i)</w:t>
      </w:r>
      <w:r w:rsidRPr="00705DA8">
        <w:rPr>
          <w:rFonts w:ascii="Garamond" w:hAnsi="Garamond" w:cstheme="minorHAnsi"/>
          <w:sz w:val="24"/>
          <w:szCs w:val="24"/>
          <w:lang w:val="en-GB"/>
        </w:rPr>
        <w:t xml:space="preserve"> augment the ion concentration</w:t>
      </w:r>
      <w:r w:rsidR="00BC3E94" w:rsidRPr="00705DA8">
        <w:rPr>
          <w:rFonts w:ascii="Garamond" w:hAnsi="Garamond" w:cstheme="minorHAnsi"/>
          <w:sz w:val="24"/>
          <w:szCs w:val="24"/>
          <w:lang w:val="en-GB"/>
        </w:rPr>
        <w:t>, ii) augment the ion mobility. The ion concentration can be increased by synthesis of ionomers with higher ion exchange capacity</w:t>
      </w:r>
      <w:r w:rsidR="003F0AB5">
        <w:rPr>
          <w:rFonts w:ascii="Garamond" w:hAnsi="Garamond" w:cstheme="minorHAnsi"/>
          <w:sz w:val="24"/>
          <w:szCs w:val="24"/>
          <w:lang w:val="en-GB"/>
        </w:rPr>
        <w:t xml:space="preserve"> </w:t>
      </w:r>
      <w:r w:rsidR="003F0AB5">
        <w:rPr>
          <w:rFonts w:ascii="Garamond" w:hAnsi="Garamond" w:cstheme="minorHAnsi"/>
          <w:sz w:val="24"/>
          <w:szCs w:val="24"/>
          <w:lang w:val="en-GB"/>
        </w:rPr>
        <w:fldChar w:fldCharType="begin">
          <w:fldData xml:space="preserve">PEVuZE5vdGU+PENpdGU+PEF1dGhvcj5LcmV1ZXI8L0F1dGhvcj48WWVhcj4yMDA4PC9ZZWFyPjxJ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LcmV1ZXI8L0F1dGhvcj48WWVhcj4yMDA4PC9ZZWFyPjxJ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3F0AB5">
        <w:rPr>
          <w:rFonts w:ascii="Garamond" w:hAnsi="Garamond" w:cstheme="minorHAnsi"/>
          <w:sz w:val="24"/>
          <w:szCs w:val="24"/>
          <w:lang w:val="en-GB"/>
        </w:rPr>
      </w:r>
      <w:r w:rsidR="003F0AB5">
        <w:rPr>
          <w:rFonts w:ascii="Garamond" w:hAnsi="Garamond" w:cstheme="minorHAnsi"/>
          <w:sz w:val="24"/>
          <w:szCs w:val="24"/>
          <w:lang w:val="en-GB"/>
        </w:rPr>
        <w:fldChar w:fldCharType="separate"/>
      </w:r>
      <w:r w:rsidR="004E1034">
        <w:rPr>
          <w:rFonts w:ascii="Garamond" w:hAnsi="Garamond" w:cstheme="minorHAnsi"/>
          <w:noProof/>
          <w:sz w:val="24"/>
          <w:szCs w:val="24"/>
          <w:lang w:val="en-GB"/>
        </w:rPr>
        <w:t>[33, 34]</w:t>
      </w:r>
      <w:r w:rsidR="003F0AB5">
        <w:rPr>
          <w:rFonts w:ascii="Garamond" w:hAnsi="Garamond" w:cstheme="minorHAnsi"/>
          <w:sz w:val="24"/>
          <w:szCs w:val="24"/>
          <w:lang w:val="en-GB"/>
        </w:rPr>
        <w:fldChar w:fldCharType="end"/>
      </w:r>
      <w:r w:rsidR="00BC3E94" w:rsidRPr="00705DA8">
        <w:rPr>
          <w:rFonts w:ascii="Garamond" w:hAnsi="Garamond" w:cstheme="minorHAnsi"/>
          <w:sz w:val="24"/>
          <w:szCs w:val="24"/>
          <w:lang w:val="en-GB"/>
        </w:rPr>
        <w:t xml:space="preserve">, means </w:t>
      </w:r>
      <w:r w:rsidR="006A1210" w:rsidRPr="00705DA8">
        <w:rPr>
          <w:rFonts w:ascii="Garamond" w:hAnsi="Garamond" w:cstheme="minorHAnsi"/>
          <w:sz w:val="24"/>
          <w:szCs w:val="24"/>
          <w:lang w:val="en-GB"/>
        </w:rPr>
        <w:t xml:space="preserve">higher density of ionic groups </w:t>
      </w:r>
      <w:r w:rsidR="00BC3E94" w:rsidRPr="00705DA8">
        <w:rPr>
          <w:rFonts w:ascii="Garamond" w:hAnsi="Garamond" w:cstheme="minorHAnsi"/>
          <w:sz w:val="24"/>
          <w:szCs w:val="24"/>
          <w:lang w:val="en-GB"/>
        </w:rPr>
        <w:t>or lower mass of the backbone. Furthermore, a better dissociation of ionic groups or ion pairs also improves the</w:t>
      </w:r>
      <w:r w:rsidR="002B118F" w:rsidRPr="00705DA8">
        <w:rPr>
          <w:rFonts w:ascii="Garamond" w:hAnsi="Garamond" w:cstheme="minorHAnsi"/>
          <w:sz w:val="24"/>
          <w:szCs w:val="24"/>
          <w:lang w:val="en-GB"/>
        </w:rPr>
        <w:t xml:space="preserve"> mobile</w:t>
      </w:r>
      <w:r w:rsidR="00BC3E94" w:rsidRPr="00705DA8">
        <w:rPr>
          <w:rFonts w:ascii="Garamond" w:hAnsi="Garamond" w:cstheme="minorHAnsi"/>
          <w:sz w:val="24"/>
          <w:szCs w:val="24"/>
          <w:lang w:val="en-GB"/>
        </w:rPr>
        <w:t xml:space="preserve"> ion concentration</w:t>
      </w:r>
      <w:r w:rsidR="008C7B5C">
        <w:rPr>
          <w:rFonts w:ascii="Garamond" w:hAnsi="Garamond" w:cstheme="minorHAnsi"/>
          <w:sz w:val="24"/>
          <w:szCs w:val="24"/>
          <w:lang w:val="en-GB"/>
        </w:rPr>
        <w:t xml:space="preserve"> </w:t>
      </w:r>
      <w:r w:rsidR="008C7B5C">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Stolwijk&lt;/Author&gt;&lt;Year&gt;2012&lt;/Year&gt;&lt;IDText&gt;What Can We Learn from Ionic Conductivity Measurements in Polymer Electrolytes? A Case Study on Poly(ethylene oxide) (PEO)-NaI and PEO-LiTFSI&lt;/IDText&gt;&lt;DisplayText&gt;[35]&lt;/DisplayText&gt;&lt;record&gt;&lt;dates&gt;&lt;pub-dates&gt;&lt;date&gt;Mar&lt;/date&gt;&lt;/pub-dates&gt;&lt;year&gt;2012&lt;/year&gt;&lt;/dates&gt;&lt;keywords&gt;&lt;keyword&gt;transport&lt;/keyword&gt;&lt;keyword&gt;diffusion&lt;/keyword&gt;&lt;keyword&gt;complexes&lt;/keyword&gt;&lt;keyword&gt;model&lt;/keyword&gt;&lt;keyword&gt;dynamics&lt;/keyword&gt;&lt;keyword&gt;liquids&lt;/keyword&gt;&lt;keyword&gt;system&lt;/keyword&gt;&lt;keyword&gt;nmr&lt;/keyword&gt;&lt;keyword&gt;Chemistry&lt;/keyword&gt;&lt;/keywords&gt;&lt;urls&gt;&lt;related-urls&gt;&lt;url&gt;&amp;lt;Go to ISI&amp;gt;://WOS:000301509500003&lt;/url&gt;&lt;/related-urls&gt;&lt;/urls&gt;&lt;isbn&gt;1520-6106&lt;/isbn&gt;&lt;work-type&gt;Article&lt;/work-type&gt;&lt;titles&gt;&lt;title&gt;What Can We Learn from Ionic Conductivity Measurements in Polymer Electrolytes? A Case Study on Poly(ethylene oxide) (PEO)-NaI and PEO-LiTFSI&lt;/title&gt;&lt;secondary-title&gt;Journal of Physical Chemistry B&lt;/secondary-title&gt;&lt;/titles&gt;&lt;pages&gt;3065-3074&lt;/pages&gt;&lt;number&gt;10&lt;/number&gt;&lt;contributors&gt;&lt;authors&gt;&lt;author&gt;Stolwijk, N. A.&lt;/author&gt;&lt;author&gt;Wiencierz, M.&lt;/author&gt;&lt;author&gt;Heddier, C.&lt;/author&gt;&lt;author&gt;Kosters, J.&lt;/author&gt;&lt;/authors&gt;&lt;/contributors&gt;&lt;language&gt;English&lt;/language&gt;&lt;added-date format="utc"&gt;1445351058&lt;/added-date&gt;&lt;ref-type name="Journal Article"&gt;17&lt;/ref-type&gt;&lt;auth-address&gt;[Stolwijk, Nicolaas A.] Univ Munster, Inst Mat Phys, D-48149 Munster, Germany. Univ Munster, Sonderforsch Bereich 458, D-48149 Munster, Germany.&amp;#xD;Stolwijk, NA (reprint author), Univ Munster, Inst Mat Phys, D-48149 Munster, Germany.&amp;#xD;stolwij@uni-muenster.de&lt;/auth-address&gt;&lt;rec-number&gt;2829&lt;/rec-number&gt;&lt;last-updated-date format="utc"&gt;1445351058&lt;/last-updated-date&gt;&lt;accession-num&gt;WOS:000301509500003&lt;/accession-num&gt;&lt;electronic-resource-num&gt;10.1021/jp2111956&lt;/electronic-resource-num&gt;&lt;volume&gt;116&lt;/volume&gt;&lt;/record&gt;&lt;/Cite&gt;&lt;/EndNote&gt;</w:instrText>
      </w:r>
      <w:r w:rsidR="008C7B5C">
        <w:rPr>
          <w:rFonts w:ascii="Garamond" w:hAnsi="Garamond" w:cstheme="minorHAnsi"/>
          <w:sz w:val="24"/>
          <w:szCs w:val="24"/>
          <w:lang w:val="en-GB"/>
        </w:rPr>
        <w:fldChar w:fldCharType="separate"/>
      </w:r>
      <w:r w:rsidR="004E1034">
        <w:rPr>
          <w:rFonts w:ascii="Garamond" w:hAnsi="Garamond" w:cstheme="minorHAnsi"/>
          <w:noProof/>
          <w:sz w:val="24"/>
          <w:szCs w:val="24"/>
          <w:lang w:val="en-GB"/>
        </w:rPr>
        <w:t>[35]</w:t>
      </w:r>
      <w:r w:rsidR="008C7B5C">
        <w:rPr>
          <w:rFonts w:ascii="Garamond" w:hAnsi="Garamond" w:cstheme="minorHAnsi"/>
          <w:sz w:val="24"/>
          <w:szCs w:val="24"/>
          <w:lang w:val="en-GB"/>
        </w:rPr>
        <w:fldChar w:fldCharType="end"/>
      </w:r>
      <w:r w:rsidR="00BC3E94" w:rsidRPr="00705DA8">
        <w:rPr>
          <w:rFonts w:ascii="Garamond" w:hAnsi="Garamond" w:cstheme="minorHAnsi"/>
          <w:sz w:val="24"/>
          <w:szCs w:val="24"/>
          <w:lang w:val="en-GB"/>
        </w:rPr>
        <w:t>.</w:t>
      </w:r>
      <w:r w:rsidR="00271A4F" w:rsidRPr="00705DA8">
        <w:rPr>
          <w:rFonts w:ascii="Garamond" w:hAnsi="Garamond" w:cstheme="minorHAnsi"/>
          <w:sz w:val="24"/>
          <w:szCs w:val="24"/>
          <w:lang w:val="en-GB"/>
        </w:rPr>
        <w:t xml:space="preserve"> </w:t>
      </w:r>
      <w:r w:rsidR="00BC3E94" w:rsidRPr="00705DA8">
        <w:rPr>
          <w:rFonts w:ascii="Garamond" w:hAnsi="Garamond" w:cstheme="minorHAnsi"/>
          <w:sz w:val="24"/>
          <w:szCs w:val="24"/>
          <w:lang w:val="en-GB"/>
        </w:rPr>
        <w:t>The ion mobility has</w:t>
      </w:r>
      <w:r w:rsidR="001843E9" w:rsidRPr="00705DA8">
        <w:rPr>
          <w:rFonts w:ascii="Garamond" w:hAnsi="Garamond" w:cstheme="minorHAnsi"/>
          <w:sz w:val="24"/>
          <w:szCs w:val="24"/>
          <w:lang w:val="en-GB"/>
        </w:rPr>
        <w:t xml:space="preserve"> been </w:t>
      </w:r>
      <w:r w:rsidR="00BC3E94" w:rsidRPr="00705DA8">
        <w:rPr>
          <w:rFonts w:ascii="Garamond" w:hAnsi="Garamond" w:cstheme="minorHAnsi"/>
          <w:sz w:val="24"/>
          <w:szCs w:val="24"/>
          <w:lang w:val="en-GB"/>
        </w:rPr>
        <w:t>studied</w:t>
      </w:r>
      <w:r w:rsidR="001843E9" w:rsidRPr="00705DA8">
        <w:rPr>
          <w:rFonts w:ascii="Garamond" w:hAnsi="Garamond" w:cstheme="minorHAnsi"/>
          <w:sz w:val="24"/>
          <w:szCs w:val="24"/>
          <w:lang w:val="en-GB"/>
        </w:rPr>
        <w:t xml:space="preserve"> especially in proton-conducting ionomers </w:t>
      </w:r>
      <w:r w:rsidR="006A1210" w:rsidRPr="00705DA8">
        <w:rPr>
          <w:rFonts w:ascii="Garamond" w:hAnsi="Garamond" w:cstheme="minorHAnsi"/>
          <w:sz w:val="24"/>
          <w:szCs w:val="24"/>
          <w:lang w:val="en-GB"/>
        </w:rPr>
        <w:fldChar w:fldCharType="begin">
          <w:fldData xml:space="preserve">PEVuZE5vdGU+PENpdGU+PEF1dGhvcj5UZWxmYWg8L0F1dGhvcj48WWVhcj4yMDEwPC9ZZWFyPjxJ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UZWxmYWg8L0F1dGhvcj48WWVhcj4yMDEwPC9ZZWFyPjxJ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6A1210" w:rsidRPr="00705DA8">
        <w:rPr>
          <w:rFonts w:ascii="Garamond" w:hAnsi="Garamond" w:cstheme="minorHAnsi"/>
          <w:sz w:val="24"/>
          <w:szCs w:val="24"/>
          <w:lang w:val="en-GB"/>
        </w:rPr>
      </w:r>
      <w:r w:rsidR="006A1210"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36-39]</w:t>
      </w:r>
      <w:r w:rsidR="006A1210" w:rsidRPr="00705DA8">
        <w:rPr>
          <w:rFonts w:ascii="Garamond" w:hAnsi="Garamond" w:cstheme="minorHAnsi"/>
          <w:sz w:val="24"/>
          <w:szCs w:val="24"/>
          <w:lang w:val="en-GB"/>
        </w:rPr>
        <w:fldChar w:fldCharType="end"/>
      </w:r>
      <w:r w:rsidR="00BC3E94" w:rsidRPr="00705DA8">
        <w:rPr>
          <w:rFonts w:ascii="Garamond" w:hAnsi="Garamond" w:cstheme="minorHAnsi"/>
          <w:sz w:val="24"/>
          <w:szCs w:val="24"/>
          <w:lang w:val="en-GB"/>
        </w:rPr>
        <w:t xml:space="preserve">. </w:t>
      </w:r>
      <w:r w:rsidR="001843E9" w:rsidRPr="00705DA8">
        <w:rPr>
          <w:rFonts w:ascii="Garamond" w:hAnsi="Garamond" w:cstheme="minorHAnsi"/>
          <w:sz w:val="24"/>
          <w:szCs w:val="24"/>
          <w:lang w:val="en-GB"/>
        </w:rPr>
        <w:t>O</w:t>
      </w:r>
      <w:r w:rsidR="00BC3E94" w:rsidRPr="00705DA8">
        <w:rPr>
          <w:rFonts w:ascii="Garamond" w:hAnsi="Garamond" w:cstheme="minorHAnsi"/>
          <w:sz w:val="24"/>
          <w:szCs w:val="24"/>
          <w:lang w:val="en-GB"/>
        </w:rPr>
        <w:t>ur own work shows that the ionic conductivity can be significantly enhanced by optimisation of the hydration conditions and using the memory effect of ionomers</w:t>
      </w:r>
      <w:r w:rsidR="001843E9" w:rsidRPr="00705DA8">
        <w:rPr>
          <w:rFonts w:ascii="Garamond" w:hAnsi="Garamond" w:cstheme="minorHAnsi"/>
          <w:sz w:val="24"/>
          <w:szCs w:val="24"/>
          <w:lang w:val="en-GB"/>
        </w:rPr>
        <w:t xml:space="preserve"> </w:t>
      </w:r>
      <w:r w:rsidR="00E95B27" w:rsidRPr="00705DA8">
        <w:rPr>
          <w:rFonts w:ascii="Garamond" w:hAnsi="Garamond" w:cstheme="minorHAnsi"/>
          <w:sz w:val="24"/>
          <w:szCs w:val="24"/>
          <w:lang w:val="en-GB"/>
        </w:rPr>
        <w:fldChar w:fldCharType="begin">
          <w:fldData xml:space="preserve">PEVuZE5vdGU+PENpdGU+PEF1dGhvcj5EaSBWb25hPC9BdXRob3I+PFllYXI+MjAxMzwvWWVhcj48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=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EaSBWb25hPC9BdXRob3I+PFllYXI+MjAxMzwvWWVhcj48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=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E95B27" w:rsidRPr="00705DA8">
        <w:rPr>
          <w:rFonts w:ascii="Garamond" w:hAnsi="Garamond" w:cstheme="minorHAnsi"/>
          <w:sz w:val="24"/>
          <w:szCs w:val="24"/>
          <w:lang w:val="en-GB"/>
        </w:rPr>
      </w:r>
      <w:r w:rsidR="00E95B27"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40-42]</w:t>
      </w:r>
      <w:r w:rsidR="00E95B27" w:rsidRPr="00705DA8">
        <w:rPr>
          <w:rFonts w:ascii="Garamond" w:hAnsi="Garamond" w:cstheme="minorHAnsi"/>
          <w:sz w:val="24"/>
          <w:szCs w:val="24"/>
          <w:lang w:val="en-GB"/>
        </w:rPr>
        <w:fldChar w:fldCharType="end"/>
      </w:r>
      <w:r w:rsidR="00BC3E94" w:rsidRPr="00705DA8">
        <w:rPr>
          <w:rFonts w:ascii="Garamond" w:hAnsi="Garamond" w:cstheme="minorHAnsi"/>
          <w:sz w:val="24"/>
          <w:szCs w:val="24"/>
          <w:lang w:val="en-GB"/>
        </w:rPr>
        <w:t>.</w:t>
      </w:r>
    </w:p>
    <w:p w14:paraId="326019B4" w14:textId="5EE5CA29" w:rsidR="00BC3E94" w:rsidRPr="00705DA8" w:rsidRDefault="004800A3" w:rsidP="0084112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A</w:t>
      </w:r>
      <w:r w:rsidR="00BC3E94" w:rsidRPr="00705DA8">
        <w:rPr>
          <w:rFonts w:ascii="Garamond" w:hAnsi="Garamond" w:cstheme="minorHAnsi"/>
          <w:sz w:val="24"/>
          <w:szCs w:val="24"/>
          <w:lang w:val="en-GB"/>
        </w:rPr>
        <w:t xml:space="preserve"> reduction of the ionomer separator thickness requires </w:t>
      </w:r>
      <w:r w:rsidR="00E95B27" w:rsidRPr="00705DA8">
        <w:rPr>
          <w:rFonts w:ascii="Garamond" w:hAnsi="Garamond" w:cstheme="minorHAnsi"/>
          <w:sz w:val="24"/>
          <w:szCs w:val="24"/>
          <w:lang w:val="en-GB"/>
        </w:rPr>
        <w:t>finding</w:t>
      </w:r>
      <w:r w:rsidR="00BC3E94" w:rsidRPr="00705DA8">
        <w:rPr>
          <w:rFonts w:ascii="Garamond" w:hAnsi="Garamond" w:cstheme="minorHAnsi"/>
          <w:sz w:val="24"/>
          <w:szCs w:val="24"/>
          <w:lang w:val="en-GB"/>
        </w:rPr>
        <w:t xml:space="preserve"> a technique, which can </w:t>
      </w:r>
      <w:r w:rsidR="00E95B27" w:rsidRPr="00705DA8">
        <w:rPr>
          <w:rFonts w:ascii="Garamond" w:hAnsi="Garamond" w:cstheme="minorHAnsi"/>
          <w:sz w:val="24"/>
          <w:szCs w:val="24"/>
          <w:lang w:val="en-GB"/>
        </w:rPr>
        <w:t>deposit</w:t>
      </w:r>
      <w:r w:rsidR="00BC3E94" w:rsidRPr="00705DA8">
        <w:rPr>
          <w:rFonts w:ascii="Garamond" w:hAnsi="Garamond" w:cstheme="minorHAnsi"/>
          <w:sz w:val="24"/>
          <w:szCs w:val="24"/>
          <w:lang w:val="en-GB"/>
        </w:rPr>
        <w:t xml:space="preserve"> a continuous, pore-free layer with good reproducibility even for a very low thickness. Self-limiting conditions of formation can be particularly attractive, because they guarantee a good reproducibility of the separator thickness. Although physical vapour deposition techniques have been successfully developed for inorganic solid ion conductors</w:t>
      </w:r>
      <w:r w:rsidR="0022471D">
        <w:rPr>
          <w:rFonts w:ascii="Garamond" w:hAnsi="Garamond" w:cstheme="minorHAnsi"/>
          <w:sz w:val="24"/>
          <w:szCs w:val="24"/>
          <w:lang w:val="en-GB"/>
        </w:rPr>
        <w:t xml:space="preserve"> </w:t>
      </w:r>
      <w:r w:rsidR="009568A4" w:rsidRPr="00705DA8">
        <w:rPr>
          <w:rFonts w:ascii="Garamond" w:hAnsi="Garamond" w:cstheme="minorHAnsi"/>
          <w:sz w:val="24"/>
          <w:szCs w:val="24"/>
          <w:lang w:val="en-GB"/>
        </w:rPr>
        <w:fldChar w:fldCharType="begin">
          <w:fldData xml:space="preserve">PEVuZE5vdGU+PENpdGU+PEF1dGhvcj5LbmF1dGg8L0F1dGhvcj48WWVhcj4yMDA5PC9ZZWFyPjxS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LbmF1dGg8L0F1dGhvcj48WWVhcj4yMDA5PC9ZZWFyPjxS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43, 44]</w:t>
      </w:r>
      <w:r w:rsidR="009568A4" w:rsidRPr="00705DA8">
        <w:rPr>
          <w:rFonts w:ascii="Garamond" w:hAnsi="Garamond" w:cstheme="minorHAnsi"/>
          <w:sz w:val="24"/>
          <w:szCs w:val="24"/>
          <w:lang w:val="en-GB"/>
        </w:rPr>
        <w:fldChar w:fldCharType="end"/>
      </w:r>
      <w:r w:rsidR="00BC3E94" w:rsidRPr="00705DA8">
        <w:rPr>
          <w:rFonts w:ascii="Garamond" w:hAnsi="Garamond" w:cstheme="minorHAnsi"/>
          <w:sz w:val="24"/>
          <w:szCs w:val="24"/>
          <w:lang w:val="en-GB"/>
        </w:rPr>
        <w:t>, they are difficult to implement for ionomers, although some reports have been published</w:t>
      </w:r>
      <w:r w:rsidR="009568A4" w:rsidRPr="00705DA8">
        <w:rPr>
          <w:rFonts w:ascii="Garamond" w:hAnsi="Garamond" w:cstheme="minorHAnsi"/>
          <w:sz w:val="24"/>
          <w:szCs w:val="24"/>
          <w:lang w:val="en-GB"/>
        </w:rPr>
        <w:t xml:space="preserve"> </w:t>
      </w:r>
      <w:r w:rsidR="009568A4" w:rsidRPr="00705DA8">
        <w:rPr>
          <w:rFonts w:ascii="Garamond" w:hAnsi="Garamond" w:cstheme="minorHAnsi"/>
          <w:sz w:val="24"/>
          <w:szCs w:val="24"/>
          <w:lang w:val="en-GB"/>
        </w:rPr>
        <w:fldChar w:fldCharType="begin">
          <w:fldData xml:space="preserve">PEVuZE5vdGU+PENpdGU+PEF1dGhvcj5NYWhkam91YjwvQXV0aG9yPjxZZWFyPjIwMDU8L1llYXI+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NYWhkam91YjwvQXV0aG9yPjxZZWFyPjIwMDU8L1llYXI+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45]</w:t>
      </w:r>
      <w:r w:rsidR="009568A4" w:rsidRPr="00705DA8">
        <w:rPr>
          <w:rFonts w:ascii="Garamond" w:hAnsi="Garamond" w:cstheme="minorHAnsi"/>
          <w:sz w:val="24"/>
          <w:szCs w:val="24"/>
          <w:lang w:val="en-GB"/>
        </w:rPr>
        <w:fldChar w:fldCharType="end"/>
      </w:r>
      <w:r w:rsidR="00BC3E94" w:rsidRPr="00705DA8">
        <w:rPr>
          <w:rFonts w:ascii="Garamond" w:hAnsi="Garamond" w:cstheme="minorHAnsi"/>
          <w:sz w:val="24"/>
          <w:szCs w:val="24"/>
          <w:lang w:val="en-GB"/>
        </w:rPr>
        <w:t>.</w:t>
      </w:r>
    </w:p>
    <w:p w14:paraId="2BC6E17D" w14:textId="15101210" w:rsidR="007966E5" w:rsidRPr="00705DA8" w:rsidRDefault="007966E5" w:rsidP="0084112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lastRenderedPageBreak/>
        <w:t xml:space="preserve">In this work, we show that </w:t>
      </w:r>
      <w:r w:rsidR="004E1034">
        <w:rPr>
          <w:rFonts w:ascii="Garamond" w:hAnsi="Garamond" w:cstheme="minorHAnsi"/>
          <w:sz w:val="24"/>
          <w:szCs w:val="24"/>
          <w:lang w:val="en-GB"/>
        </w:rPr>
        <w:t xml:space="preserve">the </w:t>
      </w:r>
      <w:r w:rsidRPr="00705DA8">
        <w:rPr>
          <w:rFonts w:ascii="Garamond" w:hAnsi="Garamond" w:cstheme="minorHAnsi"/>
          <w:sz w:val="24"/>
          <w:szCs w:val="24"/>
          <w:lang w:val="en-GB"/>
        </w:rPr>
        <w:t>electropolymerisation can be a very attractive technique for the synthesis of thin ionomer separators.</w:t>
      </w:r>
      <w:r w:rsidR="00206A51" w:rsidRPr="00705DA8">
        <w:rPr>
          <w:rFonts w:ascii="Garamond" w:hAnsi="Garamond" w:cstheme="minorHAnsi"/>
          <w:sz w:val="24"/>
          <w:szCs w:val="24"/>
          <w:lang w:val="en-GB"/>
        </w:rPr>
        <w:t xml:space="preserve"> </w:t>
      </w:r>
      <w:r w:rsidR="00B60764" w:rsidRPr="00705DA8">
        <w:rPr>
          <w:rFonts w:ascii="Garamond" w:hAnsi="Garamond" w:cstheme="minorHAnsi"/>
          <w:sz w:val="24"/>
          <w:szCs w:val="24"/>
          <w:lang w:val="en-GB"/>
        </w:rPr>
        <w:t xml:space="preserve">Electrodeposition techniques have been developed for various </w:t>
      </w:r>
      <w:r w:rsidR="00451EC4" w:rsidRPr="00705DA8">
        <w:rPr>
          <w:rFonts w:ascii="Garamond" w:hAnsi="Garamond" w:cstheme="minorHAnsi"/>
          <w:sz w:val="24"/>
          <w:szCs w:val="24"/>
          <w:lang w:val="en-GB"/>
        </w:rPr>
        <w:t>polymers</w:t>
      </w:r>
      <w:r w:rsidR="0022471D">
        <w:rPr>
          <w:rFonts w:ascii="Garamond" w:hAnsi="Garamond" w:cstheme="minorHAnsi"/>
          <w:sz w:val="24"/>
          <w:szCs w:val="24"/>
          <w:lang w:val="en-GB"/>
        </w:rPr>
        <w:t xml:space="preserve"> </w:t>
      </w:r>
      <w:r w:rsidR="009568A4" w:rsidRPr="00705DA8">
        <w:rPr>
          <w:rFonts w:ascii="Garamond" w:hAnsi="Garamond" w:cstheme="minorHAnsi"/>
          <w:sz w:val="24"/>
          <w:szCs w:val="24"/>
          <w:lang w:val="en-GB"/>
        </w:rPr>
        <w:fldChar w:fldCharType="begin">
          <w:fldData xml:space="preserve">PEVuZE5vdGU+PENpdGU+PEF1dGhvcj5BZWl5YWNoPC9BdXRob3I+PFllYXI+MTk4OTwvWWVhcj48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BZWl5YWNoPC9BdXRob3I+PFllYXI+MTk4OTwvWWVhcj48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46-50]</w:t>
      </w:r>
      <w:r w:rsidR="009568A4" w:rsidRPr="00705DA8">
        <w:rPr>
          <w:rFonts w:ascii="Garamond" w:hAnsi="Garamond" w:cstheme="minorHAnsi"/>
          <w:sz w:val="24"/>
          <w:szCs w:val="24"/>
          <w:lang w:val="en-GB"/>
        </w:rPr>
        <w:fldChar w:fldCharType="end"/>
      </w:r>
      <w:r w:rsidR="00451EC4" w:rsidRPr="00705DA8">
        <w:rPr>
          <w:rFonts w:ascii="Garamond" w:hAnsi="Garamond" w:cstheme="minorHAnsi"/>
          <w:sz w:val="24"/>
          <w:szCs w:val="24"/>
          <w:lang w:val="en-GB"/>
        </w:rPr>
        <w:t xml:space="preserve">, </w:t>
      </w:r>
      <w:r w:rsidR="009568A4" w:rsidRPr="00705DA8">
        <w:rPr>
          <w:rFonts w:ascii="Garamond" w:hAnsi="Garamond" w:cstheme="minorHAnsi"/>
          <w:sz w:val="24"/>
          <w:szCs w:val="24"/>
          <w:lang w:val="en-GB"/>
        </w:rPr>
        <w:t>including copolymer electrolytes</w:t>
      </w:r>
      <w:r w:rsidR="0022471D">
        <w:rPr>
          <w:rFonts w:ascii="Garamond" w:hAnsi="Garamond" w:cstheme="minorHAnsi"/>
          <w:sz w:val="24"/>
          <w:szCs w:val="24"/>
          <w:lang w:val="en-GB"/>
        </w:rPr>
        <w:t xml:space="preserve"> </w:t>
      </w:r>
      <w:r w:rsidR="009568A4" w:rsidRPr="00705DA8">
        <w:rPr>
          <w:rFonts w:ascii="Garamond" w:hAnsi="Garamond" w:cstheme="minorHAnsi"/>
          <w:sz w:val="24"/>
          <w:szCs w:val="24"/>
          <w:lang w:val="en-GB"/>
        </w:rPr>
        <w:fldChar w:fldCharType="begin">
          <w:fldData xml:space="preserve">PEVuZE5vdGU+PENpdGU+PEF1dGhvcj5LeWVyZW1hdGVuZzwvQXV0aG9yPjxZZWFyPjIwMTE8L1ll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LeWVyZW1hdGVuZzwvQXV0aG9yPjxZZWFyPjIwMTE8L1ll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9568A4" w:rsidRPr="00705DA8">
        <w:rPr>
          <w:rFonts w:ascii="Garamond" w:hAnsi="Garamond" w:cstheme="minorHAnsi"/>
          <w:sz w:val="24"/>
          <w:szCs w:val="24"/>
          <w:lang w:val="en-GB"/>
        </w:rPr>
      </w:r>
      <w:r w:rsidR="009568A4"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51-53]</w:t>
      </w:r>
      <w:r w:rsidR="009568A4" w:rsidRPr="00705DA8">
        <w:rPr>
          <w:rFonts w:ascii="Garamond" w:hAnsi="Garamond" w:cstheme="minorHAnsi"/>
          <w:sz w:val="24"/>
          <w:szCs w:val="24"/>
          <w:lang w:val="en-GB"/>
        </w:rPr>
        <w:fldChar w:fldCharType="end"/>
      </w:r>
      <w:r w:rsidR="009568A4" w:rsidRPr="00705DA8">
        <w:rPr>
          <w:rFonts w:ascii="Garamond" w:hAnsi="Garamond" w:cstheme="minorHAnsi"/>
          <w:sz w:val="24"/>
          <w:szCs w:val="24"/>
          <w:lang w:val="en-GB"/>
        </w:rPr>
        <w:t>;</w:t>
      </w:r>
      <w:r w:rsidR="00451EC4" w:rsidRPr="00705DA8">
        <w:rPr>
          <w:rFonts w:ascii="Garamond" w:hAnsi="Garamond" w:cstheme="minorHAnsi"/>
          <w:sz w:val="24"/>
          <w:szCs w:val="24"/>
          <w:lang w:val="en-GB"/>
        </w:rPr>
        <w:t xml:space="preserve"> it is here used for the first time for ionomers.</w:t>
      </w:r>
    </w:p>
    <w:p w14:paraId="07C53CC0" w14:textId="3A10CE2D" w:rsidR="00A75AFC" w:rsidRPr="00705DA8" w:rsidRDefault="007966E5"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The a</w:t>
      </w:r>
      <w:r w:rsidR="00A75AFC" w:rsidRPr="00705DA8">
        <w:rPr>
          <w:rFonts w:ascii="Garamond" w:hAnsi="Garamond" w:cstheme="minorHAnsi"/>
          <w:sz w:val="24"/>
          <w:szCs w:val="24"/>
          <w:lang w:val="en-GB"/>
        </w:rPr>
        <w:t>dvantages of electro</w:t>
      </w:r>
      <w:r w:rsidR="00946E29" w:rsidRPr="00705DA8">
        <w:rPr>
          <w:rFonts w:ascii="Garamond" w:hAnsi="Garamond" w:cstheme="minorHAnsi"/>
          <w:sz w:val="24"/>
          <w:szCs w:val="24"/>
          <w:lang w:val="en-GB"/>
        </w:rPr>
        <w:t>polymerisa</w:t>
      </w:r>
      <w:r w:rsidR="00A75AFC" w:rsidRPr="00705DA8">
        <w:rPr>
          <w:rFonts w:ascii="Garamond" w:hAnsi="Garamond" w:cstheme="minorHAnsi"/>
          <w:sz w:val="24"/>
          <w:szCs w:val="24"/>
          <w:lang w:val="en-GB"/>
        </w:rPr>
        <w:t>tion</w:t>
      </w:r>
      <w:r w:rsidRPr="00705DA8">
        <w:rPr>
          <w:rFonts w:ascii="Garamond" w:hAnsi="Garamond" w:cstheme="minorHAnsi"/>
          <w:sz w:val="24"/>
          <w:szCs w:val="24"/>
          <w:lang w:val="en-GB"/>
        </w:rPr>
        <w:t xml:space="preserve"> include: </w:t>
      </w:r>
      <w:r w:rsidR="00946E29" w:rsidRPr="00705DA8">
        <w:rPr>
          <w:rFonts w:ascii="Garamond" w:hAnsi="Garamond" w:cstheme="minorHAnsi"/>
          <w:sz w:val="24"/>
          <w:szCs w:val="24"/>
          <w:lang w:val="en-GB"/>
        </w:rPr>
        <w:t>i) t</w:t>
      </w:r>
      <w:r w:rsidR="00A75AFC" w:rsidRPr="00705DA8">
        <w:rPr>
          <w:rFonts w:ascii="Garamond" w:hAnsi="Garamond" w:cstheme="minorHAnsi"/>
          <w:sz w:val="24"/>
          <w:szCs w:val="24"/>
          <w:lang w:val="en-GB"/>
        </w:rPr>
        <w:t xml:space="preserve">hin deposition </w:t>
      </w:r>
      <w:r w:rsidR="00946E29" w:rsidRPr="00705DA8">
        <w:rPr>
          <w:rFonts w:ascii="Garamond" w:hAnsi="Garamond" w:cstheme="minorHAnsi"/>
          <w:sz w:val="24"/>
          <w:szCs w:val="24"/>
          <w:lang w:val="en-GB"/>
        </w:rPr>
        <w:t>(</w:t>
      </w:r>
      <w:r w:rsidR="004800A3" w:rsidRPr="00705DA8">
        <w:rPr>
          <w:rFonts w:ascii="Garamond" w:hAnsi="Garamond" w:cstheme="minorHAnsi"/>
          <w:sz w:val="24"/>
          <w:szCs w:val="24"/>
          <w:lang w:val="en-GB"/>
        </w:rPr>
        <w:t>self-limiting</w:t>
      </w:r>
      <w:r w:rsidR="00946E29" w:rsidRPr="00705DA8">
        <w:rPr>
          <w:rFonts w:ascii="Garamond" w:hAnsi="Garamond" w:cstheme="minorHAnsi"/>
          <w:sz w:val="24"/>
          <w:szCs w:val="24"/>
          <w:lang w:val="en-GB"/>
        </w:rPr>
        <w:t xml:space="preserve"> process</w:t>
      </w:r>
      <w:r w:rsidR="00A75AFC" w:rsidRPr="00705DA8">
        <w:rPr>
          <w:rFonts w:ascii="Garamond" w:hAnsi="Garamond" w:cstheme="minorHAnsi"/>
          <w:sz w:val="24"/>
          <w:szCs w:val="24"/>
          <w:lang w:val="en-GB"/>
        </w:rPr>
        <w:t>)</w:t>
      </w:r>
      <w:r w:rsidR="00946E29" w:rsidRPr="00705DA8">
        <w:rPr>
          <w:rFonts w:ascii="Garamond" w:hAnsi="Garamond" w:cstheme="minorHAnsi"/>
          <w:sz w:val="24"/>
          <w:szCs w:val="24"/>
          <w:lang w:val="en-GB"/>
        </w:rPr>
        <w:t>, ii) h</w:t>
      </w:r>
      <w:r w:rsidR="00A75AFC" w:rsidRPr="00705DA8">
        <w:rPr>
          <w:rFonts w:ascii="Garamond" w:hAnsi="Garamond" w:cstheme="minorHAnsi"/>
          <w:sz w:val="24"/>
          <w:szCs w:val="24"/>
          <w:lang w:val="en-GB"/>
        </w:rPr>
        <w:t xml:space="preserve">igh IEC (100% functionalization </w:t>
      </w:r>
      <w:r w:rsidR="00946E29" w:rsidRPr="00705DA8">
        <w:rPr>
          <w:rFonts w:ascii="Garamond" w:hAnsi="Garamond" w:cstheme="minorHAnsi"/>
          <w:sz w:val="24"/>
          <w:szCs w:val="24"/>
          <w:lang w:val="en-GB"/>
        </w:rPr>
        <w:t>of the monomers is possible</w:t>
      </w:r>
      <w:r w:rsidR="00A75AFC" w:rsidRPr="00705DA8">
        <w:rPr>
          <w:rFonts w:ascii="Garamond" w:hAnsi="Garamond" w:cstheme="minorHAnsi"/>
          <w:sz w:val="24"/>
          <w:szCs w:val="24"/>
          <w:lang w:val="en-GB"/>
        </w:rPr>
        <w:t>)</w:t>
      </w:r>
      <w:r w:rsidR="00946E29" w:rsidRPr="00705DA8">
        <w:rPr>
          <w:rFonts w:ascii="Garamond" w:hAnsi="Garamond" w:cstheme="minorHAnsi"/>
          <w:sz w:val="24"/>
          <w:szCs w:val="24"/>
          <w:lang w:val="en-GB"/>
        </w:rPr>
        <w:t>, iii) c</w:t>
      </w:r>
      <w:r w:rsidR="00A75AFC" w:rsidRPr="00705DA8">
        <w:rPr>
          <w:rFonts w:ascii="Garamond" w:hAnsi="Garamond" w:cstheme="minorHAnsi"/>
          <w:sz w:val="24"/>
          <w:szCs w:val="24"/>
          <w:lang w:val="en-GB"/>
        </w:rPr>
        <w:t>onformal deposition (even on complicated electrode geometries</w:t>
      </w:r>
      <w:r w:rsidR="004800A3" w:rsidRPr="00705DA8">
        <w:rPr>
          <w:rFonts w:ascii="Garamond" w:hAnsi="Garamond" w:cstheme="minorHAnsi"/>
          <w:sz w:val="24"/>
          <w:szCs w:val="24"/>
          <w:lang w:val="en-GB"/>
        </w:rPr>
        <w:t>, like nanotubes</w:t>
      </w:r>
      <w:r w:rsidR="0022471D">
        <w:rPr>
          <w:rFonts w:ascii="Garamond" w:hAnsi="Garamond" w:cstheme="minorHAnsi"/>
          <w:sz w:val="24"/>
          <w:szCs w:val="24"/>
          <w:lang w:val="en-GB"/>
        </w:rPr>
        <w:t xml:space="preserve"> </w:t>
      </w:r>
      <w:r w:rsidR="004800A3" w:rsidRPr="00705DA8">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Kyeremateng&lt;/Author&gt;&lt;Year&gt;2011&lt;/Year&gt;&lt;IDText&gt;Electropolymerization of copolymer electrolyte into titania nanotube electrodes for high-performance 3D microbatteries&lt;/IDText&gt;&lt;DisplayText&gt;[51]&lt;/DisplayText&gt;&lt;record&gt;&lt;rec-number&gt;137&lt;/rec-number&gt;&lt;foreign-keys&gt;&lt;key app="EN" db-id="vfs2apzfbdr2r3ev0em52aretvxwpe252dw5" timestamp="1496421240"&gt;137&lt;/key&gt;&lt;/foreign-keys&gt;&lt;ref-type name="Journal Article"&gt;17&lt;/ref-type&gt;&lt;contributors&gt;&lt;authors&gt;&lt;author&gt;Kyeremateng, N. A.&lt;/author&gt;&lt;author&gt;Dumur, F.&lt;/author&gt;&lt;author&gt;Knauth, P.&lt;/author&gt;&lt;author&gt;Pecquenard, B.&lt;/author&gt;&lt;author&gt;Djenizian, T.&lt;/author&gt;&lt;/authors&gt;&lt;/contributors&gt;&lt;titles&gt;&lt;title&gt;Electropolymerization of copolymer electrolyte into titania nanotube electrodes for high-performance 3D microbatteries&lt;/title&gt;&lt;secondary-title&gt;Electrochemistry Communications&lt;/secondary-title&gt;&lt;/titles&gt;&lt;periodical&gt;&lt;full-title&gt;Electrochemistry Communications&lt;/full-title&gt;&lt;abbr-1&gt;Electrochem. Commun.&lt;/abbr-1&gt;&lt;abbr-2&gt;Electrochem Commun&lt;/abbr-2&gt;&lt;/periodical&gt;&lt;pages&gt;894-897&lt;/pages&gt;&lt;volume&gt;13&lt;/volume&gt;&lt;number&gt;8&lt;/number&gt;&lt;dates&gt;&lt;year&gt;2011&lt;/year&gt;&lt;pub-dates&gt;&lt;date&gt;Aug&lt;/date&gt;&lt;/pub-dates&gt;&lt;/dates&gt;&lt;isbn&gt;1388-2481&lt;/isbn&gt;&lt;accession-num&gt;WOS:000294582300039&lt;/accession-num&gt;&lt;urls&gt;&lt;related-urls&gt;&lt;url&gt;&amp;lt;Go to ISI&amp;gt;://WOS:000294582300039&lt;/url&gt;&lt;/related-urls&gt;&lt;/urls&gt;&lt;electronic-resource-num&gt;10.1016/j.elecom.2011.03.026&lt;/electronic-resource-num&gt;&lt;/record&gt;&lt;/Cite&gt;&lt;/EndNote&gt;</w:instrText>
      </w:r>
      <w:r w:rsidR="004800A3"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51]</w:t>
      </w:r>
      <w:r w:rsidR="004800A3" w:rsidRPr="00705DA8">
        <w:rPr>
          <w:rFonts w:ascii="Garamond" w:hAnsi="Garamond" w:cstheme="minorHAnsi"/>
          <w:sz w:val="24"/>
          <w:szCs w:val="24"/>
          <w:lang w:val="en-GB"/>
        </w:rPr>
        <w:fldChar w:fldCharType="end"/>
      </w:r>
      <w:r w:rsidR="00A75AFC" w:rsidRPr="00705DA8">
        <w:rPr>
          <w:rFonts w:ascii="Garamond" w:hAnsi="Garamond" w:cstheme="minorHAnsi"/>
          <w:sz w:val="24"/>
          <w:szCs w:val="24"/>
          <w:lang w:val="en-GB"/>
        </w:rPr>
        <w:t>)</w:t>
      </w:r>
      <w:r w:rsidR="00946E29" w:rsidRPr="00705DA8">
        <w:rPr>
          <w:rFonts w:ascii="Garamond" w:hAnsi="Garamond" w:cstheme="minorHAnsi"/>
          <w:sz w:val="24"/>
          <w:szCs w:val="24"/>
          <w:lang w:val="en-GB"/>
        </w:rPr>
        <w:t>, iv) flexible and adjustable by changing the electrochemical parameters, v) fast, economical and scalable process.</w:t>
      </w:r>
    </w:p>
    <w:p w14:paraId="34B8380A" w14:textId="7007281C" w:rsidR="007D4C90" w:rsidRPr="00705DA8" w:rsidRDefault="007D4C90" w:rsidP="00FA2890">
      <w:pPr>
        <w:pStyle w:val="NormalWeb"/>
        <w:kinsoku w:val="0"/>
        <w:overflowPunct w:val="0"/>
        <w:spacing w:before="0" w:beforeAutospacing="0" w:after="0" w:afterAutospacing="0" w:line="360" w:lineRule="auto"/>
        <w:jc w:val="both"/>
        <w:textAlignment w:val="baseline"/>
        <w:rPr>
          <w:rFonts w:ascii="Garamond" w:eastAsiaTheme="minorHAnsi" w:hAnsi="Garamond" w:cstheme="minorHAnsi"/>
          <w:lang w:eastAsia="en-US"/>
        </w:rPr>
      </w:pPr>
      <w:r w:rsidRPr="00705DA8">
        <w:rPr>
          <w:rFonts w:ascii="Garamond" w:eastAsiaTheme="minorHAnsi" w:hAnsi="Garamond" w:cstheme="minorHAnsi"/>
          <w:lang w:eastAsia="en-US"/>
        </w:rPr>
        <w:t>E</w:t>
      </w:r>
      <w:r w:rsidR="00946E29" w:rsidRPr="00705DA8">
        <w:rPr>
          <w:rFonts w:ascii="Garamond" w:eastAsiaTheme="minorHAnsi" w:hAnsi="Garamond" w:cstheme="minorHAnsi"/>
          <w:lang w:eastAsia="en-US"/>
        </w:rPr>
        <w:t>lectropolymerisation</w:t>
      </w:r>
      <w:r w:rsidRPr="00705DA8">
        <w:rPr>
          <w:rFonts w:ascii="Garamond" w:eastAsiaTheme="minorHAnsi" w:hAnsi="Garamond" w:cstheme="minorHAnsi"/>
          <w:lang w:eastAsia="en-US"/>
        </w:rPr>
        <w:t xml:space="preserve"> can be made under anodic (oxidizing) or cathodic (reducing) conditions, depending on the precursor monomer and the electrode type. On metallic electrodes, both anodic and cathodic electrodeposition are possible</w:t>
      </w:r>
      <w:r w:rsidR="00B60764" w:rsidRPr="00705DA8">
        <w:rPr>
          <w:rFonts w:ascii="Garamond" w:eastAsiaTheme="minorHAnsi" w:hAnsi="Garamond" w:cstheme="minorHAnsi"/>
          <w:lang w:eastAsia="en-US"/>
        </w:rPr>
        <w:t>;</w:t>
      </w:r>
      <w:r w:rsidR="00946E29" w:rsidRPr="00705DA8">
        <w:rPr>
          <w:rFonts w:ascii="Garamond" w:eastAsiaTheme="minorHAnsi" w:hAnsi="Garamond" w:cstheme="minorHAnsi"/>
          <w:lang w:eastAsia="en-US"/>
        </w:rPr>
        <w:t xml:space="preserve"> on semiconductors, it depends on the </w:t>
      </w:r>
      <w:r w:rsidR="00B60764" w:rsidRPr="00705DA8">
        <w:rPr>
          <w:rFonts w:ascii="Garamond" w:eastAsiaTheme="minorHAnsi" w:hAnsi="Garamond" w:cstheme="minorHAnsi"/>
          <w:lang w:eastAsia="en-US"/>
        </w:rPr>
        <w:t xml:space="preserve">majority </w:t>
      </w:r>
      <w:r w:rsidR="00946E29" w:rsidRPr="00705DA8">
        <w:rPr>
          <w:rFonts w:ascii="Garamond" w:eastAsiaTheme="minorHAnsi" w:hAnsi="Garamond" w:cstheme="minorHAnsi"/>
          <w:lang w:eastAsia="en-US"/>
        </w:rPr>
        <w:t xml:space="preserve">dopant type and </w:t>
      </w:r>
      <w:r w:rsidR="00206A51" w:rsidRPr="00705DA8">
        <w:rPr>
          <w:rFonts w:ascii="Garamond" w:eastAsiaTheme="minorHAnsi" w:hAnsi="Garamond" w:cstheme="minorHAnsi"/>
          <w:lang w:eastAsia="en-US"/>
        </w:rPr>
        <w:t>illumination can be used.</w:t>
      </w:r>
      <w:r w:rsidR="00366FDA" w:rsidRPr="00705DA8">
        <w:rPr>
          <w:rFonts w:ascii="Garamond" w:eastAsiaTheme="minorHAnsi" w:hAnsi="Garamond" w:cstheme="minorHAnsi"/>
          <w:lang w:eastAsia="en-US"/>
        </w:rPr>
        <w:t xml:space="preserve"> Figure 1 shows some electropolymerizable monomers: whereas phenol derivatives can be polymerized under anodic conditions with formation of ether-linked macromolecular chains, styrene and allylbenzene derivatives can be polymerized under anodic as well as cathodic conditions, due to the attack of the double bond, giving aliphatic chains with pendant phenyl groups. The ionomeric groups, such as sulfonic acid or ammonium groups, are typically grafted on the aromatic rings, where they can be introduced in the monomers for example by electrophilic aromatic substitution (sulfonic acid) or by chloromethylation followed by amination (ammonium). </w:t>
      </w:r>
    </w:p>
    <w:p w14:paraId="1A4AAA82" w14:textId="6A072131" w:rsidR="00366FDA" w:rsidRPr="00705DA8" w:rsidRDefault="00366FDA" w:rsidP="00FA2890">
      <w:pPr>
        <w:pStyle w:val="NormalWeb"/>
        <w:kinsoku w:val="0"/>
        <w:overflowPunct w:val="0"/>
        <w:spacing w:before="0" w:beforeAutospacing="0" w:after="0" w:afterAutospacing="0" w:line="360" w:lineRule="auto"/>
        <w:jc w:val="both"/>
        <w:textAlignment w:val="baseline"/>
        <w:rPr>
          <w:rFonts w:ascii="Garamond" w:eastAsiaTheme="minorHAnsi" w:hAnsi="Garamond" w:cstheme="minorHAnsi"/>
          <w:lang w:eastAsia="en-US"/>
        </w:rPr>
      </w:pPr>
      <w:r w:rsidRPr="00705DA8">
        <w:rPr>
          <w:rFonts w:ascii="Garamond" w:eastAsiaTheme="minorHAnsi" w:hAnsi="Garamond" w:cstheme="minorHAnsi"/>
          <w:lang w:eastAsia="en-US"/>
        </w:rPr>
        <w:t xml:space="preserve">We will present in the following the electrosynthesis of a proton-conducting ionomer, sulfonated poly(phenyl ether) (SPPE), and two hydroxide-conducting ionomers, </w:t>
      </w:r>
      <w:r w:rsidR="00BE511F" w:rsidRPr="000A59FE">
        <w:rPr>
          <w:rFonts w:ascii="Garamond" w:eastAsiaTheme="minorHAnsi" w:hAnsi="Garamond" w:cstheme="minorHAnsi"/>
          <w:lang w:eastAsia="en-US"/>
        </w:rPr>
        <w:t>poly(allyl</w:t>
      </w:r>
      <w:r w:rsidR="0039144F" w:rsidRPr="000A59FE">
        <w:rPr>
          <w:rFonts w:ascii="Garamond" w:eastAsiaTheme="minorHAnsi" w:hAnsi="Garamond" w:cstheme="minorHAnsi"/>
          <w:lang w:eastAsia="en-US"/>
        </w:rPr>
        <w:t xml:space="preserve"> </w:t>
      </w:r>
      <w:r w:rsidR="00BE511F" w:rsidRPr="000A59FE">
        <w:rPr>
          <w:rFonts w:ascii="Garamond" w:eastAsiaTheme="minorHAnsi" w:hAnsi="Garamond" w:cstheme="minorHAnsi"/>
          <w:lang w:eastAsia="en-US"/>
        </w:rPr>
        <w:t>benzyl</w:t>
      </w:r>
      <w:r w:rsidR="0039144F" w:rsidRPr="000A59FE">
        <w:rPr>
          <w:rFonts w:ascii="Garamond" w:eastAsiaTheme="minorHAnsi" w:hAnsi="Garamond" w:cstheme="minorHAnsi"/>
          <w:lang w:eastAsia="en-US"/>
        </w:rPr>
        <w:t xml:space="preserve"> </w:t>
      </w:r>
      <w:r w:rsidR="00BE511F" w:rsidRPr="000A59FE">
        <w:rPr>
          <w:rFonts w:ascii="Garamond" w:eastAsiaTheme="minorHAnsi" w:hAnsi="Garamond" w:cstheme="minorHAnsi"/>
          <w:lang w:eastAsia="en-US"/>
        </w:rPr>
        <w:t>dimethyl</w:t>
      </w:r>
      <w:r w:rsidR="0039144F" w:rsidRPr="000A59FE">
        <w:rPr>
          <w:rFonts w:ascii="Garamond" w:eastAsiaTheme="minorHAnsi" w:hAnsi="Garamond" w:cstheme="minorHAnsi"/>
          <w:lang w:eastAsia="en-US"/>
        </w:rPr>
        <w:t xml:space="preserve"> </w:t>
      </w:r>
      <w:r w:rsidRPr="000A59FE">
        <w:rPr>
          <w:rFonts w:ascii="Garamond" w:eastAsiaTheme="minorHAnsi" w:hAnsi="Garamond" w:cstheme="minorHAnsi"/>
          <w:lang w:eastAsia="en-US"/>
        </w:rPr>
        <w:t>ammonium) chloride (ABDMA) and poly(vinyl benzyl trimethylammonium)</w:t>
      </w:r>
      <w:r w:rsidRPr="00705DA8">
        <w:rPr>
          <w:rFonts w:ascii="Garamond" w:eastAsiaTheme="minorHAnsi" w:hAnsi="Garamond" w:cstheme="minorHAnsi"/>
          <w:lang w:eastAsia="en-US"/>
        </w:rPr>
        <w:t xml:space="preserve"> chloride (VBTMA).</w:t>
      </w:r>
    </w:p>
    <w:p w14:paraId="5632C20C" w14:textId="77777777" w:rsidR="007D4C90" w:rsidRPr="00705DA8" w:rsidRDefault="009D46AE" w:rsidP="00FA2890">
      <w:pPr>
        <w:spacing w:after="0" w:line="360" w:lineRule="auto"/>
        <w:jc w:val="both"/>
        <w:rPr>
          <w:rFonts w:ascii="Garamond" w:hAnsi="Garamond" w:cstheme="minorHAnsi"/>
          <w:sz w:val="24"/>
          <w:szCs w:val="24"/>
        </w:rPr>
      </w:pPr>
      <w:r w:rsidRPr="00705DA8">
        <w:rPr>
          <w:rFonts w:ascii="Garamond" w:hAnsi="Garamond" w:cstheme="minorHAnsi"/>
          <w:sz w:val="24"/>
          <w:szCs w:val="24"/>
        </w:rPr>
        <w:object w:dxaOrig="7215" w:dyaOrig="4875" w14:anchorId="330F8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5pt;height:243.5pt" o:ole="">
            <v:imagedata r:id="rId8" o:title=""/>
          </v:shape>
          <o:OLEObject Type="Embed" ProgID="ACD.ChemSketch.20" ShapeID="_x0000_i1025" DrawAspect="Content" ObjectID="_1604504679" r:id="rId9">
            <o:FieldCodes>\s</o:FieldCodes>
          </o:OLEObject>
        </w:object>
      </w:r>
      <w:bookmarkStart w:id="0" w:name="_GoBack"/>
      <w:bookmarkEnd w:id="0"/>
    </w:p>
    <w:p w14:paraId="744B181A" w14:textId="2B825467" w:rsidR="00BA69B9" w:rsidRPr="00705DA8" w:rsidRDefault="00BA69B9"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 xml:space="preserve">Figure 1. Some appropriate monomers for </w:t>
      </w:r>
      <w:r w:rsidR="004E1034">
        <w:rPr>
          <w:rFonts w:ascii="Garamond" w:hAnsi="Garamond" w:cstheme="minorHAnsi"/>
          <w:sz w:val="24"/>
          <w:szCs w:val="24"/>
          <w:lang w:val="en-GB"/>
        </w:rPr>
        <w:t xml:space="preserve">the </w:t>
      </w:r>
      <w:r w:rsidRPr="00705DA8">
        <w:rPr>
          <w:rFonts w:ascii="Garamond" w:hAnsi="Garamond" w:cstheme="minorHAnsi"/>
          <w:sz w:val="24"/>
          <w:szCs w:val="24"/>
          <w:lang w:val="en-GB"/>
        </w:rPr>
        <w:t>electropolymerisation</w:t>
      </w:r>
      <w:r w:rsidR="00206A51" w:rsidRPr="00705DA8">
        <w:rPr>
          <w:rFonts w:ascii="Garamond" w:hAnsi="Garamond" w:cstheme="minorHAnsi"/>
          <w:sz w:val="24"/>
          <w:szCs w:val="24"/>
          <w:lang w:val="en-GB"/>
        </w:rPr>
        <w:t xml:space="preserve"> of proton- and hydroxide-conducting ionomers.</w:t>
      </w:r>
    </w:p>
    <w:p w14:paraId="7FE8A42A" w14:textId="77777777" w:rsidR="00FA2890" w:rsidRPr="00705DA8" w:rsidRDefault="00FA2890" w:rsidP="00FA2890">
      <w:pPr>
        <w:spacing w:after="0" w:line="360" w:lineRule="auto"/>
        <w:jc w:val="both"/>
        <w:rPr>
          <w:rFonts w:ascii="Garamond" w:hAnsi="Garamond" w:cstheme="minorHAnsi"/>
          <w:sz w:val="24"/>
          <w:szCs w:val="24"/>
          <w:lang w:val="en-GB"/>
        </w:rPr>
      </w:pPr>
    </w:p>
    <w:p w14:paraId="1AEECFE1" w14:textId="77777777" w:rsidR="00FA2890" w:rsidRPr="00705DA8" w:rsidRDefault="00FA2890"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 xml:space="preserve">2. </w:t>
      </w:r>
      <w:r w:rsidR="00C44533" w:rsidRPr="00705DA8">
        <w:rPr>
          <w:rFonts w:ascii="Garamond" w:hAnsi="Garamond" w:cstheme="minorHAnsi"/>
          <w:b/>
          <w:sz w:val="24"/>
          <w:szCs w:val="24"/>
          <w:lang w:val="en-GB"/>
        </w:rPr>
        <w:t>Experimental</w:t>
      </w:r>
    </w:p>
    <w:p w14:paraId="56A99E83" w14:textId="77777777" w:rsidR="00FA2890" w:rsidRPr="00705DA8" w:rsidRDefault="00FA2890" w:rsidP="00FA2890">
      <w:pPr>
        <w:spacing w:after="0" w:line="360" w:lineRule="auto"/>
        <w:jc w:val="both"/>
        <w:rPr>
          <w:rFonts w:ascii="Garamond" w:hAnsi="Garamond" w:cstheme="minorHAnsi"/>
          <w:b/>
          <w:sz w:val="24"/>
          <w:szCs w:val="24"/>
          <w:lang w:val="en-GB"/>
        </w:rPr>
      </w:pPr>
    </w:p>
    <w:p w14:paraId="4432F523" w14:textId="77777777" w:rsidR="00FA2890" w:rsidRPr="00705DA8" w:rsidRDefault="00FA2890" w:rsidP="00FA2890">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2.1. Precursors for sulfonated poly(phenyl ether)</w:t>
      </w:r>
      <w:r w:rsidR="00DE39DA" w:rsidRPr="00705DA8">
        <w:rPr>
          <w:rFonts w:ascii="Garamond" w:hAnsi="Garamond" w:cstheme="minorHAnsi"/>
          <w:sz w:val="24"/>
          <w:szCs w:val="24"/>
          <w:lang w:val="en-US"/>
        </w:rPr>
        <w:t xml:space="preserve"> (SPPE)</w:t>
      </w:r>
    </w:p>
    <w:p w14:paraId="71F3089E" w14:textId="77777777" w:rsidR="00AC16BB" w:rsidRPr="00705DA8" w:rsidRDefault="00AC16BB" w:rsidP="00FA2890">
      <w:pPr>
        <w:spacing w:after="0" w:line="360" w:lineRule="auto"/>
        <w:jc w:val="both"/>
        <w:rPr>
          <w:rFonts w:ascii="Garamond" w:hAnsi="Garamond" w:cstheme="minorHAnsi"/>
          <w:sz w:val="24"/>
          <w:szCs w:val="24"/>
          <w:lang w:val="en-US"/>
        </w:rPr>
      </w:pPr>
    </w:p>
    <w:p w14:paraId="139E8B7D" w14:textId="2E914AE4" w:rsidR="00FA2890" w:rsidRPr="00705DA8" w:rsidRDefault="00FA2890" w:rsidP="00FA2890">
      <w:pPr>
        <w:spacing w:after="0" w:line="360" w:lineRule="auto"/>
        <w:jc w:val="both"/>
        <w:rPr>
          <w:rFonts w:ascii="Garamond" w:hAnsi="Garamond" w:cstheme="minorHAnsi"/>
          <w:i/>
          <w:sz w:val="24"/>
          <w:szCs w:val="24"/>
          <w:lang w:val="en-US"/>
        </w:rPr>
      </w:pPr>
      <w:r w:rsidRPr="00705DA8">
        <w:rPr>
          <w:rFonts w:ascii="Garamond" w:hAnsi="Garamond" w:cstheme="minorHAnsi"/>
          <w:i/>
          <w:sz w:val="24"/>
          <w:szCs w:val="24"/>
          <w:lang w:val="en-US"/>
        </w:rPr>
        <w:t>Isomer mixture</w:t>
      </w:r>
    </w:p>
    <w:p w14:paraId="4A8EDD8C" w14:textId="346E6FF1" w:rsidR="00DE39DA" w:rsidRPr="00705DA8" w:rsidRDefault="00DE39DA" w:rsidP="00C77A12">
      <w:pPr>
        <w:autoSpaceDE w:val="0"/>
        <w:autoSpaceDN w:val="0"/>
        <w:adjustRightInd w:val="0"/>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Phenol (Sigma–Aldrich) and concentrated sulfuric acid (98%,</w:t>
      </w:r>
      <w:r w:rsidR="00C77A12" w:rsidRPr="00705DA8">
        <w:rPr>
          <w:rFonts w:ascii="Garamond" w:hAnsi="Garamond" w:cstheme="minorHAnsi"/>
          <w:sz w:val="24"/>
          <w:szCs w:val="24"/>
          <w:lang w:val="en-US"/>
        </w:rPr>
        <w:t xml:space="preserve"> </w:t>
      </w:r>
      <w:r w:rsidRPr="00705DA8">
        <w:rPr>
          <w:rFonts w:ascii="Garamond" w:hAnsi="Garamond" w:cstheme="minorHAnsi"/>
          <w:sz w:val="24"/>
          <w:szCs w:val="24"/>
          <w:lang w:val="en-US"/>
        </w:rPr>
        <w:t>Fisher Science) were used as receive</w:t>
      </w:r>
      <w:r w:rsidR="00C77A12" w:rsidRPr="00705DA8">
        <w:rPr>
          <w:rFonts w:ascii="Garamond" w:hAnsi="Garamond" w:cstheme="minorHAnsi"/>
          <w:sz w:val="24"/>
          <w:szCs w:val="24"/>
          <w:lang w:val="en-US"/>
        </w:rPr>
        <w:t xml:space="preserve">d without further purification. </w:t>
      </w:r>
      <w:r w:rsidRPr="00705DA8">
        <w:rPr>
          <w:rFonts w:ascii="Garamond" w:hAnsi="Garamond" w:cstheme="minorHAnsi"/>
          <w:sz w:val="24"/>
          <w:szCs w:val="24"/>
          <w:lang w:val="en-US"/>
        </w:rPr>
        <w:t xml:space="preserve">Sulfonated phenol </w:t>
      </w:r>
      <w:r w:rsidR="00C77A12" w:rsidRPr="00705DA8">
        <w:rPr>
          <w:rFonts w:ascii="Garamond" w:hAnsi="Garamond" w:cstheme="minorHAnsi"/>
          <w:sz w:val="24"/>
          <w:szCs w:val="24"/>
          <w:lang w:val="en-US"/>
        </w:rPr>
        <w:t xml:space="preserve">(isomer mixtures) </w:t>
      </w:r>
      <w:r w:rsidRPr="00705DA8">
        <w:rPr>
          <w:rFonts w:ascii="Garamond" w:hAnsi="Garamond" w:cstheme="minorHAnsi"/>
          <w:sz w:val="24"/>
          <w:szCs w:val="24"/>
          <w:lang w:val="en-US"/>
        </w:rPr>
        <w:t xml:space="preserve">was prepared by </w:t>
      </w:r>
      <w:r w:rsidR="00C77A12" w:rsidRPr="00705DA8">
        <w:rPr>
          <w:rFonts w:ascii="Garamond" w:hAnsi="Garamond" w:cstheme="minorHAnsi"/>
          <w:sz w:val="24"/>
          <w:szCs w:val="24"/>
          <w:lang w:val="en-US"/>
        </w:rPr>
        <w:t xml:space="preserve">dissolving </w:t>
      </w:r>
      <w:r w:rsidRPr="00705DA8">
        <w:rPr>
          <w:rFonts w:ascii="Garamond" w:hAnsi="Garamond" w:cstheme="minorHAnsi"/>
          <w:sz w:val="24"/>
          <w:szCs w:val="24"/>
          <w:lang w:val="en-US"/>
        </w:rPr>
        <w:t>4.7 g</w:t>
      </w:r>
      <w:r w:rsidR="0039144F">
        <w:rPr>
          <w:rFonts w:ascii="Garamond" w:hAnsi="Garamond" w:cstheme="minorHAnsi"/>
          <w:sz w:val="24"/>
          <w:szCs w:val="24"/>
          <w:lang w:val="en-US"/>
        </w:rPr>
        <w:t xml:space="preserve"> </w:t>
      </w:r>
      <w:r w:rsidRPr="00705DA8">
        <w:rPr>
          <w:rFonts w:ascii="Garamond" w:hAnsi="Garamond" w:cstheme="minorHAnsi"/>
          <w:sz w:val="24"/>
          <w:szCs w:val="24"/>
          <w:lang w:val="en-US"/>
        </w:rPr>
        <w:t xml:space="preserve">phenol (0.05 mol) </w:t>
      </w:r>
      <w:r w:rsidR="003543C3" w:rsidRPr="00705DA8">
        <w:rPr>
          <w:rFonts w:ascii="Garamond" w:hAnsi="Garamond" w:cstheme="minorHAnsi"/>
          <w:sz w:val="24"/>
          <w:szCs w:val="24"/>
          <w:lang w:val="en-US"/>
        </w:rPr>
        <w:t>in concentrated sulf</w:t>
      </w:r>
      <w:r w:rsidR="00C77A12" w:rsidRPr="00705DA8">
        <w:rPr>
          <w:rFonts w:ascii="Garamond" w:hAnsi="Garamond" w:cstheme="minorHAnsi"/>
          <w:sz w:val="24"/>
          <w:szCs w:val="24"/>
          <w:lang w:val="en-US"/>
        </w:rPr>
        <w:t xml:space="preserve">uric acid </w:t>
      </w:r>
      <w:r w:rsidRPr="00705DA8">
        <w:rPr>
          <w:rFonts w:ascii="Garamond" w:hAnsi="Garamond" w:cstheme="minorHAnsi"/>
          <w:sz w:val="24"/>
          <w:szCs w:val="24"/>
          <w:lang w:val="en-US"/>
        </w:rPr>
        <w:t>(10 m</w:t>
      </w:r>
      <w:r w:rsidR="004E1034">
        <w:rPr>
          <w:rFonts w:ascii="Garamond" w:hAnsi="Garamond" w:cstheme="minorHAnsi"/>
          <w:sz w:val="24"/>
          <w:szCs w:val="24"/>
          <w:lang w:val="en-US"/>
        </w:rPr>
        <w:t>L</w:t>
      </w:r>
      <w:r w:rsidRPr="00705DA8">
        <w:rPr>
          <w:rFonts w:ascii="Garamond" w:hAnsi="Garamond" w:cstheme="minorHAnsi"/>
          <w:sz w:val="24"/>
          <w:szCs w:val="24"/>
          <w:lang w:val="en-US"/>
        </w:rPr>
        <w:t xml:space="preserve">, about 0.2 mol) and </w:t>
      </w:r>
      <w:r w:rsidR="00C77A12" w:rsidRPr="00705DA8">
        <w:rPr>
          <w:rFonts w:ascii="Garamond" w:hAnsi="Garamond" w:cstheme="minorHAnsi"/>
          <w:sz w:val="24"/>
          <w:szCs w:val="24"/>
          <w:lang w:val="en-US"/>
        </w:rPr>
        <w:t xml:space="preserve">stirring at room temperature </w:t>
      </w:r>
      <w:r w:rsidRPr="00705DA8">
        <w:rPr>
          <w:rFonts w:ascii="Garamond" w:hAnsi="Garamond" w:cstheme="minorHAnsi"/>
          <w:sz w:val="24"/>
          <w:szCs w:val="24"/>
          <w:lang w:val="en-US"/>
        </w:rPr>
        <w:t xml:space="preserve">for 3 h. The obtained solution was diluted to 1 L </w:t>
      </w:r>
      <w:r w:rsidR="00C77A12" w:rsidRPr="00705DA8">
        <w:rPr>
          <w:rFonts w:ascii="Garamond" w:hAnsi="Garamond" w:cstheme="minorHAnsi"/>
          <w:sz w:val="24"/>
          <w:szCs w:val="24"/>
          <w:lang w:val="en-US"/>
        </w:rPr>
        <w:t>and directly used for the electropolymerization</w:t>
      </w:r>
      <w:r w:rsidRPr="00705DA8">
        <w:rPr>
          <w:rFonts w:ascii="Garamond" w:hAnsi="Garamond" w:cstheme="minorHAnsi"/>
          <w:sz w:val="24"/>
          <w:szCs w:val="24"/>
          <w:lang w:val="en-US"/>
        </w:rPr>
        <w:t>.</w:t>
      </w:r>
    </w:p>
    <w:p w14:paraId="65D62C3C" w14:textId="77777777" w:rsidR="00FC70F3" w:rsidRPr="00705DA8" w:rsidRDefault="00FC70F3" w:rsidP="00C77A12">
      <w:pPr>
        <w:autoSpaceDE w:val="0"/>
        <w:autoSpaceDN w:val="0"/>
        <w:adjustRightInd w:val="0"/>
        <w:spacing w:after="0" w:line="360" w:lineRule="auto"/>
        <w:jc w:val="both"/>
        <w:rPr>
          <w:rFonts w:ascii="Garamond" w:hAnsi="Garamond" w:cstheme="minorHAnsi"/>
          <w:sz w:val="24"/>
          <w:szCs w:val="24"/>
          <w:lang w:val="en-US"/>
        </w:rPr>
      </w:pPr>
    </w:p>
    <w:p w14:paraId="646BD49C" w14:textId="2801613F" w:rsidR="00FA2890" w:rsidRPr="00705DA8" w:rsidRDefault="00FA2890" w:rsidP="00FA2890">
      <w:pPr>
        <w:spacing w:after="0" w:line="360" w:lineRule="auto"/>
        <w:jc w:val="both"/>
        <w:rPr>
          <w:rFonts w:ascii="Garamond" w:hAnsi="Garamond" w:cstheme="minorHAnsi"/>
          <w:i/>
          <w:sz w:val="24"/>
          <w:szCs w:val="24"/>
          <w:lang w:val="en-US"/>
        </w:rPr>
      </w:pPr>
      <w:r w:rsidRPr="00705DA8">
        <w:rPr>
          <w:rFonts w:ascii="Garamond" w:hAnsi="Garamond" w:cstheme="minorHAnsi"/>
          <w:i/>
          <w:sz w:val="24"/>
          <w:szCs w:val="24"/>
          <w:lang w:val="en-US"/>
        </w:rPr>
        <w:t>Pure isomers</w:t>
      </w:r>
    </w:p>
    <w:p w14:paraId="17C84435" w14:textId="0BC94CCB" w:rsidR="00F25CEA" w:rsidRPr="00705DA8" w:rsidRDefault="00F25CEA" w:rsidP="00DE39DA">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 xml:space="preserve">o-hydroxyphenylsulfonic acid: </w:t>
      </w:r>
      <w:r w:rsidR="00C77A12" w:rsidRPr="00705DA8">
        <w:rPr>
          <w:rFonts w:ascii="Garamond" w:hAnsi="Garamond" w:cstheme="minorHAnsi"/>
          <w:sz w:val="24"/>
          <w:szCs w:val="24"/>
          <w:lang w:val="en-US"/>
        </w:rPr>
        <w:t>p</w:t>
      </w:r>
      <w:r w:rsidRPr="00705DA8">
        <w:rPr>
          <w:rFonts w:ascii="Garamond" w:hAnsi="Garamond" w:cstheme="minorHAnsi"/>
          <w:sz w:val="24"/>
          <w:szCs w:val="24"/>
          <w:lang w:val="en-US"/>
        </w:rPr>
        <w:t>henol reacted in 10 M</w:t>
      </w:r>
      <w:r w:rsidRPr="00705DA8">
        <w:rPr>
          <w:rFonts w:ascii="Garamond" w:hAnsi="Garamond" w:cstheme="minorHAnsi"/>
          <w:sz w:val="24"/>
          <w:szCs w:val="24"/>
          <w:vertAlign w:val="superscript"/>
          <w:lang w:val="en-US"/>
        </w:rPr>
        <w:t xml:space="preserve"> </w:t>
      </w:r>
      <w:r w:rsidRPr="00705DA8">
        <w:rPr>
          <w:rFonts w:ascii="Garamond" w:hAnsi="Garamond" w:cstheme="minorHAnsi"/>
          <w:sz w:val="24"/>
          <w:szCs w:val="24"/>
          <w:lang w:val="en-US"/>
        </w:rPr>
        <w:t xml:space="preserve">sulfuric acid </w:t>
      </w:r>
      <w:r w:rsidR="00A32839" w:rsidRPr="00705DA8">
        <w:rPr>
          <w:rFonts w:ascii="Garamond" w:hAnsi="Garamond" w:cstheme="minorHAnsi"/>
          <w:sz w:val="24"/>
          <w:szCs w:val="24"/>
          <w:lang w:val="en-US"/>
        </w:rPr>
        <w:t>at 20 °C</w:t>
      </w:r>
      <w:r w:rsidRPr="00705DA8">
        <w:rPr>
          <w:rFonts w:ascii="Garamond" w:hAnsi="Garamond" w:cstheme="minorHAnsi"/>
          <w:sz w:val="24"/>
          <w:szCs w:val="24"/>
          <w:lang w:val="en-US"/>
        </w:rPr>
        <w:t xml:space="preserve"> for 1.5 h. These conditions </w:t>
      </w:r>
      <w:r w:rsidR="004E1034">
        <w:rPr>
          <w:rFonts w:ascii="Garamond" w:hAnsi="Garamond" w:cstheme="minorHAnsi"/>
          <w:sz w:val="24"/>
          <w:szCs w:val="24"/>
          <w:lang w:val="en-US"/>
        </w:rPr>
        <w:t>(</w:t>
      </w:r>
      <w:r w:rsidRPr="00705DA8">
        <w:rPr>
          <w:rFonts w:ascii="Garamond" w:hAnsi="Garamond" w:cstheme="minorHAnsi"/>
          <w:sz w:val="24"/>
          <w:szCs w:val="24"/>
          <w:lang w:val="en-US"/>
        </w:rPr>
        <w:t>low temperature, short time, high concentration</w:t>
      </w:r>
      <w:r w:rsidR="0039144F">
        <w:rPr>
          <w:rFonts w:ascii="Garamond" w:hAnsi="Garamond" w:cstheme="minorHAnsi"/>
          <w:sz w:val="24"/>
          <w:szCs w:val="24"/>
          <w:lang w:val="en-US"/>
        </w:rPr>
        <w:t>)</w:t>
      </w:r>
      <w:r w:rsidRPr="00705DA8">
        <w:rPr>
          <w:rFonts w:ascii="Garamond" w:hAnsi="Garamond" w:cstheme="minorHAnsi"/>
          <w:sz w:val="24"/>
          <w:szCs w:val="24"/>
          <w:lang w:val="en-US"/>
        </w:rPr>
        <w:t xml:space="preserve"> gave pure o-isomer.</w:t>
      </w:r>
    </w:p>
    <w:p w14:paraId="78ED6F6E" w14:textId="77777777" w:rsidR="00F25CEA" w:rsidRPr="00705DA8" w:rsidRDefault="00F25CEA" w:rsidP="00F25CEA">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p-hydroxyphenylsulfonic acid: the reaction was made in 2.5 M sulfuric acid at 100 °C for 3 h. 100% p-isomer was obtained using higher temperature, longer time, lower concentration.</w:t>
      </w:r>
    </w:p>
    <w:p w14:paraId="47D8C86B" w14:textId="77777777" w:rsidR="00DE39DA" w:rsidRPr="00705DA8" w:rsidRDefault="00445601" w:rsidP="00DE39DA">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After</w:t>
      </w:r>
      <w:r w:rsidR="00DE39DA" w:rsidRPr="00705DA8">
        <w:rPr>
          <w:rFonts w:ascii="Garamond" w:hAnsi="Garamond" w:cstheme="minorHAnsi"/>
          <w:sz w:val="24"/>
          <w:szCs w:val="24"/>
          <w:lang w:val="en-US"/>
        </w:rPr>
        <w:t xml:space="preserve"> reaction, </w:t>
      </w:r>
      <w:r w:rsidRPr="00705DA8">
        <w:rPr>
          <w:rFonts w:ascii="Garamond" w:hAnsi="Garamond" w:cstheme="minorHAnsi"/>
          <w:sz w:val="24"/>
          <w:szCs w:val="24"/>
          <w:lang w:val="en-US"/>
        </w:rPr>
        <w:t xml:space="preserve">the </w:t>
      </w:r>
      <w:r w:rsidR="00DE39DA" w:rsidRPr="00705DA8">
        <w:rPr>
          <w:rFonts w:ascii="Garamond" w:hAnsi="Garamond" w:cstheme="minorHAnsi"/>
          <w:sz w:val="24"/>
          <w:szCs w:val="24"/>
          <w:lang w:val="en-US"/>
        </w:rPr>
        <w:t>solution</w:t>
      </w:r>
      <w:r w:rsidR="00F25CEA" w:rsidRPr="00705DA8">
        <w:rPr>
          <w:rFonts w:ascii="Garamond" w:hAnsi="Garamond" w:cstheme="minorHAnsi"/>
          <w:sz w:val="24"/>
          <w:szCs w:val="24"/>
          <w:lang w:val="en-US"/>
        </w:rPr>
        <w:t>s</w:t>
      </w:r>
      <w:r w:rsidR="00DE39DA" w:rsidRPr="00705DA8">
        <w:rPr>
          <w:rFonts w:ascii="Garamond" w:hAnsi="Garamond" w:cstheme="minorHAnsi"/>
          <w:sz w:val="24"/>
          <w:szCs w:val="24"/>
          <w:lang w:val="en-US"/>
        </w:rPr>
        <w:t xml:space="preserve"> </w:t>
      </w:r>
      <w:r w:rsidR="00F25CEA" w:rsidRPr="00705DA8">
        <w:rPr>
          <w:rFonts w:ascii="Garamond" w:hAnsi="Garamond" w:cstheme="minorHAnsi"/>
          <w:sz w:val="24"/>
          <w:szCs w:val="24"/>
          <w:lang w:val="en-US"/>
        </w:rPr>
        <w:t>were</w:t>
      </w:r>
      <w:r w:rsidR="00DE39DA" w:rsidRPr="00705DA8">
        <w:rPr>
          <w:rFonts w:ascii="Garamond" w:hAnsi="Garamond" w:cstheme="minorHAnsi"/>
          <w:sz w:val="24"/>
          <w:szCs w:val="24"/>
          <w:lang w:val="en-US"/>
        </w:rPr>
        <w:t xml:space="preserve"> neutralized by sodium hydroxide and the precipitate</w:t>
      </w:r>
      <w:r w:rsidR="00C77A12" w:rsidRPr="00705DA8">
        <w:rPr>
          <w:rFonts w:ascii="Garamond" w:hAnsi="Garamond" w:cstheme="minorHAnsi"/>
          <w:sz w:val="24"/>
          <w:szCs w:val="24"/>
          <w:lang w:val="en-US"/>
        </w:rPr>
        <w:t>s</w:t>
      </w:r>
      <w:r w:rsidR="00DE39DA" w:rsidRPr="00705DA8">
        <w:rPr>
          <w:rFonts w:ascii="Garamond" w:hAnsi="Garamond" w:cstheme="minorHAnsi"/>
          <w:sz w:val="24"/>
          <w:szCs w:val="24"/>
          <w:lang w:val="en-US"/>
        </w:rPr>
        <w:t xml:space="preserve"> filtered, washed rapidly with cold ethanol and dried at 60 °C for 24 h.</w:t>
      </w:r>
    </w:p>
    <w:p w14:paraId="628D9BA4" w14:textId="77777777" w:rsidR="00DE39DA" w:rsidRPr="00705DA8" w:rsidRDefault="00DE39DA" w:rsidP="00FA2890">
      <w:pPr>
        <w:spacing w:after="0" w:line="360" w:lineRule="auto"/>
        <w:jc w:val="both"/>
        <w:rPr>
          <w:rFonts w:ascii="Garamond" w:hAnsi="Garamond" w:cstheme="minorHAnsi"/>
          <w:sz w:val="24"/>
          <w:szCs w:val="24"/>
          <w:lang w:val="en-US"/>
        </w:rPr>
      </w:pPr>
    </w:p>
    <w:p w14:paraId="6D98DC8F" w14:textId="77777777" w:rsidR="00FA2890" w:rsidRPr="00705DA8" w:rsidRDefault="00DE39DA" w:rsidP="00FA2890">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2.2. Precursors for ionomers containing quaternary ammonium groups</w:t>
      </w:r>
    </w:p>
    <w:p w14:paraId="1C524F11" w14:textId="77777777" w:rsidR="004B7FAB" w:rsidRPr="00705DA8" w:rsidRDefault="004B7FAB" w:rsidP="00FA2890">
      <w:pPr>
        <w:spacing w:after="0" w:line="360" w:lineRule="auto"/>
        <w:jc w:val="both"/>
        <w:rPr>
          <w:rFonts w:ascii="Garamond" w:hAnsi="Garamond" w:cstheme="minorHAnsi"/>
          <w:sz w:val="24"/>
          <w:szCs w:val="24"/>
          <w:lang w:val="en-US"/>
        </w:rPr>
      </w:pPr>
    </w:p>
    <w:p w14:paraId="1CAFEF0F" w14:textId="77777777" w:rsidR="004B7FAB" w:rsidRPr="00705DA8" w:rsidRDefault="004B7FAB" w:rsidP="004B7FAB">
      <w:pPr>
        <w:spacing w:line="360" w:lineRule="auto"/>
        <w:contextualSpacing/>
        <w:jc w:val="both"/>
        <w:rPr>
          <w:rFonts w:ascii="Garamond" w:hAnsi="Garamond" w:cstheme="minorHAnsi"/>
          <w:sz w:val="24"/>
          <w:szCs w:val="24"/>
          <w:lang w:val="en-GB"/>
        </w:rPr>
      </w:pPr>
      <w:r w:rsidRPr="00705DA8">
        <w:rPr>
          <w:rFonts w:ascii="Garamond" w:hAnsi="Garamond" w:cstheme="minorHAnsi"/>
          <w:sz w:val="24"/>
          <w:szCs w:val="24"/>
          <w:lang w:val="en-GB"/>
        </w:rPr>
        <w:t xml:space="preserve">N-(p-vinylbenzyl)-N,N,N-trimethylammonium chloride (VBTMA) was purchased from Sigma Aldrich (99%). </w:t>
      </w:r>
    </w:p>
    <w:p w14:paraId="2472C88D" w14:textId="77777777" w:rsidR="004B7FAB" w:rsidRPr="00705DA8" w:rsidRDefault="004B7FAB" w:rsidP="004B7FAB">
      <w:pPr>
        <w:spacing w:line="360" w:lineRule="auto"/>
        <w:contextualSpacing/>
        <w:jc w:val="both"/>
        <w:rPr>
          <w:rFonts w:ascii="Garamond" w:hAnsi="Garamond" w:cstheme="minorHAnsi"/>
          <w:i/>
          <w:sz w:val="24"/>
          <w:szCs w:val="24"/>
          <w:lang w:val="en-GB"/>
        </w:rPr>
      </w:pPr>
      <w:r w:rsidRPr="00705DA8">
        <w:rPr>
          <w:rFonts w:ascii="Garamond" w:hAnsi="Garamond" w:cstheme="minorHAnsi"/>
          <w:i/>
          <w:sz w:val="24"/>
          <w:szCs w:val="24"/>
          <w:lang w:val="en-GB"/>
        </w:rPr>
        <w:t>Synthesis of (</w:t>
      </w:r>
      <w:r w:rsidRPr="00705DA8">
        <w:rPr>
          <w:rFonts w:ascii="Garamond" w:hAnsi="Garamond" w:cstheme="minorHAnsi"/>
          <w:i/>
          <w:sz w:val="24"/>
          <w:szCs w:val="24"/>
          <w:lang w:val="en-US"/>
        </w:rPr>
        <w:t>N-allyl</w:t>
      </w:r>
      <w:r w:rsidR="00445601" w:rsidRPr="00705DA8">
        <w:rPr>
          <w:rFonts w:ascii="Garamond" w:hAnsi="Garamond" w:cstheme="minorHAnsi"/>
          <w:i/>
          <w:sz w:val="24"/>
          <w:szCs w:val="24"/>
          <w:lang w:val="en-US"/>
        </w:rPr>
        <w:t>-</w:t>
      </w:r>
      <w:r w:rsidRPr="00705DA8">
        <w:rPr>
          <w:rFonts w:ascii="Garamond" w:hAnsi="Garamond" w:cstheme="minorHAnsi"/>
          <w:i/>
          <w:sz w:val="24"/>
          <w:szCs w:val="24"/>
          <w:lang w:val="en-US"/>
        </w:rPr>
        <w:t>N-benzyl</w:t>
      </w:r>
      <w:r w:rsidR="00445601" w:rsidRPr="00705DA8">
        <w:rPr>
          <w:rFonts w:ascii="Garamond" w:hAnsi="Garamond" w:cstheme="minorHAnsi"/>
          <w:i/>
          <w:sz w:val="24"/>
          <w:szCs w:val="24"/>
          <w:lang w:val="en-US"/>
        </w:rPr>
        <w:t>-</w:t>
      </w:r>
      <w:r w:rsidRPr="00705DA8">
        <w:rPr>
          <w:rFonts w:ascii="Garamond" w:hAnsi="Garamond" w:cstheme="minorHAnsi"/>
          <w:i/>
          <w:sz w:val="24"/>
          <w:szCs w:val="24"/>
          <w:lang w:val="en-US"/>
        </w:rPr>
        <w:t>N,N-dimethyl)ammonium iodide</w:t>
      </w:r>
      <w:r w:rsidRPr="00705DA8">
        <w:rPr>
          <w:rFonts w:ascii="Garamond" w:hAnsi="Garamond" w:cstheme="minorHAnsi"/>
          <w:sz w:val="24"/>
          <w:szCs w:val="24"/>
          <w:lang w:val="en-US"/>
        </w:rPr>
        <w:t xml:space="preserve"> </w:t>
      </w:r>
      <w:r w:rsidRPr="00705DA8">
        <w:rPr>
          <w:rFonts w:ascii="Garamond" w:hAnsi="Garamond" w:cstheme="minorHAnsi"/>
          <w:i/>
          <w:sz w:val="24"/>
          <w:szCs w:val="24"/>
          <w:lang w:val="en-GB"/>
        </w:rPr>
        <w:t>(ABDMA)</w:t>
      </w:r>
    </w:p>
    <w:p w14:paraId="6284823E" w14:textId="77777777" w:rsidR="004B7FAB" w:rsidRPr="00705DA8" w:rsidRDefault="004B7FAB" w:rsidP="004B7FAB">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N-allyl</w:t>
      </w:r>
      <w:r w:rsidR="00445601" w:rsidRPr="00705DA8">
        <w:rPr>
          <w:rFonts w:ascii="Garamond" w:hAnsi="Garamond" w:cstheme="minorHAnsi"/>
          <w:sz w:val="24"/>
          <w:szCs w:val="24"/>
          <w:lang w:val="en-GB"/>
        </w:rPr>
        <w:t>-</w:t>
      </w:r>
      <w:r w:rsidRPr="00705DA8">
        <w:rPr>
          <w:rFonts w:ascii="Garamond" w:hAnsi="Garamond" w:cstheme="minorHAnsi"/>
          <w:sz w:val="24"/>
          <w:szCs w:val="24"/>
          <w:lang w:val="en-GB"/>
        </w:rPr>
        <w:t>N-benzyl)amine (5 mmol, 96 %, TCI) was dissolved in ethyl acetate (25 mL, Aldrich, ACS grade). Iodomethane (1.55 mL, 25 mmol, 97 %, Aldrich) and anhydrous potassi</w:t>
      </w:r>
      <w:r w:rsidR="00445601" w:rsidRPr="00705DA8">
        <w:rPr>
          <w:rFonts w:ascii="Garamond" w:hAnsi="Garamond" w:cstheme="minorHAnsi"/>
          <w:sz w:val="24"/>
          <w:szCs w:val="24"/>
          <w:lang w:val="en-GB"/>
        </w:rPr>
        <w:t xml:space="preserve">um carbonate (3.45 g, 25 mmol, </w:t>
      </w:r>
      <w:r w:rsidRPr="00705DA8">
        <w:rPr>
          <w:rFonts w:ascii="Garamond" w:hAnsi="Garamond" w:cstheme="minorHAnsi"/>
          <w:sz w:val="24"/>
          <w:szCs w:val="24"/>
          <w:lang w:val="en-GB"/>
        </w:rPr>
        <w:t xml:space="preserve">Aldrich) were added and the mixture was stirred for 20 hours at room temperature. </w:t>
      </w:r>
    </w:p>
    <w:p w14:paraId="10856722" w14:textId="77777777" w:rsidR="004B7FAB" w:rsidRPr="00705DA8" w:rsidRDefault="004B7FAB" w:rsidP="004B7FAB">
      <w:pPr>
        <w:spacing w:after="0" w:line="360" w:lineRule="auto"/>
        <w:contextualSpacing/>
        <w:jc w:val="both"/>
        <w:rPr>
          <w:rFonts w:ascii="Garamond" w:hAnsi="Garamond" w:cstheme="minorHAnsi"/>
          <w:sz w:val="24"/>
          <w:szCs w:val="24"/>
          <w:lang w:val="en-GB"/>
        </w:rPr>
      </w:pPr>
      <w:r w:rsidRPr="00705DA8">
        <w:rPr>
          <w:rFonts w:ascii="Garamond" w:hAnsi="Garamond" w:cstheme="minorHAnsi"/>
          <w:sz w:val="24"/>
          <w:szCs w:val="24"/>
          <w:lang w:val="en-GB"/>
        </w:rPr>
        <w:t xml:space="preserve">The reaction mixture was filtered and washed with ethyl acetate (2 x 25 mL). The solid was dissolved in ethanol (100 mL), the excess of potassium carbonate filtered and the residual solvent was evaporated (2 mbar, 50 °C). This purification procedure was repeated twice. </w:t>
      </w:r>
    </w:p>
    <w:p w14:paraId="68D23853" w14:textId="77777777" w:rsidR="00DE39DA" w:rsidRPr="00705DA8" w:rsidRDefault="00DE39DA" w:rsidP="00FA2890">
      <w:pPr>
        <w:spacing w:after="0" w:line="360" w:lineRule="auto"/>
        <w:jc w:val="both"/>
        <w:rPr>
          <w:rFonts w:ascii="Garamond" w:hAnsi="Garamond" w:cstheme="minorHAnsi"/>
          <w:sz w:val="24"/>
          <w:szCs w:val="24"/>
          <w:lang w:val="en-US"/>
        </w:rPr>
      </w:pPr>
    </w:p>
    <w:p w14:paraId="63C7B219" w14:textId="77777777" w:rsidR="00FA2890" w:rsidRPr="00705DA8" w:rsidRDefault="00FA2890" w:rsidP="00FA2890">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 xml:space="preserve">2.2. </w:t>
      </w:r>
      <w:r w:rsidR="00445601" w:rsidRPr="00705DA8">
        <w:rPr>
          <w:rFonts w:ascii="Garamond" w:hAnsi="Garamond" w:cstheme="minorHAnsi"/>
          <w:sz w:val="24"/>
          <w:szCs w:val="24"/>
          <w:lang w:val="en-US"/>
        </w:rPr>
        <w:t>Electropolymerization</w:t>
      </w:r>
    </w:p>
    <w:p w14:paraId="7F086323" w14:textId="77777777" w:rsidR="00FA2890" w:rsidRPr="00705DA8" w:rsidRDefault="00FA2890" w:rsidP="00FA2890">
      <w:pPr>
        <w:spacing w:after="0" w:line="360" w:lineRule="auto"/>
        <w:jc w:val="both"/>
        <w:rPr>
          <w:rFonts w:ascii="Garamond" w:hAnsi="Garamond" w:cstheme="minorHAnsi"/>
          <w:sz w:val="24"/>
          <w:szCs w:val="24"/>
          <w:lang w:val="en-US"/>
        </w:rPr>
      </w:pPr>
    </w:p>
    <w:p w14:paraId="7FD031CB" w14:textId="6B28693B" w:rsidR="00DE39DA" w:rsidRPr="00705DA8" w:rsidRDefault="00FA2890" w:rsidP="00FA2890">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lastRenderedPageBreak/>
        <w:t>The electropolymerization reaction</w:t>
      </w:r>
      <w:r w:rsidR="00445601" w:rsidRPr="00705DA8">
        <w:rPr>
          <w:rFonts w:ascii="Garamond" w:hAnsi="Garamond" w:cstheme="minorHAnsi"/>
          <w:sz w:val="24"/>
          <w:szCs w:val="24"/>
          <w:lang w:val="en-US"/>
        </w:rPr>
        <w:t>s</w:t>
      </w:r>
      <w:r w:rsidRPr="00705DA8">
        <w:rPr>
          <w:rFonts w:ascii="Garamond" w:hAnsi="Garamond" w:cstheme="minorHAnsi"/>
          <w:sz w:val="24"/>
          <w:szCs w:val="24"/>
          <w:lang w:val="en-US"/>
        </w:rPr>
        <w:t xml:space="preserve"> w</w:t>
      </w:r>
      <w:r w:rsidR="00445601" w:rsidRPr="00705DA8">
        <w:rPr>
          <w:rFonts w:ascii="Garamond" w:hAnsi="Garamond" w:cstheme="minorHAnsi"/>
          <w:sz w:val="24"/>
          <w:szCs w:val="24"/>
          <w:lang w:val="en-US"/>
        </w:rPr>
        <w:t>ere</w:t>
      </w:r>
      <w:r w:rsidRPr="00705DA8">
        <w:rPr>
          <w:rFonts w:ascii="Garamond" w:hAnsi="Garamond" w:cstheme="minorHAnsi"/>
          <w:sz w:val="24"/>
          <w:szCs w:val="24"/>
          <w:lang w:val="en-US"/>
        </w:rPr>
        <w:t xml:space="preserve"> studied by Cyclic </w:t>
      </w:r>
      <w:r w:rsidR="00445601" w:rsidRPr="00705DA8">
        <w:rPr>
          <w:rFonts w:ascii="Garamond" w:hAnsi="Garamond" w:cstheme="minorHAnsi"/>
          <w:sz w:val="24"/>
          <w:szCs w:val="24"/>
          <w:lang w:val="en-US"/>
        </w:rPr>
        <w:t>V</w:t>
      </w:r>
      <w:r w:rsidRPr="00705DA8">
        <w:rPr>
          <w:rFonts w:ascii="Garamond" w:hAnsi="Garamond" w:cstheme="minorHAnsi"/>
          <w:sz w:val="24"/>
          <w:szCs w:val="24"/>
          <w:lang w:val="en-US"/>
        </w:rPr>
        <w:t xml:space="preserve">oltammetry (CV) and chronoamperometry </w:t>
      </w:r>
      <w:r w:rsidR="00150CDE">
        <w:rPr>
          <w:rFonts w:ascii="Garamond" w:hAnsi="Garamond" w:cstheme="minorHAnsi"/>
          <w:sz w:val="24"/>
          <w:szCs w:val="24"/>
          <w:lang w:val="en-US"/>
        </w:rPr>
        <w:t xml:space="preserve">using a </w:t>
      </w:r>
      <w:r w:rsidR="00150CDE" w:rsidRPr="00705DA8">
        <w:rPr>
          <w:rFonts w:ascii="Garamond" w:hAnsi="Garamond" w:cstheme="minorHAnsi"/>
          <w:sz w:val="24"/>
          <w:szCs w:val="24"/>
          <w:lang w:val="en-US"/>
        </w:rPr>
        <w:t>potentiostat/galvanostat (BioLogic VP300)</w:t>
      </w:r>
      <w:r w:rsidR="00150CDE">
        <w:rPr>
          <w:rFonts w:ascii="Garamond" w:hAnsi="Garamond" w:cstheme="minorHAnsi"/>
          <w:sz w:val="24"/>
          <w:szCs w:val="24"/>
          <w:lang w:val="en-US"/>
        </w:rPr>
        <w:t xml:space="preserve"> and</w:t>
      </w:r>
      <w:r w:rsidRPr="00705DA8">
        <w:rPr>
          <w:rFonts w:ascii="Garamond" w:hAnsi="Garamond" w:cstheme="minorHAnsi"/>
          <w:sz w:val="24"/>
          <w:szCs w:val="24"/>
          <w:lang w:val="en-US"/>
        </w:rPr>
        <w:t xml:space="preserve"> a conventional three-electrode cell. The counter electrode was a Pt sheet facing a glassy carbon</w:t>
      </w:r>
      <w:r w:rsidR="00DE39DA" w:rsidRPr="00705DA8">
        <w:rPr>
          <w:rFonts w:ascii="Garamond" w:hAnsi="Garamond" w:cstheme="minorHAnsi"/>
          <w:sz w:val="24"/>
          <w:szCs w:val="24"/>
          <w:lang w:val="en-US"/>
        </w:rPr>
        <w:t xml:space="preserve"> or stainless steel</w:t>
      </w:r>
      <w:r w:rsidRPr="00705DA8">
        <w:rPr>
          <w:rFonts w:ascii="Garamond" w:hAnsi="Garamond" w:cstheme="minorHAnsi"/>
          <w:sz w:val="24"/>
          <w:szCs w:val="24"/>
          <w:lang w:val="en-US"/>
        </w:rPr>
        <w:t xml:space="preserve"> working electrode.</w:t>
      </w:r>
      <w:r w:rsidR="00DE39DA" w:rsidRPr="00705DA8">
        <w:rPr>
          <w:rFonts w:ascii="Garamond" w:hAnsi="Garamond" w:cstheme="minorHAnsi"/>
          <w:sz w:val="24"/>
          <w:szCs w:val="24"/>
          <w:lang w:val="en-US"/>
        </w:rPr>
        <w:t xml:space="preserve"> A</w:t>
      </w:r>
      <w:r w:rsidRPr="00705DA8">
        <w:rPr>
          <w:rFonts w:ascii="Garamond" w:hAnsi="Garamond" w:cstheme="minorHAnsi"/>
          <w:sz w:val="24"/>
          <w:szCs w:val="24"/>
          <w:lang w:val="en-US"/>
        </w:rPr>
        <w:t xml:space="preserve"> saturated Ag/AgCl electrode </w:t>
      </w:r>
      <w:r w:rsidR="00DE39DA" w:rsidRPr="00705DA8">
        <w:rPr>
          <w:rFonts w:ascii="Garamond" w:hAnsi="Garamond" w:cstheme="minorHAnsi"/>
          <w:sz w:val="24"/>
          <w:szCs w:val="24"/>
          <w:lang w:val="en-US"/>
        </w:rPr>
        <w:t xml:space="preserve">was used as reference; </w:t>
      </w:r>
      <w:r w:rsidRPr="00705DA8">
        <w:rPr>
          <w:rFonts w:ascii="Garamond" w:hAnsi="Garamond" w:cstheme="minorHAnsi"/>
          <w:sz w:val="24"/>
          <w:szCs w:val="24"/>
          <w:lang w:val="en-US"/>
        </w:rPr>
        <w:t xml:space="preserve">all potentials are referred to it. </w:t>
      </w:r>
      <w:r w:rsidR="00DE39DA" w:rsidRPr="00705DA8">
        <w:rPr>
          <w:rFonts w:ascii="Garamond" w:hAnsi="Garamond" w:cstheme="minorHAnsi"/>
          <w:sz w:val="24"/>
          <w:szCs w:val="24"/>
          <w:lang w:val="en-US"/>
        </w:rPr>
        <w:t>All experiments were carried out at room temperature and atmosphere.</w:t>
      </w:r>
    </w:p>
    <w:p w14:paraId="0851A17A" w14:textId="77777777" w:rsidR="00C77A12" w:rsidRPr="00705DA8" w:rsidRDefault="00F34412" w:rsidP="00445601">
      <w:pPr>
        <w:autoSpaceDE w:val="0"/>
        <w:autoSpaceDN w:val="0"/>
        <w:adjustRightInd w:val="0"/>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F</w:t>
      </w:r>
      <w:r w:rsidRPr="00705DA8">
        <w:rPr>
          <w:rFonts w:ascii="Garamond" w:hAnsi="Garamond" w:cstheme="minorHAnsi"/>
          <w:sz w:val="24"/>
          <w:szCs w:val="24"/>
          <w:lang w:val="en-GB"/>
        </w:rPr>
        <w:t>or proton exchange polymers</w:t>
      </w:r>
      <w:r w:rsidR="00DE39DA" w:rsidRPr="00705DA8">
        <w:rPr>
          <w:rFonts w:ascii="Garamond" w:hAnsi="Garamond" w:cstheme="minorHAnsi"/>
          <w:sz w:val="24"/>
          <w:szCs w:val="24"/>
          <w:lang w:val="en-US"/>
        </w:rPr>
        <w:t>, the CV was performed in a</w:t>
      </w:r>
      <w:r w:rsidR="00471C1D" w:rsidRPr="00705DA8">
        <w:rPr>
          <w:rFonts w:ascii="Garamond" w:hAnsi="Garamond" w:cstheme="minorHAnsi"/>
          <w:sz w:val="24"/>
          <w:szCs w:val="24"/>
          <w:lang w:val="en-US"/>
        </w:rPr>
        <w:t>n anodic</w:t>
      </w:r>
      <w:r w:rsidR="00DE39DA" w:rsidRPr="00705DA8">
        <w:rPr>
          <w:rFonts w:ascii="Garamond" w:hAnsi="Garamond" w:cstheme="minorHAnsi"/>
          <w:sz w:val="24"/>
          <w:szCs w:val="24"/>
          <w:lang w:val="en-US"/>
        </w:rPr>
        <w:t xml:space="preserve"> potential range between 0.</w:t>
      </w:r>
      <w:r w:rsidR="00471C1D" w:rsidRPr="00705DA8">
        <w:rPr>
          <w:rFonts w:ascii="Garamond" w:hAnsi="Garamond" w:cstheme="minorHAnsi"/>
          <w:sz w:val="24"/>
          <w:szCs w:val="24"/>
          <w:lang w:val="en-US"/>
        </w:rPr>
        <w:t>7</w:t>
      </w:r>
      <w:r w:rsidR="00DE39DA" w:rsidRPr="00705DA8">
        <w:rPr>
          <w:rFonts w:ascii="Garamond" w:hAnsi="Garamond" w:cstheme="minorHAnsi"/>
          <w:sz w:val="24"/>
          <w:szCs w:val="24"/>
          <w:lang w:val="en-US"/>
        </w:rPr>
        <w:t xml:space="preserve"> and 1.4 V with a scan rate of </w:t>
      </w:r>
      <w:r w:rsidR="00D80746" w:rsidRPr="00705DA8">
        <w:rPr>
          <w:rFonts w:ascii="Garamond" w:hAnsi="Garamond" w:cstheme="minorHAnsi"/>
          <w:sz w:val="24"/>
          <w:szCs w:val="24"/>
          <w:lang w:val="en-US"/>
        </w:rPr>
        <w:t>2</w:t>
      </w:r>
      <w:r w:rsidR="00DE39DA" w:rsidRPr="00705DA8">
        <w:rPr>
          <w:rFonts w:ascii="Garamond" w:hAnsi="Garamond" w:cstheme="minorHAnsi"/>
          <w:sz w:val="24"/>
          <w:szCs w:val="24"/>
          <w:lang w:val="en-US"/>
        </w:rPr>
        <w:t xml:space="preserve">0 mV/s and the chronoamperometric tests </w:t>
      </w:r>
      <w:r w:rsidR="00471C1D" w:rsidRPr="00705DA8">
        <w:rPr>
          <w:rFonts w:ascii="Garamond" w:hAnsi="Garamond" w:cstheme="minorHAnsi"/>
          <w:sz w:val="24"/>
          <w:szCs w:val="24"/>
          <w:lang w:val="en-US"/>
        </w:rPr>
        <w:t>at a constant voltage of 1.3 V.</w:t>
      </w:r>
      <w:r w:rsidR="00DE39DA" w:rsidRPr="00705DA8">
        <w:rPr>
          <w:rFonts w:ascii="Garamond" w:hAnsi="Garamond" w:cstheme="minorHAnsi"/>
          <w:sz w:val="24"/>
          <w:szCs w:val="24"/>
          <w:lang w:val="en-US"/>
        </w:rPr>
        <w:t xml:space="preserve"> </w:t>
      </w:r>
      <w:r w:rsidR="00C77A12" w:rsidRPr="00705DA8">
        <w:rPr>
          <w:rFonts w:ascii="Garamond" w:hAnsi="Garamond" w:cstheme="minorHAnsi"/>
          <w:sz w:val="24"/>
          <w:szCs w:val="24"/>
          <w:lang w:val="en-US"/>
        </w:rPr>
        <w:t>For the electropolymerization</w:t>
      </w:r>
      <w:r w:rsidR="00471C1D" w:rsidRPr="00705DA8">
        <w:rPr>
          <w:rFonts w:ascii="Garamond" w:hAnsi="Garamond" w:cstheme="minorHAnsi"/>
          <w:sz w:val="24"/>
          <w:szCs w:val="24"/>
          <w:lang w:val="en-US"/>
        </w:rPr>
        <w:t xml:space="preserve"> from pure isomers</w:t>
      </w:r>
      <w:r w:rsidR="00C77A12" w:rsidRPr="00705DA8">
        <w:rPr>
          <w:rFonts w:ascii="Garamond" w:hAnsi="Garamond" w:cstheme="minorHAnsi"/>
          <w:sz w:val="24"/>
          <w:szCs w:val="24"/>
          <w:lang w:val="en-US"/>
        </w:rPr>
        <w:t xml:space="preserve">, </w:t>
      </w:r>
      <w:r w:rsidR="00471C1D" w:rsidRPr="00705DA8">
        <w:rPr>
          <w:rFonts w:ascii="Garamond" w:hAnsi="Garamond" w:cstheme="minorHAnsi"/>
          <w:sz w:val="24"/>
          <w:szCs w:val="24"/>
          <w:lang w:val="en-US"/>
        </w:rPr>
        <w:t xml:space="preserve">0.05 M </w:t>
      </w:r>
      <w:r w:rsidR="00C77A12" w:rsidRPr="00705DA8">
        <w:rPr>
          <w:rFonts w:ascii="Garamond" w:hAnsi="Garamond" w:cstheme="minorHAnsi"/>
          <w:sz w:val="24"/>
          <w:szCs w:val="24"/>
          <w:lang w:val="en-US"/>
        </w:rPr>
        <w:t>solutions were prepared with H</w:t>
      </w:r>
      <w:r w:rsidR="00C77A12" w:rsidRPr="00705DA8">
        <w:rPr>
          <w:rFonts w:ascii="Garamond" w:hAnsi="Garamond" w:cstheme="minorHAnsi"/>
          <w:sz w:val="24"/>
          <w:szCs w:val="24"/>
          <w:vertAlign w:val="subscript"/>
          <w:lang w:val="en-US"/>
        </w:rPr>
        <w:t>2</w:t>
      </w:r>
      <w:r w:rsidR="00C77A12" w:rsidRPr="00705DA8">
        <w:rPr>
          <w:rFonts w:ascii="Garamond" w:hAnsi="Garamond" w:cstheme="minorHAnsi"/>
          <w:sz w:val="24"/>
          <w:szCs w:val="24"/>
          <w:lang w:val="en-US"/>
        </w:rPr>
        <w:t>SO</w:t>
      </w:r>
      <w:r w:rsidR="00C77A12" w:rsidRPr="00705DA8">
        <w:rPr>
          <w:rFonts w:ascii="Garamond" w:hAnsi="Garamond" w:cstheme="minorHAnsi"/>
          <w:sz w:val="24"/>
          <w:szCs w:val="24"/>
          <w:vertAlign w:val="subscript"/>
          <w:lang w:val="en-US"/>
        </w:rPr>
        <w:t xml:space="preserve">4 </w:t>
      </w:r>
      <w:r w:rsidR="00C77A12" w:rsidRPr="00705DA8">
        <w:rPr>
          <w:rFonts w:ascii="Garamond" w:hAnsi="Garamond" w:cstheme="minorHAnsi"/>
          <w:sz w:val="24"/>
          <w:szCs w:val="24"/>
          <w:lang w:val="en-US"/>
        </w:rPr>
        <w:t>(0.2 M) as supporting electrolyte.</w:t>
      </w:r>
      <w:r w:rsidR="00445601" w:rsidRPr="00705DA8">
        <w:rPr>
          <w:rFonts w:ascii="Garamond" w:hAnsi="Garamond" w:cstheme="minorHAnsi"/>
          <w:sz w:val="24"/>
          <w:szCs w:val="24"/>
          <w:lang w:val="en-US"/>
        </w:rPr>
        <w:t xml:space="preserve"> The </w:t>
      </w:r>
      <w:r w:rsidR="00AA17AA" w:rsidRPr="00705DA8">
        <w:rPr>
          <w:rFonts w:ascii="Garamond" w:hAnsi="Garamond" w:cstheme="minorHAnsi"/>
          <w:sz w:val="24"/>
          <w:szCs w:val="24"/>
          <w:lang w:val="en-US"/>
        </w:rPr>
        <w:t xml:space="preserve">diluted </w:t>
      </w:r>
      <w:r w:rsidR="00445601" w:rsidRPr="00705DA8">
        <w:rPr>
          <w:rFonts w:ascii="Garamond" w:hAnsi="Garamond" w:cstheme="minorHAnsi"/>
          <w:sz w:val="24"/>
          <w:szCs w:val="24"/>
          <w:lang w:val="en-US"/>
        </w:rPr>
        <w:t xml:space="preserve">sulfonation </w:t>
      </w:r>
      <w:r w:rsidR="00AA17AA" w:rsidRPr="00705DA8">
        <w:rPr>
          <w:rFonts w:ascii="Garamond" w:hAnsi="Garamond" w:cstheme="minorHAnsi"/>
          <w:sz w:val="24"/>
          <w:szCs w:val="24"/>
          <w:lang w:val="en-US"/>
        </w:rPr>
        <w:t>medium</w:t>
      </w:r>
      <w:r w:rsidR="00445601" w:rsidRPr="00705DA8">
        <w:rPr>
          <w:rFonts w:ascii="Garamond" w:hAnsi="Garamond" w:cstheme="minorHAnsi"/>
          <w:sz w:val="24"/>
          <w:szCs w:val="24"/>
          <w:lang w:val="en-US"/>
        </w:rPr>
        <w:t xml:space="preserve"> containing sulfuric acid was directly used for the electropolymerization from the isomer mixture</w:t>
      </w:r>
      <w:r w:rsidR="00AA17AA" w:rsidRPr="00705DA8">
        <w:rPr>
          <w:rFonts w:ascii="Garamond" w:hAnsi="Garamond" w:cstheme="minorHAnsi"/>
          <w:sz w:val="24"/>
          <w:szCs w:val="24"/>
          <w:lang w:val="en-US"/>
        </w:rPr>
        <w:t xml:space="preserve"> (see above)</w:t>
      </w:r>
      <w:r w:rsidR="00445601" w:rsidRPr="00705DA8">
        <w:rPr>
          <w:rFonts w:ascii="Garamond" w:hAnsi="Garamond" w:cstheme="minorHAnsi"/>
          <w:sz w:val="24"/>
          <w:szCs w:val="24"/>
          <w:lang w:val="en-US"/>
        </w:rPr>
        <w:t>.</w:t>
      </w:r>
    </w:p>
    <w:p w14:paraId="3EAC85FC" w14:textId="77777777" w:rsidR="00F34412" w:rsidRPr="00705DA8" w:rsidRDefault="00F34412" w:rsidP="00F34412">
      <w:pPr>
        <w:spacing w:line="360" w:lineRule="auto"/>
        <w:contextualSpacing/>
        <w:jc w:val="both"/>
        <w:rPr>
          <w:rFonts w:ascii="Garamond" w:hAnsi="Garamond" w:cstheme="minorHAnsi"/>
          <w:sz w:val="24"/>
          <w:szCs w:val="24"/>
          <w:lang w:val="en-US"/>
        </w:rPr>
      </w:pPr>
      <w:r w:rsidRPr="00705DA8">
        <w:rPr>
          <w:rFonts w:ascii="Garamond" w:hAnsi="Garamond" w:cstheme="minorHAnsi"/>
          <w:sz w:val="24"/>
          <w:szCs w:val="24"/>
          <w:lang w:val="en-US"/>
        </w:rPr>
        <w:t>F</w:t>
      </w:r>
      <w:r w:rsidRPr="00705DA8">
        <w:rPr>
          <w:rFonts w:ascii="Garamond" w:hAnsi="Garamond" w:cstheme="minorHAnsi"/>
          <w:sz w:val="24"/>
          <w:szCs w:val="24"/>
          <w:lang w:val="en-GB"/>
        </w:rPr>
        <w:t xml:space="preserve">or anion exchange polymers, </w:t>
      </w:r>
      <w:r w:rsidR="001C224B" w:rsidRPr="00705DA8">
        <w:rPr>
          <w:rFonts w:ascii="Garamond" w:hAnsi="Garamond" w:cstheme="minorHAnsi"/>
          <w:sz w:val="24"/>
          <w:szCs w:val="24"/>
          <w:lang w:val="en-GB"/>
        </w:rPr>
        <w:t xml:space="preserve">after many preliminary tests, </w:t>
      </w:r>
      <w:r w:rsidRPr="00705DA8">
        <w:rPr>
          <w:rFonts w:ascii="Garamond" w:hAnsi="Garamond" w:cstheme="minorHAnsi"/>
          <w:sz w:val="24"/>
          <w:szCs w:val="24"/>
          <w:lang w:val="en-GB"/>
        </w:rPr>
        <w:t>the best results wer</w:t>
      </w:r>
      <w:r w:rsidR="00471C1D" w:rsidRPr="00705DA8">
        <w:rPr>
          <w:rFonts w:ascii="Garamond" w:hAnsi="Garamond" w:cstheme="minorHAnsi"/>
          <w:sz w:val="24"/>
          <w:szCs w:val="24"/>
          <w:lang w:val="en-GB"/>
        </w:rPr>
        <w:t>e obtained on glassy carbon</w:t>
      </w:r>
      <w:r w:rsidRPr="00705DA8">
        <w:rPr>
          <w:rFonts w:ascii="Garamond" w:hAnsi="Garamond" w:cstheme="minorHAnsi"/>
          <w:sz w:val="24"/>
          <w:szCs w:val="24"/>
          <w:lang w:val="en-GB"/>
        </w:rPr>
        <w:t xml:space="preserve"> with a dimethylsulfoxide (DMSO) solution containing 10</w:t>
      </w:r>
      <w:r w:rsidRPr="00705DA8">
        <w:rPr>
          <w:rFonts w:ascii="Garamond" w:hAnsi="Garamond" w:cstheme="minorHAnsi"/>
          <w:sz w:val="24"/>
          <w:szCs w:val="24"/>
          <w:vertAlign w:val="superscript"/>
          <w:lang w:val="en-GB"/>
        </w:rPr>
        <w:t>-3</w:t>
      </w:r>
      <w:r w:rsidRPr="00705DA8">
        <w:rPr>
          <w:rFonts w:ascii="Garamond" w:hAnsi="Garamond" w:cstheme="minorHAnsi"/>
          <w:sz w:val="24"/>
          <w:szCs w:val="24"/>
          <w:lang w:val="en-GB"/>
        </w:rPr>
        <w:t xml:space="preserve"> M of VBTMA or ABDMA precursor and 0.25 M of LiClO</w:t>
      </w:r>
      <w:r w:rsidRPr="00705DA8">
        <w:rPr>
          <w:rFonts w:ascii="Garamond" w:hAnsi="Garamond" w:cstheme="minorHAnsi"/>
          <w:sz w:val="24"/>
          <w:szCs w:val="24"/>
          <w:vertAlign w:val="subscript"/>
          <w:lang w:val="en-GB"/>
        </w:rPr>
        <w:t>4</w:t>
      </w:r>
      <w:r w:rsidRPr="00705DA8">
        <w:rPr>
          <w:rFonts w:ascii="Garamond" w:hAnsi="Garamond" w:cstheme="minorHAnsi"/>
          <w:sz w:val="24"/>
          <w:szCs w:val="24"/>
          <w:lang w:val="en-GB"/>
        </w:rPr>
        <w:t xml:space="preserve">. </w:t>
      </w:r>
      <w:r w:rsidRPr="00705DA8">
        <w:rPr>
          <w:rFonts w:ascii="Garamond" w:hAnsi="Garamond" w:cstheme="minorHAnsi"/>
          <w:sz w:val="24"/>
          <w:szCs w:val="24"/>
          <w:lang w:val="en-US"/>
        </w:rPr>
        <w:t xml:space="preserve">CV was typically performed </w:t>
      </w:r>
      <w:r w:rsidR="00471C1D" w:rsidRPr="00705DA8">
        <w:rPr>
          <w:rFonts w:ascii="Garamond" w:hAnsi="Garamond" w:cstheme="minorHAnsi"/>
          <w:sz w:val="24"/>
          <w:szCs w:val="24"/>
          <w:lang w:val="en-US"/>
        </w:rPr>
        <w:t>i</w:t>
      </w:r>
      <w:r w:rsidR="001C224B" w:rsidRPr="00705DA8">
        <w:rPr>
          <w:rFonts w:ascii="Garamond" w:hAnsi="Garamond" w:cstheme="minorHAnsi"/>
          <w:sz w:val="24"/>
          <w:szCs w:val="24"/>
          <w:lang w:val="en-US"/>
        </w:rPr>
        <w:t xml:space="preserve">n a cathodic potential range </w:t>
      </w:r>
      <w:r w:rsidRPr="00705DA8">
        <w:rPr>
          <w:rFonts w:ascii="Garamond" w:hAnsi="Garamond" w:cstheme="minorHAnsi"/>
          <w:sz w:val="24"/>
          <w:szCs w:val="24"/>
          <w:lang w:val="en-US"/>
        </w:rPr>
        <w:t>between -1.0 and -2.</w:t>
      </w:r>
      <w:r w:rsidR="00471C1D" w:rsidRPr="00705DA8">
        <w:rPr>
          <w:rFonts w:ascii="Garamond" w:hAnsi="Garamond" w:cstheme="minorHAnsi"/>
          <w:sz w:val="24"/>
          <w:szCs w:val="24"/>
          <w:lang w:val="en-US"/>
        </w:rPr>
        <w:t>1</w:t>
      </w:r>
      <w:r w:rsidRPr="00705DA8">
        <w:rPr>
          <w:rFonts w:ascii="Garamond" w:hAnsi="Garamond" w:cstheme="minorHAnsi"/>
          <w:sz w:val="24"/>
          <w:szCs w:val="24"/>
          <w:lang w:val="en-US"/>
        </w:rPr>
        <w:t xml:space="preserve"> V vs. Ag/AgCl with a scan rate of 20 mV/s.  </w:t>
      </w:r>
    </w:p>
    <w:p w14:paraId="7B9CE504" w14:textId="77777777" w:rsidR="00DE39DA" w:rsidRPr="00705DA8" w:rsidRDefault="00DE39DA" w:rsidP="00DE39DA">
      <w:pPr>
        <w:spacing w:after="0" w:line="360" w:lineRule="auto"/>
        <w:jc w:val="both"/>
        <w:rPr>
          <w:rFonts w:ascii="Garamond" w:hAnsi="Garamond" w:cstheme="minorHAnsi"/>
          <w:sz w:val="24"/>
          <w:szCs w:val="24"/>
          <w:lang w:val="en-US"/>
        </w:rPr>
      </w:pPr>
    </w:p>
    <w:p w14:paraId="4D0ACDCD" w14:textId="77777777" w:rsidR="00DE39DA" w:rsidRPr="00705DA8" w:rsidRDefault="00DE39DA" w:rsidP="00DE39DA">
      <w:pPr>
        <w:spacing w:after="0" w:line="360" w:lineRule="auto"/>
        <w:jc w:val="both"/>
        <w:rPr>
          <w:rFonts w:ascii="Garamond" w:hAnsi="Garamond" w:cstheme="minorHAnsi"/>
          <w:sz w:val="24"/>
          <w:szCs w:val="24"/>
          <w:lang w:val="en-US"/>
        </w:rPr>
      </w:pPr>
      <w:r w:rsidRPr="00705DA8">
        <w:rPr>
          <w:rFonts w:ascii="Garamond" w:hAnsi="Garamond" w:cstheme="minorHAnsi"/>
          <w:sz w:val="24"/>
          <w:szCs w:val="24"/>
          <w:lang w:val="en-US"/>
        </w:rPr>
        <w:t>2.3. Characterization</w:t>
      </w:r>
    </w:p>
    <w:p w14:paraId="32861B59" w14:textId="77777777" w:rsidR="00AC16BB" w:rsidRPr="00705DA8" w:rsidRDefault="00AC16BB" w:rsidP="00DE39DA">
      <w:pPr>
        <w:spacing w:after="0" w:line="360" w:lineRule="auto"/>
        <w:jc w:val="both"/>
        <w:rPr>
          <w:rFonts w:ascii="Garamond" w:hAnsi="Garamond" w:cstheme="minorHAnsi"/>
          <w:sz w:val="24"/>
          <w:szCs w:val="24"/>
          <w:lang w:val="en-US"/>
        </w:rPr>
      </w:pPr>
    </w:p>
    <w:p w14:paraId="1240151F" w14:textId="6F333225" w:rsidR="00150CDE" w:rsidRPr="00705DA8" w:rsidRDefault="00C44533" w:rsidP="00150CDE">
      <w:pPr>
        <w:spacing w:after="0" w:line="360" w:lineRule="auto"/>
        <w:jc w:val="both"/>
        <w:rPr>
          <w:rFonts w:ascii="Garamond" w:hAnsi="Garamond" w:cstheme="minorHAnsi"/>
          <w:sz w:val="24"/>
          <w:szCs w:val="24"/>
          <w:lang w:val="en-US"/>
        </w:rPr>
      </w:pPr>
      <w:r w:rsidRPr="00705DA8">
        <w:rPr>
          <w:rFonts w:ascii="Garamond" w:hAnsi="Garamond" w:cstheme="minorHAnsi"/>
          <w:sz w:val="24"/>
          <w:szCs w:val="24"/>
          <w:vertAlign w:val="superscript"/>
          <w:lang w:val="en-GB"/>
        </w:rPr>
        <w:t>1</w:t>
      </w:r>
      <w:r w:rsidRPr="00705DA8">
        <w:rPr>
          <w:rFonts w:ascii="Garamond" w:hAnsi="Garamond" w:cstheme="minorHAnsi"/>
          <w:sz w:val="24"/>
          <w:szCs w:val="24"/>
          <w:lang w:val="en-GB"/>
        </w:rPr>
        <w:t xml:space="preserve">H NMR spectra were recorded with a Bruker Avance 400 spectrometer operating at 400.13 MHz. Chemical shifts (ppm) are referenced to tetramethylsilane (TMS). </w:t>
      </w:r>
      <w:r w:rsidR="00084668" w:rsidRPr="00705DA8">
        <w:rPr>
          <w:rFonts w:ascii="Garamond" w:hAnsi="Garamond" w:cstheme="minorHAnsi"/>
          <w:sz w:val="24"/>
          <w:szCs w:val="24"/>
          <w:lang w:val="en-GB"/>
        </w:rPr>
        <w:t>FTIR s</w:t>
      </w:r>
      <w:r w:rsidR="0080335B" w:rsidRPr="00705DA8">
        <w:rPr>
          <w:rFonts w:ascii="Garamond" w:hAnsi="Garamond" w:cstheme="minorHAnsi"/>
          <w:sz w:val="24"/>
          <w:szCs w:val="24"/>
          <w:lang w:val="en-GB"/>
        </w:rPr>
        <w:t>pectra were observed using</w:t>
      </w:r>
      <w:r w:rsidR="00084668" w:rsidRPr="00705DA8">
        <w:rPr>
          <w:rFonts w:ascii="Garamond" w:hAnsi="Garamond" w:cstheme="minorHAnsi"/>
          <w:sz w:val="24"/>
          <w:szCs w:val="24"/>
          <w:lang w:val="en-GB"/>
        </w:rPr>
        <w:t xml:space="preserve"> a </w:t>
      </w:r>
      <w:r w:rsidR="0080335B" w:rsidRPr="00705DA8">
        <w:rPr>
          <w:rFonts w:ascii="Garamond" w:hAnsi="Garamond" w:cstheme="minorHAnsi"/>
          <w:sz w:val="24"/>
          <w:szCs w:val="24"/>
          <w:lang w:val="en-GB"/>
        </w:rPr>
        <w:t>Perkin Elmer instrument.</w:t>
      </w:r>
      <w:r w:rsidR="00150CDE">
        <w:rPr>
          <w:rFonts w:ascii="Garamond" w:hAnsi="Garamond" w:cstheme="minorHAnsi"/>
          <w:sz w:val="24"/>
          <w:szCs w:val="24"/>
          <w:lang w:val="en-GB"/>
        </w:rPr>
        <w:t xml:space="preserve"> </w:t>
      </w:r>
      <w:r w:rsidR="00150CDE" w:rsidRPr="00705DA8">
        <w:rPr>
          <w:rFonts w:ascii="Garamond" w:hAnsi="Garamond" w:cstheme="minorHAnsi"/>
          <w:sz w:val="24"/>
          <w:szCs w:val="24"/>
          <w:lang w:val="en-US"/>
        </w:rPr>
        <w:t>Electrochemical Impedance Spectroscopy (EIS</w:t>
      </w:r>
      <w:r w:rsidR="00150CDE">
        <w:rPr>
          <w:rFonts w:ascii="Garamond" w:hAnsi="Garamond" w:cstheme="minorHAnsi"/>
          <w:sz w:val="24"/>
          <w:szCs w:val="24"/>
          <w:lang w:val="en-US"/>
        </w:rPr>
        <w:t xml:space="preserve">, </w:t>
      </w:r>
      <w:r w:rsidR="00150CDE" w:rsidRPr="00705DA8">
        <w:rPr>
          <w:rFonts w:ascii="Garamond" w:hAnsi="Garamond" w:cstheme="minorHAnsi"/>
          <w:sz w:val="24"/>
          <w:szCs w:val="24"/>
          <w:lang w:val="en-US"/>
        </w:rPr>
        <w:t xml:space="preserve">BioLogic VP300) </w:t>
      </w:r>
      <w:r w:rsidR="00150CDE">
        <w:rPr>
          <w:rFonts w:ascii="Garamond" w:hAnsi="Garamond" w:cstheme="minorHAnsi"/>
          <w:sz w:val="24"/>
          <w:szCs w:val="24"/>
          <w:lang w:val="en-US"/>
        </w:rPr>
        <w:t xml:space="preserve">measurements </w:t>
      </w:r>
      <w:r w:rsidR="00150CDE" w:rsidRPr="00705DA8">
        <w:rPr>
          <w:rFonts w:ascii="Garamond" w:hAnsi="Garamond" w:cstheme="minorHAnsi"/>
          <w:sz w:val="24"/>
          <w:szCs w:val="24"/>
          <w:lang w:val="en-US"/>
        </w:rPr>
        <w:t xml:space="preserve">of the cell </w:t>
      </w:r>
      <w:r w:rsidR="00150CDE">
        <w:rPr>
          <w:rFonts w:ascii="Garamond" w:hAnsi="Garamond" w:cstheme="minorHAnsi"/>
          <w:sz w:val="24"/>
          <w:szCs w:val="24"/>
          <w:lang w:val="en-US"/>
        </w:rPr>
        <w:t xml:space="preserve">were performed </w:t>
      </w:r>
      <w:r w:rsidR="00150CDE" w:rsidRPr="00705DA8">
        <w:rPr>
          <w:rFonts w:ascii="Garamond" w:hAnsi="Garamond" w:cstheme="minorHAnsi"/>
          <w:sz w:val="24"/>
          <w:szCs w:val="24"/>
          <w:lang w:val="en-US"/>
        </w:rPr>
        <w:t xml:space="preserve">before and after </w:t>
      </w:r>
      <w:r w:rsidR="004E1034">
        <w:rPr>
          <w:rFonts w:ascii="Garamond" w:hAnsi="Garamond" w:cstheme="minorHAnsi"/>
          <w:sz w:val="24"/>
          <w:szCs w:val="24"/>
          <w:lang w:val="en-US"/>
        </w:rPr>
        <w:t xml:space="preserve">the </w:t>
      </w:r>
      <w:r w:rsidR="00150CDE" w:rsidRPr="00705DA8">
        <w:rPr>
          <w:rFonts w:ascii="Garamond" w:hAnsi="Garamond" w:cstheme="minorHAnsi"/>
          <w:sz w:val="24"/>
          <w:szCs w:val="24"/>
          <w:lang w:val="en-US"/>
        </w:rPr>
        <w:t>electropolymerisation. The impedance spectra were recorded between 1 Hz to 1 MHz with an oscillating voltage amplitude of 20 mV. The thickness of the ionomer layer was determined using a micrometer (Mitutoyo IP65).</w:t>
      </w:r>
    </w:p>
    <w:p w14:paraId="26FA034A" w14:textId="79A88828" w:rsidR="00DE39DA" w:rsidRPr="00705DA8" w:rsidRDefault="00DE39DA" w:rsidP="00FA2890">
      <w:pPr>
        <w:spacing w:after="0" w:line="360" w:lineRule="auto"/>
        <w:jc w:val="both"/>
        <w:rPr>
          <w:rFonts w:ascii="Garamond" w:hAnsi="Garamond" w:cstheme="minorHAnsi"/>
          <w:sz w:val="24"/>
          <w:szCs w:val="24"/>
          <w:lang w:val="en-GB"/>
        </w:rPr>
      </w:pPr>
    </w:p>
    <w:p w14:paraId="605CFF8E" w14:textId="77777777" w:rsidR="007D4C90" w:rsidRPr="00705DA8" w:rsidRDefault="00A81CA6"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 xml:space="preserve">3. </w:t>
      </w:r>
      <w:r w:rsidR="00451EB0" w:rsidRPr="00705DA8">
        <w:rPr>
          <w:rFonts w:ascii="Garamond" w:hAnsi="Garamond" w:cstheme="minorHAnsi"/>
          <w:b/>
          <w:sz w:val="24"/>
          <w:szCs w:val="24"/>
          <w:lang w:val="en-GB"/>
        </w:rPr>
        <w:t>Results</w:t>
      </w:r>
    </w:p>
    <w:p w14:paraId="6AC4C3F9" w14:textId="77777777" w:rsidR="00CC4F67" w:rsidRPr="00705DA8" w:rsidRDefault="00CC4F67" w:rsidP="00FA2890">
      <w:pPr>
        <w:spacing w:after="0" w:line="360" w:lineRule="auto"/>
        <w:jc w:val="both"/>
        <w:rPr>
          <w:rFonts w:ascii="Garamond" w:hAnsi="Garamond" w:cstheme="minorHAnsi"/>
          <w:b/>
          <w:sz w:val="24"/>
          <w:szCs w:val="24"/>
          <w:lang w:val="en-GB"/>
        </w:rPr>
      </w:pPr>
    </w:p>
    <w:p w14:paraId="199F1C0C" w14:textId="77777777" w:rsidR="00CC4F67" w:rsidRPr="00705DA8" w:rsidRDefault="00A81CA6"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3.1. Electropolymerization of proton-conducting ionomer: SPPE</w:t>
      </w:r>
    </w:p>
    <w:p w14:paraId="0803C41E" w14:textId="77777777" w:rsidR="00A81CA6" w:rsidRPr="00705DA8" w:rsidRDefault="00A81CA6" w:rsidP="00FA2890">
      <w:pPr>
        <w:spacing w:after="0" w:line="360" w:lineRule="auto"/>
        <w:jc w:val="both"/>
        <w:rPr>
          <w:rFonts w:ascii="Garamond" w:hAnsi="Garamond" w:cstheme="minorHAnsi"/>
          <w:sz w:val="24"/>
          <w:szCs w:val="24"/>
          <w:lang w:val="en-GB"/>
        </w:rPr>
      </w:pPr>
    </w:p>
    <w:p w14:paraId="13875884" w14:textId="17436527" w:rsidR="008119A4" w:rsidRPr="00705DA8" w:rsidRDefault="008119A4" w:rsidP="008119A4">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Figure 2 shows typical cyclovoltammograms of the electropolymerisation of SPPE from pure o- and p-</w:t>
      </w:r>
      <w:r w:rsidR="003F0AB5">
        <w:rPr>
          <w:rFonts w:ascii="Garamond" w:hAnsi="Garamond" w:cstheme="minorHAnsi"/>
          <w:sz w:val="24"/>
          <w:szCs w:val="24"/>
          <w:lang w:val="en-GB"/>
        </w:rPr>
        <w:t>hydroxybenzenesulfonic acid</w:t>
      </w:r>
      <w:r w:rsidRPr="00705DA8">
        <w:rPr>
          <w:rFonts w:ascii="Garamond" w:hAnsi="Garamond" w:cstheme="minorHAnsi"/>
          <w:sz w:val="24"/>
          <w:szCs w:val="24"/>
          <w:lang w:val="en-GB"/>
        </w:rPr>
        <w:t xml:space="preserve"> </w:t>
      </w:r>
      <w:r w:rsidRPr="00705DA8">
        <w:rPr>
          <w:rFonts w:ascii="Garamond" w:hAnsi="Garamond" w:cstheme="minorHAnsi"/>
          <w:sz w:val="24"/>
          <w:szCs w:val="24"/>
          <w:lang w:val="en-GB"/>
        </w:rPr>
        <w:fldChar w:fldCharType="begin">
          <w:fldData xml:space="preserve">PEVuZE5vdGU+PENpdGU+PEF1dGhvcj5CcmFnbGlhPC9BdXRob3I+PFllYXI+MjAxNjwvWWVhcj48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cmFnbGlhPC9BdXRob3I+PFllYXI+MjAxNjwvWWVhcj48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Pr="00705DA8">
        <w:rPr>
          <w:rFonts w:ascii="Garamond" w:hAnsi="Garamond" w:cstheme="minorHAnsi"/>
          <w:sz w:val="24"/>
          <w:szCs w:val="24"/>
          <w:lang w:val="en-GB"/>
        </w:rPr>
      </w:r>
      <w:r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54]</w:t>
      </w:r>
      <w:r w:rsidRPr="00705DA8">
        <w:rPr>
          <w:rFonts w:ascii="Garamond" w:hAnsi="Garamond" w:cstheme="minorHAnsi"/>
          <w:sz w:val="24"/>
          <w:szCs w:val="24"/>
          <w:lang w:val="en-GB"/>
        </w:rPr>
        <w:fldChar w:fldCharType="end"/>
      </w:r>
      <w:r w:rsidRPr="00705DA8">
        <w:rPr>
          <w:rFonts w:ascii="Garamond" w:hAnsi="Garamond" w:cstheme="minorHAnsi"/>
          <w:sz w:val="24"/>
          <w:szCs w:val="24"/>
          <w:lang w:val="en-GB"/>
        </w:rPr>
        <w:t>. In order to avoid anodic side reactions, especially the oxygen evolution reaction (OER), the anodic potential range was kept below 1.4 V vs Ag/AgCl, where OER should not occur in aqueous media, and acidic conditions were applied, which increases the Nernst potential.</w:t>
      </w:r>
    </w:p>
    <w:p w14:paraId="4A5B7A79" w14:textId="138F6E69" w:rsidR="00A81CA6" w:rsidRPr="00705DA8" w:rsidRDefault="008119A4"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The decrease of the curren</w:t>
      </w:r>
      <w:r w:rsidR="00150CDE">
        <w:rPr>
          <w:rFonts w:ascii="Garamond" w:hAnsi="Garamond" w:cstheme="minorHAnsi"/>
          <w:sz w:val="24"/>
          <w:szCs w:val="24"/>
          <w:lang w:val="en-GB"/>
        </w:rPr>
        <w:t>t density with the cycle number</w:t>
      </w:r>
      <w:r w:rsidRPr="00705DA8">
        <w:rPr>
          <w:rFonts w:ascii="Garamond" w:hAnsi="Garamond" w:cstheme="minorHAnsi"/>
          <w:sz w:val="24"/>
          <w:szCs w:val="24"/>
          <w:lang w:val="en-GB"/>
        </w:rPr>
        <w:t xml:space="preserve"> is due to the increase of the electrode resistance by the formation of the resistive continuous SPPE layer. The ionomer electrodeposition is </w:t>
      </w:r>
      <w:r w:rsidRPr="00705DA8">
        <w:rPr>
          <w:rFonts w:ascii="Garamond" w:hAnsi="Garamond" w:cstheme="minorHAnsi"/>
          <w:sz w:val="24"/>
          <w:szCs w:val="24"/>
          <w:lang w:val="en-GB"/>
        </w:rPr>
        <w:lastRenderedPageBreak/>
        <w:t>thus a self-limiting process giving thin ionomer separators. One notices a much larger current densit</w:t>
      </w:r>
      <w:r w:rsidR="00150CDE">
        <w:rPr>
          <w:rFonts w:ascii="Garamond" w:hAnsi="Garamond" w:cstheme="minorHAnsi"/>
          <w:sz w:val="24"/>
          <w:szCs w:val="24"/>
          <w:lang w:val="en-GB"/>
        </w:rPr>
        <w:t xml:space="preserve">y for the o-isomer, which </w:t>
      </w:r>
      <w:r w:rsidRPr="00705DA8">
        <w:rPr>
          <w:rFonts w:ascii="Garamond" w:hAnsi="Garamond" w:cstheme="minorHAnsi"/>
          <w:sz w:val="24"/>
          <w:szCs w:val="24"/>
          <w:lang w:val="en-GB"/>
        </w:rPr>
        <w:t xml:space="preserve">can be related to the polymerisation mechanism </w:t>
      </w:r>
      <w:r w:rsidR="00150CDE">
        <w:rPr>
          <w:rFonts w:ascii="Garamond" w:hAnsi="Garamond" w:cstheme="minorHAnsi"/>
          <w:sz w:val="24"/>
          <w:szCs w:val="24"/>
          <w:lang w:val="en-GB"/>
        </w:rPr>
        <w:t>(see below)</w:t>
      </w:r>
      <w:r w:rsidRPr="00705DA8">
        <w:rPr>
          <w:rFonts w:ascii="Garamond" w:hAnsi="Garamond" w:cstheme="minorHAnsi"/>
          <w:sz w:val="24"/>
          <w:szCs w:val="24"/>
          <w:lang w:val="en-GB"/>
        </w:rPr>
        <w:t>.</w:t>
      </w:r>
    </w:p>
    <w:p w14:paraId="3276487A" w14:textId="77777777" w:rsidR="007D4C90" w:rsidRPr="00705DA8" w:rsidRDefault="007D4C90" w:rsidP="00FA2890">
      <w:pPr>
        <w:spacing w:after="0" w:line="360" w:lineRule="auto"/>
        <w:jc w:val="both"/>
        <w:rPr>
          <w:rFonts w:ascii="Garamond" w:hAnsi="Garamond" w:cstheme="minorHAnsi"/>
          <w:sz w:val="24"/>
          <w:szCs w:val="24"/>
          <w:lang w:val="en-GB"/>
        </w:rPr>
      </w:pPr>
    </w:p>
    <w:p w14:paraId="7EC745F6" w14:textId="0A408D77" w:rsidR="007D4C90" w:rsidRPr="00705DA8" w:rsidRDefault="007D4C90" w:rsidP="00FA2890">
      <w:pPr>
        <w:spacing w:after="0" w:line="360" w:lineRule="auto"/>
        <w:jc w:val="both"/>
        <w:rPr>
          <w:rFonts w:ascii="Garamond" w:hAnsi="Garamond" w:cstheme="minorHAnsi"/>
          <w:sz w:val="24"/>
          <w:szCs w:val="24"/>
          <w:lang w:val="en-GB"/>
        </w:rPr>
      </w:pPr>
    </w:p>
    <w:p w14:paraId="7198533F" w14:textId="0E940632" w:rsidR="00DC6CAE" w:rsidRDefault="00DC6CAE" w:rsidP="00FA2890">
      <w:pPr>
        <w:spacing w:after="0" w:line="360" w:lineRule="auto"/>
        <w:jc w:val="both"/>
        <w:rPr>
          <w:rFonts w:ascii="Garamond" w:hAnsi="Garamond" w:cstheme="minorHAnsi"/>
          <w:sz w:val="24"/>
          <w:szCs w:val="24"/>
          <w:lang w:val="en-GB"/>
        </w:rPr>
      </w:pPr>
      <w:r>
        <w:rPr>
          <w:noProof/>
          <w:lang w:val="fr-FR" w:eastAsia="fr-FR"/>
        </w:rPr>
        <w:drawing>
          <wp:inline distT="0" distB="0" distL="0" distR="0" wp14:anchorId="411E3178" wp14:editId="618EBD49">
            <wp:extent cx="4718050" cy="2914650"/>
            <wp:effectExtent l="0" t="0" r="6350" b="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FBE7345" w14:textId="77777777" w:rsidR="00DC6CAE" w:rsidRDefault="00DC6CAE" w:rsidP="00FA2890">
      <w:pPr>
        <w:spacing w:after="0" w:line="360" w:lineRule="auto"/>
        <w:jc w:val="both"/>
        <w:rPr>
          <w:rFonts w:ascii="Garamond" w:hAnsi="Garamond" w:cstheme="minorHAnsi"/>
          <w:sz w:val="24"/>
          <w:szCs w:val="24"/>
          <w:lang w:val="en-GB"/>
        </w:rPr>
      </w:pPr>
    </w:p>
    <w:p w14:paraId="3DD3DFCF" w14:textId="4CD34179" w:rsidR="007D4C90" w:rsidRPr="00705DA8" w:rsidRDefault="00FC70F3"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Figure 2</w:t>
      </w:r>
      <w:r w:rsidR="00A81CA6" w:rsidRPr="00705DA8">
        <w:rPr>
          <w:rFonts w:ascii="Garamond" w:hAnsi="Garamond" w:cstheme="minorHAnsi"/>
          <w:sz w:val="24"/>
          <w:szCs w:val="24"/>
          <w:lang w:val="en-GB"/>
        </w:rPr>
        <w:t>. Cyclovoltammograms of th</w:t>
      </w:r>
      <w:r w:rsidR="008119A4" w:rsidRPr="00705DA8">
        <w:rPr>
          <w:rFonts w:ascii="Garamond" w:hAnsi="Garamond" w:cstheme="minorHAnsi"/>
          <w:sz w:val="24"/>
          <w:szCs w:val="24"/>
          <w:lang w:val="en-GB"/>
        </w:rPr>
        <w:t xml:space="preserve">e electropolymerization of SPPE from pure o- </w:t>
      </w:r>
      <w:r w:rsidR="00150CDE">
        <w:rPr>
          <w:rFonts w:ascii="Garamond" w:hAnsi="Garamond" w:cstheme="minorHAnsi"/>
          <w:sz w:val="24"/>
          <w:szCs w:val="24"/>
          <w:lang w:val="en-GB"/>
        </w:rPr>
        <w:t>or</w:t>
      </w:r>
      <w:r w:rsidR="008119A4" w:rsidRPr="00705DA8">
        <w:rPr>
          <w:rFonts w:ascii="Garamond" w:hAnsi="Garamond" w:cstheme="minorHAnsi"/>
          <w:sz w:val="24"/>
          <w:szCs w:val="24"/>
          <w:lang w:val="en-GB"/>
        </w:rPr>
        <w:t xml:space="preserve"> p-isomers</w:t>
      </w:r>
      <w:r w:rsidR="0089134B" w:rsidRPr="00705DA8">
        <w:rPr>
          <w:rFonts w:ascii="Garamond" w:hAnsi="Garamond" w:cstheme="minorHAnsi"/>
          <w:sz w:val="24"/>
          <w:szCs w:val="24"/>
          <w:lang w:val="en-GB"/>
        </w:rPr>
        <w:t xml:space="preserve"> on glassy carbon</w:t>
      </w:r>
      <w:r w:rsidR="008119A4" w:rsidRPr="00705DA8">
        <w:rPr>
          <w:rFonts w:ascii="Garamond" w:hAnsi="Garamond" w:cstheme="minorHAnsi"/>
          <w:sz w:val="24"/>
          <w:szCs w:val="24"/>
          <w:lang w:val="en-GB"/>
        </w:rPr>
        <w:t>. The cycle numbers are indicated.</w:t>
      </w:r>
    </w:p>
    <w:p w14:paraId="043DE258" w14:textId="77777777" w:rsidR="00A81CA6" w:rsidRPr="00705DA8" w:rsidRDefault="00A81CA6" w:rsidP="00FA2890">
      <w:pPr>
        <w:spacing w:after="0" w:line="360" w:lineRule="auto"/>
        <w:jc w:val="both"/>
        <w:rPr>
          <w:rFonts w:ascii="Garamond" w:hAnsi="Garamond" w:cstheme="minorHAnsi"/>
          <w:sz w:val="24"/>
          <w:szCs w:val="24"/>
          <w:lang w:val="en-GB"/>
        </w:rPr>
      </w:pPr>
    </w:p>
    <w:p w14:paraId="5520EAC9" w14:textId="0F547AA1" w:rsidR="00D456A8" w:rsidRPr="00705DA8" w:rsidRDefault="009D4F3E"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The electropolymerisation from an isomer mixture (60 % p-isomer, 20 % o-isomer, 20 % unsulfonated phenol) gave a peak current density between 0.3 (steel) and 0.4 mA/cm</w:t>
      </w:r>
      <w:r w:rsidRPr="00705DA8">
        <w:rPr>
          <w:rFonts w:ascii="Garamond" w:hAnsi="Garamond" w:cstheme="minorHAnsi"/>
          <w:sz w:val="24"/>
          <w:szCs w:val="24"/>
          <w:vertAlign w:val="superscript"/>
          <w:lang w:val="en-GB"/>
        </w:rPr>
        <w:t>2</w:t>
      </w:r>
      <w:r w:rsidRPr="00705DA8">
        <w:rPr>
          <w:rFonts w:ascii="Garamond" w:hAnsi="Garamond" w:cstheme="minorHAnsi"/>
          <w:sz w:val="24"/>
          <w:szCs w:val="24"/>
          <w:lang w:val="en-GB"/>
        </w:rPr>
        <w:t xml:space="preserve"> (carbon)</w:t>
      </w:r>
      <w:r w:rsidR="00D456A8" w:rsidRPr="00705DA8">
        <w:rPr>
          <w:rFonts w:ascii="Garamond" w:hAnsi="Garamond" w:cstheme="minorHAnsi"/>
          <w:sz w:val="24"/>
          <w:szCs w:val="24"/>
          <w:lang w:val="en-GB"/>
        </w:rPr>
        <w:t xml:space="preserve"> </w:t>
      </w:r>
      <w:r w:rsidR="00D456A8" w:rsidRPr="00705DA8">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Hou&lt;/Author&gt;&lt;Year&gt;2013&lt;/Year&gt;&lt;IDText&gt;Electropolymerization of sulfonated phenol by cyclic voltammetry&lt;/IDText&gt;&lt;DisplayText&gt;[55]&lt;/DisplayText&gt;&lt;record&gt;&lt;dates&gt;&lt;pub-dates&gt;&lt;date&gt;Aug&lt;/date&gt;&lt;/pub-dates&gt;&lt;year&gt;2013&lt;/year&gt;&lt;/dates&gt;&lt;urls&gt;&lt;related-urls&gt;&lt;url&gt;&amp;lt;Go to ISI&amp;gt;://WOS:000318504500026&lt;/url&gt;&lt;/related-urls&gt;&lt;/urls&gt;&lt;isbn&gt;0021-8995&lt;/isbn&gt;&lt;titles&gt;&lt;title&gt;Electropolymerization of sulfonated phenol by cyclic voltammetry&lt;/title&gt;&lt;secondary-title&gt;Journal of Applied Polymer Science&lt;/secondary-title&gt;&lt;/titles&gt;&lt;pages&gt;1151-1156&lt;/pages&gt;&lt;number&gt;3&lt;/number&gt;&lt;contributors&gt;&lt;authors&gt;&lt;author&gt;Hou, H. Y.&lt;/author&gt;&lt;author&gt;Vacandio, F.&lt;/author&gt;&lt;author&gt;Di Vona, M. L.&lt;/author&gt;&lt;author&gt;Knauth, P.&lt;/author&gt;&lt;/authors&gt;&lt;/contributors&gt;&lt;added-date format="utc"&gt;1371344540&lt;/added-date&gt;&lt;ref-type name="Journal Article"&gt;17&lt;/ref-type&gt;&lt;rec-number&gt;2427&lt;/rec-number&gt;&lt;last-updated-date format="utc"&gt;1541891341&lt;/last-updated-date&gt;&lt;accession-num&gt;WOS:000318504500026&lt;/accession-num&gt;&lt;electronic-resource-num&gt;10.1002/app.38800&lt;/electronic-resource-num&gt;&lt;volume&gt;129&lt;/volume&gt;&lt;/record&gt;&lt;/Cite&gt;&lt;/EndNote&gt;</w:instrText>
      </w:r>
      <w:r w:rsidR="00D456A8" w:rsidRPr="00705DA8">
        <w:rPr>
          <w:rFonts w:ascii="Garamond" w:hAnsi="Garamond" w:cstheme="minorHAnsi"/>
          <w:sz w:val="24"/>
          <w:szCs w:val="24"/>
          <w:lang w:val="en-GB"/>
        </w:rPr>
        <w:fldChar w:fldCharType="separate"/>
      </w:r>
      <w:r w:rsidR="004E1034">
        <w:rPr>
          <w:rFonts w:ascii="Garamond" w:hAnsi="Garamond" w:cstheme="minorHAnsi"/>
          <w:noProof/>
          <w:sz w:val="24"/>
          <w:szCs w:val="24"/>
          <w:lang w:val="en-GB"/>
        </w:rPr>
        <w:t>[55]</w:t>
      </w:r>
      <w:r w:rsidR="00D456A8" w:rsidRPr="00705DA8">
        <w:rPr>
          <w:rFonts w:ascii="Garamond" w:hAnsi="Garamond" w:cstheme="minorHAnsi"/>
          <w:sz w:val="24"/>
          <w:szCs w:val="24"/>
          <w:lang w:val="en-GB"/>
        </w:rPr>
        <w:fldChar w:fldCharType="end"/>
      </w:r>
      <w:r w:rsidRPr="00705DA8">
        <w:rPr>
          <w:rFonts w:ascii="Garamond" w:hAnsi="Garamond" w:cstheme="minorHAnsi"/>
          <w:sz w:val="24"/>
          <w:szCs w:val="24"/>
          <w:lang w:val="en-GB"/>
        </w:rPr>
        <w:t xml:space="preserve">. </w:t>
      </w:r>
      <w:r w:rsidR="00150CDE" w:rsidRPr="00705DA8">
        <w:rPr>
          <w:rFonts w:ascii="Garamond" w:hAnsi="Garamond" w:cstheme="minorHAnsi"/>
          <w:sz w:val="24"/>
          <w:szCs w:val="24"/>
          <w:lang w:val="en-GB"/>
        </w:rPr>
        <w:t>The</w:t>
      </w:r>
      <w:r w:rsidR="00150CDE">
        <w:rPr>
          <w:rFonts w:ascii="Garamond" w:hAnsi="Garamond" w:cstheme="minorHAnsi"/>
          <w:sz w:val="24"/>
          <w:szCs w:val="24"/>
          <w:lang w:val="en-GB"/>
        </w:rPr>
        <w:t xml:space="preserve"> peak</w:t>
      </w:r>
      <w:r w:rsidR="00150CDE" w:rsidRPr="00705DA8">
        <w:rPr>
          <w:rFonts w:ascii="Garamond" w:hAnsi="Garamond" w:cstheme="minorHAnsi"/>
          <w:sz w:val="24"/>
          <w:szCs w:val="24"/>
          <w:lang w:val="en-GB"/>
        </w:rPr>
        <w:t xml:space="preserve"> </w:t>
      </w:r>
      <w:r w:rsidR="00150CDE">
        <w:rPr>
          <w:rFonts w:ascii="Garamond" w:hAnsi="Garamond" w:cstheme="minorHAnsi"/>
          <w:sz w:val="24"/>
          <w:szCs w:val="24"/>
          <w:lang w:val="en-GB"/>
        </w:rPr>
        <w:t>current density</w:t>
      </w:r>
      <w:r w:rsidR="00150CDE" w:rsidRPr="00705DA8">
        <w:rPr>
          <w:rFonts w:ascii="Garamond" w:hAnsi="Garamond" w:cstheme="minorHAnsi"/>
          <w:sz w:val="24"/>
          <w:szCs w:val="24"/>
          <w:lang w:val="en-GB"/>
        </w:rPr>
        <w:t xml:space="preserve"> for the isomer mixture on carbon is in good agreement with the value calculated using the peak current densities </w:t>
      </w:r>
      <w:r w:rsidR="005F4166">
        <w:rPr>
          <w:rFonts w:ascii="Garamond" w:hAnsi="Garamond" w:cstheme="minorHAnsi"/>
          <w:sz w:val="24"/>
          <w:szCs w:val="24"/>
          <w:lang w:val="en-GB"/>
        </w:rPr>
        <w:t>of</w:t>
      </w:r>
      <w:r w:rsidR="00150CDE" w:rsidRPr="00705DA8">
        <w:rPr>
          <w:rFonts w:ascii="Garamond" w:hAnsi="Garamond" w:cstheme="minorHAnsi"/>
          <w:sz w:val="24"/>
          <w:szCs w:val="24"/>
          <w:lang w:val="en-GB"/>
        </w:rPr>
        <w:t xml:space="preserve"> the pure isomers from Figure 2 and the concentrations of the two isomers in the mixture.</w:t>
      </w:r>
      <w:r w:rsidR="005F4166">
        <w:rPr>
          <w:rFonts w:ascii="Garamond" w:hAnsi="Garamond" w:cstheme="minorHAnsi"/>
          <w:sz w:val="24"/>
          <w:szCs w:val="24"/>
          <w:lang w:val="en-GB"/>
        </w:rPr>
        <w:t xml:space="preserve"> </w:t>
      </w:r>
      <w:r w:rsidR="00D456A8" w:rsidRPr="00705DA8">
        <w:rPr>
          <w:rFonts w:ascii="Garamond" w:hAnsi="Garamond" w:cstheme="minorHAnsi"/>
          <w:sz w:val="24"/>
          <w:szCs w:val="24"/>
          <w:lang w:val="en-GB"/>
        </w:rPr>
        <w:t>T</w:t>
      </w:r>
      <w:r w:rsidR="005F4166">
        <w:rPr>
          <w:rFonts w:ascii="Garamond" w:hAnsi="Garamond" w:cstheme="minorHAnsi"/>
          <w:sz w:val="24"/>
          <w:szCs w:val="24"/>
          <w:lang w:val="en-GB"/>
        </w:rPr>
        <w:t>he</w:t>
      </w:r>
      <w:r w:rsidR="00D456A8" w:rsidRPr="00705DA8">
        <w:rPr>
          <w:rFonts w:ascii="Garamond" w:hAnsi="Garamond" w:cstheme="minorHAnsi"/>
          <w:sz w:val="24"/>
          <w:szCs w:val="24"/>
          <w:lang w:val="en-GB"/>
        </w:rPr>
        <w:t xml:space="preserve"> dependence on the electrode </w:t>
      </w:r>
      <w:r w:rsidR="005F4166">
        <w:rPr>
          <w:rFonts w:ascii="Garamond" w:hAnsi="Garamond" w:cstheme="minorHAnsi"/>
          <w:sz w:val="24"/>
          <w:szCs w:val="24"/>
          <w:lang w:val="en-GB"/>
        </w:rPr>
        <w:t xml:space="preserve">material </w:t>
      </w:r>
      <w:r w:rsidR="00D456A8" w:rsidRPr="00705DA8">
        <w:rPr>
          <w:rFonts w:ascii="Garamond" w:hAnsi="Garamond" w:cstheme="minorHAnsi"/>
          <w:sz w:val="24"/>
          <w:szCs w:val="24"/>
          <w:lang w:val="en-GB"/>
        </w:rPr>
        <w:t xml:space="preserve">emphasizes the importance of the interfacial </w:t>
      </w:r>
      <w:r w:rsidR="005F4166">
        <w:rPr>
          <w:rFonts w:ascii="Garamond" w:hAnsi="Garamond" w:cstheme="minorHAnsi"/>
          <w:sz w:val="24"/>
          <w:szCs w:val="24"/>
          <w:lang w:val="en-GB"/>
        </w:rPr>
        <w:t xml:space="preserve">bonds </w:t>
      </w:r>
      <w:r w:rsidR="00D456A8" w:rsidRPr="00705DA8">
        <w:rPr>
          <w:rFonts w:ascii="Garamond" w:hAnsi="Garamond" w:cstheme="minorHAnsi"/>
          <w:sz w:val="24"/>
          <w:szCs w:val="24"/>
          <w:lang w:val="en-GB"/>
        </w:rPr>
        <w:t xml:space="preserve">between the electrode and the ionomer, which modifies the overpotential for </w:t>
      </w:r>
      <w:r w:rsidR="004E1034">
        <w:rPr>
          <w:rFonts w:ascii="Garamond" w:hAnsi="Garamond" w:cstheme="minorHAnsi"/>
          <w:sz w:val="24"/>
          <w:szCs w:val="24"/>
          <w:lang w:val="en-GB"/>
        </w:rPr>
        <w:t xml:space="preserve">the </w:t>
      </w:r>
      <w:r w:rsidR="00D456A8" w:rsidRPr="00705DA8">
        <w:rPr>
          <w:rFonts w:ascii="Garamond" w:hAnsi="Garamond" w:cstheme="minorHAnsi"/>
          <w:sz w:val="24"/>
          <w:szCs w:val="24"/>
          <w:lang w:val="en-GB"/>
        </w:rPr>
        <w:t xml:space="preserve">deposition. </w:t>
      </w:r>
    </w:p>
    <w:p w14:paraId="6ADC1049" w14:textId="5E9B0A92" w:rsidR="00D456A8" w:rsidRPr="00705DA8" w:rsidRDefault="00D456A8" w:rsidP="00D456A8">
      <w:pPr>
        <w:autoSpaceDE w:val="0"/>
        <w:autoSpaceDN w:val="0"/>
        <w:adjustRightInd w:val="0"/>
        <w:spacing w:after="0" w:line="360" w:lineRule="auto"/>
        <w:jc w:val="both"/>
        <w:rPr>
          <w:rFonts w:ascii="Garamond" w:hAnsi="Garamond" w:cs="GulliverRM"/>
          <w:color w:val="000000"/>
          <w:sz w:val="24"/>
          <w:szCs w:val="24"/>
          <w:lang w:val="en-GB"/>
        </w:rPr>
      </w:pPr>
      <w:r w:rsidRPr="00705DA8">
        <w:rPr>
          <w:rFonts w:ascii="Garamond" w:hAnsi="Garamond" w:cs="GulliverRM"/>
          <w:color w:val="000000"/>
          <w:sz w:val="24"/>
          <w:szCs w:val="24"/>
          <w:lang w:val="en-GB"/>
        </w:rPr>
        <w:t xml:space="preserve">Figure 3 shows </w:t>
      </w:r>
      <w:r w:rsidR="005F4166">
        <w:rPr>
          <w:rFonts w:ascii="Garamond" w:hAnsi="Garamond" w:cs="GulliverRM"/>
          <w:color w:val="000000"/>
          <w:sz w:val="24"/>
          <w:szCs w:val="24"/>
          <w:lang w:val="en-GB"/>
        </w:rPr>
        <w:t>a</w:t>
      </w:r>
      <w:r w:rsidRPr="00705DA8">
        <w:rPr>
          <w:rFonts w:ascii="Garamond" w:hAnsi="Garamond" w:cs="GulliverRM"/>
          <w:color w:val="000000"/>
          <w:sz w:val="24"/>
          <w:szCs w:val="24"/>
          <w:lang w:val="en-GB"/>
        </w:rPr>
        <w:t xml:space="preserve"> comparison of NMR spectra of two SPPE polymers obtained starting from a sulfonated phenol isomer mixture (Fig. 3a) and from pure o-precursor (Fig. 3b). The </w:t>
      </w:r>
      <w:r w:rsidR="005F4166">
        <w:rPr>
          <w:rFonts w:ascii="Garamond" w:hAnsi="Garamond" w:cs="GulliverRM"/>
          <w:color w:val="000000"/>
          <w:sz w:val="24"/>
          <w:szCs w:val="24"/>
          <w:lang w:val="en-GB"/>
        </w:rPr>
        <w:t>peaks</w:t>
      </w:r>
      <w:r w:rsidRPr="00705DA8">
        <w:rPr>
          <w:rFonts w:ascii="Garamond" w:hAnsi="Garamond" w:cs="GulliverRM"/>
          <w:color w:val="000000"/>
          <w:sz w:val="24"/>
          <w:szCs w:val="24"/>
          <w:lang w:val="en-GB"/>
        </w:rPr>
        <w:t xml:space="preserve"> are slightly shifted due to the use of different solvents. Both spectra show the typical pattern of tri-substituted phenyl rings with peaks due to the hydrogen atom singlet (A and B signals) on the aromatic ring bearing sulfonic groups, indicating the occurrence of the polymerization </w:t>
      </w:r>
      <w:r w:rsidRPr="00214719">
        <w:rPr>
          <w:rFonts w:ascii="Garamond" w:hAnsi="Garamond" w:cs="GulliverRM"/>
          <w:color w:val="000000"/>
          <w:sz w:val="24"/>
          <w:szCs w:val="24"/>
          <w:lang w:val="en-GB"/>
        </w:rPr>
        <w:t xml:space="preserve">reaction </w:t>
      </w:r>
      <w:r w:rsidRPr="000A59FE">
        <w:rPr>
          <w:rFonts w:ascii="Garamond" w:hAnsi="Garamond" w:cs="GulliverRM"/>
          <w:color w:val="000000"/>
          <w:sz w:val="24"/>
          <w:szCs w:val="24"/>
          <w:lang w:val="en-GB"/>
        </w:rPr>
        <w:t>in the activated positions</w:t>
      </w:r>
      <w:r w:rsidRPr="00214719">
        <w:rPr>
          <w:rFonts w:ascii="Garamond" w:hAnsi="Garamond" w:cs="GulliverRM"/>
          <w:color w:val="000000"/>
          <w:sz w:val="24"/>
          <w:szCs w:val="24"/>
          <w:lang w:val="en-GB"/>
        </w:rPr>
        <w:t>.</w:t>
      </w:r>
      <w:r w:rsidRPr="00705DA8">
        <w:rPr>
          <w:rFonts w:ascii="Garamond" w:hAnsi="Garamond" w:cs="GulliverRM"/>
          <w:color w:val="000000"/>
          <w:sz w:val="24"/>
          <w:szCs w:val="24"/>
          <w:lang w:val="en-GB"/>
        </w:rPr>
        <w:t xml:space="preserve"> The spectrum 3a also shows the different products (o and p-polymers) obtained starting from the phenol reaction mixture.</w:t>
      </w:r>
    </w:p>
    <w:p w14:paraId="1769B69C" w14:textId="77777777" w:rsidR="00D80746" w:rsidRPr="00705DA8" w:rsidRDefault="00D80746" w:rsidP="00D80746">
      <w:pPr>
        <w:autoSpaceDE w:val="0"/>
        <w:autoSpaceDN w:val="0"/>
        <w:adjustRightInd w:val="0"/>
        <w:spacing w:after="0" w:line="240" w:lineRule="auto"/>
        <w:rPr>
          <w:rFonts w:ascii="Garamond" w:hAnsi="Garamond" w:cs="GulliverRM"/>
          <w:color w:val="000000"/>
          <w:sz w:val="24"/>
          <w:szCs w:val="24"/>
          <w:lang w:val="en-GB"/>
        </w:rPr>
      </w:pPr>
    </w:p>
    <w:p w14:paraId="4D8F3C56" w14:textId="3C007708" w:rsidR="00150CDE" w:rsidRDefault="00150CDE">
      <w:pPr>
        <w:rPr>
          <w:rFonts w:ascii="Garamond" w:eastAsia="SimSun" w:hAnsi="Garamond" w:cstheme="minorHAnsi"/>
          <w:kern w:val="2"/>
          <w:sz w:val="24"/>
          <w:szCs w:val="24"/>
          <w:lang w:val="en-GB" w:eastAsia="zh-CN"/>
        </w:rPr>
      </w:pPr>
      <w:r>
        <w:rPr>
          <w:rFonts w:ascii="Garamond" w:eastAsia="SimSun" w:hAnsi="Garamond" w:cstheme="minorHAnsi"/>
          <w:kern w:val="2"/>
          <w:sz w:val="24"/>
          <w:szCs w:val="24"/>
          <w:lang w:val="en-GB" w:eastAsia="zh-CN"/>
        </w:rPr>
        <w:br w:type="page"/>
      </w:r>
    </w:p>
    <w:p w14:paraId="78E33BC1" w14:textId="0B413888" w:rsidR="000718A0" w:rsidRPr="00705DA8" w:rsidRDefault="0041699E" w:rsidP="000718A0">
      <w:pPr>
        <w:widowControl w:val="0"/>
        <w:spacing w:after="0" w:line="360" w:lineRule="auto"/>
        <w:jc w:val="both"/>
        <w:rPr>
          <w:rFonts w:ascii="Garamond" w:eastAsia="SimSun" w:hAnsi="Garamond" w:cstheme="minorHAnsi"/>
          <w:kern w:val="2"/>
          <w:sz w:val="24"/>
          <w:szCs w:val="24"/>
          <w:lang w:val="en-GB" w:eastAsia="zh-CN"/>
        </w:rPr>
      </w:pPr>
      <w:r>
        <w:rPr>
          <w:rFonts w:ascii="Garamond" w:hAnsi="Garamond"/>
          <w:noProof/>
          <w:sz w:val="24"/>
          <w:szCs w:val="24"/>
        </w:rPr>
        <w:lastRenderedPageBreak/>
        <w:object w:dxaOrig="1440" w:dyaOrig="1440" w14:anchorId="032EB0EC">
          <v:shape id="_x0000_s1045" type="#_x0000_t75" style="position:absolute;left:0;text-align:left;margin-left:34.9pt;margin-top:-6.45pt;width:61.9pt;height:65.6pt;z-index:251678720;mso-position-horizontal-relative:text;mso-position-vertical-relative:text">
            <v:imagedata r:id="rId11" o:title=""/>
          </v:shape>
          <o:OLEObject Type="Embed" ProgID="ACD.ChemSketch.20" ShapeID="_x0000_s1045" DrawAspect="Content" ObjectID="_1604504681" r:id="rId12">
            <o:FieldCodes>\s</o:FieldCodes>
          </o:OLEObject>
        </w:object>
      </w:r>
    </w:p>
    <w:p w14:paraId="0B0A9BE4" w14:textId="569AC9EC" w:rsidR="000718A0" w:rsidRPr="00705DA8" w:rsidRDefault="0041699E" w:rsidP="000718A0">
      <w:pPr>
        <w:tabs>
          <w:tab w:val="left" w:pos="7820"/>
        </w:tabs>
        <w:autoSpaceDE w:val="0"/>
        <w:autoSpaceDN w:val="0"/>
        <w:adjustRightInd w:val="0"/>
        <w:spacing w:after="0" w:line="240" w:lineRule="auto"/>
        <w:jc w:val="both"/>
        <w:rPr>
          <w:rFonts w:ascii="Garamond" w:hAnsi="Garamond" w:cs="Arial"/>
          <w:sz w:val="24"/>
          <w:szCs w:val="24"/>
          <w:u w:val="single"/>
          <w:lang w:val="en-GB"/>
        </w:rPr>
      </w:pPr>
      <w:r>
        <w:rPr>
          <w:rFonts w:ascii="Garamond" w:hAnsi="Garamond"/>
          <w:noProof/>
          <w:sz w:val="24"/>
          <w:szCs w:val="24"/>
          <w:u w:val="single"/>
        </w:rPr>
        <w:object w:dxaOrig="1440" w:dyaOrig="1440" w14:anchorId="314611D8">
          <v:shape id="_x0000_s1044" type="#_x0000_t75" style="position:absolute;left:0;text-align:left;margin-left:45.9pt;margin-top:40.25pt;width:82.5pt;height:64.1pt;z-index:251677696;mso-position-horizontal-relative:text;mso-position-vertical-relative:text">
            <v:imagedata r:id="rId13" o:title=""/>
          </v:shape>
          <o:OLEObject Type="Embed" ProgID="ACD.ChemSketch.20" ShapeID="_x0000_s1044" DrawAspect="Content" ObjectID="_1604504682" r:id="rId14">
            <o:FieldCodes>\s</o:FieldCodes>
          </o:OLEObject>
        </w:object>
      </w:r>
      <w:r w:rsidR="00214719">
        <w:rPr>
          <w:rFonts w:ascii="Garamond" w:hAnsi="Garamond"/>
          <w:noProof/>
          <w:sz w:val="24"/>
          <w:szCs w:val="24"/>
          <w:u w:val="single"/>
          <w:lang w:val="fr-FR" w:eastAsia="fr-FR"/>
        </w:rPr>
        <mc:AlternateContent>
          <mc:Choice Requires="wps">
            <w:drawing>
              <wp:anchor distT="0" distB="0" distL="114300" distR="114300" simplePos="0" relativeHeight="251682816" behindDoc="0" locked="0" layoutInCell="1" allowOverlap="1" wp14:anchorId="417971F2" wp14:editId="41C66698">
                <wp:simplePos x="0" y="0"/>
                <wp:positionH relativeFrom="column">
                  <wp:posOffset>-113665</wp:posOffset>
                </wp:positionH>
                <wp:positionV relativeFrom="paragraph">
                  <wp:posOffset>102235</wp:posOffset>
                </wp:positionV>
                <wp:extent cx="330979" cy="224393"/>
                <wp:effectExtent l="0" t="0" r="0" b="4445"/>
                <wp:wrapNone/>
                <wp:docPr id="2" name="Casella di testo 2"/>
                <wp:cNvGraphicFramePr/>
                <a:graphic xmlns:a="http://schemas.openxmlformats.org/drawingml/2006/main">
                  <a:graphicData uri="http://schemas.microsoft.com/office/word/2010/wordprocessingShape">
                    <wps:wsp>
                      <wps:cNvSpPr txBox="1"/>
                      <wps:spPr>
                        <a:xfrm>
                          <a:off x="0" y="0"/>
                          <a:ext cx="330979" cy="2243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6D9806" w14:textId="6ABF07EB" w:rsidR="008C7B5C" w:rsidRPr="000A59FE" w:rsidRDefault="008C7B5C">
                            <w:pPr>
                              <w:rPr>
                                <w:b/>
                                <w:sz w:val="18"/>
                                <w:szCs w:val="18"/>
                              </w:rPr>
                            </w:pPr>
                            <w:r w:rsidRPr="000A59FE">
                              <w:rPr>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17971F2" id="_x0000_t202" coordsize="21600,21600" o:spt="202" path="m,l,21600r21600,l21600,xe">
                <v:stroke joinstyle="miter"/>
                <v:path gradientshapeok="t" o:connecttype="rect"/>
              </v:shapetype>
              <v:shape id="Casella di testo 2" o:spid="_x0000_s1026" type="#_x0000_t202" style="position:absolute;left:0;text-align:left;margin-left:-8.95pt;margin-top:8.05pt;width:26.05pt;height:17.6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" fillcolor="white [3201]" stroked="f" strokeweight=".5pt">
                <v:textbox>
                  <w:txbxContent>
                    <w:p w14:paraId="6A6D9806" w14:textId="6ABF07EB" w:rsidR="008C7B5C" w:rsidRPr="000A59FE" w:rsidRDefault="008C7B5C">
                      <w:pPr>
                        <w:rPr>
                          <w:b/>
                          <w:sz w:val="18"/>
                          <w:szCs w:val="18"/>
                        </w:rPr>
                      </w:pPr>
                      <w:r w:rsidRPr="000A59FE">
                        <w:rPr>
                          <w:b/>
                          <w:sz w:val="18"/>
                          <w:szCs w:val="18"/>
                        </w:rPr>
                        <w:t>a)</w:t>
                      </w:r>
                    </w:p>
                  </w:txbxContent>
                </v:textbox>
              </v:shape>
            </w:pict>
          </mc:Fallback>
        </mc:AlternateContent>
      </w:r>
      <w:r w:rsidR="000718A0" w:rsidRPr="00705DA8">
        <w:rPr>
          <w:rFonts w:ascii="Garamond" w:hAnsi="Garamond"/>
          <w:noProof/>
          <w:sz w:val="24"/>
          <w:szCs w:val="24"/>
          <w:u w:val="single"/>
          <w:lang w:val="fr-FR" w:eastAsia="fr-FR"/>
        </w:rPr>
        <mc:AlternateContent>
          <mc:Choice Requires="wps">
            <w:drawing>
              <wp:anchor distT="0" distB="0" distL="114300" distR="114300" simplePos="0" relativeHeight="251663872" behindDoc="0" locked="0" layoutInCell="1" allowOverlap="1" wp14:anchorId="28F90323" wp14:editId="10F281B3">
                <wp:simplePos x="0" y="0"/>
                <wp:positionH relativeFrom="column">
                  <wp:posOffset>168910</wp:posOffset>
                </wp:positionH>
                <wp:positionV relativeFrom="paragraph">
                  <wp:posOffset>79375</wp:posOffset>
                </wp:positionV>
                <wp:extent cx="158750" cy="222250"/>
                <wp:effectExtent l="0" t="0" r="0" b="0"/>
                <wp:wrapNone/>
                <wp:docPr id="8" name="Casella di testo 7"/>
                <wp:cNvGraphicFramePr/>
                <a:graphic xmlns:a="http://schemas.openxmlformats.org/drawingml/2006/main">
                  <a:graphicData uri="http://schemas.microsoft.com/office/word/2010/wordprocessingShape">
                    <wps:wsp>
                      <wps:cNvSpPr txBox="1"/>
                      <wps:spPr>
                        <a:xfrm>
                          <a:off x="0" y="0"/>
                          <a:ext cx="158750" cy="222250"/>
                        </a:xfrm>
                        <a:prstGeom prst="rect">
                          <a:avLst/>
                        </a:prstGeom>
                        <a:solidFill>
                          <a:sysClr val="window" lastClr="FFFFFF">
                            <a:alpha val="0"/>
                          </a:sysClr>
                        </a:solidFill>
                        <a:ln w="6350">
                          <a:noFill/>
                        </a:ln>
                        <a:effectLst/>
                      </wps:spPr>
                      <wps:txbx>
                        <w:txbxContent>
                          <w:p w14:paraId="7E9FA0C1" w14:textId="77777777" w:rsidR="008C7B5C" w:rsidRPr="00C97DE9" w:rsidRDefault="008C7B5C" w:rsidP="000718A0">
                            <w:pPr>
                              <w:rPr>
                                <w:b/>
                                <w:color w:val="548DD4" w:themeColor="text2" w:themeTint="99"/>
                                <w:sz w:val="16"/>
                                <w:szCs w:val="16"/>
                              </w:rPr>
                            </w:pPr>
                            <w:r w:rsidRPr="00C97DE9">
                              <w:rPr>
                                <w:b/>
                                <w:color w:val="548DD4" w:themeColor="text2" w:themeTint="99"/>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90323" id="Casella di testo 7" o:spid="_x0000_s1027" type="#_x0000_t202" style="position:absolute;left:0;text-align:left;margin-left:13.3pt;margin-top:6.25pt;width:12.5pt;height:1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" fillcolor="window" stroked="f" strokeweight=".5pt">
                <v:fill opacity="0"/>
                <v:textbox>
                  <w:txbxContent>
                    <w:p w14:paraId="7E9FA0C1" w14:textId="77777777" w:rsidR="008C7B5C" w:rsidRPr="00C97DE9" w:rsidRDefault="008C7B5C" w:rsidP="000718A0">
                      <w:pPr>
                        <w:rPr>
                          <w:b/>
                          <w:color w:val="548DD4" w:themeColor="text2" w:themeTint="99"/>
                          <w:sz w:val="16"/>
                          <w:szCs w:val="16"/>
                        </w:rPr>
                      </w:pPr>
                      <w:r w:rsidRPr="00C97DE9">
                        <w:rPr>
                          <w:b/>
                          <w:color w:val="548DD4" w:themeColor="text2" w:themeTint="99"/>
                          <w:sz w:val="16"/>
                          <w:szCs w:val="16"/>
                        </w:rPr>
                        <w:t>A</w:t>
                      </w:r>
                    </w:p>
                  </w:txbxContent>
                </v:textbox>
              </v:shape>
            </w:pict>
          </mc:Fallback>
        </mc:AlternateContent>
      </w:r>
      <w:r w:rsidR="000718A0" w:rsidRPr="00705DA8">
        <w:rPr>
          <w:rFonts w:ascii="Garamond" w:hAnsi="Garamond"/>
          <w:noProof/>
          <w:sz w:val="24"/>
          <w:szCs w:val="24"/>
          <w:u w:val="single"/>
          <w:lang w:val="fr-FR" w:eastAsia="fr-FR"/>
        </w:rPr>
        <mc:AlternateContent>
          <mc:Choice Requires="wps">
            <w:drawing>
              <wp:anchor distT="0" distB="0" distL="114300" distR="114300" simplePos="0" relativeHeight="251668992" behindDoc="0" locked="0" layoutInCell="0" allowOverlap="1" wp14:anchorId="5AF76632" wp14:editId="42665E1C">
                <wp:simplePos x="0" y="0"/>
                <wp:positionH relativeFrom="column">
                  <wp:posOffset>365760</wp:posOffset>
                </wp:positionH>
                <wp:positionV relativeFrom="paragraph">
                  <wp:posOffset>638175</wp:posOffset>
                </wp:positionV>
                <wp:extent cx="165100" cy="233680"/>
                <wp:effectExtent l="0" t="0" r="0" b="0"/>
                <wp:wrapNone/>
                <wp:docPr id="9" name="Casella di testo 13"/>
                <wp:cNvGraphicFramePr/>
                <a:graphic xmlns:a="http://schemas.openxmlformats.org/drawingml/2006/main">
                  <a:graphicData uri="http://schemas.microsoft.com/office/word/2010/wordprocessingShape">
                    <wps:wsp>
                      <wps:cNvSpPr txBox="1"/>
                      <wps:spPr>
                        <a:xfrm>
                          <a:off x="0" y="0"/>
                          <a:ext cx="165100" cy="233680"/>
                        </a:xfrm>
                        <a:prstGeom prst="rect">
                          <a:avLst/>
                        </a:prstGeom>
                        <a:solidFill>
                          <a:sysClr val="window" lastClr="FFFFFF">
                            <a:alpha val="0"/>
                          </a:sysClr>
                        </a:solidFill>
                        <a:ln w="6350">
                          <a:noFill/>
                        </a:ln>
                        <a:effectLst/>
                      </wps:spPr>
                      <wps:txbx>
                        <w:txbxContent>
                          <w:p w14:paraId="53D0D3A0" w14:textId="77777777" w:rsidR="008C7B5C" w:rsidRPr="00C90796" w:rsidRDefault="008C7B5C" w:rsidP="000718A0">
                            <w:pPr>
                              <w:rPr>
                                <w:b/>
                                <w:color w:val="548DD4" w:themeColor="text2" w:themeTint="99"/>
                                <w:sz w:val="16"/>
                                <w:szCs w:val="16"/>
                              </w:rPr>
                            </w:pPr>
                            <w:r w:rsidRPr="00C90796">
                              <w:rPr>
                                <w:b/>
                                <w:color w:val="548DD4" w:themeColor="text2" w:themeTint="99"/>
                                <w:sz w:val="16"/>
                                <w:szCs w:val="16"/>
                              </w:rPr>
                              <w:t>B</w:t>
                            </w:r>
                            <w:r>
                              <w:rPr>
                                <w:b/>
                                <w:color w:val="548DD4" w:themeColor="text2" w:themeTint="99"/>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76632" id="Casella di testo 13" o:spid="_x0000_s1028" type="#_x0000_t202" style="position:absolute;left:0;text-align:left;margin-left:28.8pt;margin-top:50.25pt;width:13pt;height:18.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" o:allowincell="f" fillcolor="window" stroked="f" strokeweight=".5pt">
                <v:fill opacity="0"/>
                <v:textbox>
                  <w:txbxContent>
                    <w:p w14:paraId="53D0D3A0" w14:textId="77777777" w:rsidR="008C7B5C" w:rsidRPr="00C90796" w:rsidRDefault="008C7B5C" w:rsidP="000718A0">
                      <w:pPr>
                        <w:rPr>
                          <w:b/>
                          <w:color w:val="548DD4" w:themeColor="text2" w:themeTint="99"/>
                          <w:sz w:val="16"/>
                          <w:szCs w:val="16"/>
                        </w:rPr>
                      </w:pPr>
                      <w:r w:rsidRPr="00C90796">
                        <w:rPr>
                          <w:b/>
                          <w:color w:val="548DD4" w:themeColor="text2" w:themeTint="99"/>
                          <w:sz w:val="16"/>
                          <w:szCs w:val="16"/>
                        </w:rPr>
                        <w:t>B</w:t>
                      </w:r>
                      <w:r>
                        <w:rPr>
                          <w:b/>
                          <w:color w:val="548DD4" w:themeColor="text2" w:themeTint="99"/>
                          <w:sz w:val="16"/>
                          <w:szCs w:val="16"/>
                        </w:rPr>
                        <w:t xml:space="preserve">   </w:t>
                      </w:r>
                    </w:p>
                  </w:txbxContent>
                </v:textbox>
              </v:shape>
            </w:pict>
          </mc:Fallback>
        </mc:AlternateContent>
      </w:r>
      <w:r w:rsidR="000718A0" w:rsidRPr="00705DA8">
        <w:rPr>
          <w:rFonts w:ascii="Garamond" w:eastAsia="SimSun" w:hAnsi="Garamond" w:cstheme="minorHAnsi"/>
          <w:noProof/>
          <w:kern w:val="2"/>
          <w:sz w:val="24"/>
          <w:szCs w:val="24"/>
          <w:u w:val="single"/>
          <w:lang w:val="fr-FR" w:eastAsia="fr-FR"/>
        </w:rPr>
        <w:drawing>
          <wp:inline distT="0" distB="0" distL="0" distR="0" wp14:anchorId="23BA7E47" wp14:editId="6C3526D8">
            <wp:extent cx="3968750" cy="1574800"/>
            <wp:effectExtent l="0" t="0" r="0" b="6350"/>
            <wp:docPr id="1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2" r="4927"/>
                    <a:stretch/>
                  </pic:blipFill>
                  <pic:spPr bwMode="auto">
                    <a:xfrm>
                      <a:off x="0" y="0"/>
                      <a:ext cx="3968750" cy="1574800"/>
                    </a:xfrm>
                    <a:prstGeom prst="rect">
                      <a:avLst/>
                    </a:prstGeom>
                    <a:noFill/>
                    <a:ln>
                      <a:noFill/>
                    </a:ln>
                    <a:extLst>
                      <a:ext uri="{53640926-AAD7-44D8-BBD7-CCE9431645EC}">
                        <a14:shadowObscured xmlns:a14="http://schemas.microsoft.com/office/drawing/2010/main"/>
                      </a:ext>
                    </a:extLst>
                  </pic:spPr>
                </pic:pic>
              </a:graphicData>
            </a:graphic>
          </wp:inline>
        </w:drawing>
      </w:r>
      <w:r w:rsidR="000718A0" w:rsidRPr="00705DA8">
        <w:rPr>
          <w:rFonts w:ascii="Garamond" w:hAnsi="Garamond" w:cs="Arial"/>
          <w:sz w:val="24"/>
          <w:szCs w:val="24"/>
          <w:u w:val="single"/>
          <w:lang w:val="en-GB"/>
        </w:rPr>
        <w:tab/>
      </w:r>
    </w:p>
    <w:p w14:paraId="310B3BD7" w14:textId="3BD4C190" w:rsidR="000718A0" w:rsidRPr="00705DA8" w:rsidRDefault="00214719" w:rsidP="000718A0">
      <w:pPr>
        <w:spacing w:after="0" w:line="360" w:lineRule="auto"/>
        <w:jc w:val="both"/>
        <w:rPr>
          <w:rFonts w:ascii="Garamond" w:hAnsi="Garamond" w:cstheme="minorHAnsi"/>
          <w:sz w:val="24"/>
          <w:szCs w:val="24"/>
        </w:rPr>
      </w:pPr>
      <w:r>
        <w:rPr>
          <w:rFonts w:ascii="Garamond" w:hAnsi="Garamond"/>
          <w:noProof/>
          <w:sz w:val="24"/>
          <w:szCs w:val="24"/>
          <w:u w:val="single"/>
          <w:lang w:val="fr-FR" w:eastAsia="fr-FR"/>
        </w:rPr>
        <mc:AlternateContent>
          <mc:Choice Requires="wps">
            <w:drawing>
              <wp:anchor distT="0" distB="0" distL="114300" distR="114300" simplePos="0" relativeHeight="251660288" behindDoc="0" locked="0" layoutInCell="1" allowOverlap="1" wp14:anchorId="0E3B7300" wp14:editId="735ABF50">
                <wp:simplePos x="0" y="0"/>
                <wp:positionH relativeFrom="column">
                  <wp:posOffset>-113665</wp:posOffset>
                </wp:positionH>
                <wp:positionV relativeFrom="paragraph">
                  <wp:posOffset>187325</wp:posOffset>
                </wp:positionV>
                <wp:extent cx="330835" cy="224155"/>
                <wp:effectExtent l="0" t="0" r="0" b="4445"/>
                <wp:wrapNone/>
                <wp:docPr id="4" name="Casella di testo 4"/>
                <wp:cNvGraphicFramePr/>
                <a:graphic xmlns:a="http://schemas.openxmlformats.org/drawingml/2006/main">
                  <a:graphicData uri="http://schemas.microsoft.com/office/word/2010/wordprocessingShape">
                    <wps:wsp>
                      <wps:cNvSpPr txBox="1"/>
                      <wps:spPr>
                        <a:xfrm>
                          <a:off x="0" y="0"/>
                          <a:ext cx="330835" cy="224155"/>
                        </a:xfrm>
                        <a:prstGeom prst="rect">
                          <a:avLst/>
                        </a:prstGeom>
                        <a:solidFill>
                          <a:sysClr val="window" lastClr="FFFFFF"/>
                        </a:solidFill>
                        <a:ln w="6350">
                          <a:noFill/>
                        </a:ln>
                        <a:effectLst/>
                      </wps:spPr>
                      <wps:txbx>
                        <w:txbxContent>
                          <w:p w14:paraId="199AC92F" w14:textId="4D83387E" w:rsidR="008C7B5C" w:rsidRPr="000A59FE" w:rsidRDefault="008C7B5C" w:rsidP="00214719">
                            <w:pPr>
                              <w:rPr>
                                <w:b/>
                                <w:sz w:val="18"/>
                                <w:szCs w:val="18"/>
                              </w:rPr>
                            </w:pPr>
                            <w:r>
                              <w:rPr>
                                <w:b/>
                                <w:sz w:val="18"/>
                                <w:szCs w:val="18"/>
                              </w:rPr>
                              <w:t>b</w:t>
                            </w:r>
                            <w:r w:rsidRPr="000A59FE">
                              <w:rPr>
                                <w:b/>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3B7300" id="Casella di testo 4" o:spid="_x0000_s1029" type="#_x0000_t202" style="position:absolute;left:0;text-align:left;margin-left:-8.95pt;margin-top:14.75pt;width:26.05pt;height:17.6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" fillcolor="window" stroked="f" strokeweight=".5pt">
                <v:textbox>
                  <w:txbxContent>
                    <w:p w14:paraId="199AC92F" w14:textId="4D83387E" w:rsidR="008C7B5C" w:rsidRPr="000A59FE" w:rsidRDefault="008C7B5C" w:rsidP="00214719">
                      <w:pPr>
                        <w:rPr>
                          <w:b/>
                          <w:sz w:val="18"/>
                          <w:szCs w:val="18"/>
                        </w:rPr>
                      </w:pPr>
                      <w:r>
                        <w:rPr>
                          <w:b/>
                          <w:sz w:val="18"/>
                          <w:szCs w:val="18"/>
                        </w:rPr>
                        <w:t>b</w:t>
                      </w:r>
                      <w:r w:rsidRPr="000A59FE">
                        <w:rPr>
                          <w:b/>
                          <w:sz w:val="18"/>
                          <w:szCs w:val="18"/>
                        </w:rPr>
                        <w:t>)</w:t>
                      </w:r>
                    </w:p>
                  </w:txbxContent>
                </v:textbox>
              </v:shape>
            </w:pict>
          </mc:Fallback>
        </mc:AlternateContent>
      </w:r>
      <w:r w:rsidR="000718A0" w:rsidRPr="00705DA8">
        <w:rPr>
          <w:rFonts w:ascii="Garamond" w:hAnsi="Garamond" w:cstheme="minorHAnsi"/>
          <w:noProof/>
          <w:sz w:val="24"/>
          <w:szCs w:val="24"/>
          <w:lang w:val="fr-FR" w:eastAsia="fr-FR"/>
        </w:rPr>
        <mc:AlternateContent>
          <mc:Choice Requires="wps">
            <w:drawing>
              <wp:anchor distT="0" distB="0" distL="114300" distR="114300" simplePos="0" relativeHeight="251659264" behindDoc="0" locked="0" layoutInCell="1" allowOverlap="1" wp14:anchorId="2B0DCDCA" wp14:editId="4B9C76A7">
                <wp:simplePos x="0" y="0"/>
                <wp:positionH relativeFrom="column">
                  <wp:posOffset>2162810</wp:posOffset>
                </wp:positionH>
                <wp:positionV relativeFrom="paragraph">
                  <wp:posOffset>1504950</wp:posOffset>
                </wp:positionV>
                <wp:extent cx="876300" cy="241300"/>
                <wp:effectExtent l="0" t="0" r="0" b="0"/>
                <wp:wrapNone/>
                <wp:docPr id="15" name="Casella di testo 14"/>
                <wp:cNvGraphicFramePr/>
                <a:graphic xmlns:a="http://schemas.openxmlformats.org/drawingml/2006/main">
                  <a:graphicData uri="http://schemas.microsoft.com/office/word/2010/wordprocessingShape">
                    <wps:wsp>
                      <wps:cNvSpPr txBox="1"/>
                      <wps:spPr>
                        <a:xfrm>
                          <a:off x="0" y="0"/>
                          <a:ext cx="876300" cy="241300"/>
                        </a:xfrm>
                        <a:prstGeom prst="rect">
                          <a:avLst/>
                        </a:prstGeom>
                        <a:solidFill>
                          <a:sysClr val="window" lastClr="FFFFFF">
                            <a:alpha val="0"/>
                          </a:sysClr>
                        </a:solidFill>
                        <a:ln w="6350">
                          <a:noFill/>
                        </a:ln>
                        <a:effectLst/>
                      </wps:spPr>
                      <wps:txbx>
                        <w:txbxContent>
                          <w:p w14:paraId="5A7B1B0B" w14:textId="77777777" w:rsidR="008C7B5C" w:rsidRPr="00741E17" w:rsidRDefault="008C7B5C" w:rsidP="000718A0">
                            <w:pPr>
                              <w:rPr>
                                <w:b/>
                                <w:sz w:val="18"/>
                                <w:szCs w:val="18"/>
                              </w:rPr>
                            </w:pPr>
                            <w:r w:rsidRPr="00741E17">
                              <w:rPr>
                                <w:b/>
                                <w:sz w:val="18"/>
                                <w:szCs w:val="18"/>
                              </w:rPr>
                              <w:t>p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DCDCA" id="Casella di testo 14" o:spid="_x0000_s1030" type="#_x0000_t202" style="position:absolute;left:0;text-align:left;margin-left:170.3pt;margin-top:118.5pt;width:69pt;height: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" fillcolor="window" stroked="f" strokeweight=".5pt">
                <v:fill opacity="0"/>
                <v:textbox>
                  <w:txbxContent>
                    <w:p w14:paraId="5A7B1B0B" w14:textId="77777777" w:rsidR="008C7B5C" w:rsidRPr="00741E17" w:rsidRDefault="008C7B5C" w:rsidP="000718A0">
                      <w:pPr>
                        <w:rPr>
                          <w:b/>
                          <w:sz w:val="18"/>
                          <w:szCs w:val="18"/>
                        </w:rPr>
                      </w:pPr>
                      <w:r w:rsidRPr="00741E17">
                        <w:rPr>
                          <w:b/>
                          <w:sz w:val="18"/>
                          <w:szCs w:val="18"/>
                        </w:rPr>
                        <w:t>ppm</w:t>
                      </w:r>
                    </w:p>
                  </w:txbxContent>
                </v:textbox>
              </v:shape>
            </w:pict>
          </mc:Fallback>
        </mc:AlternateContent>
      </w:r>
      <w:r w:rsidR="000718A0" w:rsidRPr="00705DA8">
        <w:rPr>
          <w:rFonts w:ascii="Garamond" w:hAnsi="Garamond" w:cstheme="minorHAnsi"/>
          <w:noProof/>
          <w:sz w:val="24"/>
          <w:szCs w:val="24"/>
          <w:lang w:val="fr-FR" w:eastAsia="fr-FR"/>
        </w:rPr>
        <w:drawing>
          <wp:inline distT="0" distB="0" distL="0" distR="0" wp14:anchorId="4C80CE51" wp14:editId="6C127678">
            <wp:extent cx="3962400" cy="1745095"/>
            <wp:effectExtent l="0" t="0" r="0" b="7620"/>
            <wp:docPr id="1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r="5900"/>
                    <a:stretch/>
                  </pic:blipFill>
                  <pic:spPr bwMode="auto">
                    <a:xfrm>
                      <a:off x="0" y="0"/>
                      <a:ext cx="3960000" cy="1744038"/>
                    </a:xfrm>
                    <a:prstGeom prst="rect">
                      <a:avLst/>
                    </a:prstGeom>
                    <a:noFill/>
                    <a:ln>
                      <a:noFill/>
                    </a:ln>
                    <a:extLst>
                      <a:ext uri="{53640926-AAD7-44D8-BBD7-CCE9431645EC}">
                        <a14:shadowObscured xmlns:a14="http://schemas.microsoft.com/office/drawing/2010/main"/>
                      </a:ext>
                    </a:extLst>
                  </pic:spPr>
                </pic:pic>
              </a:graphicData>
            </a:graphic>
          </wp:inline>
        </w:drawing>
      </w:r>
    </w:p>
    <w:p w14:paraId="170381EC" w14:textId="77777777" w:rsidR="000718A0" w:rsidRPr="00705DA8" w:rsidRDefault="00A81CA6" w:rsidP="000718A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Figure 3</w:t>
      </w:r>
      <w:r w:rsidR="000718A0" w:rsidRPr="00705DA8">
        <w:rPr>
          <w:rFonts w:ascii="Garamond" w:hAnsi="Garamond" w:cstheme="minorHAnsi"/>
          <w:sz w:val="24"/>
          <w:szCs w:val="24"/>
          <w:lang w:val="en-GB"/>
        </w:rPr>
        <w:t xml:space="preserve">. </w:t>
      </w:r>
      <w:r w:rsidR="000718A0" w:rsidRPr="00705DA8">
        <w:rPr>
          <w:rFonts w:ascii="Garamond" w:hAnsi="Garamond" w:cstheme="minorHAnsi"/>
          <w:sz w:val="24"/>
          <w:szCs w:val="24"/>
          <w:vertAlign w:val="superscript"/>
          <w:lang w:val="en-GB"/>
        </w:rPr>
        <w:t>1</w:t>
      </w:r>
      <w:r w:rsidR="000718A0" w:rsidRPr="00705DA8">
        <w:rPr>
          <w:rFonts w:ascii="Garamond" w:hAnsi="Garamond" w:cstheme="minorHAnsi"/>
          <w:sz w:val="24"/>
          <w:szCs w:val="24"/>
          <w:lang w:val="en-GB"/>
        </w:rPr>
        <w:t>H NMR spectra of SPPE obtained by electropolymerization from a) phenol sulfonation reaction mixture (DMSO-d</w:t>
      </w:r>
      <w:r w:rsidR="000718A0" w:rsidRPr="00705DA8">
        <w:rPr>
          <w:rFonts w:ascii="Garamond" w:hAnsi="Garamond" w:cstheme="minorHAnsi"/>
          <w:sz w:val="24"/>
          <w:szCs w:val="24"/>
          <w:vertAlign w:val="subscript"/>
          <w:lang w:val="en-GB"/>
        </w:rPr>
        <w:t>6</w:t>
      </w:r>
      <w:r w:rsidR="000718A0" w:rsidRPr="00705DA8">
        <w:rPr>
          <w:rFonts w:ascii="Garamond" w:hAnsi="Garamond" w:cstheme="minorHAnsi"/>
          <w:sz w:val="24"/>
          <w:szCs w:val="24"/>
          <w:lang w:val="en-GB"/>
        </w:rPr>
        <w:t>), b) pure o-hydroxybenzenesulfonic acid (D</w:t>
      </w:r>
      <w:r w:rsidR="000718A0" w:rsidRPr="00705DA8">
        <w:rPr>
          <w:rFonts w:ascii="Garamond" w:hAnsi="Garamond" w:cstheme="minorHAnsi"/>
          <w:sz w:val="24"/>
          <w:szCs w:val="24"/>
          <w:vertAlign w:val="subscript"/>
          <w:lang w:val="en-GB"/>
        </w:rPr>
        <w:t>2</w:t>
      </w:r>
      <w:r w:rsidR="000718A0" w:rsidRPr="00705DA8">
        <w:rPr>
          <w:rFonts w:ascii="Garamond" w:hAnsi="Garamond" w:cstheme="minorHAnsi"/>
          <w:sz w:val="24"/>
          <w:szCs w:val="24"/>
          <w:lang w:val="en-GB"/>
        </w:rPr>
        <w:t>O)</w:t>
      </w:r>
    </w:p>
    <w:p w14:paraId="7C9BF3E7" w14:textId="77777777" w:rsidR="000718A0" w:rsidRPr="00705DA8" w:rsidRDefault="000718A0" w:rsidP="00D80746">
      <w:pPr>
        <w:autoSpaceDE w:val="0"/>
        <w:autoSpaceDN w:val="0"/>
        <w:adjustRightInd w:val="0"/>
        <w:spacing w:after="0" w:line="240" w:lineRule="auto"/>
        <w:rPr>
          <w:rFonts w:ascii="Garamond" w:hAnsi="Garamond" w:cs="GulliverRM"/>
          <w:color w:val="000000"/>
          <w:sz w:val="24"/>
          <w:szCs w:val="24"/>
          <w:lang w:val="en-GB"/>
        </w:rPr>
      </w:pPr>
    </w:p>
    <w:p w14:paraId="05E8D577" w14:textId="48F3BC34" w:rsidR="00D80746" w:rsidRPr="00705DA8" w:rsidRDefault="00214719" w:rsidP="00FA2890">
      <w:pPr>
        <w:spacing w:after="0" w:line="360" w:lineRule="auto"/>
        <w:jc w:val="both"/>
        <w:rPr>
          <w:rFonts w:ascii="Garamond" w:hAnsi="Garamond"/>
          <w:bCs/>
          <w:sz w:val="24"/>
          <w:szCs w:val="24"/>
          <w:lang w:val="en-US"/>
        </w:rPr>
      </w:pPr>
      <w:r w:rsidRPr="000A59FE">
        <w:rPr>
          <w:rFonts w:ascii="Garamond" w:hAnsi="Garamond"/>
          <w:bCs/>
          <w:sz w:val="24"/>
          <w:szCs w:val="24"/>
          <w:lang w:val="en-US"/>
        </w:rPr>
        <w:t xml:space="preserve">The spectrum 3b </w:t>
      </w:r>
      <w:r w:rsidR="00361538" w:rsidRPr="000A59FE">
        <w:rPr>
          <w:rFonts w:ascii="Garamond" w:hAnsi="Garamond"/>
          <w:bCs/>
          <w:sz w:val="24"/>
          <w:szCs w:val="24"/>
          <w:lang w:val="en-US"/>
        </w:rPr>
        <w:t xml:space="preserve">indicates that the polymerization of the pure o-isomer leads principally to the linear sulfonated </w:t>
      </w:r>
      <w:r w:rsidR="00361538" w:rsidRPr="000A59FE">
        <w:rPr>
          <w:rFonts w:ascii="Garamond" w:hAnsi="Garamond"/>
          <w:bCs/>
          <w:i/>
          <w:sz w:val="24"/>
          <w:szCs w:val="24"/>
          <w:lang w:val="en-US"/>
        </w:rPr>
        <w:t>p</w:t>
      </w:r>
      <w:r w:rsidR="00361538" w:rsidRPr="000A59FE">
        <w:rPr>
          <w:rFonts w:ascii="Garamond" w:hAnsi="Garamond"/>
          <w:bCs/>
          <w:sz w:val="24"/>
          <w:szCs w:val="24"/>
          <w:lang w:val="en-US"/>
        </w:rPr>
        <w:t>-poly(phenyl ether), as show</w:t>
      </w:r>
      <w:r w:rsidR="000A59FE" w:rsidRPr="000A59FE">
        <w:rPr>
          <w:rFonts w:ascii="Garamond" w:hAnsi="Garamond"/>
          <w:bCs/>
          <w:sz w:val="24"/>
          <w:szCs w:val="24"/>
          <w:lang w:val="en-US"/>
        </w:rPr>
        <w:t>n</w:t>
      </w:r>
      <w:r w:rsidR="00361538" w:rsidRPr="000A59FE">
        <w:rPr>
          <w:rFonts w:ascii="Garamond" w:hAnsi="Garamond"/>
          <w:bCs/>
          <w:sz w:val="24"/>
          <w:szCs w:val="24"/>
          <w:lang w:val="en-US"/>
        </w:rPr>
        <w:t xml:space="preserve"> by the presence of three main signals A, B, and C at 8.3, 7.5 and 6.8 ppm. </w:t>
      </w:r>
      <w:r w:rsidR="00D80746" w:rsidRPr="000A59FE">
        <w:rPr>
          <w:rFonts w:ascii="Garamond" w:hAnsi="Garamond"/>
          <w:bCs/>
          <w:sz w:val="24"/>
          <w:szCs w:val="24"/>
          <w:lang w:val="en-US"/>
        </w:rPr>
        <w:t xml:space="preserve">Other minor </w:t>
      </w:r>
      <w:r w:rsidR="00361538" w:rsidRPr="000A59FE">
        <w:rPr>
          <w:rFonts w:ascii="Garamond" w:hAnsi="Garamond"/>
          <w:bCs/>
          <w:sz w:val="24"/>
          <w:szCs w:val="24"/>
          <w:lang w:val="en-US"/>
        </w:rPr>
        <w:t xml:space="preserve">peaks in the spectrum </w:t>
      </w:r>
      <w:r w:rsidR="0089134B" w:rsidRPr="000A59FE">
        <w:rPr>
          <w:rFonts w:ascii="Garamond" w:hAnsi="Garamond"/>
          <w:bCs/>
          <w:sz w:val="24"/>
          <w:szCs w:val="24"/>
          <w:lang w:val="en-US"/>
        </w:rPr>
        <w:t>at 7.6 and 6.9</w:t>
      </w:r>
      <w:r w:rsidR="00D80746" w:rsidRPr="000A59FE">
        <w:rPr>
          <w:rFonts w:ascii="Garamond" w:hAnsi="Garamond"/>
          <w:bCs/>
          <w:sz w:val="24"/>
          <w:szCs w:val="24"/>
          <w:lang w:val="en-US"/>
        </w:rPr>
        <w:t xml:space="preserve"> ppm </w:t>
      </w:r>
      <w:r w:rsidR="00361538" w:rsidRPr="000A59FE">
        <w:rPr>
          <w:rFonts w:ascii="Garamond" w:hAnsi="Garamond"/>
          <w:bCs/>
          <w:sz w:val="24"/>
          <w:szCs w:val="24"/>
          <w:lang w:val="en-US"/>
        </w:rPr>
        <w:t xml:space="preserve">are probably due </w:t>
      </w:r>
      <w:r w:rsidR="00D80746" w:rsidRPr="000A59FE">
        <w:rPr>
          <w:rFonts w:ascii="Garamond" w:hAnsi="Garamond"/>
          <w:bCs/>
          <w:sz w:val="24"/>
          <w:szCs w:val="24"/>
          <w:lang w:val="en-US"/>
        </w:rPr>
        <w:t xml:space="preserve">to a low quantity of </w:t>
      </w:r>
      <w:r w:rsidR="00D80746" w:rsidRPr="000A59FE">
        <w:rPr>
          <w:rFonts w:ascii="Garamond" w:hAnsi="Garamond"/>
          <w:bCs/>
          <w:i/>
          <w:sz w:val="24"/>
          <w:szCs w:val="24"/>
          <w:lang w:val="en-US"/>
        </w:rPr>
        <w:t>o</w:t>
      </w:r>
      <w:r w:rsidR="00D80746" w:rsidRPr="000A59FE">
        <w:rPr>
          <w:rFonts w:ascii="Garamond" w:hAnsi="Garamond"/>
          <w:bCs/>
          <w:sz w:val="24"/>
          <w:szCs w:val="24"/>
          <w:lang w:val="en-US"/>
        </w:rPr>
        <w:t xml:space="preserve">-polymerization </w:t>
      </w:r>
      <w:r w:rsidR="00361538" w:rsidRPr="000A59FE">
        <w:rPr>
          <w:rFonts w:ascii="Garamond" w:hAnsi="Garamond"/>
          <w:bCs/>
          <w:sz w:val="24"/>
          <w:szCs w:val="24"/>
          <w:lang w:val="en-US"/>
        </w:rPr>
        <w:t xml:space="preserve">leading to some branching </w:t>
      </w:r>
      <w:r w:rsidR="00D80746" w:rsidRPr="000A59FE">
        <w:rPr>
          <w:rFonts w:ascii="Garamond" w:hAnsi="Garamond"/>
          <w:bCs/>
          <w:sz w:val="24"/>
          <w:szCs w:val="24"/>
          <w:lang w:val="en-US"/>
        </w:rPr>
        <w:t xml:space="preserve">(sulfonated </w:t>
      </w:r>
      <w:r w:rsidR="00D80746" w:rsidRPr="000A59FE">
        <w:rPr>
          <w:rFonts w:ascii="Garamond" w:hAnsi="Garamond"/>
          <w:bCs/>
          <w:i/>
          <w:sz w:val="24"/>
          <w:szCs w:val="24"/>
          <w:lang w:val="en-US"/>
        </w:rPr>
        <w:t>p</w:t>
      </w:r>
      <w:r w:rsidR="00D80746" w:rsidRPr="000A59FE">
        <w:rPr>
          <w:rFonts w:ascii="Garamond" w:hAnsi="Garamond"/>
          <w:bCs/>
          <w:sz w:val="24"/>
          <w:szCs w:val="24"/>
          <w:lang w:val="en-US"/>
        </w:rPr>
        <w:t xml:space="preserve"> and </w:t>
      </w:r>
      <w:r w:rsidR="00D80746" w:rsidRPr="000A59FE">
        <w:rPr>
          <w:rFonts w:ascii="Garamond" w:hAnsi="Garamond"/>
          <w:bCs/>
          <w:i/>
          <w:sz w:val="24"/>
          <w:szCs w:val="24"/>
          <w:lang w:val="en-US"/>
        </w:rPr>
        <w:t>o</w:t>
      </w:r>
      <w:r w:rsidR="00D80746" w:rsidRPr="000A59FE">
        <w:rPr>
          <w:rFonts w:ascii="Garamond" w:hAnsi="Garamond"/>
          <w:bCs/>
          <w:sz w:val="24"/>
          <w:szCs w:val="24"/>
          <w:lang w:val="en-US"/>
        </w:rPr>
        <w:t>-p</w:t>
      </w:r>
      <w:r w:rsidR="0089134B" w:rsidRPr="000A59FE">
        <w:rPr>
          <w:rFonts w:ascii="Garamond" w:hAnsi="Garamond"/>
          <w:bCs/>
          <w:sz w:val="24"/>
          <w:szCs w:val="24"/>
          <w:lang w:val="en-US"/>
        </w:rPr>
        <w:t>oly(phenyl ether)</w:t>
      </w:r>
      <w:r w:rsidR="00D80746" w:rsidRPr="000A59FE">
        <w:rPr>
          <w:rFonts w:ascii="Garamond" w:hAnsi="Garamond"/>
          <w:bCs/>
          <w:sz w:val="24"/>
          <w:szCs w:val="24"/>
          <w:lang w:val="en-US"/>
        </w:rPr>
        <w:t>).</w:t>
      </w:r>
    </w:p>
    <w:p w14:paraId="5051E31D" w14:textId="77777777" w:rsidR="003700AF" w:rsidRPr="00705DA8" w:rsidRDefault="003700AF" w:rsidP="00FA2890">
      <w:pPr>
        <w:spacing w:after="0" w:line="360" w:lineRule="auto"/>
        <w:jc w:val="both"/>
        <w:rPr>
          <w:rFonts w:ascii="Garamond" w:hAnsi="Garamond"/>
          <w:bCs/>
          <w:sz w:val="24"/>
          <w:szCs w:val="24"/>
          <w:lang w:val="en-US"/>
        </w:rPr>
      </w:pPr>
    </w:p>
    <w:p w14:paraId="7082A1CE" w14:textId="77777777" w:rsidR="003700AF" w:rsidRDefault="003700AF" w:rsidP="00FA2890">
      <w:pPr>
        <w:spacing w:after="0" w:line="360" w:lineRule="auto"/>
        <w:jc w:val="both"/>
        <w:rPr>
          <w:rFonts w:ascii="Garamond" w:hAnsi="Garamond"/>
          <w:i/>
          <w:sz w:val="24"/>
          <w:szCs w:val="24"/>
          <w:lang w:val="en-US"/>
        </w:rPr>
      </w:pPr>
    </w:p>
    <w:p w14:paraId="170FC96C" w14:textId="77777777" w:rsidR="00581847" w:rsidRPr="00705DA8" w:rsidRDefault="00581847" w:rsidP="00FA2890">
      <w:pPr>
        <w:spacing w:after="0" w:line="360" w:lineRule="auto"/>
        <w:jc w:val="both"/>
        <w:rPr>
          <w:rFonts w:ascii="Garamond" w:hAnsi="Garamond"/>
          <w:i/>
          <w:sz w:val="24"/>
          <w:szCs w:val="24"/>
          <w:lang w:val="en-US"/>
        </w:rPr>
      </w:pPr>
    </w:p>
    <w:p w14:paraId="5E86469B" w14:textId="77777777" w:rsidR="00FA2890" w:rsidRPr="00705DA8" w:rsidRDefault="00FA2890" w:rsidP="00FA2890">
      <w:pPr>
        <w:spacing w:after="0" w:line="360" w:lineRule="auto"/>
        <w:jc w:val="both"/>
        <w:rPr>
          <w:rFonts w:ascii="Garamond" w:hAnsi="Garamond" w:cstheme="minorHAnsi"/>
          <w:sz w:val="24"/>
          <w:szCs w:val="24"/>
          <w:lang w:val="en-GB"/>
        </w:rPr>
      </w:pPr>
    </w:p>
    <w:p w14:paraId="11D6CA52" w14:textId="77777777" w:rsidR="000A59FE" w:rsidRDefault="000A59FE" w:rsidP="000A59FE">
      <w:pPr>
        <w:spacing w:after="0" w:line="360" w:lineRule="auto"/>
        <w:jc w:val="both"/>
        <w:rPr>
          <w:rFonts w:ascii="Garamond" w:hAnsi="Garamond" w:cstheme="minorHAnsi"/>
          <w:sz w:val="24"/>
          <w:szCs w:val="24"/>
          <w:lang w:val="en-GB"/>
        </w:rPr>
      </w:pPr>
      <w:r>
        <w:object w:dxaOrig="9855" w:dyaOrig="11235" w14:anchorId="3B74FB3B">
          <v:shape id="_x0000_i1028" type="#_x0000_t75" style="width:335.5pt;height:383pt" o:ole="">
            <v:imagedata r:id="rId17" o:title=""/>
          </v:shape>
          <o:OLEObject Type="Embed" ProgID="ACD.ChemSketch.20" ShapeID="_x0000_i1028" DrawAspect="Content" ObjectID="_1604504680" r:id="rId18"/>
        </w:object>
      </w:r>
    </w:p>
    <w:p w14:paraId="781C74FE" w14:textId="77777777" w:rsidR="000A59FE" w:rsidRDefault="000A59FE" w:rsidP="000A59FE">
      <w:pPr>
        <w:spacing w:after="0" w:line="360" w:lineRule="auto"/>
        <w:jc w:val="both"/>
        <w:rPr>
          <w:rFonts w:ascii="Garamond" w:hAnsi="Garamond" w:cstheme="minorHAnsi"/>
          <w:sz w:val="24"/>
          <w:szCs w:val="24"/>
          <w:lang w:val="en-GB"/>
        </w:rPr>
      </w:pPr>
    </w:p>
    <w:p w14:paraId="76C11FDE" w14:textId="77777777" w:rsidR="000A59FE" w:rsidRPr="00134484" w:rsidRDefault="000A59FE" w:rsidP="000A59FE">
      <w:pPr>
        <w:spacing w:after="0" w:line="360" w:lineRule="auto"/>
        <w:jc w:val="both"/>
        <w:rPr>
          <w:rFonts w:ascii="Garamond" w:hAnsi="Garamond" w:cstheme="minorHAnsi"/>
          <w:sz w:val="24"/>
          <w:szCs w:val="24"/>
          <w:lang w:val="en-GB"/>
        </w:rPr>
      </w:pPr>
      <w:r w:rsidRPr="00134484">
        <w:rPr>
          <w:rFonts w:ascii="Garamond" w:hAnsi="Garamond" w:cstheme="minorHAnsi"/>
          <w:sz w:val="24"/>
          <w:szCs w:val="24"/>
          <w:lang w:val="en-GB"/>
        </w:rPr>
        <w:t xml:space="preserve">Figure 4. Mechanism of the electropolymerization of SPPE from a) pure o-precursor </w:t>
      </w:r>
      <w:r>
        <w:rPr>
          <w:rFonts w:ascii="Garamond" w:hAnsi="Garamond" w:cstheme="minorHAnsi"/>
          <w:sz w:val="24"/>
          <w:szCs w:val="24"/>
          <w:lang w:val="en-GB"/>
        </w:rPr>
        <w:t>b) pure p-precursor and from c</w:t>
      </w:r>
      <w:r w:rsidRPr="00134484">
        <w:rPr>
          <w:rFonts w:ascii="Garamond" w:hAnsi="Garamond" w:cstheme="minorHAnsi"/>
          <w:sz w:val="24"/>
          <w:szCs w:val="24"/>
          <w:lang w:val="en-GB"/>
        </w:rPr>
        <w:t>) precursor mixture.</w:t>
      </w:r>
    </w:p>
    <w:p w14:paraId="5E67FB97" w14:textId="7CF16CAF" w:rsidR="0001168E" w:rsidRDefault="0001168E" w:rsidP="00FA2890">
      <w:pPr>
        <w:spacing w:after="0" w:line="360" w:lineRule="auto"/>
        <w:jc w:val="both"/>
        <w:rPr>
          <w:rFonts w:ascii="Garamond" w:hAnsi="Garamond" w:cstheme="minorHAnsi"/>
          <w:sz w:val="24"/>
          <w:szCs w:val="24"/>
          <w:lang w:val="en-GB"/>
        </w:rPr>
      </w:pPr>
    </w:p>
    <w:p w14:paraId="54E37A1F" w14:textId="592F4C32" w:rsidR="005F4166" w:rsidRDefault="005F4166" w:rsidP="00FA2890">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 xml:space="preserve">The linear SPPE appears sterically clearly favoured, which probably explains its easier formation and the higher current densities observed </w:t>
      </w:r>
      <w:r w:rsidR="00747E98">
        <w:rPr>
          <w:rFonts w:ascii="Garamond" w:hAnsi="Garamond" w:cstheme="minorHAnsi"/>
          <w:sz w:val="24"/>
          <w:szCs w:val="24"/>
          <w:lang w:val="en-GB"/>
        </w:rPr>
        <w:t>in Figure 2</w:t>
      </w:r>
      <w:r>
        <w:rPr>
          <w:rFonts w:ascii="Garamond" w:hAnsi="Garamond" w:cstheme="minorHAnsi"/>
          <w:sz w:val="24"/>
          <w:szCs w:val="24"/>
          <w:lang w:val="en-GB"/>
        </w:rPr>
        <w:t xml:space="preserve">. </w:t>
      </w:r>
    </w:p>
    <w:p w14:paraId="0A674E5A" w14:textId="77777777" w:rsidR="005F4166" w:rsidRPr="000A59FE" w:rsidRDefault="005F4166" w:rsidP="00FA2890">
      <w:pPr>
        <w:spacing w:after="0" w:line="360" w:lineRule="auto"/>
        <w:jc w:val="both"/>
        <w:rPr>
          <w:rFonts w:ascii="Garamond" w:hAnsi="Garamond" w:cstheme="minorHAnsi"/>
          <w:sz w:val="24"/>
          <w:szCs w:val="24"/>
          <w:lang w:val="en-GB"/>
        </w:rPr>
      </w:pPr>
    </w:p>
    <w:p w14:paraId="562BBD2D" w14:textId="77777777" w:rsidR="0001168E" w:rsidRPr="000A59FE" w:rsidRDefault="0001168E" w:rsidP="00FA2890">
      <w:pPr>
        <w:spacing w:after="0" w:line="360" w:lineRule="auto"/>
        <w:jc w:val="both"/>
        <w:rPr>
          <w:rFonts w:ascii="Garamond" w:hAnsi="Garamond" w:cstheme="minorHAnsi"/>
          <w:sz w:val="24"/>
          <w:szCs w:val="24"/>
          <w:lang w:val="en-GB"/>
        </w:rPr>
      </w:pPr>
      <w:r w:rsidRPr="000A59FE">
        <w:rPr>
          <w:rFonts w:ascii="Garamond" w:hAnsi="Garamond" w:cstheme="minorHAnsi"/>
          <w:sz w:val="24"/>
          <w:szCs w:val="24"/>
          <w:lang w:val="en-GB"/>
        </w:rPr>
        <w:t>3.2. Electropolymerization of hydroxide-conducting ionomers</w:t>
      </w:r>
    </w:p>
    <w:p w14:paraId="670541B6" w14:textId="77777777" w:rsidR="0089134B" w:rsidRPr="000A59FE" w:rsidRDefault="0089134B" w:rsidP="00FA2890">
      <w:pPr>
        <w:spacing w:after="0" w:line="360" w:lineRule="auto"/>
        <w:jc w:val="both"/>
        <w:rPr>
          <w:rFonts w:ascii="Garamond" w:hAnsi="Garamond" w:cstheme="minorHAnsi"/>
          <w:sz w:val="24"/>
          <w:szCs w:val="24"/>
          <w:lang w:val="en-GB"/>
        </w:rPr>
      </w:pPr>
    </w:p>
    <w:p w14:paraId="4FB6BF34" w14:textId="74CCC6FE" w:rsidR="0089134B" w:rsidRPr="00705DA8" w:rsidRDefault="0089134B" w:rsidP="0089134B">
      <w:pPr>
        <w:spacing w:after="0" w:line="360" w:lineRule="auto"/>
        <w:jc w:val="both"/>
        <w:rPr>
          <w:rFonts w:ascii="Garamond" w:hAnsi="Garamond" w:cstheme="minorHAnsi"/>
          <w:sz w:val="24"/>
          <w:szCs w:val="24"/>
          <w:lang w:val="en-GB"/>
        </w:rPr>
      </w:pPr>
      <w:r w:rsidRPr="00F44F70">
        <w:rPr>
          <w:rFonts w:ascii="Garamond" w:hAnsi="Garamond" w:cstheme="minorHAnsi"/>
          <w:sz w:val="24"/>
          <w:szCs w:val="24"/>
          <w:lang w:val="en-GB"/>
        </w:rPr>
        <w:t>Figure 5 shows typical cyclovoltammograms corresponding to the electropolymerisation of ABDMA and VBTMA</w:t>
      </w:r>
      <w:r w:rsidR="00BF7FB4" w:rsidRPr="00F44F70">
        <w:rPr>
          <w:rFonts w:ascii="Garamond" w:hAnsi="Garamond" w:cstheme="minorHAnsi"/>
          <w:sz w:val="24"/>
          <w:szCs w:val="24"/>
          <w:lang w:val="en-GB"/>
        </w:rPr>
        <w:t xml:space="preserve"> </w:t>
      </w:r>
      <w:r w:rsidR="00BF7FB4">
        <w:rPr>
          <w:rFonts w:ascii="Garamond" w:hAnsi="Garamond" w:cstheme="minorHAnsi"/>
          <w:sz w:val="24"/>
          <w:szCs w:val="24"/>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4E1034">
        <w:rPr>
          <w:rFonts w:ascii="Garamond" w:hAnsi="Garamond" w:cstheme="minorHAnsi"/>
          <w:sz w:val="24"/>
          <w:szCs w:val="24"/>
        </w:rPr>
        <w:instrText xml:space="preserve"> ADDIN EN.CITE </w:instrText>
      </w:r>
      <w:r w:rsidR="004E1034">
        <w:rPr>
          <w:rFonts w:ascii="Garamond" w:hAnsi="Garamond" w:cstheme="minorHAnsi"/>
          <w:sz w:val="24"/>
          <w:szCs w:val="24"/>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4E1034">
        <w:rPr>
          <w:rFonts w:ascii="Garamond" w:hAnsi="Garamond" w:cstheme="minorHAnsi"/>
          <w:sz w:val="24"/>
          <w:szCs w:val="24"/>
        </w:rPr>
        <w:instrText xml:space="preserve"> ADDIN EN.CITE.DATA </w:instrText>
      </w:r>
      <w:r w:rsidR="004E1034">
        <w:rPr>
          <w:rFonts w:ascii="Garamond" w:hAnsi="Garamond" w:cstheme="minorHAnsi"/>
          <w:sz w:val="24"/>
          <w:szCs w:val="24"/>
        </w:rPr>
      </w:r>
      <w:r w:rsidR="004E1034">
        <w:rPr>
          <w:rFonts w:ascii="Garamond" w:hAnsi="Garamond" w:cstheme="minorHAnsi"/>
          <w:sz w:val="24"/>
          <w:szCs w:val="24"/>
        </w:rPr>
        <w:fldChar w:fldCharType="end"/>
      </w:r>
      <w:r w:rsidR="00BF7FB4">
        <w:rPr>
          <w:rFonts w:ascii="Garamond" w:hAnsi="Garamond" w:cstheme="minorHAnsi"/>
          <w:sz w:val="24"/>
          <w:szCs w:val="24"/>
        </w:rPr>
      </w:r>
      <w:r w:rsidR="00BF7FB4">
        <w:rPr>
          <w:rFonts w:ascii="Garamond" w:hAnsi="Garamond" w:cstheme="minorHAnsi"/>
          <w:sz w:val="24"/>
          <w:szCs w:val="24"/>
        </w:rPr>
        <w:fldChar w:fldCharType="separate"/>
      </w:r>
      <w:r w:rsidR="004E1034">
        <w:rPr>
          <w:rFonts w:ascii="Garamond" w:hAnsi="Garamond" w:cstheme="minorHAnsi"/>
          <w:noProof/>
          <w:sz w:val="24"/>
          <w:szCs w:val="24"/>
        </w:rPr>
        <w:t>[56]</w:t>
      </w:r>
      <w:r w:rsidR="00BF7FB4">
        <w:rPr>
          <w:rFonts w:ascii="Garamond" w:hAnsi="Garamond" w:cstheme="minorHAnsi"/>
          <w:sz w:val="24"/>
          <w:szCs w:val="24"/>
        </w:rPr>
        <w:fldChar w:fldCharType="end"/>
      </w:r>
      <w:r w:rsidRPr="00F44F70">
        <w:rPr>
          <w:rFonts w:ascii="Garamond" w:hAnsi="Garamond" w:cstheme="minorHAnsi"/>
          <w:sz w:val="24"/>
          <w:szCs w:val="24"/>
          <w:lang w:val="en-GB"/>
        </w:rPr>
        <w:t xml:space="preserve">. In order to avoid as much as possible the </w:t>
      </w:r>
      <w:r w:rsidRPr="00705DA8">
        <w:rPr>
          <w:rFonts w:ascii="Garamond" w:hAnsi="Garamond" w:cstheme="minorHAnsi"/>
          <w:sz w:val="24"/>
          <w:szCs w:val="24"/>
          <w:lang w:val="en-GB"/>
        </w:rPr>
        <w:t xml:space="preserve">hydrogen evolution reaction (HER) in cathodic conditions, </w:t>
      </w:r>
      <w:r w:rsidR="003700AF" w:rsidRPr="00705DA8">
        <w:rPr>
          <w:rFonts w:ascii="Garamond" w:hAnsi="Garamond" w:cstheme="minorHAnsi"/>
          <w:sz w:val="24"/>
          <w:szCs w:val="24"/>
          <w:lang w:val="en-GB"/>
        </w:rPr>
        <w:t>the amount of</w:t>
      </w:r>
      <w:r w:rsidRPr="00705DA8">
        <w:rPr>
          <w:rFonts w:ascii="Garamond" w:hAnsi="Garamond" w:cstheme="minorHAnsi"/>
          <w:sz w:val="24"/>
          <w:szCs w:val="24"/>
          <w:lang w:val="en-GB"/>
        </w:rPr>
        <w:t xml:space="preserve"> protons</w:t>
      </w:r>
      <w:r w:rsidR="003700AF" w:rsidRPr="00705DA8">
        <w:rPr>
          <w:rFonts w:ascii="Garamond" w:hAnsi="Garamond" w:cstheme="minorHAnsi"/>
          <w:sz w:val="24"/>
          <w:szCs w:val="24"/>
          <w:lang w:val="en-GB"/>
        </w:rPr>
        <w:t xml:space="preserve"> was limited as much as possible. The deposition was </w:t>
      </w:r>
      <w:r w:rsidR="005F4166">
        <w:rPr>
          <w:rFonts w:ascii="Garamond" w:hAnsi="Garamond" w:cstheme="minorHAnsi"/>
          <w:sz w:val="24"/>
          <w:szCs w:val="24"/>
          <w:lang w:val="en-GB"/>
        </w:rPr>
        <w:t xml:space="preserve">therefore </w:t>
      </w:r>
      <w:r w:rsidR="003700AF" w:rsidRPr="00705DA8">
        <w:rPr>
          <w:rFonts w:ascii="Garamond" w:hAnsi="Garamond" w:cstheme="minorHAnsi"/>
          <w:sz w:val="24"/>
          <w:szCs w:val="24"/>
          <w:lang w:val="en-GB"/>
        </w:rPr>
        <w:t xml:space="preserve">made under </w:t>
      </w:r>
      <w:r w:rsidR="00747E98">
        <w:rPr>
          <w:rFonts w:ascii="Garamond" w:hAnsi="Garamond" w:cstheme="minorHAnsi"/>
          <w:sz w:val="24"/>
          <w:szCs w:val="24"/>
          <w:lang w:val="en-GB"/>
        </w:rPr>
        <w:t xml:space="preserve">dry </w:t>
      </w:r>
      <w:r w:rsidR="003700AF" w:rsidRPr="00705DA8">
        <w:rPr>
          <w:rFonts w:ascii="Garamond" w:hAnsi="Garamond" w:cstheme="minorHAnsi"/>
          <w:sz w:val="24"/>
          <w:szCs w:val="24"/>
          <w:lang w:val="en-GB"/>
        </w:rPr>
        <w:t>nitrogen and in presence of</w:t>
      </w:r>
      <w:r w:rsidRPr="00705DA8">
        <w:rPr>
          <w:rFonts w:ascii="Garamond" w:hAnsi="Garamond" w:cstheme="minorHAnsi"/>
          <w:sz w:val="24"/>
          <w:szCs w:val="24"/>
          <w:lang w:val="en-GB"/>
        </w:rPr>
        <w:t xml:space="preserve"> Li salt as supporting electrolyte</w:t>
      </w:r>
      <w:r w:rsidR="003700AF" w:rsidRPr="00705DA8">
        <w:rPr>
          <w:rFonts w:ascii="Garamond" w:hAnsi="Garamond" w:cstheme="minorHAnsi"/>
          <w:sz w:val="24"/>
          <w:szCs w:val="24"/>
          <w:lang w:val="en-GB"/>
        </w:rPr>
        <w:t>.</w:t>
      </w:r>
      <w:r w:rsidRPr="00705DA8">
        <w:rPr>
          <w:rFonts w:ascii="Garamond" w:hAnsi="Garamond" w:cstheme="minorHAnsi"/>
          <w:sz w:val="24"/>
          <w:szCs w:val="24"/>
          <w:lang w:val="en-GB"/>
        </w:rPr>
        <w:t xml:space="preserve"> </w:t>
      </w:r>
    </w:p>
    <w:p w14:paraId="5A30397D" w14:textId="4C711C04" w:rsidR="009171FE" w:rsidRPr="009171FE" w:rsidRDefault="0089134B" w:rsidP="009171FE">
      <w:pPr>
        <w:spacing w:after="0" w:line="360" w:lineRule="auto"/>
        <w:jc w:val="both"/>
        <w:rPr>
          <w:rFonts w:ascii="Garamond" w:hAnsi="Garamond" w:cstheme="minorHAnsi"/>
          <w:sz w:val="24"/>
          <w:szCs w:val="24"/>
          <w:lang w:val="en-GB"/>
        </w:rPr>
      </w:pPr>
      <w:r w:rsidRPr="000A59FE">
        <w:rPr>
          <w:rFonts w:ascii="Garamond" w:hAnsi="Garamond" w:cstheme="minorHAnsi"/>
          <w:sz w:val="24"/>
          <w:szCs w:val="24"/>
          <w:lang w:val="en-GB"/>
        </w:rPr>
        <w:t xml:space="preserve">The peak current density decreases with the cycle number due to the formation of </w:t>
      </w:r>
      <w:r w:rsidR="003700AF" w:rsidRPr="000A59FE">
        <w:rPr>
          <w:rFonts w:ascii="Garamond" w:hAnsi="Garamond" w:cstheme="minorHAnsi"/>
          <w:sz w:val="24"/>
          <w:szCs w:val="24"/>
          <w:lang w:val="en-GB"/>
        </w:rPr>
        <w:t>a</w:t>
      </w:r>
      <w:r w:rsidRPr="000A59FE">
        <w:rPr>
          <w:rFonts w:ascii="Garamond" w:hAnsi="Garamond" w:cstheme="minorHAnsi"/>
          <w:sz w:val="24"/>
          <w:szCs w:val="24"/>
          <w:lang w:val="en-GB"/>
        </w:rPr>
        <w:t xml:space="preserve"> continuous resistive ionomer layer. The cathodic current density is much larger for VBTM</w:t>
      </w:r>
      <w:r w:rsidR="009171FE">
        <w:rPr>
          <w:rFonts w:ascii="Garamond" w:hAnsi="Garamond" w:cstheme="minorHAnsi"/>
          <w:sz w:val="24"/>
          <w:szCs w:val="24"/>
          <w:lang w:val="en-GB"/>
        </w:rPr>
        <w:t xml:space="preserve">A than for ABDMA showing an </w:t>
      </w:r>
      <w:r w:rsidRPr="000A59FE">
        <w:rPr>
          <w:rFonts w:ascii="Garamond" w:hAnsi="Garamond" w:cstheme="minorHAnsi"/>
          <w:sz w:val="24"/>
          <w:szCs w:val="24"/>
          <w:lang w:val="en-GB"/>
        </w:rPr>
        <w:t>easier polymerisation mechanism for the former</w:t>
      </w:r>
      <w:r w:rsidR="009171FE">
        <w:rPr>
          <w:rFonts w:ascii="Garamond" w:hAnsi="Garamond" w:cstheme="minorHAnsi"/>
          <w:sz w:val="24"/>
          <w:szCs w:val="24"/>
          <w:lang w:val="en-GB"/>
        </w:rPr>
        <w:t xml:space="preserve">. In cathodic conditions, the </w:t>
      </w:r>
      <w:r w:rsidR="009171FE">
        <w:rPr>
          <w:rFonts w:ascii="Garamond" w:hAnsi="Garamond" w:cstheme="minorHAnsi"/>
          <w:sz w:val="24"/>
          <w:szCs w:val="24"/>
          <w:lang w:val="en-GB"/>
        </w:rPr>
        <w:lastRenderedPageBreak/>
        <w:t xml:space="preserve">polymerization starts by the </w:t>
      </w:r>
      <w:r w:rsidR="009171FE" w:rsidRPr="009171FE">
        <w:rPr>
          <w:rFonts w:ascii="Garamond" w:hAnsi="Garamond" w:cstheme="minorHAnsi"/>
          <w:sz w:val="24"/>
          <w:szCs w:val="24"/>
          <w:lang w:val="en-GB"/>
        </w:rPr>
        <w:t xml:space="preserve">reduction of the vinylic or allylic </w:t>
      </w:r>
      <w:r w:rsidR="009171FE">
        <w:rPr>
          <w:rFonts w:ascii="Garamond" w:hAnsi="Garamond" w:cstheme="minorHAnsi"/>
          <w:sz w:val="24"/>
          <w:szCs w:val="24"/>
          <w:lang w:val="en-GB"/>
        </w:rPr>
        <w:t xml:space="preserve">double bond with formation of a </w:t>
      </w:r>
      <w:r w:rsidR="009171FE" w:rsidRPr="009171FE">
        <w:rPr>
          <w:rFonts w:ascii="Garamond" w:hAnsi="Garamond" w:cstheme="minorHAnsi"/>
          <w:sz w:val="24"/>
          <w:szCs w:val="24"/>
          <w:lang w:val="en-GB"/>
        </w:rPr>
        <w:t>radical anion</w:t>
      </w:r>
      <w:r w:rsidR="009171FE">
        <w:rPr>
          <w:rFonts w:ascii="Garamond" w:hAnsi="Garamond" w:cstheme="minorHAnsi"/>
          <w:sz w:val="24"/>
          <w:szCs w:val="24"/>
          <w:lang w:val="en-GB"/>
        </w:rPr>
        <w:t>, which</w:t>
      </w:r>
      <w:r w:rsidR="009171FE" w:rsidRPr="009171FE">
        <w:rPr>
          <w:rFonts w:ascii="Garamond" w:hAnsi="Garamond" w:cstheme="minorHAnsi"/>
          <w:sz w:val="24"/>
          <w:szCs w:val="24"/>
          <w:lang w:val="en-GB"/>
        </w:rPr>
        <w:t xml:space="preserve"> is</w:t>
      </w:r>
      <w:r w:rsidR="009171FE">
        <w:rPr>
          <w:rFonts w:ascii="Garamond" w:hAnsi="Garamond" w:cstheme="minorHAnsi"/>
          <w:sz w:val="24"/>
          <w:szCs w:val="24"/>
          <w:lang w:val="en-GB"/>
        </w:rPr>
        <w:t xml:space="preserve"> stabilized by mesomeric effect with the phenyl group for VBTMA</w:t>
      </w:r>
      <w:r w:rsidR="009171FE" w:rsidRPr="009171FE">
        <w:rPr>
          <w:rFonts w:ascii="Garamond" w:hAnsi="Garamond" w:cstheme="minorHAnsi"/>
          <w:sz w:val="24"/>
          <w:szCs w:val="24"/>
          <w:lang w:val="en-GB"/>
        </w:rPr>
        <w:t xml:space="preserve">. </w:t>
      </w:r>
      <w:r w:rsidR="009171FE">
        <w:rPr>
          <w:rFonts w:ascii="Garamond" w:hAnsi="Garamond" w:cstheme="minorHAnsi"/>
          <w:sz w:val="24"/>
          <w:szCs w:val="24"/>
          <w:lang w:val="en-GB"/>
        </w:rPr>
        <w:t>This resonance is not possible in ABDMA, because it is interrupted by the ammonium group</w:t>
      </w:r>
      <w:r w:rsidR="0039411E">
        <w:rPr>
          <w:rFonts w:ascii="Garamond" w:hAnsi="Garamond" w:cstheme="minorHAnsi"/>
          <w:sz w:val="24"/>
          <w:szCs w:val="24"/>
          <w:lang w:val="en-GB"/>
        </w:rPr>
        <w:t xml:space="preserve"> </w:t>
      </w:r>
      <w:r w:rsidR="0039411E">
        <w:rPr>
          <w:rFonts w:ascii="Garamond" w:hAnsi="Garamond" w:cstheme="minorHAnsi"/>
          <w:sz w:val="24"/>
          <w:szCs w:val="24"/>
          <w:lang w:val="en-GB"/>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39411E">
        <w:rPr>
          <w:rFonts w:ascii="Garamond" w:hAnsi="Garamond" w:cstheme="minorHAnsi"/>
          <w:sz w:val="24"/>
          <w:szCs w:val="24"/>
          <w:lang w:val="en-GB"/>
        </w:rPr>
        <w:instrText xml:space="preserve"> ADDIN EN.CITE </w:instrText>
      </w:r>
      <w:r w:rsidR="0039411E">
        <w:rPr>
          <w:rFonts w:ascii="Garamond" w:hAnsi="Garamond" w:cstheme="minorHAnsi"/>
          <w:sz w:val="24"/>
          <w:szCs w:val="24"/>
          <w:lang w:val="en-GB"/>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39411E">
        <w:rPr>
          <w:rFonts w:ascii="Garamond" w:hAnsi="Garamond" w:cstheme="minorHAnsi"/>
          <w:sz w:val="24"/>
          <w:szCs w:val="24"/>
          <w:lang w:val="en-GB"/>
        </w:rPr>
        <w:instrText xml:space="preserve"> ADDIN EN.CITE.DATA </w:instrText>
      </w:r>
      <w:r w:rsidR="0039411E">
        <w:rPr>
          <w:rFonts w:ascii="Garamond" w:hAnsi="Garamond" w:cstheme="minorHAnsi"/>
          <w:sz w:val="24"/>
          <w:szCs w:val="24"/>
          <w:lang w:val="en-GB"/>
        </w:rPr>
      </w:r>
      <w:r w:rsidR="0039411E">
        <w:rPr>
          <w:rFonts w:ascii="Garamond" w:hAnsi="Garamond" w:cstheme="minorHAnsi"/>
          <w:sz w:val="24"/>
          <w:szCs w:val="24"/>
          <w:lang w:val="en-GB"/>
        </w:rPr>
        <w:fldChar w:fldCharType="end"/>
      </w:r>
      <w:r w:rsidR="0039411E">
        <w:rPr>
          <w:rFonts w:ascii="Garamond" w:hAnsi="Garamond" w:cstheme="minorHAnsi"/>
          <w:sz w:val="24"/>
          <w:szCs w:val="24"/>
          <w:lang w:val="en-GB"/>
        </w:rPr>
      </w:r>
      <w:r w:rsidR="0039411E">
        <w:rPr>
          <w:rFonts w:ascii="Garamond" w:hAnsi="Garamond" w:cstheme="minorHAnsi"/>
          <w:sz w:val="24"/>
          <w:szCs w:val="24"/>
          <w:lang w:val="en-GB"/>
        </w:rPr>
        <w:fldChar w:fldCharType="separate"/>
      </w:r>
      <w:r w:rsidR="0039411E">
        <w:rPr>
          <w:rFonts w:ascii="Garamond" w:hAnsi="Garamond" w:cstheme="minorHAnsi"/>
          <w:noProof/>
          <w:sz w:val="24"/>
          <w:szCs w:val="24"/>
          <w:lang w:val="en-GB"/>
        </w:rPr>
        <w:t>[56]</w:t>
      </w:r>
      <w:r w:rsidR="0039411E">
        <w:rPr>
          <w:rFonts w:ascii="Garamond" w:hAnsi="Garamond" w:cstheme="minorHAnsi"/>
          <w:sz w:val="24"/>
          <w:szCs w:val="24"/>
          <w:lang w:val="en-GB"/>
        </w:rPr>
        <w:fldChar w:fldCharType="end"/>
      </w:r>
      <w:r w:rsidR="009171FE">
        <w:rPr>
          <w:rFonts w:ascii="Garamond" w:hAnsi="Garamond" w:cstheme="minorHAnsi"/>
          <w:sz w:val="24"/>
          <w:szCs w:val="24"/>
          <w:lang w:val="en-GB"/>
        </w:rPr>
        <w:t xml:space="preserve">. </w:t>
      </w:r>
    </w:p>
    <w:p w14:paraId="05DB32F6" w14:textId="77777777" w:rsidR="00A81CA6" w:rsidRPr="00705DA8" w:rsidRDefault="00A81CA6" w:rsidP="00FA2890">
      <w:pPr>
        <w:spacing w:after="0" w:line="360" w:lineRule="auto"/>
        <w:jc w:val="both"/>
        <w:rPr>
          <w:rFonts w:ascii="Garamond" w:hAnsi="Garamond" w:cstheme="minorHAnsi"/>
          <w:sz w:val="24"/>
          <w:szCs w:val="24"/>
          <w:lang w:val="en-GB"/>
        </w:rPr>
      </w:pPr>
    </w:p>
    <w:p w14:paraId="453EBA78" w14:textId="77777777" w:rsidR="00067257" w:rsidRPr="00705DA8" w:rsidRDefault="0004680E" w:rsidP="00FA2890">
      <w:pPr>
        <w:spacing w:after="0" w:line="360" w:lineRule="auto"/>
        <w:jc w:val="both"/>
        <w:rPr>
          <w:rFonts w:ascii="Garamond" w:hAnsi="Garamond" w:cstheme="minorHAnsi"/>
          <w:sz w:val="24"/>
          <w:szCs w:val="24"/>
          <w:lang w:val="en-GB"/>
        </w:rPr>
      </w:pPr>
      <w:r w:rsidRPr="00705DA8">
        <w:rPr>
          <w:rFonts w:ascii="Garamond" w:eastAsiaTheme="minorEastAsia" w:hAnsi="Garamond" w:cstheme="minorHAnsi"/>
          <w:noProof/>
          <w:color w:val="000000" w:themeColor="text1"/>
          <w:sz w:val="24"/>
          <w:szCs w:val="24"/>
          <w:lang w:val="fr-FR" w:eastAsia="fr-FR"/>
        </w:rPr>
        <w:drawing>
          <wp:inline distT="0" distB="0" distL="0" distR="0" wp14:anchorId="19E7A7B1" wp14:editId="60894E77">
            <wp:extent cx="5184475" cy="3027872"/>
            <wp:effectExtent l="0" t="0" r="0" b="1270"/>
            <wp:docPr id="3" name="Grafico 3">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28462CA" w14:textId="77777777" w:rsidR="001C224B" w:rsidRPr="00705DA8" w:rsidRDefault="0004680E" w:rsidP="00FA2890">
      <w:pPr>
        <w:spacing w:after="0" w:line="360" w:lineRule="auto"/>
        <w:jc w:val="both"/>
        <w:rPr>
          <w:rFonts w:ascii="Garamond" w:hAnsi="Garamond" w:cstheme="minorHAnsi"/>
          <w:sz w:val="24"/>
          <w:szCs w:val="24"/>
          <w:lang w:val="en-GB"/>
        </w:rPr>
      </w:pPr>
      <w:r w:rsidRPr="00705DA8">
        <w:rPr>
          <w:rFonts w:ascii="Garamond" w:hAnsi="Garamond" w:cstheme="minorHAnsi"/>
          <w:noProof/>
          <w:sz w:val="24"/>
          <w:szCs w:val="24"/>
          <w:lang w:val="fr-FR" w:eastAsia="fr-FR"/>
        </w:rPr>
        <w:drawing>
          <wp:anchor distT="0" distB="0" distL="114300" distR="114300" simplePos="0" relativeHeight="251654656" behindDoc="0" locked="0" layoutInCell="1" allowOverlap="1" wp14:anchorId="42D3A388" wp14:editId="4C3572D8">
            <wp:simplePos x="0" y="0"/>
            <wp:positionH relativeFrom="column">
              <wp:posOffset>-292735</wp:posOffset>
            </wp:positionH>
            <wp:positionV relativeFrom="paragraph">
              <wp:posOffset>-3285490</wp:posOffset>
            </wp:positionV>
            <wp:extent cx="5001260" cy="2926080"/>
            <wp:effectExtent l="0" t="0" r="0" b="0"/>
            <wp:wrapNone/>
            <wp:docPr id="99" name="Grafico 99">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705DA8">
        <w:rPr>
          <w:rFonts w:ascii="Garamond" w:hAnsi="Garamond" w:cstheme="minorHAnsi"/>
          <w:sz w:val="24"/>
          <w:szCs w:val="24"/>
          <w:lang w:val="en-GB"/>
        </w:rPr>
        <w:t xml:space="preserve">Figure </w:t>
      </w:r>
      <w:r w:rsidR="0001168E" w:rsidRPr="00705DA8">
        <w:rPr>
          <w:rFonts w:ascii="Garamond" w:hAnsi="Garamond" w:cstheme="minorHAnsi"/>
          <w:sz w:val="24"/>
          <w:szCs w:val="24"/>
          <w:lang w:val="en-GB"/>
        </w:rPr>
        <w:t>5</w:t>
      </w:r>
      <w:r w:rsidRPr="00705DA8">
        <w:rPr>
          <w:rFonts w:ascii="Garamond" w:hAnsi="Garamond" w:cstheme="minorHAnsi"/>
          <w:sz w:val="24"/>
          <w:szCs w:val="24"/>
          <w:lang w:val="en-GB"/>
        </w:rPr>
        <w:t>. Cyclovoltammograms of the electropolymerization of ABDMA and VBTMA</w:t>
      </w:r>
      <w:r w:rsidR="0089134B" w:rsidRPr="00705DA8">
        <w:rPr>
          <w:rFonts w:ascii="Garamond" w:hAnsi="Garamond" w:cstheme="minorHAnsi"/>
          <w:sz w:val="24"/>
          <w:szCs w:val="24"/>
          <w:lang w:val="en-GB"/>
        </w:rPr>
        <w:t xml:space="preserve"> on glassy carbon</w:t>
      </w:r>
      <w:r w:rsidRPr="00705DA8">
        <w:rPr>
          <w:rFonts w:ascii="Garamond" w:hAnsi="Garamond" w:cstheme="minorHAnsi"/>
          <w:sz w:val="24"/>
          <w:szCs w:val="24"/>
          <w:lang w:val="en-GB"/>
        </w:rPr>
        <w:t>.</w:t>
      </w:r>
    </w:p>
    <w:p w14:paraId="7BCEA703" w14:textId="77777777" w:rsidR="00705DA8" w:rsidRPr="00705DA8" w:rsidRDefault="00705DA8" w:rsidP="00FA2890">
      <w:pPr>
        <w:spacing w:after="0" w:line="360" w:lineRule="auto"/>
        <w:jc w:val="both"/>
        <w:rPr>
          <w:rFonts w:ascii="Garamond" w:hAnsi="Garamond" w:cstheme="minorHAnsi"/>
          <w:sz w:val="24"/>
          <w:szCs w:val="24"/>
          <w:lang w:val="en-GB"/>
        </w:rPr>
      </w:pPr>
    </w:p>
    <w:p w14:paraId="7AA47363" w14:textId="1C1FDD32" w:rsidR="00746D35" w:rsidRDefault="003700AF"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vertAlign w:val="superscript"/>
          <w:lang w:val="en-GB"/>
        </w:rPr>
        <w:t>1</w:t>
      </w:r>
      <w:r w:rsidRPr="00705DA8">
        <w:rPr>
          <w:rFonts w:ascii="Garamond" w:hAnsi="Garamond" w:cstheme="minorHAnsi"/>
          <w:sz w:val="24"/>
          <w:szCs w:val="24"/>
          <w:lang w:val="en-GB"/>
        </w:rPr>
        <w:t>H NMR spectra of e</w:t>
      </w:r>
      <w:r w:rsidR="009171FE">
        <w:rPr>
          <w:rFonts w:ascii="Garamond" w:hAnsi="Garamond" w:cstheme="minorHAnsi"/>
          <w:sz w:val="24"/>
          <w:szCs w:val="24"/>
          <w:lang w:val="en-GB"/>
        </w:rPr>
        <w:t xml:space="preserve">lectropolymerized ABDMA and </w:t>
      </w:r>
      <w:r w:rsidRPr="00705DA8">
        <w:rPr>
          <w:rFonts w:ascii="Garamond" w:hAnsi="Garamond" w:cstheme="minorHAnsi"/>
          <w:sz w:val="24"/>
          <w:szCs w:val="24"/>
          <w:lang w:val="en-GB"/>
        </w:rPr>
        <w:t>ABDMA monomer help to establish the electropolymerization mechanism and the ionomer structure.</w:t>
      </w:r>
      <w:r w:rsidR="00BF7FB4">
        <w:rPr>
          <w:rFonts w:ascii="Garamond" w:hAnsi="Garamond" w:cstheme="minorHAnsi"/>
          <w:sz w:val="24"/>
          <w:szCs w:val="24"/>
          <w:lang w:val="en-GB"/>
        </w:rPr>
        <w:t xml:space="preserve"> </w:t>
      </w:r>
      <w:r w:rsidR="00BF7FB4" w:rsidRPr="00705DA8">
        <w:rPr>
          <w:rFonts w:ascii="Garamond" w:hAnsi="Garamond" w:cstheme="minorHAnsi"/>
          <w:sz w:val="24"/>
          <w:szCs w:val="24"/>
          <w:lang w:val="en-GB"/>
        </w:rPr>
        <w:t>Note the disappearance of the signals of protons associated to the double bond after polymerization.</w:t>
      </w:r>
      <w:r w:rsidR="00BF7FB4">
        <w:rPr>
          <w:rFonts w:ascii="Garamond" w:hAnsi="Garamond" w:cstheme="minorHAnsi"/>
          <w:sz w:val="24"/>
          <w:szCs w:val="24"/>
          <w:lang w:val="en-GB"/>
        </w:rPr>
        <w:t xml:space="preserve"> </w:t>
      </w:r>
      <w:r w:rsidR="00D71209">
        <w:rPr>
          <w:rFonts w:ascii="Garamond" w:hAnsi="Garamond" w:cstheme="minorHAnsi"/>
          <w:sz w:val="24"/>
          <w:szCs w:val="24"/>
          <w:lang w:val="en-GB"/>
        </w:rPr>
        <w:t>I</w:t>
      </w:r>
      <w:r w:rsidR="001516B2">
        <w:rPr>
          <w:rFonts w:ascii="Garamond" w:hAnsi="Garamond" w:cstheme="minorHAnsi"/>
          <w:sz w:val="24"/>
          <w:szCs w:val="24"/>
          <w:lang w:val="en-GB"/>
        </w:rPr>
        <w:t xml:space="preserve">n the spectrum of </w:t>
      </w:r>
      <w:r w:rsidR="000A59FE">
        <w:rPr>
          <w:rFonts w:ascii="Garamond" w:hAnsi="Garamond" w:cstheme="minorHAnsi"/>
          <w:sz w:val="24"/>
          <w:szCs w:val="24"/>
          <w:lang w:val="en-GB"/>
        </w:rPr>
        <w:t xml:space="preserve">the </w:t>
      </w:r>
      <w:r w:rsidR="001516B2">
        <w:rPr>
          <w:rFonts w:ascii="Garamond" w:hAnsi="Garamond" w:cstheme="minorHAnsi"/>
          <w:sz w:val="24"/>
          <w:szCs w:val="24"/>
          <w:lang w:val="en-GB"/>
        </w:rPr>
        <w:t>precursor (Fig. 6a)</w:t>
      </w:r>
      <w:r w:rsidR="000A59FE">
        <w:rPr>
          <w:rFonts w:ascii="Garamond" w:hAnsi="Garamond" w:cstheme="minorHAnsi"/>
          <w:sz w:val="24"/>
          <w:szCs w:val="24"/>
          <w:lang w:val="en-GB"/>
        </w:rPr>
        <w:t>,</w:t>
      </w:r>
      <w:r w:rsidR="001516B2">
        <w:rPr>
          <w:rFonts w:ascii="Garamond" w:hAnsi="Garamond" w:cstheme="minorHAnsi"/>
          <w:sz w:val="24"/>
          <w:szCs w:val="24"/>
          <w:lang w:val="en-GB"/>
        </w:rPr>
        <w:t xml:space="preserve"> </w:t>
      </w:r>
      <w:r w:rsidR="00D71209" w:rsidRPr="000A59FE">
        <w:rPr>
          <w:rFonts w:ascii="Garamond" w:hAnsi="Garamond" w:cstheme="minorHAnsi"/>
          <w:sz w:val="24"/>
          <w:szCs w:val="24"/>
          <w:lang w:val="en-GB"/>
        </w:rPr>
        <w:t xml:space="preserve">one can distinguish </w:t>
      </w:r>
      <w:r w:rsidR="00B11F91" w:rsidRPr="00B11F91">
        <w:rPr>
          <w:rFonts w:ascii="Garamond" w:hAnsi="Garamond" w:cstheme="minorHAnsi"/>
          <w:sz w:val="24"/>
          <w:szCs w:val="24"/>
          <w:lang w:val="en-GB"/>
        </w:rPr>
        <w:t xml:space="preserve">the </w:t>
      </w:r>
      <w:r w:rsidR="001516B2" w:rsidRPr="00B11F91">
        <w:rPr>
          <w:rFonts w:ascii="Garamond" w:hAnsi="Garamond" w:cstheme="minorHAnsi"/>
          <w:sz w:val="24"/>
          <w:szCs w:val="24"/>
          <w:lang w:val="en-GB"/>
        </w:rPr>
        <w:t>characteristic</w:t>
      </w:r>
      <w:r w:rsidR="001516B2">
        <w:rPr>
          <w:rFonts w:ascii="Garamond" w:hAnsi="Garamond" w:cstheme="minorHAnsi"/>
          <w:sz w:val="24"/>
          <w:szCs w:val="24"/>
          <w:lang w:val="en-GB"/>
        </w:rPr>
        <w:t xml:space="preserve"> signals</w:t>
      </w:r>
      <w:r w:rsidR="00B11F91" w:rsidRPr="00B11F91">
        <w:rPr>
          <w:rFonts w:ascii="Garamond" w:hAnsi="Garamond" w:cstheme="minorHAnsi"/>
          <w:sz w:val="24"/>
          <w:szCs w:val="24"/>
          <w:lang w:val="en-GB"/>
        </w:rPr>
        <w:t xml:space="preserve"> of the allyl </w:t>
      </w:r>
      <w:r w:rsidR="001516B2">
        <w:rPr>
          <w:rFonts w:ascii="Garamond" w:hAnsi="Garamond" w:cstheme="minorHAnsi"/>
          <w:sz w:val="24"/>
          <w:szCs w:val="24"/>
          <w:lang w:val="en-GB"/>
        </w:rPr>
        <w:t>system (A, 5.8 ppm and B</w:t>
      </w:r>
      <w:r w:rsidR="00B11F91" w:rsidRPr="00B11F91">
        <w:rPr>
          <w:rFonts w:ascii="Garamond" w:hAnsi="Garamond" w:cstheme="minorHAnsi"/>
          <w:sz w:val="24"/>
          <w:szCs w:val="24"/>
          <w:lang w:val="en-GB"/>
        </w:rPr>
        <w:t xml:space="preserve">, 5.9 ppm), </w:t>
      </w:r>
      <w:r w:rsidR="001516B2">
        <w:rPr>
          <w:rFonts w:ascii="Garamond" w:hAnsi="Garamond" w:cstheme="minorHAnsi"/>
          <w:sz w:val="24"/>
          <w:szCs w:val="24"/>
          <w:lang w:val="en-GB"/>
        </w:rPr>
        <w:t xml:space="preserve">where </w:t>
      </w:r>
      <w:r w:rsidR="001516B2" w:rsidRPr="00B11F91">
        <w:rPr>
          <w:rFonts w:ascii="Garamond" w:hAnsi="Garamond" w:cstheme="minorHAnsi"/>
          <w:sz w:val="24"/>
          <w:szCs w:val="24"/>
          <w:lang w:val="en-GB"/>
        </w:rPr>
        <w:t>the terminal protons</w:t>
      </w:r>
      <w:r w:rsidR="001516B2">
        <w:rPr>
          <w:rFonts w:ascii="Garamond" w:hAnsi="Garamond" w:cstheme="minorHAnsi"/>
          <w:sz w:val="24"/>
          <w:szCs w:val="24"/>
          <w:lang w:val="en-GB"/>
        </w:rPr>
        <w:t xml:space="preserve"> experi</w:t>
      </w:r>
      <w:r w:rsidR="009171FE">
        <w:rPr>
          <w:rFonts w:ascii="Garamond" w:hAnsi="Garamond" w:cstheme="minorHAnsi"/>
          <w:sz w:val="24"/>
          <w:szCs w:val="24"/>
          <w:lang w:val="en-GB"/>
        </w:rPr>
        <w:t>ence</w:t>
      </w:r>
      <w:r w:rsidR="001516B2">
        <w:rPr>
          <w:rFonts w:ascii="Garamond" w:hAnsi="Garamond" w:cstheme="minorHAnsi"/>
          <w:sz w:val="24"/>
          <w:szCs w:val="24"/>
          <w:lang w:val="en-GB"/>
        </w:rPr>
        <w:t xml:space="preserve"> </w:t>
      </w:r>
      <w:r w:rsidR="00746D35">
        <w:rPr>
          <w:rFonts w:ascii="Garamond" w:hAnsi="Garamond" w:cstheme="minorHAnsi"/>
          <w:sz w:val="24"/>
          <w:szCs w:val="24"/>
          <w:lang w:val="en-GB"/>
        </w:rPr>
        <w:t>a different magnetic environment</w:t>
      </w:r>
      <w:r w:rsidR="001516B2">
        <w:rPr>
          <w:rFonts w:ascii="Garamond" w:hAnsi="Garamond" w:cstheme="minorHAnsi"/>
          <w:sz w:val="24"/>
          <w:szCs w:val="24"/>
          <w:lang w:val="en-GB"/>
        </w:rPr>
        <w:t>.</w:t>
      </w:r>
      <w:r w:rsidR="00D71209">
        <w:rPr>
          <w:rFonts w:ascii="Garamond" w:hAnsi="Garamond" w:cstheme="minorHAnsi"/>
          <w:sz w:val="24"/>
          <w:szCs w:val="24"/>
          <w:lang w:val="en-GB"/>
        </w:rPr>
        <w:t xml:space="preserve"> The signal C (</w:t>
      </w:r>
      <w:r w:rsidR="00D71209" w:rsidRPr="00B11F91">
        <w:rPr>
          <w:rFonts w:ascii="Garamond" w:hAnsi="Garamond" w:cstheme="minorHAnsi"/>
          <w:sz w:val="24"/>
          <w:szCs w:val="24"/>
          <w:lang w:val="en-GB"/>
        </w:rPr>
        <w:t>4.4 ppm</w:t>
      </w:r>
      <w:r w:rsidR="00D71209">
        <w:rPr>
          <w:rFonts w:ascii="Garamond" w:hAnsi="Garamond" w:cstheme="minorHAnsi"/>
          <w:sz w:val="24"/>
          <w:szCs w:val="24"/>
          <w:lang w:val="en-GB"/>
        </w:rPr>
        <w:t xml:space="preserve">) is due to the methylene group between ammonium and double bond moieties, </w:t>
      </w:r>
      <w:r w:rsidR="00D71209" w:rsidRPr="00B11F91">
        <w:rPr>
          <w:rFonts w:ascii="Garamond" w:hAnsi="Garamond" w:cstheme="minorHAnsi"/>
          <w:sz w:val="24"/>
          <w:szCs w:val="24"/>
          <w:lang w:val="en-GB"/>
        </w:rPr>
        <w:t>whereas</w:t>
      </w:r>
      <w:r w:rsidR="00D71209">
        <w:rPr>
          <w:rFonts w:ascii="Garamond" w:hAnsi="Garamond" w:cstheme="minorHAnsi"/>
          <w:sz w:val="24"/>
          <w:szCs w:val="24"/>
          <w:lang w:val="en-GB"/>
        </w:rPr>
        <w:t xml:space="preserve"> the singlet of the methylene group between ammonium</w:t>
      </w:r>
      <w:r w:rsidR="00D71209" w:rsidRPr="00D71209">
        <w:rPr>
          <w:rFonts w:ascii="Garamond" w:hAnsi="Garamond" w:cstheme="minorHAnsi"/>
          <w:sz w:val="24"/>
          <w:szCs w:val="24"/>
          <w:lang w:val="en-GB"/>
        </w:rPr>
        <w:t xml:space="preserve"> </w:t>
      </w:r>
      <w:r w:rsidR="00D71209" w:rsidRPr="00B11F91">
        <w:rPr>
          <w:rFonts w:ascii="Garamond" w:hAnsi="Garamond" w:cstheme="minorHAnsi"/>
          <w:sz w:val="24"/>
          <w:szCs w:val="24"/>
          <w:lang w:val="en-GB"/>
        </w:rPr>
        <w:t xml:space="preserve">and phenyl </w:t>
      </w:r>
      <w:r w:rsidR="00D71209">
        <w:rPr>
          <w:rFonts w:ascii="Garamond" w:hAnsi="Garamond" w:cstheme="minorHAnsi"/>
          <w:sz w:val="24"/>
          <w:szCs w:val="24"/>
          <w:lang w:val="en-GB"/>
        </w:rPr>
        <w:t>moieties</w:t>
      </w:r>
      <w:r w:rsidR="00D71209" w:rsidRPr="00B11F91">
        <w:rPr>
          <w:rFonts w:ascii="Garamond" w:hAnsi="Garamond" w:cstheme="minorHAnsi"/>
          <w:sz w:val="24"/>
          <w:szCs w:val="24"/>
          <w:lang w:val="en-GB"/>
        </w:rPr>
        <w:t xml:space="preserve"> </w:t>
      </w:r>
      <w:r w:rsidR="00D71209">
        <w:rPr>
          <w:rFonts w:ascii="Garamond" w:hAnsi="Garamond" w:cstheme="minorHAnsi"/>
          <w:sz w:val="24"/>
          <w:szCs w:val="24"/>
          <w:lang w:val="en-GB"/>
        </w:rPr>
        <w:t xml:space="preserve">is shifted to lower field (E, </w:t>
      </w:r>
      <w:r w:rsidR="00D71209" w:rsidRPr="001516B2">
        <w:rPr>
          <w:rFonts w:ascii="Garamond" w:hAnsi="Garamond" w:cstheme="minorHAnsi"/>
          <w:sz w:val="24"/>
          <w:szCs w:val="24"/>
          <w:lang w:val="en-GB"/>
        </w:rPr>
        <w:t>5.1 ppm</w:t>
      </w:r>
      <w:r w:rsidR="00D71209">
        <w:rPr>
          <w:rFonts w:ascii="Garamond" w:hAnsi="Garamond" w:cstheme="minorHAnsi"/>
          <w:sz w:val="24"/>
          <w:szCs w:val="24"/>
          <w:lang w:val="en-GB"/>
        </w:rPr>
        <w:t>). The other signals correspond to t</w:t>
      </w:r>
      <w:r w:rsidR="00D71209" w:rsidRPr="001516B2">
        <w:rPr>
          <w:rFonts w:ascii="Garamond" w:hAnsi="Garamond" w:cstheme="minorHAnsi"/>
          <w:sz w:val="24"/>
          <w:szCs w:val="24"/>
          <w:lang w:val="en-GB"/>
        </w:rPr>
        <w:t>h</w:t>
      </w:r>
      <w:r w:rsidR="00D71209">
        <w:rPr>
          <w:rFonts w:ascii="Garamond" w:hAnsi="Garamond" w:cstheme="minorHAnsi"/>
          <w:sz w:val="24"/>
          <w:szCs w:val="24"/>
          <w:lang w:val="en-GB"/>
        </w:rPr>
        <w:t xml:space="preserve">e N-methyl protons (D, </w:t>
      </w:r>
      <w:r w:rsidR="00D71209" w:rsidRPr="001516B2">
        <w:rPr>
          <w:rFonts w:ascii="Garamond" w:hAnsi="Garamond" w:cstheme="minorHAnsi"/>
          <w:sz w:val="24"/>
          <w:szCs w:val="24"/>
          <w:lang w:val="en-GB"/>
        </w:rPr>
        <w:t>3.0 ppm)</w:t>
      </w:r>
      <w:r w:rsidR="00D71209">
        <w:rPr>
          <w:rFonts w:ascii="Garamond" w:hAnsi="Garamond" w:cstheme="minorHAnsi"/>
          <w:sz w:val="24"/>
          <w:szCs w:val="24"/>
          <w:lang w:val="en-GB"/>
        </w:rPr>
        <w:t xml:space="preserve"> and to </w:t>
      </w:r>
      <w:r w:rsidR="00D71209" w:rsidRPr="001516B2">
        <w:rPr>
          <w:rFonts w:ascii="Garamond" w:hAnsi="Garamond" w:cstheme="minorHAnsi"/>
          <w:sz w:val="24"/>
          <w:szCs w:val="24"/>
          <w:lang w:val="en-GB"/>
        </w:rPr>
        <w:t>the aromatic protons</w:t>
      </w:r>
      <w:r w:rsidR="00D71209">
        <w:rPr>
          <w:rFonts w:ascii="Garamond" w:hAnsi="Garamond" w:cstheme="minorHAnsi"/>
          <w:sz w:val="24"/>
          <w:szCs w:val="24"/>
          <w:lang w:val="en-GB"/>
        </w:rPr>
        <w:t xml:space="preserve"> (F,G,H, </w:t>
      </w:r>
      <w:r w:rsidR="00D71209" w:rsidRPr="001516B2">
        <w:rPr>
          <w:rFonts w:ascii="Garamond" w:hAnsi="Garamond" w:cstheme="minorHAnsi"/>
          <w:sz w:val="24"/>
          <w:szCs w:val="24"/>
          <w:lang w:val="en-GB"/>
        </w:rPr>
        <w:t>7.5 ppm)</w:t>
      </w:r>
      <w:r w:rsidR="008358DF">
        <w:rPr>
          <w:rFonts w:ascii="Garamond" w:hAnsi="Garamond" w:cstheme="minorHAnsi"/>
          <w:sz w:val="24"/>
          <w:szCs w:val="24"/>
          <w:lang w:val="en-GB"/>
        </w:rPr>
        <w:t>.</w:t>
      </w:r>
      <w:r w:rsidR="008358DF" w:rsidRPr="008358DF">
        <w:rPr>
          <w:rFonts w:ascii="Garamond" w:hAnsi="Garamond" w:cstheme="minorHAnsi"/>
          <w:sz w:val="24"/>
          <w:szCs w:val="24"/>
          <w:lang w:val="en-GB"/>
        </w:rPr>
        <w:t xml:space="preserve"> </w:t>
      </w:r>
      <w:r w:rsidR="008358DF">
        <w:rPr>
          <w:rFonts w:ascii="Garamond" w:hAnsi="Garamond" w:cstheme="minorHAnsi"/>
          <w:sz w:val="24"/>
          <w:szCs w:val="24"/>
          <w:lang w:val="en-GB"/>
        </w:rPr>
        <w:t xml:space="preserve">The spectrum of </w:t>
      </w:r>
      <w:r w:rsidR="008358DF" w:rsidRPr="001516B2">
        <w:rPr>
          <w:rFonts w:ascii="Garamond" w:hAnsi="Garamond" w:cstheme="minorHAnsi"/>
          <w:sz w:val="24"/>
          <w:szCs w:val="24"/>
          <w:lang w:val="en-GB"/>
        </w:rPr>
        <w:t>electrodeposited ABDMA</w:t>
      </w:r>
      <w:r w:rsidR="008358DF">
        <w:rPr>
          <w:rFonts w:ascii="Garamond" w:hAnsi="Garamond" w:cstheme="minorHAnsi"/>
          <w:sz w:val="24"/>
          <w:szCs w:val="24"/>
          <w:lang w:val="en-GB"/>
        </w:rPr>
        <w:t xml:space="preserve"> (Fig. 6b) displays a very different patter</w:t>
      </w:r>
      <w:r w:rsidR="000A59FE">
        <w:rPr>
          <w:rFonts w:ascii="Garamond" w:hAnsi="Garamond" w:cstheme="minorHAnsi"/>
          <w:sz w:val="24"/>
          <w:szCs w:val="24"/>
          <w:lang w:val="en-GB"/>
        </w:rPr>
        <w:t>n</w:t>
      </w:r>
      <w:r w:rsidR="008358DF">
        <w:rPr>
          <w:rFonts w:ascii="Garamond" w:hAnsi="Garamond" w:cstheme="minorHAnsi"/>
          <w:sz w:val="24"/>
          <w:szCs w:val="24"/>
          <w:lang w:val="en-GB"/>
        </w:rPr>
        <w:t xml:space="preserve"> with </w:t>
      </w:r>
      <w:r w:rsidR="008358DF" w:rsidRPr="001516B2">
        <w:rPr>
          <w:rFonts w:ascii="Garamond" w:hAnsi="Garamond" w:cstheme="minorHAnsi"/>
          <w:sz w:val="24"/>
          <w:szCs w:val="24"/>
          <w:lang w:val="en-GB"/>
        </w:rPr>
        <w:t>broad peaks typical</w:t>
      </w:r>
      <w:r w:rsidR="008358DF">
        <w:rPr>
          <w:rFonts w:ascii="Garamond" w:hAnsi="Garamond" w:cstheme="minorHAnsi"/>
          <w:sz w:val="24"/>
          <w:szCs w:val="24"/>
          <w:lang w:val="en-GB"/>
        </w:rPr>
        <w:t>ly observed in</w:t>
      </w:r>
      <w:r w:rsidR="008358DF" w:rsidRPr="001516B2">
        <w:rPr>
          <w:rFonts w:ascii="Garamond" w:hAnsi="Garamond" w:cstheme="minorHAnsi"/>
          <w:sz w:val="24"/>
          <w:szCs w:val="24"/>
          <w:lang w:val="en-GB"/>
        </w:rPr>
        <w:t xml:space="preserve"> a polymer</w:t>
      </w:r>
      <w:r w:rsidR="008358DF">
        <w:rPr>
          <w:rFonts w:ascii="Garamond" w:hAnsi="Garamond" w:cstheme="minorHAnsi"/>
          <w:sz w:val="24"/>
          <w:szCs w:val="24"/>
          <w:lang w:val="en-GB"/>
        </w:rPr>
        <w:t>.</w:t>
      </w:r>
      <w:r w:rsidR="009E2DEC" w:rsidRPr="009E2DEC">
        <w:rPr>
          <w:rFonts w:ascii="Garamond" w:hAnsi="Garamond" w:cstheme="minorHAnsi"/>
          <w:sz w:val="24"/>
          <w:szCs w:val="24"/>
          <w:lang w:val="en-GB"/>
        </w:rPr>
        <w:t xml:space="preserve"> </w:t>
      </w:r>
      <w:r w:rsidR="009E2DEC">
        <w:rPr>
          <w:rFonts w:ascii="Garamond" w:hAnsi="Garamond" w:cstheme="minorHAnsi"/>
          <w:sz w:val="24"/>
          <w:szCs w:val="24"/>
          <w:lang w:val="en-GB"/>
        </w:rPr>
        <w:t>New peaks due to a</w:t>
      </w:r>
      <w:r w:rsidR="009E2DEC" w:rsidRPr="001516B2">
        <w:rPr>
          <w:rFonts w:ascii="Garamond" w:hAnsi="Garamond" w:cstheme="minorHAnsi"/>
          <w:sz w:val="24"/>
          <w:szCs w:val="24"/>
          <w:lang w:val="en-GB"/>
        </w:rPr>
        <w:t xml:space="preserve">liphatic </w:t>
      </w:r>
      <w:r w:rsidR="009E2DEC">
        <w:rPr>
          <w:rFonts w:ascii="Garamond" w:hAnsi="Garamond" w:cstheme="minorHAnsi"/>
          <w:sz w:val="24"/>
          <w:szCs w:val="24"/>
          <w:lang w:val="en-GB"/>
        </w:rPr>
        <w:t xml:space="preserve">polymer </w:t>
      </w:r>
      <w:r w:rsidR="009E2DEC" w:rsidRPr="001516B2">
        <w:rPr>
          <w:rFonts w:ascii="Garamond" w:hAnsi="Garamond" w:cstheme="minorHAnsi"/>
          <w:sz w:val="24"/>
          <w:szCs w:val="24"/>
          <w:lang w:val="en-GB"/>
        </w:rPr>
        <w:t xml:space="preserve">main chain protons </w:t>
      </w:r>
      <w:r w:rsidR="009E2DEC">
        <w:rPr>
          <w:rFonts w:ascii="Garamond" w:hAnsi="Garamond" w:cstheme="minorHAnsi"/>
          <w:sz w:val="24"/>
          <w:szCs w:val="24"/>
          <w:lang w:val="en-GB"/>
        </w:rPr>
        <w:t xml:space="preserve">appear </w:t>
      </w:r>
      <w:r w:rsidR="000A59FE">
        <w:rPr>
          <w:rFonts w:ascii="Garamond" w:hAnsi="Garamond" w:cstheme="minorHAnsi"/>
          <w:sz w:val="24"/>
          <w:szCs w:val="24"/>
          <w:lang w:val="en-GB"/>
        </w:rPr>
        <w:t>in</w:t>
      </w:r>
      <w:r w:rsidR="009E2DEC">
        <w:rPr>
          <w:rFonts w:ascii="Garamond" w:hAnsi="Garamond" w:cstheme="minorHAnsi"/>
          <w:sz w:val="24"/>
          <w:szCs w:val="24"/>
          <w:lang w:val="en-GB"/>
        </w:rPr>
        <w:t xml:space="preserve"> the high field region (A, 1.6 ppm and B, 0.9 ppm), while </w:t>
      </w:r>
      <w:r w:rsidR="009E2DEC" w:rsidRPr="001516B2">
        <w:rPr>
          <w:rFonts w:ascii="Garamond" w:hAnsi="Garamond" w:cstheme="minorHAnsi"/>
          <w:sz w:val="24"/>
          <w:szCs w:val="24"/>
          <w:lang w:val="en-GB"/>
        </w:rPr>
        <w:t xml:space="preserve">signals </w:t>
      </w:r>
      <w:r w:rsidR="009E2DEC">
        <w:rPr>
          <w:rFonts w:ascii="Garamond" w:hAnsi="Garamond" w:cstheme="minorHAnsi"/>
          <w:sz w:val="24"/>
          <w:szCs w:val="24"/>
          <w:lang w:val="en-GB"/>
        </w:rPr>
        <w:t xml:space="preserve">C and E, ascribed to </w:t>
      </w:r>
      <w:r w:rsidR="009E2DEC" w:rsidRPr="001516B2">
        <w:rPr>
          <w:rFonts w:ascii="Garamond" w:hAnsi="Garamond" w:cstheme="minorHAnsi"/>
          <w:sz w:val="24"/>
          <w:szCs w:val="24"/>
          <w:lang w:val="en-GB"/>
        </w:rPr>
        <w:t xml:space="preserve">methylene groups both </w:t>
      </w:r>
      <w:r w:rsidR="009E2DEC">
        <w:rPr>
          <w:rFonts w:ascii="Garamond" w:hAnsi="Garamond" w:cstheme="minorHAnsi"/>
          <w:sz w:val="24"/>
          <w:szCs w:val="24"/>
          <w:lang w:val="en-GB"/>
        </w:rPr>
        <w:t>near the</w:t>
      </w:r>
      <w:r w:rsidR="009E2DEC" w:rsidRPr="001516B2">
        <w:rPr>
          <w:rFonts w:ascii="Garamond" w:hAnsi="Garamond" w:cstheme="minorHAnsi"/>
          <w:sz w:val="24"/>
          <w:szCs w:val="24"/>
          <w:lang w:val="en-GB"/>
        </w:rPr>
        <w:t xml:space="preserve"> ammonium </w:t>
      </w:r>
      <w:r w:rsidR="009E2DEC">
        <w:rPr>
          <w:rFonts w:ascii="Garamond" w:hAnsi="Garamond" w:cstheme="minorHAnsi"/>
          <w:sz w:val="24"/>
          <w:szCs w:val="24"/>
          <w:lang w:val="en-GB"/>
        </w:rPr>
        <w:t xml:space="preserve">atom, are </w:t>
      </w:r>
      <w:r w:rsidR="009E2DEC" w:rsidRPr="001516B2">
        <w:rPr>
          <w:rFonts w:ascii="Garamond" w:hAnsi="Garamond" w:cstheme="minorHAnsi"/>
          <w:sz w:val="24"/>
          <w:szCs w:val="24"/>
          <w:lang w:val="en-GB"/>
        </w:rPr>
        <w:t>centred at 4.8 ppm</w:t>
      </w:r>
      <w:r w:rsidR="009E2DEC">
        <w:rPr>
          <w:rFonts w:ascii="Garamond" w:hAnsi="Garamond" w:cstheme="minorHAnsi"/>
          <w:sz w:val="24"/>
          <w:szCs w:val="24"/>
          <w:lang w:val="en-GB"/>
        </w:rPr>
        <w:t xml:space="preserve">. </w:t>
      </w:r>
      <w:r w:rsidR="00746D35">
        <w:rPr>
          <w:rFonts w:ascii="Garamond" w:hAnsi="Garamond" w:cstheme="minorHAnsi"/>
          <w:sz w:val="24"/>
          <w:szCs w:val="24"/>
          <w:lang w:val="en-GB"/>
        </w:rPr>
        <w:t>N-methyl protons (D</w:t>
      </w:r>
      <w:r w:rsidR="00746D35" w:rsidRPr="00746D35">
        <w:rPr>
          <w:rFonts w:ascii="Garamond" w:hAnsi="Garamond" w:cstheme="minorHAnsi"/>
          <w:sz w:val="24"/>
          <w:szCs w:val="24"/>
          <w:lang w:val="en-GB"/>
        </w:rPr>
        <w:t xml:space="preserve">, 3.2 ppm) </w:t>
      </w:r>
      <w:r w:rsidR="00746D35">
        <w:rPr>
          <w:rFonts w:ascii="Garamond" w:hAnsi="Garamond" w:cstheme="minorHAnsi"/>
          <w:sz w:val="24"/>
          <w:szCs w:val="24"/>
          <w:lang w:val="en-GB"/>
        </w:rPr>
        <w:t>and a</w:t>
      </w:r>
      <w:r w:rsidR="009E2DEC" w:rsidRPr="001516B2">
        <w:rPr>
          <w:rFonts w:ascii="Garamond" w:hAnsi="Garamond" w:cstheme="minorHAnsi"/>
          <w:sz w:val="24"/>
          <w:szCs w:val="24"/>
          <w:lang w:val="en-GB"/>
        </w:rPr>
        <w:t>romatic</w:t>
      </w:r>
      <w:r w:rsidR="009E2DEC">
        <w:rPr>
          <w:rFonts w:ascii="Garamond" w:hAnsi="Garamond" w:cstheme="minorHAnsi"/>
          <w:sz w:val="24"/>
          <w:szCs w:val="24"/>
          <w:lang w:val="en-GB"/>
        </w:rPr>
        <w:t xml:space="preserve"> protons (F,G,H</w:t>
      </w:r>
      <w:r w:rsidR="009E2DEC" w:rsidRPr="001516B2">
        <w:rPr>
          <w:rFonts w:ascii="Garamond" w:hAnsi="Garamond" w:cstheme="minorHAnsi"/>
          <w:sz w:val="24"/>
          <w:szCs w:val="24"/>
          <w:lang w:val="en-GB"/>
        </w:rPr>
        <w:t xml:space="preserve">, centred at 7.6 ppm) </w:t>
      </w:r>
      <w:r w:rsidR="009E2DEC">
        <w:rPr>
          <w:rFonts w:ascii="Garamond" w:hAnsi="Garamond" w:cstheme="minorHAnsi"/>
          <w:sz w:val="24"/>
          <w:szCs w:val="24"/>
          <w:lang w:val="en-GB"/>
        </w:rPr>
        <w:t>show</w:t>
      </w:r>
      <w:r w:rsidR="009E2DEC" w:rsidRPr="001516B2">
        <w:rPr>
          <w:rFonts w:ascii="Garamond" w:hAnsi="Garamond" w:cstheme="minorHAnsi"/>
          <w:sz w:val="24"/>
          <w:szCs w:val="24"/>
          <w:lang w:val="en-GB"/>
        </w:rPr>
        <w:t xml:space="preserve"> </w:t>
      </w:r>
      <w:r w:rsidR="00746D35" w:rsidRPr="001516B2">
        <w:rPr>
          <w:rFonts w:ascii="Garamond" w:hAnsi="Garamond" w:cstheme="minorHAnsi"/>
          <w:sz w:val="24"/>
          <w:szCs w:val="24"/>
          <w:lang w:val="en-GB"/>
        </w:rPr>
        <w:t>similar</w:t>
      </w:r>
      <w:r w:rsidR="009E2DEC">
        <w:rPr>
          <w:rFonts w:ascii="Garamond" w:hAnsi="Garamond" w:cstheme="minorHAnsi"/>
          <w:sz w:val="24"/>
          <w:szCs w:val="24"/>
          <w:lang w:val="en-GB"/>
        </w:rPr>
        <w:t xml:space="preserve"> </w:t>
      </w:r>
      <w:r w:rsidR="009E2DEC" w:rsidRPr="001516B2">
        <w:rPr>
          <w:rFonts w:ascii="Garamond" w:hAnsi="Garamond" w:cstheme="minorHAnsi"/>
          <w:sz w:val="24"/>
          <w:szCs w:val="24"/>
          <w:lang w:val="en-GB"/>
        </w:rPr>
        <w:t xml:space="preserve">chemical shifts with those observed in the case of </w:t>
      </w:r>
      <w:r w:rsidR="00746D35">
        <w:rPr>
          <w:rFonts w:ascii="Garamond" w:hAnsi="Garamond" w:cstheme="minorHAnsi"/>
          <w:sz w:val="24"/>
          <w:szCs w:val="24"/>
          <w:lang w:val="en-GB"/>
        </w:rPr>
        <w:t>the precursor. The signal I (</w:t>
      </w:r>
      <w:r w:rsidR="00746D35" w:rsidRPr="00746D35">
        <w:rPr>
          <w:rFonts w:ascii="Garamond" w:hAnsi="Garamond" w:cstheme="minorHAnsi"/>
          <w:sz w:val="24"/>
          <w:szCs w:val="24"/>
          <w:lang w:val="en-GB"/>
        </w:rPr>
        <w:t>0.7 ppm</w:t>
      </w:r>
      <w:r w:rsidR="00746D35">
        <w:rPr>
          <w:rFonts w:ascii="Garamond" w:hAnsi="Garamond" w:cstheme="minorHAnsi"/>
          <w:sz w:val="24"/>
          <w:szCs w:val="24"/>
          <w:lang w:val="en-GB"/>
        </w:rPr>
        <w:t>) can be ascribed to the terminal methyl group. From the ratio of its area and the area of aromatic protons (5H)</w:t>
      </w:r>
      <w:r w:rsidR="000A59FE">
        <w:rPr>
          <w:rFonts w:ascii="Garamond" w:hAnsi="Garamond" w:cstheme="minorHAnsi"/>
          <w:sz w:val="24"/>
          <w:szCs w:val="24"/>
          <w:lang w:val="en-GB"/>
        </w:rPr>
        <w:t>,</w:t>
      </w:r>
      <w:r w:rsidR="00746D35">
        <w:rPr>
          <w:rFonts w:ascii="Garamond" w:hAnsi="Garamond" w:cstheme="minorHAnsi"/>
          <w:sz w:val="24"/>
          <w:szCs w:val="24"/>
          <w:lang w:val="en-GB"/>
        </w:rPr>
        <w:t xml:space="preserve"> </w:t>
      </w:r>
      <w:r w:rsidR="00A3531D">
        <w:rPr>
          <w:rFonts w:ascii="Garamond" w:hAnsi="Garamond" w:cstheme="minorHAnsi"/>
          <w:sz w:val="24"/>
          <w:szCs w:val="24"/>
          <w:lang w:val="en-GB"/>
        </w:rPr>
        <w:t>it is possible to estimate a</w:t>
      </w:r>
      <w:r w:rsidR="00A3531D" w:rsidRPr="00746D35">
        <w:rPr>
          <w:rFonts w:ascii="Garamond" w:hAnsi="Garamond" w:cstheme="minorHAnsi"/>
          <w:sz w:val="24"/>
          <w:szCs w:val="24"/>
          <w:lang w:val="en-GB"/>
        </w:rPr>
        <w:t xml:space="preserve"> chain length</w:t>
      </w:r>
      <w:r w:rsidR="00A3531D">
        <w:rPr>
          <w:rFonts w:ascii="Garamond" w:hAnsi="Garamond" w:cstheme="minorHAnsi"/>
          <w:sz w:val="24"/>
          <w:szCs w:val="24"/>
          <w:lang w:val="en-GB"/>
        </w:rPr>
        <w:t xml:space="preserve"> of </w:t>
      </w:r>
      <w:r w:rsidR="00A3531D" w:rsidRPr="00746D35">
        <w:rPr>
          <w:rFonts w:ascii="Garamond" w:hAnsi="Garamond" w:cstheme="minorHAnsi"/>
          <w:sz w:val="24"/>
          <w:szCs w:val="24"/>
          <w:lang w:val="en-GB"/>
        </w:rPr>
        <w:t xml:space="preserve">30 repeat units </w:t>
      </w:r>
      <w:r w:rsidR="00A3531D">
        <w:rPr>
          <w:rFonts w:ascii="Garamond" w:hAnsi="Garamond" w:cstheme="minorHAnsi"/>
          <w:sz w:val="24"/>
          <w:szCs w:val="24"/>
          <w:lang w:val="en-GB"/>
        </w:rPr>
        <w:t xml:space="preserve">that correspond </w:t>
      </w:r>
      <w:r w:rsidR="00A3531D" w:rsidRPr="00746D35">
        <w:rPr>
          <w:rFonts w:ascii="Garamond" w:hAnsi="Garamond" w:cstheme="minorHAnsi"/>
          <w:sz w:val="24"/>
          <w:szCs w:val="24"/>
          <w:lang w:val="en-GB"/>
        </w:rPr>
        <w:t>to an average molecular</w:t>
      </w:r>
      <w:r w:rsidR="00A3531D">
        <w:rPr>
          <w:rFonts w:ascii="Garamond" w:hAnsi="Garamond" w:cstheme="minorHAnsi"/>
          <w:sz w:val="24"/>
          <w:szCs w:val="24"/>
          <w:lang w:val="en-GB"/>
        </w:rPr>
        <w:t xml:space="preserve"> </w:t>
      </w:r>
      <w:r w:rsidR="00A3531D" w:rsidRPr="00746D35">
        <w:rPr>
          <w:rFonts w:ascii="Garamond" w:hAnsi="Garamond" w:cstheme="minorHAnsi"/>
          <w:sz w:val="24"/>
          <w:szCs w:val="24"/>
          <w:lang w:val="en-GB"/>
        </w:rPr>
        <w:t>weight of around 5300 g/mol.</w:t>
      </w:r>
    </w:p>
    <w:p w14:paraId="39490A47" w14:textId="05662675" w:rsidR="00067257" w:rsidRPr="00705DA8" w:rsidRDefault="0041699E" w:rsidP="00FA2890">
      <w:pPr>
        <w:spacing w:after="0" w:line="360" w:lineRule="auto"/>
        <w:contextualSpacing/>
        <w:jc w:val="both"/>
        <w:rPr>
          <w:rFonts w:ascii="Garamond" w:hAnsi="Garamond" w:cstheme="minorHAnsi"/>
          <w:sz w:val="24"/>
          <w:szCs w:val="24"/>
          <w:lang w:val="en-GB"/>
        </w:rPr>
      </w:pPr>
      <w:r>
        <w:rPr>
          <w:noProof/>
        </w:rPr>
        <w:lastRenderedPageBreak/>
        <w:object w:dxaOrig="1440" w:dyaOrig="1440" w14:anchorId="3AFAD8E0">
          <v:shape id="_x0000_s1054" type="#_x0000_t75" style="position:absolute;left:0;text-align:left;margin-left:248.2pt;margin-top:27.35pt;width:108.9pt;height:77.75pt;z-index:251689984;mso-position-horizontal-relative:text;mso-position-vertical-relative:text">
            <v:imagedata r:id="rId21" o:title=""/>
            <w10:wrap type="square"/>
          </v:shape>
          <o:OLEObject Type="Embed" ProgID="ACD.ChemSketch.20" ShapeID="_x0000_s1054" DrawAspect="Content" ObjectID="_1604504683" r:id="rId22">
            <o:FieldCodes>\s</o:FieldCodes>
          </o:OLEObject>
        </w:object>
      </w:r>
      <w:r w:rsidR="000F4109" w:rsidRPr="000F4109">
        <w:rPr>
          <w:rFonts w:ascii="Garamond" w:hAnsi="Garamond" w:cstheme="minorHAnsi"/>
          <w:noProof/>
          <w:sz w:val="24"/>
          <w:szCs w:val="24"/>
          <w:lang w:val="fr-FR" w:eastAsia="fr-FR"/>
        </w:rPr>
        <mc:AlternateContent>
          <mc:Choice Requires="wps">
            <w:drawing>
              <wp:anchor distT="0" distB="0" distL="114300" distR="114300" simplePos="0" relativeHeight="251687936" behindDoc="0" locked="0" layoutInCell="1" allowOverlap="1" wp14:anchorId="657F1A62" wp14:editId="3C6C07E5">
                <wp:simplePos x="0" y="0"/>
                <wp:positionH relativeFrom="column">
                  <wp:posOffset>0</wp:posOffset>
                </wp:positionH>
                <wp:positionV relativeFrom="paragraph">
                  <wp:posOffset>0</wp:posOffset>
                </wp:positionV>
                <wp:extent cx="330979" cy="224393"/>
                <wp:effectExtent l="0" t="0" r="0" b="4445"/>
                <wp:wrapNone/>
                <wp:docPr id="14" name="Casella di testo 14"/>
                <wp:cNvGraphicFramePr/>
                <a:graphic xmlns:a="http://schemas.openxmlformats.org/drawingml/2006/main">
                  <a:graphicData uri="http://schemas.microsoft.com/office/word/2010/wordprocessingShape">
                    <wps:wsp>
                      <wps:cNvSpPr txBox="1"/>
                      <wps:spPr>
                        <a:xfrm>
                          <a:off x="0" y="0"/>
                          <a:ext cx="330979" cy="224393"/>
                        </a:xfrm>
                        <a:prstGeom prst="rect">
                          <a:avLst/>
                        </a:prstGeom>
                        <a:solidFill>
                          <a:sysClr val="window" lastClr="FFFFFF"/>
                        </a:solidFill>
                        <a:ln w="6350">
                          <a:noFill/>
                        </a:ln>
                        <a:effectLst/>
                      </wps:spPr>
                      <wps:txbx>
                        <w:txbxContent>
                          <w:p w14:paraId="09AD752B" w14:textId="77777777" w:rsidR="008C7B5C" w:rsidRPr="000A59FE" w:rsidRDefault="008C7B5C" w:rsidP="000F4109">
                            <w:pPr>
                              <w:rPr>
                                <w:b/>
                                <w:sz w:val="18"/>
                                <w:szCs w:val="18"/>
                              </w:rPr>
                            </w:pPr>
                            <w:r w:rsidRPr="000A59FE">
                              <w:rPr>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7F1A62" id="_x0000_s1031" type="#_x0000_t202" style="position:absolute;left:0;text-align:left;margin-left:0;margin-top:0;width:26.05pt;height:17.6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" fillcolor="window" stroked="f" strokeweight=".5pt">
                <v:textbox>
                  <w:txbxContent>
                    <w:p w14:paraId="09AD752B" w14:textId="77777777" w:rsidR="008C7B5C" w:rsidRPr="000A59FE" w:rsidRDefault="008C7B5C" w:rsidP="000F4109">
                      <w:pPr>
                        <w:rPr>
                          <w:b/>
                          <w:sz w:val="18"/>
                          <w:szCs w:val="18"/>
                        </w:rPr>
                      </w:pPr>
                      <w:r w:rsidRPr="000A59FE">
                        <w:rPr>
                          <w:b/>
                          <w:sz w:val="18"/>
                          <w:szCs w:val="18"/>
                        </w:rPr>
                        <w:t>a)</w:t>
                      </w:r>
                    </w:p>
                  </w:txbxContent>
                </v:textbox>
              </v:shape>
            </w:pict>
          </mc:Fallback>
        </mc:AlternateContent>
      </w:r>
      <w:r>
        <w:rPr>
          <w:noProof/>
        </w:rPr>
        <w:object w:dxaOrig="1440" w:dyaOrig="1440" w14:anchorId="3D87FE9B">
          <v:shape id="_x0000_s1051" type="#_x0000_t75" style="position:absolute;left:0;text-align:left;margin-left:247.4pt;margin-top:154pt;width:109.7pt;height:97.7pt;z-index:251684864;mso-position-horizontal-relative:text;mso-position-vertical-relative:text">
            <v:imagedata r:id="rId23" o:title=""/>
          </v:shape>
          <o:OLEObject Type="Embed" ProgID="ACD.ChemSketch.20" ShapeID="_x0000_s1051" DrawAspect="Content" ObjectID="_1604504684" r:id="rId24">
            <o:FieldCodes>\s</o:FieldCodes>
          </o:OLEObject>
        </w:object>
      </w:r>
      <w:r w:rsidR="00067257" w:rsidRPr="00705DA8">
        <w:rPr>
          <w:rFonts w:ascii="Garamond" w:hAnsi="Garamond" w:cstheme="minorHAnsi"/>
          <w:noProof/>
          <w:sz w:val="24"/>
          <w:szCs w:val="24"/>
          <w:lang w:val="fr-FR" w:eastAsia="fr-FR"/>
        </w:rPr>
        <mc:AlternateContent>
          <mc:Choice Requires="wpg">
            <w:drawing>
              <wp:anchor distT="0" distB="0" distL="114300" distR="114300" simplePos="0" relativeHeight="251658240" behindDoc="0" locked="0" layoutInCell="1" allowOverlap="1" wp14:anchorId="3983AB86" wp14:editId="0B581278">
                <wp:simplePos x="0" y="0"/>
                <wp:positionH relativeFrom="column">
                  <wp:posOffset>192405</wp:posOffset>
                </wp:positionH>
                <wp:positionV relativeFrom="paragraph">
                  <wp:posOffset>172085</wp:posOffset>
                </wp:positionV>
                <wp:extent cx="2432050" cy="1625600"/>
                <wp:effectExtent l="0" t="0" r="0" b="0"/>
                <wp:wrapNone/>
                <wp:docPr id="31" name="Gruppo 31"/>
                <wp:cNvGraphicFramePr/>
                <a:graphic xmlns:a="http://schemas.openxmlformats.org/drawingml/2006/main">
                  <a:graphicData uri="http://schemas.microsoft.com/office/word/2010/wordprocessingGroup">
                    <wpg:wgp>
                      <wpg:cNvGrpSpPr/>
                      <wpg:grpSpPr>
                        <a:xfrm>
                          <a:off x="0" y="0"/>
                          <a:ext cx="2432050" cy="1625600"/>
                          <a:chOff x="0" y="0"/>
                          <a:chExt cx="2432050" cy="1625600"/>
                        </a:xfrm>
                      </wpg:grpSpPr>
                      <wps:wsp>
                        <wps:cNvPr id="11" name="Casella di testo 11"/>
                        <wps:cNvSpPr txBox="1"/>
                        <wps:spPr>
                          <a:xfrm>
                            <a:off x="0" y="425450"/>
                            <a:ext cx="577850" cy="31115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3FF7F" w14:textId="031DB67F" w:rsidR="008C7B5C" w:rsidRPr="00B11F91" w:rsidRDefault="008C7B5C" w:rsidP="00067257">
                              <w:pPr>
                                <w:rPr>
                                  <w:b/>
                                  <w:color w:val="1F497D" w:themeColor="text2"/>
                                  <w:sz w:val="18"/>
                                  <w:szCs w:val="18"/>
                                </w:rPr>
                              </w:pPr>
                              <w:r>
                                <w:rPr>
                                  <w:b/>
                                  <w:color w:val="1F497D" w:themeColor="text2"/>
                                  <w:sz w:val="18"/>
                                  <w:szCs w:val="18"/>
                                </w:rPr>
                                <w:t>F,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asella di testo 12"/>
                        <wps:cNvSpPr txBox="1"/>
                        <wps:spPr>
                          <a:xfrm>
                            <a:off x="666750" y="1314450"/>
                            <a:ext cx="577850" cy="311150"/>
                          </a:xfrm>
                          <a:prstGeom prst="rect">
                            <a:avLst/>
                          </a:prstGeom>
                          <a:solidFill>
                            <a:sysClr val="window" lastClr="FFFFFF">
                              <a:alpha val="0"/>
                            </a:sysClr>
                          </a:solidFill>
                          <a:ln w="6350">
                            <a:noFill/>
                          </a:ln>
                          <a:effectLst/>
                        </wps:spPr>
                        <wps:txbx>
                          <w:txbxContent>
                            <w:p w14:paraId="3905DC0C" w14:textId="5514053F" w:rsidR="008C7B5C" w:rsidRPr="00B11F91" w:rsidRDefault="008C7B5C" w:rsidP="00067257">
                              <w:pPr>
                                <w:rPr>
                                  <w:b/>
                                  <w:color w:val="1F497D" w:themeColor="text2"/>
                                  <w:sz w:val="18"/>
                                  <w:szCs w:val="18"/>
                                </w:rPr>
                              </w:pPr>
                              <w:r>
                                <w:rPr>
                                  <w:b/>
                                  <w:color w:val="1F497D" w:themeColor="text2"/>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Casella di testo 20"/>
                        <wps:cNvSpPr txBox="1"/>
                        <wps:spPr>
                          <a:xfrm>
                            <a:off x="749300" y="984250"/>
                            <a:ext cx="577850" cy="311150"/>
                          </a:xfrm>
                          <a:prstGeom prst="rect">
                            <a:avLst/>
                          </a:prstGeom>
                          <a:solidFill>
                            <a:sysClr val="window" lastClr="FFFFFF">
                              <a:alpha val="0"/>
                            </a:sysClr>
                          </a:solidFill>
                          <a:ln w="6350">
                            <a:noFill/>
                          </a:ln>
                          <a:effectLst/>
                        </wps:spPr>
                        <wps:txbx>
                          <w:txbxContent>
                            <w:p w14:paraId="5A35B302" w14:textId="11729710" w:rsidR="008C7B5C" w:rsidRPr="00B11F91" w:rsidRDefault="008C7B5C" w:rsidP="00067257">
                              <w:pPr>
                                <w:rPr>
                                  <w:b/>
                                  <w:color w:val="1F497D" w:themeColor="text2"/>
                                  <w:sz w:val="18"/>
                                  <w:szCs w:val="18"/>
                                </w:rPr>
                              </w:pPr>
                              <w:r>
                                <w:rPr>
                                  <w:b/>
                                  <w:color w:val="1F497D" w:themeColor="text2"/>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asella di testo 24"/>
                        <wps:cNvSpPr txBox="1"/>
                        <wps:spPr>
                          <a:xfrm>
                            <a:off x="1143000" y="19050"/>
                            <a:ext cx="577850" cy="311150"/>
                          </a:xfrm>
                          <a:prstGeom prst="rect">
                            <a:avLst/>
                          </a:prstGeom>
                          <a:solidFill>
                            <a:sysClr val="window" lastClr="FFFFFF">
                              <a:alpha val="0"/>
                            </a:sysClr>
                          </a:solidFill>
                          <a:ln w="6350">
                            <a:noFill/>
                          </a:ln>
                          <a:effectLst/>
                        </wps:spPr>
                        <wps:txbx>
                          <w:txbxContent>
                            <w:p w14:paraId="690BE347" w14:textId="24D43481" w:rsidR="008C7B5C" w:rsidRPr="00B11F91" w:rsidRDefault="008C7B5C" w:rsidP="00067257">
                              <w:pPr>
                                <w:rPr>
                                  <w:b/>
                                  <w:color w:val="1F497D" w:themeColor="text2"/>
                                  <w:sz w:val="18"/>
                                  <w:szCs w:val="18"/>
                                </w:rPr>
                              </w:pPr>
                              <w:r>
                                <w:rPr>
                                  <w:b/>
                                  <w:color w:val="1F497D" w:themeColor="text2"/>
                                  <w:sz w:val="18"/>
                                  <w:szCs w:val="1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Casella di testo 25"/>
                        <wps:cNvSpPr txBox="1"/>
                        <wps:spPr>
                          <a:xfrm>
                            <a:off x="1276350" y="514350"/>
                            <a:ext cx="577850" cy="311150"/>
                          </a:xfrm>
                          <a:prstGeom prst="rect">
                            <a:avLst/>
                          </a:prstGeom>
                          <a:solidFill>
                            <a:sysClr val="window" lastClr="FFFFFF">
                              <a:alpha val="0"/>
                            </a:sysClr>
                          </a:solidFill>
                          <a:ln w="6350">
                            <a:noFill/>
                          </a:ln>
                          <a:effectLst/>
                        </wps:spPr>
                        <wps:txbx>
                          <w:txbxContent>
                            <w:p w14:paraId="0EB46AAE" w14:textId="17F916C3" w:rsidR="008C7B5C" w:rsidRPr="00377BFF" w:rsidRDefault="008C7B5C" w:rsidP="00067257">
                              <w:pPr>
                                <w:rPr>
                                  <w:b/>
                                  <w:sz w:val="18"/>
                                  <w:szCs w:val="18"/>
                                </w:rPr>
                              </w:pPr>
                              <w:r>
                                <w:rPr>
                                  <w:b/>
                                  <w:sz w:val="18"/>
                                  <w:szCs w:val="18"/>
                                </w:rPr>
                                <w:t xml:space="preserve"> </w:t>
                              </w:r>
                              <w:r>
                                <w:rPr>
                                  <w:b/>
                                  <w:color w:val="1F497D" w:themeColor="text2"/>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Casella di testo 26"/>
                        <wps:cNvSpPr txBox="1"/>
                        <wps:spPr>
                          <a:xfrm>
                            <a:off x="1854200" y="0"/>
                            <a:ext cx="577850" cy="311150"/>
                          </a:xfrm>
                          <a:prstGeom prst="rect">
                            <a:avLst/>
                          </a:prstGeom>
                          <a:solidFill>
                            <a:sysClr val="window" lastClr="FFFFFF">
                              <a:alpha val="0"/>
                            </a:sysClr>
                          </a:solidFill>
                          <a:ln w="6350">
                            <a:noFill/>
                          </a:ln>
                          <a:effectLst/>
                        </wps:spPr>
                        <wps:txbx>
                          <w:txbxContent>
                            <w:p w14:paraId="0E7BCEC0" w14:textId="5767D1DA" w:rsidR="008C7B5C" w:rsidRPr="00B11F91" w:rsidRDefault="008C7B5C" w:rsidP="00067257">
                              <w:pPr>
                                <w:rPr>
                                  <w:b/>
                                  <w:color w:val="1F497D" w:themeColor="text2"/>
                                  <w:sz w:val="18"/>
                                  <w:szCs w:val="18"/>
                                </w:rPr>
                              </w:pPr>
                              <w:r>
                                <w:rPr>
                                  <w:b/>
                                  <w:color w:val="1F497D" w:themeColor="text2"/>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asella di testo 30"/>
                        <wps:cNvSpPr txBox="1"/>
                        <wps:spPr>
                          <a:xfrm>
                            <a:off x="203200" y="1295400"/>
                            <a:ext cx="577850" cy="311150"/>
                          </a:xfrm>
                          <a:prstGeom prst="rect">
                            <a:avLst/>
                          </a:prstGeom>
                          <a:solidFill>
                            <a:sysClr val="window" lastClr="FFFFFF">
                              <a:alpha val="0"/>
                            </a:sysClr>
                          </a:solidFill>
                          <a:ln w="6350">
                            <a:noFill/>
                          </a:ln>
                          <a:effectLst/>
                        </wps:spPr>
                        <wps:txbx>
                          <w:txbxContent>
                            <w:p w14:paraId="19337813" w14:textId="77777777" w:rsidR="008C7B5C" w:rsidRPr="00377BFF" w:rsidRDefault="008C7B5C" w:rsidP="00067257">
                              <w:pPr>
                                <w:rPr>
                                  <w:b/>
                                  <w:sz w:val="18"/>
                                  <w:szCs w:val="18"/>
                                </w:rPr>
                              </w:pPr>
                              <w:r>
                                <w:rPr>
                                  <w:b/>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83AB86" id="Gruppo 31" o:spid="_x0000_s1032" style="position:absolute;left:0;text-align:left;margin-left:15.15pt;margin-top:13.55pt;width:191.5pt;height:128pt;z-index:251658240" coordsize="24320,16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">
                <v:shape id="Casella di testo 11" o:spid="_x0000_s1033" type="#_x0000_t202" style="position:absolute;top:4254;width:577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" fillcolor="white [3201]" stroked="f" strokeweight=".5pt">
                  <v:fill opacity="0"/>
                  <v:textbox>
                    <w:txbxContent>
                      <w:p w14:paraId="11B3FF7F" w14:textId="031DB67F" w:rsidR="008C7B5C" w:rsidRPr="00B11F91" w:rsidRDefault="008C7B5C" w:rsidP="00067257">
                        <w:pPr>
                          <w:rPr>
                            <w:b/>
                            <w:color w:val="1F497D" w:themeColor="text2"/>
                            <w:sz w:val="18"/>
                            <w:szCs w:val="18"/>
                          </w:rPr>
                        </w:pPr>
                        <w:r>
                          <w:rPr>
                            <w:b/>
                            <w:color w:val="1F497D" w:themeColor="text2"/>
                            <w:sz w:val="18"/>
                            <w:szCs w:val="18"/>
                          </w:rPr>
                          <w:t>F,G,H</w:t>
                        </w:r>
                      </w:p>
                    </w:txbxContent>
                  </v:textbox>
                </v:shape>
                <v:shape id="Casella di testo 12" o:spid="_x0000_s1034" type="#_x0000_t202" style="position:absolute;left:6667;top:13144;width:577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" fillcolor="window" stroked="f" strokeweight=".5pt">
                  <v:fill opacity="0"/>
                  <v:textbox>
                    <w:txbxContent>
                      <w:p w14:paraId="3905DC0C" w14:textId="5514053F" w:rsidR="008C7B5C" w:rsidRPr="00B11F91" w:rsidRDefault="008C7B5C" w:rsidP="00067257">
                        <w:pPr>
                          <w:rPr>
                            <w:b/>
                            <w:color w:val="1F497D" w:themeColor="text2"/>
                            <w:sz w:val="18"/>
                            <w:szCs w:val="18"/>
                          </w:rPr>
                        </w:pPr>
                        <w:r>
                          <w:rPr>
                            <w:b/>
                            <w:color w:val="1F497D" w:themeColor="text2"/>
                            <w:sz w:val="18"/>
                            <w:szCs w:val="18"/>
                          </w:rPr>
                          <w:t>B</w:t>
                        </w:r>
                      </w:p>
                    </w:txbxContent>
                  </v:textbox>
                </v:shape>
                <v:shape id="Casella di testo 20" o:spid="_x0000_s1035" type="#_x0000_t202" style="position:absolute;left:7493;top:9842;width:577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" fillcolor="window" stroked="f" strokeweight=".5pt">
                  <v:fill opacity="0"/>
                  <v:textbox>
                    <w:txbxContent>
                      <w:p w14:paraId="5A35B302" w14:textId="11729710" w:rsidR="008C7B5C" w:rsidRPr="00B11F91" w:rsidRDefault="008C7B5C" w:rsidP="00067257">
                        <w:pPr>
                          <w:rPr>
                            <w:b/>
                            <w:color w:val="1F497D" w:themeColor="text2"/>
                            <w:sz w:val="18"/>
                            <w:szCs w:val="18"/>
                          </w:rPr>
                        </w:pPr>
                        <w:r>
                          <w:rPr>
                            <w:b/>
                            <w:color w:val="1F497D" w:themeColor="text2"/>
                            <w:sz w:val="18"/>
                            <w:szCs w:val="18"/>
                          </w:rPr>
                          <w:t>A</w:t>
                        </w:r>
                      </w:p>
                    </w:txbxContent>
                  </v:textbox>
                </v:shape>
                <v:shape id="Casella di testo 24" o:spid="_x0000_s1036" type="#_x0000_t202" style="position:absolute;left:11430;top:190;width:577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" fillcolor="window" stroked="f" strokeweight=".5pt">
                  <v:fill opacity="0"/>
                  <v:textbox>
                    <w:txbxContent>
                      <w:p w14:paraId="690BE347" w14:textId="24D43481" w:rsidR="008C7B5C" w:rsidRPr="00B11F91" w:rsidRDefault="008C7B5C" w:rsidP="00067257">
                        <w:pPr>
                          <w:rPr>
                            <w:b/>
                            <w:color w:val="1F497D" w:themeColor="text2"/>
                            <w:sz w:val="18"/>
                            <w:szCs w:val="18"/>
                          </w:rPr>
                        </w:pPr>
                        <w:r>
                          <w:rPr>
                            <w:b/>
                            <w:color w:val="1F497D" w:themeColor="text2"/>
                            <w:sz w:val="18"/>
                            <w:szCs w:val="18"/>
                          </w:rPr>
                          <w:t>E</w:t>
                        </w:r>
                      </w:p>
                    </w:txbxContent>
                  </v:textbox>
                </v:shape>
                <v:shape id="Casella di testo 25" o:spid="_x0000_s1037" type="#_x0000_t202" style="position:absolute;left:12763;top:5143;width:577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" fillcolor="window" stroked="f" strokeweight=".5pt">
                  <v:fill opacity="0"/>
                  <v:textbox>
                    <w:txbxContent>
                      <w:p w14:paraId="0EB46AAE" w14:textId="17F916C3" w:rsidR="008C7B5C" w:rsidRPr="00377BFF" w:rsidRDefault="008C7B5C" w:rsidP="00067257">
                        <w:pPr>
                          <w:rPr>
                            <w:b/>
                            <w:sz w:val="18"/>
                            <w:szCs w:val="18"/>
                          </w:rPr>
                        </w:pPr>
                        <w:r>
                          <w:rPr>
                            <w:b/>
                            <w:sz w:val="18"/>
                            <w:szCs w:val="18"/>
                          </w:rPr>
                          <w:t xml:space="preserve"> </w:t>
                        </w:r>
                        <w:r>
                          <w:rPr>
                            <w:b/>
                            <w:color w:val="1F497D" w:themeColor="text2"/>
                            <w:sz w:val="18"/>
                            <w:szCs w:val="18"/>
                          </w:rPr>
                          <w:t>C</w:t>
                        </w:r>
                      </w:p>
                    </w:txbxContent>
                  </v:textbox>
                </v:shape>
                <v:shape id="Casella di testo 26" o:spid="_x0000_s1038" type="#_x0000_t202" style="position:absolute;left:18542;width:5778;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" fillcolor="window" stroked="f" strokeweight=".5pt">
                  <v:fill opacity="0"/>
                  <v:textbox>
                    <w:txbxContent>
                      <w:p w14:paraId="0E7BCEC0" w14:textId="5767D1DA" w:rsidR="008C7B5C" w:rsidRPr="00B11F91" w:rsidRDefault="008C7B5C" w:rsidP="00067257">
                        <w:pPr>
                          <w:rPr>
                            <w:b/>
                            <w:color w:val="1F497D" w:themeColor="text2"/>
                            <w:sz w:val="18"/>
                            <w:szCs w:val="18"/>
                          </w:rPr>
                        </w:pPr>
                        <w:r>
                          <w:rPr>
                            <w:b/>
                            <w:color w:val="1F497D" w:themeColor="text2"/>
                            <w:sz w:val="18"/>
                            <w:szCs w:val="18"/>
                          </w:rPr>
                          <w:t>D</w:t>
                        </w:r>
                      </w:p>
                    </w:txbxContent>
                  </v:textbox>
                </v:shape>
                <v:shape id="Casella di testo 30" o:spid="_x0000_s1039" type="#_x0000_t202" style="position:absolute;left:2032;top:12954;width:5778;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" fillcolor="window" stroked="f" strokeweight=".5pt">
                  <v:fill opacity="0"/>
                  <v:textbox>
                    <w:txbxContent>
                      <w:p w14:paraId="19337813" w14:textId="77777777" w:rsidR="008C7B5C" w:rsidRPr="00377BFF" w:rsidRDefault="008C7B5C" w:rsidP="00067257">
                        <w:pPr>
                          <w:rPr>
                            <w:b/>
                            <w:sz w:val="18"/>
                            <w:szCs w:val="18"/>
                          </w:rPr>
                        </w:pPr>
                        <w:r>
                          <w:rPr>
                            <w:b/>
                            <w:sz w:val="18"/>
                            <w:szCs w:val="18"/>
                          </w:rPr>
                          <w:t>*</w:t>
                        </w:r>
                      </w:p>
                    </w:txbxContent>
                  </v:textbox>
                </v:shape>
              </v:group>
            </w:pict>
          </mc:Fallback>
        </mc:AlternateContent>
      </w:r>
      <w:r w:rsidR="00067257" w:rsidRPr="00705DA8">
        <w:rPr>
          <w:rFonts w:ascii="Garamond" w:hAnsi="Garamond" w:cstheme="minorHAnsi"/>
          <w:noProof/>
          <w:sz w:val="24"/>
          <w:szCs w:val="24"/>
          <w:lang w:val="fr-FR" w:eastAsia="fr-FR"/>
        </w:rPr>
        <mc:AlternateContent>
          <mc:Choice Requires="wps">
            <w:drawing>
              <wp:anchor distT="0" distB="0" distL="114300" distR="114300" simplePos="0" relativeHeight="251656192" behindDoc="0" locked="0" layoutInCell="1" allowOverlap="1" wp14:anchorId="4CC93074" wp14:editId="5D54A815">
                <wp:simplePos x="0" y="0"/>
                <wp:positionH relativeFrom="column">
                  <wp:posOffset>406400</wp:posOffset>
                </wp:positionH>
                <wp:positionV relativeFrom="paragraph">
                  <wp:posOffset>1374775</wp:posOffset>
                </wp:positionV>
                <wp:extent cx="577850" cy="311150"/>
                <wp:effectExtent l="0" t="0" r="0" b="0"/>
                <wp:wrapNone/>
                <wp:docPr id="29" name="Casella di testo 29"/>
                <wp:cNvGraphicFramePr/>
                <a:graphic xmlns:a="http://schemas.openxmlformats.org/drawingml/2006/main">
                  <a:graphicData uri="http://schemas.microsoft.com/office/word/2010/wordprocessingShape">
                    <wps:wsp>
                      <wps:cNvSpPr txBox="1"/>
                      <wps:spPr>
                        <a:xfrm>
                          <a:off x="0" y="0"/>
                          <a:ext cx="577850" cy="311150"/>
                        </a:xfrm>
                        <a:prstGeom prst="rect">
                          <a:avLst/>
                        </a:prstGeom>
                        <a:solidFill>
                          <a:sysClr val="window" lastClr="FFFFFF">
                            <a:alpha val="0"/>
                          </a:sysClr>
                        </a:solidFill>
                        <a:ln w="6350">
                          <a:noFill/>
                        </a:ln>
                        <a:effectLst/>
                      </wps:spPr>
                      <wps:txbx>
                        <w:txbxContent>
                          <w:p w14:paraId="0F177416" w14:textId="77777777" w:rsidR="008C7B5C" w:rsidRPr="00377BFF" w:rsidRDefault="008C7B5C" w:rsidP="00067257">
                            <w:pPr>
                              <w:rPr>
                                <w:b/>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93074" id="Casella di testo 29" o:spid="_x0000_s1040" type="#_x0000_t202" style="position:absolute;left:0;text-align:left;margin-left:32pt;margin-top:108.25pt;width:45.5pt;height:2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" fillcolor="window" stroked="f" strokeweight=".5pt">
                <v:fill opacity="0"/>
                <v:textbox>
                  <w:txbxContent>
                    <w:p w14:paraId="0F177416" w14:textId="77777777" w:rsidR="008C7B5C" w:rsidRPr="00377BFF" w:rsidRDefault="008C7B5C" w:rsidP="00067257">
                      <w:pPr>
                        <w:rPr>
                          <w:b/>
                          <w:sz w:val="18"/>
                          <w:szCs w:val="18"/>
                        </w:rPr>
                      </w:pPr>
                    </w:p>
                  </w:txbxContent>
                </v:textbox>
              </v:shape>
            </w:pict>
          </mc:Fallback>
        </mc:AlternateContent>
      </w:r>
      <w:r w:rsidR="00067257" w:rsidRPr="00705DA8">
        <w:rPr>
          <w:rFonts w:ascii="Garamond" w:hAnsi="Garamond" w:cstheme="minorHAnsi"/>
          <w:noProof/>
          <w:sz w:val="24"/>
          <w:szCs w:val="24"/>
          <w:lang w:val="fr-FR" w:eastAsia="fr-FR"/>
        </w:rPr>
        <w:drawing>
          <wp:inline distT="0" distB="0" distL="0" distR="0" wp14:anchorId="713F61A2" wp14:editId="3EFB714C">
            <wp:extent cx="3188970" cy="2075632"/>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591"/>
                    <a:stretch/>
                  </pic:blipFill>
                  <pic:spPr bwMode="auto">
                    <a:xfrm>
                      <a:off x="0" y="0"/>
                      <a:ext cx="3189570" cy="2076023"/>
                    </a:xfrm>
                    <a:prstGeom prst="rect">
                      <a:avLst/>
                    </a:prstGeom>
                    <a:noFill/>
                    <a:ln>
                      <a:noFill/>
                    </a:ln>
                    <a:extLst>
                      <a:ext uri="{53640926-AAD7-44D8-BBD7-CCE9431645EC}">
                        <a14:shadowObscured xmlns:a14="http://schemas.microsoft.com/office/drawing/2010/main"/>
                      </a:ext>
                    </a:extLst>
                  </pic:spPr>
                </pic:pic>
              </a:graphicData>
            </a:graphic>
          </wp:inline>
        </w:drawing>
      </w:r>
    </w:p>
    <w:p w14:paraId="421C15E4" w14:textId="0D759578" w:rsidR="00067257" w:rsidRDefault="000F4109" w:rsidP="00FA2890">
      <w:pPr>
        <w:spacing w:after="0" w:line="360" w:lineRule="auto"/>
        <w:contextualSpacing/>
        <w:jc w:val="both"/>
        <w:rPr>
          <w:rFonts w:ascii="Garamond" w:hAnsi="Garamond" w:cstheme="minorHAnsi"/>
          <w:sz w:val="24"/>
          <w:szCs w:val="24"/>
          <w:lang w:val="en-GB"/>
        </w:rPr>
      </w:pPr>
      <w:r w:rsidRPr="000F4109">
        <w:rPr>
          <w:rFonts w:ascii="Garamond" w:hAnsi="Garamond" w:cstheme="minorHAnsi"/>
          <w:noProof/>
          <w:sz w:val="24"/>
          <w:szCs w:val="24"/>
          <w:lang w:val="fr-FR" w:eastAsia="fr-FR"/>
        </w:rPr>
        <mc:AlternateContent>
          <mc:Choice Requires="wps">
            <w:drawing>
              <wp:anchor distT="0" distB="0" distL="114300" distR="114300" simplePos="0" relativeHeight="251686912" behindDoc="0" locked="0" layoutInCell="1" allowOverlap="1" wp14:anchorId="3BA7A3AB" wp14:editId="79564F24">
                <wp:simplePos x="0" y="0"/>
                <wp:positionH relativeFrom="margin">
                  <wp:align>left</wp:align>
                </wp:positionH>
                <wp:positionV relativeFrom="paragraph">
                  <wp:posOffset>26514</wp:posOffset>
                </wp:positionV>
                <wp:extent cx="330835" cy="224155"/>
                <wp:effectExtent l="0" t="0" r="0" b="4445"/>
                <wp:wrapNone/>
                <wp:docPr id="13" name="Casella di testo 13"/>
                <wp:cNvGraphicFramePr/>
                <a:graphic xmlns:a="http://schemas.openxmlformats.org/drawingml/2006/main">
                  <a:graphicData uri="http://schemas.microsoft.com/office/word/2010/wordprocessingShape">
                    <wps:wsp>
                      <wps:cNvSpPr txBox="1"/>
                      <wps:spPr>
                        <a:xfrm>
                          <a:off x="0" y="0"/>
                          <a:ext cx="330835" cy="224155"/>
                        </a:xfrm>
                        <a:prstGeom prst="rect">
                          <a:avLst/>
                        </a:prstGeom>
                        <a:solidFill>
                          <a:sysClr val="window" lastClr="FFFFFF"/>
                        </a:solidFill>
                        <a:ln w="6350">
                          <a:noFill/>
                        </a:ln>
                        <a:effectLst/>
                      </wps:spPr>
                      <wps:txbx>
                        <w:txbxContent>
                          <w:p w14:paraId="33601FB7" w14:textId="77777777" w:rsidR="008C7B5C" w:rsidRPr="000A59FE" w:rsidRDefault="008C7B5C" w:rsidP="000F4109">
                            <w:pPr>
                              <w:rPr>
                                <w:b/>
                                <w:sz w:val="18"/>
                                <w:szCs w:val="18"/>
                              </w:rPr>
                            </w:pPr>
                            <w:r>
                              <w:rPr>
                                <w:b/>
                                <w:sz w:val="18"/>
                                <w:szCs w:val="18"/>
                              </w:rPr>
                              <w:t>b</w:t>
                            </w:r>
                            <w:r w:rsidRPr="000A59FE">
                              <w:rPr>
                                <w:b/>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A7A3AB" id="_x0000_s1041" type="#_x0000_t202" style="position:absolute;left:0;text-align:left;margin-left:0;margin-top:2.1pt;width:26.05pt;height:17.65pt;z-index:2516869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" fillcolor="window" stroked="f" strokeweight=".5pt">
                <v:textbox>
                  <w:txbxContent>
                    <w:p w14:paraId="33601FB7" w14:textId="77777777" w:rsidR="008C7B5C" w:rsidRPr="000A59FE" w:rsidRDefault="008C7B5C" w:rsidP="000F4109">
                      <w:pPr>
                        <w:rPr>
                          <w:b/>
                          <w:sz w:val="18"/>
                          <w:szCs w:val="18"/>
                        </w:rPr>
                      </w:pPr>
                      <w:r>
                        <w:rPr>
                          <w:b/>
                          <w:sz w:val="18"/>
                          <w:szCs w:val="18"/>
                        </w:rPr>
                        <w:t>b</w:t>
                      </w:r>
                      <w:r w:rsidRPr="000A59FE">
                        <w:rPr>
                          <w:b/>
                          <w:sz w:val="18"/>
                          <w:szCs w:val="18"/>
                        </w:rPr>
                        <w:t>)</w:t>
                      </w:r>
                    </w:p>
                  </w:txbxContent>
                </v:textbox>
                <w10:wrap anchorx="margin"/>
              </v:shape>
            </w:pict>
          </mc:Fallback>
        </mc:AlternateContent>
      </w:r>
      <w:r w:rsidR="00067257" w:rsidRPr="00705DA8">
        <w:rPr>
          <w:rFonts w:ascii="Garamond" w:hAnsi="Garamond" w:cstheme="minorHAnsi"/>
          <w:noProof/>
          <w:sz w:val="24"/>
          <w:szCs w:val="24"/>
          <w:lang w:val="fr-FR" w:eastAsia="fr-FR"/>
        </w:rPr>
        <mc:AlternateContent>
          <mc:Choice Requires="wpg">
            <w:drawing>
              <wp:anchor distT="0" distB="0" distL="114300" distR="114300" simplePos="0" relativeHeight="251651584" behindDoc="0" locked="0" layoutInCell="1" allowOverlap="1" wp14:anchorId="5DDFE93D" wp14:editId="4379A3EE">
                <wp:simplePos x="0" y="0"/>
                <wp:positionH relativeFrom="column">
                  <wp:posOffset>155041</wp:posOffset>
                </wp:positionH>
                <wp:positionV relativeFrom="paragraph">
                  <wp:posOffset>58841</wp:posOffset>
                </wp:positionV>
                <wp:extent cx="3387939" cy="1048530"/>
                <wp:effectExtent l="0" t="0" r="0" b="0"/>
                <wp:wrapNone/>
                <wp:docPr id="46" name="Gruppo 46"/>
                <wp:cNvGraphicFramePr/>
                <a:graphic xmlns:a="http://schemas.openxmlformats.org/drawingml/2006/main">
                  <a:graphicData uri="http://schemas.microsoft.com/office/word/2010/wordprocessingGroup">
                    <wpg:wgp>
                      <wpg:cNvGrpSpPr/>
                      <wpg:grpSpPr>
                        <a:xfrm>
                          <a:off x="0" y="0"/>
                          <a:ext cx="3387939" cy="1048530"/>
                          <a:chOff x="0" y="0"/>
                          <a:chExt cx="3387939" cy="1048530"/>
                        </a:xfrm>
                      </wpg:grpSpPr>
                      <wps:wsp>
                        <wps:cNvPr id="32" name="Casella di testo 32"/>
                        <wps:cNvSpPr txBox="1"/>
                        <wps:spPr>
                          <a:xfrm>
                            <a:off x="0" y="352677"/>
                            <a:ext cx="577850" cy="311150"/>
                          </a:xfrm>
                          <a:prstGeom prst="rect">
                            <a:avLst/>
                          </a:prstGeom>
                          <a:solidFill>
                            <a:sysClr val="window" lastClr="FFFFFF">
                              <a:alpha val="0"/>
                            </a:sysClr>
                          </a:solidFill>
                          <a:ln w="6350">
                            <a:noFill/>
                          </a:ln>
                          <a:effectLst/>
                        </wps:spPr>
                        <wps:txbx>
                          <w:txbxContent>
                            <w:p w14:paraId="5C39D32E" w14:textId="71705194" w:rsidR="008C7B5C" w:rsidRPr="00B11F91" w:rsidRDefault="008C7B5C" w:rsidP="00067257">
                              <w:pPr>
                                <w:rPr>
                                  <w:b/>
                                  <w:color w:val="1F497D" w:themeColor="text2"/>
                                  <w:sz w:val="18"/>
                                  <w:szCs w:val="18"/>
                                </w:rPr>
                              </w:pPr>
                              <w:r>
                                <w:rPr>
                                  <w:b/>
                                  <w:color w:val="1F497D" w:themeColor="text2"/>
                                  <w:sz w:val="18"/>
                                  <w:szCs w:val="18"/>
                                </w:rPr>
                                <w:t>F,G,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asella di testo 35"/>
                        <wps:cNvSpPr txBox="1"/>
                        <wps:spPr>
                          <a:xfrm>
                            <a:off x="1123950" y="488995"/>
                            <a:ext cx="577850" cy="311150"/>
                          </a:xfrm>
                          <a:prstGeom prst="rect">
                            <a:avLst/>
                          </a:prstGeom>
                          <a:solidFill>
                            <a:sysClr val="window" lastClr="FFFFFF">
                              <a:alpha val="0"/>
                            </a:sysClr>
                          </a:solidFill>
                          <a:ln w="6350">
                            <a:noFill/>
                          </a:ln>
                          <a:effectLst/>
                        </wps:spPr>
                        <wps:txbx>
                          <w:txbxContent>
                            <w:p w14:paraId="673F5D6D" w14:textId="1703A320" w:rsidR="008C7B5C" w:rsidRPr="00B11F91" w:rsidRDefault="008C7B5C" w:rsidP="00067257">
                              <w:pPr>
                                <w:rPr>
                                  <w:b/>
                                  <w:color w:val="1F497D" w:themeColor="text2"/>
                                  <w:sz w:val="18"/>
                                  <w:szCs w:val="18"/>
                                </w:rPr>
                              </w:pPr>
                              <w:r>
                                <w:rPr>
                                  <w:b/>
                                  <w:color w:val="1F497D" w:themeColor="text2"/>
                                  <w:sz w:val="18"/>
                                  <w:szCs w:val="18"/>
                                </w:rPr>
                                <w:t>E,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Casella di testo 36"/>
                        <wps:cNvSpPr txBox="1"/>
                        <wps:spPr>
                          <a:xfrm>
                            <a:off x="1837682" y="354978"/>
                            <a:ext cx="577850" cy="311150"/>
                          </a:xfrm>
                          <a:prstGeom prst="rect">
                            <a:avLst/>
                          </a:prstGeom>
                          <a:solidFill>
                            <a:sysClr val="window" lastClr="FFFFFF">
                              <a:alpha val="0"/>
                            </a:sysClr>
                          </a:solidFill>
                          <a:ln w="6350">
                            <a:noFill/>
                          </a:ln>
                          <a:effectLst/>
                        </wps:spPr>
                        <wps:txbx>
                          <w:txbxContent>
                            <w:p w14:paraId="08A7097F" w14:textId="69F038AA" w:rsidR="008C7B5C" w:rsidRPr="00B11F91" w:rsidRDefault="008C7B5C" w:rsidP="00067257">
                              <w:pPr>
                                <w:rPr>
                                  <w:b/>
                                  <w:color w:val="1F497D" w:themeColor="text2"/>
                                  <w:sz w:val="18"/>
                                  <w:szCs w:val="18"/>
                                </w:rPr>
                              </w:pPr>
                              <w:r>
                                <w:rPr>
                                  <w:b/>
                                  <w:color w:val="1F497D" w:themeColor="text2"/>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Casella di testo 38"/>
                        <wps:cNvSpPr txBox="1"/>
                        <wps:spPr>
                          <a:xfrm>
                            <a:off x="2400300" y="641817"/>
                            <a:ext cx="577850" cy="311150"/>
                          </a:xfrm>
                          <a:prstGeom prst="rect">
                            <a:avLst/>
                          </a:prstGeom>
                          <a:solidFill>
                            <a:sysClr val="window" lastClr="FFFFFF">
                              <a:alpha val="0"/>
                            </a:sysClr>
                          </a:solidFill>
                          <a:ln w="6350">
                            <a:noFill/>
                          </a:ln>
                          <a:effectLst/>
                        </wps:spPr>
                        <wps:txbx>
                          <w:txbxContent>
                            <w:p w14:paraId="7F7795DC" w14:textId="7961122D" w:rsidR="008C7B5C" w:rsidRPr="00B11F91" w:rsidRDefault="008C7B5C" w:rsidP="00067257">
                              <w:pPr>
                                <w:rPr>
                                  <w:b/>
                                  <w:color w:val="1F497D" w:themeColor="text2"/>
                                  <w:sz w:val="18"/>
                                  <w:szCs w:val="18"/>
                                </w:rPr>
                              </w:pPr>
                              <w:r>
                                <w:rPr>
                                  <w:b/>
                                  <w:color w:val="1F497D" w:themeColor="text2"/>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Casella di testo 42"/>
                        <wps:cNvSpPr txBox="1"/>
                        <wps:spPr>
                          <a:xfrm>
                            <a:off x="2687219" y="560005"/>
                            <a:ext cx="577850" cy="311150"/>
                          </a:xfrm>
                          <a:prstGeom prst="rect">
                            <a:avLst/>
                          </a:prstGeom>
                          <a:solidFill>
                            <a:sysClr val="window" lastClr="FFFFFF">
                              <a:alpha val="0"/>
                            </a:sysClr>
                          </a:solidFill>
                          <a:ln w="6350">
                            <a:noFill/>
                          </a:ln>
                          <a:effectLst/>
                        </wps:spPr>
                        <wps:txbx>
                          <w:txbxContent>
                            <w:p w14:paraId="5451CB34" w14:textId="46536BC3" w:rsidR="008C7B5C" w:rsidRPr="00B11F91" w:rsidRDefault="008C7B5C" w:rsidP="00067257">
                              <w:pPr>
                                <w:rPr>
                                  <w:b/>
                                  <w:color w:val="1F497D" w:themeColor="text2"/>
                                  <w:sz w:val="18"/>
                                  <w:szCs w:val="18"/>
                                </w:rPr>
                              </w:pPr>
                              <w:r>
                                <w:rPr>
                                  <w:b/>
                                  <w:color w:val="1F497D" w:themeColor="text2"/>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Casella di testo 44"/>
                        <wps:cNvSpPr txBox="1"/>
                        <wps:spPr>
                          <a:xfrm>
                            <a:off x="2146300" y="0"/>
                            <a:ext cx="577850" cy="311150"/>
                          </a:xfrm>
                          <a:prstGeom prst="rect">
                            <a:avLst/>
                          </a:prstGeom>
                          <a:solidFill>
                            <a:sysClr val="window" lastClr="FFFFFF">
                              <a:alpha val="0"/>
                            </a:sysClr>
                          </a:solidFill>
                          <a:ln w="6350">
                            <a:noFill/>
                          </a:ln>
                          <a:effectLst/>
                        </wps:spPr>
                        <wps:txbx>
                          <w:txbxContent>
                            <w:p w14:paraId="0CE9FC30" w14:textId="77777777" w:rsidR="008C7B5C" w:rsidRPr="00377BFF" w:rsidRDefault="008C7B5C" w:rsidP="00067257">
                              <w:pPr>
                                <w:rPr>
                                  <w:b/>
                                  <w:sz w:val="18"/>
                                  <w:szCs w:val="18"/>
                                </w:rPr>
                              </w:pPr>
                              <w:r>
                                <w:rPr>
                                  <w:b/>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Casella di testo 45"/>
                        <wps:cNvSpPr txBox="1"/>
                        <wps:spPr>
                          <a:xfrm>
                            <a:off x="2810089" y="737380"/>
                            <a:ext cx="577850" cy="311150"/>
                          </a:xfrm>
                          <a:prstGeom prst="rect">
                            <a:avLst/>
                          </a:prstGeom>
                          <a:solidFill>
                            <a:sysClr val="window" lastClr="FFFFFF">
                              <a:alpha val="0"/>
                            </a:sysClr>
                          </a:solidFill>
                          <a:ln w="6350">
                            <a:noFill/>
                          </a:ln>
                          <a:effectLst/>
                        </wps:spPr>
                        <wps:txbx>
                          <w:txbxContent>
                            <w:p w14:paraId="4D8E60F6" w14:textId="5D037614" w:rsidR="008C7B5C" w:rsidRPr="00B11F91" w:rsidRDefault="008C7B5C" w:rsidP="00067257">
                              <w:pPr>
                                <w:rPr>
                                  <w:b/>
                                  <w:color w:val="1F497D" w:themeColor="text2"/>
                                  <w:sz w:val="18"/>
                                  <w:szCs w:val="18"/>
                                </w:rPr>
                              </w:pPr>
                              <w:r>
                                <w:rPr>
                                  <w:b/>
                                  <w:color w:val="1F497D" w:themeColor="text2"/>
                                  <w:sz w:val="18"/>
                                  <w:szCs w:val="18"/>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DFE93D" id="Gruppo 46" o:spid="_x0000_s1042" style="position:absolute;left:0;text-align:left;margin-left:12.2pt;margin-top:4.65pt;width:266.75pt;height:82.55pt;z-index:251651584;mso-width-relative:margin;mso-height-relative:margin" coordsize="33879,10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">
                <v:shape id="Casella di testo 32" o:spid="_x0000_s1043" type="#_x0000_t202" style="position:absolute;top:3526;width:577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" fillcolor="window" stroked="f" strokeweight=".5pt">
                  <v:fill opacity="0"/>
                  <v:textbox>
                    <w:txbxContent>
                      <w:p w14:paraId="5C39D32E" w14:textId="71705194" w:rsidR="008C7B5C" w:rsidRPr="00B11F91" w:rsidRDefault="008C7B5C" w:rsidP="00067257">
                        <w:pPr>
                          <w:rPr>
                            <w:b/>
                            <w:color w:val="1F497D" w:themeColor="text2"/>
                            <w:sz w:val="18"/>
                            <w:szCs w:val="18"/>
                          </w:rPr>
                        </w:pPr>
                        <w:r>
                          <w:rPr>
                            <w:b/>
                            <w:color w:val="1F497D" w:themeColor="text2"/>
                            <w:sz w:val="18"/>
                            <w:szCs w:val="18"/>
                          </w:rPr>
                          <w:t>F,G,H</w:t>
                        </w:r>
                      </w:p>
                    </w:txbxContent>
                  </v:textbox>
                </v:shape>
                <v:shape id="Casella di testo 35" o:spid="_x0000_s1044" type="#_x0000_t202" style="position:absolute;left:11239;top:4889;width:577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" fillcolor="window" stroked="f" strokeweight=".5pt">
                  <v:fill opacity="0"/>
                  <v:textbox>
                    <w:txbxContent>
                      <w:p w14:paraId="673F5D6D" w14:textId="1703A320" w:rsidR="008C7B5C" w:rsidRPr="00B11F91" w:rsidRDefault="008C7B5C" w:rsidP="00067257">
                        <w:pPr>
                          <w:rPr>
                            <w:b/>
                            <w:color w:val="1F497D" w:themeColor="text2"/>
                            <w:sz w:val="18"/>
                            <w:szCs w:val="18"/>
                          </w:rPr>
                        </w:pPr>
                        <w:r>
                          <w:rPr>
                            <w:b/>
                            <w:color w:val="1F497D" w:themeColor="text2"/>
                            <w:sz w:val="18"/>
                            <w:szCs w:val="18"/>
                          </w:rPr>
                          <w:t>E,C</w:t>
                        </w:r>
                      </w:p>
                    </w:txbxContent>
                  </v:textbox>
                </v:shape>
                <v:shape id="Casella di testo 36" o:spid="_x0000_s1045" type="#_x0000_t202" style="position:absolute;left:18376;top:3549;width:577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" fillcolor="window" stroked="f" strokeweight=".5pt">
                  <v:fill opacity="0"/>
                  <v:textbox>
                    <w:txbxContent>
                      <w:p w14:paraId="08A7097F" w14:textId="69F038AA" w:rsidR="008C7B5C" w:rsidRPr="00B11F91" w:rsidRDefault="008C7B5C" w:rsidP="00067257">
                        <w:pPr>
                          <w:rPr>
                            <w:b/>
                            <w:color w:val="1F497D" w:themeColor="text2"/>
                            <w:sz w:val="18"/>
                            <w:szCs w:val="18"/>
                          </w:rPr>
                        </w:pPr>
                        <w:r>
                          <w:rPr>
                            <w:b/>
                            <w:color w:val="1F497D" w:themeColor="text2"/>
                            <w:sz w:val="18"/>
                            <w:szCs w:val="18"/>
                          </w:rPr>
                          <w:t>D</w:t>
                        </w:r>
                      </w:p>
                    </w:txbxContent>
                  </v:textbox>
                </v:shape>
                <v:shape id="Casella di testo 38" o:spid="_x0000_s1046" type="#_x0000_t202" style="position:absolute;left:24003;top:6418;width:5778;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" fillcolor="window" stroked="f" strokeweight=".5pt">
                  <v:fill opacity="0"/>
                  <v:textbox>
                    <w:txbxContent>
                      <w:p w14:paraId="7F7795DC" w14:textId="7961122D" w:rsidR="008C7B5C" w:rsidRPr="00B11F91" w:rsidRDefault="008C7B5C" w:rsidP="00067257">
                        <w:pPr>
                          <w:rPr>
                            <w:b/>
                            <w:color w:val="1F497D" w:themeColor="text2"/>
                            <w:sz w:val="18"/>
                            <w:szCs w:val="18"/>
                          </w:rPr>
                        </w:pPr>
                        <w:r>
                          <w:rPr>
                            <w:b/>
                            <w:color w:val="1F497D" w:themeColor="text2"/>
                            <w:sz w:val="18"/>
                            <w:szCs w:val="18"/>
                          </w:rPr>
                          <w:t>A</w:t>
                        </w:r>
                      </w:p>
                    </w:txbxContent>
                  </v:textbox>
                </v:shape>
                <v:shape id="Casella di testo 42" o:spid="_x0000_s1047" type="#_x0000_t202" style="position:absolute;left:26872;top:5600;width:5778;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" fillcolor="window" stroked="f" strokeweight=".5pt">
                  <v:fill opacity="0"/>
                  <v:textbox>
                    <w:txbxContent>
                      <w:p w14:paraId="5451CB34" w14:textId="46536BC3" w:rsidR="008C7B5C" w:rsidRPr="00B11F91" w:rsidRDefault="008C7B5C" w:rsidP="00067257">
                        <w:pPr>
                          <w:rPr>
                            <w:b/>
                            <w:color w:val="1F497D" w:themeColor="text2"/>
                            <w:sz w:val="18"/>
                            <w:szCs w:val="18"/>
                          </w:rPr>
                        </w:pPr>
                        <w:r>
                          <w:rPr>
                            <w:b/>
                            <w:color w:val="1F497D" w:themeColor="text2"/>
                            <w:sz w:val="18"/>
                            <w:szCs w:val="18"/>
                          </w:rPr>
                          <w:t>B</w:t>
                        </w:r>
                      </w:p>
                    </w:txbxContent>
                  </v:textbox>
                </v:shape>
                <v:shape id="Casella di testo 44" o:spid="_x0000_s1048" type="#_x0000_t202" style="position:absolute;left:21463;width:5778;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" fillcolor="window" stroked="f" strokeweight=".5pt">
                  <v:fill opacity="0"/>
                  <v:textbox>
                    <w:txbxContent>
                      <w:p w14:paraId="0CE9FC30" w14:textId="77777777" w:rsidR="008C7B5C" w:rsidRPr="00377BFF" w:rsidRDefault="008C7B5C" w:rsidP="00067257">
                        <w:pPr>
                          <w:rPr>
                            <w:b/>
                            <w:sz w:val="18"/>
                            <w:szCs w:val="18"/>
                          </w:rPr>
                        </w:pPr>
                        <w:r>
                          <w:rPr>
                            <w:b/>
                            <w:sz w:val="18"/>
                            <w:szCs w:val="18"/>
                          </w:rPr>
                          <w:t>*</w:t>
                        </w:r>
                      </w:p>
                    </w:txbxContent>
                  </v:textbox>
                </v:shape>
                <v:shape id="Casella di testo 45" o:spid="_x0000_s1049" type="#_x0000_t202" style="position:absolute;left:28100;top:7373;width:577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" fillcolor="window" stroked="f" strokeweight=".5pt">
                  <v:fill opacity="0"/>
                  <v:textbox>
                    <w:txbxContent>
                      <w:p w14:paraId="4D8E60F6" w14:textId="5D037614" w:rsidR="008C7B5C" w:rsidRPr="00B11F91" w:rsidRDefault="008C7B5C" w:rsidP="00067257">
                        <w:pPr>
                          <w:rPr>
                            <w:b/>
                            <w:color w:val="1F497D" w:themeColor="text2"/>
                            <w:sz w:val="18"/>
                            <w:szCs w:val="18"/>
                          </w:rPr>
                        </w:pPr>
                        <w:r>
                          <w:rPr>
                            <w:b/>
                            <w:color w:val="1F497D" w:themeColor="text2"/>
                            <w:sz w:val="18"/>
                            <w:szCs w:val="18"/>
                          </w:rPr>
                          <w:t>I</w:t>
                        </w:r>
                      </w:p>
                    </w:txbxContent>
                  </v:textbox>
                </v:shape>
              </v:group>
            </w:pict>
          </mc:Fallback>
        </mc:AlternateContent>
      </w:r>
      <w:r w:rsidR="00067257" w:rsidRPr="00705DA8">
        <w:rPr>
          <w:rFonts w:ascii="Garamond" w:hAnsi="Garamond" w:cstheme="minorHAnsi"/>
          <w:noProof/>
          <w:sz w:val="24"/>
          <w:szCs w:val="24"/>
          <w:lang w:val="fr-FR" w:eastAsia="fr-FR"/>
        </w:rPr>
        <w:drawing>
          <wp:inline distT="0" distB="0" distL="0" distR="0" wp14:anchorId="14459DFF" wp14:editId="078A735A">
            <wp:extent cx="3166544" cy="1539891"/>
            <wp:effectExtent l="0" t="0" r="0" b="3175"/>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4160" b="6004"/>
                    <a:stretch/>
                  </pic:blipFill>
                  <pic:spPr bwMode="auto">
                    <a:xfrm>
                      <a:off x="0" y="0"/>
                      <a:ext cx="3168000" cy="1540599"/>
                    </a:xfrm>
                    <a:prstGeom prst="rect">
                      <a:avLst/>
                    </a:prstGeom>
                    <a:noFill/>
                    <a:ln>
                      <a:noFill/>
                    </a:ln>
                    <a:extLst>
                      <a:ext uri="{53640926-AAD7-44D8-BBD7-CCE9431645EC}">
                        <a14:shadowObscured xmlns:a14="http://schemas.microsoft.com/office/drawing/2010/main"/>
                      </a:ext>
                    </a:extLst>
                  </pic:spPr>
                </pic:pic>
              </a:graphicData>
            </a:graphic>
          </wp:inline>
        </w:drawing>
      </w:r>
    </w:p>
    <w:p w14:paraId="72F3C8F3" w14:textId="77777777" w:rsidR="009171FE" w:rsidRPr="00705DA8" w:rsidRDefault="009171FE" w:rsidP="00FA2890">
      <w:pPr>
        <w:spacing w:after="0" w:line="360" w:lineRule="auto"/>
        <w:contextualSpacing/>
        <w:jc w:val="both"/>
        <w:rPr>
          <w:rFonts w:ascii="Garamond" w:hAnsi="Garamond" w:cstheme="minorHAnsi"/>
          <w:sz w:val="24"/>
          <w:szCs w:val="24"/>
          <w:lang w:val="en-GB"/>
        </w:rPr>
      </w:pPr>
    </w:p>
    <w:p w14:paraId="4A80AC56" w14:textId="1641DC9B" w:rsidR="00067257" w:rsidRPr="00705DA8" w:rsidRDefault="00067257"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 xml:space="preserve">Figure </w:t>
      </w:r>
      <w:r w:rsidR="0001168E" w:rsidRPr="00705DA8">
        <w:rPr>
          <w:rFonts w:ascii="Garamond" w:hAnsi="Garamond" w:cstheme="minorHAnsi"/>
          <w:sz w:val="24"/>
          <w:szCs w:val="24"/>
          <w:lang w:val="en-GB"/>
        </w:rPr>
        <w:t>6</w:t>
      </w:r>
      <w:r w:rsidRPr="00705DA8">
        <w:rPr>
          <w:rFonts w:ascii="Garamond" w:hAnsi="Garamond" w:cstheme="minorHAnsi"/>
          <w:sz w:val="24"/>
          <w:szCs w:val="24"/>
          <w:lang w:val="en-GB"/>
        </w:rPr>
        <w:t xml:space="preserve">. </w:t>
      </w:r>
      <w:r w:rsidRPr="00705DA8">
        <w:rPr>
          <w:rFonts w:ascii="Garamond" w:hAnsi="Garamond" w:cstheme="minorHAnsi"/>
          <w:sz w:val="24"/>
          <w:szCs w:val="24"/>
          <w:vertAlign w:val="superscript"/>
          <w:lang w:val="en-GB"/>
        </w:rPr>
        <w:t>1</w:t>
      </w:r>
      <w:r w:rsidRPr="00705DA8">
        <w:rPr>
          <w:rFonts w:ascii="Garamond" w:hAnsi="Garamond" w:cstheme="minorHAnsi"/>
          <w:sz w:val="24"/>
          <w:szCs w:val="24"/>
          <w:lang w:val="en-GB"/>
        </w:rPr>
        <w:t xml:space="preserve">H NMR spectra </w:t>
      </w:r>
      <w:r w:rsidR="00AA17AA" w:rsidRPr="00705DA8">
        <w:rPr>
          <w:rFonts w:ascii="Garamond" w:hAnsi="Garamond" w:cstheme="minorHAnsi"/>
          <w:sz w:val="24"/>
          <w:szCs w:val="24"/>
          <w:lang w:val="en-GB"/>
        </w:rPr>
        <w:t>(DMSO-d</w:t>
      </w:r>
      <w:r w:rsidR="00AA17AA" w:rsidRPr="00705DA8">
        <w:rPr>
          <w:rFonts w:ascii="Garamond" w:hAnsi="Garamond" w:cstheme="minorHAnsi"/>
          <w:sz w:val="24"/>
          <w:szCs w:val="24"/>
          <w:vertAlign w:val="subscript"/>
          <w:lang w:val="en-GB"/>
        </w:rPr>
        <w:t>6</w:t>
      </w:r>
      <w:r w:rsidR="00AA17AA" w:rsidRPr="00705DA8">
        <w:rPr>
          <w:rFonts w:ascii="Garamond" w:hAnsi="Garamond" w:cstheme="minorHAnsi"/>
          <w:sz w:val="24"/>
          <w:szCs w:val="24"/>
          <w:lang w:val="en-GB"/>
        </w:rPr>
        <w:t xml:space="preserve">) </w:t>
      </w:r>
      <w:r w:rsidRPr="00705DA8">
        <w:rPr>
          <w:rFonts w:ascii="Garamond" w:hAnsi="Garamond" w:cstheme="minorHAnsi"/>
          <w:sz w:val="24"/>
          <w:szCs w:val="24"/>
          <w:lang w:val="en-GB"/>
        </w:rPr>
        <w:t>of a) ABDMA precursor; b) electropolymerized ionomer.</w:t>
      </w:r>
      <w:r w:rsidR="001C224B" w:rsidRPr="00705DA8">
        <w:rPr>
          <w:rFonts w:ascii="Garamond" w:hAnsi="Garamond" w:cstheme="minorHAnsi"/>
          <w:sz w:val="24"/>
          <w:szCs w:val="24"/>
          <w:lang w:val="en-GB"/>
        </w:rPr>
        <w:t xml:space="preserve"> </w:t>
      </w:r>
    </w:p>
    <w:p w14:paraId="42B8A4DF" w14:textId="0D710080" w:rsidR="008358DF" w:rsidRDefault="008358DF" w:rsidP="000718A0">
      <w:pPr>
        <w:spacing w:after="0" w:line="360" w:lineRule="auto"/>
        <w:jc w:val="both"/>
        <w:rPr>
          <w:rFonts w:ascii="Garamond" w:hAnsi="Garamond"/>
          <w:sz w:val="24"/>
          <w:szCs w:val="24"/>
          <w:lang w:val="en-GB"/>
        </w:rPr>
      </w:pPr>
    </w:p>
    <w:p w14:paraId="0196F1FE" w14:textId="77777777" w:rsidR="000718A0" w:rsidRPr="00705DA8" w:rsidRDefault="0001168E" w:rsidP="000718A0">
      <w:pPr>
        <w:spacing w:after="0" w:line="360" w:lineRule="auto"/>
        <w:jc w:val="both"/>
        <w:rPr>
          <w:rFonts w:ascii="Garamond" w:hAnsi="Garamond"/>
          <w:sz w:val="24"/>
          <w:szCs w:val="24"/>
          <w:lang w:val="en-GB"/>
        </w:rPr>
      </w:pPr>
      <w:r w:rsidRPr="00705DA8">
        <w:rPr>
          <w:rFonts w:ascii="Garamond" w:hAnsi="Garamond"/>
          <w:sz w:val="24"/>
          <w:szCs w:val="24"/>
          <w:lang w:val="en-GB"/>
        </w:rPr>
        <w:t>Figure 7</w:t>
      </w:r>
      <w:r w:rsidR="000718A0" w:rsidRPr="00705DA8">
        <w:rPr>
          <w:rFonts w:ascii="Garamond" w:hAnsi="Garamond"/>
          <w:sz w:val="24"/>
          <w:szCs w:val="24"/>
          <w:lang w:val="en-GB"/>
        </w:rPr>
        <w:t xml:space="preserve"> </w:t>
      </w:r>
      <w:r w:rsidR="003700AF" w:rsidRPr="00705DA8">
        <w:rPr>
          <w:rFonts w:ascii="Garamond" w:hAnsi="Garamond"/>
          <w:sz w:val="24"/>
          <w:szCs w:val="24"/>
          <w:lang w:val="en-GB"/>
        </w:rPr>
        <w:t>shows</w:t>
      </w:r>
      <w:r w:rsidR="000718A0" w:rsidRPr="00705DA8">
        <w:rPr>
          <w:rFonts w:ascii="Garamond" w:hAnsi="Garamond"/>
          <w:sz w:val="24"/>
          <w:szCs w:val="24"/>
          <w:lang w:val="en-GB"/>
        </w:rPr>
        <w:t xml:space="preserve"> the FTIR spectrum of electropolymerized VBTMA. The </w:t>
      </w:r>
      <w:r w:rsidR="003700AF" w:rsidRPr="00705DA8">
        <w:rPr>
          <w:rFonts w:ascii="Garamond" w:hAnsi="Garamond"/>
          <w:sz w:val="24"/>
          <w:szCs w:val="24"/>
          <w:lang w:val="en-GB"/>
        </w:rPr>
        <w:t xml:space="preserve">peak </w:t>
      </w:r>
      <w:r w:rsidR="000718A0" w:rsidRPr="00705DA8">
        <w:rPr>
          <w:rFonts w:ascii="Garamond" w:hAnsi="Garamond"/>
          <w:sz w:val="24"/>
          <w:szCs w:val="24"/>
          <w:lang w:val="en-GB"/>
        </w:rPr>
        <w:t xml:space="preserve">assignments in Table </w:t>
      </w:r>
      <w:r w:rsidR="003700AF" w:rsidRPr="00705DA8">
        <w:rPr>
          <w:rFonts w:ascii="Garamond" w:hAnsi="Garamond"/>
          <w:sz w:val="24"/>
          <w:szCs w:val="24"/>
          <w:lang w:val="en-GB"/>
        </w:rPr>
        <w:t>1</w:t>
      </w:r>
      <w:r w:rsidR="000718A0" w:rsidRPr="00705DA8">
        <w:rPr>
          <w:rFonts w:ascii="Garamond" w:hAnsi="Garamond"/>
          <w:sz w:val="24"/>
          <w:szCs w:val="24"/>
          <w:lang w:val="en-GB"/>
        </w:rPr>
        <w:t xml:space="preserve"> </w:t>
      </w:r>
      <w:r w:rsidR="003700AF" w:rsidRPr="00705DA8">
        <w:rPr>
          <w:rFonts w:ascii="Garamond" w:hAnsi="Garamond"/>
          <w:sz w:val="24"/>
          <w:szCs w:val="24"/>
          <w:lang w:val="en-GB"/>
        </w:rPr>
        <w:t>reveal</w:t>
      </w:r>
      <w:r w:rsidR="000718A0" w:rsidRPr="00705DA8">
        <w:rPr>
          <w:rFonts w:ascii="Garamond" w:hAnsi="Garamond"/>
          <w:sz w:val="24"/>
          <w:szCs w:val="24"/>
          <w:lang w:val="en-GB"/>
        </w:rPr>
        <w:t xml:space="preserve"> the absence of signals around 1630 cm</w:t>
      </w:r>
      <w:r w:rsidR="000718A0" w:rsidRPr="00705DA8">
        <w:rPr>
          <w:rFonts w:ascii="Garamond" w:hAnsi="Garamond"/>
          <w:sz w:val="24"/>
          <w:szCs w:val="24"/>
          <w:vertAlign w:val="superscript"/>
          <w:lang w:val="en-GB"/>
        </w:rPr>
        <w:t>-1</w:t>
      </w:r>
      <w:r w:rsidR="000718A0" w:rsidRPr="00705DA8">
        <w:rPr>
          <w:rFonts w:ascii="Garamond" w:hAnsi="Garamond"/>
          <w:sz w:val="24"/>
          <w:szCs w:val="24"/>
          <w:lang w:val="en-GB"/>
        </w:rPr>
        <w:t xml:space="preserve"> due to the styrene moiety, which are present in the starting material, confirming the formation of the polymer. </w:t>
      </w:r>
    </w:p>
    <w:p w14:paraId="16CE3C26" w14:textId="77777777" w:rsidR="000718A0" w:rsidRPr="00705DA8" w:rsidRDefault="000718A0" w:rsidP="00FA2890">
      <w:pPr>
        <w:spacing w:after="0" w:line="360" w:lineRule="auto"/>
        <w:jc w:val="both"/>
        <w:rPr>
          <w:rFonts w:ascii="Garamond" w:hAnsi="Garamond" w:cstheme="minorHAnsi"/>
          <w:sz w:val="24"/>
          <w:szCs w:val="24"/>
          <w:lang w:val="en-GB"/>
        </w:rPr>
      </w:pPr>
    </w:p>
    <w:p w14:paraId="00E62AFE" w14:textId="77777777" w:rsidR="000718A0" w:rsidRPr="00705DA8" w:rsidRDefault="0041699E" w:rsidP="000718A0">
      <w:pPr>
        <w:pStyle w:val="Citation"/>
        <w:rPr>
          <w:rFonts w:ascii="Garamond" w:hAnsi="Garamond"/>
          <w:sz w:val="24"/>
          <w:szCs w:val="24"/>
        </w:rPr>
      </w:pPr>
      <w:r>
        <w:rPr>
          <w:rFonts w:ascii="Garamond" w:hAnsi="Garamond"/>
          <w:noProof/>
          <w:sz w:val="24"/>
          <w:szCs w:val="24"/>
          <w:lang w:val="en-GB" w:eastAsia="en-GB"/>
        </w:rPr>
        <w:object w:dxaOrig="1440" w:dyaOrig="1440" w14:anchorId="3524F6DD">
          <v:shape id="_x0000_s1043" type="#_x0000_t75" style="position:absolute;margin-left:170.5pt;margin-top:91.6pt;width:54.25pt;height:83.5pt;z-index:251675648;mso-position-horizontal-relative:text;mso-position-vertical-relative:text">
            <v:imagedata r:id="rId27" o:title=""/>
          </v:shape>
          <o:OLEObject Type="Embed" ProgID="ACD.ChemSketch.20" ShapeID="_x0000_s1043" DrawAspect="Content" ObjectID="_1604504685" r:id="rId28">
            <o:FieldCodes>\s</o:FieldCodes>
          </o:OLEObject>
        </w:object>
      </w:r>
      <w:r w:rsidR="000718A0" w:rsidRPr="00705DA8">
        <w:rPr>
          <w:rFonts w:ascii="Garamond" w:hAnsi="Garamond"/>
          <w:noProof/>
          <w:sz w:val="24"/>
          <w:szCs w:val="24"/>
          <w:lang w:eastAsia="fr-FR"/>
        </w:rPr>
        <w:drawing>
          <wp:inline distT="0" distB="0" distL="0" distR="0" wp14:anchorId="17370178" wp14:editId="34401B22">
            <wp:extent cx="5380516" cy="3020320"/>
            <wp:effectExtent l="0" t="0" r="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381735" cy="3021004"/>
                    </a:xfrm>
                    <a:prstGeom prst="rect">
                      <a:avLst/>
                    </a:prstGeom>
                  </pic:spPr>
                </pic:pic>
              </a:graphicData>
            </a:graphic>
          </wp:inline>
        </w:drawing>
      </w:r>
    </w:p>
    <w:p w14:paraId="190BFF32" w14:textId="24D7192B" w:rsidR="000718A0" w:rsidRDefault="000718A0"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t xml:space="preserve">Figure </w:t>
      </w:r>
      <w:r w:rsidR="0001168E" w:rsidRPr="00705DA8">
        <w:rPr>
          <w:rFonts w:ascii="Garamond" w:hAnsi="Garamond" w:cstheme="minorHAnsi"/>
          <w:sz w:val="24"/>
          <w:szCs w:val="24"/>
          <w:lang w:val="en-GB"/>
        </w:rPr>
        <w:t>7</w:t>
      </w:r>
      <w:r w:rsidRPr="00705DA8">
        <w:rPr>
          <w:rFonts w:ascii="Garamond" w:hAnsi="Garamond" w:cstheme="minorHAnsi"/>
          <w:sz w:val="24"/>
          <w:szCs w:val="24"/>
          <w:lang w:val="en-GB"/>
        </w:rPr>
        <w:t>. FTIR spectrum of electropolymerized VBTMA.</w:t>
      </w:r>
    </w:p>
    <w:p w14:paraId="164B2AD6" w14:textId="77777777" w:rsidR="000718A0" w:rsidRPr="00705DA8" w:rsidRDefault="000718A0" w:rsidP="000718A0">
      <w:pPr>
        <w:spacing w:after="0" w:line="240" w:lineRule="auto"/>
        <w:rPr>
          <w:rFonts w:ascii="Garamond" w:hAnsi="Garamond"/>
          <w:sz w:val="24"/>
          <w:szCs w:val="24"/>
          <w:lang w:val="en-GB"/>
        </w:rPr>
      </w:pPr>
      <w:r w:rsidRPr="00705DA8">
        <w:rPr>
          <w:rFonts w:ascii="Garamond" w:hAnsi="Garamond"/>
          <w:sz w:val="24"/>
          <w:szCs w:val="24"/>
          <w:lang w:val="en-GB"/>
        </w:rPr>
        <w:lastRenderedPageBreak/>
        <w:t>Table 1. Peak assignments of FTIR spectrum of electropolymerized VBTMA.</w:t>
      </w:r>
    </w:p>
    <w:p w14:paraId="5CB701BF" w14:textId="77777777" w:rsidR="0001168E" w:rsidRPr="00705DA8" w:rsidRDefault="0001168E" w:rsidP="000718A0">
      <w:pPr>
        <w:spacing w:after="0" w:line="240" w:lineRule="auto"/>
        <w:rPr>
          <w:rFonts w:ascii="Garamond" w:hAnsi="Garamond"/>
          <w:sz w:val="24"/>
          <w:szCs w:val="24"/>
          <w:lang w:val="en-GB"/>
        </w:rPr>
      </w:pPr>
    </w:p>
    <w:tbl>
      <w:tblPr>
        <w:tblStyle w:val="Ombrageclair"/>
        <w:tblW w:w="0" w:type="auto"/>
        <w:shd w:val="clear" w:color="auto" w:fill="FFFFFF" w:themeFill="background1"/>
        <w:tblLook w:val="04A0" w:firstRow="1" w:lastRow="0" w:firstColumn="1" w:lastColumn="0" w:noHBand="0" w:noVBand="1"/>
      </w:tblPr>
      <w:tblGrid>
        <w:gridCol w:w="2211"/>
        <w:gridCol w:w="5243"/>
      </w:tblGrid>
      <w:tr w:rsidR="000718A0" w:rsidRPr="00705DA8" w14:paraId="45C940E4" w14:textId="77777777" w:rsidTr="00AC1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3CAEA74" w14:textId="77777777" w:rsidR="000718A0" w:rsidRPr="00705DA8" w:rsidRDefault="000718A0" w:rsidP="00AC16BB">
            <w:pPr>
              <w:spacing w:line="276" w:lineRule="auto"/>
              <w:rPr>
                <w:rFonts w:ascii="Garamond" w:hAnsi="Garamond"/>
                <w:sz w:val="24"/>
                <w:szCs w:val="24"/>
                <w:lang w:val="en-GB"/>
              </w:rPr>
            </w:pPr>
            <w:r w:rsidRPr="00705DA8">
              <w:rPr>
                <w:rFonts w:ascii="Garamond" w:hAnsi="Garamond"/>
                <w:sz w:val="24"/>
                <w:szCs w:val="24"/>
                <w:lang w:val="en-GB"/>
              </w:rPr>
              <w:t>Wavenumber (cm</w:t>
            </w:r>
            <w:r w:rsidRPr="00705DA8">
              <w:rPr>
                <w:rFonts w:ascii="Garamond" w:hAnsi="Garamond"/>
                <w:sz w:val="24"/>
                <w:szCs w:val="24"/>
                <w:vertAlign w:val="superscript"/>
                <w:lang w:val="en-GB"/>
              </w:rPr>
              <w:t>-1</w:t>
            </w:r>
            <w:r w:rsidRPr="00705DA8">
              <w:rPr>
                <w:rFonts w:ascii="Garamond" w:hAnsi="Garamond"/>
                <w:sz w:val="24"/>
                <w:szCs w:val="24"/>
                <w:lang w:val="en-GB"/>
              </w:rPr>
              <w:t>)</w:t>
            </w:r>
          </w:p>
        </w:tc>
        <w:tc>
          <w:tcPr>
            <w:tcW w:w="0" w:type="auto"/>
            <w:shd w:val="clear" w:color="auto" w:fill="FFFFFF" w:themeFill="background1"/>
          </w:tcPr>
          <w:p w14:paraId="4A915DD3" w14:textId="771778E3" w:rsidR="000718A0" w:rsidRPr="00705DA8" w:rsidRDefault="000718A0" w:rsidP="004E1034">
            <w:pPr>
              <w:spacing w:line="276" w:lineRule="auto"/>
              <w:cnfStyle w:val="100000000000" w:firstRow="1"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 xml:space="preserve">Assignments  </w:t>
            </w:r>
            <w:r w:rsidRPr="00705DA8">
              <w:rPr>
                <w:rFonts w:ascii="Garamond" w:hAnsi="Garamond"/>
                <w:sz w:val="24"/>
                <w:szCs w:val="24"/>
                <w:lang w:val="en-GB"/>
              </w:rPr>
              <w:fldChar w:fldCharType="begin">
                <w:fldData xml:space="preserve">PEVuZE5vdGU+PENpdGU+PEF1dGhvcj5Db2F0ZXM8L0F1dGhvcj48WWVhcj4yMDA2PC9ZZWFyPjxS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</w:fldData>
              </w:fldChar>
            </w:r>
            <w:r w:rsidR="004E1034">
              <w:rPr>
                <w:rFonts w:ascii="Garamond" w:hAnsi="Garamond"/>
                <w:sz w:val="24"/>
                <w:szCs w:val="24"/>
                <w:lang w:val="en-GB"/>
              </w:rPr>
              <w:instrText xml:space="preserve"> ADDIN EN.CITE </w:instrText>
            </w:r>
            <w:r w:rsidR="004E1034">
              <w:rPr>
                <w:rFonts w:ascii="Garamond" w:hAnsi="Garamond"/>
                <w:sz w:val="24"/>
                <w:szCs w:val="24"/>
                <w:lang w:val="en-GB"/>
              </w:rPr>
              <w:fldChar w:fldCharType="begin">
                <w:fldData xml:space="preserve">PEVuZE5vdGU+PENpdGU+PEF1dGhvcj5Db2F0ZXM8L0F1dGhvcj48WWVhcj4yMDA2PC9ZZWFyPjxS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</w:fldData>
              </w:fldChar>
            </w:r>
            <w:r w:rsidR="004E1034">
              <w:rPr>
                <w:rFonts w:ascii="Garamond" w:hAnsi="Garamond"/>
                <w:sz w:val="24"/>
                <w:szCs w:val="24"/>
                <w:lang w:val="en-GB"/>
              </w:rPr>
              <w:instrText xml:space="preserve"> ADDIN EN.CITE.DATA </w:instrText>
            </w:r>
            <w:r w:rsidR="004E1034">
              <w:rPr>
                <w:rFonts w:ascii="Garamond" w:hAnsi="Garamond"/>
                <w:sz w:val="24"/>
                <w:szCs w:val="24"/>
                <w:lang w:val="en-GB"/>
              </w:rPr>
            </w:r>
            <w:r w:rsidR="004E1034">
              <w:rPr>
                <w:rFonts w:ascii="Garamond" w:hAnsi="Garamond"/>
                <w:sz w:val="24"/>
                <w:szCs w:val="24"/>
                <w:lang w:val="en-GB"/>
              </w:rPr>
              <w:fldChar w:fldCharType="end"/>
            </w:r>
            <w:r w:rsidRPr="00705DA8">
              <w:rPr>
                <w:rFonts w:ascii="Garamond" w:hAnsi="Garamond"/>
                <w:sz w:val="24"/>
                <w:szCs w:val="24"/>
                <w:lang w:val="en-GB"/>
              </w:rPr>
            </w:r>
            <w:r w:rsidRPr="00705DA8">
              <w:rPr>
                <w:rFonts w:ascii="Garamond" w:hAnsi="Garamond"/>
                <w:sz w:val="24"/>
                <w:szCs w:val="24"/>
                <w:lang w:val="en-GB"/>
              </w:rPr>
              <w:fldChar w:fldCharType="separate"/>
            </w:r>
            <w:r w:rsidR="004E1034">
              <w:rPr>
                <w:rFonts w:ascii="Garamond" w:hAnsi="Garamond"/>
                <w:noProof/>
                <w:sz w:val="24"/>
                <w:szCs w:val="24"/>
                <w:lang w:val="en-GB"/>
              </w:rPr>
              <w:t>[57-59]</w:t>
            </w:r>
            <w:r w:rsidRPr="00705DA8">
              <w:rPr>
                <w:rFonts w:ascii="Garamond" w:hAnsi="Garamond"/>
                <w:sz w:val="24"/>
                <w:szCs w:val="24"/>
                <w:lang w:val="en-GB"/>
              </w:rPr>
              <w:fldChar w:fldCharType="end"/>
            </w:r>
          </w:p>
        </w:tc>
      </w:tr>
      <w:tr w:rsidR="000718A0" w:rsidRPr="00705DA8" w14:paraId="36BD7171"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CB517B"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bCs w:val="0"/>
                <w:sz w:val="24"/>
                <w:szCs w:val="24"/>
                <w:lang w:val="en-GB"/>
              </w:rPr>
              <w:t xml:space="preserve">3370 </w:t>
            </w:r>
          </w:p>
        </w:tc>
        <w:tc>
          <w:tcPr>
            <w:tcW w:w="0" w:type="auto"/>
            <w:shd w:val="clear" w:color="auto" w:fill="FFFFFF" w:themeFill="background1"/>
          </w:tcPr>
          <w:p w14:paraId="1701AFAE"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OH stretching</w:t>
            </w:r>
          </w:p>
        </w:tc>
      </w:tr>
      <w:tr w:rsidR="000718A0" w:rsidRPr="00705DA8" w14:paraId="1780CC51"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CB5BD9E"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bCs w:val="0"/>
                <w:sz w:val="24"/>
                <w:szCs w:val="24"/>
                <w:lang w:val="en-GB"/>
              </w:rPr>
              <w:t>3077</w:t>
            </w:r>
          </w:p>
        </w:tc>
        <w:tc>
          <w:tcPr>
            <w:tcW w:w="0" w:type="auto"/>
            <w:shd w:val="clear" w:color="auto" w:fill="FFFFFF" w:themeFill="background1"/>
          </w:tcPr>
          <w:p w14:paraId="03380768"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 stretching, aromatic</w:t>
            </w:r>
          </w:p>
        </w:tc>
      </w:tr>
      <w:tr w:rsidR="000718A0" w:rsidRPr="00705DA8" w14:paraId="21C433B2"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32B075C"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sz w:val="24"/>
                <w:szCs w:val="24"/>
                <w:lang w:val="en-GB"/>
              </w:rPr>
              <w:t>3015</w:t>
            </w:r>
          </w:p>
        </w:tc>
        <w:tc>
          <w:tcPr>
            <w:tcW w:w="0" w:type="auto"/>
            <w:shd w:val="clear" w:color="auto" w:fill="FFFFFF" w:themeFill="background1"/>
          </w:tcPr>
          <w:p w14:paraId="64C62D49"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eastAsia="Times New Roman" w:hAnsi="Garamond" w:cs="Arial"/>
                <w:sz w:val="24"/>
                <w:szCs w:val="24"/>
                <w:lang w:val="en-GB" w:eastAsia="en-GB"/>
              </w:rPr>
              <w:t>CH</w:t>
            </w:r>
            <w:r w:rsidRPr="00705DA8">
              <w:rPr>
                <w:rFonts w:ascii="Garamond" w:hAnsi="Garamond"/>
                <w:sz w:val="24"/>
                <w:szCs w:val="24"/>
                <w:lang w:val="en-GB"/>
              </w:rPr>
              <w:t xml:space="preserve"> stretching</w:t>
            </w:r>
            <w:r w:rsidRPr="00705DA8">
              <w:rPr>
                <w:rFonts w:ascii="Garamond" w:eastAsia="Times New Roman" w:hAnsi="Garamond" w:cs="Arial"/>
                <w:sz w:val="24"/>
                <w:szCs w:val="24"/>
                <w:lang w:val="en-GB" w:eastAsia="en-GB"/>
              </w:rPr>
              <w:t>, quaternary ammonium</w:t>
            </w:r>
          </w:p>
        </w:tc>
      </w:tr>
      <w:tr w:rsidR="000718A0" w:rsidRPr="00705DA8" w14:paraId="7E7218AC"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EFFF5E6"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sz w:val="24"/>
                <w:szCs w:val="24"/>
                <w:lang w:val="en-GB"/>
              </w:rPr>
              <w:t>2969</w:t>
            </w:r>
          </w:p>
        </w:tc>
        <w:tc>
          <w:tcPr>
            <w:tcW w:w="0" w:type="auto"/>
            <w:shd w:val="clear" w:color="auto" w:fill="FFFFFF" w:themeFill="background1"/>
          </w:tcPr>
          <w:p w14:paraId="3C896846"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w:t>
            </w:r>
            <w:r w:rsidRPr="00705DA8">
              <w:rPr>
                <w:rFonts w:ascii="Garamond" w:hAnsi="Garamond"/>
                <w:sz w:val="24"/>
                <w:szCs w:val="24"/>
                <w:vertAlign w:val="subscript"/>
                <w:lang w:val="en-GB"/>
              </w:rPr>
              <w:t>3</w:t>
            </w:r>
            <w:r w:rsidRPr="00705DA8">
              <w:rPr>
                <w:rFonts w:ascii="Garamond" w:hAnsi="Garamond"/>
                <w:sz w:val="24"/>
                <w:szCs w:val="24"/>
                <w:lang w:val="en-GB"/>
              </w:rPr>
              <w:t xml:space="preserve"> stretching, quaternary ammonium</w:t>
            </w:r>
          </w:p>
        </w:tc>
      </w:tr>
      <w:tr w:rsidR="000718A0" w:rsidRPr="00F333EB" w14:paraId="5E7A4435"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29771E"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sz w:val="24"/>
                <w:szCs w:val="24"/>
                <w:lang w:val="en-GB"/>
              </w:rPr>
              <w:t>1482</w:t>
            </w:r>
          </w:p>
        </w:tc>
        <w:tc>
          <w:tcPr>
            <w:tcW w:w="0" w:type="auto"/>
            <w:shd w:val="clear" w:color="auto" w:fill="FFFFFF" w:themeFill="background1"/>
          </w:tcPr>
          <w:p w14:paraId="23CBA4D3"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 xml:space="preserve">C-N asymmetric stretching + </w:t>
            </w:r>
          </w:p>
          <w:p w14:paraId="567EEDEB"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aliphatic CH</w:t>
            </w:r>
            <w:r w:rsidRPr="00705DA8">
              <w:rPr>
                <w:rFonts w:ascii="Garamond" w:hAnsi="Garamond"/>
                <w:sz w:val="24"/>
                <w:szCs w:val="24"/>
                <w:vertAlign w:val="subscript"/>
                <w:lang w:val="en-GB"/>
              </w:rPr>
              <w:t xml:space="preserve">2 </w:t>
            </w:r>
            <w:r w:rsidRPr="00705DA8">
              <w:rPr>
                <w:rFonts w:ascii="Garamond" w:hAnsi="Garamond"/>
                <w:sz w:val="24"/>
                <w:szCs w:val="24"/>
                <w:lang w:val="en-GB"/>
              </w:rPr>
              <w:t xml:space="preserve">bending (scissoring) </w:t>
            </w:r>
          </w:p>
        </w:tc>
      </w:tr>
      <w:tr w:rsidR="000718A0" w:rsidRPr="00F333EB" w14:paraId="56D06BD3"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3979E6A" w14:textId="77777777" w:rsidR="000718A0" w:rsidRPr="00705DA8" w:rsidRDefault="000718A0" w:rsidP="00AC16BB">
            <w:pPr>
              <w:spacing w:line="276" w:lineRule="auto"/>
              <w:rPr>
                <w:rFonts w:ascii="Garamond" w:hAnsi="Garamond"/>
                <w:b w:val="0"/>
                <w:bCs w:val="0"/>
                <w:sz w:val="24"/>
                <w:szCs w:val="24"/>
                <w:lang w:val="en-GB"/>
              </w:rPr>
            </w:pPr>
            <w:r w:rsidRPr="00705DA8">
              <w:rPr>
                <w:rFonts w:ascii="Garamond" w:hAnsi="Garamond"/>
                <w:b w:val="0"/>
                <w:sz w:val="24"/>
                <w:szCs w:val="24"/>
                <w:lang w:val="en-GB"/>
              </w:rPr>
              <w:t>1452</w:t>
            </w:r>
          </w:p>
        </w:tc>
        <w:tc>
          <w:tcPr>
            <w:tcW w:w="0" w:type="auto"/>
            <w:shd w:val="clear" w:color="auto" w:fill="FFFFFF" w:themeFill="background1"/>
          </w:tcPr>
          <w:p w14:paraId="3AA51755"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w:t>
            </w:r>
            <w:r w:rsidRPr="00705DA8">
              <w:rPr>
                <w:rFonts w:ascii="Garamond" w:hAnsi="Garamond"/>
                <w:sz w:val="24"/>
                <w:szCs w:val="24"/>
                <w:vertAlign w:val="subscript"/>
                <w:lang w:val="en-GB"/>
              </w:rPr>
              <w:t>2</w:t>
            </w:r>
            <w:r w:rsidRPr="00705DA8">
              <w:rPr>
                <w:rFonts w:ascii="Garamond" w:hAnsi="Garamond"/>
                <w:sz w:val="24"/>
                <w:szCs w:val="24"/>
                <w:lang w:val="en-GB"/>
              </w:rPr>
              <w:t xml:space="preserve"> bending  (polymer) + </w:t>
            </w:r>
          </w:p>
          <w:p w14:paraId="6A7CF503"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C bending aromatic ring</w:t>
            </w:r>
          </w:p>
        </w:tc>
      </w:tr>
      <w:tr w:rsidR="000718A0" w:rsidRPr="00705DA8" w14:paraId="4C3BB227"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4C56189"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1416</w:t>
            </w:r>
          </w:p>
        </w:tc>
        <w:tc>
          <w:tcPr>
            <w:tcW w:w="0" w:type="auto"/>
            <w:shd w:val="clear" w:color="auto" w:fill="FFFFFF" w:themeFill="background1"/>
          </w:tcPr>
          <w:p w14:paraId="733B7D1D"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w:t>
            </w:r>
            <w:r w:rsidRPr="00705DA8">
              <w:rPr>
                <w:rFonts w:ascii="Garamond" w:hAnsi="Garamond"/>
                <w:sz w:val="24"/>
                <w:szCs w:val="24"/>
                <w:vertAlign w:val="subscript"/>
                <w:lang w:val="en-GB"/>
              </w:rPr>
              <w:t>2</w:t>
            </w:r>
            <w:r w:rsidRPr="00705DA8">
              <w:rPr>
                <w:rFonts w:ascii="Garamond" w:hAnsi="Garamond"/>
                <w:sz w:val="24"/>
                <w:szCs w:val="24"/>
                <w:lang w:val="en-GB"/>
              </w:rPr>
              <w:t xml:space="preserve"> bending quaternary ammonium </w:t>
            </w:r>
          </w:p>
        </w:tc>
      </w:tr>
      <w:tr w:rsidR="000718A0" w:rsidRPr="00F333EB" w14:paraId="4DBFEC02"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92E5C4F"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1226-1007</w:t>
            </w:r>
          </w:p>
        </w:tc>
        <w:tc>
          <w:tcPr>
            <w:tcW w:w="0" w:type="auto"/>
            <w:shd w:val="clear" w:color="auto" w:fill="FFFFFF" w:themeFill="background1"/>
          </w:tcPr>
          <w:p w14:paraId="729809E1"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 aromatic in-plane bending</w:t>
            </w:r>
          </w:p>
        </w:tc>
      </w:tr>
      <w:tr w:rsidR="000718A0" w:rsidRPr="00705DA8" w14:paraId="30C4F543"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6CDD886"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968-933</w:t>
            </w:r>
          </w:p>
        </w:tc>
        <w:tc>
          <w:tcPr>
            <w:tcW w:w="0" w:type="auto"/>
            <w:shd w:val="clear" w:color="auto" w:fill="FFFFFF" w:themeFill="background1"/>
          </w:tcPr>
          <w:p w14:paraId="31F877AE"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 xml:space="preserve">C-H aromatic out of plane bending + </w:t>
            </w:r>
          </w:p>
          <w:p w14:paraId="24141060"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N asymmetric stretching</w:t>
            </w:r>
          </w:p>
        </w:tc>
      </w:tr>
      <w:tr w:rsidR="000718A0" w:rsidRPr="00F333EB" w14:paraId="427C63B5"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F01E2A2"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871</w:t>
            </w:r>
          </w:p>
        </w:tc>
        <w:tc>
          <w:tcPr>
            <w:tcW w:w="0" w:type="auto"/>
            <w:shd w:val="clear" w:color="auto" w:fill="FFFFFF" w:themeFill="background1"/>
          </w:tcPr>
          <w:p w14:paraId="56602BC7"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 out of plane bending di-substituted aromatic ring</w:t>
            </w:r>
          </w:p>
        </w:tc>
      </w:tr>
      <w:tr w:rsidR="000718A0" w:rsidRPr="00F333EB" w14:paraId="7C1A05C5" w14:textId="77777777" w:rsidTr="00AC16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909FE9B"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836</w:t>
            </w:r>
          </w:p>
        </w:tc>
        <w:tc>
          <w:tcPr>
            <w:tcW w:w="0" w:type="auto"/>
            <w:shd w:val="clear" w:color="auto" w:fill="FFFFFF" w:themeFill="background1"/>
          </w:tcPr>
          <w:p w14:paraId="4F7950B5" w14:textId="77777777" w:rsidR="000718A0" w:rsidRPr="00705DA8" w:rsidRDefault="000718A0" w:rsidP="00AC16BB">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 xml:space="preserve">C-H aromatic out-of plane </w:t>
            </w:r>
          </w:p>
        </w:tc>
      </w:tr>
      <w:tr w:rsidR="000718A0" w:rsidRPr="00705DA8" w14:paraId="7A451118" w14:textId="77777777" w:rsidTr="00AC16BB">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D5C447D" w14:textId="77777777" w:rsidR="000718A0" w:rsidRPr="00705DA8" w:rsidRDefault="000718A0" w:rsidP="00AC16BB">
            <w:pPr>
              <w:spacing w:line="276" w:lineRule="auto"/>
              <w:rPr>
                <w:rFonts w:ascii="Garamond" w:hAnsi="Garamond"/>
                <w:b w:val="0"/>
                <w:sz w:val="24"/>
                <w:szCs w:val="24"/>
                <w:lang w:val="en-GB"/>
              </w:rPr>
            </w:pPr>
            <w:r w:rsidRPr="00705DA8">
              <w:rPr>
                <w:rFonts w:ascii="Garamond" w:hAnsi="Garamond"/>
                <w:b w:val="0"/>
                <w:sz w:val="24"/>
                <w:szCs w:val="24"/>
                <w:lang w:val="en-GB"/>
              </w:rPr>
              <w:t>725</w:t>
            </w:r>
          </w:p>
        </w:tc>
        <w:tc>
          <w:tcPr>
            <w:tcW w:w="0" w:type="auto"/>
            <w:shd w:val="clear" w:color="auto" w:fill="FFFFFF" w:themeFill="background1"/>
          </w:tcPr>
          <w:p w14:paraId="27BC34DF" w14:textId="77777777" w:rsidR="000718A0" w:rsidRPr="00705DA8" w:rsidRDefault="000718A0" w:rsidP="00AC16BB">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24"/>
                <w:szCs w:val="24"/>
                <w:lang w:val="en-GB"/>
              </w:rPr>
            </w:pPr>
            <w:r w:rsidRPr="00705DA8">
              <w:rPr>
                <w:rFonts w:ascii="Garamond" w:hAnsi="Garamond"/>
                <w:sz w:val="24"/>
                <w:szCs w:val="24"/>
                <w:lang w:val="en-GB"/>
              </w:rPr>
              <w:t>CH</w:t>
            </w:r>
            <w:r w:rsidRPr="00705DA8">
              <w:rPr>
                <w:rFonts w:ascii="Garamond" w:hAnsi="Garamond"/>
                <w:sz w:val="24"/>
                <w:szCs w:val="24"/>
                <w:vertAlign w:val="subscript"/>
                <w:lang w:val="en-GB"/>
              </w:rPr>
              <w:t>2</w:t>
            </w:r>
            <w:r w:rsidRPr="00705DA8">
              <w:rPr>
                <w:rFonts w:ascii="Garamond" w:hAnsi="Garamond"/>
                <w:sz w:val="24"/>
                <w:szCs w:val="24"/>
                <w:lang w:val="en-GB"/>
              </w:rPr>
              <w:t xml:space="preserve"> aliphatic rocking</w:t>
            </w:r>
          </w:p>
        </w:tc>
      </w:tr>
    </w:tbl>
    <w:p w14:paraId="46ADCDDD" w14:textId="77777777" w:rsidR="000718A0" w:rsidRPr="00705DA8" w:rsidRDefault="000718A0" w:rsidP="000718A0">
      <w:pPr>
        <w:spacing w:after="0" w:line="240" w:lineRule="auto"/>
        <w:rPr>
          <w:rFonts w:ascii="Garamond" w:hAnsi="Garamond"/>
          <w:sz w:val="24"/>
          <w:szCs w:val="24"/>
          <w:lang w:val="en-GB"/>
        </w:rPr>
      </w:pPr>
    </w:p>
    <w:p w14:paraId="0FA2E774" w14:textId="77EAF113" w:rsidR="000718A0" w:rsidRPr="00705DA8" w:rsidRDefault="000718A0" w:rsidP="00FA2890">
      <w:pPr>
        <w:spacing w:after="0" w:line="360" w:lineRule="auto"/>
        <w:jc w:val="both"/>
        <w:rPr>
          <w:rFonts w:ascii="Garamond" w:hAnsi="Garamond" w:cstheme="minorHAnsi"/>
          <w:sz w:val="24"/>
          <w:szCs w:val="24"/>
          <w:lang w:val="en-GB"/>
        </w:rPr>
      </w:pPr>
    </w:p>
    <w:p w14:paraId="77961897" w14:textId="77777777" w:rsidR="00451EB0" w:rsidRPr="00705DA8" w:rsidRDefault="0001168E"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 xml:space="preserve">4. </w:t>
      </w:r>
      <w:r w:rsidR="00451EB0" w:rsidRPr="00705DA8">
        <w:rPr>
          <w:rFonts w:ascii="Garamond" w:hAnsi="Garamond" w:cstheme="minorHAnsi"/>
          <w:b/>
          <w:sz w:val="24"/>
          <w:szCs w:val="24"/>
          <w:lang w:val="en-GB"/>
        </w:rPr>
        <w:t>Discussion</w:t>
      </w:r>
    </w:p>
    <w:p w14:paraId="543A55AF" w14:textId="77777777" w:rsidR="0001168E" w:rsidRPr="00705DA8" w:rsidRDefault="0001168E" w:rsidP="00FA2890">
      <w:pPr>
        <w:spacing w:after="0" w:line="360" w:lineRule="auto"/>
        <w:jc w:val="both"/>
        <w:rPr>
          <w:rFonts w:ascii="Garamond" w:hAnsi="Garamond" w:cstheme="minorHAnsi"/>
          <w:b/>
          <w:sz w:val="24"/>
          <w:szCs w:val="24"/>
          <w:lang w:val="en-GB"/>
        </w:rPr>
      </w:pPr>
    </w:p>
    <w:p w14:paraId="74AA6068" w14:textId="40347EC5" w:rsidR="00262098" w:rsidRDefault="00262098"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 xml:space="preserve">4. 1. Ionic conductivity </w:t>
      </w:r>
    </w:p>
    <w:p w14:paraId="341EC477" w14:textId="38F019CB" w:rsidR="00262098" w:rsidRDefault="00262098" w:rsidP="00D456A8">
      <w:pPr>
        <w:spacing w:after="0" w:line="360" w:lineRule="auto"/>
        <w:jc w:val="both"/>
        <w:rPr>
          <w:rFonts w:ascii="Garamond" w:hAnsi="Garamond" w:cstheme="minorHAnsi"/>
          <w:sz w:val="24"/>
          <w:szCs w:val="24"/>
          <w:lang w:val="en-GB"/>
        </w:rPr>
      </w:pPr>
    </w:p>
    <w:p w14:paraId="30A7543F" w14:textId="69947A45" w:rsidR="00210AAF" w:rsidRDefault="00262098"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 xml:space="preserve">In general, one ion predominates the ionic conductivity of a solid. In ionomers, the transference number of the mobile ions is near unity, because the counter-ions are anchored on the macromolecular chain. The ionic conductivity </w:t>
      </w:r>
      <w:r w:rsidR="00210AAF">
        <w:rPr>
          <w:rFonts w:ascii="Garamond" w:hAnsi="Garamond" w:cstheme="minorHAnsi"/>
          <w:sz w:val="24"/>
          <w:szCs w:val="24"/>
          <w:lang w:val="en-GB"/>
        </w:rPr>
        <w:t xml:space="preserve">σ </w:t>
      </w:r>
      <w:r>
        <w:rPr>
          <w:rFonts w:ascii="Garamond" w:hAnsi="Garamond" w:cstheme="minorHAnsi"/>
          <w:sz w:val="24"/>
          <w:szCs w:val="24"/>
          <w:lang w:val="en-GB"/>
        </w:rPr>
        <w:t>can be written as a product of the ion charge</w:t>
      </w:r>
      <w:r w:rsidR="00210AAF">
        <w:rPr>
          <w:rFonts w:ascii="Garamond" w:hAnsi="Garamond" w:cstheme="minorHAnsi"/>
          <w:sz w:val="24"/>
          <w:szCs w:val="24"/>
          <w:lang w:val="en-GB"/>
        </w:rPr>
        <w:t xml:space="preserve"> </w:t>
      </w:r>
      <w:r w:rsidR="00210AAF" w:rsidRPr="00210AAF">
        <w:rPr>
          <w:rFonts w:ascii="Garamond" w:hAnsi="Garamond" w:cstheme="minorHAnsi"/>
          <w:i/>
          <w:sz w:val="24"/>
          <w:szCs w:val="24"/>
          <w:lang w:val="en-GB"/>
        </w:rPr>
        <w:t>q</w:t>
      </w:r>
      <w:r w:rsidR="00210AAF" w:rsidRPr="00210AAF">
        <w:rPr>
          <w:rFonts w:ascii="Garamond" w:hAnsi="Garamond" w:cstheme="minorHAnsi"/>
          <w:i/>
          <w:sz w:val="24"/>
          <w:szCs w:val="24"/>
          <w:vertAlign w:val="subscript"/>
          <w:lang w:val="en-GB"/>
        </w:rPr>
        <w:t>i</w:t>
      </w:r>
      <w:r>
        <w:rPr>
          <w:rFonts w:ascii="Garamond" w:hAnsi="Garamond" w:cstheme="minorHAnsi"/>
          <w:sz w:val="24"/>
          <w:szCs w:val="24"/>
          <w:lang w:val="en-GB"/>
        </w:rPr>
        <w:t xml:space="preserve">, the ion concentration </w:t>
      </w:r>
      <w:r w:rsidR="00210AAF" w:rsidRPr="00210AAF">
        <w:rPr>
          <w:rFonts w:ascii="Garamond" w:hAnsi="Garamond" w:cstheme="minorHAnsi"/>
          <w:i/>
          <w:sz w:val="24"/>
          <w:szCs w:val="24"/>
          <w:lang w:val="en-GB"/>
        </w:rPr>
        <w:t>c</w:t>
      </w:r>
      <w:r w:rsidR="00210AAF" w:rsidRPr="00210AAF">
        <w:rPr>
          <w:rFonts w:ascii="Garamond" w:hAnsi="Garamond" w:cstheme="minorHAnsi"/>
          <w:i/>
          <w:sz w:val="24"/>
          <w:szCs w:val="24"/>
          <w:vertAlign w:val="subscript"/>
          <w:lang w:val="en-GB"/>
        </w:rPr>
        <w:t>i</w:t>
      </w:r>
      <w:r w:rsidR="00210AAF" w:rsidRPr="00210AAF">
        <w:rPr>
          <w:rFonts w:ascii="Garamond" w:hAnsi="Garamond" w:cstheme="minorHAnsi"/>
          <w:i/>
          <w:sz w:val="24"/>
          <w:szCs w:val="24"/>
          <w:lang w:val="en-GB"/>
        </w:rPr>
        <w:t xml:space="preserve"> </w:t>
      </w:r>
      <w:r>
        <w:rPr>
          <w:rFonts w:ascii="Garamond" w:hAnsi="Garamond" w:cstheme="minorHAnsi"/>
          <w:sz w:val="24"/>
          <w:szCs w:val="24"/>
          <w:lang w:val="en-GB"/>
        </w:rPr>
        <w:t>and the ion mobility</w:t>
      </w:r>
      <w:r w:rsidR="00210AAF">
        <w:rPr>
          <w:rFonts w:ascii="Garamond" w:hAnsi="Garamond" w:cstheme="minorHAnsi"/>
          <w:sz w:val="24"/>
          <w:szCs w:val="24"/>
          <w:lang w:val="en-GB"/>
        </w:rPr>
        <w:t xml:space="preserve"> </w:t>
      </w:r>
      <w:r w:rsidR="00210AAF" w:rsidRPr="00210AAF">
        <w:rPr>
          <w:rFonts w:ascii="Garamond" w:hAnsi="Garamond" w:cstheme="minorHAnsi"/>
          <w:i/>
          <w:sz w:val="24"/>
          <w:szCs w:val="24"/>
          <w:lang w:val="en-GB"/>
        </w:rPr>
        <w:t>u</w:t>
      </w:r>
      <w:r w:rsidR="00210AAF" w:rsidRPr="00210AAF">
        <w:rPr>
          <w:rFonts w:ascii="Garamond" w:hAnsi="Garamond" w:cstheme="minorHAnsi"/>
          <w:i/>
          <w:sz w:val="24"/>
          <w:szCs w:val="24"/>
          <w:vertAlign w:val="subscript"/>
          <w:lang w:val="en-GB"/>
        </w:rPr>
        <w:t>i</w:t>
      </w:r>
      <w:r>
        <w:rPr>
          <w:rFonts w:ascii="Garamond" w:hAnsi="Garamond" w:cstheme="minorHAnsi"/>
          <w:sz w:val="24"/>
          <w:szCs w:val="24"/>
          <w:lang w:val="en-GB"/>
        </w:rPr>
        <w:t>.</w:t>
      </w:r>
      <w:r w:rsidR="003C3AE3">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Hamann&lt;/Author&gt;&lt;Year&gt;2007&lt;/Year&gt;&lt;IDText&gt;Electrochemistry&lt;/IDText&gt;&lt;DisplayText&gt;[60]&lt;/DisplayText&gt;&lt;record&gt;&lt;titles&gt;&lt;title&gt;Electrochemistry&lt;/title&gt;&lt;/titles&gt;&lt;contributors&gt;&lt;authors&gt;&lt;author&gt;Hamann, Carl H.&lt;/author&gt;&lt;author&gt;Hamnett, Andrew&lt;/author&gt;&lt;author&gt;Vielstich, Wolf&lt;/author&gt;&lt;/authors&gt;&lt;/contributors&gt;&lt;edition&gt;2nd Edition&lt;/edition&gt;&lt;added-date format="utc"&gt;1393531907&lt;/added-date&gt;&lt;pub-location&gt;Weinheim&lt;/pub-location&gt;&lt;ref-type name="Book"&gt;6&lt;/ref-type&gt;&lt;dates&gt;&lt;year&gt;2007&lt;/year&gt;&lt;/dates&gt;&lt;rec-number&gt;2572&lt;/rec-number&gt;&lt;publisher&gt;Wiley-VCH&lt;/publisher&gt;&lt;last-updated-date format="utc"&gt;1438086427&lt;/last-updated-date&gt;&lt;/record&gt;&lt;/Cite&gt;&lt;/EndNote&gt;</w:instrText>
      </w:r>
      <w:r w:rsidR="003C3AE3">
        <w:rPr>
          <w:rFonts w:ascii="Garamond" w:hAnsi="Garamond" w:cstheme="minorHAnsi"/>
          <w:sz w:val="24"/>
          <w:szCs w:val="24"/>
          <w:lang w:val="en-GB"/>
        </w:rPr>
        <w:fldChar w:fldCharType="separate"/>
      </w:r>
      <w:r w:rsidR="004E1034">
        <w:rPr>
          <w:rFonts w:ascii="Garamond" w:hAnsi="Garamond" w:cstheme="minorHAnsi"/>
          <w:noProof/>
          <w:sz w:val="24"/>
          <w:szCs w:val="24"/>
          <w:lang w:val="en-GB"/>
        </w:rPr>
        <w:t>[60]</w:t>
      </w:r>
      <w:r w:rsidR="003C3AE3">
        <w:rPr>
          <w:rFonts w:ascii="Garamond" w:hAnsi="Garamond" w:cstheme="minorHAnsi"/>
          <w:sz w:val="24"/>
          <w:szCs w:val="24"/>
          <w:lang w:val="en-GB"/>
        </w:rPr>
        <w:fldChar w:fldCharType="end"/>
      </w:r>
    </w:p>
    <w:p w14:paraId="0758BAED" w14:textId="39E77F64" w:rsidR="00210AAF" w:rsidRPr="00210AAF" w:rsidRDefault="00210AAF" w:rsidP="0039411E">
      <w:pPr>
        <w:spacing w:after="0" w:line="360" w:lineRule="auto"/>
        <w:jc w:val="center"/>
        <w:rPr>
          <w:rFonts w:ascii="Garamond" w:eastAsiaTheme="minorEastAsia" w:hAnsi="Garamond" w:cstheme="minorHAnsi"/>
          <w:sz w:val="24"/>
          <w:szCs w:val="24"/>
          <w:lang w:val="en-GB"/>
        </w:rPr>
      </w:pPr>
      <m:oMath>
        <m:r>
          <w:rPr>
            <w:rFonts w:ascii="Cambria Math" w:hAnsi="Cambria Math" w:cstheme="minorHAnsi"/>
            <w:sz w:val="24"/>
            <w:szCs w:val="24"/>
            <w:lang w:val="en-GB"/>
          </w:rPr>
          <m:t>σ=</m:t>
        </m:r>
        <m:sSub>
          <m:sSubPr>
            <m:ctrlPr>
              <w:rPr>
                <w:rFonts w:ascii="Cambria Math" w:hAnsi="Cambria Math" w:cstheme="minorHAnsi"/>
                <w:i/>
                <w:sz w:val="24"/>
                <w:szCs w:val="24"/>
                <w:lang w:val="en-GB"/>
              </w:rPr>
            </m:ctrlPr>
          </m:sSubPr>
          <m:e>
            <m:r>
              <w:rPr>
                <w:rFonts w:ascii="Cambria Math" w:hAnsi="Cambria Math" w:cstheme="minorHAnsi"/>
                <w:sz w:val="24"/>
                <w:szCs w:val="24"/>
                <w:lang w:val="en-GB"/>
              </w:rPr>
              <m:t>q</m:t>
            </m:r>
          </m:e>
          <m:sub>
            <m:r>
              <w:rPr>
                <w:rFonts w:ascii="Cambria Math" w:hAnsi="Cambria Math" w:cstheme="minorHAnsi"/>
                <w:sz w:val="24"/>
                <w:szCs w:val="24"/>
                <w:lang w:val="en-GB"/>
              </w:rPr>
              <m:t>i</m:t>
            </m:r>
          </m:sub>
        </m:sSub>
        <m:sSub>
          <m:sSubPr>
            <m:ctrlPr>
              <w:rPr>
                <w:rFonts w:ascii="Cambria Math" w:hAnsi="Cambria Math" w:cstheme="minorHAnsi"/>
                <w:i/>
                <w:sz w:val="24"/>
                <w:szCs w:val="24"/>
                <w:lang w:val="en-GB"/>
              </w:rPr>
            </m:ctrlPr>
          </m:sSubPr>
          <m:e>
            <m:r>
              <w:rPr>
                <w:rFonts w:ascii="Cambria Math" w:hAnsi="Cambria Math" w:cstheme="minorHAnsi"/>
                <w:sz w:val="24"/>
                <w:szCs w:val="24"/>
                <w:lang w:val="en-GB"/>
              </w:rPr>
              <m:t>c</m:t>
            </m:r>
          </m:e>
          <m:sub>
            <m:r>
              <w:rPr>
                <w:rFonts w:ascii="Cambria Math" w:hAnsi="Cambria Math" w:cstheme="minorHAnsi"/>
                <w:sz w:val="24"/>
                <w:szCs w:val="24"/>
                <w:lang w:val="en-GB"/>
              </w:rPr>
              <m:t>i</m:t>
            </m:r>
          </m:sub>
        </m:sSub>
        <m:sSub>
          <m:sSubPr>
            <m:ctrlPr>
              <w:rPr>
                <w:rFonts w:ascii="Cambria Math" w:hAnsi="Cambria Math" w:cstheme="minorHAnsi"/>
                <w:i/>
                <w:sz w:val="24"/>
                <w:szCs w:val="24"/>
                <w:lang w:val="en-GB"/>
              </w:rPr>
            </m:ctrlPr>
          </m:sSubPr>
          <m:e>
            <m:r>
              <w:rPr>
                <w:rFonts w:ascii="Cambria Math" w:hAnsi="Cambria Math" w:cstheme="minorHAnsi"/>
                <w:sz w:val="24"/>
                <w:szCs w:val="24"/>
                <w:lang w:val="en-GB"/>
              </w:rPr>
              <m:t>u</m:t>
            </m:r>
          </m:e>
          <m:sub>
            <m:r>
              <w:rPr>
                <w:rFonts w:ascii="Cambria Math" w:hAnsi="Cambria Math" w:cstheme="minorHAnsi"/>
                <w:sz w:val="24"/>
                <w:szCs w:val="24"/>
                <w:lang w:val="en-GB"/>
              </w:rPr>
              <m:t>i</m:t>
            </m:r>
          </m:sub>
        </m:sSub>
      </m:oMath>
      <w:r>
        <w:rPr>
          <w:rFonts w:ascii="Garamond" w:eastAsiaTheme="minorEastAsia" w:hAnsi="Garamond" w:cstheme="minorHAnsi"/>
          <w:sz w:val="24"/>
          <w:szCs w:val="24"/>
          <w:lang w:val="en-GB"/>
        </w:rPr>
        <w:tab/>
        <w:t xml:space="preserve">                                                                                          (1)</w:t>
      </w:r>
    </w:p>
    <w:p w14:paraId="2C6D7ABD" w14:textId="2BE0B77A" w:rsidR="008557FE" w:rsidRDefault="00262098"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In ionomers, the ion concentration is related to the ion exchange capacity (IEC), but the degree of dissociation of the ionic groups and the formation of ion pairs must be taken into account. The latter is also related to the so-called Manning condensation</w:t>
      </w:r>
      <w:r w:rsidR="00A64260">
        <w:rPr>
          <w:rFonts w:ascii="Garamond" w:hAnsi="Garamond" w:cstheme="minorHAnsi"/>
          <w:sz w:val="24"/>
          <w:szCs w:val="24"/>
          <w:lang w:val="en-GB"/>
        </w:rPr>
        <w:t xml:space="preserve"> </w:t>
      </w:r>
      <w:r w:rsidR="003C3AE3">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Manning&lt;/Author&gt;&lt;Year&gt;1979&lt;/Year&gt;&lt;IDText&gt;Counterion binding in polyelectrolyte theory&lt;/IDText&gt;&lt;DisplayText&gt;[61]&lt;/DisplayText&gt;&lt;record&gt;&lt;keywords&gt;&lt;keyword&gt;Chemistry&lt;/keyword&gt;&lt;/keywords&gt;&lt;urls&gt;&lt;related-urls&gt;&lt;url&gt;&amp;lt;Go to ISI&amp;gt;://WOS:A1979HX91400004&lt;/url&gt;&lt;/related-urls&gt;&lt;/urls&gt;&lt;isbn&gt;0001-4842&lt;/isbn&gt;&lt;work-type&gt;Review&lt;/work-type&gt;&lt;titles&gt;&lt;title&gt;Counterion binding in polyelectrolyte theory&lt;/title&gt;&lt;secondary-title&gt;Accounts of Chemical Research&lt;/secondary-title&gt;&lt;/titles&gt;&lt;pages&gt;443-449&lt;/pages&gt;&lt;number&gt;12&lt;/number&gt;&lt;contributors&gt;&lt;authors&gt;&lt;author&gt;Manning, G. S.&lt;/author&gt;&lt;/authors&gt;&lt;/contributors&gt;&lt;language&gt;English&lt;/language&gt;&lt;added-date format="utc"&gt;1403659125&lt;/added-date&gt;&lt;ref-type name="Journal Article"&gt;17&lt;/ref-type&gt;&lt;auth-address&gt;MANNING, GS (reprint author), RUTGERS STATE UNIV,DEPT CHEM,NEW BRUNSWICK,NJ 08903, USA.&lt;/auth-address&gt;&lt;dates&gt;&lt;year&gt;1979&lt;/year&gt;&lt;/dates&gt;&lt;rec-number&gt;2619&lt;/rec-number&gt;&lt;last-updated-date format="utc"&gt;1542468619&lt;/last-updated-date&gt;&lt;accession-num&gt;WOS:A1979HX91400004&lt;/accession-num&gt;&lt;electronic-resource-num&gt;10.1021/ar50144a004&lt;/electronic-resource-num&gt;&lt;volume&gt;12&lt;/volume&gt;&lt;/record&gt;&lt;/Cite&gt;&lt;/EndNote&gt;</w:instrText>
      </w:r>
      <w:r w:rsidR="003C3AE3">
        <w:rPr>
          <w:rFonts w:ascii="Garamond" w:hAnsi="Garamond" w:cstheme="minorHAnsi"/>
          <w:sz w:val="24"/>
          <w:szCs w:val="24"/>
          <w:lang w:val="en-GB"/>
        </w:rPr>
        <w:fldChar w:fldCharType="separate"/>
      </w:r>
      <w:r w:rsidR="004E1034">
        <w:rPr>
          <w:rFonts w:ascii="Garamond" w:hAnsi="Garamond" w:cstheme="minorHAnsi"/>
          <w:noProof/>
          <w:sz w:val="24"/>
          <w:szCs w:val="24"/>
          <w:lang w:val="en-GB"/>
        </w:rPr>
        <w:t>[61]</w:t>
      </w:r>
      <w:r w:rsidR="003C3AE3">
        <w:rPr>
          <w:rFonts w:ascii="Garamond" w:hAnsi="Garamond" w:cstheme="minorHAnsi"/>
          <w:sz w:val="24"/>
          <w:szCs w:val="24"/>
          <w:lang w:val="en-GB"/>
        </w:rPr>
        <w:fldChar w:fldCharType="end"/>
      </w:r>
      <w:r>
        <w:rPr>
          <w:rFonts w:ascii="Garamond" w:hAnsi="Garamond" w:cstheme="minorHAnsi"/>
          <w:sz w:val="24"/>
          <w:szCs w:val="24"/>
          <w:lang w:val="en-GB"/>
        </w:rPr>
        <w:t xml:space="preserve">, which limits the density of ionisable groups in a polyelectrolyte. Below a certain average distance (very similar to the association distance in the Bjerrum theory, </w:t>
      </w:r>
      <w:r w:rsidR="00A42F6F">
        <w:rPr>
          <w:rFonts w:ascii="Garamond" w:hAnsi="Garamond" w:cstheme="minorHAnsi"/>
          <w:sz w:val="24"/>
          <w:szCs w:val="24"/>
          <w:lang w:val="en-GB"/>
        </w:rPr>
        <w:t>typically below 1</w:t>
      </w:r>
      <w:r>
        <w:rPr>
          <w:rFonts w:ascii="Garamond" w:hAnsi="Garamond" w:cstheme="minorHAnsi"/>
          <w:sz w:val="24"/>
          <w:szCs w:val="24"/>
          <w:lang w:val="en-GB"/>
        </w:rPr>
        <w:t xml:space="preserve"> nm</w:t>
      </w:r>
      <w:r w:rsidR="0022471D">
        <w:rPr>
          <w:rFonts w:ascii="Garamond" w:hAnsi="Garamond" w:cstheme="minorHAnsi"/>
          <w:sz w:val="24"/>
          <w:szCs w:val="24"/>
          <w:lang w:val="en-GB"/>
        </w:rPr>
        <w:t xml:space="preserve"> </w:t>
      </w:r>
      <w:r w:rsidR="00A42F6F">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Fuoss&lt;/Author&gt;&lt;Year&gt;1958&lt;/Year&gt;&lt;IDText&gt;Ionic Association. III. The Equilibrium between Ion Pairs and Free Ions&lt;/IDText&gt;&lt;DisplayText&gt;[62]&lt;/DisplayText&gt;&lt;record&gt;&lt;dates&gt;&lt;pub-dates&gt;&lt;date&gt;1958/10/01&lt;/date&gt;&lt;/pub-dates&gt;&lt;year&gt;1958&lt;/year&gt;&lt;/dates&gt;&lt;urls&gt;&lt;related-urls&gt;&lt;url&gt;https://doi.org/10.1021/ja01552a016&lt;/url&gt;&lt;/related-urls&gt;&lt;/urls&gt;&lt;isbn&gt;0002-7863&lt;/isbn&gt;&lt;titles&gt;&lt;title&gt;Ionic Association. III. The Equilibrium between Ion Pairs and Free Ions&lt;/title&gt;&lt;secondary-title&gt;Journal of the American Chemical Society&lt;/secondary-title&gt;&lt;/titles&gt;&lt;pages&gt;5059-5061&lt;/pages&gt;&lt;number&gt;19&lt;/number&gt;&lt;contributors&gt;&lt;authors&gt;&lt;author&gt;Fuoss, Raymond M.&lt;/author&gt;&lt;/authors&gt;&lt;/contributors&gt;&lt;added-date format="utc"&gt;1542469377&lt;/added-date&gt;&lt;ref-type name="Journal Article"&gt;17&lt;/ref-type&gt;&lt;rec-number&gt;3101&lt;/rec-number&gt;&lt;publisher&gt;American Chemical Society&lt;/publisher&gt;&lt;last-updated-date format="utc"&gt;1542469377&lt;/last-updated-date&gt;&lt;electronic-resource-num&gt;10.1021/ja01552a016&lt;/electronic-resource-num&gt;&lt;volume&gt;80&lt;/volume&gt;&lt;/record&gt;&lt;/Cite&gt;&lt;/EndNote&gt;</w:instrText>
      </w:r>
      <w:r w:rsidR="00A42F6F">
        <w:rPr>
          <w:rFonts w:ascii="Garamond" w:hAnsi="Garamond" w:cstheme="minorHAnsi"/>
          <w:sz w:val="24"/>
          <w:szCs w:val="24"/>
          <w:lang w:val="en-GB"/>
        </w:rPr>
        <w:fldChar w:fldCharType="separate"/>
      </w:r>
      <w:r w:rsidR="004E1034">
        <w:rPr>
          <w:rFonts w:ascii="Garamond" w:hAnsi="Garamond" w:cstheme="minorHAnsi"/>
          <w:noProof/>
          <w:sz w:val="24"/>
          <w:szCs w:val="24"/>
          <w:lang w:val="en-GB"/>
        </w:rPr>
        <w:t>[62]</w:t>
      </w:r>
      <w:r w:rsidR="00A42F6F">
        <w:rPr>
          <w:rFonts w:ascii="Garamond" w:hAnsi="Garamond" w:cstheme="minorHAnsi"/>
          <w:sz w:val="24"/>
          <w:szCs w:val="24"/>
          <w:lang w:val="en-GB"/>
        </w:rPr>
        <w:fldChar w:fldCharType="end"/>
      </w:r>
      <w:r>
        <w:rPr>
          <w:rFonts w:ascii="Garamond" w:hAnsi="Garamond" w:cstheme="minorHAnsi"/>
          <w:sz w:val="24"/>
          <w:szCs w:val="24"/>
          <w:lang w:val="en-GB"/>
        </w:rPr>
        <w:t xml:space="preserve">), the ionic groups do not dissociate. The ion mobility is related to </w:t>
      </w:r>
      <w:r w:rsidR="00A42F6F">
        <w:rPr>
          <w:rFonts w:ascii="Garamond" w:hAnsi="Garamond" w:cstheme="minorHAnsi"/>
          <w:sz w:val="24"/>
          <w:szCs w:val="24"/>
          <w:lang w:val="en-GB"/>
        </w:rPr>
        <w:t>several factors, including solvation (</w:t>
      </w:r>
      <w:r>
        <w:rPr>
          <w:rFonts w:ascii="Garamond" w:hAnsi="Garamond" w:cstheme="minorHAnsi"/>
          <w:sz w:val="24"/>
          <w:szCs w:val="24"/>
          <w:lang w:val="en-GB"/>
        </w:rPr>
        <w:t>especially hydration in aqueous solutions</w:t>
      </w:r>
      <w:r w:rsidR="00A42F6F">
        <w:rPr>
          <w:rFonts w:ascii="Garamond" w:hAnsi="Garamond" w:cstheme="minorHAnsi"/>
          <w:sz w:val="24"/>
          <w:szCs w:val="24"/>
          <w:lang w:val="en-GB"/>
        </w:rPr>
        <w:t>)</w:t>
      </w:r>
      <w:r>
        <w:rPr>
          <w:rFonts w:ascii="Garamond" w:hAnsi="Garamond" w:cstheme="minorHAnsi"/>
          <w:sz w:val="24"/>
          <w:szCs w:val="24"/>
          <w:lang w:val="en-GB"/>
        </w:rPr>
        <w:t xml:space="preserve">, the </w:t>
      </w:r>
      <w:r w:rsidR="008557FE">
        <w:rPr>
          <w:rFonts w:ascii="Garamond" w:hAnsi="Garamond" w:cstheme="minorHAnsi"/>
          <w:sz w:val="24"/>
          <w:szCs w:val="24"/>
          <w:lang w:val="en-GB"/>
        </w:rPr>
        <w:t xml:space="preserve">size and tortuosity </w:t>
      </w:r>
      <w:r w:rsidR="00A42F6F">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Epstein&lt;/Author&gt;&lt;Year&gt;1989&lt;/Year&gt;&lt;IDText&gt;On tortuosity and the tortuosity factor in flow and diffusion through porous-media&lt;/IDText&gt;&lt;DisplayText&gt;[63]&lt;/DisplayText&gt;&lt;record&gt;&lt;keywords&gt;&lt;keyword&gt;Engineering&lt;/keyword&gt;&lt;/keywords&gt;&lt;urls&gt;&lt;related-urls&gt;&lt;/related-urls&gt;&lt;/urls&gt;&lt;isbn&gt;0009-2509&lt;/isbn&gt;&lt;work-type&gt;Note&lt;/work-type&gt;&lt;titles&gt;&lt;title&gt;On tortuosity and the tortuosity factor in flow and diffusion through porous-media&lt;/title&gt;&lt;secondary-title&gt;Chemical Engineering Science&lt;/secondary-title&gt;&lt;/titles&gt;&lt;pages&gt;777-779&lt;/pages&gt;&lt;number&gt;3&lt;/number&gt;&lt;contributors&gt;&lt;authors&gt;&lt;author&gt;Epstein, N.&lt;/author&gt;&lt;/authors&gt;&lt;/contributors&gt;&lt;language&gt;English&lt;/language&gt;&lt;added-date format="utc"&gt;1438647387&lt;/added-date&gt;&lt;ref-type name="Journal Article"&gt;17&lt;/ref-type&gt;&lt;auth-address&gt;EPSTEIN, N (reprint author), UNIV BRITISH COLUMBIA,DEPT CHEM ENGN,VANCOUVER V6T 1W5,BC,CANADA.&lt;/auth-address&gt;&lt;dates&gt;&lt;year&gt;1989&lt;/year&gt;&lt;/dates&gt;&lt;rec-number&gt;2816&lt;/rec-number&gt;&lt;last-updated-date format="utc"&gt;1542469827&lt;/last-updated-date&gt;&lt;accession-num&gt;WOS:A1989T339200030&lt;/accession-num&gt;&lt;electronic-resource-num&gt;10.1016/0009-2509(89)85053-5&lt;/electronic-resource-num&gt;&lt;volume&gt;44&lt;/volume&gt;&lt;/record&gt;&lt;/Cite&gt;&lt;/EndNote&gt;</w:instrText>
      </w:r>
      <w:r w:rsidR="00A42F6F">
        <w:rPr>
          <w:rFonts w:ascii="Garamond" w:hAnsi="Garamond" w:cstheme="minorHAnsi"/>
          <w:sz w:val="24"/>
          <w:szCs w:val="24"/>
          <w:lang w:val="en-GB"/>
        </w:rPr>
        <w:fldChar w:fldCharType="separate"/>
      </w:r>
      <w:r w:rsidR="004E1034">
        <w:rPr>
          <w:rFonts w:ascii="Garamond" w:hAnsi="Garamond" w:cstheme="minorHAnsi"/>
          <w:noProof/>
          <w:sz w:val="24"/>
          <w:szCs w:val="24"/>
          <w:lang w:val="en-GB"/>
        </w:rPr>
        <w:t>[63]</w:t>
      </w:r>
      <w:r w:rsidR="00A42F6F">
        <w:rPr>
          <w:rFonts w:ascii="Garamond" w:hAnsi="Garamond" w:cstheme="minorHAnsi"/>
          <w:sz w:val="24"/>
          <w:szCs w:val="24"/>
          <w:lang w:val="en-GB"/>
        </w:rPr>
        <w:fldChar w:fldCharType="end"/>
      </w:r>
      <w:r w:rsidR="00A42F6F" w:rsidRPr="00747E98">
        <w:rPr>
          <w:rFonts w:ascii="Garamond" w:hAnsi="Garamond" w:cstheme="minorHAnsi"/>
          <w:sz w:val="24"/>
          <w:szCs w:val="24"/>
          <w:vertAlign w:val="subscript"/>
          <w:lang w:val="en-GB"/>
        </w:rPr>
        <w:t>,</w:t>
      </w:r>
      <w:r w:rsidR="00A42F6F">
        <w:rPr>
          <w:rFonts w:ascii="Garamond" w:hAnsi="Garamond" w:cstheme="minorHAnsi"/>
          <w:sz w:val="24"/>
          <w:szCs w:val="24"/>
          <w:lang w:val="en-GB"/>
        </w:rPr>
        <w:t xml:space="preserve"> </w:t>
      </w:r>
      <w:r w:rsidR="00A42F6F">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Rodgers&lt;/Author&gt;&lt;Year&gt;2008&lt;/Year&gt;&lt;IDText&gt;Transport properties of composite membranes containing silicon dioxide and Nafion (R)&lt;/IDText&gt;&lt;DisplayText&gt;[64]&lt;/DisplayText&gt;&lt;record&gt;&lt;foreign-keys&gt;&lt;key app="EN" db-id="fswvdt9w79rpf9e90auprs9dsdzpxd0dw2f5"&gt;40&lt;/key&gt;&lt;/foreign-keys&gt;&lt;urls&gt;&lt;related-urls&gt;&lt;url&gt;&amp;lt;Go to ISI&amp;gt;://WOS:000262946700043&lt;/url&gt;&lt;/related-urls&gt;&lt;/urls&gt;&lt;isbn&gt;0376-7388&lt;/isbn&gt;&lt;titles&gt;&lt;title&gt;Transport properties of composite membranes containing silicon dioxide and Nafion (R)&lt;/title&gt;&lt;secondary-title&gt;Journal of Membrane Science&lt;/secondary-title&gt;&lt;/titles&gt;&lt;pages&gt;346-356&lt;/pages&gt;&lt;urls&gt;&lt;pdf-urls&gt;&lt;url&gt;internal-pdf://Holdcroft-3256243713/Holdcroft.pdf&lt;/url&gt;&lt;/pdf-urls&gt;&lt;/urls&gt;&lt;number&gt;1&lt;/number&gt;&lt;contributors&gt;&lt;authors&gt;&lt;author&gt;Rodgers, M. P.&lt;/author&gt;&lt;author&gt;Shi, Z. Q.&lt;/author&gt;&lt;author&gt;Holdcroft, S.&lt;/author&gt;&lt;/authors&gt;&lt;/contributors&gt;&lt;added-date format="utc"&gt;1366414214&lt;/added-date&gt;&lt;ref-type name="Journal Article"&gt;17&lt;/ref-type&gt;&lt;dates&gt;&lt;year&gt;2008&lt;/year&gt;&lt;/dates&gt;&lt;rec-number&gt;2115&lt;/rec-number&gt;&lt;last-updated-date format="utc"&gt;1370029022&lt;/last-updated-date&gt;&lt;accession-num&gt;WOS:000262946700043&lt;/accession-num&gt;&lt;electronic-resource-num&gt;10.1016/j.memsci.2008.07.045&lt;/electronic-resource-num&gt;&lt;volume&gt;325&lt;/volume&gt;&lt;/record&gt;&lt;/Cite&gt;&lt;/EndNote&gt;</w:instrText>
      </w:r>
      <w:r w:rsidR="00A42F6F">
        <w:rPr>
          <w:rFonts w:ascii="Garamond" w:hAnsi="Garamond" w:cstheme="minorHAnsi"/>
          <w:sz w:val="24"/>
          <w:szCs w:val="24"/>
          <w:lang w:val="en-GB"/>
        </w:rPr>
        <w:fldChar w:fldCharType="separate"/>
      </w:r>
      <w:r w:rsidR="004E1034">
        <w:rPr>
          <w:rFonts w:ascii="Garamond" w:hAnsi="Garamond" w:cstheme="minorHAnsi"/>
          <w:noProof/>
          <w:sz w:val="24"/>
          <w:szCs w:val="24"/>
          <w:lang w:val="en-GB"/>
        </w:rPr>
        <w:t>[64]</w:t>
      </w:r>
      <w:r w:rsidR="00A42F6F">
        <w:rPr>
          <w:rFonts w:ascii="Garamond" w:hAnsi="Garamond" w:cstheme="minorHAnsi"/>
          <w:sz w:val="24"/>
          <w:szCs w:val="24"/>
          <w:lang w:val="en-GB"/>
        </w:rPr>
        <w:fldChar w:fldCharType="end"/>
      </w:r>
      <w:r w:rsidR="00A42F6F">
        <w:rPr>
          <w:rFonts w:ascii="Garamond" w:hAnsi="Garamond" w:cstheme="minorHAnsi"/>
          <w:sz w:val="24"/>
          <w:szCs w:val="24"/>
          <w:lang w:val="en-GB"/>
        </w:rPr>
        <w:t xml:space="preserve"> </w:t>
      </w:r>
      <w:r w:rsidR="008557FE">
        <w:rPr>
          <w:rFonts w:ascii="Garamond" w:hAnsi="Garamond" w:cstheme="minorHAnsi"/>
          <w:sz w:val="24"/>
          <w:szCs w:val="24"/>
          <w:lang w:val="en-GB"/>
        </w:rPr>
        <w:t xml:space="preserve">of the </w:t>
      </w:r>
      <w:r w:rsidR="00A42F6F">
        <w:rPr>
          <w:rFonts w:ascii="Garamond" w:hAnsi="Garamond" w:cstheme="minorHAnsi"/>
          <w:sz w:val="24"/>
          <w:szCs w:val="24"/>
          <w:lang w:val="en-GB"/>
        </w:rPr>
        <w:t xml:space="preserve">ion </w:t>
      </w:r>
      <w:r w:rsidR="008557FE">
        <w:rPr>
          <w:rFonts w:ascii="Garamond" w:hAnsi="Garamond" w:cstheme="minorHAnsi"/>
          <w:sz w:val="24"/>
          <w:szCs w:val="24"/>
          <w:lang w:val="en-GB"/>
        </w:rPr>
        <w:t xml:space="preserve">conduction network and </w:t>
      </w:r>
      <w:r w:rsidR="00A42F6F">
        <w:rPr>
          <w:rFonts w:ascii="Garamond" w:hAnsi="Garamond" w:cstheme="minorHAnsi"/>
          <w:sz w:val="24"/>
          <w:szCs w:val="24"/>
          <w:lang w:val="en-GB"/>
        </w:rPr>
        <w:t>its</w:t>
      </w:r>
      <w:r w:rsidR="008557FE">
        <w:rPr>
          <w:rFonts w:ascii="Garamond" w:hAnsi="Garamond" w:cstheme="minorHAnsi"/>
          <w:sz w:val="24"/>
          <w:szCs w:val="24"/>
          <w:lang w:val="en-GB"/>
        </w:rPr>
        <w:t xml:space="preserve"> percolation threshold</w:t>
      </w:r>
      <w:r w:rsidR="00A42F6F">
        <w:rPr>
          <w:rFonts w:ascii="Garamond" w:hAnsi="Garamond" w:cstheme="minorHAnsi"/>
          <w:sz w:val="24"/>
          <w:szCs w:val="24"/>
          <w:lang w:val="en-GB"/>
        </w:rPr>
        <w:t xml:space="preserve"> </w:t>
      </w:r>
      <w:r w:rsidR="00A42F6F">
        <w:rPr>
          <w:rFonts w:ascii="Garamond" w:hAnsi="Garamond" w:cstheme="minorHAnsi"/>
          <w:sz w:val="24"/>
          <w:szCs w:val="24"/>
          <w:lang w:val="en-GB"/>
        </w:rPr>
        <w:fldChar w:fldCharType="begin">
          <w:fldData xml:space="preserve">PEVuZE5vdGU+PENpdGU+PEF1dGhvcj5CdW5kZTwvQXV0aG9yPjxZZWFyPjE5ODU8L1llYXI+PElE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dW5kZTwvQXV0aG9yPjxZZWFyPjE5ODU8L1llYXI+PElE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A42F6F">
        <w:rPr>
          <w:rFonts w:ascii="Garamond" w:hAnsi="Garamond" w:cstheme="minorHAnsi"/>
          <w:sz w:val="24"/>
          <w:szCs w:val="24"/>
          <w:lang w:val="en-GB"/>
        </w:rPr>
      </w:r>
      <w:r w:rsidR="00A42F6F">
        <w:rPr>
          <w:rFonts w:ascii="Garamond" w:hAnsi="Garamond" w:cstheme="minorHAnsi"/>
          <w:sz w:val="24"/>
          <w:szCs w:val="24"/>
          <w:lang w:val="en-GB"/>
        </w:rPr>
        <w:fldChar w:fldCharType="separate"/>
      </w:r>
      <w:r w:rsidR="004E1034">
        <w:rPr>
          <w:rFonts w:ascii="Garamond" w:hAnsi="Garamond" w:cstheme="minorHAnsi"/>
          <w:noProof/>
          <w:sz w:val="24"/>
          <w:szCs w:val="24"/>
          <w:lang w:val="en-GB"/>
        </w:rPr>
        <w:t>[14, 42, 65]</w:t>
      </w:r>
      <w:r w:rsidR="00A42F6F">
        <w:rPr>
          <w:rFonts w:ascii="Garamond" w:hAnsi="Garamond" w:cstheme="minorHAnsi"/>
          <w:sz w:val="24"/>
          <w:szCs w:val="24"/>
          <w:lang w:val="en-GB"/>
        </w:rPr>
        <w:fldChar w:fldCharType="end"/>
      </w:r>
      <w:r w:rsidR="008557FE">
        <w:rPr>
          <w:rFonts w:ascii="Garamond" w:hAnsi="Garamond" w:cstheme="minorHAnsi"/>
          <w:sz w:val="24"/>
          <w:szCs w:val="24"/>
          <w:lang w:val="en-GB"/>
        </w:rPr>
        <w:t>. The latter factors are determined by the nanophase separation between hydrophobic and hydrophilic domains in the ionomer</w:t>
      </w:r>
      <w:r w:rsidR="00A42F6F">
        <w:rPr>
          <w:rFonts w:ascii="Garamond" w:hAnsi="Garamond" w:cstheme="minorHAnsi"/>
          <w:sz w:val="24"/>
          <w:szCs w:val="24"/>
          <w:lang w:val="en-GB"/>
        </w:rPr>
        <w:t xml:space="preserve"> </w:t>
      </w:r>
      <w:r w:rsidR="00A42F6F">
        <w:rPr>
          <w:rFonts w:ascii="Garamond" w:hAnsi="Garamond" w:cstheme="minorHAnsi"/>
          <w:sz w:val="24"/>
          <w:szCs w:val="24"/>
          <w:lang w:val="en-GB"/>
        </w:rPr>
        <w:fldChar w:fldCharType="begin">
          <w:fldData xml:space="preserve">PEVuZE5vdGU+PENpdGU+PEF1dGhvcj5HZWJlbDwvQXV0aG9yPjxZZWFyPjIwMTM8L1llYXI+PElE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HZWJlbDwvQXV0aG9yPjxZZWFyPjIwMTM8L1llYXI+PElE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A42F6F">
        <w:rPr>
          <w:rFonts w:ascii="Garamond" w:hAnsi="Garamond" w:cstheme="minorHAnsi"/>
          <w:sz w:val="24"/>
          <w:szCs w:val="24"/>
          <w:lang w:val="en-GB"/>
        </w:rPr>
      </w:r>
      <w:r w:rsidR="00A42F6F">
        <w:rPr>
          <w:rFonts w:ascii="Garamond" w:hAnsi="Garamond" w:cstheme="minorHAnsi"/>
          <w:sz w:val="24"/>
          <w:szCs w:val="24"/>
          <w:lang w:val="en-GB"/>
        </w:rPr>
        <w:fldChar w:fldCharType="separate"/>
      </w:r>
      <w:r w:rsidR="004E1034">
        <w:rPr>
          <w:rFonts w:ascii="Garamond" w:hAnsi="Garamond" w:cstheme="minorHAnsi"/>
          <w:noProof/>
          <w:sz w:val="24"/>
          <w:szCs w:val="24"/>
          <w:lang w:val="en-GB"/>
        </w:rPr>
        <w:t>[66-68]</w:t>
      </w:r>
      <w:r w:rsidR="00A42F6F">
        <w:rPr>
          <w:rFonts w:ascii="Garamond" w:hAnsi="Garamond" w:cstheme="minorHAnsi"/>
          <w:sz w:val="24"/>
          <w:szCs w:val="24"/>
          <w:lang w:val="en-GB"/>
        </w:rPr>
        <w:fldChar w:fldCharType="end"/>
      </w:r>
      <w:r w:rsidR="008557FE">
        <w:rPr>
          <w:rFonts w:ascii="Garamond" w:hAnsi="Garamond" w:cstheme="minorHAnsi"/>
          <w:sz w:val="24"/>
          <w:szCs w:val="24"/>
          <w:lang w:val="en-GB"/>
        </w:rPr>
        <w:t>.</w:t>
      </w:r>
    </w:p>
    <w:p w14:paraId="5643A053" w14:textId="2920F3A7" w:rsidR="00262098" w:rsidRDefault="00262098"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lastRenderedPageBreak/>
        <w:t>In the outlined electrochemical synthesis, the ion concentration can be tuned using precursors with various degree</w:t>
      </w:r>
      <w:r w:rsidR="006B1413">
        <w:rPr>
          <w:rFonts w:ascii="Garamond" w:hAnsi="Garamond" w:cstheme="minorHAnsi"/>
          <w:sz w:val="24"/>
          <w:szCs w:val="24"/>
          <w:lang w:val="en-GB"/>
        </w:rPr>
        <w:t>s</w:t>
      </w:r>
      <w:r>
        <w:rPr>
          <w:rFonts w:ascii="Garamond" w:hAnsi="Garamond" w:cstheme="minorHAnsi"/>
          <w:sz w:val="24"/>
          <w:szCs w:val="24"/>
          <w:lang w:val="en-GB"/>
        </w:rPr>
        <w:t xml:space="preserve"> of funct</w:t>
      </w:r>
      <w:r w:rsidR="008557FE">
        <w:rPr>
          <w:rFonts w:ascii="Garamond" w:hAnsi="Garamond" w:cstheme="minorHAnsi"/>
          <w:sz w:val="24"/>
          <w:szCs w:val="24"/>
          <w:lang w:val="en-GB"/>
        </w:rPr>
        <w:t>ionalization. For SPPE, the degree of sulfonation (DS) can be varied between 1 (for fully sulfonated o-precursor isomer) to about 0.6 (for the precursor mixture, containing about 20 % unsulfonated phenol and 20 % p-</w:t>
      </w:r>
      <w:r w:rsidR="006B1413">
        <w:rPr>
          <w:rFonts w:ascii="Garamond" w:hAnsi="Garamond" w:cstheme="minorHAnsi"/>
          <w:sz w:val="24"/>
          <w:szCs w:val="24"/>
          <w:lang w:val="en-GB"/>
        </w:rPr>
        <w:t xml:space="preserve">precursor that polymerizes </w:t>
      </w:r>
      <w:r w:rsidR="008557FE">
        <w:rPr>
          <w:rFonts w:ascii="Garamond" w:hAnsi="Garamond" w:cstheme="minorHAnsi"/>
          <w:sz w:val="24"/>
          <w:szCs w:val="24"/>
          <w:lang w:val="en-GB"/>
        </w:rPr>
        <w:t xml:space="preserve">slowly). </w:t>
      </w:r>
    </w:p>
    <w:p w14:paraId="4DCAC0EC" w14:textId="54636046" w:rsidR="002B72B0" w:rsidRDefault="008557FE"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Assuming that the sulfonic acid groups are fully dissociated, one can expect an about double proton conductivity for the fully functionalized S</w:t>
      </w:r>
      <w:r w:rsidR="006B1413">
        <w:rPr>
          <w:rFonts w:ascii="Garamond" w:hAnsi="Garamond" w:cstheme="minorHAnsi"/>
          <w:sz w:val="24"/>
          <w:szCs w:val="24"/>
          <w:lang w:val="en-GB"/>
        </w:rPr>
        <w:t>PPE</w:t>
      </w:r>
      <w:r>
        <w:rPr>
          <w:rFonts w:ascii="Garamond" w:hAnsi="Garamond" w:cstheme="minorHAnsi"/>
          <w:sz w:val="24"/>
          <w:szCs w:val="24"/>
          <w:lang w:val="en-GB"/>
        </w:rPr>
        <w:t xml:space="preserve">: the experiment verifies this expectation </w:t>
      </w:r>
      <w:r w:rsidR="002B72B0">
        <w:rPr>
          <w:rFonts w:ascii="Garamond" w:hAnsi="Garamond" w:cstheme="minorHAnsi"/>
          <w:sz w:val="24"/>
          <w:szCs w:val="24"/>
          <w:lang w:val="en-GB"/>
        </w:rPr>
        <w:t>(</w:t>
      </w:r>
      <w:r>
        <w:rPr>
          <w:rFonts w:ascii="Garamond" w:hAnsi="Garamond" w:cstheme="minorHAnsi"/>
          <w:sz w:val="24"/>
          <w:szCs w:val="24"/>
          <w:lang w:val="en-GB"/>
        </w:rPr>
        <w:t>σ(</w:t>
      </w:r>
      <w:r w:rsidR="002B72B0">
        <w:rPr>
          <w:rFonts w:ascii="Garamond" w:hAnsi="Garamond" w:cstheme="minorHAnsi"/>
          <w:sz w:val="24"/>
          <w:szCs w:val="24"/>
          <w:lang w:val="en-GB"/>
        </w:rPr>
        <w:t xml:space="preserve">DS = 1) = 6 </w:t>
      </w:r>
      <w:r>
        <w:rPr>
          <w:rFonts w:ascii="Garamond" w:hAnsi="Garamond" w:cstheme="minorHAnsi"/>
          <w:sz w:val="24"/>
          <w:szCs w:val="24"/>
          <w:lang w:val="en-GB"/>
        </w:rPr>
        <w:t>mS/cm</w:t>
      </w:r>
      <w:r w:rsidR="006B1413">
        <w:rPr>
          <w:rFonts w:ascii="Garamond" w:hAnsi="Garamond" w:cstheme="minorHAnsi"/>
          <w:sz w:val="24"/>
          <w:szCs w:val="24"/>
          <w:lang w:val="en-GB"/>
        </w:rPr>
        <w:t xml:space="preserve"> </w:t>
      </w:r>
      <w:r w:rsidR="006B1413">
        <w:rPr>
          <w:rFonts w:ascii="Garamond" w:hAnsi="Garamond" w:cstheme="minorHAnsi"/>
          <w:sz w:val="24"/>
          <w:szCs w:val="24"/>
          <w:lang w:val="en-GB"/>
        </w:rPr>
        <w:fldChar w:fldCharType="begin">
          <w:fldData xml:space="preserve">PEVuZE5vdGU+PENpdGU+PEF1dGhvcj5CcmFnbGlhPC9BdXRob3I+PFllYXI+MjAxNjwvWWVhcj48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cmFnbGlhPC9BdXRob3I+PFllYXI+MjAxNjwvWWVhcj48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6B1413">
        <w:rPr>
          <w:rFonts w:ascii="Garamond" w:hAnsi="Garamond" w:cstheme="minorHAnsi"/>
          <w:sz w:val="24"/>
          <w:szCs w:val="24"/>
          <w:lang w:val="en-GB"/>
        </w:rPr>
      </w:r>
      <w:r w:rsidR="006B1413">
        <w:rPr>
          <w:rFonts w:ascii="Garamond" w:hAnsi="Garamond" w:cstheme="minorHAnsi"/>
          <w:sz w:val="24"/>
          <w:szCs w:val="24"/>
          <w:lang w:val="en-GB"/>
        </w:rPr>
        <w:fldChar w:fldCharType="separate"/>
      </w:r>
      <w:r w:rsidR="004E1034">
        <w:rPr>
          <w:rFonts w:ascii="Garamond" w:hAnsi="Garamond" w:cstheme="minorHAnsi"/>
          <w:noProof/>
          <w:sz w:val="24"/>
          <w:szCs w:val="24"/>
          <w:lang w:val="en-GB"/>
        </w:rPr>
        <w:t>[54]</w:t>
      </w:r>
      <w:r w:rsidR="006B1413">
        <w:rPr>
          <w:rFonts w:ascii="Garamond" w:hAnsi="Garamond" w:cstheme="minorHAnsi"/>
          <w:sz w:val="24"/>
          <w:szCs w:val="24"/>
          <w:lang w:val="en-GB"/>
        </w:rPr>
        <w:fldChar w:fldCharType="end"/>
      </w:r>
      <w:r>
        <w:rPr>
          <w:rFonts w:ascii="Garamond" w:hAnsi="Garamond" w:cstheme="minorHAnsi"/>
          <w:sz w:val="24"/>
          <w:szCs w:val="24"/>
          <w:lang w:val="en-GB"/>
        </w:rPr>
        <w:t xml:space="preserve">, σ(DS = 0.6) = </w:t>
      </w:r>
      <w:r w:rsidR="002B72B0">
        <w:rPr>
          <w:rFonts w:ascii="Garamond" w:hAnsi="Garamond" w:cstheme="minorHAnsi"/>
          <w:sz w:val="24"/>
          <w:szCs w:val="24"/>
          <w:lang w:val="en-GB"/>
        </w:rPr>
        <w:t>3</w:t>
      </w:r>
      <w:r>
        <w:rPr>
          <w:rFonts w:ascii="Garamond" w:hAnsi="Garamond" w:cstheme="minorHAnsi"/>
          <w:sz w:val="24"/>
          <w:szCs w:val="24"/>
          <w:lang w:val="en-GB"/>
        </w:rPr>
        <w:t xml:space="preserve"> mS/cm</w:t>
      </w:r>
      <w:r w:rsidR="002B72B0">
        <w:rPr>
          <w:rFonts w:ascii="Garamond" w:hAnsi="Garamond" w:cstheme="minorHAnsi"/>
          <w:sz w:val="24"/>
          <w:szCs w:val="24"/>
          <w:lang w:val="en-GB"/>
        </w:rPr>
        <w:t xml:space="preserve"> </w:t>
      </w:r>
      <w:r w:rsidR="006B1413">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Hou&lt;/Author&gt;&lt;Year&gt;2012&lt;/Year&gt;&lt;IDText&gt;Sulfonated polyphenyl ether by electropolymerization&lt;/IDText&gt;&lt;DisplayText&gt;[69]&lt;/DisplayText&gt;&lt;record&gt;&lt;foreign-keys&gt;&lt;key app="EN" db-id="fswvdt9w79rpf9e90auprs9dsdzpxd0dw2f5"&gt;823&lt;/key&gt;&lt;/foreign-keys&gt;&lt;dates&gt;&lt;pub-dates&gt;&lt;date&gt;Oct&lt;/date&gt;&lt;/pub-dates&gt;&lt;year&gt;2012&lt;/year&gt;&lt;/dates&gt;&lt;urls&gt;&lt;related-urls&gt;&lt;url&gt;&amp;lt;Go to ISI&amp;gt;://WOS:000309330500010&lt;/url&gt;&lt;/related-urls&gt;&lt;/urls&gt;&lt;isbn&gt;0013-4686&lt;/isbn&gt;&lt;titles&gt;&lt;title&gt;Sulfonated polyphenyl ether by electropolymerization&lt;/title&gt;&lt;secondary-title&gt;Electrochimica Acta&lt;/secondary-title&gt;&lt;/titles&gt;&lt;pages&gt;58-63&lt;/pages&gt;&lt;contributors&gt;&lt;authors&gt;&lt;author&gt;Hou, H. Y.&lt;/author&gt;&lt;author&gt;Vacandio, F.&lt;/author&gt;&lt;author&gt;Di Vona, M. L.&lt;/author&gt;&lt;author&gt;Knauth, P.&lt;/author&gt;&lt;/authors&gt;&lt;/contributors&gt;&lt;added-date format="utc"&gt;1366399774&lt;/added-date&gt;&lt;ref-type name="Journal Article"&gt;17&lt;/ref-type&gt;&lt;rec-number&gt;979&lt;/rec-number&gt;&lt;last-updated-date format="utc"&gt;1541891341&lt;/last-updated-date&gt;&lt;accession-num&gt;WOS:000309330500010&lt;/accession-num&gt;&lt;electronic-resource-num&gt;10.1016/j.electacta.2012.07.082&lt;/electronic-resource-num&gt;&lt;volume&gt;81&lt;/volume&gt;&lt;/record&gt;&lt;/Cite&gt;&lt;/EndNote&gt;</w:instrText>
      </w:r>
      <w:r w:rsidR="006B1413">
        <w:rPr>
          <w:rFonts w:ascii="Garamond" w:hAnsi="Garamond" w:cstheme="minorHAnsi"/>
          <w:sz w:val="24"/>
          <w:szCs w:val="24"/>
          <w:lang w:val="en-GB"/>
        </w:rPr>
        <w:fldChar w:fldCharType="separate"/>
      </w:r>
      <w:r w:rsidR="004E1034">
        <w:rPr>
          <w:rFonts w:ascii="Garamond" w:hAnsi="Garamond" w:cstheme="minorHAnsi"/>
          <w:noProof/>
          <w:sz w:val="24"/>
          <w:szCs w:val="24"/>
          <w:lang w:val="en-GB"/>
        </w:rPr>
        <w:t>[69]</w:t>
      </w:r>
      <w:r w:rsidR="006B1413">
        <w:rPr>
          <w:rFonts w:ascii="Garamond" w:hAnsi="Garamond" w:cstheme="minorHAnsi"/>
          <w:sz w:val="24"/>
          <w:szCs w:val="24"/>
          <w:lang w:val="en-GB"/>
        </w:rPr>
        <w:fldChar w:fldCharType="end"/>
      </w:r>
      <w:r>
        <w:rPr>
          <w:rFonts w:ascii="Garamond" w:hAnsi="Garamond" w:cstheme="minorHAnsi"/>
          <w:sz w:val="24"/>
          <w:szCs w:val="24"/>
          <w:lang w:val="en-GB"/>
        </w:rPr>
        <w:t>).</w:t>
      </w:r>
    </w:p>
    <w:p w14:paraId="16C0A0BC" w14:textId="2064AFDC" w:rsidR="002B72B0" w:rsidRDefault="002B72B0" w:rsidP="00D456A8">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The effect of the ion mobility can be very impressively observed in the hydroxide</w:t>
      </w:r>
      <w:r w:rsidR="00D27EAA">
        <w:rPr>
          <w:rFonts w:ascii="Garamond" w:hAnsi="Garamond" w:cstheme="minorHAnsi"/>
          <w:sz w:val="24"/>
          <w:szCs w:val="24"/>
          <w:lang w:val="en-GB"/>
        </w:rPr>
        <w:t>-</w:t>
      </w:r>
      <w:r>
        <w:rPr>
          <w:rFonts w:ascii="Garamond" w:hAnsi="Garamond" w:cstheme="minorHAnsi"/>
          <w:sz w:val="24"/>
          <w:szCs w:val="24"/>
          <w:lang w:val="en-GB"/>
        </w:rPr>
        <w:t>conducting ionomers made by electrochemical synthesis</w:t>
      </w:r>
      <w:r w:rsidR="00747E98">
        <w:rPr>
          <w:rFonts w:ascii="Garamond" w:hAnsi="Garamond" w:cstheme="minorHAnsi"/>
          <w:sz w:val="24"/>
          <w:szCs w:val="24"/>
          <w:lang w:val="en-GB"/>
        </w:rPr>
        <w:t xml:space="preserve"> </w:t>
      </w:r>
      <w:r w:rsidR="00747E98">
        <w:rPr>
          <w:rFonts w:ascii="Garamond" w:hAnsi="Garamond" w:cstheme="minorHAnsi"/>
          <w:sz w:val="24"/>
          <w:szCs w:val="24"/>
          <w:lang w:val="en-GB"/>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cmFnbGlhPC9BdXRob3I+PFllYXI+MjAxODwvWWVhcj48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747E98">
        <w:rPr>
          <w:rFonts w:ascii="Garamond" w:hAnsi="Garamond" w:cstheme="minorHAnsi"/>
          <w:sz w:val="24"/>
          <w:szCs w:val="24"/>
          <w:lang w:val="en-GB"/>
        </w:rPr>
      </w:r>
      <w:r w:rsidR="00747E98">
        <w:rPr>
          <w:rFonts w:ascii="Garamond" w:hAnsi="Garamond" w:cstheme="minorHAnsi"/>
          <w:sz w:val="24"/>
          <w:szCs w:val="24"/>
          <w:lang w:val="en-GB"/>
        </w:rPr>
        <w:fldChar w:fldCharType="separate"/>
      </w:r>
      <w:r w:rsidR="004E1034">
        <w:rPr>
          <w:rFonts w:ascii="Garamond" w:hAnsi="Garamond" w:cstheme="minorHAnsi"/>
          <w:noProof/>
          <w:sz w:val="24"/>
          <w:szCs w:val="24"/>
          <w:lang w:val="en-GB"/>
        </w:rPr>
        <w:t>[56]</w:t>
      </w:r>
      <w:r w:rsidR="00747E98">
        <w:rPr>
          <w:rFonts w:ascii="Garamond" w:hAnsi="Garamond" w:cstheme="minorHAnsi"/>
          <w:sz w:val="24"/>
          <w:szCs w:val="24"/>
          <w:lang w:val="en-GB"/>
        </w:rPr>
        <w:fldChar w:fldCharType="end"/>
      </w:r>
      <w:r>
        <w:rPr>
          <w:rFonts w:ascii="Garamond" w:hAnsi="Garamond" w:cstheme="minorHAnsi"/>
          <w:sz w:val="24"/>
          <w:szCs w:val="24"/>
          <w:lang w:val="en-GB"/>
        </w:rPr>
        <w:t xml:space="preserve">. </w:t>
      </w:r>
      <w:r w:rsidR="002724F1">
        <w:rPr>
          <w:rFonts w:ascii="Garamond" w:hAnsi="Garamond" w:cstheme="minorHAnsi"/>
          <w:sz w:val="24"/>
          <w:szCs w:val="24"/>
          <w:lang w:val="en-GB"/>
        </w:rPr>
        <w:t>Although</w:t>
      </w:r>
      <w:r>
        <w:rPr>
          <w:rFonts w:ascii="Garamond" w:hAnsi="Garamond" w:cstheme="minorHAnsi"/>
          <w:sz w:val="24"/>
          <w:szCs w:val="24"/>
          <w:lang w:val="en-GB"/>
        </w:rPr>
        <w:t xml:space="preserve"> ABDMA and VBTMA polymers were made with full</w:t>
      </w:r>
      <w:r w:rsidR="002724F1">
        <w:rPr>
          <w:rFonts w:ascii="Garamond" w:hAnsi="Garamond" w:cstheme="minorHAnsi"/>
          <w:sz w:val="24"/>
          <w:szCs w:val="24"/>
          <w:lang w:val="en-GB"/>
        </w:rPr>
        <w:t>y functionalized precursors,</w:t>
      </w:r>
      <w:r>
        <w:rPr>
          <w:rFonts w:ascii="Garamond" w:hAnsi="Garamond" w:cstheme="minorHAnsi"/>
          <w:sz w:val="24"/>
          <w:szCs w:val="24"/>
          <w:lang w:val="en-GB"/>
        </w:rPr>
        <w:t xml:space="preserve"> the </w:t>
      </w:r>
      <w:r w:rsidR="00747E98">
        <w:rPr>
          <w:rFonts w:ascii="Garamond" w:hAnsi="Garamond" w:cstheme="minorHAnsi"/>
          <w:sz w:val="24"/>
          <w:szCs w:val="24"/>
          <w:lang w:val="en-GB"/>
        </w:rPr>
        <w:t xml:space="preserve">hydroxide ion </w:t>
      </w:r>
      <w:r>
        <w:rPr>
          <w:rFonts w:ascii="Garamond" w:hAnsi="Garamond" w:cstheme="minorHAnsi"/>
          <w:sz w:val="24"/>
          <w:szCs w:val="24"/>
          <w:lang w:val="en-GB"/>
        </w:rPr>
        <w:t xml:space="preserve">conductivity of VBTMA is </w:t>
      </w:r>
      <w:r w:rsidR="002724F1">
        <w:rPr>
          <w:rFonts w:ascii="Garamond" w:hAnsi="Garamond" w:cstheme="minorHAnsi"/>
          <w:sz w:val="24"/>
          <w:szCs w:val="24"/>
          <w:lang w:val="en-GB"/>
        </w:rPr>
        <w:t xml:space="preserve">about </w:t>
      </w:r>
      <w:r>
        <w:rPr>
          <w:rFonts w:ascii="Garamond" w:hAnsi="Garamond" w:cstheme="minorHAnsi"/>
          <w:sz w:val="24"/>
          <w:szCs w:val="24"/>
          <w:lang w:val="en-GB"/>
        </w:rPr>
        <w:t>two orders of magnitude higher</w:t>
      </w:r>
      <w:r w:rsidR="002724F1">
        <w:rPr>
          <w:rFonts w:ascii="Garamond" w:hAnsi="Garamond" w:cstheme="minorHAnsi"/>
          <w:sz w:val="24"/>
          <w:szCs w:val="24"/>
          <w:lang w:val="en-GB"/>
        </w:rPr>
        <w:t xml:space="preserve"> (σ(VBTMA) = 3 mS/cm</w:t>
      </w:r>
      <w:r w:rsidR="003B21ED">
        <w:rPr>
          <w:rFonts w:ascii="Garamond" w:hAnsi="Garamond" w:cstheme="minorHAnsi"/>
          <w:sz w:val="24"/>
          <w:szCs w:val="24"/>
          <w:lang w:val="en-GB"/>
        </w:rPr>
        <w:t>,</w:t>
      </w:r>
      <w:r w:rsidR="002724F1" w:rsidRPr="002724F1">
        <w:rPr>
          <w:rFonts w:ascii="Garamond" w:hAnsi="Garamond" w:cstheme="minorHAnsi"/>
          <w:sz w:val="24"/>
          <w:szCs w:val="24"/>
          <w:lang w:val="en-GB"/>
        </w:rPr>
        <w:t xml:space="preserve"> </w:t>
      </w:r>
      <w:r w:rsidR="002724F1">
        <w:rPr>
          <w:rFonts w:ascii="Garamond" w:hAnsi="Garamond" w:cstheme="minorHAnsi"/>
          <w:sz w:val="24"/>
          <w:szCs w:val="24"/>
          <w:lang w:val="en-GB"/>
        </w:rPr>
        <w:t xml:space="preserve">σ(ABDMA) = 0.03 mS/cm) </w:t>
      </w:r>
      <w:r w:rsidR="003B21ED">
        <w:rPr>
          <w:rFonts w:ascii="Garamond" w:hAnsi="Garamond" w:cstheme="minorHAnsi"/>
          <w:sz w:val="24"/>
          <w:szCs w:val="24"/>
          <w:lang w:val="en-GB"/>
        </w:rPr>
        <w:t>emphasizing the</w:t>
      </w:r>
      <w:r w:rsidR="003B21ED" w:rsidRPr="003B21ED">
        <w:rPr>
          <w:rFonts w:ascii="Garamond" w:hAnsi="Garamond" w:cstheme="minorHAnsi"/>
          <w:sz w:val="24"/>
          <w:szCs w:val="24"/>
          <w:lang w:val="en-GB"/>
        </w:rPr>
        <w:t xml:space="preserve"> </w:t>
      </w:r>
      <w:r w:rsidR="003B21ED">
        <w:rPr>
          <w:rFonts w:ascii="Garamond" w:hAnsi="Garamond" w:cstheme="minorHAnsi"/>
          <w:sz w:val="24"/>
          <w:szCs w:val="24"/>
          <w:lang w:val="en-GB"/>
        </w:rPr>
        <w:t>i</w:t>
      </w:r>
      <w:r w:rsidR="003B21ED" w:rsidRPr="00705DA8">
        <w:rPr>
          <w:rFonts w:ascii="Garamond" w:hAnsi="Garamond" w:cstheme="minorHAnsi"/>
          <w:sz w:val="24"/>
          <w:szCs w:val="24"/>
          <w:lang w:val="en-GB"/>
        </w:rPr>
        <w:t xml:space="preserve">mportance of the position </w:t>
      </w:r>
      <w:r w:rsidR="003B21ED">
        <w:rPr>
          <w:rFonts w:ascii="Garamond" w:hAnsi="Garamond" w:cstheme="minorHAnsi"/>
          <w:sz w:val="24"/>
          <w:szCs w:val="24"/>
          <w:lang w:val="en-GB"/>
        </w:rPr>
        <w:t xml:space="preserve">of ionic groups </w:t>
      </w:r>
      <w:r w:rsidR="003B21ED" w:rsidRPr="00705DA8">
        <w:rPr>
          <w:rFonts w:ascii="Garamond" w:hAnsi="Garamond" w:cstheme="minorHAnsi"/>
          <w:sz w:val="24"/>
          <w:szCs w:val="24"/>
          <w:lang w:val="en-GB"/>
        </w:rPr>
        <w:t>on the aromatic ring</w:t>
      </w:r>
      <w:r w:rsidR="003B21ED">
        <w:rPr>
          <w:rFonts w:ascii="Garamond" w:hAnsi="Garamond" w:cstheme="minorHAnsi"/>
          <w:sz w:val="24"/>
          <w:szCs w:val="24"/>
          <w:lang w:val="en-GB"/>
        </w:rPr>
        <w:t xml:space="preserve"> (ABDMA and VBTMA monomers are isomers!)</w:t>
      </w:r>
      <w:r>
        <w:rPr>
          <w:rFonts w:ascii="Garamond" w:hAnsi="Garamond" w:cstheme="minorHAnsi"/>
          <w:sz w:val="24"/>
          <w:szCs w:val="24"/>
          <w:lang w:val="en-GB"/>
        </w:rPr>
        <w:t>. To understand this result, we must have a look at the ionomer structures, shown in Figure 8. Here</w:t>
      </w:r>
      <w:r w:rsidR="00D27EAA">
        <w:rPr>
          <w:rFonts w:ascii="Garamond" w:hAnsi="Garamond" w:cstheme="minorHAnsi"/>
          <w:sz w:val="24"/>
          <w:szCs w:val="24"/>
          <w:lang w:val="en-GB"/>
        </w:rPr>
        <w:t>,</w:t>
      </w:r>
      <w:r>
        <w:rPr>
          <w:rFonts w:ascii="Garamond" w:hAnsi="Garamond" w:cstheme="minorHAnsi"/>
          <w:sz w:val="24"/>
          <w:szCs w:val="24"/>
          <w:lang w:val="en-GB"/>
        </w:rPr>
        <w:t xml:space="preserve"> we observe that while the ammonium groups are aligned on the outside of the macromolecular chains of VBTMA, they are instead placed in sterically unfavourable positions in ABDMA. One can foresee that the former structure facilitates </w:t>
      </w:r>
      <w:r w:rsidR="00D27EAA">
        <w:rPr>
          <w:rFonts w:ascii="Garamond" w:hAnsi="Garamond" w:cstheme="minorHAnsi"/>
          <w:sz w:val="24"/>
          <w:szCs w:val="24"/>
          <w:lang w:val="en-GB"/>
        </w:rPr>
        <w:t xml:space="preserve">the </w:t>
      </w:r>
      <w:r>
        <w:rPr>
          <w:rFonts w:ascii="Garamond" w:hAnsi="Garamond" w:cstheme="minorHAnsi"/>
          <w:sz w:val="24"/>
          <w:szCs w:val="24"/>
          <w:lang w:val="en-GB"/>
        </w:rPr>
        <w:t>nanophase separation and reduces the percolation threshold and the tortuosity</w:t>
      </w:r>
      <w:r w:rsidR="00D27EAA">
        <w:rPr>
          <w:rFonts w:ascii="Garamond" w:hAnsi="Garamond" w:cstheme="minorHAnsi"/>
          <w:sz w:val="24"/>
          <w:szCs w:val="24"/>
          <w:lang w:val="en-GB"/>
        </w:rPr>
        <w:t xml:space="preserve"> of the conduction network</w:t>
      </w:r>
      <w:r>
        <w:rPr>
          <w:rFonts w:ascii="Garamond" w:hAnsi="Garamond" w:cstheme="minorHAnsi"/>
          <w:sz w:val="24"/>
          <w:szCs w:val="24"/>
          <w:lang w:val="en-GB"/>
        </w:rPr>
        <w:t xml:space="preserve">. Another factor influencing the ion mobility is </w:t>
      </w:r>
      <w:r w:rsidR="004E1034">
        <w:rPr>
          <w:rFonts w:ascii="Garamond" w:hAnsi="Garamond" w:cstheme="minorHAnsi"/>
          <w:sz w:val="24"/>
          <w:szCs w:val="24"/>
          <w:lang w:val="en-GB"/>
        </w:rPr>
        <w:t xml:space="preserve">the </w:t>
      </w:r>
      <w:r>
        <w:rPr>
          <w:rFonts w:ascii="Garamond" w:hAnsi="Garamond" w:cstheme="minorHAnsi"/>
          <w:sz w:val="24"/>
          <w:szCs w:val="24"/>
          <w:lang w:val="en-GB"/>
        </w:rPr>
        <w:t xml:space="preserve">hydration: we have studied the enhancement of </w:t>
      </w:r>
      <w:r w:rsidR="00D27EAA">
        <w:rPr>
          <w:rFonts w:ascii="Garamond" w:hAnsi="Garamond" w:cstheme="minorHAnsi"/>
          <w:sz w:val="24"/>
          <w:szCs w:val="24"/>
          <w:lang w:val="en-GB"/>
        </w:rPr>
        <w:t xml:space="preserve">the </w:t>
      </w:r>
      <w:r>
        <w:rPr>
          <w:rFonts w:ascii="Garamond" w:hAnsi="Garamond" w:cstheme="minorHAnsi"/>
          <w:sz w:val="24"/>
          <w:szCs w:val="24"/>
          <w:lang w:val="en-GB"/>
        </w:rPr>
        <w:t xml:space="preserve">ion mobility by better hydration both for proton- </w:t>
      </w:r>
      <w:r w:rsidR="00D27EAA">
        <w:rPr>
          <w:rFonts w:ascii="Garamond" w:hAnsi="Garamond" w:cstheme="minorHAnsi"/>
          <w:sz w:val="24"/>
          <w:szCs w:val="24"/>
          <w:lang w:val="en-GB"/>
        </w:rPr>
        <w:fldChar w:fldCharType="begin"/>
      </w:r>
      <w:r w:rsidR="004E1034">
        <w:rPr>
          <w:rFonts w:ascii="Garamond" w:hAnsi="Garamond" w:cstheme="minorHAnsi"/>
          <w:sz w:val="24"/>
          <w:szCs w:val="24"/>
          <w:lang w:val="en-GB"/>
        </w:rPr>
        <w:instrText xml:space="preserve"> ADDIN EN.CITE &lt;EndNote&gt;&lt;Cite&gt;&lt;Author&gt;Knauth&lt;/Author&gt;&lt;Year&gt;2013&lt;/Year&gt;&lt;IDText&gt;Proton Mobility in Sulfonated PolyEtherEtherKetone (SPEEK): Influence of Thermal Crosslinking and Annealing&lt;/IDText&gt;&lt;DisplayText&gt;[41]&lt;/DisplayText&gt;&lt;record&gt;&lt;rec-number&gt;27&lt;/rec-number&gt;&lt;foreign-keys&gt;&lt;key app="EN" db-id="vfs2apzfbdr2r3ev0em52aretvxwpe252dw5" timestamp="1492295321"&gt;27&lt;/key&gt;&lt;/foreign-keys&gt;&lt;ref-type name="Journal Article"&gt;17&lt;/ref-type&gt;&lt;contributors&gt;&lt;authors&gt;&lt;author&gt;Knauth, P.&lt;/author&gt;&lt;author&gt;Pasquini, L.&lt;/author&gt;&lt;author&gt;Maranesi, B.&lt;/author&gt;&lt;author&gt;Pelzer, K.&lt;/author&gt;&lt;author&gt;Polini, R.&lt;/author&gt;&lt;author&gt;Di Vona, M. L.&lt;/author&gt;&lt;/authors&gt;&lt;/contributors&gt;&lt;titles&gt;&lt;title&gt;Proton Mobility in Sulfonated PolyEtherEtherKetone (SPEEK): Influence of Thermal Crosslinking and Annealing&lt;/title&gt;&lt;secondary-title&gt;Fuel Cells&lt;/secondary-title&gt;&lt;/titles&gt;&lt;pages&gt;79-85&lt;/pages&gt;&lt;volume&gt;13&lt;/volume&gt;&lt;number&gt;1&lt;/number&gt;&lt;dates&gt;&lt;year&gt;2013&lt;/year&gt;&lt;pub-dates&gt;&lt;date&gt;Feb&lt;/date&gt;&lt;/pub-dates&gt;&lt;/dates&gt;&lt;isbn&gt;1615-6846&lt;/isbn&gt;&lt;accession-num&gt;WOS:000314916600015&lt;/accession-num&gt;&lt;urls&gt;&lt;related-urls&gt;&lt;url&gt;&amp;lt;Go to ISI&amp;gt;://WOS:000314916600015&lt;/url&gt;&lt;/related-urls&gt;&lt;/urls&gt;&lt;electronic-resource-num&gt;10.1002/fuce.201200120&lt;/electronic-resource-num&gt;&lt;/record&gt;&lt;/Cite&gt;&lt;/EndNote&gt;</w:instrText>
      </w:r>
      <w:r w:rsidR="00D27EAA">
        <w:rPr>
          <w:rFonts w:ascii="Garamond" w:hAnsi="Garamond" w:cstheme="minorHAnsi"/>
          <w:sz w:val="24"/>
          <w:szCs w:val="24"/>
          <w:lang w:val="en-GB"/>
        </w:rPr>
        <w:fldChar w:fldCharType="separate"/>
      </w:r>
      <w:r w:rsidR="004E1034">
        <w:rPr>
          <w:rFonts w:ascii="Garamond" w:hAnsi="Garamond" w:cstheme="minorHAnsi"/>
          <w:noProof/>
          <w:sz w:val="24"/>
          <w:szCs w:val="24"/>
          <w:lang w:val="en-GB"/>
        </w:rPr>
        <w:t>[41]</w:t>
      </w:r>
      <w:r w:rsidR="00D27EAA">
        <w:rPr>
          <w:rFonts w:ascii="Garamond" w:hAnsi="Garamond" w:cstheme="minorHAnsi"/>
          <w:sz w:val="24"/>
          <w:szCs w:val="24"/>
          <w:lang w:val="en-GB"/>
        </w:rPr>
        <w:fldChar w:fldCharType="end"/>
      </w:r>
      <w:r w:rsidR="00D27EAA">
        <w:rPr>
          <w:rFonts w:ascii="Garamond" w:hAnsi="Garamond" w:cstheme="minorHAnsi"/>
          <w:sz w:val="24"/>
          <w:szCs w:val="24"/>
          <w:lang w:val="en-GB"/>
        </w:rPr>
        <w:t xml:space="preserve"> </w:t>
      </w:r>
      <w:r>
        <w:rPr>
          <w:rFonts w:ascii="Garamond" w:hAnsi="Garamond" w:cstheme="minorHAnsi"/>
          <w:sz w:val="24"/>
          <w:szCs w:val="24"/>
          <w:lang w:val="en-GB"/>
        </w:rPr>
        <w:t>as well as</w:t>
      </w:r>
      <w:r w:rsidR="00D27EAA">
        <w:rPr>
          <w:rFonts w:ascii="Garamond" w:hAnsi="Garamond" w:cstheme="minorHAnsi"/>
          <w:sz w:val="24"/>
          <w:szCs w:val="24"/>
          <w:lang w:val="en-GB"/>
        </w:rPr>
        <w:t xml:space="preserve"> for</w:t>
      </w:r>
      <w:r>
        <w:rPr>
          <w:rFonts w:ascii="Garamond" w:hAnsi="Garamond" w:cstheme="minorHAnsi"/>
          <w:sz w:val="24"/>
          <w:szCs w:val="24"/>
          <w:lang w:val="en-GB"/>
        </w:rPr>
        <w:t xml:space="preserve"> anion-conducting </w:t>
      </w:r>
      <w:r w:rsidR="000C3B1E">
        <w:rPr>
          <w:rFonts w:ascii="Garamond" w:hAnsi="Garamond" w:cstheme="minorHAnsi"/>
          <w:sz w:val="24"/>
          <w:szCs w:val="24"/>
          <w:lang w:val="en-GB"/>
        </w:rPr>
        <w:fldChar w:fldCharType="begin">
          <w:fldData xml:space="preserve">PEVuZE5vdGU+PENpdGU+PEF1dGhvcj5QYXNxdWluaTwvQXV0aG9yPjxZZWFyPjIwMTY8L1llYXI+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QYXNxdWluaTwvQXV0aG9yPjxZZWFyPjIwMTY8L1llYXI+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0C3B1E">
        <w:rPr>
          <w:rFonts w:ascii="Garamond" w:hAnsi="Garamond" w:cstheme="minorHAnsi"/>
          <w:sz w:val="24"/>
          <w:szCs w:val="24"/>
          <w:lang w:val="en-GB"/>
        </w:rPr>
      </w:r>
      <w:r w:rsidR="000C3B1E">
        <w:rPr>
          <w:rFonts w:ascii="Garamond" w:hAnsi="Garamond" w:cstheme="minorHAnsi"/>
          <w:sz w:val="24"/>
          <w:szCs w:val="24"/>
          <w:lang w:val="en-GB"/>
        </w:rPr>
        <w:fldChar w:fldCharType="separate"/>
      </w:r>
      <w:r w:rsidR="004E1034">
        <w:rPr>
          <w:rFonts w:ascii="Garamond" w:hAnsi="Garamond" w:cstheme="minorHAnsi"/>
          <w:noProof/>
          <w:sz w:val="24"/>
          <w:szCs w:val="24"/>
          <w:lang w:val="en-GB"/>
        </w:rPr>
        <w:t>[70]</w:t>
      </w:r>
      <w:r w:rsidR="000C3B1E">
        <w:rPr>
          <w:rFonts w:ascii="Garamond" w:hAnsi="Garamond" w:cstheme="minorHAnsi"/>
          <w:sz w:val="24"/>
          <w:szCs w:val="24"/>
          <w:lang w:val="en-GB"/>
        </w:rPr>
        <w:fldChar w:fldCharType="end"/>
      </w:r>
      <w:r w:rsidR="000C3B1E">
        <w:rPr>
          <w:rFonts w:ascii="Garamond" w:hAnsi="Garamond" w:cstheme="minorHAnsi"/>
          <w:sz w:val="24"/>
          <w:szCs w:val="24"/>
          <w:lang w:val="en-GB"/>
        </w:rPr>
        <w:t xml:space="preserve"> </w:t>
      </w:r>
      <w:r>
        <w:rPr>
          <w:rFonts w:ascii="Garamond" w:hAnsi="Garamond" w:cstheme="minorHAnsi"/>
          <w:sz w:val="24"/>
          <w:szCs w:val="24"/>
          <w:lang w:val="en-GB"/>
        </w:rPr>
        <w:t>ionomers. It will be the subject of further investigations for electrochemically prepared ionomers.</w:t>
      </w:r>
    </w:p>
    <w:p w14:paraId="663AAF50" w14:textId="16BE325F" w:rsidR="00E114A0" w:rsidRPr="00705DA8" w:rsidRDefault="00E114A0" w:rsidP="00FA2890">
      <w:pPr>
        <w:spacing w:after="0" w:line="360" w:lineRule="auto"/>
        <w:jc w:val="both"/>
        <w:rPr>
          <w:rFonts w:ascii="Garamond" w:hAnsi="Garamond" w:cstheme="minorHAnsi"/>
          <w:sz w:val="24"/>
          <w:szCs w:val="24"/>
          <w:lang w:val="en-GB"/>
        </w:rPr>
      </w:pPr>
    </w:p>
    <w:p w14:paraId="4B8CA80C" w14:textId="34F13618" w:rsidR="00463DD3" w:rsidRDefault="00463DD3" w:rsidP="003700AF">
      <w:pPr>
        <w:spacing w:after="0" w:line="360" w:lineRule="auto"/>
        <w:jc w:val="both"/>
        <w:rPr>
          <w:rFonts w:ascii="Garamond" w:hAnsi="Garamond" w:cstheme="minorHAnsi"/>
          <w:sz w:val="24"/>
          <w:szCs w:val="24"/>
        </w:rPr>
      </w:pPr>
      <w:r>
        <w:rPr>
          <w:rFonts w:ascii="Garamond" w:hAnsi="Garamond"/>
          <w:noProof/>
          <w:sz w:val="24"/>
          <w:lang w:val="fr-FR" w:eastAsia="fr-FR"/>
        </w:rPr>
        <w:drawing>
          <wp:inline distT="0" distB="0" distL="0" distR="0" wp14:anchorId="06854442" wp14:editId="41985D5D">
            <wp:extent cx="5760720" cy="293624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ure 11.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936240"/>
                    </a:xfrm>
                    <a:prstGeom prst="rect">
                      <a:avLst/>
                    </a:prstGeom>
                  </pic:spPr>
                </pic:pic>
              </a:graphicData>
            </a:graphic>
          </wp:inline>
        </w:drawing>
      </w:r>
    </w:p>
    <w:p w14:paraId="4C7B7326" w14:textId="0B2F5792" w:rsidR="00816A1E" w:rsidRDefault="00463DD3" w:rsidP="000C3B1E">
      <w:pPr>
        <w:rPr>
          <w:rFonts w:ascii="Garamond" w:hAnsi="Garamond"/>
          <w:sz w:val="24"/>
          <w:lang w:val="en-GB"/>
        </w:rPr>
      </w:pPr>
      <w:r w:rsidRPr="00F333EB">
        <w:rPr>
          <w:rFonts w:ascii="Garamond" w:hAnsi="Garamond" w:cstheme="minorHAnsi"/>
          <w:sz w:val="24"/>
          <w:szCs w:val="24"/>
          <w:lang w:val="en-GB"/>
        </w:rPr>
        <w:t xml:space="preserve">Figure 8. </w:t>
      </w:r>
      <w:r w:rsidRPr="00463DD3">
        <w:rPr>
          <w:rFonts w:ascii="Garamond" w:hAnsi="Garamond"/>
          <w:sz w:val="24"/>
          <w:lang w:val="en-GB"/>
        </w:rPr>
        <w:t>Ionomer structures: a) VBTMA and b) ABDMA.</w:t>
      </w:r>
    </w:p>
    <w:p w14:paraId="323F44A5" w14:textId="77777777" w:rsidR="00F75718" w:rsidRDefault="00F75718" w:rsidP="000C3B1E">
      <w:pPr>
        <w:rPr>
          <w:rFonts w:ascii="Garamond" w:hAnsi="Garamond"/>
          <w:sz w:val="24"/>
          <w:lang w:val="en-GB"/>
        </w:rPr>
      </w:pPr>
    </w:p>
    <w:p w14:paraId="36FD4C6D" w14:textId="030A05E4" w:rsidR="009D46AE" w:rsidRPr="00705DA8" w:rsidRDefault="003B21ED" w:rsidP="00FA2890">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lastRenderedPageBreak/>
        <w:t>4. 2. Outlook on other ions:</w:t>
      </w:r>
      <w:r w:rsidR="00E114A0" w:rsidRPr="00705DA8">
        <w:rPr>
          <w:rFonts w:ascii="Garamond" w:hAnsi="Garamond" w:cstheme="minorHAnsi"/>
          <w:sz w:val="24"/>
          <w:szCs w:val="24"/>
          <w:lang w:val="en-GB"/>
        </w:rPr>
        <w:t xml:space="preserve"> lit</w:t>
      </w:r>
      <w:r w:rsidR="00705DA8" w:rsidRPr="00705DA8">
        <w:rPr>
          <w:rFonts w:ascii="Garamond" w:hAnsi="Garamond" w:cstheme="minorHAnsi"/>
          <w:sz w:val="24"/>
          <w:szCs w:val="24"/>
          <w:lang w:val="en-GB"/>
        </w:rPr>
        <w:t>h</w:t>
      </w:r>
      <w:r w:rsidR="00E114A0" w:rsidRPr="00705DA8">
        <w:rPr>
          <w:rFonts w:ascii="Garamond" w:hAnsi="Garamond" w:cstheme="minorHAnsi"/>
          <w:sz w:val="24"/>
          <w:szCs w:val="24"/>
          <w:lang w:val="en-GB"/>
        </w:rPr>
        <w:t>ium</w:t>
      </w:r>
      <w:r w:rsidR="009D46AE" w:rsidRPr="00705DA8">
        <w:rPr>
          <w:rFonts w:ascii="Garamond" w:hAnsi="Garamond" w:cstheme="minorHAnsi"/>
          <w:sz w:val="24"/>
          <w:szCs w:val="24"/>
          <w:lang w:val="en-GB"/>
        </w:rPr>
        <w:t xml:space="preserve"> </w:t>
      </w:r>
      <w:r>
        <w:rPr>
          <w:rFonts w:ascii="Garamond" w:hAnsi="Garamond" w:cstheme="minorHAnsi"/>
          <w:sz w:val="24"/>
          <w:szCs w:val="24"/>
          <w:lang w:val="en-GB"/>
        </w:rPr>
        <w:t>ion-</w:t>
      </w:r>
      <w:r w:rsidR="009D46AE" w:rsidRPr="00705DA8">
        <w:rPr>
          <w:rFonts w:ascii="Garamond" w:hAnsi="Garamond" w:cstheme="minorHAnsi"/>
          <w:sz w:val="24"/>
          <w:szCs w:val="24"/>
          <w:lang w:val="en-GB"/>
        </w:rPr>
        <w:t xml:space="preserve">conducting polymers </w:t>
      </w:r>
    </w:p>
    <w:p w14:paraId="270E8962" w14:textId="77777777" w:rsidR="003B21ED" w:rsidRDefault="003B21ED" w:rsidP="00FA2890">
      <w:pPr>
        <w:spacing w:after="0" w:line="360" w:lineRule="auto"/>
        <w:jc w:val="both"/>
        <w:rPr>
          <w:rFonts w:ascii="Garamond" w:hAnsi="Garamond" w:cstheme="minorHAnsi"/>
          <w:sz w:val="24"/>
          <w:szCs w:val="24"/>
          <w:lang w:val="en-GB"/>
        </w:rPr>
      </w:pPr>
    </w:p>
    <w:p w14:paraId="2B19EDF0" w14:textId="66F5FE11" w:rsidR="00463DD3" w:rsidRDefault="003B21ED" w:rsidP="003B21ED">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The e</w:t>
      </w:r>
      <w:r w:rsidR="009D46AE" w:rsidRPr="00705DA8">
        <w:rPr>
          <w:rFonts w:ascii="Garamond" w:hAnsi="Garamond" w:cstheme="minorHAnsi"/>
          <w:sz w:val="24"/>
          <w:szCs w:val="24"/>
          <w:lang w:val="en-GB"/>
        </w:rPr>
        <w:t xml:space="preserve">lectrochemical </w:t>
      </w:r>
      <w:r w:rsidR="00463DD3">
        <w:rPr>
          <w:rFonts w:ascii="Garamond" w:hAnsi="Garamond" w:cstheme="minorHAnsi"/>
          <w:sz w:val="24"/>
          <w:szCs w:val="24"/>
          <w:lang w:val="en-GB"/>
        </w:rPr>
        <w:t xml:space="preserve">synthesis of ionomers is obviously not limited to proton and hydroxide-conducting materials, but other ions can be explored using appropriate precursors or performing the electrosynthesis in the presence of the desired ions, which can be added </w:t>
      </w:r>
      <w:r w:rsidR="000C3B1E">
        <w:rPr>
          <w:rFonts w:ascii="Garamond" w:hAnsi="Garamond" w:cstheme="minorHAnsi"/>
          <w:sz w:val="24"/>
          <w:szCs w:val="24"/>
          <w:lang w:val="en-GB"/>
        </w:rPr>
        <w:t>to</w:t>
      </w:r>
      <w:r w:rsidR="00463DD3">
        <w:rPr>
          <w:rFonts w:ascii="Garamond" w:hAnsi="Garamond" w:cstheme="minorHAnsi"/>
          <w:sz w:val="24"/>
          <w:szCs w:val="24"/>
          <w:lang w:val="en-GB"/>
        </w:rPr>
        <w:t xml:space="preserve"> the supporting electrolyte. </w:t>
      </w:r>
    </w:p>
    <w:p w14:paraId="7614B8D0" w14:textId="4073E360" w:rsidR="003B21ED" w:rsidRDefault="00463DD3" w:rsidP="003B21ED">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We have successfully attempted the electro</w:t>
      </w:r>
      <w:r w:rsidR="009D46AE" w:rsidRPr="00705DA8">
        <w:rPr>
          <w:rFonts w:ascii="Garamond" w:hAnsi="Garamond" w:cstheme="minorHAnsi"/>
          <w:sz w:val="24"/>
          <w:szCs w:val="24"/>
          <w:lang w:val="en-GB"/>
        </w:rPr>
        <w:t xml:space="preserve">deposition of </w:t>
      </w:r>
      <w:r>
        <w:rPr>
          <w:rFonts w:ascii="Garamond" w:hAnsi="Garamond" w:cstheme="minorHAnsi"/>
          <w:sz w:val="24"/>
          <w:szCs w:val="24"/>
          <w:lang w:val="en-GB"/>
        </w:rPr>
        <w:t>Li ion</w:t>
      </w:r>
      <w:r w:rsidR="009D46AE" w:rsidRPr="00705DA8">
        <w:rPr>
          <w:rFonts w:ascii="Garamond" w:hAnsi="Garamond" w:cstheme="minorHAnsi"/>
          <w:sz w:val="24"/>
          <w:szCs w:val="24"/>
          <w:lang w:val="en-GB"/>
        </w:rPr>
        <w:t>-conducting polymers</w:t>
      </w:r>
      <w:r w:rsidR="00705DA8" w:rsidRPr="00705DA8">
        <w:rPr>
          <w:rFonts w:ascii="Garamond" w:hAnsi="Garamond" w:cstheme="minorHAnsi"/>
          <w:sz w:val="24"/>
          <w:szCs w:val="24"/>
          <w:lang w:val="en-GB"/>
        </w:rPr>
        <w:t xml:space="preserve"> on nanostructured electrodes</w:t>
      </w:r>
      <w:r w:rsidR="003B21ED">
        <w:rPr>
          <w:rFonts w:ascii="Garamond" w:hAnsi="Garamond" w:cstheme="minorHAnsi"/>
          <w:sz w:val="24"/>
          <w:szCs w:val="24"/>
          <w:lang w:val="en-GB"/>
        </w:rPr>
        <w:t xml:space="preserve">, including sulfonated poly(allyl phenyl ether) </w:t>
      </w:r>
      <w:r w:rsidR="003B21ED" w:rsidRPr="00705DA8">
        <w:rPr>
          <w:rFonts w:ascii="Garamond" w:hAnsi="Garamond" w:cstheme="minorHAnsi"/>
          <w:sz w:val="24"/>
          <w:szCs w:val="24"/>
          <w:lang w:val="en-GB"/>
        </w:rPr>
        <w:t>(SPAPE</w:t>
      </w:r>
      <w:r w:rsidR="003B21ED">
        <w:rPr>
          <w:rFonts w:ascii="Garamond" w:hAnsi="Garamond" w:cstheme="minorHAnsi"/>
          <w:sz w:val="24"/>
          <w:szCs w:val="24"/>
          <w:lang w:val="en-GB"/>
        </w:rPr>
        <w:t xml:space="preserve"> </w:t>
      </w:r>
      <w:r w:rsidR="003B21ED">
        <w:rPr>
          <w:rFonts w:ascii="Garamond" w:hAnsi="Garamond" w:cstheme="minorHAnsi"/>
          <w:sz w:val="24"/>
          <w:szCs w:val="24"/>
          <w:lang w:val="en-GB"/>
        </w:rPr>
        <w:fldChar w:fldCharType="begin">
          <w:fldData xml:space="preserve">PEVuZE5vdGU+PENpdGU+PEF1dGhvcj5GZXJyYXJpPC9BdXRob3I+PFllYXI+MjAxNzwvWWVhcj48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==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GZXJyYXJpPC9BdXRob3I+PFllYXI+MjAxNzwvWWVhcj48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==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3B21ED">
        <w:rPr>
          <w:rFonts w:ascii="Garamond" w:hAnsi="Garamond" w:cstheme="minorHAnsi"/>
          <w:sz w:val="24"/>
          <w:szCs w:val="24"/>
          <w:lang w:val="en-GB"/>
        </w:rPr>
      </w:r>
      <w:r w:rsidR="003B21ED">
        <w:rPr>
          <w:rFonts w:ascii="Garamond" w:hAnsi="Garamond" w:cstheme="minorHAnsi"/>
          <w:sz w:val="24"/>
          <w:szCs w:val="24"/>
          <w:lang w:val="en-GB"/>
        </w:rPr>
        <w:fldChar w:fldCharType="separate"/>
      </w:r>
      <w:r w:rsidR="004E1034">
        <w:rPr>
          <w:rFonts w:ascii="Garamond" w:hAnsi="Garamond" w:cstheme="minorHAnsi"/>
          <w:noProof/>
          <w:sz w:val="24"/>
          <w:szCs w:val="24"/>
          <w:lang w:val="en-GB"/>
        </w:rPr>
        <w:t>[71]</w:t>
      </w:r>
      <w:r w:rsidR="003B21ED">
        <w:rPr>
          <w:rFonts w:ascii="Garamond" w:hAnsi="Garamond" w:cstheme="minorHAnsi"/>
          <w:sz w:val="24"/>
          <w:szCs w:val="24"/>
          <w:lang w:val="en-GB"/>
        </w:rPr>
        <w:fldChar w:fldCharType="end"/>
      </w:r>
      <w:r w:rsidR="003B21ED">
        <w:rPr>
          <w:rFonts w:ascii="Garamond" w:hAnsi="Garamond" w:cstheme="minorHAnsi"/>
          <w:sz w:val="24"/>
          <w:szCs w:val="24"/>
          <w:lang w:val="en-GB"/>
        </w:rPr>
        <w:t>) and poly(styrene sulfonate)</w:t>
      </w:r>
      <w:r w:rsidR="003B21ED" w:rsidRPr="00705DA8">
        <w:rPr>
          <w:rFonts w:ascii="Garamond" w:hAnsi="Garamond" w:cstheme="minorHAnsi"/>
          <w:sz w:val="24"/>
          <w:szCs w:val="24"/>
          <w:lang w:val="en-GB"/>
        </w:rPr>
        <w:t xml:space="preserve"> </w:t>
      </w:r>
      <w:r w:rsidR="003B21ED">
        <w:rPr>
          <w:rFonts w:ascii="Garamond" w:hAnsi="Garamond" w:cstheme="minorHAnsi"/>
          <w:sz w:val="24"/>
          <w:szCs w:val="24"/>
          <w:lang w:val="en-GB"/>
        </w:rPr>
        <w:t>(</w:t>
      </w:r>
      <w:r w:rsidR="003B21ED" w:rsidRPr="00705DA8">
        <w:rPr>
          <w:rFonts w:ascii="Garamond" w:hAnsi="Garamond" w:cstheme="minorHAnsi"/>
          <w:sz w:val="24"/>
          <w:szCs w:val="24"/>
          <w:lang w:val="en-GB"/>
        </w:rPr>
        <w:t>PSS</w:t>
      </w:r>
      <w:r w:rsidR="003B21ED">
        <w:rPr>
          <w:rFonts w:ascii="Garamond" w:hAnsi="Garamond" w:cstheme="minorHAnsi"/>
          <w:sz w:val="24"/>
          <w:szCs w:val="24"/>
          <w:lang w:val="en-GB"/>
        </w:rPr>
        <w:t xml:space="preserve"> </w:t>
      </w:r>
      <w:r w:rsidR="003B21ED">
        <w:rPr>
          <w:rFonts w:ascii="Garamond" w:hAnsi="Garamond" w:cstheme="minorHAnsi"/>
          <w:sz w:val="24"/>
          <w:szCs w:val="24"/>
          <w:lang w:val="en-GB"/>
        </w:rPr>
        <w:fldChar w:fldCharType="begin">
          <w:fldData xml:space="preserve">PEVuZE5vdGU+PENpdGU+PEF1dGhvcj5CcmFnbGlhPC9BdXRob3I+PFllYXI+MjAxNzwvWWVhcj48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</w:fldData>
        </w:fldChar>
      </w:r>
      <w:r w:rsidR="004E1034">
        <w:rPr>
          <w:rFonts w:ascii="Garamond" w:hAnsi="Garamond" w:cstheme="minorHAnsi"/>
          <w:sz w:val="24"/>
          <w:szCs w:val="24"/>
          <w:lang w:val="en-GB"/>
        </w:rPr>
        <w:instrText xml:space="preserve"> ADDIN EN.CITE </w:instrText>
      </w:r>
      <w:r w:rsidR="004E1034">
        <w:rPr>
          <w:rFonts w:ascii="Garamond" w:hAnsi="Garamond" w:cstheme="minorHAnsi"/>
          <w:sz w:val="24"/>
          <w:szCs w:val="24"/>
          <w:lang w:val="en-GB"/>
        </w:rPr>
        <w:fldChar w:fldCharType="begin">
          <w:fldData xml:space="preserve">PEVuZE5vdGU+PENpdGU+PEF1dGhvcj5CcmFnbGlhPC9BdXRob3I+PFllYXI+MjAxNzwvWWVhcj48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</w:fldData>
        </w:fldChar>
      </w:r>
      <w:r w:rsidR="004E1034">
        <w:rPr>
          <w:rFonts w:ascii="Garamond" w:hAnsi="Garamond" w:cstheme="minorHAnsi"/>
          <w:sz w:val="24"/>
          <w:szCs w:val="24"/>
          <w:lang w:val="en-GB"/>
        </w:rPr>
        <w:instrText xml:space="preserve"> ADDIN EN.CITE.DATA </w:instrText>
      </w:r>
      <w:r w:rsidR="004E1034">
        <w:rPr>
          <w:rFonts w:ascii="Garamond" w:hAnsi="Garamond" w:cstheme="minorHAnsi"/>
          <w:sz w:val="24"/>
          <w:szCs w:val="24"/>
          <w:lang w:val="en-GB"/>
        </w:rPr>
      </w:r>
      <w:r w:rsidR="004E1034">
        <w:rPr>
          <w:rFonts w:ascii="Garamond" w:hAnsi="Garamond" w:cstheme="minorHAnsi"/>
          <w:sz w:val="24"/>
          <w:szCs w:val="24"/>
          <w:lang w:val="en-GB"/>
        </w:rPr>
        <w:fldChar w:fldCharType="end"/>
      </w:r>
      <w:r w:rsidR="003B21ED">
        <w:rPr>
          <w:rFonts w:ascii="Garamond" w:hAnsi="Garamond" w:cstheme="minorHAnsi"/>
          <w:sz w:val="24"/>
          <w:szCs w:val="24"/>
          <w:lang w:val="en-GB"/>
        </w:rPr>
      </w:r>
      <w:r w:rsidR="003B21ED">
        <w:rPr>
          <w:rFonts w:ascii="Garamond" w:hAnsi="Garamond" w:cstheme="minorHAnsi"/>
          <w:sz w:val="24"/>
          <w:szCs w:val="24"/>
          <w:lang w:val="en-GB"/>
        </w:rPr>
        <w:fldChar w:fldCharType="separate"/>
      </w:r>
      <w:r w:rsidR="004E1034">
        <w:rPr>
          <w:rFonts w:ascii="Garamond" w:hAnsi="Garamond" w:cstheme="minorHAnsi"/>
          <w:noProof/>
          <w:sz w:val="24"/>
          <w:szCs w:val="24"/>
          <w:lang w:val="en-GB"/>
        </w:rPr>
        <w:t>[72]</w:t>
      </w:r>
      <w:r w:rsidR="003B21ED">
        <w:rPr>
          <w:rFonts w:ascii="Garamond" w:hAnsi="Garamond" w:cstheme="minorHAnsi"/>
          <w:sz w:val="24"/>
          <w:szCs w:val="24"/>
          <w:lang w:val="en-GB"/>
        </w:rPr>
        <w:fldChar w:fldCharType="end"/>
      </w:r>
      <w:r w:rsidR="003B21ED">
        <w:rPr>
          <w:rFonts w:ascii="Garamond" w:hAnsi="Garamond" w:cstheme="minorHAnsi"/>
          <w:sz w:val="24"/>
          <w:szCs w:val="24"/>
          <w:lang w:val="en-GB"/>
        </w:rPr>
        <w:t xml:space="preserve">). The </w:t>
      </w:r>
      <w:r w:rsidR="009D46AE" w:rsidRPr="00705DA8">
        <w:rPr>
          <w:rFonts w:ascii="Garamond" w:hAnsi="Garamond" w:cstheme="minorHAnsi"/>
          <w:sz w:val="24"/>
          <w:szCs w:val="24"/>
          <w:lang w:val="en-GB"/>
        </w:rPr>
        <w:t>microbattery tests showed performances among the best in literature</w:t>
      </w:r>
      <w:r>
        <w:rPr>
          <w:rFonts w:ascii="Garamond" w:hAnsi="Garamond" w:cstheme="minorHAnsi"/>
          <w:sz w:val="24"/>
          <w:szCs w:val="24"/>
          <w:lang w:val="en-GB"/>
        </w:rPr>
        <w:t xml:space="preserve"> in terms of both specific energy and power</w:t>
      </w:r>
      <w:r w:rsidR="003B21ED">
        <w:rPr>
          <w:rFonts w:ascii="Garamond" w:hAnsi="Garamond" w:cstheme="minorHAnsi"/>
          <w:sz w:val="24"/>
          <w:szCs w:val="24"/>
          <w:lang w:val="en-GB"/>
        </w:rPr>
        <w:t xml:space="preserve"> </w:t>
      </w:r>
      <w:r>
        <w:rPr>
          <w:rFonts w:ascii="Garamond" w:hAnsi="Garamond" w:cstheme="minorHAnsi"/>
          <w:sz w:val="24"/>
          <w:szCs w:val="24"/>
          <w:lang w:val="en-GB"/>
        </w:rPr>
        <w:t>densities.</w:t>
      </w:r>
      <w:r w:rsidR="000C3B1E">
        <w:rPr>
          <w:rFonts w:ascii="Garamond" w:hAnsi="Garamond" w:cstheme="minorHAnsi"/>
          <w:sz w:val="24"/>
          <w:szCs w:val="24"/>
          <w:lang w:val="en-GB"/>
        </w:rPr>
        <w:t xml:space="preserve"> </w:t>
      </w:r>
    </w:p>
    <w:p w14:paraId="6A5F56C7" w14:textId="58D67BA0" w:rsidR="00816A1E" w:rsidRPr="00705DA8" w:rsidRDefault="00816A1E" w:rsidP="00FA2890">
      <w:pPr>
        <w:spacing w:after="0" w:line="360" w:lineRule="auto"/>
        <w:jc w:val="both"/>
        <w:rPr>
          <w:rFonts w:ascii="Garamond" w:hAnsi="Garamond" w:cstheme="minorHAnsi"/>
          <w:sz w:val="24"/>
          <w:szCs w:val="24"/>
          <w:lang w:val="en-GB"/>
        </w:rPr>
      </w:pPr>
    </w:p>
    <w:p w14:paraId="6690F286" w14:textId="2A64A25C" w:rsidR="0001168E" w:rsidRDefault="00F75718" w:rsidP="00FA2890">
      <w:pPr>
        <w:spacing w:after="0" w:line="360" w:lineRule="auto"/>
        <w:jc w:val="both"/>
        <w:rPr>
          <w:rFonts w:ascii="Garamond" w:hAnsi="Garamond" w:cstheme="minorHAnsi"/>
          <w:b/>
          <w:sz w:val="24"/>
          <w:szCs w:val="24"/>
          <w:lang w:val="en-GB"/>
        </w:rPr>
      </w:pPr>
      <w:r>
        <w:rPr>
          <w:rFonts w:ascii="Garamond" w:hAnsi="Garamond" w:cstheme="minorHAnsi"/>
          <w:b/>
          <w:sz w:val="24"/>
          <w:szCs w:val="24"/>
          <w:lang w:val="en-GB"/>
        </w:rPr>
        <w:t xml:space="preserve">5. </w:t>
      </w:r>
      <w:r w:rsidR="0001168E" w:rsidRPr="00705DA8">
        <w:rPr>
          <w:rFonts w:ascii="Garamond" w:hAnsi="Garamond" w:cstheme="minorHAnsi"/>
          <w:b/>
          <w:sz w:val="24"/>
          <w:szCs w:val="24"/>
          <w:lang w:val="en-GB"/>
        </w:rPr>
        <w:t>Conclusion</w:t>
      </w:r>
      <w:r w:rsidR="007538C3">
        <w:rPr>
          <w:rFonts w:ascii="Garamond" w:hAnsi="Garamond" w:cstheme="minorHAnsi"/>
          <w:b/>
          <w:sz w:val="24"/>
          <w:szCs w:val="24"/>
          <w:lang w:val="en-GB"/>
        </w:rPr>
        <w:t>s</w:t>
      </w:r>
    </w:p>
    <w:p w14:paraId="3110E299" w14:textId="77777777" w:rsidR="007538C3" w:rsidRPr="00705DA8" w:rsidRDefault="007538C3" w:rsidP="00FA2890">
      <w:pPr>
        <w:spacing w:after="0" w:line="360" w:lineRule="auto"/>
        <w:jc w:val="both"/>
        <w:rPr>
          <w:rFonts w:ascii="Garamond" w:hAnsi="Garamond" w:cstheme="minorHAnsi"/>
          <w:b/>
          <w:sz w:val="24"/>
          <w:szCs w:val="24"/>
          <w:lang w:val="en-GB"/>
        </w:rPr>
      </w:pPr>
    </w:p>
    <w:p w14:paraId="115574FA" w14:textId="1DCC6C28" w:rsidR="0001168E" w:rsidRDefault="007538C3" w:rsidP="00FA2890">
      <w:pPr>
        <w:spacing w:after="0" w:line="360" w:lineRule="auto"/>
        <w:jc w:val="both"/>
        <w:rPr>
          <w:rFonts w:ascii="Garamond" w:hAnsi="Garamond" w:cstheme="minorHAnsi"/>
          <w:sz w:val="24"/>
          <w:szCs w:val="24"/>
          <w:lang w:val="en-GB"/>
        </w:rPr>
      </w:pPr>
      <w:r>
        <w:rPr>
          <w:rFonts w:ascii="Garamond" w:hAnsi="Garamond" w:cstheme="minorHAnsi"/>
          <w:sz w:val="24"/>
          <w:szCs w:val="24"/>
          <w:lang w:val="en-GB"/>
        </w:rPr>
        <w:t xml:space="preserve">Eletropolymerization of ionomers is an innovative </w:t>
      </w:r>
      <w:r w:rsidR="00F75718">
        <w:rPr>
          <w:rFonts w:ascii="Garamond" w:hAnsi="Garamond" w:cstheme="minorHAnsi"/>
          <w:sz w:val="24"/>
          <w:szCs w:val="24"/>
          <w:lang w:val="en-GB"/>
        </w:rPr>
        <w:t>method</w:t>
      </w:r>
      <w:r>
        <w:rPr>
          <w:rFonts w:ascii="Garamond" w:hAnsi="Garamond" w:cstheme="minorHAnsi"/>
          <w:sz w:val="24"/>
          <w:szCs w:val="24"/>
          <w:lang w:val="en-GB"/>
        </w:rPr>
        <w:t xml:space="preserve"> for the preparation of thin, conformal and highly functionalized ion-conducting separators. In this work, we present the electrosynthesis of a proton-conducting polymer, sulfonated poly(phenyl ether</w:t>
      </w:r>
      <w:r w:rsidR="00F75718">
        <w:rPr>
          <w:rFonts w:ascii="Garamond" w:hAnsi="Garamond" w:cstheme="minorHAnsi"/>
          <w:sz w:val="24"/>
          <w:szCs w:val="24"/>
          <w:lang w:val="en-GB"/>
        </w:rPr>
        <w:t>)</w:t>
      </w:r>
      <w:r>
        <w:rPr>
          <w:rFonts w:ascii="Garamond" w:hAnsi="Garamond" w:cstheme="minorHAnsi"/>
          <w:sz w:val="24"/>
          <w:szCs w:val="24"/>
          <w:lang w:val="en-GB"/>
        </w:rPr>
        <w:t xml:space="preserve"> (SPPE), and hydroxide-conducting polymers, poly(allyl benzyl dimethyl ammonium) </w:t>
      </w:r>
      <w:r w:rsidR="00F75718">
        <w:rPr>
          <w:rFonts w:ascii="Garamond" w:hAnsi="Garamond" w:cstheme="minorHAnsi"/>
          <w:sz w:val="24"/>
          <w:szCs w:val="24"/>
          <w:lang w:val="en-GB"/>
        </w:rPr>
        <w:t>hydrox</w:t>
      </w:r>
      <w:r>
        <w:rPr>
          <w:rFonts w:ascii="Garamond" w:hAnsi="Garamond" w:cstheme="minorHAnsi"/>
          <w:sz w:val="24"/>
          <w:szCs w:val="24"/>
          <w:lang w:val="en-GB"/>
        </w:rPr>
        <w:t xml:space="preserve">ide (ABDMA) and poly(vinyl benzyl trimethylammonium) </w:t>
      </w:r>
      <w:r w:rsidR="00F75718">
        <w:rPr>
          <w:rFonts w:ascii="Garamond" w:hAnsi="Garamond" w:cstheme="minorHAnsi"/>
          <w:sz w:val="24"/>
          <w:szCs w:val="24"/>
          <w:lang w:val="en-GB"/>
        </w:rPr>
        <w:t>hydrox</w:t>
      </w:r>
      <w:r>
        <w:rPr>
          <w:rFonts w:ascii="Garamond" w:hAnsi="Garamond" w:cstheme="minorHAnsi"/>
          <w:sz w:val="24"/>
          <w:szCs w:val="24"/>
          <w:lang w:val="en-GB"/>
        </w:rPr>
        <w:t>ide (VBTMA). The ion conductivity can be enhanced by a high degree of functionalization, leading to a high ion exchange capacity. The ion mobility, which is related to the percolation threshold and tortuosity of the ion</w:t>
      </w:r>
      <w:r w:rsidR="00F75718">
        <w:rPr>
          <w:rFonts w:ascii="Garamond" w:hAnsi="Garamond" w:cstheme="minorHAnsi"/>
          <w:sz w:val="24"/>
          <w:szCs w:val="24"/>
          <w:lang w:val="en-GB"/>
        </w:rPr>
        <w:t>-</w:t>
      </w:r>
      <w:r>
        <w:rPr>
          <w:rFonts w:ascii="Garamond" w:hAnsi="Garamond" w:cstheme="minorHAnsi"/>
          <w:sz w:val="24"/>
          <w:szCs w:val="24"/>
          <w:lang w:val="en-GB"/>
        </w:rPr>
        <w:t>conducting channel network, can be enhanced by a better nanophase separation, related to the position of the ionic groups. Other ion</w:t>
      </w:r>
      <w:r w:rsidR="00F75718">
        <w:rPr>
          <w:rFonts w:ascii="Garamond" w:hAnsi="Garamond" w:cstheme="minorHAnsi"/>
          <w:sz w:val="24"/>
          <w:szCs w:val="24"/>
          <w:lang w:val="en-GB"/>
        </w:rPr>
        <w:t>-</w:t>
      </w:r>
      <w:r>
        <w:rPr>
          <w:rFonts w:ascii="Garamond" w:hAnsi="Garamond" w:cstheme="minorHAnsi"/>
          <w:sz w:val="24"/>
          <w:szCs w:val="24"/>
          <w:lang w:val="en-GB"/>
        </w:rPr>
        <w:t>conducting sep</w:t>
      </w:r>
      <w:r w:rsidR="00F75718">
        <w:rPr>
          <w:rFonts w:ascii="Garamond" w:hAnsi="Garamond" w:cstheme="minorHAnsi"/>
          <w:sz w:val="24"/>
          <w:szCs w:val="24"/>
          <w:lang w:val="en-GB"/>
        </w:rPr>
        <w:t>a</w:t>
      </w:r>
      <w:r>
        <w:rPr>
          <w:rFonts w:ascii="Garamond" w:hAnsi="Garamond" w:cstheme="minorHAnsi"/>
          <w:sz w:val="24"/>
          <w:szCs w:val="24"/>
          <w:lang w:val="en-GB"/>
        </w:rPr>
        <w:t xml:space="preserve">rators can be prepared by clever choice of the ionic groups or by adding the desired ions </w:t>
      </w:r>
      <w:r w:rsidR="00F75718">
        <w:rPr>
          <w:rFonts w:ascii="Garamond" w:hAnsi="Garamond" w:cstheme="minorHAnsi"/>
          <w:sz w:val="24"/>
          <w:szCs w:val="24"/>
          <w:lang w:val="en-GB"/>
        </w:rPr>
        <w:t>to</w:t>
      </w:r>
      <w:r>
        <w:rPr>
          <w:rFonts w:ascii="Garamond" w:hAnsi="Garamond" w:cstheme="minorHAnsi"/>
          <w:sz w:val="24"/>
          <w:szCs w:val="24"/>
          <w:lang w:val="en-GB"/>
        </w:rPr>
        <w:t xml:space="preserve"> the supporting electrolyte.</w:t>
      </w:r>
    </w:p>
    <w:p w14:paraId="5DDE5B6B" w14:textId="77777777" w:rsidR="007538C3" w:rsidRPr="007538C3" w:rsidRDefault="007538C3" w:rsidP="00FA2890">
      <w:pPr>
        <w:spacing w:after="0" w:line="360" w:lineRule="auto"/>
        <w:jc w:val="both"/>
        <w:rPr>
          <w:rFonts w:ascii="Garamond" w:hAnsi="Garamond" w:cstheme="minorHAnsi"/>
          <w:sz w:val="24"/>
          <w:szCs w:val="24"/>
          <w:lang w:val="en-GB"/>
        </w:rPr>
      </w:pPr>
    </w:p>
    <w:p w14:paraId="16755BC9" w14:textId="77777777" w:rsidR="00E95B27" w:rsidRPr="00705DA8" w:rsidRDefault="002B118F" w:rsidP="00FA2890">
      <w:pPr>
        <w:spacing w:after="0" w:line="360" w:lineRule="auto"/>
        <w:jc w:val="both"/>
        <w:rPr>
          <w:rFonts w:ascii="Garamond" w:hAnsi="Garamond" w:cstheme="minorHAnsi"/>
          <w:b/>
          <w:sz w:val="24"/>
          <w:szCs w:val="24"/>
          <w:lang w:val="en-GB"/>
        </w:rPr>
      </w:pPr>
      <w:r w:rsidRPr="00705DA8">
        <w:rPr>
          <w:rFonts w:ascii="Garamond" w:hAnsi="Garamond" w:cstheme="minorHAnsi"/>
          <w:b/>
          <w:sz w:val="24"/>
          <w:szCs w:val="24"/>
          <w:lang w:val="en-GB"/>
        </w:rPr>
        <w:t>References</w:t>
      </w:r>
    </w:p>
    <w:p w14:paraId="2F4EF401" w14:textId="77777777" w:rsidR="00E95B27" w:rsidRPr="00705DA8" w:rsidRDefault="00E95B27" w:rsidP="00FA2890">
      <w:pPr>
        <w:spacing w:after="0" w:line="360" w:lineRule="auto"/>
        <w:jc w:val="both"/>
        <w:rPr>
          <w:rFonts w:ascii="Garamond" w:hAnsi="Garamond" w:cstheme="minorHAnsi"/>
          <w:sz w:val="24"/>
          <w:szCs w:val="24"/>
          <w:lang w:val="en-GB"/>
        </w:rPr>
      </w:pPr>
    </w:p>
    <w:p w14:paraId="6281547C" w14:textId="77777777" w:rsidR="0039411E" w:rsidRPr="0039411E" w:rsidRDefault="00E95B27" w:rsidP="0039411E">
      <w:pPr>
        <w:pStyle w:val="EndNoteBibliography"/>
        <w:spacing w:after="0"/>
      </w:pPr>
      <w:r w:rsidRPr="00705DA8">
        <w:rPr>
          <w:rFonts w:cstheme="minorHAnsi"/>
          <w:sz w:val="24"/>
          <w:szCs w:val="24"/>
          <w:lang w:val="en-GB"/>
        </w:rPr>
        <w:fldChar w:fldCharType="begin"/>
      </w:r>
      <w:r w:rsidRPr="00705DA8">
        <w:rPr>
          <w:rFonts w:cstheme="minorHAnsi"/>
          <w:sz w:val="24"/>
          <w:szCs w:val="24"/>
          <w:lang w:val="en-GB"/>
        </w:rPr>
        <w:instrText xml:space="preserve"> ADDIN EN.REFLIST </w:instrText>
      </w:r>
      <w:r w:rsidRPr="00705DA8">
        <w:rPr>
          <w:rFonts w:cstheme="minorHAnsi"/>
          <w:sz w:val="24"/>
          <w:szCs w:val="24"/>
          <w:lang w:val="en-GB"/>
        </w:rPr>
        <w:fldChar w:fldCharType="separate"/>
      </w:r>
      <w:r w:rsidR="0039411E" w:rsidRPr="0039411E">
        <w:t>[1]</w:t>
      </w:r>
      <w:r w:rsidR="0039411E" w:rsidRPr="0039411E">
        <w:tab/>
        <w:t xml:space="preserve">K.D. Kreuer, </w:t>
      </w:r>
      <w:r w:rsidR="0039411E" w:rsidRPr="0039411E">
        <w:rPr>
          <w:i/>
        </w:rPr>
        <w:t>Chem. Mater.</w:t>
      </w:r>
      <w:r w:rsidR="0039411E" w:rsidRPr="0039411E">
        <w:t xml:space="preserve"> </w:t>
      </w:r>
      <w:r w:rsidR="0039411E" w:rsidRPr="0039411E">
        <w:rPr>
          <w:b/>
        </w:rPr>
        <w:t>26</w:t>
      </w:r>
      <w:r w:rsidR="0039411E" w:rsidRPr="0039411E">
        <w:t xml:space="preserve"> (2014) (1) 361.</w:t>
      </w:r>
    </w:p>
    <w:p w14:paraId="232E4A15" w14:textId="77777777" w:rsidR="0039411E" w:rsidRPr="0039411E" w:rsidRDefault="0039411E" w:rsidP="0039411E">
      <w:pPr>
        <w:pStyle w:val="EndNoteBibliography"/>
        <w:spacing w:after="0"/>
      </w:pPr>
      <w:r w:rsidRPr="0039411E">
        <w:t>[2]</w:t>
      </w:r>
      <w:r w:rsidRPr="0039411E">
        <w:tab/>
        <w:t xml:space="preserve">G. Nawn, K. Vezzu, G. Cavinato, G. Pace, F. Bertasi, G. Pagot, E. Negro, V. Di Noto, </w:t>
      </w:r>
      <w:r w:rsidRPr="0039411E">
        <w:rPr>
          <w:i/>
        </w:rPr>
        <w:t>Adv. Funct. Mater.</w:t>
      </w:r>
      <w:r w:rsidRPr="0039411E">
        <w:t xml:space="preserve"> </w:t>
      </w:r>
      <w:r w:rsidRPr="0039411E">
        <w:rPr>
          <w:b/>
        </w:rPr>
        <w:t>28</w:t>
      </w:r>
      <w:r w:rsidRPr="0039411E">
        <w:t xml:space="preserve"> (2018) (29) 10.</w:t>
      </w:r>
    </w:p>
    <w:p w14:paraId="16859744" w14:textId="77777777" w:rsidR="0039411E" w:rsidRPr="0039411E" w:rsidRDefault="0039411E" w:rsidP="0039411E">
      <w:pPr>
        <w:pStyle w:val="EndNoteBibliography"/>
        <w:spacing w:after="0"/>
      </w:pPr>
      <w:r w:rsidRPr="0039411E">
        <w:t>[3]</w:t>
      </w:r>
      <w:r w:rsidRPr="0039411E">
        <w:tab/>
        <w:t xml:space="preserve">J.R. Varcoe, P. Atanassov, D.R. Dekel, A.M. Herring, M.A. Hickner, P.A. Kohl, A.R. Kucernak, W.E. Mustain, K. Nijmeijer, K. Scott, T.W. Xu, L. Zhuang, </w:t>
      </w:r>
      <w:r w:rsidRPr="0039411E">
        <w:rPr>
          <w:i/>
        </w:rPr>
        <w:t>Energy &amp; Environmental Science</w:t>
      </w:r>
      <w:r w:rsidRPr="0039411E">
        <w:t xml:space="preserve"> </w:t>
      </w:r>
      <w:r w:rsidRPr="0039411E">
        <w:rPr>
          <w:b/>
        </w:rPr>
        <w:t>7</w:t>
      </w:r>
      <w:r w:rsidRPr="0039411E">
        <w:t xml:space="preserve"> (2014) (10) 3135.</w:t>
      </w:r>
    </w:p>
    <w:p w14:paraId="5155F0FA" w14:textId="77777777" w:rsidR="0039411E" w:rsidRPr="0039411E" w:rsidRDefault="0039411E" w:rsidP="0039411E">
      <w:pPr>
        <w:pStyle w:val="EndNoteBibliography"/>
        <w:spacing w:after="0"/>
      </w:pPr>
      <w:r w:rsidRPr="0039411E">
        <w:t>[4]</w:t>
      </w:r>
      <w:r w:rsidRPr="0039411E">
        <w:tab/>
        <w:t xml:space="preserve">P.N. Pintauro, </w:t>
      </w:r>
      <w:r w:rsidRPr="0039411E">
        <w:rPr>
          <w:i/>
        </w:rPr>
        <w:t>Polymer Reviews</w:t>
      </w:r>
      <w:r w:rsidRPr="0039411E">
        <w:t xml:space="preserve"> </w:t>
      </w:r>
      <w:r w:rsidRPr="0039411E">
        <w:rPr>
          <w:b/>
        </w:rPr>
        <w:t>55</w:t>
      </w:r>
      <w:r w:rsidRPr="0039411E">
        <w:t xml:space="preserve"> (2015) (2) 201.</w:t>
      </w:r>
    </w:p>
    <w:p w14:paraId="25FA943D" w14:textId="77777777" w:rsidR="0039411E" w:rsidRPr="0039411E" w:rsidRDefault="0039411E" w:rsidP="0039411E">
      <w:pPr>
        <w:pStyle w:val="EndNoteBibliography"/>
        <w:spacing w:after="0"/>
      </w:pPr>
      <w:r w:rsidRPr="0039411E">
        <w:t>[5]</w:t>
      </w:r>
      <w:r w:rsidRPr="0039411E">
        <w:tab/>
        <w:t xml:space="preserve">Y. Tanaka, </w:t>
      </w:r>
      <w:r w:rsidRPr="0039411E">
        <w:rPr>
          <w:i/>
        </w:rPr>
        <w:t>Industrial &amp; Engineering Chemistry Research</w:t>
      </w:r>
      <w:r w:rsidRPr="0039411E">
        <w:t xml:space="preserve"> </w:t>
      </w:r>
      <w:r w:rsidRPr="0039411E">
        <w:rPr>
          <w:b/>
        </w:rPr>
        <w:t>50</w:t>
      </w:r>
      <w:r w:rsidRPr="0039411E">
        <w:t xml:space="preserve"> (2011) (12) 7494.</w:t>
      </w:r>
    </w:p>
    <w:p w14:paraId="712DDDC6" w14:textId="77777777" w:rsidR="0039411E" w:rsidRPr="0039411E" w:rsidRDefault="0039411E" w:rsidP="0039411E">
      <w:pPr>
        <w:pStyle w:val="EndNoteBibliography"/>
        <w:spacing w:after="0"/>
      </w:pPr>
      <w:r w:rsidRPr="0039411E">
        <w:t>[6]</w:t>
      </w:r>
      <w:r w:rsidRPr="0039411E">
        <w:tab/>
        <w:t xml:space="preserve">W. Wang, R. Fu, Z. Liu, H. Wang, </w:t>
      </w:r>
      <w:r w:rsidRPr="0039411E">
        <w:rPr>
          <w:i/>
        </w:rPr>
        <w:t>Desalination</w:t>
      </w:r>
      <w:r w:rsidRPr="0039411E">
        <w:t xml:space="preserve"> </w:t>
      </w:r>
      <w:r w:rsidRPr="0039411E">
        <w:rPr>
          <w:b/>
        </w:rPr>
        <w:t>417</w:t>
      </w:r>
      <w:r w:rsidRPr="0039411E">
        <w:t xml:space="preserve"> (2017)  1.</w:t>
      </w:r>
    </w:p>
    <w:p w14:paraId="6B6E2949" w14:textId="77777777" w:rsidR="0039411E" w:rsidRPr="0039411E" w:rsidRDefault="0039411E" w:rsidP="0039411E">
      <w:pPr>
        <w:pStyle w:val="EndNoteBibliography"/>
        <w:spacing w:after="0"/>
      </w:pPr>
      <w:r w:rsidRPr="0039411E">
        <w:t>[7]</w:t>
      </w:r>
      <w:r w:rsidRPr="0039411E">
        <w:tab/>
        <w:t xml:space="preserve">R.A. Tufa, S. Pawlowski, J. Veerman, K. Bouzek, E. Fontananova, G. di Profio, S. Velizarov, J.G. Crespo, K. Nijmeijer, E. Curcio, </w:t>
      </w:r>
      <w:r w:rsidRPr="0039411E">
        <w:rPr>
          <w:i/>
        </w:rPr>
        <w:t>Applied Energy</w:t>
      </w:r>
      <w:r w:rsidRPr="0039411E">
        <w:t xml:space="preserve"> </w:t>
      </w:r>
      <w:r w:rsidRPr="0039411E">
        <w:rPr>
          <w:b/>
        </w:rPr>
        <w:t>225</w:t>
      </w:r>
      <w:r w:rsidRPr="0039411E">
        <w:t xml:space="preserve"> (2018)  290.</w:t>
      </w:r>
    </w:p>
    <w:p w14:paraId="4A8634E6" w14:textId="77777777" w:rsidR="0039411E" w:rsidRPr="0039411E" w:rsidRDefault="0039411E" w:rsidP="0039411E">
      <w:pPr>
        <w:pStyle w:val="EndNoteBibliography"/>
        <w:spacing w:after="0"/>
      </w:pPr>
      <w:r w:rsidRPr="0039411E">
        <w:t>[8]</w:t>
      </w:r>
      <w:r w:rsidRPr="0039411E">
        <w:tab/>
        <w:t xml:space="preserve">B. Adhikari, S. Majumdar, </w:t>
      </w:r>
      <w:r w:rsidRPr="0039411E">
        <w:rPr>
          <w:i/>
        </w:rPr>
        <w:t>Progress in Polymer Science</w:t>
      </w:r>
      <w:r w:rsidRPr="0039411E">
        <w:t xml:space="preserve"> </w:t>
      </w:r>
      <w:r w:rsidRPr="0039411E">
        <w:rPr>
          <w:b/>
        </w:rPr>
        <w:t>29</w:t>
      </w:r>
      <w:r w:rsidRPr="0039411E">
        <w:t xml:space="preserve"> (2004) (7) 699.</w:t>
      </w:r>
    </w:p>
    <w:p w14:paraId="6648C786" w14:textId="77777777" w:rsidR="0039411E" w:rsidRPr="0039411E" w:rsidRDefault="0039411E" w:rsidP="0039411E">
      <w:pPr>
        <w:pStyle w:val="EndNoteBibliography"/>
        <w:spacing w:after="0"/>
      </w:pPr>
      <w:r w:rsidRPr="0039411E">
        <w:t>[9]</w:t>
      </w:r>
      <w:r w:rsidRPr="0039411E">
        <w:tab/>
        <w:t xml:space="preserve">T. Kwon, J.W. Lee, H. Cho, D. Henkensmeier, Y. Kang, S.M. Hong, C.M. Koo, </w:t>
      </w:r>
      <w:r w:rsidRPr="0039411E">
        <w:rPr>
          <w:i/>
        </w:rPr>
        <w:t>Sensors and Actuators B-Chemical</w:t>
      </w:r>
      <w:r w:rsidRPr="0039411E">
        <w:t xml:space="preserve"> </w:t>
      </w:r>
      <w:r w:rsidRPr="0039411E">
        <w:rPr>
          <w:b/>
        </w:rPr>
        <w:t>214</w:t>
      </w:r>
      <w:r w:rsidRPr="0039411E">
        <w:t xml:space="preserve"> (2015)  43.</w:t>
      </w:r>
    </w:p>
    <w:p w14:paraId="5F51B444" w14:textId="77777777" w:rsidR="0039411E" w:rsidRPr="0039411E" w:rsidRDefault="0039411E" w:rsidP="0039411E">
      <w:pPr>
        <w:pStyle w:val="EndNoteBibliography"/>
        <w:spacing w:after="0"/>
      </w:pPr>
      <w:r w:rsidRPr="0039411E">
        <w:t>[10]</w:t>
      </w:r>
      <w:r w:rsidRPr="0039411E">
        <w:tab/>
        <w:t xml:space="preserve">G. Gebel, </w:t>
      </w:r>
      <w:r w:rsidRPr="0039411E">
        <w:rPr>
          <w:i/>
        </w:rPr>
        <w:t>Polymer</w:t>
      </w:r>
      <w:r w:rsidRPr="0039411E">
        <w:t xml:space="preserve"> </w:t>
      </w:r>
      <w:r w:rsidRPr="0039411E">
        <w:rPr>
          <w:b/>
        </w:rPr>
        <w:t>41</w:t>
      </w:r>
      <w:r w:rsidRPr="0039411E">
        <w:t xml:space="preserve"> (2000) (15) 5829.</w:t>
      </w:r>
    </w:p>
    <w:p w14:paraId="03C79FA4" w14:textId="77777777" w:rsidR="0039411E" w:rsidRPr="0039411E" w:rsidRDefault="0039411E" w:rsidP="0039411E">
      <w:pPr>
        <w:pStyle w:val="EndNoteBibliography"/>
        <w:spacing w:after="0"/>
      </w:pPr>
      <w:r w:rsidRPr="0039411E">
        <w:t>[11]</w:t>
      </w:r>
      <w:r w:rsidRPr="0039411E">
        <w:tab/>
        <w:t xml:space="preserve">S. Banerjee, D.E. Curtin, </w:t>
      </w:r>
      <w:r w:rsidRPr="0039411E">
        <w:rPr>
          <w:i/>
        </w:rPr>
        <w:t>Journal of Fluorine Chemistry</w:t>
      </w:r>
      <w:r w:rsidRPr="0039411E">
        <w:t xml:space="preserve"> </w:t>
      </w:r>
      <w:r w:rsidRPr="0039411E">
        <w:rPr>
          <w:b/>
        </w:rPr>
        <w:t>125</w:t>
      </w:r>
      <w:r w:rsidRPr="0039411E">
        <w:t xml:space="preserve"> (2004) (8) 1211.</w:t>
      </w:r>
    </w:p>
    <w:p w14:paraId="77D29D4F" w14:textId="77777777" w:rsidR="0039411E" w:rsidRPr="0039411E" w:rsidRDefault="0039411E" w:rsidP="0039411E">
      <w:pPr>
        <w:pStyle w:val="EndNoteBibliography"/>
        <w:spacing w:after="0"/>
      </w:pPr>
      <w:r w:rsidRPr="0039411E">
        <w:t>[12]</w:t>
      </w:r>
      <w:r w:rsidRPr="0039411E">
        <w:tab/>
        <w:t xml:space="preserve">K.A. Mauritz, R.B. Moore, </w:t>
      </w:r>
      <w:r w:rsidRPr="0039411E">
        <w:rPr>
          <w:i/>
        </w:rPr>
        <w:t>Chem. Rev.</w:t>
      </w:r>
      <w:r w:rsidRPr="0039411E">
        <w:t xml:space="preserve"> </w:t>
      </w:r>
      <w:r w:rsidRPr="0039411E">
        <w:rPr>
          <w:b/>
        </w:rPr>
        <w:t>104</w:t>
      </w:r>
      <w:r w:rsidRPr="0039411E">
        <w:t xml:space="preserve"> (2004) (10) 4535.</w:t>
      </w:r>
    </w:p>
    <w:p w14:paraId="56BE43FE" w14:textId="77777777" w:rsidR="0039411E" w:rsidRPr="0039411E" w:rsidRDefault="0039411E" w:rsidP="0039411E">
      <w:pPr>
        <w:pStyle w:val="EndNoteBibliography"/>
        <w:spacing w:after="0"/>
      </w:pPr>
      <w:r w:rsidRPr="0039411E">
        <w:lastRenderedPageBreak/>
        <w:t>[13]</w:t>
      </w:r>
      <w:r w:rsidRPr="0039411E">
        <w:tab/>
        <w:t xml:space="preserve">M. Rikukawa, K. Sanui, </w:t>
      </w:r>
      <w:r w:rsidRPr="0039411E">
        <w:rPr>
          <w:i/>
        </w:rPr>
        <w:t>Progress in Polymer Science</w:t>
      </w:r>
      <w:r w:rsidRPr="0039411E">
        <w:t xml:space="preserve"> </w:t>
      </w:r>
      <w:r w:rsidRPr="0039411E">
        <w:rPr>
          <w:b/>
        </w:rPr>
        <w:t>25</w:t>
      </w:r>
      <w:r w:rsidRPr="0039411E">
        <w:t xml:space="preserve"> (2000) (10) 1463.</w:t>
      </w:r>
    </w:p>
    <w:p w14:paraId="10D5A00C" w14:textId="77777777" w:rsidR="0039411E" w:rsidRPr="0039411E" w:rsidRDefault="0039411E" w:rsidP="0039411E">
      <w:pPr>
        <w:pStyle w:val="EndNoteBibliography"/>
        <w:spacing w:after="0"/>
      </w:pPr>
      <w:r w:rsidRPr="0039411E">
        <w:t>[14]</w:t>
      </w:r>
      <w:r w:rsidRPr="0039411E">
        <w:tab/>
        <w:t xml:space="preserve">X.M. Wu, X.W. Wang, G.H. He, J. Benziger, </w:t>
      </w:r>
      <w:r w:rsidRPr="0039411E">
        <w:rPr>
          <w:i/>
        </w:rPr>
        <w:t>Journal of Polymer Science Part B-Polymer Physics</w:t>
      </w:r>
      <w:r w:rsidRPr="0039411E">
        <w:t xml:space="preserve"> </w:t>
      </w:r>
      <w:r w:rsidRPr="0039411E">
        <w:rPr>
          <w:b/>
        </w:rPr>
        <w:t>49</w:t>
      </w:r>
      <w:r w:rsidRPr="0039411E">
        <w:t xml:space="preserve"> (2011) (20) 1437.</w:t>
      </w:r>
    </w:p>
    <w:p w14:paraId="059810D1" w14:textId="77777777" w:rsidR="0039411E" w:rsidRPr="0039411E" w:rsidRDefault="0039411E" w:rsidP="0039411E">
      <w:pPr>
        <w:pStyle w:val="EndNoteBibliography"/>
        <w:spacing w:after="0"/>
      </w:pPr>
      <w:r w:rsidRPr="0039411E">
        <w:t>[15]</w:t>
      </w:r>
      <w:r w:rsidRPr="0039411E">
        <w:tab/>
        <w:t xml:space="preserve">B. Bauer, D.J. Jones, J. Roziere, L. Tchicaya, G. Alberti, M. Casciola, L. Massinelli, A. Peraio, S. Besse, E. Ramunni, </w:t>
      </w:r>
      <w:r w:rsidRPr="0039411E">
        <w:rPr>
          <w:i/>
        </w:rPr>
        <w:t>Journal of New Materials for Electrochemical Systems</w:t>
      </w:r>
      <w:r w:rsidRPr="0039411E">
        <w:t xml:space="preserve"> </w:t>
      </w:r>
      <w:r w:rsidRPr="0039411E">
        <w:rPr>
          <w:b/>
        </w:rPr>
        <w:t>3</w:t>
      </w:r>
      <w:r w:rsidRPr="0039411E">
        <w:t xml:space="preserve"> (2000) (2) 93.</w:t>
      </w:r>
    </w:p>
    <w:p w14:paraId="1CBEAE90" w14:textId="77777777" w:rsidR="0039411E" w:rsidRPr="0039411E" w:rsidRDefault="0039411E" w:rsidP="0039411E">
      <w:pPr>
        <w:pStyle w:val="EndNoteBibliography"/>
        <w:spacing w:after="0"/>
      </w:pPr>
      <w:r w:rsidRPr="0039411E">
        <w:t>[16]</w:t>
      </w:r>
      <w:r w:rsidRPr="0039411E">
        <w:tab/>
        <w:t xml:space="preserve">C.H. Park, C.H. Lee, M.D. Guiver, Y.M. Lee, </w:t>
      </w:r>
      <w:r w:rsidRPr="0039411E">
        <w:rPr>
          <w:i/>
        </w:rPr>
        <w:t>Progress in Polymer Science</w:t>
      </w:r>
      <w:r w:rsidRPr="0039411E">
        <w:t xml:space="preserve"> </w:t>
      </w:r>
      <w:r w:rsidRPr="0039411E">
        <w:rPr>
          <w:b/>
        </w:rPr>
        <w:t>36</w:t>
      </w:r>
      <w:r w:rsidRPr="0039411E">
        <w:t xml:space="preserve"> (2012) (11) 1443.</w:t>
      </w:r>
    </w:p>
    <w:p w14:paraId="3BBF2D3B" w14:textId="77777777" w:rsidR="0039411E" w:rsidRPr="0039411E" w:rsidRDefault="0039411E" w:rsidP="0039411E">
      <w:pPr>
        <w:pStyle w:val="EndNoteBibliography"/>
        <w:spacing w:after="0"/>
      </w:pPr>
      <w:r w:rsidRPr="0039411E">
        <w:t>[17]</w:t>
      </w:r>
      <w:r w:rsidRPr="0039411E">
        <w:tab/>
        <w:t xml:space="preserve">P. Knauth, E. Sgreccia, A. Donnadio, M. Casciola, M.L. Di Vona, </w:t>
      </w:r>
      <w:r w:rsidRPr="0039411E">
        <w:rPr>
          <w:i/>
        </w:rPr>
        <w:t>Journal of the Electrochemical Society</w:t>
      </w:r>
      <w:r w:rsidRPr="0039411E">
        <w:t xml:space="preserve"> </w:t>
      </w:r>
      <w:r w:rsidRPr="0039411E">
        <w:rPr>
          <w:b/>
        </w:rPr>
        <w:t>158</w:t>
      </w:r>
      <w:r w:rsidRPr="0039411E">
        <w:t xml:space="preserve"> (2011) (2) B159.</w:t>
      </w:r>
    </w:p>
    <w:p w14:paraId="75ACE6A0" w14:textId="77777777" w:rsidR="0039411E" w:rsidRPr="0039411E" w:rsidRDefault="0039411E" w:rsidP="0039411E">
      <w:pPr>
        <w:pStyle w:val="EndNoteBibliography"/>
        <w:spacing w:after="0"/>
      </w:pPr>
      <w:r w:rsidRPr="0039411E">
        <w:t>[18]</w:t>
      </w:r>
      <w:r w:rsidRPr="0039411E">
        <w:tab/>
        <w:t xml:space="preserve">M.A. Hickner, </w:t>
      </w:r>
      <w:r w:rsidRPr="0039411E">
        <w:rPr>
          <w:i/>
        </w:rPr>
        <w:t>Journal of Polymer Science Part B-Polymer Physics</w:t>
      </w:r>
      <w:r w:rsidRPr="0039411E">
        <w:t xml:space="preserve"> </w:t>
      </w:r>
      <w:r w:rsidRPr="0039411E">
        <w:rPr>
          <w:b/>
        </w:rPr>
        <w:t>50</w:t>
      </w:r>
      <w:r w:rsidRPr="0039411E">
        <w:t xml:space="preserve"> (2012) (1) 9.</w:t>
      </w:r>
    </w:p>
    <w:p w14:paraId="16A36DC0" w14:textId="77777777" w:rsidR="0039411E" w:rsidRPr="0039411E" w:rsidRDefault="0039411E" w:rsidP="0039411E">
      <w:pPr>
        <w:pStyle w:val="EndNoteBibliography"/>
        <w:spacing w:after="0"/>
      </w:pPr>
      <w:r w:rsidRPr="0039411E">
        <w:t>[19]</w:t>
      </w:r>
      <w:r w:rsidRPr="0039411E">
        <w:tab/>
        <w:t xml:space="preserve">K.D. Kreuer, G. Portale, </w:t>
      </w:r>
      <w:r w:rsidRPr="0039411E">
        <w:rPr>
          <w:i/>
        </w:rPr>
        <w:t>Adv. Funct. Mater.</w:t>
      </w:r>
      <w:r w:rsidRPr="0039411E">
        <w:t xml:space="preserve"> </w:t>
      </w:r>
      <w:r w:rsidRPr="0039411E">
        <w:rPr>
          <w:b/>
        </w:rPr>
        <w:t>23</w:t>
      </w:r>
      <w:r w:rsidRPr="0039411E">
        <w:t xml:space="preserve"> (2013) (43) 5390.</w:t>
      </w:r>
    </w:p>
    <w:p w14:paraId="65B480E6" w14:textId="77777777" w:rsidR="0039411E" w:rsidRPr="0039411E" w:rsidRDefault="0039411E" w:rsidP="0039411E">
      <w:pPr>
        <w:pStyle w:val="EndNoteBibliography"/>
        <w:spacing w:after="0"/>
      </w:pPr>
      <w:r w:rsidRPr="0039411E">
        <w:t>[20]</w:t>
      </w:r>
      <w:r w:rsidRPr="0039411E">
        <w:tab/>
        <w:t xml:space="preserve">D.W. Shin, M.D. Guiver, Y.M. Lee, </w:t>
      </w:r>
      <w:r w:rsidRPr="0039411E">
        <w:rPr>
          <w:i/>
        </w:rPr>
        <w:t>Chem. Rev.</w:t>
      </w:r>
      <w:r w:rsidRPr="0039411E">
        <w:t xml:space="preserve"> </w:t>
      </w:r>
      <w:r w:rsidRPr="0039411E">
        <w:rPr>
          <w:b/>
        </w:rPr>
        <w:t>117</w:t>
      </w:r>
      <w:r w:rsidRPr="0039411E">
        <w:t xml:space="preserve"> (2017) (6) 4759.</w:t>
      </w:r>
    </w:p>
    <w:p w14:paraId="078BB825" w14:textId="77777777" w:rsidR="0039411E" w:rsidRPr="0039411E" w:rsidRDefault="0039411E" w:rsidP="0039411E">
      <w:pPr>
        <w:pStyle w:val="EndNoteBibliography"/>
        <w:spacing w:after="0"/>
      </w:pPr>
      <w:r w:rsidRPr="0039411E">
        <w:t>[21]</w:t>
      </w:r>
      <w:r w:rsidRPr="0039411E">
        <w:tab/>
        <w:t xml:space="preserve">K.D. Kreuer, S.J. Paddison, E. Spohr, M. Schuster, </w:t>
      </w:r>
      <w:r w:rsidRPr="0039411E">
        <w:rPr>
          <w:i/>
        </w:rPr>
        <w:t>Chemical Reviews</w:t>
      </w:r>
      <w:r w:rsidRPr="0039411E">
        <w:t xml:space="preserve"> </w:t>
      </w:r>
      <w:r w:rsidRPr="0039411E">
        <w:rPr>
          <w:b/>
        </w:rPr>
        <w:t>104</w:t>
      </w:r>
      <w:r w:rsidRPr="0039411E">
        <w:t xml:space="preserve"> (2004) (10) 4637.</w:t>
      </w:r>
    </w:p>
    <w:p w14:paraId="7F066444" w14:textId="77777777" w:rsidR="0039411E" w:rsidRPr="0039411E" w:rsidRDefault="0039411E" w:rsidP="0039411E">
      <w:pPr>
        <w:pStyle w:val="EndNoteBibliography"/>
        <w:spacing w:after="0"/>
      </w:pPr>
      <w:r w:rsidRPr="0039411E">
        <w:t>[22]</w:t>
      </w:r>
      <w:r w:rsidRPr="0039411E">
        <w:tab/>
        <w:t xml:space="preserve">G.A. Giffin, G.M. Haugen, S.J. Hamrock, V. Di Noto, </w:t>
      </w:r>
      <w:r w:rsidRPr="0039411E">
        <w:rPr>
          <w:i/>
        </w:rPr>
        <w:t>JACS</w:t>
      </w:r>
      <w:r w:rsidRPr="0039411E">
        <w:t xml:space="preserve"> </w:t>
      </w:r>
      <w:r w:rsidRPr="0039411E">
        <w:rPr>
          <w:b/>
        </w:rPr>
        <w:t>135</w:t>
      </w:r>
      <w:r w:rsidRPr="0039411E">
        <w:t xml:space="preserve"> (2013) (2) 822.</w:t>
      </w:r>
    </w:p>
    <w:p w14:paraId="751B7870" w14:textId="77777777" w:rsidR="0039411E" w:rsidRPr="0039411E" w:rsidRDefault="0039411E" w:rsidP="0039411E">
      <w:pPr>
        <w:pStyle w:val="EndNoteBibliography"/>
        <w:spacing w:after="0"/>
      </w:pPr>
      <w:r w:rsidRPr="0039411E">
        <w:t>[23]</w:t>
      </w:r>
      <w:r w:rsidRPr="0039411E">
        <w:tab/>
        <w:t xml:space="preserve">G. Couture, A. Alaaeddine, F. Boschet, B. Ameduri, </w:t>
      </w:r>
      <w:r w:rsidRPr="0039411E">
        <w:rPr>
          <w:i/>
        </w:rPr>
        <w:t>Progress in Polymer Science</w:t>
      </w:r>
      <w:r w:rsidRPr="0039411E">
        <w:t xml:space="preserve"> </w:t>
      </w:r>
      <w:r w:rsidRPr="0039411E">
        <w:rPr>
          <w:b/>
        </w:rPr>
        <w:t>36</w:t>
      </w:r>
      <w:r w:rsidRPr="0039411E">
        <w:t xml:space="preserve"> (2011) (11) 1521.</w:t>
      </w:r>
    </w:p>
    <w:p w14:paraId="2F0FA23C" w14:textId="77777777" w:rsidR="0039411E" w:rsidRPr="0041699E" w:rsidRDefault="0039411E" w:rsidP="0039411E">
      <w:pPr>
        <w:pStyle w:val="EndNoteBibliography"/>
        <w:spacing w:after="0"/>
        <w:rPr>
          <w:lang w:val="fr-FR"/>
        </w:rPr>
      </w:pPr>
      <w:r w:rsidRPr="0041699E">
        <w:rPr>
          <w:lang w:val="fr-FR"/>
        </w:rPr>
        <w:t>[24]</w:t>
      </w:r>
      <w:r w:rsidRPr="0041699E">
        <w:rPr>
          <w:lang w:val="fr-FR"/>
        </w:rPr>
        <w:tab/>
        <w:t xml:space="preserve">M.L. Di Vona, R. Narducci, L. Pasquini, K. Pelzer, P. Knauth, </w:t>
      </w:r>
      <w:r w:rsidRPr="0041699E">
        <w:rPr>
          <w:i/>
          <w:lang w:val="fr-FR"/>
        </w:rPr>
        <w:t>Int. J. Hydrogen Energy</w:t>
      </w:r>
      <w:r w:rsidRPr="0041699E">
        <w:rPr>
          <w:lang w:val="fr-FR"/>
        </w:rPr>
        <w:t xml:space="preserve"> </w:t>
      </w:r>
      <w:r w:rsidRPr="0041699E">
        <w:rPr>
          <w:b/>
          <w:lang w:val="fr-FR"/>
        </w:rPr>
        <w:t>39</w:t>
      </w:r>
      <w:r w:rsidRPr="0041699E">
        <w:rPr>
          <w:lang w:val="fr-FR"/>
        </w:rPr>
        <w:t xml:space="preserve"> (2014) (26) 14039.</w:t>
      </w:r>
    </w:p>
    <w:p w14:paraId="07C27B39" w14:textId="77777777" w:rsidR="0039411E" w:rsidRPr="0039411E" w:rsidRDefault="0039411E" w:rsidP="0039411E">
      <w:pPr>
        <w:pStyle w:val="EndNoteBibliography"/>
        <w:spacing w:after="0"/>
      </w:pPr>
      <w:r w:rsidRPr="0039411E">
        <w:t>[25]</w:t>
      </w:r>
      <w:r w:rsidRPr="0039411E">
        <w:tab/>
        <w:t xml:space="preserve">B. Smitha, S. Sridhar, A.A. Khan, </w:t>
      </w:r>
      <w:r w:rsidRPr="0039411E">
        <w:rPr>
          <w:i/>
        </w:rPr>
        <w:t>Journal of Membrane Science</w:t>
      </w:r>
      <w:r w:rsidRPr="0039411E">
        <w:t xml:space="preserve"> </w:t>
      </w:r>
      <w:r w:rsidRPr="0039411E">
        <w:rPr>
          <w:b/>
        </w:rPr>
        <w:t>259</w:t>
      </w:r>
      <w:r w:rsidRPr="0039411E">
        <w:t xml:space="preserve"> (2005) (1-2) 10.</w:t>
      </w:r>
    </w:p>
    <w:p w14:paraId="434900B8" w14:textId="77777777" w:rsidR="0039411E" w:rsidRPr="0039411E" w:rsidRDefault="0039411E" w:rsidP="0039411E">
      <w:pPr>
        <w:pStyle w:val="EndNoteBibliography"/>
        <w:spacing w:after="0"/>
      </w:pPr>
      <w:r w:rsidRPr="0039411E">
        <w:t>[26]</w:t>
      </w:r>
      <w:r w:rsidRPr="0039411E">
        <w:tab/>
        <w:t xml:space="preserve">G. Merle, M. Wessling, K. Nijmeijer, </w:t>
      </w:r>
      <w:r w:rsidRPr="0039411E">
        <w:rPr>
          <w:i/>
        </w:rPr>
        <w:t>Journal of Membrane Science</w:t>
      </w:r>
      <w:r w:rsidRPr="0039411E">
        <w:t xml:space="preserve"> </w:t>
      </w:r>
      <w:r w:rsidRPr="0039411E">
        <w:rPr>
          <w:b/>
        </w:rPr>
        <w:t>377</w:t>
      </w:r>
      <w:r w:rsidRPr="0039411E">
        <w:t xml:space="preserve"> (2011) (1-2) 1.</w:t>
      </w:r>
    </w:p>
    <w:p w14:paraId="337418A2" w14:textId="77777777" w:rsidR="0039411E" w:rsidRPr="0039411E" w:rsidRDefault="0039411E" w:rsidP="0039411E">
      <w:pPr>
        <w:pStyle w:val="EndNoteBibliography"/>
        <w:spacing w:after="0"/>
      </w:pPr>
      <w:r w:rsidRPr="0039411E">
        <w:t>[27]</w:t>
      </w:r>
      <w:r w:rsidRPr="0039411E">
        <w:tab/>
        <w:t xml:space="preserve">R. Narducci, J.F. Chailan, A. Fahs, L. Pasquini, M.L. Di Vona, P. Knauth, </w:t>
      </w:r>
      <w:r w:rsidRPr="0039411E">
        <w:rPr>
          <w:i/>
        </w:rPr>
        <w:t>Journal of Polymer Science Part B-Polymer Physics</w:t>
      </w:r>
      <w:r w:rsidRPr="0039411E">
        <w:t xml:space="preserve"> </w:t>
      </w:r>
      <w:r w:rsidRPr="0039411E">
        <w:rPr>
          <w:b/>
        </w:rPr>
        <w:t>54</w:t>
      </w:r>
      <w:r w:rsidRPr="0039411E">
        <w:t xml:space="preserve"> (2016) (12) 1180.</w:t>
      </w:r>
    </w:p>
    <w:p w14:paraId="39038344" w14:textId="77777777" w:rsidR="0039411E" w:rsidRPr="0039411E" w:rsidRDefault="0039411E" w:rsidP="0039411E">
      <w:pPr>
        <w:pStyle w:val="EndNoteBibliography"/>
        <w:spacing w:after="0"/>
      </w:pPr>
      <w:r w:rsidRPr="0039411E">
        <w:t>[28]</w:t>
      </w:r>
      <w:r w:rsidRPr="0039411E">
        <w:tab/>
        <w:t xml:space="preserve">E. Sgreccia, J.F. Chailan, M. Khadhraoui, M.L. Di Vona, P. Knauth, </w:t>
      </w:r>
      <w:r w:rsidRPr="0039411E">
        <w:rPr>
          <w:i/>
        </w:rPr>
        <w:t>J. Power Sources</w:t>
      </w:r>
      <w:r w:rsidRPr="0039411E">
        <w:t xml:space="preserve"> </w:t>
      </w:r>
      <w:r w:rsidRPr="0039411E">
        <w:rPr>
          <w:b/>
        </w:rPr>
        <w:t>195</w:t>
      </w:r>
      <w:r w:rsidRPr="0039411E">
        <w:t xml:space="preserve"> (2010) (23) 7770.</w:t>
      </w:r>
    </w:p>
    <w:p w14:paraId="7624A6C9" w14:textId="77777777" w:rsidR="0039411E" w:rsidRPr="0041699E" w:rsidRDefault="0039411E" w:rsidP="0039411E">
      <w:pPr>
        <w:pStyle w:val="EndNoteBibliography"/>
        <w:spacing w:after="0"/>
        <w:rPr>
          <w:lang w:val="fr-FR"/>
        </w:rPr>
      </w:pPr>
      <w:r w:rsidRPr="0041699E">
        <w:rPr>
          <w:lang w:val="fr-FR"/>
        </w:rPr>
        <w:t>[29]</w:t>
      </w:r>
      <w:r w:rsidRPr="0041699E">
        <w:rPr>
          <w:lang w:val="fr-FR"/>
        </w:rPr>
        <w:tab/>
        <w:t xml:space="preserve">B. Bauer, H. Strathmann, F. Effenberger, </w:t>
      </w:r>
      <w:r w:rsidRPr="0041699E">
        <w:rPr>
          <w:i/>
          <w:lang w:val="fr-FR"/>
        </w:rPr>
        <w:t>Desalination</w:t>
      </w:r>
      <w:r w:rsidRPr="0041699E">
        <w:rPr>
          <w:lang w:val="fr-FR"/>
        </w:rPr>
        <w:t xml:space="preserve"> </w:t>
      </w:r>
      <w:r w:rsidRPr="0041699E">
        <w:rPr>
          <w:b/>
          <w:lang w:val="fr-FR"/>
        </w:rPr>
        <w:t>79</w:t>
      </w:r>
      <w:r w:rsidRPr="0041699E">
        <w:rPr>
          <w:lang w:val="fr-FR"/>
        </w:rPr>
        <w:t xml:space="preserve"> (1990) (2-3) 125.</w:t>
      </w:r>
    </w:p>
    <w:p w14:paraId="0BA835B7" w14:textId="77777777" w:rsidR="0039411E" w:rsidRPr="0041699E" w:rsidRDefault="0039411E" w:rsidP="0039411E">
      <w:pPr>
        <w:pStyle w:val="EndNoteBibliography"/>
        <w:spacing w:after="0"/>
        <w:rPr>
          <w:lang w:val="fr-FR"/>
        </w:rPr>
      </w:pPr>
      <w:r w:rsidRPr="0041699E">
        <w:rPr>
          <w:lang w:val="fr-FR"/>
        </w:rPr>
        <w:t>[30]</w:t>
      </w:r>
      <w:r w:rsidRPr="0041699E">
        <w:rPr>
          <w:lang w:val="fr-FR"/>
        </w:rPr>
        <w:tab/>
        <w:t xml:space="preserve">H.S. Dang, P. Jannasch, </w:t>
      </w:r>
      <w:r w:rsidRPr="0041699E">
        <w:rPr>
          <w:i/>
          <w:lang w:val="fr-FR"/>
        </w:rPr>
        <w:t>Macromolecules</w:t>
      </w:r>
      <w:r w:rsidRPr="0041699E">
        <w:rPr>
          <w:lang w:val="fr-FR"/>
        </w:rPr>
        <w:t xml:space="preserve"> </w:t>
      </w:r>
      <w:r w:rsidRPr="0041699E">
        <w:rPr>
          <w:b/>
          <w:lang w:val="fr-FR"/>
        </w:rPr>
        <w:t>48</w:t>
      </w:r>
      <w:r w:rsidRPr="0041699E">
        <w:rPr>
          <w:lang w:val="fr-FR"/>
        </w:rPr>
        <w:t xml:space="preserve"> (2015) (16) 5742.</w:t>
      </w:r>
    </w:p>
    <w:p w14:paraId="05DF7498" w14:textId="77777777" w:rsidR="0039411E" w:rsidRPr="0041699E" w:rsidRDefault="0039411E" w:rsidP="0039411E">
      <w:pPr>
        <w:pStyle w:val="EndNoteBibliography"/>
        <w:spacing w:after="0"/>
        <w:rPr>
          <w:lang w:val="fr-FR"/>
        </w:rPr>
      </w:pPr>
      <w:r w:rsidRPr="0041699E">
        <w:rPr>
          <w:lang w:val="fr-FR"/>
        </w:rPr>
        <w:t>[31]</w:t>
      </w:r>
      <w:r w:rsidRPr="0041699E">
        <w:rPr>
          <w:lang w:val="fr-FR"/>
        </w:rPr>
        <w:tab/>
        <w:t xml:space="preserve">B.L. Zhao, G.H. He, I. El Hamouti, L. Gao, Y.J. Liu, R.L. Deng, X.M. Yan, </w:t>
      </w:r>
      <w:r w:rsidRPr="0041699E">
        <w:rPr>
          <w:i/>
          <w:lang w:val="fr-FR"/>
        </w:rPr>
        <w:t>Int. J. Hydrogen Energy</w:t>
      </w:r>
      <w:r w:rsidRPr="0041699E">
        <w:rPr>
          <w:lang w:val="fr-FR"/>
        </w:rPr>
        <w:t xml:space="preserve"> </w:t>
      </w:r>
      <w:r w:rsidRPr="0041699E">
        <w:rPr>
          <w:b/>
          <w:lang w:val="fr-FR"/>
        </w:rPr>
        <w:t>42</w:t>
      </w:r>
      <w:r w:rsidRPr="0041699E">
        <w:rPr>
          <w:lang w:val="fr-FR"/>
        </w:rPr>
        <w:t xml:space="preserve"> (2017) (15) 10228.</w:t>
      </w:r>
    </w:p>
    <w:p w14:paraId="5A1D9CC7" w14:textId="77777777" w:rsidR="0039411E" w:rsidRPr="0039411E" w:rsidRDefault="0039411E" w:rsidP="0039411E">
      <w:pPr>
        <w:pStyle w:val="EndNoteBibliography"/>
        <w:spacing w:after="0"/>
      </w:pPr>
      <w:r w:rsidRPr="0039411E">
        <w:t>[32]</w:t>
      </w:r>
      <w:r w:rsidRPr="0039411E">
        <w:tab/>
        <w:t xml:space="preserve">H.Y. Hou, M.L. Di Vona, P. Knauth, </w:t>
      </w:r>
      <w:r w:rsidRPr="0039411E">
        <w:rPr>
          <w:i/>
        </w:rPr>
        <w:t>Chemsuschem</w:t>
      </w:r>
      <w:r w:rsidRPr="0039411E">
        <w:t xml:space="preserve"> </w:t>
      </w:r>
      <w:r w:rsidRPr="0039411E">
        <w:rPr>
          <w:b/>
        </w:rPr>
        <w:t>4</w:t>
      </w:r>
      <w:r w:rsidRPr="0039411E">
        <w:t xml:space="preserve"> (2011) (11) 1526.</w:t>
      </w:r>
    </w:p>
    <w:p w14:paraId="52322EC1" w14:textId="77777777" w:rsidR="0039411E" w:rsidRPr="0039411E" w:rsidRDefault="0039411E" w:rsidP="0039411E">
      <w:pPr>
        <w:pStyle w:val="EndNoteBibliography"/>
        <w:spacing w:after="0"/>
      </w:pPr>
      <w:r w:rsidRPr="0039411E">
        <w:t>[33]</w:t>
      </w:r>
      <w:r w:rsidRPr="0039411E">
        <w:tab/>
        <w:t xml:space="preserve">K.D. Kreuer, M. Schuster, B. Obliers, O. Diat, U. Traub, A. Fuchs, U. Klock, S.J. Paddison, J. Maier, </w:t>
      </w:r>
      <w:r w:rsidRPr="0039411E">
        <w:rPr>
          <w:i/>
        </w:rPr>
        <w:t>Journal of Power Sources</w:t>
      </w:r>
      <w:r w:rsidRPr="0039411E">
        <w:t xml:space="preserve"> </w:t>
      </w:r>
      <w:r w:rsidRPr="0039411E">
        <w:rPr>
          <w:b/>
        </w:rPr>
        <w:t>178</w:t>
      </w:r>
      <w:r w:rsidRPr="0039411E">
        <w:t xml:space="preserve"> (2008) (2) 499.</w:t>
      </w:r>
    </w:p>
    <w:p w14:paraId="4E434A6F" w14:textId="77777777" w:rsidR="0039411E" w:rsidRPr="0041699E" w:rsidRDefault="0039411E" w:rsidP="0039411E">
      <w:pPr>
        <w:pStyle w:val="EndNoteBibliography"/>
        <w:spacing w:after="0"/>
        <w:rPr>
          <w:lang w:val="fr-FR"/>
        </w:rPr>
      </w:pPr>
      <w:r w:rsidRPr="0041699E">
        <w:rPr>
          <w:lang w:val="fr-FR"/>
        </w:rPr>
        <w:t>[34]</w:t>
      </w:r>
      <w:r w:rsidRPr="0041699E">
        <w:rPr>
          <w:lang w:val="fr-FR"/>
        </w:rPr>
        <w:tab/>
        <w:t xml:space="preserve">Schuster, A. de, Atanasov, Andersen, Kreuer, Maier, </w:t>
      </w:r>
      <w:r w:rsidRPr="0041699E">
        <w:rPr>
          <w:i/>
          <w:lang w:val="fr-FR"/>
        </w:rPr>
        <w:t>Macromolecules</w:t>
      </w:r>
      <w:r w:rsidRPr="0041699E">
        <w:rPr>
          <w:lang w:val="fr-FR"/>
        </w:rPr>
        <w:t xml:space="preserve"> </w:t>
      </w:r>
      <w:r w:rsidRPr="0041699E">
        <w:rPr>
          <w:b/>
          <w:lang w:val="fr-FR"/>
        </w:rPr>
        <w:t>42</w:t>
      </w:r>
      <w:r w:rsidRPr="0041699E">
        <w:rPr>
          <w:lang w:val="fr-FR"/>
        </w:rPr>
        <w:t xml:space="preserve"> (2009) (8) 3129.</w:t>
      </w:r>
    </w:p>
    <w:p w14:paraId="2F291A95" w14:textId="77777777" w:rsidR="0039411E" w:rsidRPr="0039411E" w:rsidRDefault="0039411E" w:rsidP="0039411E">
      <w:pPr>
        <w:pStyle w:val="EndNoteBibliography"/>
        <w:spacing w:after="0"/>
      </w:pPr>
      <w:r w:rsidRPr="0039411E">
        <w:t>[35]</w:t>
      </w:r>
      <w:r w:rsidRPr="0039411E">
        <w:tab/>
        <w:t xml:space="preserve">N.A. Stolwijk, M. Wiencierz, C. Heddier, J. Kosters, </w:t>
      </w:r>
      <w:r w:rsidRPr="0039411E">
        <w:rPr>
          <w:i/>
        </w:rPr>
        <w:t>Journal of Physical Chemistry B</w:t>
      </w:r>
      <w:r w:rsidRPr="0039411E">
        <w:t xml:space="preserve"> </w:t>
      </w:r>
      <w:r w:rsidRPr="0039411E">
        <w:rPr>
          <w:b/>
        </w:rPr>
        <w:t>116</w:t>
      </w:r>
      <w:r w:rsidRPr="0039411E">
        <w:t xml:space="preserve"> (2012) (10) 3065.</w:t>
      </w:r>
    </w:p>
    <w:p w14:paraId="6945901D" w14:textId="77777777" w:rsidR="0039411E" w:rsidRPr="0039411E" w:rsidRDefault="0039411E" w:rsidP="0039411E">
      <w:pPr>
        <w:pStyle w:val="EndNoteBibliography"/>
        <w:spacing w:after="0"/>
      </w:pPr>
      <w:r w:rsidRPr="0039411E">
        <w:t>[36]</w:t>
      </w:r>
      <w:r w:rsidRPr="0039411E">
        <w:tab/>
        <w:t xml:space="preserve">A. Telfah, G. Majer, K.D. Kreuer, M. Schuster, J. Maier, </w:t>
      </w:r>
      <w:r w:rsidRPr="0039411E">
        <w:rPr>
          <w:i/>
        </w:rPr>
        <w:t>Solid State Ionics</w:t>
      </w:r>
      <w:r w:rsidRPr="0039411E">
        <w:t xml:space="preserve"> </w:t>
      </w:r>
      <w:r w:rsidRPr="0039411E">
        <w:rPr>
          <w:b/>
        </w:rPr>
        <w:t>181</w:t>
      </w:r>
      <w:r w:rsidRPr="0039411E">
        <w:t xml:space="preserve"> (2010) (11-12) 461.</w:t>
      </w:r>
    </w:p>
    <w:p w14:paraId="71106A68" w14:textId="77777777" w:rsidR="0039411E" w:rsidRPr="0039411E" w:rsidRDefault="0039411E" w:rsidP="0039411E">
      <w:pPr>
        <w:pStyle w:val="EndNoteBibliography"/>
        <w:spacing w:after="0"/>
      </w:pPr>
      <w:r w:rsidRPr="0039411E">
        <w:t>[37]</w:t>
      </w:r>
      <w:r w:rsidRPr="0039411E">
        <w:tab/>
        <w:t xml:space="preserve">K.D. Kreuer, </w:t>
      </w:r>
      <w:r w:rsidRPr="0039411E">
        <w:rPr>
          <w:i/>
        </w:rPr>
        <w:t>Solid State Ionics</w:t>
      </w:r>
      <w:r w:rsidRPr="0039411E">
        <w:t xml:space="preserve"> </w:t>
      </w:r>
      <w:r w:rsidRPr="0039411E">
        <w:rPr>
          <w:b/>
        </w:rPr>
        <w:t>136</w:t>
      </w:r>
      <w:r w:rsidRPr="0039411E">
        <w:t xml:space="preserve"> (2000)  149.</w:t>
      </w:r>
    </w:p>
    <w:p w14:paraId="2A42CE0A" w14:textId="77777777" w:rsidR="0039411E" w:rsidRPr="0039411E" w:rsidRDefault="0039411E" w:rsidP="0039411E">
      <w:pPr>
        <w:pStyle w:val="EndNoteBibliography"/>
        <w:spacing w:after="0"/>
      </w:pPr>
      <w:r w:rsidRPr="0039411E">
        <w:t>[38]</w:t>
      </w:r>
      <w:r w:rsidRPr="0039411E">
        <w:tab/>
        <w:t xml:space="preserve">M. Saito, N. Arimura, K. Hayamizu, T. Okada, </w:t>
      </w:r>
      <w:r w:rsidRPr="0039411E">
        <w:rPr>
          <w:i/>
        </w:rPr>
        <w:t>The Journal of Physical Chemistry B</w:t>
      </w:r>
      <w:r w:rsidRPr="0039411E">
        <w:t xml:space="preserve"> </w:t>
      </w:r>
      <w:r w:rsidRPr="0039411E">
        <w:rPr>
          <w:b/>
        </w:rPr>
        <w:t>108</w:t>
      </w:r>
      <w:r w:rsidRPr="0039411E">
        <w:t xml:space="preserve"> (2004) (41) 16064.</w:t>
      </w:r>
    </w:p>
    <w:p w14:paraId="755818C3" w14:textId="77777777" w:rsidR="0039411E" w:rsidRPr="0039411E" w:rsidRDefault="0039411E" w:rsidP="0039411E">
      <w:pPr>
        <w:pStyle w:val="EndNoteBibliography"/>
        <w:spacing w:after="0"/>
      </w:pPr>
      <w:r w:rsidRPr="0039411E">
        <w:t>[39]</w:t>
      </w:r>
      <w:r w:rsidRPr="0039411E">
        <w:tab/>
        <w:t xml:space="preserve">T.J. Peckham, J. Schmeissert, S. Holdcroft, </w:t>
      </w:r>
      <w:r w:rsidRPr="0039411E">
        <w:rPr>
          <w:i/>
        </w:rPr>
        <w:t>Journal of Physical Chemistry B</w:t>
      </w:r>
      <w:r w:rsidRPr="0039411E">
        <w:t xml:space="preserve"> </w:t>
      </w:r>
      <w:r w:rsidRPr="0039411E">
        <w:rPr>
          <w:b/>
        </w:rPr>
        <w:t>112</w:t>
      </w:r>
      <w:r w:rsidRPr="0039411E">
        <w:t xml:space="preserve"> (2008) (10) 2848.</w:t>
      </w:r>
    </w:p>
    <w:p w14:paraId="5236BF4F" w14:textId="77777777" w:rsidR="0039411E" w:rsidRPr="0041699E" w:rsidRDefault="0039411E" w:rsidP="0039411E">
      <w:pPr>
        <w:pStyle w:val="EndNoteBibliography"/>
        <w:spacing w:after="0"/>
        <w:rPr>
          <w:lang w:val="fr-FR"/>
        </w:rPr>
      </w:pPr>
      <w:r w:rsidRPr="0041699E">
        <w:rPr>
          <w:lang w:val="fr-FR"/>
        </w:rPr>
        <w:t>[40]</w:t>
      </w:r>
      <w:r w:rsidRPr="0041699E">
        <w:rPr>
          <w:lang w:val="fr-FR"/>
        </w:rPr>
        <w:tab/>
        <w:t xml:space="preserve">M.L. Di Vona, L. Pasquini, R. Narducci, K. Pelzer, A. Donnadio, M. Casciola, P. Knauth, </w:t>
      </w:r>
      <w:r w:rsidRPr="0041699E">
        <w:rPr>
          <w:i/>
          <w:lang w:val="fr-FR"/>
        </w:rPr>
        <w:t>J. Power Sources</w:t>
      </w:r>
      <w:r w:rsidRPr="0041699E">
        <w:rPr>
          <w:lang w:val="fr-FR"/>
        </w:rPr>
        <w:t xml:space="preserve"> </w:t>
      </w:r>
      <w:r w:rsidRPr="0041699E">
        <w:rPr>
          <w:b/>
          <w:lang w:val="fr-FR"/>
        </w:rPr>
        <w:t>243</w:t>
      </w:r>
      <w:r w:rsidRPr="0041699E">
        <w:rPr>
          <w:lang w:val="fr-FR"/>
        </w:rPr>
        <w:t xml:space="preserve"> (2013)  488.</w:t>
      </w:r>
    </w:p>
    <w:p w14:paraId="377E2B61" w14:textId="77777777" w:rsidR="0039411E" w:rsidRPr="0041699E" w:rsidRDefault="0039411E" w:rsidP="0039411E">
      <w:pPr>
        <w:pStyle w:val="EndNoteBibliography"/>
        <w:spacing w:after="0"/>
        <w:rPr>
          <w:lang w:val="fr-FR"/>
        </w:rPr>
      </w:pPr>
      <w:r w:rsidRPr="0041699E">
        <w:rPr>
          <w:lang w:val="fr-FR"/>
        </w:rPr>
        <w:t>[41]</w:t>
      </w:r>
      <w:r w:rsidRPr="0041699E">
        <w:rPr>
          <w:lang w:val="fr-FR"/>
        </w:rPr>
        <w:tab/>
        <w:t xml:space="preserve">P. Knauth, L. Pasquini, B. Maranesi, K. Pelzer, R. Polini, M.L. Di Vona, </w:t>
      </w:r>
      <w:r w:rsidRPr="0041699E">
        <w:rPr>
          <w:i/>
          <w:lang w:val="fr-FR"/>
        </w:rPr>
        <w:t>Fuel Cells</w:t>
      </w:r>
      <w:r w:rsidRPr="0041699E">
        <w:rPr>
          <w:lang w:val="fr-FR"/>
        </w:rPr>
        <w:t xml:space="preserve"> </w:t>
      </w:r>
      <w:r w:rsidRPr="0041699E">
        <w:rPr>
          <w:b/>
          <w:lang w:val="fr-FR"/>
        </w:rPr>
        <w:t>13</w:t>
      </w:r>
      <w:r w:rsidRPr="0041699E">
        <w:rPr>
          <w:lang w:val="fr-FR"/>
        </w:rPr>
        <w:t xml:space="preserve"> (2013) (1) 79.</w:t>
      </w:r>
    </w:p>
    <w:p w14:paraId="51724BB6" w14:textId="77777777" w:rsidR="0039411E" w:rsidRPr="0039411E" w:rsidRDefault="0039411E" w:rsidP="0039411E">
      <w:pPr>
        <w:pStyle w:val="EndNoteBibliography"/>
        <w:spacing w:after="0"/>
      </w:pPr>
      <w:r w:rsidRPr="0039411E">
        <w:t>[42]</w:t>
      </w:r>
      <w:r w:rsidRPr="0039411E">
        <w:tab/>
        <w:t xml:space="preserve">P. Knauth, M.L. Di Vona, </w:t>
      </w:r>
      <w:r w:rsidRPr="0039411E">
        <w:rPr>
          <w:i/>
        </w:rPr>
        <w:t>Solid State Ionics</w:t>
      </w:r>
      <w:r w:rsidRPr="0039411E">
        <w:t xml:space="preserve"> </w:t>
      </w:r>
      <w:r w:rsidRPr="0039411E">
        <w:rPr>
          <w:b/>
        </w:rPr>
        <w:t>225</w:t>
      </w:r>
      <w:r w:rsidRPr="0039411E">
        <w:t xml:space="preserve"> (2012)  255.</w:t>
      </w:r>
    </w:p>
    <w:p w14:paraId="3A1E04C6" w14:textId="77777777" w:rsidR="0039411E" w:rsidRPr="0039411E" w:rsidRDefault="0039411E" w:rsidP="0039411E">
      <w:pPr>
        <w:pStyle w:val="EndNoteBibliography"/>
        <w:spacing w:after="0"/>
      </w:pPr>
      <w:r w:rsidRPr="0039411E">
        <w:t>[43]</w:t>
      </w:r>
      <w:r w:rsidRPr="0039411E">
        <w:tab/>
        <w:t xml:space="preserve">P. Knauth, </w:t>
      </w:r>
      <w:r w:rsidRPr="0039411E">
        <w:rPr>
          <w:i/>
        </w:rPr>
        <w:t>Solid State Ionics</w:t>
      </w:r>
      <w:r w:rsidRPr="0039411E">
        <w:t xml:space="preserve"> </w:t>
      </w:r>
      <w:r w:rsidRPr="0039411E">
        <w:rPr>
          <w:b/>
        </w:rPr>
        <w:t>180</w:t>
      </w:r>
      <w:r w:rsidRPr="0039411E">
        <w:t xml:space="preserve"> (2009) (14-16) 911.</w:t>
      </w:r>
    </w:p>
    <w:p w14:paraId="1585FB46" w14:textId="77777777" w:rsidR="0039411E" w:rsidRPr="0039411E" w:rsidRDefault="0039411E" w:rsidP="0039411E">
      <w:pPr>
        <w:pStyle w:val="EndNoteBibliography"/>
        <w:spacing w:after="0"/>
      </w:pPr>
      <w:r w:rsidRPr="0039411E">
        <w:t>[44]</w:t>
      </w:r>
      <w:r w:rsidRPr="0039411E">
        <w:tab/>
        <w:t xml:space="preserve">J.B. Bates, N.J. Dudney, B. Neudecker, A. Ueda, C.D. Evans, </w:t>
      </w:r>
      <w:r w:rsidRPr="0039411E">
        <w:rPr>
          <w:i/>
        </w:rPr>
        <w:t>Solid State Ionics</w:t>
      </w:r>
      <w:r w:rsidRPr="0039411E">
        <w:t xml:space="preserve"> </w:t>
      </w:r>
      <w:r w:rsidRPr="0039411E">
        <w:rPr>
          <w:b/>
        </w:rPr>
        <w:t>135</w:t>
      </w:r>
      <w:r w:rsidRPr="0039411E">
        <w:t xml:space="preserve"> (2000) (1-4) 33.</w:t>
      </w:r>
    </w:p>
    <w:p w14:paraId="7CC69036" w14:textId="77777777" w:rsidR="0039411E" w:rsidRPr="0041699E" w:rsidRDefault="0039411E" w:rsidP="0039411E">
      <w:pPr>
        <w:pStyle w:val="EndNoteBibliography"/>
        <w:spacing w:after="0"/>
        <w:rPr>
          <w:lang w:val="fr-FR"/>
        </w:rPr>
      </w:pPr>
      <w:r w:rsidRPr="0041699E">
        <w:rPr>
          <w:lang w:val="fr-FR"/>
        </w:rPr>
        <w:t>[45]</w:t>
      </w:r>
      <w:r w:rsidRPr="0041699E">
        <w:rPr>
          <w:lang w:val="fr-FR"/>
        </w:rPr>
        <w:tab/>
        <w:t xml:space="preserve">H. Mahdjoub, S. Roualdes, P. Sistat, N. Pradeilles, J. Durand, G. Pourcelly, </w:t>
      </w:r>
      <w:r w:rsidRPr="0041699E">
        <w:rPr>
          <w:i/>
          <w:lang w:val="fr-FR"/>
        </w:rPr>
        <w:t>Fuel Cells</w:t>
      </w:r>
      <w:r w:rsidRPr="0041699E">
        <w:rPr>
          <w:lang w:val="fr-FR"/>
        </w:rPr>
        <w:t xml:space="preserve"> </w:t>
      </w:r>
      <w:r w:rsidRPr="0041699E">
        <w:rPr>
          <w:b/>
          <w:lang w:val="fr-FR"/>
        </w:rPr>
        <w:t>5</w:t>
      </w:r>
      <w:r w:rsidRPr="0041699E">
        <w:rPr>
          <w:lang w:val="fr-FR"/>
        </w:rPr>
        <w:t xml:space="preserve"> (2005) (2) 277.</w:t>
      </w:r>
    </w:p>
    <w:p w14:paraId="14540B01" w14:textId="77777777" w:rsidR="0039411E" w:rsidRPr="0039411E" w:rsidRDefault="0039411E" w:rsidP="0039411E">
      <w:pPr>
        <w:pStyle w:val="EndNoteBibliography"/>
        <w:spacing w:after="0"/>
      </w:pPr>
      <w:r w:rsidRPr="0039411E">
        <w:t>[46]</w:t>
      </w:r>
      <w:r w:rsidRPr="0039411E">
        <w:tab/>
        <w:t xml:space="preserve">S. Aeiyach, P.C. Lacaze, </w:t>
      </w:r>
      <w:r w:rsidRPr="0039411E">
        <w:rPr>
          <w:i/>
        </w:rPr>
        <w:t>Polymer</w:t>
      </w:r>
      <w:r w:rsidRPr="0039411E">
        <w:t xml:space="preserve"> </w:t>
      </w:r>
      <w:r w:rsidRPr="0039411E">
        <w:rPr>
          <w:b/>
        </w:rPr>
        <w:t>30</w:t>
      </w:r>
      <w:r w:rsidRPr="0039411E">
        <w:t xml:space="preserve"> (1989) (4) 752.</w:t>
      </w:r>
    </w:p>
    <w:p w14:paraId="005656A3" w14:textId="77777777" w:rsidR="0039411E" w:rsidRPr="0039411E" w:rsidRDefault="0039411E" w:rsidP="0039411E">
      <w:pPr>
        <w:pStyle w:val="EndNoteBibliography"/>
        <w:spacing w:after="0"/>
      </w:pPr>
      <w:r w:rsidRPr="0039411E">
        <w:t>[47]</w:t>
      </w:r>
      <w:r w:rsidRPr="0039411E">
        <w:tab/>
        <w:t xml:space="preserve">S. Aeiyach, P.C. Lacaze, </w:t>
      </w:r>
      <w:r w:rsidRPr="0039411E">
        <w:rPr>
          <w:i/>
        </w:rPr>
        <w:t>Journal of Polymer Science Part a-Polymer Chemistry</w:t>
      </w:r>
      <w:r w:rsidRPr="0039411E">
        <w:t xml:space="preserve"> </w:t>
      </w:r>
      <w:r w:rsidRPr="0039411E">
        <w:rPr>
          <w:b/>
        </w:rPr>
        <w:t>27</w:t>
      </w:r>
      <w:r w:rsidRPr="0039411E">
        <w:t xml:space="preserve"> (1989) (2) 515.</w:t>
      </w:r>
    </w:p>
    <w:p w14:paraId="2295018A" w14:textId="77777777" w:rsidR="0039411E" w:rsidRPr="0039411E" w:rsidRDefault="0039411E" w:rsidP="0039411E">
      <w:pPr>
        <w:pStyle w:val="EndNoteBibliography"/>
        <w:spacing w:after="0"/>
      </w:pPr>
      <w:r w:rsidRPr="0039411E">
        <w:t>[48]</w:t>
      </w:r>
      <w:r w:rsidRPr="0039411E">
        <w:tab/>
        <w:t xml:space="preserve">U. Akbulut, J.E. Fernandez, R.L. Birke, </w:t>
      </w:r>
      <w:r w:rsidRPr="0039411E">
        <w:rPr>
          <w:i/>
        </w:rPr>
        <w:t>Journal of Polymer Science Part a-Polymer Chemistry</w:t>
      </w:r>
      <w:r w:rsidRPr="0039411E">
        <w:t xml:space="preserve"> </w:t>
      </w:r>
      <w:r w:rsidRPr="0039411E">
        <w:rPr>
          <w:b/>
        </w:rPr>
        <w:t>13</w:t>
      </w:r>
      <w:r w:rsidRPr="0039411E">
        <w:t xml:space="preserve"> (1975) (1) 133.</w:t>
      </w:r>
    </w:p>
    <w:p w14:paraId="5797C07E" w14:textId="77777777" w:rsidR="0039411E" w:rsidRPr="0039411E" w:rsidRDefault="0039411E" w:rsidP="0039411E">
      <w:pPr>
        <w:pStyle w:val="EndNoteBibliography"/>
        <w:spacing w:after="0"/>
      </w:pPr>
      <w:r w:rsidRPr="0039411E">
        <w:t>[49]</w:t>
      </w:r>
      <w:r w:rsidRPr="0039411E">
        <w:tab/>
        <w:t xml:space="preserve">J.W. Breitenbach, F. Sommer, G. Unger, </w:t>
      </w:r>
      <w:r w:rsidRPr="0039411E">
        <w:rPr>
          <w:i/>
        </w:rPr>
        <w:t>Monatshefte Fur Chemie</w:t>
      </w:r>
      <w:r w:rsidRPr="0039411E">
        <w:t xml:space="preserve"> </w:t>
      </w:r>
      <w:r w:rsidRPr="0039411E">
        <w:rPr>
          <w:b/>
        </w:rPr>
        <w:t>107</w:t>
      </w:r>
      <w:r w:rsidRPr="0039411E">
        <w:t xml:space="preserve"> (1976) (2) 359.</w:t>
      </w:r>
    </w:p>
    <w:p w14:paraId="2A606E23" w14:textId="77777777" w:rsidR="0039411E" w:rsidRPr="0039411E" w:rsidRDefault="0039411E" w:rsidP="0039411E">
      <w:pPr>
        <w:pStyle w:val="EndNoteBibliography"/>
        <w:spacing w:after="0"/>
      </w:pPr>
      <w:r w:rsidRPr="0039411E">
        <w:t>[50]</w:t>
      </w:r>
      <w:r w:rsidRPr="0039411E">
        <w:tab/>
        <w:t xml:space="preserve">S.L. Cram, G.M. Spinks, G.G. Wallace, H.R. Brown, </w:t>
      </w:r>
      <w:r w:rsidRPr="0039411E">
        <w:rPr>
          <w:i/>
        </w:rPr>
        <w:t>Electrochimica Acta</w:t>
      </w:r>
      <w:r w:rsidRPr="0039411E">
        <w:t xml:space="preserve"> </w:t>
      </w:r>
      <w:r w:rsidRPr="0039411E">
        <w:rPr>
          <w:b/>
        </w:rPr>
        <w:t>47</w:t>
      </w:r>
      <w:r w:rsidRPr="0039411E">
        <w:t xml:space="preserve"> (2002) (12) 1935.</w:t>
      </w:r>
    </w:p>
    <w:p w14:paraId="28201B8C" w14:textId="77777777" w:rsidR="0039411E" w:rsidRPr="0039411E" w:rsidRDefault="0039411E" w:rsidP="0039411E">
      <w:pPr>
        <w:pStyle w:val="EndNoteBibliography"/>
        <w:spacing w:after="0"/>
      </w:pPr>
      <w:r w:rsidRPr="0039411E">
        <w:t>[51]</w:t>
      </w:r>
      <w:r w:rsidRPr="0039411E">
        <w:tab/>
        <w:t xml:space="preserve">N.A. Kyeremateng, F. Dumur, P. Knauth, B. Pecquenard, T. Djenizian, </w:t>
      </w:r>
      <w:r w:rsidRPr="0039411E">
        <w:rPr>
          <w:i/>
        </w:rPr>
        <w:t>Electrochem. Commun.</w:t>
      </w:r>
      <w:r w:rsidRPr="0039411E">
        <w:t xml:space="preserve"> </w:t>
      </w:r>
      <w:r w:rsidRPr="0039411E">
        <w:rPr>
          <w:b/>
        </w:rPr>
        <w:t>13</w:t>
      </w:r>
      <w:r w:rsidRPr="0039411E">
        <w:t xml:space="preserve"> (2011) (8) 894.</w:t>
      </w:r>
    </w:p>
    <w:p w14:paraId="051966A7" w14:textId="77777777" w:rsidR="0039411E" w:rsidRPr="0039411E" w:rsidRDefault="0039411E" w:rsidP="0039411E">
      <w:pPr>
        <w:pStyle w:val="EndNoteBibliography"/>
        <w:spacing w:after="0"/>
      </w:pPr>
      <w:r w:rsidRPr="0039411E">
        <w:t>[52]</w:t>
      </w:r>
      <w:r w:rsidRPr="0039411E">
        <w:tab/>
        <w:t xml:space="preserve">N. Plylahan, N.A. Kyeremateng, M. Eyraud, F. Dumur, H. Martinez, L. Santinacci, P. Knauth, T. Djenizian, </w:t>
      </w:r>
      <w:r w:rsidRPr="0039411E">
        <w:rPr>
          <w:i/>
        </w:rPr>
        <w:t>Nanoscale Research Letters</w:t>
      </w:r>
      <w:r w:rsidRPr="0039411E">
        <w:t xml:space="preserve"> </w:t>
      </w:r>
      <w:r w:rsidRPr="0039411E">
        <w:rPr>
          <w:b/>
        </w:rPr>
        <w:t>7</w:t>
      </w:r>
      <w:r w:rsidRPr="0039411E">
        <w:t xml:space="preserve"> (2012)  1.</w:t>
      </w:r>
    </w:p>
    <w:p w14:paraId="6BBEEF54" w14:textId="77777777" w:rsidR="0039411E" w:rsidRPr="0039411E" w:rsidRDefault="0039411E" w:rsidP="0039411E">
      <w:pPr>
        <w:pStyle w:val="EndNoteBibliography"/>
        <w:spacing w:after="0"/>
      </w:pPr>
      <w:r w:rsidRPr="0039411E">
        <w:t>[53]</w:t>
      </w:r>
      <w:r w:rsidRPr="0039411E">
        <w:tab/>
        <w:t xml:space="preserve">N. Plylahan, S. Maria, T.N.T. Phan, M. Letiche, H. Martinez, C. Courreges, P. Knauth, T. Djenizian, </w:t>
      </w:r>
      <w:r w:rsidRPr="0039411E">
        <w:rPr>
          <w:i/>
        </w:rPr>
        <w:t>Nanoscale Research Letters</w:t>
      </w:r>
      <w:r w:rsidRPr="0039411E">
        <w:t xml:space="preserve"> </w:t>
      </w:r>
      <w:r w:rsidRPr="0039411E">
        <w:rPr>
          <w:b/>
        </w:rPr>
        <w:t>9</w:t>
      </w:r>
      <w:r w:rsidRPr="0039411E">
        <w:t xml:space="preserve"> (2014)  8.</w:t>
      </w:r>
    </w:p>
    <w:p w14:paraId="6EF4E17E" w14:textId="77777777" w:rsidR="0039411E" w:rsidRPr="0039411E" w:rsidRDefault="0039411E" w:rsidP="0039411E">
      <w:pPr>
        <w:pStyle w:val="EndNoteBibliography"/>
        <w:spacing w:after="0"/>
      </w:pPr>
      <w:r w:rsidRPr="0039411E">
        <w:t>[54]</w:t>
      </w:r>
      <w:r w:rsidRPr="0039411E">
        <w:tab/>
        <w:t xml:space="preserve">M. Braglia, I.V. Ferrari, F. Vacandio, P. Knauth, M.L. Di Vona, </w:t>
      </w:r>
      <w:r w:rsidRPr="0039411E">
        <w:rPr>
          <w:i/>
        </w:rPr>
        <w:t>Chemistryselect</w:t>
      </w:r>
      <w:r w:rsidRPr="0039411E">
        <w:t xml:space="preserve"> </w:t>
      </w:r>
      <w:r w:rsidRPr="0039411E">
        <w:rPr>
          <w:b/>
        </w:rPr>
        <w:t>1</w:t>
      </w:r>
      <w:r w:rsidRPr="0039411E">
        <w:t xml:space="preserve"> (2016) (12) 3114.</w:t>
      </w:r>
    </w:p>
    <w:p w14:paraId="77B9F822" w14:textId="77777777" w:rsidR="0039411E" w:rsidRPr="0039411E" w:rsidRDefault="0039411E" w:rsidP="0039411E">
      <w:pPr>
        <w:pStyle w:val="EndNoteBibliography"/>
        <w:spacing w:after="0"/>
      </w:pPr>
      <w:r w:rsidRPr="0039411E">
        <w:t>[55]</w:t>
      </w:r>
      <w:r w:rsidRPr="0039411E">
        <w:tab/>
        <w:t xml:space="preserve">H.Y. Hou, F. Vacandio, M.L. Di Vona, P. Knauth, </w:t>
      </w:r>
      <w:r w:rsidRPr="0039411E">
        <w:rPr>
          <w:i/>
        </w:rPr>
        <w:t>Journal of Applied Polymer Science</w:t>
      </w:r>
      <w:r w:rsidRPr="0039411E">
        <w:t xml:space="preserve"> </w:t>
      </w:r>
      <w:r w:rsidRPr="0039411E">
        <w:rPr>
          <w:b/>
        </w:rPr>
        <w:t>129</w:t>
      </w:r>
      <w:r w:rsidRPr="0039411E">
        <w:t xml:space="preserve"> (2013) (3) 1151.</w:t>
      </w:r>
    </w:p>
    <w:p w14:paraId="5A45BDB2" w14:textId="77777777" w:rsidR="0039411E" w:rsidRPr="0039411E" w:rsidRDefault="0039411E" w:rsidP="0039411E">
      <w:pPr>
        <w:pStyle w:val="EndNoteBibliography"/>
        <w:spacing w:after="0"/>
      </w:pPr>
      <w:r w:rsidRPr="0039411E">
        <w:t>[56]</w:t>
      </w:r>
      <w:r w:rsidRPr="0039411E">
        <w:tab/>
        <w:t xml:space="preserve">M. Braglia, I.V. Ferrari, L. Pasquini, T. Djenizian, M. Sette, M.L. Di Vona, P. Knauth, </w:t>
      </w:r>
      <w:r w:rsidRPr="0039411E">
        <w:rPr>
          <w:i/>
        </w:rPr>
        <w:t>Electrochimica Acta</w:t>
      </w:r>
      <w:r w:rsidRPr="0039411E">
        <w:t xml:space="preserve"> </w:t>
      </w:r>
      <w:r w:rsidRPr="0039411E">
        <w:rPr>
          <w:b/>
        </w:rPr>
        <w:t>265</w:t>
      </w:r>
      <w:r w:rsidRPr="0039411E">
        <w:t xml:space="preserve"> (2018)  78.</w:t>
      </w:r>
    </w:p>
    <w:p w14:paraId="385F25E1" w14:textId="77777777" w:rsidR="0039411E" w:rsidRPr="0039411E" w:rsidRDefault="0039411E" w:rsidP="0039411E">
      <w:pPr>
        <w:pStyle w:val="EndNoteBibliography"/>
        <w:spacing w:after="0"/>
      </w:pPr>
      <w:r w:rsidRPr="0039411E">
        <w:lastRenderedPageBreak/>
        <w:t>[57]</w:t>
      </w:r>
      <w:r w:rsidRPr="0039411E">
        <w:tab/>
        <w:t xml:space="preserve">J. Coates, In: R.A. Meyers, Editor, </w:t>
      </w:r>
      <w:r w:rsidRPr="0039411E">
        <w:rPr>
          <w:i/>
        </w:rPr>
        <w:t>Encyclopedia of Analytical Chemistry</w:t>
      </w:r>
      <w:r w:rsidRPr="0039411E">
        <w:t>, John Wiley &amp; Sons Ltd (2006), p.10815–10837.</w:t>
      </w:r>
    </w:p>
    <w:p w14:paraId="7EA48FF0" w14:textId="77777777" w:rsidR="0039411E" w:rsidRPr="0039411E" w:rsidRDefault="0039411E" w:rsidP="0039411E">
      <w:pPr>
        <w:pStyle w:val="EndNoteBibliography"/>
        <w:spacing w:after="0"/>
      </w:pPr>
      <w:r w:rsidRPr="0039411E">
        <w:t>[58]</w:t>
      </w:r>
      <w:r w:rsidRPr="0039411E">
        <w:tab/>
        <w:t xml:space="preserve">V.M. Zolotarev, </w:t>
      </w:r>
      <w:r w:rsidRPr="0039411E">
        <w:rPr>
          <w:i/>
        </w:rPr>
        <w:t>Opt. Spectrosc.</w:t>
      </w:r>
      <w:r w:rsidRPr="0039411E">
        <w:t xml:space="preserve"> </w:t>
      </w:r>
      <w:r w:rsidRPr="0039411E">
        <w:rPr>
          <w:b/>
        </w:rPr>
        <w:t>122</w:t>
      </w:r>
      <w:r w:rsidRPr="0039411E">
        <w:t xml:space="preserve"> (2017) (5) 749.</w:t>
      </w:r>
    </w:p>
    <w:p w14:paraId="1E5D7332" w14:textId="77777777" w:rsidR="0039411E" w:rsidRPr="0039411E" w:rsidRDefault="0039411E" w:rsidP="0039411E">
      <w:pPr>
        <w:pStyle w:val="EndNoteBibliography"/>
        <w:spacing w:after="0"/>
      </w:pPr>
      <w:r w:rsidRPr="0039411E">
        <w:t>[59]</w:t>
      </w:r>
      <w:r w:rsidRPr="0039411E">
        <w:tab/>
        <w:t xml:space="preserve">M.L. Di Vona, M. Casciola, A. Donnadio, M. Nocchetti, L. Pasquini, R. Narducci, P. Knauth, </w:t>
      </w:r>
      <w:r w:rsidRPr="0039411E">
        <w:rPr>
          <w:i/>
        </w:rPr>
        <w:t>Int. J. Hydrogen Energy</w:t>
      </w:r>
      <w:r w:rsidRPr="0039411E">
        <w:t xml:space="preserve"> </w:t>
      </w:r>
      <w:r w:rsidRPr="0039411E">
        <w:rPr>
          <w:b/>
        </w:rPr>
        <w:t>42</w:t>
      </w:r>
      <w:r w:rsidRPr="0039411E">
        <w:t xml:space="preserve"> (2017) (5) 3197.</w:t>
      </w:r>
    </w:p>
    <w:p w14:paraId="12F63E07" w14:textId="77777777" w:rsidR="0039411E" w:rsidRPr="0039411E" w:rsidRDefault="0039411E" w:rsidP="0039411E">
      <w:pPr>
        <w:pStyle w:val="EndNoteBibliography"/>
        <w:spacing w:after="0"/>
      </w:pPr>
      <w:r w:rsidRPr="0039411E">
        <w:t>[60]</w:t>
      </w:r>
      <w:r w:rsidRPr="0039411E">
        <w:tab/>
        <w:t xml:space="preserve">C.H. Hamann, A. Hamnett, W. Vielstich, </w:t>
      </w:r>
      <w:r w:rsidRPr="0039411E">
        <w:rPr>
          <w:i/>
        </w:rPr>
        <w:t>Electrochemistry</w:t>
      </w:r>
      <w:r w:rsidRPr="0039411E">
        <w:t>, Wiley-VCH, Weinheim (2007).</w:t>
      </w:r>
    </w:p>
    <w:p w14:paraId="04EEB4AD" w14:textId="77777777" w:rsidR="0039411E" w:rsidRPr="0039411E" w:rsidRDefault="0039411E" w:rsidP="0039411E">
      <w:pPr>
        <w:pStyle w:val="EndNoteBibliography"/>
        <w:spacing w:after="0"/>
      </w:pPr>
      <w:r w:rsidRPr="0039411E">
        <w:t>[61]</w:t>
      </w:r>
      <w:r w:rsidRPr="0039411E">
        <w:tab/>
        <w:t xml:space="preserve">G.S. Manning, </w:t>
      </w:r>
      <w:r w:rsidRPr="0039411E">
        <w:rPr>
          <w:i/>
        </w:rPr>
        <w:t>Accounts of Chemical Research</w:t>
      </w:r>
      <w:r w:rsidRPr="0039411E">
        <w:t xml:space="preserve"> </w:t>
      </w:r>
      <w:r w:rsidRPr="0039411E">
        <w:rPr>
          <w:b/>
        </w:rPr>
        <w:t>12</w:t>
      </w:r>
      <w:r w:rsidRPr="0039411E">
        <w:t xml:space="preserve"> (1979) (12) 443.</w:t>
      </w:r>
    </w:p>
    <w:p w14:paraId="19843D96" w14:textId="77777777" w:rsidR="0039411E" w:rsidRPr="0039411E" w:rsidRDefault="0039411E" w:rsidP="0039411E">
      <w:pPr>
        <w:pStyle w:val="EndNoteBibliography"/>
        <w:spacing w:after="0"/>
      </w:pPr>
      <w:r w:rsidRPr="0039411E">
        <w:t>[62]</w:t>
      </w:r>
      <w:r w:rsidRPr="0039411E">
        <w:tab/>
        <w:t xml:space="preserve">R.M. Fuoss, </w:t>
      </w:r>
      <w:r w:rsidRPr="0039411E">
        <w:rPr>
          <w:i/>
        </w:rPr>
        <w:t>Journal of the American Chemical Society</w:t>
      </w:r>
      <w:r w:rsidRPr="0039411E">
        <w:t xml:space="preserve"> </w:t>
      </w:r>
      <w:r w:rsidRPr="0039411E">
        <w:rPr>
          <w:b/>
        </w:rPr>
        <w:t>80</w:t>
      </w:r>
      <w:r w:rsidRPr="0039411E">
        <w:t xml:space="preserve"> (1958) (19) 5059.</w:t>
      </w:r>
    </w:p>
    <w:p w14:paraId="5F025D0E" w14:textId="77777777" w:rsidR="0039411E" w:rsidRPr="0039411E" w:rsidRDefault="0039411E" w:rsidP="0039411E">
      <w:pPr>
        <w:pStyle w:val="EndNoteBibliography"/>
        <w:spacing w:after="0"/>
      </w:pPr>
      <w:r w:rsidRPr="0039411E">
        <w:t>[63]</w:t>
      </w:r>
      <w:r w:rsidRPr="0039411E">
        <w:tab/>
        <w:t xml:space="preserve">N. Epstein, </w:t>
      </w:r>
      <w:r w:rsidRPr="0039411E">
        <w:rPr>
          <w:i/>
        </w:rPr>
        <w:t>Chemical Engineering Science</w:t>
      </w:r>
      <w:r w:rsidRPr="0039411E">
        <w:t xml:space="preserve"> </w:t>
      </w:r>
      <w:r w:rsidRPr="0039411E">
        <w:rPr>
          <w:b/>
        </w:rPr>
        <w:t>44</w:t>
      </w:r>
      <w:r w:rsidRPr="0039411E">
        <w:t xml:space="preserve"> (1989) (3) 777.</w:t>
      </w:r>
    </w:p>
    <w:p w14:paraId="5DF6A75F" w14:textId="77777777" w:rsidR="0039411E" w:rsidRPr="0039411E" w:rsidRDefault="0039411E" w:rsidP="0039411E">
      <w:pPr>
        <w:pStyle w:val="EndNoteBibliography"/>
        <w:spacing w:after="0"/>
      </w:pPr>
      <w:r w:rsidRPr="0039411E">
        <w:t>[64]</w:t>
      </w:r>
      <w:r w:rsidRPr="0039411E">
        <w:tab/>
        <w:t xml:space="preserve">M.P. Rodgers, Z.Q. Shi, S. Holdcroft, </w:t>
      </w:r>
      <w:r w:rsidRPr="0039411E">
        <w:rPr>
          <w:i/>
        </w:rPr>
        <w:t>Journal of Membrane Science</w:t>
      </w:r>
      <w:r w:rsidRPr="0039411E">
        <w:t xml:space="preserve"> </w:t>
      </w:r>
      <w:r w:rsidRPr="0039411E">
        <w:rPr>
          <w:b/>
        </w:rPr>
        <w:t>325</w:t>
      </w:r>
      <w:r w:rsidRPr="0039411E">
        <w:t xml:space="preserve"> (2008) (1) 346.</w:t>
      </w:r>
    </w:p>
    <w:p w14:paraId="730101AA" w14:textId="77777777" w:rsidR="0039411E" w:rsidRPr="0039411E" w:rsidRDefault="0039411E" w:rsidP="0039411E">
      <w:pPr>
        <w:pStyle w:val="EndNoteBibliography"/>
        <w:spacing w:after="0"/>
      </w:pPr>
      <w:r w:rsidRPr="0039411E">
        <w:t>[65]</w:t>
      </w:r>
      <w:r w:rsidRPr="0039411E">
        <w:tab/>
        <w:t xml:space="preserve">A. Bunde, W. Dieterich, E. Roman, </w:t>
      </w:r>
      <w:r w:rsidRPr="0039411E">
        <w:rPr>
          <w:i/>
        </w:rPr>
        <w:t>Physical Review Letters</w:t>
      </w:r>
      <w:r w:rsidRPr="0039411E">
        <w:t xml:space="preserve"> </w:t>
      </w:r>
      <w:r w:rsidRPr="0039411E">
        <w:rPr>
          <w:b/>
        </w:rPr>
        <w:t>55</w:t>
      </w:r>
      <w:r w:rsidRPr="0039411E">
        <w:t xml:space="preserve"> (1985) (1) 5.</w:t>
      </w:r>
    </w:p>
    <w:p w14:paraId="7643D190" w14:textId="77777777" w:rsidR="0039411E" w:rsidRPr="0039411E" w:rsidRDefault="0039411E" w:rsidP="0039411E">
      <w:pPr>
        <w:pStyle w:val="EndNoteBibliography"/>
        <w:spacing w:after="0"/>
      </w:pPr>
      <w:r w:rsidRPr="0039411E">
        <w:t>[66]</w:t>
      </w:r>
      <w:r w:rsidRPr="0039411E">
        <w:tab/>
        <w:t xml:space="preserve">G. Gebel, </w:t>
      </w:r>
      <w:r w:rsidRPr="0039411E">
        <w:rPr>
          <w:i/>
        </w:rPr>
        <w:t>Macromolecules</w:t>
      </w:r>
      <w:r w:rsidRPr="0039411E">
        <w:t xml:space="preserve"> </w:t>
      </w:r>
      <w:r w:rsidRPr="0039411E">
        <w:rPr>
          <w:b/>
        </w:rPr>
        <w:t>46</w:t>
      </w:r>
      <w:r w:rsidRPr="0039411E">
        <w:t xml:space="preserve"> (2013) (15) 6057.</w:t>
      </w:r>
    </w:p>
    <w:p w14:paraId="72C1A775" w14:textId="77777777" w:rsidR="0039411E" w:rsidRPr="0039411E" w:rsidRDefault="0039411E" w:rsidP="0039411E">
      <w:pPr>
        <w:pStyle w:val="EndNoteBibliography"/>
        <w:spacing w:after="0"/>
      </w:pPr>
      <w:r w:rsidRPr="0039411E">
        <w:t>[67]</w:t>
      </w:r>
      <w:r w:rsidRPr="0039411E">
        <w:tab/>
        <w:t xml:space="preserve">S.J. Paddison, </w:t>
      </w:r>
      <w:r w:rsidRPr="0039411E">
        <w:rPr>
          <w:i/>
        </w:rPr>
        <w:t>Annual Review of Materials Research</w:t>
      </w:r>
      <w:r w:rsidRPr="0039411E">
        <w:t xml:space="preserve"> </w:t>
      </w:r>
      <w:r w:rsidRPr="0039411E">
        <w:rPr>
          <w:b/>
        </w:rPr>
        <w:t>33</w:t>
      </w:r>
      <w:r w:rsidRPr="0039411E">
        <w:t xml:space="preserve"> (2003)  289.</w:t>
      </w:r>
    </w:p>
    <w:p w14:paraId="6BA70102" w14:textId="77777777" w:rsidR="0039411E" w:rsidRPr="0039411E" w:rsidRDefault="0039411E" w:rsidP="0039411E">
      <w:pPr>
        <w:pStyle w:val="EndNoteBibliography"/>
        <w:spacing w:after="0"/>
      </w:pPr>
      <w:r w:rsidRPr="0039411E">
        <w:t>[68]</w:t>
      </w:r>
      <w:r w:rsidRPr="0039411E">
        <w:tab/>
        <w:t xml:space="preserve">Y.S. Yang, A. Siu, T.J. Peckham, S. Holdcroft, </w:t>
      </w:r>
      <w:r w:rsidRPr="0039411E">
        <w:rPr>
          <w:i/>
        </w:rPr>
        <w:t>Fuel Cells I</w:t>
      </w:r>
      <w:r w:rsidRPr="0039411E">
        <w:t xml:space="preserve"> </w:t>
      </w:r>
      <w:r w:rsidRPr="0039411E">
        <w:rPr>
          <w:b/>
        </w:rPr>
        <w:t>215</w:t>
      </w:r>
      <w:r w:rsidRPr="0039411E">
        <w:t xml:space="preserve"> (2008)  55.</w:t>
      </w:r>
    </w:p>
    <w:p w14:paraId="76724080" w14:textId="77777777" w:rsidR="0039411E" w:rsidRPr="0039411E" w:rsidRDefault="0039411E" w:rsidP="0039411E">
      <w:pPr>
        <w:pStyle w:val="EndNoteBibliography"/>
        <w:spacing w:after="0"/>
      </w:pPr>
      <w:r w:rsidRPr="0039411E">
        <w:t>[69]</w:t>
      </w:r>
      <w:r w:rsidRPr="0039411E">
        <w:tab/>
        <w:t xml:space="preserve">H.Y. Hou, F. Vacandio, M.L. Di Vona, P. Knauth, </w:t>
      </w:r>
      <w:r w:rsidRPr="0039411E">
        <w:rPr>
          <w:i/>
        </w:rPr>
        <w:t>Electrochimica Acta</w:t>
      </w:r>
      <w:r w:rsidRPr="0039411E">
        <w:t xml:space="preserve"> </w:t>
      </w:r>
      <w:r w:rsidRPr="0039411E">
        <w:rPr>
          <w:b/>
        </w:rPr>
        <w:t>81</w:t>
      </w:r>
      <w:r w:rsidRPr="0039411E">
        <w:t xml:space="preserve"> (2012)  58.</w:t>
      </w:r>
    </w:p>
    <w:p w14:paraId="5695219C" w14:textId="77777777" w:rsidR="0039411E" w:rsidRPr="0039411E" w:rsidRDefault="0039411E" w:rsidP="0039411E">
      <w:pPr>
        <w:pStyle w:val="EndNoteBibliography"/>
        <w:spacing w:after="0"/>
      </w:pPr>
      <w:r w:rsidRPr="0039411E">
        <w:t>[70]</w:t>
      </w:r>
      <w:r w:rsidRPr="0039411E">
        <w:tab/>
        <w:t xml:space="preserve">L. Pasquini, M.L. Di Vona, P. Knauth, </w:t>
      </w:r>
      <w:r w:rsidRPr="0039411E">
        <w:rPr>
          <w:i/>
        </w:rPr>
        <w:t>New Journal of Chemistry</w:t>
      </w:r>
      <w:r w:rsidRPr="0039411E">
        <w:t xml:space="preserve"> </w:t>
      </w:r>
      <w:r w:rsidRPr="0039411E">
        <w:rPr>
          <w:b/>
        </w:rPr>
        <w:t>40</w:t>
      </w:r>
      <w:r w:rsidRPr="0039411E">
        <w:t xml:space="preserve"> (2016) (4) 3671.</w:t>
      </w:r>
    </w:p>
    <w:p w14:paraId="06F9DD3F" w14:textId="77777777" w:rsidR="0039411E" w:rsidRPr="0039411E" w:rsidRDefault="0039411E" w:rsidP="0039411E">
      <w:pPr>
        <w:pStyle w:val="EndNoteBibliography"/>
        <w:spacing w:after="0"/>
      </w:pPr>
      <w:r w:rsidRPr="0039411E">
        <w:t>[71]</w:t>
      </w:r>
      <w:r w:rsidRPr="0039411E">
        <w:tab/>
        <w:t xml:space="preserve">I.V. Ferrari, M. Braglia, T. Djenizian, P. Knauth, M.L. Di Vona, </w:t>
      </w:r>
      <w:r w:rsidRPr="0039411E">
        <w:rPr>
          <w:i/>
        </w:rPr>
        <w:t>Journal of Power Sources</w:t>
      </w:r>
      <w:r w:rsidRPr="0039411E">
        <w:t xml:space="preserve"> </w:t>
      </w:r>
      <w:r w:rsidRPr="0039411E">
        <w:rPr>
          <w:b/>
        </w:rPr>
        <w:t>353</w:t>
      </w:r>
      <w:r w:rsidRPr="0039411E">
        <w:t xml:space="preserve"> (2017)  95.</w:t>
      </w:r>
    </w:p>
    <w:p w14:paraId="0FF5248C" w14:textId="77777777" w:rsidR="0039411E" w:rsidRPr="0039411E" w:rsidRDefault="0039411E" w:rsidP="0039411E">
      <w:pPr>
        <w:pStyle w:val="EndNoteBibliography"/>
      </w:pPr>
      <w:r w:rsidRPr="0039411E">
        <w:t>[72]</w:t>
      </w:r>
      <w:r w:rsidRPr="0039411E">
        <w:tab/>
        <w:t xml:space="preserve">M. Braglia, I.V. Ferrari, T. Djenizian, S. Kaciulis, P. Soltani, M.L. Di Vona, P. Knauth, </w:t>
      </w:r>
      <w:r w:rsidRPr="0039411E">
        <w:rPr>
          <w:i/>
        </w:rPr>
        <w:t>Acs Applied Materials &amp; Interfaces</w:t>
      </w:r>
      <w:r w:rsidRPr="0039411E">
        <w:t xml:space="preserve"> </w:t>
      </w:r>
      <w:r w:rsidRPr="0039411E">
        <w:rPr>
          <w:b/>
        </w:rPr>
        <w:t>9</w:t>
      </w:r>
      <w:r w:rsidRPr="0039411E">
        <w:t xml:space="preserve"> (2017) (27) 22902.</w:t>
      </w:r>
    </w:p>
    <w:p w14:paraId="4B6D16C6" w14:textId="3AA96785" w:rsidR="009D46AE" w:rsidRPr="00705DA8" w:rsidRDefault="00E95B27" w:rsidP="00FA2890">
      <w:pPr>
        <w:spacing w:after="0" w:line="360" w:lineRule="auto"/>
        <w:jc w:val="both"/>
        <w:rPr>
          <w:rFonts w:ascii="Garamond" w:hAnsi="Garamond" w:cstheme="minorHAnsi"/>
          <w:sz w:val="24"/>
          <w:szCs w:val="24"/>
          <w:lang w:val="en-GB"/>
        </w:rPr>
      </w:pPr>
      <w:r w:rsidRPr="00705DA8">
        <w:rPr>
          <w:rFonts w:ascii="Garamond" w:hAnsi="Garamond" w:cstheme="minorHAnsi"/>
          <w:sz w:val="24"/>
          <w:szCs w:val="24"/>
          <w:lang w:val="en-GB"/>
        </w:rPr>
        <w:fldChar w:fldCharType="end"/>
      </w:r>
    </w:p>
    <w:sectPr w:rsidR="009D46AE" w:rsidRPr="00705DA8">
      <w:footerReference w:type="default" r:id="rId3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502F0" w14:textId="77777777" w:rsidR="0039411E" w:rsidRDefault="0039411E" w:rsidP="0039411E">
      <w:pPr>
        <w:spacing w:after="0" w:line="240" w:lineRule="auto"/>
      </w:pPr>
      <w:r>
        <w:separator/>
      </w:r>
    </w:p>
  </w:endnote>
  <w:endnote w:type="continuationSeparator" w:id="0">
    <w:p w14:paraId="0C7973A5" w14:textId="77777777" w:rsidR="0039411E" w:rsidRDefault="0039411E" w:rsidP="00394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ulliverRM">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6000544"/>
      <w:docPartObj>
        <w:docPartGallery w:val="Page Numbers (Bottom of Page)"/>
        <w:docPartUnique/>
      </w:docPartObj>
    </w:sdtPr>
    <w:sdtEndPr/>
    <w:sdtContent>
      <w:p w14:paraId="4ACFC6E3" w14:textId="32651EDD" w:rsidR="0039411E" w:rsidRDefault="0039411E">
        <w:pPr>
          <w:pStyle w:val="Pieddepage"/>
          <w:jc w:val="right"/>
        </w:pPr>
        <w:r>
          <w:fldChar w:fldCharType="begin"/>
        </w:r>
        <w:r>
          <w:instrText>PAGE   \* MERGEFORMAT</w:instrText>
        </w:r>
        <w:r>
          <w:fldChar w:fldCharType="separate"/>
        </w:r>
        <w:r w:rsidR="0041699E" w:rsidRPr="0041699E">
          <w:rPr>
            <w:noProof/>
            <w:lang w:val="fr-FR"/>
          </w:rPr>
          <w:t>3</w:t>
        </w:r>
        <w:r>
          <w:fldChar w:fldCharType="end"/>
        </w:r>
      </w:p>
    </w:sdtContent>
  </w:sdt>
  <w:p w14:paraId="1BD92243" w14:textId="77777777" w:rsidR="0039411E" w:rsidRDefault="0039411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09C7A" w14:textId="77777777" w:rsidR="0039411E" w:rsidRDefault="0039411E" w:rsidP="0039411E">
      <w:pPr>
        <w:spacing w:after="0" w:line="240" w:lineRule="auto"/>
      </w:pPr>
      <w:r>
        <w:separator/>
      </w:r>
    </w:p>
  </w:footnote>
  <w:footnote w:type="continuationSeparator" w:id="0">
    <w:p w14:paraId="5EACC576" w14:textId="77777777" w:rsidR="0039411E" w:rsidRDefault="0039411E" w:rsidP="003941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7749A4"/>
    <w:multiLevelType w:val="hybridMultilevel"/>
    <w:tmpl w:val="206AF23E"/>
    <w:lvl w:ilvl="0" w:tplc="29FC36DC">
      <w:start w:val="13"/>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A820FA"/>
    <w:multiLevelType w:val="hybridMultilevel"/>
    <w:tmpl w:val="5A56E9EC"/>
    <w:lvl w:ilvl="0" w:tplc="77EE893C">
      <w:start w:val="13"/>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BE7CAE"/>
    <w:multiLevelType w:val="hybridMultilevel"/>
    <w:tmpl w:val="CC1CE56C"/>
    <w:lvl w:ilvl="0" w:tplc="39A61898">
      <w:start w:val="13"/>
      <w:numFmt w:val="bullet"/>
      <w:lvlText w:val=""/>
      <w:lvlJc w:val="left"/>
      <w:pPr>
        <w:ind w:left="720" w:hanging="360"/>
      </w:pPr>
      <w:rPr>
        <w:rFonts w:ascii="Symbol" w:eastAsiaTheme="minorHAnsi" w:hAnsi="Symbol"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C2B84"/>
    <w:multiLevelType w:val="hybridMultilevel"/>
    <w:tmpl w:val="395C0A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id State Ionics&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114A0"/>
    <w:rsid w:val="0001168E"/>
    <w:rsid w:val="000400FE"/>
    <w:rsid w:val="0004680E"/>
    <w:rsid w:val="000577BD"/>
    <w:rsid w:val="00067257"/>
    <w:rsid w:val="000718A0"/>
    <w:rsid w:val="00084668"/>
    <w:rsid w:val="000A59FE"/>
    <w:rsid w:val="000C3B1E"/>
    <w:rsid w:val="000F4109"/>
    <w:rsid w:val="000F5E5A"/>
    <w:rsid w:val="00150CDE"/>
    <w:rsid w:val="001516B2"/>
    <w:rsid w:val="001843E9"/>
    <w:rsid w:val="001C224B"/>
    <w:rsid w:val="00206A51"/>
    <w:rsid w:val="00210AAF"/>
    <w:rsid w:val="00214719"/>
    <w:rsid w:val="0022471D"/>
    <w:rsid w:val="00262098"/>
    <w:rsid w:val="00271A4F"/>
    <w:rsid w:val="002724F1"/>
    <w:rsid w:val="002B118F"/>
    <w:rsid w:val="002B72B0"/>
    <w:rsid w:val="00304300"/>
    <w:rsid w:val="0032156A"/>
    <w:rsid w:val="003543C3"/>
    <w:rsid w:val="00361538"/>
    <w:rsid w:val="00366FDA"/>
    <w:rsid w:val="003700AF"/>
    <w:rsid w:val="0039144F"/>
    <w:rsid w:val="0039411E"/>
    <w:rsid w:val="003A73AA"/>
    <w:rsid w:val="003B21ED"/>
    <w:rsid w:val="003C3AE3"/>
    <w:rsid w:val="003F0AB5"/>
    <w:rsid w:val="0041699E"/>
    <w:rsid w:val="00445601"/>
    <w:rsid w:val="00451EB0"/>
    <w:rsid w:val="00451EC4"/>
    <w:rsid w:val="00463DD3"/>
    <w:rsid w:val="00471C1D"/>
    <w:rsid w:val="004800A3"/>
    <w:rsid w:val="004B7FAB"/>
    <w:rsid w:val="004C0447"/>
    <w:rsid w:val="004C677E"/>
    <w:rsid w:val="004E1034"/>
    <w:rsid w:val="00547AE7"/>
    <w:rsid w:val="00581847"/>
    <w:rsid w:val="005F4166"/>
    <w:rsid w:val="0067758B"/>
    <w:rsid w:val="006A1210"/>
    <w:rsid w:val="006B1413"/>
    <w:rsid w:val="006F3EA4"/>
    <w:rsid w:val="00705DA8"/>
    <w:rsid w:val="00737531"/>
    <w:rsid w:val="00746D35"/>
    <w:rsid w:val="00747E98"/>
    <w:rsid w:val="00750D6A"/>
    <w:rsid w:val="007538C3"/>
    <w:rsid w:val="007853AF"/>
    <w:rsid w:val="007966E5"/>
    <w:rsid w:val="007D4C90"/>
    <w:rsid w:val="007D54A3"/>
    <w:rsid w:val="0080335B"/>
    <w:rsid w:val="008119A4"/>
    <w:rsid w:val="00816A1E"/>
    <w:rsid w:val="008358DF"/>
    <w:rsid w:val="00841120"/>
    <w:rsid w:val="008557FE"/>
    <w:rsid w:val="00865E92"/>
    <w:rsid w:val="00883876"/>
    <w:rsid w:val="0089134B"/>
    <w:rsid w:val="008C7B5C"/>
    <w:rsid w:val="00911FB9"/>
    <w:rsid w:val="009171FE"/>
    <w:rsid w:val="00946E29"/>
    <w:rsid w:val="009568A4"/>
    <w:rsid w:val="00987901"/>
    <w:rsid w:val="009A6CD6"/>
    <w:rsid w:val="009D3905"/>
    <w:rsid w:val="009D46AE"/>
    <w:rsid w:val="009D4F3E"/>
    <w:rsid w:val="009E1029"/>
    <w:rsid w:val="009E2DEC"/>
    <w:rsid w:val="009E5CAA"/>
    <w:rsid w:val="00A32839"/>
    <w:rsid w:val="00A3531D"/>
    <w:rsid w:val="00A40A0D"/>
    <w:rsid w:val="00A42F6F"/>
    <w:rsid w:val="00A64260"/>
    <w:rsid w:val="00A75AFC"/>
    <w:rsid w:val="00A81CA6"/>
    <w:rsid w:val="00AA17AA"/>
    <w:rsid w:val="00AC0AAB"/>
    <w:rsid w:val="00AC16BB"/>
    <w:rsid w:val="00B07134"/>
    <w:rsid w:val="00B11F91"/>
    <w:rsid w:val="00B12638"/>
    <w:rsid w:val="00B42598"/>
    <w:rsid w:val="00B60764"/>
    <w:rsid w:val="00B723E9"/>
    <w:rsid w:val="00BA69B9"/>
    <w:rsid w:val="00BB53D8"/>
    <w:rsid w:val="00BC3E94"/>
    <w:rsid w:val="00BE511F"/>
    <w:rsid w:val="00BF7FB4"/>
    <w:rsid w:val="00C44533"/>
    <w:rsid w:val="00C77A12"/>
    <w:rsid w:val="00CB3C21"/>
    <w:rsid w:val="00CC4F67"/>
    <w:rsid w:val="00D053F0"/>
    <w:rsid w:val="00D27EAA"/>
    <w:rsid w:val="00D456A8"/>
    <w:rsid w:val="00D71209"/>
    <w:rsid w:val="00D80746"/>
    <w:rsid w:val="00DA27F9"/>
    <w:rsid w:val="00DC6CAE"/>
    <w:rsid w:val="00DE39DA"/>
    <w:rsid w:val="00DF452C"/>
    <w:rsid w:val="00E114A0"/>
    <w:rsid w:val="00E12378"/>
    <w:rsid w:val="00E205EA"/>
    <w:rsid w:val="00E36745"/>
    <w:rsid w:val="00E779BD"/>
    <w:rsid w:val="00E83820"/>
    <w:rsid w:val="00E9294E"/>
    <w:rsid w:val="00E95B27"/>
    <w:rsid w:val="00EE6D34"/>
    <w:rsid w:val="00F04D4C"/>
    <w:rsid w:val="00F25CEA"/>
    <w:rsid w:val="00F333EB"/>
    <w:rsid w:val="00F34412"/>
    <w:rsid w:val="00F44F70"/>
    <w:rsid w:val="00F75718"/>
    <w:rsid w:val="00FA2890"/>
    <w:rsid w:val="00FC70F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57"/>
    <o:shapelayout v:ext="edit">
      <o:idmap v:ext="edit" data="1"/>
    </o:shapelayout>
  </w:shapeDefaults>
  <w:decimalSymbol w:val="."/>
  <w:listSeparator w:val=";"/>
  <w14:docId w14:val="1956EC44"/>
  <w15:docId w15:val="{EFB0B068-E928-4572-819D-475697F06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98790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87901"/>
    <w:rPr>
      <w:rFonts w:ascii="Tahoma" w:hAnsi="Tahoma" w:cs="Tahoma"/>
      <w:sz w:val="16"/>
      <w:szCs w:val="16"/>
    </w:rPr>
  </w:style>
  <w:style w:type="paragraph" w:styleId="NormalWeb">
    <w:name w:val="Normal (Web)"/>
    <w:basedOn w:val="Normal"/>
    <w:uiPriority w:val="99"/>
    <w:semiHidden/>
    <w:unhideWhenUsed/>
    <w:rsid w:val="007D4C9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aragraphedeliste">
    <w:name w:val="List Paragraph"/>
    <w:basedOn w:val="Normal"/>
    <w:uiPriority w:val="34"/>
    <w:qFormat/>
    <w:rsid w:val="00FA2890"/>
    <w:pPr>
      <w:ind w:left="720"/>
      <w:contextualSpacing/>
    </w:pPr>
  </w:style>
  <w:style w:type="paragraph" w:customStyle="1" w:styleId="EndNoteBibliographyTitle">
    <w:name w:val="EndNote Bibliography Title"/>
    <w:basedOn w:val="Normal"/>
    <w:link w:val="EndNoteBibliographyTitleCar"/>
    <w:rsid w:val="00E95B27"/>
    <w:pPr>
      <w:spacing w:after="0"/>
      <w:jc w:val="center"/>
    </w:pPr>
    <w:rPr>
      <w:rFonts w:ascii="Garamond" w:hAnsi="Garamond" w:cs="Calibri"/>
      <w:noProof/>
      <w:lang w:val="en-US"/>
    </w:rPr>
  </w:style>
  <w:style w:type="character" w:customStyle="1" w:styleId="EndNoteBibliographyTitleCar">
    <w:name w:val="EndNote Bibliography Title Car"/>
    <w:basedOn w:val="Policepardfaut"/>
    <w:link w:val="EndNoteBibliographyTitle"/>
    <w:rsid w:val="00E95B27"/>
    <w:rPr>
      <w:rFonts w:ascii="Garamond" w:hAnsi="Garamond" w:cs="Calibri"/>
      <w:noProof/>
      <w:lang w:val="en-US"/>
    </w:rPr>
  </w:style>
  <w:style w:type="paragraph" w:customStyle="1" w:styleId="EndNoteBibliography">
    <w:name w:val="EndNote Bibliography"/>
    <w:basedOn w:val="Normal"/>
    <w:link w:val="EndNoteBibliographyCar"/>
    <w:rsid w:val="00E95B27"/>
    <w:pPr>
      <w:spacing w:line="240" w:lineRule="auto"/>
      <w:jc w:val="both"/>
    </w:pPr>
    <w:rPr>
      <w:rFonts w:ascii="Garamond" w:hAnsi="Garamond" w:cs="Calibri"/>
      <w:noProof/>
      <w:lang w:val="en-US"/>
    </w:rPr>
  </w:style>
  <w:style w:type="character" w:customStyle="1" w:styleId="EndNoteBibliographyCar">
    <w:name w:val="EndNote Bibliography Car"/>
    <w:basedOn w:val="Policepardfaut"/>
    <w:link w:val="EndNoteBibliography"/>
    <w:rsid w:val="00E95B27"/>
    <w:rPr>
      <w:rFonts w:ascii="Garamond" w:hAnsi="Garamond" w:cs="Calibri"/>
      <w:noProof/>
      <w:lang w:val="en-US"/>
    </w:rPr>
  </w:style>
  <w:style w:type="paragraph" w:styleId="Citation">
    <w:name w:val="Quote"/>
    <w:basedOn w:val="Normal"/>
    <w:next w:val="Normal"/>
    <w:link w:val="CitationCar"/>
    <w:uiPriority w:val="29"/>
    <w:qFormat/>
    <w:rsid w:val="000718A0"/>
    <w:rPr>
      <w:i/>
      <w:iCs/>
      <w:color w:val="000000" w:themeColor="text1"/>
      <w:lang w:val="fr-FR"/>
    </w:rPr>
  </w:style>
  <w:style w:type="character" w:customStyle="1" w:styleId="CitationCar">
    <w:name w:val="Citation Car"/>
    <w:basedOn w:val="Policepardfaut"/>
    <w:link w:val="Citation"/>
    <w:uiPriority w:val="29"/>
    <w:rsid w:val="000718A0"/>
    <w:rPr>
      <w:i/>
      <w:iCs/>
      <w:color w:val="000000" w:themeColor="text1"/>
      <w:lang w:val="fr-FR"/>
    </w:rPr>
  </w:style>
  <w:style w:type="table" w:styleId="Ombrageclair">
    <w:name w:val="Light Shading"/>
    <w:basedOn w:val="TableauNormal"/>
    <w:uiPriority w:val="60"/>
    <w:rsid w:val="000718A0"/>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Marquedecommentaire">
    <w:name w:val="annotation reference"/>
    <w:basedOn w:val="Policepardfaut"/>
    <w:uiPriority w:val="99"/>
    <w:semiHidden/>
    <w:unhideWhenUsed/>
    <w:rsid w:val="0089134B"/>
    <w:rPr>
      <w:sz w:val="16"/>
      <w:szCs w:val="16"/>
    </w:rPr>
  </w:style>
  <w:style w:type="paragraph" w:styleId="Commentaire">
    <w:name w:val="annotation text"/>
    <w:basedOn w:val="Normal"/>
    <w:link w:val="CommentaireCar"/>
    <w:uiPriority w:val="99"/>
    <w:semiHidden/>
    <w:unhideWhenUsed/>
    <w:rsid w:val="0089134B"/>
    <w:pPr>
      <w:spacing w:line="240" w:lineRule="auto"/>
    </w:pPr>
    <w:rPr>
      <w:sz w:val="20"/>
      <w:szCs w:val="20"/>
    </w:rPr>
  </w:style>
  <w:style w:type="character" w:customStyle="1" w:styleId="CommentaireCar">
    <w:name w:val="Commentaire Car"/>
    <w:basedOn w:val="Policepardfaut"/>
    <w:link w:val="Commentaire"/>
    <w:uiPriority w:val="99"/>
    <w:semiHidden/>
    <w:rsid w:val="0089134B"/>
    <w:rPr>
      <w:sz w:val="20"/>
      <w:szCs w:val="20"/>
    </w:rPr>
  </w:style>
  <w:style w:type="paragraph" w:styleId="Objetducommentaire">
    <w:name w:val="annotation subject"/>
    <w:basedOn w:val="Commentaire"/>
    <w:next w:val="Commentaire"/>
    <w:link w:val="ObjetducommentaireCar"/>
    <w:uiPriority w:val="99"/>
    <w:semiHidden/>
    <w:unhideWhenUsed/>
    <w:rsid w:val="0089134B"/>
    <w:rPr>
      <w:b/>
      <w:bCs/>
    </w:rPr>
  </w:style>
  <w:style w:type="character" w:customStyle="1" w:styleId="ObjetducommentaireCar">
    <w:name w:val="Objet du commentaire Car"/>
    <w:basedOn w:val="CommentaireCar"/>
    <w:link w:val="Objetducommentaire"/>
    <w:uiPriority w:val="99"/>
    <w:semiHidden/>
    <w:rsid w:val="0089134B"/>
    <w:rPr>
      <w:b/>
      <w:bCs/>
      <w:sz w:val="20"/>
      <w:szCs w:val="20"/>
    </w:rPr>
  </w:style>
  <w:style w:type="character" w:styleId="Textedelespacerserv">
    <w:name w:val="Placeholder Text"/>
    <w:basedOn w:val="Policepardfaut"/>
    <w:uiPriority w:val="99"/>
    <w:semiHidden/>
    <w:rsid w:val="00210AAF"/>
    <w:rPr>
      <w:color w:val="808080"/>
    </w:rPr>
  </w:style>
  <w:style w:type="paragraph" w:styleId="En-tte">
    <w:name w:val="header"/>
    <w:basedOn w:val="Normal"/>
    <w:link w:val="En-tteCar"/>
    <w:uiPriority w:val="99"/>
    <w:unhideWhenUsed/>
    <w:rsid w:val="0039411E"/>
    <w:pPr>
      <w:tabs>
        <w:tab w:val="center" w:pos="4536"/>
        <w:tab w:val="right" w:pos="9072"/>
      </w:tabs>
      <w:spacing w:after="0" w:line="240" w:lineRule="auto"/>
    </w:pPr>
  </w:style>
  <w:style w:type="character" w:customStyle="1" w:styleId="En-tteCar">
    <w:name w:val="En-tête Car"/>
    <w:basedOn w:val="Policepardfaut"/>
    <w:link w:val="En-tte"/>
    <w:uiPriority w:val="99"/>
    <w:rsid w:val="0039411E"/>
  </w:style>
  <w:style w:type="paragraph" w:styleId="Pieddepage">
    <w:name w:val="footer"/>
    <w:basedOn w:val="Normal"/>
    <w:link w:val="PieddepageCar"/>
    <w:uiPriority w:val="99"/>
    <w:unhideWhenUsed/>
    <w:rsid w:val="0039411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9411E"/>
  </w:style>
  <w:style w:type="character" w:styleId="Lienhypertexte">
    <w:name w:val="Hyperlink"/>
    <w:basedOn w:val="Policepardfaut"/>
    <w:uiPriority w:val="99"/>
    <w:unhideWhenUsed/>
    <w:rsid w:val="0088387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079964">
      <w:bodyDiv w:val="1"/>
      <w:marLeft w:val="0"/>
      <w:marRight w:val="0"/>
      <w:marTop w:val="0"/>
      <w:marBottom w:val="0"/>
      <w:divBdr>
        <w:top w:val="none" w:sz="0" w:space="0" w:color="auto"/>
        <w:left w:val="none" w:sz="0" w:space="0" w:color="auto"/>
        <w:bottom w:val="none" w:sz="0" w:space="0" w:color="auto"/>
        <w:right w:val="none" w:sz="0" w:space="0" w:color="auto"/>
      </w:divBdr>
    </w:div>
    <w:div w:id="389885806">
      <w:bodyDiv w:val="1"/>
      <w:marLeft w:val="0"/>
      <w:marRight w:val="0"/>
      <w:marTop w:val="0"/>
      <w:marBottom w:val="0"/>
      <w:divBdr>
        <w:top w:val="none" w:sz="0" w:space="0" w:color="auto"/>
        <w:left w:val="none" w:sz="0" w:space="0" w:color="auto"/>
        <w:bottom w:val="none" w:sz="0" w:space="0" w:color="auto"/>
        <w:right w:val="none" w:sz="0" w:space="0" w:color="auto"/>
      </w:divBdr>
      <w:divsChild>
        <w:div w:id="1484274842">
          <w:marLeft w:val="0"/>
          <w:marRight w:val="0"/>
          <w:marTop w:val="0"/>
          <w:marBottom w:val="0"/>
          <w:divBdr>
            <w:top w:val="none" w:sz="0" w:space="0" w:color="auto"/>
            <w:left w:val="none" w:sz="0" w:space="0" w:color="auto"/>
            <w:bottom w:val="none" w:sz="0" w:space="0" w:color="auto"/>
            <w:right w:val="none" w:sz="0" w:space="0" w:color="auto"/>
          </w:divBdr>
        </w:div>
        <w:div w:id="2082947436">
          <w:marLeft w:val="0"/>
          <w:marRight w:val="0"/>
          <w:marTop w:val="0"/>
          <w:marBottom w:val="0"/>
          <w:divBdr>
            <w:top w:val="none" w:sz="0" w:space="0" w:color="auto"/>
            <w:left w:val="none" w:sz="0" w:space="0" w:color="auto"/>
            <w:bottom w:val="none" w:sz="0" w:space="0" w:color="auto"/>
            <w:right w:val="none" w:sz="0" w:space="0" w:color="auto"/>
          </w:divBdr>
        </w:div>
        <w:div w:id="1554466409">
          <w:marLeft w:val="0"/>
          <w:marRight w:val="0"/>
          <w:marTop w:val="0"/>
          <w:marBottom w:val="0"/>
          <w:divBdr>
            <w:top w:val="none" w:sz="0" w:space="0" w:color="auto"/>
            <w:left w:val="none" w:sz="0" w:space="0" w:color="auto"/>
            <w:bottom w:val="none" w:sz="0" w:space="0" w:color="auto"/>
            <w:right w:val="none" w:sz="0" w:space="0" w:color="auto"/>
          </w:divBdr>
          <w:divsChild>
            <w:div w:id="1645769054">
              <w:marLeft w:val="0"/>
              <w:marRight w:val="0"/>
              <w:marTop w:val="0"/>
              <w:marBottom w:val="0"/>
              <w:divBdr>
                <w:top w:val="none" w:sz="0" w:space="0" w:color="auto"/>
                <w:left w:val="none" w:sz="0" w:space="0" w:color="auto"/>
                <w:bottom w:val="none" w:sz="0" w:space="0" w:color="auto"/>
                <w:right w:val="none" w:sz="0" w:space="0" w:color="auto"/>
              </w:divBdr>
            </w:div>
            <w:div w:id="1435438622">
              <w:marLeft w:val="0"/>
              <w:marRight w:val="0"/>
              <w:marTop w:val="0"/>
              <w:marBottom w:val="0"/>
              <w:divBdr>
                <w:top w:val="none" w:sz="0" w:space="0" w:color="auto"/>
                <w:left w:val="none" w:sz="0" w:space="0" w:color="auto"/>
                <w:bottom w:val="none" w:sz="0" w:space="0" w:color="auto"/>
                <w:right w:val="none" w:sz="0" w:space="0" w:color="auto"/>
              </w:divBdr>
            </w:div>
            <w:div w:id="827748752">
              <w:marLeft w:val="0"/>
              <w:marRight w:val="0"/>
              <w:marTop w:val="0"/>
              <w:marBottom w:val="0"/>
              <w:divBdr>
                <w:top w:val="none" w:sz="0" w:space="0" w:color="auto"/>
                <w:left w:val="none" w:sz="0" w:space="0" w:color="auto"/>
                <w:bottom w:val="none" w:sz="0" w:space="0" w:color="auto"/>
                <w:right w:val="none" w:sz="0" w:space="0" w:color="auto"/>
              </w:divBdr>
            </w:div>
            <w:div w:id="1519586102">
              <w:marLeft w:val="0"/>
              <w:marRight w:val="0"/>
              <w:marTop w:val="0"/>
              <w:marBottom w:val="0"/>
              <w:divBdr>
                <w:top w:val="none" w:sz="0" w:space="0" w:color="auto"/>
                <w:left w:val="none" w:sz="0" w:space="0" w:color="auto"/>
                <w:bottom w:val="none" w:sz="0" w:space="0" w:color="auto"/>
                <w:right w:val="none" w:sz="0" w:space="0" w:color="auto"/>
              </w:divBdr>
            </w:div>
            <w:div w:id="625084847">
              <w:marLeft w:val="0"/>
              <w:marRight w:val="0"/>
              <w:marTop w:val="0"/>
              <w:marBottom w:val="0"/>
              <w:divBdr>
                <w:top w:val="none" w:sz="0" w:space="0" w:color="auto"/>
                <w:left w:val="none" w:sz="0" w:space="0" w:color="auto"/>
                <w:bottom w:val="none" w:sz="0" w:space="0" w:color="auto"/>
                <w:right w:val="none" w:sz="0" w:space="0" w:color="auto"/>
              </w:divBdr>
            </w:div>
            <w:div w:id="475412935">
              <w:marLeft w:val="0"/>
              <w:marRight w:val="0"/>
              <w:marTop w:val="0"/>
              <w:marBottom w:val="0"/>
              <w:divBdr>
                <w:top w:val="none" w:sz="0" w:space="0" w:color="auto"/>
                <w:left w:val="none" w:sz="0" w:space="0" w:color="auto"/>
                <w:bottom w:val="none" w:sz="0" w:space="0" w:color="auto"/>
                <w:right w:val="none" w:sz="0" w:space="0" w:color="auto"/>
              </w:divBdr>
            </w:div>
            <w:div w:id="30619612">
              <w:marLeft w:val="0"/>
              <w:marRight w:val="0"/>
              <w:marTop w:val="0"/>
              <w:marBottom w:val="0"/>
              <w:divBdr>
                <w:top w:val="none" w:sz="0" w:space="0" w:color="auto"/>
                <w:left w:val="none" w:sz="0" w:space="0" w:color="auto"/>
                <w:bottom w:val="none" w:sz="0" w:space="0" w:color="auto"/>
                <w:right w:val="none" w:sz="0" w:space="0" w:color="auto"/>
              </w:divBdr>
            </w:div>
            <w:div w:id="372848304">
              <w:marLeft w:val="0"/>
              <w:marRight w:val="0"/>
              <w:marTop w:val="0"/>
              <w:marBottom w:val="0"/>
              <w:divBdr>
                <w:top w:val="none" w:sz="0" w:space="0" w:color="auto"/>
                <w:left w:val="none" w:sz="0" w:space="0" w:color="auto"/>
                <w:bottom w:val="none" w:sz="0" w:space="0" w:color="auto"/>
                <w:right w:val="none" w:sz="0" w:space="0" w:color="auto"/>
              </w:divBdr>
            </w:div>
            <w:div w:id="209389411">
              <w:marLeft w:val="0"/>
              <w:marRight w:val="0"/>
              <w:marTop w:val="0"/>
              <w:marBottom w:val="0"/>
              <w:divBdr>
                <w:top w:val="none" w:sz="0" w:space="0" w:color="auto"/>
                <w:left w:val="none" w:sz="0" w:space="0" w:color="auto"/>
                <w:bottom w:val="none" w:sz="0" w:space="0" w:color="auto"/>
                <w:right w:val="none" w:sz="0" w:space="0" w:color="auto"/>
              </w:divBdr>
            </w:div>
            <w:div w:id="1910574981">
              <w:marLeft w:val="0"/>
              <w:marRight w:val="0"/>
              <w:marTop w:val="0"/>
              <w:marBottom w:val="0"/>
              <w:divBdr>
                <w:top w:val="none" w:sz="0" w:space="0" w:color="auto"/>
                <w:left w:val="none" w:sz="0" w:space="0" w:color="auto"/>
                <w:bottom w:val="none" w:sz="0" w:space="0" w:color="auto"/>
                <w:right w:val="none" w:sz="0" w:space="0" w:color="auto"/>
              </w:divBdr>
            </w:div>
          </w:divsChild>
        </w:div>
        <w:div w:id="978194834">
          <w:marLeft w:val="0"/>
          <w:marRight w:val="0"/>
          <w:marTop w:val="0"/>
          <w:marBottom w:val="0"/>
          <w:divBdr>
            <w:top w:val="none" w:sz="0" w:space="0" w:color="auto"/>
            <w:left w:val="none" w:sz="0" w:space="0" w:color="auto"/>
            <w:bottom w:val="none" w:sz="0" w:space="0" w:color="auto"/>
            <w:right w:val="none" w:sz="0" w:space="0" w:color="auto"/>
          </w:divBdr>
          <w:divsChild>
            <w:div w:id="1108240390">
              <w:marLeft w:val="0"/>
              <w:marRight w:val="0"/>
              <w:marTop w:val="0"/>
              <w:marBottom w:val="0"/>
              <w:divBdr>
                <w:top w:val="none" w:sz="0" w:space="0" w:color="auto"/>
                <w:left w:val="none" w:sz="0" w:space="0" w:color="auto"/>
                <w:bottom w:val="none" w:sz="0" w:space="0" w:color="auto"/>
                <w:right w:val="none" w:sz="0" w:space="0" w:color="auto"/>
              </w:divBdr>
            </w:div>
            <w:div w:id="1202014126">
              <w:marLeft w:val="0"/>
              <w:marRight w:val="0"/>
              <w:marTop w:val="0"/>
              <w:marBottom w:val="0"/>
              <w:divBdr>
                <w:top w:val="none" w:sz="0" w:space="0" w:color="auto"/>
                <w:left w:val="none" w:sz="0" w:space="0" w:color="auto"/>
                <w:bottom w:val="none" w:sz="0" w:space="0" w:color="auto"/>
                <w:right w:val="none" w:sz="0" w:space="0" w:color="auto"/>
              </w:divBdr>
            </w:div>
            <w:div w:id="1765026680">
              <w:marLeft w:val="0"/>
              <w:marRight w:val="0"/>
              <w:marTop w:val="0"/>
              <w:marBottom w:val="0"/>
              <w:divBdr>
                <w:top w:val="none" w:sz="0" w:space="0" w:color="auto"/>
                <w:left w:val="none" w:sz="0" w:space="0" w:color="auto"/>
                <w:bottom w:val="none" w:sz="0" w:space="0" w:color="auto"/>
                <w:right w:val="none" w:sz="0" w:space="0" w:color="auto"/>
              </w:divBdr>
            </w:div>
            <w:div w:id="556474015">
              <w:marLeft w:val="0"/>
              <w:marRight w:val="0"/>
              <w:marTop w:val="0"/>
              <w:marBottom w:val="0"/>
              <w:divBdr>
                <w:top w:val="none" w:sz="0" w:space="0" w:color="auto"/>
                <w:left w:val="none" w:sz="0" w:space="0" w:color="auto"/>
                <w:bottom w:val="none" w:sz="0" w:space="0" w:color="auto"/>
                <w:right w:val="none" w:sz="0" w:space="0" w:color="auto"/>
              </w:divBdr>
            </w:div>
            <w:div w:id="1318462791">
              <w:marLeft w:val="0"/>
              <w:marRight w:val="0"/>
              <w:marTop w:val="0"/>
              <w:marBottom w:val="0"/>
              <w:divBdr>
                <w:top w:val="none" w:sz="0" w:space="0" w:color="auto"/>
                <w:left w:val="none" w:sz="0" w:space="0" w:color="auto"/>
                <w:bottom w:val="none" w:sz="0" w:space="0" w:color="auto"/>
                <w:right w:val="none" w:sz="0" w:space="0" w:color="auto"/>
              </w:divBdr>
            </w:div>
            <w:div w:id="482090740">
              <w:marLeft w:val="0"/>
              <w:marRight w:val="0"/>
              <w:marTop w:val="0"/>
              <w:marBottom w:val="0"/>
              <w:divBdr>
                <w:top w:val="none" w:sz="0" w:space="0" w:color="auto"/>
                <w:left w:val="none" w:sz="0" w:space="0" w:color="auto"/>
                <w:bottom w:val="none" w:sz="0" w:space="0" w:color="auto"/>
                <w:right w:val="none" w:sz="0" w:space="0" w:color="auto"/>
              </w:divBdr>
            </w:div>
            <w:div w:id="438451036">
              <w:marLeft w:val="0"/>
              <w:marRight w:val="0"/>
              <w:marTop w:val="0"/>
              <w:marBottom w:val="0"/>
              <w:divBdr>
                <w:top w:val="none" w:sz="0" w:space="0" w:color="auto"/>
                <w:left w:val="none" w:sz="0" w:space="0" w:color="auto"/>
                <w:bottom w:val="none" w:sz="0" w:space="0" w:color="auto"/>
                <w:right w:val="none" w:sz="0" w:space="0" w:color="auto"/>
              </w:divBdr>
            </w:div>
            <w:div w:id="1078093475">
              <w:marLeft w:val="0"/>
              <w:marRight w:val="0"/>
              <w:marTop w:val="0"/>
              <w:marBottom w:val="0"/>
              <w:divBdr>
                <w:top w:val="none" w:sz="0" w:space="0" w:color="auto"/>
                <w:left w:val="none" w:sz="0" w:space="0" w:color="auto"/>
                <w:bottom w:val="none" w:sz="0" w:space="0" w:color="auto"/>
                <w:right w:val="none" w:sz="0" w:space="0" w:color="auto"/>
              </w:divBdr>
            </w:div>
            <w:div w:id="696396893">
              <w:marLeft w:val="0"/>
              <w:marRight w:val="0"/>
              <w:marTop w:val="0"/>
              <w:marBottom w:val="0"/>
              <w:divBdr>
                <w:top w:val="none" w:sz="0" w:space="0" w:color="auto"/>
                <w:left w:val="none" w:sz="0" w:space="0" w:color="auto"/>
                <w:bottom w:val="none" w:sz="0" w:space="0" w:color="auto"/>
                <w:right w:val="none" w:sz="0" w:space="0" w:color="auto"/>
              </w:divBdr>
            </w:div>
            <w:div w:id="1876967230">
              <w:marLeft w:val="0"/>
              <w:marRight w:val="0"/>
              <w:marTop w:val="0"/>
              <w:marBottom w:val="0"/>
              <w:divBdr>
                <w:top w:val="none" w:sz="0" w:space="0" w:color="auto"/>
                <w:left w:val="none" w:sz="0" w:space="0" w:color="auto"/>
                <w:bottom w:val="none" w:sz="0" w:space="0" w:color="auto"/>
                <w:right w:val="none" w:sz="0" w:space="0" w:color="auto"/>
              </w:divBdr>
            </w:div>
            <w:div w:id="1309019451">
              <w:marLeft w:val="0"/>
              <w:marRight w:val="0"/>
              <w:marTop w:val="0"/>
              <w:marBottom w:val="0"/>
              <w:divBdr>
                <w:top w:val="none" w:sz="0" w:space="0" w:color="auto"/>
                <w:left w:val="none" w:sz="0" w:space="0" w:color="auto"/>
                <w:bottom w:val="none" w:sz="0" w:space="0" w:color="auto"/>
                <w:right w:val="none" w:sz="0" w:space="0" w:color="auto"/>
              </w:divBdr>
            </w:div>
            <w:div w:id="678001330">
              <w:marLeft w:val="0"/>
              <w:marRight w:val="0"/>
              <w:marTop w:val="0"/>
              <w:marBottom w:val="0"/>
              <w:divBdr>
                <w:top w:val="none" w:sz="0" w:space="0" w:color="auto"/>
                <w:left w:val="none" w:sz="0" w:space="0" w:color="auto"/>
                <w:bottom w:val="none" w:sz="0" w:space="0" w:color="auto"/>
                <w:right w:val="none" w:sz="0" w:space="0" w:color="auto"/>
              </w:divBdr>
            </w:div>
            <w:div w:id="421069477">
              <w:marLeft w:val="0"/>
              <w:marRight w:val="0"/>
              <w:marTop w:val="0"/>
              <w:marBottom w:val="0"/>
              <w:divBdr>
                <w:top w:val="none" w:sz="0" w:space="0" w:color="auto"/>
                <w:left w:val="none" w:sz="0" w:space="0" w:color="auto"/>
                <w:bottom w:val="none" w:sz="0" w:space="0" w:color="auto"/>
                <w:right w:val="none" w:sz="0" w:space="0" w:color="auto"/>
              </w:divBdr>
            </w:div>
            <w:div w:id="2040204457">
              <w:marLeft w:val="0"/>
              <w:marRight w:val="0"/>
              <w:marTop w:val="0"/>
              <w:marBottom w:val="0"/>
              <w:divBdr>
                <w:top w:val="none" w:sz="0" w:space="0" w:color="auto"/>
                <w:left w:val="none" w:sz="0" w:space="0" w:color="auto"/>
                <w:bottom w:val="none" w:sz="0" w:space="0" w:color="auto"/>
                <w:right w:val="none" w:sz="0" w:space="0" w:color="auto"/>
              </w:divBdr>
            </w:div>
          </w:divsChild>
        </w:div>
        <w:div w:id="104927376">
          <w:marLeft w:val="0"/>
          <w:marRight w:val="0"/>
          <w:marTop w:val="0"/>
          <w:marBottom w:val="0"/>
          <w:divBdr>
            <w:top w:val="none" w:sz="0" w:space="0" w:color="auto"/>
            <w:left w:val="none" w:sz="0" w:space="0" w:color="auto"/>
            <w:bottom w:val="none" w:sz="0" w:space="0" w:color="auto"/>
            <w:right w:val="none" w:sz="0" w:space="0" w:color="auto"/>
          </w:divBdr>
          <w:divsChild>
            <w:div w:id="417603640">
              <w:marLeft w:val="0"/>
              <w:marRight w:val="0"/>
              <w:marTop w:val="0"/>
              <w:marBottom w:val="0"/>
              <w:divBdr>
                <w:top w:val="none" w:sz="0" w:space="0" w:color="auto"/>
                <w:left w:val="none" w:sz="0" w:space="0" w:color="auto"/>
                <w:bottom w:val="none" w:sz="0" w:space="0" w:color="auto"/>
                <w:right w:val="none" w:sz="0" w:space="0" w:color="auto"/>
              </w:divBdr>
            </w:div>
            <w:div w:id="539830399">
              <w:marLeft w:val="0"/>
              <w:marRight w:val="0"/>
              <w:marTop w:val="0"/>
              <w:marBottom w:val="0"/>
              <w:divBdr>
                <w:top w:val="none" w:sz="0" w:space="0" w:color="auto"/>
                <w:left w:val="none" w:sz="0" w:space="0" w:color="auto"/>
                <w:bottom w:val="none" w:sz="0" w:space="0" w:color="auto"/>
                <w:right w:val="none" w:sz="0" w:space="0" w:color="auto"/>
              </w:divBdr>
            </w:div>
            <w:div w:id="914247851">
              <w:marLeft w:val="0"/>
              <w:marRight w:val="0"/>
              <w:marTop w:val="0"/>
              <w:marBottom w:val="0"/>
              <w:divBdr>
                <w:top w:val="none" w:sz="0" w:space="0" w:color="auto"/>
                <w:left w:val="none" w:sz="0" w:space="0" w:color="auto"/>
                <w:bottom w:val="none" w:sz="0" w:space="0" w:color="auto"/>
                <w:right w:val="none" w:sz="0" w:space="0" w:color="auto"/>
              </w:divBdr>
            </w:div>
            <w:div w:id="1203206606">
              <w:marLeft w:val="0"/>
              <w:marRight w:val="0"/>
              <w:marTop w:val="0"/>
              <w:marBottom w:val="0"/>
              <w:divBdr>
                <w:top w:val="none" w:sz="0" w:space="0" w:color="auto"/>
                <w:left w:val="none" w:sz="0" w:space="0" w:color="auto"/>
                <w:bottom w:val="none" w:sz="0" w:space="0" w:color="auto"/>
                <w:right w:val="none" w:sz="0" w:space="0" w:color="auto"/>
              </w:divBdr>
            </w:div>
            <w:div w:id="260964419">
              <w:marLeft w:val="0"/>
              <w:marRight w:val="0"/>
              <w:marTop w:val="0"/>
              <w:marBottom w:val="0"/>
              <w:divBdr>
                <w:top w:val="none" w:sz="0" w:space="0" w:color="auto"/>
                <w:left w:val="none" w:sz="0" w:space="0" w:color="auto"/>
                <w:bottom w:val="none" w:sz="0" w:space="0" w:color="auto"/>
                <w:right w:val="none" w:sz="0" w:space="0" w:color="auto"/>
              </w:divBdr>
            </w:div>
            <w:div w:id="271204395">
              <w:marLeft w:val="0"/>
              <w:marRight w:val="0"/>
              <w:marTop w:val="0"/>
              <w:marBottom w:val="0"/>
              <w:divBdr>
                <w:top w:val="none" w:sz="0" w:space="0" w:color="auto"/>
                <w:left w:val="none" w:sz="0" w:space="0" w:color="auto"/>
                <w:bottom w:val="none" w:sz="0" w:space="0" w:color="auto"/>
                <w:right w:val="none" w:sz="0" w:space="0" w:color="auto"/>
              </w:divBdr>
            </w:div>
            <w:div w:id="1030692276">
              <w:marLeft w:val="0"/>
              <w:marRight w:val="0"/>
              <w:marTop w:val="0"/>
              <w:marBottom w:val="0"/>
              <w:divBdr>
                <w:top w:val="none" w:sz="0" w:space="0" w:color="auto"/>
                <w:left w:val="none" w:sz="0" w:space="0" w:color="auto"/>
                <w:bottom w:val="none" w:sz="0" w:space="0" w:color="auto"/>
                <w:right w:val="none" w:sz="0" w:space="0" w:color="auto"/>
              </w:divBdr>
            </w:div>
            <w:div w:id="260796561">
              <w:marLeft w:val="0"/>
              <w:marRight w:val="0"/>
              <w:marTop w:val="0"/>
              <w:marBottom w:val="0"/>
              <w:divBdr>
                <w:top w:val="none" w:sz="0" w:space="0" w:color="auto"/>
                <w:left w:val="none" w:sz="0" w:space="0" w:color="auto"/>
                <w:bottom w:val="none" w:sz="0" w:space="0" w:color="auto"/>
                <w:right w:val="none" w:sz="0" w:space="0" w:color="auto"/>
              </w:divBdr>
            </w:div>
            <w:div w:id="304237096">
              <w:marLeft w:val="0"/>
              <w:marRight w:val="0"/>
              <w:marTop w:val="0"/>
              <w:marBottom w:val="0"/>
              <w:divBdr>
                <w:top w:val="none" w:sz="0" w:space="0" w:color="auto"/>
                <w:left w:val="none" w:sz="0" w:space="0" w:color="auto"/>
                <w:bottom w:val="none" w:sz="0" w:space="0" w:color="auto"/>
                <w:right w:val="none" w:sz="0" w:space="0" w:color="auto"/>
              </w:divBdr>
            </w:div>
          </w:divsChild>
        </w:div>
        <w:div w:id="428743935">
          <w:marLeft w:val="0"/>
          <w:marRight w:val="0"/>
          <w:marTop w:val="0"/>
          <w:marBottom w:val="0"/>
          <w:divBdr>
            <w:top w:val="none" w:sz="0" w:space="0" w:color="auto"/>
            <w:left w:val="none" w:sz="0" w:space="0" w:color="auto"/>
            <w:bottom w:val="none" w:sz="0" w:space="0" w:color="auto"/>
            <w:right w:val="none" w:sz="0" w:space="0" w:color="auto"/>
          </w:divBdr>
          <w:divsChild>
            <w:div w:id="2055229854">
              <w:marLeft w:val="0"/>
              <w:marRight w:val="0"/>
              <w:marTop w:val="0"/>
              <w:marBottom w:val="0"/>
              <w:divBdr>
                <w:top w:val="none" w:sz="0" w:space="0" w:color="auto"/>
                <w:left w:val="none" w:sz="0" w:space="0" w:color="auto"/>
                <w:bottom w:val="none" w:sz="0" w:space="0" w:color="auto"/>
                <w:right w:val="none" w:sz="0" w:space="0" w:color="auto"/>
              </w:divBdr>
            </w:div>
            <w:div w:id="844906101">
              <w:marLeft w:val="0"/>
              <w:marRight w:val="0"/>
              <w:marTop w:val="0"/>
              <w:marBottom w:val="0"/>
              <w:divBdr>
                <w:top w:val="none" w:sz="0" w:space="0" w:color="auto"/>
                <w:left w:val="none" w:sz="0" w:space="0" w:color="auto"/>
                <w:bottom w:val="none" w:sz="0" w:space="0" w:color="auto"/>
                <w:right w:val="none" w:sz="0" w:space="0" w:color="auto"/>
              </w:divBdr>
            </w:div>
            <w:div w:id="836312162">
              <w:marLeft w:val="0"/>
              <w:marRight w:val="0"/>
              <w:marTop w:val="0"/>
              <w:marBottom w:val="0"/>
              <w:divBdr>
                <w:top w:val="none" w:sz="0" w:space="0" w:color="auto"/>
                <w:left w:val="none" w:sz="0" w:space="0" w:color="auto"/>
                <w:bottom w:val="none" w:sz="0" w:space="0" w:color="auto"/>
                <w:right w:val="none" w:sz="0" w:space="0" w:color="auto"/>
              </w:divBdr>
            </w:div>
            <w:div w:id="1628778922">
              <w:marLeft w:val="0"/>
              <w:marRight w:val="0"/>
              <w:marTop w:val="0"/>
              <w:marBottom w:val="0"/>
              <w:divBdr>
                <w:top w:val="none" w:sz="0" w:space="0" w:color="auto"/>
                <w:left w:val="none" w:sz="0" w:space="0" w:color="auto"/>
                <w:bottom w:val="none" w:sz="0" w:space="0" w:color="auto"/>
                <w:right w:val="none" w:sz="0" w:space="0" w:color="auto"/>
              </w:divBdr>
            </w:div>
            <w:div w:id="1782605476">
              <w:marLeft w:val="0"/>
              <w:marRight w:val="0"/>
              <w:marTop w:val="0"/>
              <w:marBottom w:val="0"/>
              <w:divBdr>
                <w:top w:val="none" w:sz="0" w:space="0" w:color="auto"/>
                <w:left w:val="none" w:sz="0" w:space="0" w:color="auto"/>
                <w:bottom w:val="none" w:sz="0" w:space="0" w:color="auto"/>
                <w:right w:val="none" w:sz="0" w:space="0" w:color="auto"/>
              </w:divBdr>
            </w:div>
            <w:div w:id="1160149201">
              <w:marLeft w:val="0"/>
              <w:marRight w:val="0"/>
              <w:marTop w:val="0"/>
              <w:marBottom w:val="0"/>
              <w:divBdr>
                <w:top w:val="none" w:sz="0" w:space="0" w:color="auto"/>
                <w:left w:val="none" w:sz="0" w:space="0" w:color="auto"/>
                <w:bottom w:val="none" w:sz="0" w:space="0" w:color="auto"/>
                <w:right w:val="none" w:sz="0" w:space="0" w:color="auto"/>
              </w:divBdr>
            </w:div>
            <w:div w:id="407851511">
              <w:marLeft w:val="0"/>
              <w:marRight w:val="0"/>
              <w:marTop w:val="0"/>
              <w:marBottom w:val="0"/>
              <w:divBdr>
                <w:top w:val="none" w:sz="0" w:space="0" w:color="auto"/>
                <w:left w:val="none" w:sz="0" w:space="0" w:color="auto"/>
                <w:bottom w:val="none" w:sz="0" w:space="0" w:color="auto"/>
                <w:right w:val="none" w:sz="0" w:space="0" w:color="auto"/>
              </w:divBdr>
            </w:div>
            <w:div w:id="263929030">
              <w:marLeft w:val="0"/>
              <w:marRight w:val="0"/>
              <w:marTop w:val="0"/>
              <w:marBottom w:val="0"/>
              <w:divBdr>
                <w:top w:val="none" w:sz="0" w:space="0" w:color="auto"/>
                <w:left w:val="none" w:sz="0" w:space="0" w:color="auto"/>
                <w:bottom w:val="none" w:sz="0" w:space="0" w:color="auto"/>
                <w:right w:val="none" w:sz="0" w:space="0" w:color="auto"/>
              </w:divBdr>
            </w:div>
          </w:divsChild>
        </w:div>
        <w:div w:id="94398847">
          <w:marLeft w:val="0"/>
          <w:marRight w:val="0"/>
          <w:marTop w:val="0"/>
          <w:marBottom w:val="0"/>
          <w:divBdr>
            <w:top w:val="none" w:sz="0" w:space="0" w:color="auto"/>
            <w:left w:val="none" w:sz="0" w:space="0" w:color="auto"/>
            <w:bottom w:val="none" w:sz="0" w:space="0" w:color="auto"/>
            <w:right w:val="none" w:sz="0" w:space="0" w:color="auto"/>
          </w:divBdr>
        </w:div>
        <w:div w:id="1024479209">
          <w:marLeft w:val="0"/>
          <w:marRight w:val="0"/>
          <w:marTop w:val="0"/>
          <w:marBottom w:val="0"/>
          <w:divBdr>
            <w:top w:val="none" w:sz="0" w:space="0" w:color="auto"/>
            <w:left w:val="none" w:sz="0" w:space="0" w:color="auto"/>
            <w:bottom w:val="none" w:sz="0" w:space="0" w:color="auto"/>
            <w:right w:val="none" w:sz="0" w:space="0" w:color="auto"/>
          </w:divBdr>
          <w:divsChild>
            <w:div w:id="1285697642">
              <w:marLeft w:val="0"/>
              <w:marRight w:val="0"/>
              <w:marTop w:val="0"/>
              <w:marBottom w:val="0"/>
              <w:divBdr>
                <w:top w:val="none" w:sz="0" w:space="0" w:color="auto"/>
                <w:left w:val="none" w:sz="0" w:space="0" w:color="auto"/>
                <w:bottom w:val="none" w:sz="0" w:space="0" w:color="auto"/>
                <w:right w:val="none" w:sz="0" w:space="0" w:color="auto"/>
              </w:divBdr>
            </w:div>
            <w:div w:id="1698189986">
              <w:marLeft w:val="0"/>
              <w:marRight w:val="0"/>
              <w:marTop w:val="0"/>
              <w:marBottom w:val="0"/>
              <w:divBdr>
                <w:top w:val="none" w:sz="0" w:space="0" w:color="auto"/>
                <w:left w:val="none" w:sz="0" w:space="0" w:color="auto"/>
                <w:bottom w:val="none" w:sz="0" w:space="0" w:color="auto"/>
                <w:right w:val="none" w:sz="0" w:space="0" w:color="auto"/>
              </w:divBdr>
            </w:div>
          </w:divsChild>
        </w:div>
        <w:div w:id="1428695782">
          <w:marLeft w:val="0"/>
          <w:marRight w:val="0"/>
          <w:marTop w:val="0"/>
          <w:marBottom w:val="0"/>
          <w:divBdr>
            <w:top w:val="none" w:sz="0" w:space="0" w:color="auto"/>
            <w:left w:val="none" w:sz="0" w:space="0" w:color="auto"/>
            <w:bottom w:val="none" w:sz="0" w:space="0" w:color="auto"/>
            <w:right w:val="none" w:sz="0" w:space="0" w:color="auto"/>
          </w:divBdr>
          <w:divsChild>
            <w:div w:id="776564013">
              <w:marLeft w:val="0"/>
              <w:marRight w:val="0"/>
              <w:marTop w:val="0"/>
              <w:marBottom w:val="0"/>
              <w:divBdr>
                <w:top w:val="none" w:sz="0" w:space="0" w:color="auto"/>
                <w:left w:val="none" w:sz="0" w:space="0" w:color="auto"/>
                <w:bottom w:val="none" w:sz="0" w:space="0" w:color="auto"/>
                <w:right w:val="none" w:sz="0" w:space="0" w:color="auto"/>
              </w:divBdr>
            </w:div>
            <w:div w:id="2114551680">
              <w:marLeft w:val="0"/>
              <w:marRight w:val="0"/>
              <w:marTop w:val="0"/>
              <w:marBottom w:val="0"/>
              <w:divBdr>
                <w:top w:val="none" w:sz="0" w:space="0" w:color="auto"/>
                <w:left w:val="none" w:sz="0" w:space="0" w:color="auto"/>
                <w:bottom w:val="none" w:sz="0" w:space="0" w:color="auto"/>
                <w:right w:val="none" w:sz="0" w:space="0" w:color="auto"/>
              </w:divBdr>
            </w:div>
            <w:div w:id="2069524428">
              <w:marLeft w:val="0"/>
              <w:marRight w:val="0"/>
              <w:marTop w:val="0"/>
              <w:marBottom w:val="0"/>
              <w:divBdr>
                <w:top w:val="none" w:sz="0" w:space="0" w:color="auto"/>
                <w:left w:val="none" w:sz="0" w:space="0" w:color="auto"/>
                <w:bottom w:val="none" w:sz="0" w:space="0" w:color="auto"/>
                <w:right w:val="none" w:sz="0" w:space="0" w:color="auto"/>
              </w:divBdr>
            </w:div>
            <w:div w:id="2130781407">
              <w:marLeft w:val="0"/>
              <w:marRight w:val="0"/>
              <w:marTop w:val="0"/>
              <w:marBottom w:val="0"/>
              <w:divBdr>
                <w:top w:val="none" w:sz="0" w:space="0" w:color="auto"/>
                <w:left w:val="none" w:sz="0" w:space="0" w:color="auto"/>
                <w:bottom w:val="none" w:sz="0" w:space="0" w:color="auto"/>
                <w:right w:val="none" w:sz="0" w:space="0" w:color="auto"/>
              </w:divBdr>
            </w:div>
            <w:div w:id="184901449">
              <w:marLeft w:val="0"/>
              <w:marRight w:val="0"/>
              <w:marTop w:val="0"/>
              <w:marBottom w:val="0"/>
              <w:divBdr>
                <w:top w:val="none" w:sz="0" w:space="0" w:color="auto"/>
                <w:left w:val="none" w:sz="0" w:space="0" w:color="auto"/>
                <w:bottom w:val="none" w:sz="0" w:space="0" w:color="auto"/>
                <w:right w:val="none" w:sz="0" w:space="0" w:color="auto"/>
              </w:divBdr>
            </w:div>
            <w:div w:id="358361842">
              <w:marLeft w:val="0"/>
              <w:marRight w:val="0"/>
              <w:marTop w:val="0"/>
              <w:marBottom w:val="0"/>
              <w:divBdr>
                <w:top w:val="none" w:sz="0" w:space="0" w:color="auto"/>
                <w:left w:val="none" w:sz="0" w:space="0" w:color="auto"/>
                <w:bottom w:val="none" w:sz="0" w:space="0" w:color="auto"/>
                <w:right w:val="none" w:sz="0" w:space="0" w:color="auto"/>
              </w:divBdr>
            </w:div>
            <w:div w:id="486823953">
              <w:marLeft w:val="0"/>
              <w:marRight w:val="0"/>
              <w:marTop w:val="0"/>
              <w:marBottom w:val="0"/>
              <w:divBdr>
                <w:top w:val="none" w:sz="0" w:space="0" w:color="auto"/>
                <w:left w:val="none" w:sz="0" w:space="0" w:color="auto"/>
                <w:bottom w:val="none" w:sz="0" w:space="0" w:color="auto"/>
                <w:right w:val="none" w:sz="0" w:space="0" w:color="auto"/>
              </w:divBdr>
            </w:div>
            <w:div w:id="458887841">
              <w:marLeft w:val="0"/>
              <w:marRight w:val="0"/>
              <w:marTop w:val="0"/>
              <w:marBottom w:val="0"/>
              <w:divBdr>
                <w:top w:val="none" w:sz="0" w:space="0" w:color="auto"/>
                <w:left w:val="none" w:sz="0" w:space="0" w:color="auto"/>
                <w:bottom w:val="none" w:sz="0" w:space="0" w:color="auto"/>
                <w:right w:val="none" w:sz="0" w:space="0" w:color="auto"/>
              </w:divBdr>
            </w:div>
            <w:div w:id="1215435517">
              <w:marLeft w:val="0"/>
              <w:marRight w:val="0"/>
              <w:marTop w:val="0"/>
              <w:marBottom w:val="0"/>
              <w:divBdr>
                <w:top w:val="none" w:sz="0" w:space="0" w:color="auto"/>
                <w:left w:val="none" w:sz="0" w:space="0" w:color="auto"/>
                <w:bottom w:val="none" w:sz="0" w:space="0" w:color="auto"/>
                <w:right w:val="none" w:sz="0" w:space="0" w:color="auto"/>
              </w:divBdr>
            </w:div>
            <w:div w:id="147598905">
              <w:marLeft w:val="0"/>
              <w:marRight w:val="0"/>
              <w:marTop w:val="0"/>
              <w:marBottom w:val="0"/>
              <w:divBdr>
                <w:top w:val="none" w:sz="0" w:space="0" w:color="auto"/>
                <w:left w:val="none" w:sz="0" w:space="0" w:color="auto"/>
                <w:bottom w:val="none" w:sz="0" w:space="0" w:color="auto"/>
                <w:right w:val="none" w:sz="0" w:space="0" w:color="auto"/>
              </w:divBdr>
            </w:div>
            <w:div w:id="1446656537">
              <w:marLeft w:val="0"/>
              <w:marRight w:val="0"/>
              <w:marTop w:val="0"/>
              <w:marBottom w:val="0"/>
              <w:divBdr>
                <w:top w:val="none" w:sz="0" w:space="0" w:color="auto"/>
                <w:left w:val="none" w:sz="0" w:space="0" w:color="auto"/>
                <w:bottom w:val="none" w:sz="0" w:space="0" w:color="auto"/>
                <w:right w:val="none" w:sz="0" w:space="0" w:color="auto"/>
              </w:divBdr>
            </w:div>
            <w:div w:id="1790778088">
              <w:marLeft w:val="0"/>
              <w:marRight w:val="0"/>
              <w:marTop w:val="0"/>
              <w:marBottom w:val="0"/>
              <w:divBdr>
                <w:top w:val="none" w:sz="0" w:space="0" w:color="auto"/>
                <w:left w:val="none" w:sz="0" w:space="0" w:color="auto"/>
                <w:bottom w:val="none" w:sz="0" w:space="0" w:color="auto"/>
                <w:right w:val="none" w:sz="0" w:space="0" w:color="auto"/>
              </w:divBdr>
            </w:div>
          </w:divsChild>
        </w:div>
        <w:div w:id="467014238">
          <w:marLeft w:val="0"/>
          <w:marRight w:val="0"/>
          <w:marTop w:val="0"/>
          <w:marBottom w:val="0"/>
          <w:divBdr>
            <w:top w:val="none" w:sz="0" w:space="0" w:color="auto"/>
            <w:left w:val="none" w:sz="0" w:space="0" w:color="auto"/>
            <w:bottom w:val="none" w:sz="0" w:space="0" w:color="auto"/>
            <w:right w:val="none" w:sz="0" w:space="0" w:color="auto"/>
          </w:divBdr>
          <w:divsChild>
            <w:div w:id="1219705354">
              <w:marLeft w:val="0"/>
              <w:marRight w:val="0"/>
              <w:marTop w:val="0"/>
              <w:marBottom w:val="0"/>
              <w:divBdr>
                <w:top w:val="none" w:sz="0" w:space="0" w:color="auto"/>
                <w:left w:val="none" w:sz="0" w:space="0" w:color="auto"/>
                <w:bottom w:val="none" w:sz="0" w:space="0" w:color="auto"/>
                <w:right w:val="none" w:sz="0" w:space="0" w:color="auto"/>
              </w:divBdr>
            </w:div>
            <w:div w:id="478503803">
              <w:marLeft w:val="0"/>
              <w:marRight w:val="0"/>
              <w:marTop w:val="0"/>
              <w:marBottom w:val="0"/>
              <w:divBdr>
                <w:top w:val="none" w:sz="0" w:space="0" w:color="auto"/>
                <w:left w:val="none" w:sz="0" w:space="0" w:color="auto"/>
                <w:bottom w:val="none" w:sz="0" w:space="0" w:color="auto"/>
                <w:right w:val="none" w:sz="0" w:space="0" w:color="auto"/>
              </w:divBdr>
            </w:div>
            <w:div w:id="145367914">
              <w:marLeft w:val="0"/>
              <w:marRight w:val="0"/>
              <w:marTop w:val="0"/>
              <w:marBottom w:val="0"/>
              <w:divBdr>
                <w:top w:val="none" w:sz="0" w:space="0" w:color="auto"/>
                <w:left w:val="none" w:sz="0" w:space="0" w:color="auto"/>
                <w:bottom w:val="none" w:sz="0" w:space="0" w:color="auto"/>
                <w:right w:val="none" w:sz="0" w:space="0" w:color="auto"/>
              </w:divBdr>
            </w:div>
          </w:divsChild>
        </w:div>
        <w:div w:id="620960344">
          <w:marLeft w:val="0"/>
          <w:marRight w:val="0"/>
          <w:marTop w:val="0"/>
          <w:marBottom w:val="0"/>
          <w:divBdr>
            <w:top w:val="none" w:sz="0" w:space="0" w:color="auto"/>
            <w:left w:val="none" w:sz="0" w:space="0" w:color="auto"/>
            <w:bottom w:val="none" w:sz="0" w:space="0" w:color="auto"/>
            <w:right w:val="none" w:sz="0" w:space="0" w:color="auto"/>
          </w:divBdr>
        </w:div>
        <w:div w:id="1389887969">
          <w:marLeft w:val="0"/>
          <w:marRight w:val="0"/>
          <w:marTop w:val="0"/>
          <w:marBottom w:val="0"/>
          <w:divBdr>
            <w:top w:val="none" w:sz="0" w:space="0" w:color="auto"/>
            <w:left w:val="none" w:sz="0" w:space="0" w:color="auto"/>
            <w:bottom w:val="none" w:sz="0" w:space="0" w:color="auto"/>
            <w:right w:val="none" w:sz="0" w:space="0" w:color="auto"/>
          </w:divBdr>
          <w:divsChild>
            <w:div w:id="890112227">
              <w:marLeft w:val="0"/>
              <w:marRight w:val="0"/>
              <w:marTop w:val="0"/>
              <w:marBottom w:val="0"/>
              <w:divBdr>
                <w:top w:val="none" w:sz="0" w:space="0" w:color="auto"/>
                <w:left w:val="none" w:sz="0" w:space="0" w:color="auto"/>
                <w:bottom w:val="none" w:sz="0" w:space="0" w:color="auto"/>
                <w:right w:val="none" w:sz="0" w:space="0" w:color="auto"/>
              </w:divBdr>
            </w:div>
            <w:div w:id="1970276349">
              <w:marLeft w:val="0"/>
              <w:marRight w:val="0"/>
              <w:marTop w:val="0"/>
              <w:marBottom w:val="0"/>
              <w:divBdr>
                <w:top w:val="none" w:sz="0" w:space="0" w:color="auto"/>
                <w:left w:val="none" w:sz="0" w:space="0" w:color="auto"/>
                <w:bottom w:val="none" w:sz="0" w:space="0" w:color="auto"/>
                <w:right w:val="none" w:sz="0" w:space="0" w:color="auto"/>
              </w:divBdr>
            </w:div>
            <w:div w:id="1889609134">
              <w:marLeft w:val="0"/>
              <w:marRight w:val="0"/>
              <w:marTop w:val="0"/>
              <w:marBottom w:val="0"/>
              <w:divBdr>
                <w:top w:val="none" w:sz="0" w:space="0" w:color="auto"/>
                <w:left w:val="none" w:sz="0" w:space="0" w:color="auto"/>
                <w:bottom w:val="none" w:sz="0" w:space="0" w:color="auto"/>
                <w:right w:val="none" w:sz="0" w:space="0" w:color="auto"/>
              </w:divBdr>
            </w:div>
            <w:div w:id="656693247">
              <w:marLeft w:val="0"/>
              <w:marRight w:val="0"/>
              <w:marTop w:val="0"/>
              <w:marBottom w:val="0"/>
              <w:divBdr>
                <w:top w:val="none" w:sz="0" w:space="0" w:color="auto"/>
                <w:left w:val="none" w:sz="0" w:space="0" w:color="auto"/>
                <w:bottom w:val="none" w:sz="0" w:space="0" w:color="auto"/>
                <w:right w:val="none" w:sz="0" w:space="0" w:color="auto"/>
              </w:divBdr>
            </w:div>
            <w:div w:id="167006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756891">
      <w:bodyDiv w:val="1"/>
      <w:marLeft w:val="0"/>
      <w:marRight w:val="0"/>
      <w:marTop w:val="0"/>
      <w:marBottom w:val="0"/>
      <w:divBdr>
        <w:top w:val="none" w:sz="0" w:space="0" w:color="auto"/>
        <w:left w:val="none" w:sz="0" w:space="0" w:color="auto"/>
        <w:bottom w:val="none" w:sz="0" w:space="0" w:color="auto"/>
        <w:right w:val="none" w:sz="0" w:space="0" w:color="auto"/>
      </w:divBdr>
    </w:div>
    <w:div w:id="794756596">
      <w:bodyDiv w:val="1"/>
      <w:marLeft w:val="0"/>
      <w:marRight w:val="0"/>
      <w:marTop w:val="0"/>
      <w:marBottom w:val="0"/>
      <w:divBdr>
        <w:top w:val="none" w:sz="0" w:space="0" w:color="auto"/>
        <w:left w:val="none" w:sz="0" w:space="0" w:color="auto"/>
        <w:bottom w:val="none" w:sz="0" w:space="0" w:color="auto"/>
        <w:right w:val="none" w:sz="0" w:space="0" w:color="auto"/>
      </w:divBdr>
      <w:divsChild>
        <w:div w:id="1441412710">
          <w:marLeft w:val="547"/>
          <w:marRight w:val="0"/>
          <w:marTop w:val="0"/>
          <w:marBottom w:val="0"/>
          <w:divBdr>
            <w:top w:val="none" w:sz="0" w:space="0" w:color="auto"/>
            <w:left w:val="none" w:sz="0" w:space="0" w:color="auto"/>
            <w:bottom w:val="none" w:sz="0" w:space="0" w:color="auto"/>
            <w:right w:val="none" w:sz="0" w:space="0" w:color="auto"/>
          </w:divBdr>
        </w:div>
        <w:div w:id="1319576813">
          <w:marLeft w:val="446"/>
          <w:marRight w:val="0"/>
          <w:marTop w:val="0"/>
          <w:marBottom w:val="0"/>
          <w:divBdr>
            <w:top w:val="none" w:sz="0" w:space="0" w:color="auto"/>
            <w:left w:val="none" w:sz="0" w:space="0" w:color="auto"/>
            <w:bottom w:val="none" w:sz="0" w:space="0" w:color="auto"/>
            <w:right w:val="none" w:sz="0" w:space="0" w:color="auto"/>
          </w:divBdr>
        </w:div>
      </w:divsChild>
    </w:div>
    <w:div w:id="1753969553">
      <w:bodyDiv w:val="1"/>
      <w:marLeft w:val="0"/>
      <w:marRight w:val="0"/>
      <w:marTop w:val="0"/>
      <w:marBottom w:val="0"/>
      <w:divBdr>
        <w:top w:val="none" w:sz="0" w:space="0" w:color="auto"/>
        <w:left w:val="none" w:sz="0" w:space="0" w:color="auto"/>
        <w:bottom w:val="none" w:sz="0" w:space="0" w:color="auto"/>
        <w:right w:val="none" w:sz="0" w:space="0" w:color="auto"/>
      </w:divBdr>
      <w:divsChild>
        <w:div w:id="1811169630">
          <w:marLeft w:val="0"/>
          <w:marRight w:val="0"/>
          <w:marTop w:val="0"/>
          <w:marBottom w:val="0"/>
          <w:divBdr>
            <w:top w:val="none" w:sz="0" w:space="0" w:color="auto"/>
            <w:left w:val="none" w:sz="0" w:space="0" w:color="auto"/>
            <w:bottom w:val="none" w:sz="0" w:space="0" w:color="auto"/>
            <w:right w:val="none" w:sz="0" w:space="0" w:color="auto"/>
          </w:divBdr>
          <w:divsChild>
            <w:div w:id="1334143560">
              <w:marLeft w:val="0"/>
              <w:marRight w:val="0"/>
              <w:marTop w:val="0"/>
              <w:marBottom w:val="0"/>
              <w:divBdr>
                <w:top w:val="none" w:sz="0" w:space="0" w:color="auto"/>
                <w:left w:val="none" w:sz="0" w:space="0" w:color="auto"/>
                <w:bottom w:val="none" w:sz="0" w:space="0" w:color="auto"/>
                <w:right w:val="none" w:sz="0" w:space="0" w:color="auto"/>
              </w:divBdr>
            </w:div>
          </w:divsChild>
        </w:div>
        <w:div w:id="275873784">
          <w:marLeft w:val="0"/>
          <w:marRight w:val="0"/>
          <w:marTop w:val="0"/>
          <w:marBottom w:val="0"/>
          <w:divBdr>
            <w:top w:val="none" w:sz="0" w:space="0" w:color="auto"/>
            <w:left w:val="none" w:sz="0" w:space="0" w:color="auto"/>
            <w:bottom w:val="none" w:sz="0" w:space="0" w:color="auto"/>
            <w:right w:val="none" w:sz="0" w:space="0" w:color="auto"/>
          </w:divBdr>
          <w:divsChild>
            <w:div w:id="1034380949">
              <w:marLeft w:val="0"/>
              <w:marRight w:val="0"/>
              <w:marTop w:val="0"/>
              <w:marBottom w:val="0"/>
              <w:divBdr>
                <w:top w:val="none" w:sz="0" w:space="0" w:color="auto"/>
                <w:left w:val="none" w:sz="0" w:space="0" w:color="auto"/>
                <w:bottom w:val="none" w:sz="0" w:space="0" w:color="auto"/>
                <w:right w:val="none" w:sz="0" w:space="0" w:color="auto"/>
              </w:divBdr>
            </w:div>
            <w:div w:id="387340045">
              <w:marLeft w:val="0"/>
              <w:marRight w:val="0"/>
              <w:marTop w:val="0"/>
              <w:marBottom w:val="0"/>
              <w:divBdr>
                <w:top w:val="none" w:sz="0" w:space="0" w:color="auto"/>
                <w:left w:val="none" w:sz="0" w:space="0" w:color="auto"/>
                <w:bottom w:val="none" w:sz="0" w:space="0" w:color="auto"/>
                <w:right w:val="none" w:sz="0" w:space="0" w:color="auto"/>
              </w:divBdr>
            </w:div>
            <w:div w:id="1080978172">
              <w:marLeft w:val="0"/>
              <w:marRight w:val="0"/>
              <w:marTop w:val="0"/>
              <w:marBottom w:val="0"/>
              <w:divBdr>
                <w:top w:val="none" w:sz="0" w:space="0" w:color="auto"/>
                <w:left w:val="none" w:sz="0" w:space="0" w:color="auto"/>
                <w:bottom w:val="none" w:sz="0" w:space="0" w:color="auto"/>
                <w:right w:val="none" w:sz="0" w:space="0" w:color="auto"/>
              </w:divBdr>
            </w:div>
            <w:div w:id="1998073965">
              <w:marLeft w:val="0"/>
              <w:marRight w:val="0"/>
              <w:marTop w:val="0"/>
              <w:marBottom w:val="0"/>
              <w:divBdr>
                <w:top w:val="none" w:sz="0" w:space="0" w:color="auto"/>
                <w:left w:val="none" w:sz="0" w:space="0" w:color="auto"/>
                <w:bottom w:val="none" w:sz="0" w:space="0" w:color="auto"/>
                <w:right w:val="none" w:sz="0" w:space="0" w:color="auto"/>
              </w:divBdr>
            </w:div>
            <w:div w:id="1558544052">
              <w:marLeft w:val="0"/>
              <w:marRight w:val="0"/>
              <w:marTop w:val="0"/>
              <w:marBottom w:val="0"/>
              <w:divBdr>
                <w:top w:val="none" w:sz="0" w:space="0" w:color="auto"/>
                <w:left w:val="none" w:sz="0" w:space="0" w:color="auto"/>
                <w:bottom w:val="none" w:sz="0" w:space="0" w:color="auto"/>
                <w:right w:val="none" w:sz="0" w:space="0" w:color="auto"/>
              </w:divBdr>
            </w:div>
            <w:div w:id="2041055040">
              <w:marLeft w:val="0"/>
              <w:marRight w:val="0"/>
              <w:marTop w:val="0"/>
              <w:marBottom w:val="0"/>
              <w:divBdr>
                <w:top w:val="none" w:sz="0" w:space="0" w:color="auto"/>
                <w:left w:val="none" w:sz="0" w:space="0" w:color="auto"/>
                <w:bottom w:val="none" w:sz="0" w:space="0" w:color="auto"/>
                <w:right w:val="none" w:sz="0" w:space="0" w:color="auto"/>
              </w:divBdr>
            </w:div>
            <w:div w:id="930431281">
              <w:marLeft w:val="0"/>
              <w:marRight w:val="0"/>
              <w:marTop w:val="0"/>
              <w:marBottom w:val="0"/>
              <w:divBdr>
                <w:top w:val="none" w:sz="0" w:space="0" w:color="auto"/>
                <w:left w:val="none" w:sz="0" w:space="0" w:color="auto"/>
                <w:bottom w:val="none" w:sz="0" w:space="0" w:color="auto"/>
                <w:right w:val="none" w:sz="0" w:space="0" w:color="auto"/>
              </w:divBdr>
            </w:div>
            <w:div w:id="358315451">
              <w:marLeft w:val="0"/>
              <w:marRight w:val="0"/>
              <w:marTop w:val="0"/>
              <w:marBottom w:val="0"/>
              <w:divBdr>
                <w:top w:val="none" w:sz="0" w:space="0" w:color="auto"/>
                <w:left w:val="none" w:sz="0" w:space="0" w:color="auto"/>
                <w:bottom w:val="none" w:sz="0" w:space="0" w:color="auto"/>
                <w:right w:val="none" w:sz="0" w:space="0" w:color="auto"/>
              </w:divBdr>
            </w:div>
            <w:div w:id="838931163">
              <w:marLeft w:val="0"/>
              <w:marRight w:val="0"/>
              <w:marTop w:val="0"/>
              <w:marBottom w:val="0"/>
              <w:divBdr>
                <w:top w:val="none" w:sz="0" w:space="0" w:color="auto"/>
                <w:left w:val="none" w:sz="0" w:space="0" w:color="auto"/>
                <w:bottom w:val="none" w:sz="0" w:space="0" w:color="auto"/>
                <w:right w:val="none" w:sz="0" w:space="0" w:color="auto"/>
              </w:divBdr>
            </w:div>
            <w:div w:id="2010400885">
              <w:marLeft w:val="0"/>
              <w:marRight w:val="0"/>
              <w:marTop w:val="0"/>
              <w:marBottom w:val="0"/>
              <w:divBdr>
                <w:top w:val="none" w:sz="0" w:space="0" w:color="auto"/>
                <w:left w:val="none" w:sz="0" w:space="0" w:color="auto"/>
                <w:bottom w:val="none" w:sz="0" w:space="0" w:color="auto"/>
                <w:right w:val="none" w:sz="0" w:space="0" w:color="auto"/>
              </w:divBdr>
            </w:div>
            <w:div w:id="1064986273">
              <w:marLeft w:val="0"/>
              <w:marRight w:val="0"/>
              <w:marTop w:val="0"/>
              <w:marBottom w:val="0"/>
              <w:divBdr>
                <w:top w:val="none" w:sz="0" w:space="0" w:color="auto"/>
                <w:left w:val="none" w:sz="0" w:space="0" w:color="auto"/>
                <w:bottom w:val="none" w:sz="0" w:space="0" w:color="auto"/>
                <w:right w:val="none" w:sz="0" w:space="0" w:color="auto"/>
              </w:divBdr>
            </w:div>
            <w:div w:id="1355420330">
              <w:marLeft w:val="0"/>
              <w:marRight w:val="0"/>
              <w:marTop w:val="0"/>
              <w:marBottom w:val="0"/>
              <w:divBdr>
                <w:top w:val="none" w:sz="0" w:space="0" w:color="auto"/>
                <w:left w:val="none" w:sz="0" w:space="0" w:color="auto"/>
                <w:bottom w:val="none" w:sz="0" w:space="0" w:color="auto"/>
                <w:right w:val="none" w:sz="0" w:space="0" w:color="auto"/>
              </w:divBdr>
            </w:div>
          </w:divsChild>
        </w:div>
        <w:div w:id="282272044">
          <w:marLeft w:val="0"/>
          <w:marRight w:val="0"/>
          <w:marTop w:val="0"/>
          <w:marBottom w:val="0"/>
          <w:divBdr>
            <w:top w:val="none" w:sz="0" w:space="0" w:color="auto"/>
            <w:left w:val="none" w:sz="0" w:space="0" w:color="auto"/>
            <w:bottom w:val="none" w:sz="0" w:space="0" w:color="auto"/>
            <w:right w:val="none" w:sz="0" w:space="0" w:color="auto"/>
          </w:divBdr>
          <w:divsChild>
            <w:div w:id="159587337">
              <w:marLeft w:val="0"/>
              <w:marRight w:val="0"/>
              <w:marTop w:val="0"/>
              <w:marBottom w:val="0"/>
              <w:divBdr>
                <w:top w:val="none" w:sz="0" w:space="0" w:color="auto"/>
                <w:left w:val="none" w:sz="0" w:space="0" w:color="auto"/>
                <w:bottom w:val="none" w:sz="0" w:space="0" w:color="auto"/>
                <w:right w:val="none" w:sz="0" w:space="0" w:color="auto"/>
              </w:divBdr>
            </w:div>
            <w:div w:id="203492937">
              <w:marLeft w:val="0"/>
              <w:marRight w:val="0"/>
              <w:marTop w:val="0"/>
              <w:marBottom w:val="0"/>
              <w:divBdr>
                <w:top w:val="none" w:sz="0" w:space="0" w:color="auto"/>
                <w:left w:val="none" w:sz="0" w:space="0" w:color="auto"/>
                <w:bottom w:val="none" w:sz="0" w:space="0" w:color="auto"/>
                <w:right w:val="none" w:sz="0" w:space="0" w:color="auto"/>
              </w:divBdr>
            </w:div>
            <w:div w:id="68963741">
              <w:marLeft w:val="0"/>
              <w:marRight w:val="0"/>
              <w:marTop w:val="0"/>
              <w:marBottom w:val="0"/>
              <w:divBdr>
                <w:top w:val="none" w:sz="0" w:space="0" w:color="auto"/>
                <w:left w:val="none" w:sz="0" w:space="0" w:color="auto"/>
                <w:bottom w:val="none" w:sz="0" w:space="0" w:color="auto"/>
                <w:right w:val="none" w:sz="0" w:space="0" w:color="auto"/>
              </w:divBdr>
            </w:div>
            <w:div w:id="381752947">
              <w:marLeft w:val="0"/>
              <w:marRight w:val="0"/>
              <w:marTop w:val="0"/>
              <w:marBottom w:val="0"/>
              <w:divBdr>
                <w:top w:val="none" w:sz="0" w:space="0" w:color="auto"/>
                <w:left w:val="none" w:sz="0" w:space="0" w:color="auto"/>
                <w:bottom w:val="none" w:sz="0" w:space="0" w:color="auto"/>
                <w:right w:val="none" w:sz="0" w:space="0" w:color="auto"/>
              </w:divBdr>
            </w:div>
            <w:div w:id="1480418426">
              <w:marLeft w:val="0"/>
              <w:marRight w:val="0"/>
              <w:marTop w:val="0"/>
              <w:marBottom w:val="0"/>
              <w:divBdr>
                <w:top w:val="none" w:sz="0" w:space="0" w:color="auto"/>
                <w:left w:val="none" w:sz="0" w:space="0" w:color="auto"/>
                <w:bottom w:val="none" w:sz="0" w:space="0" w:color="auto"/>
                <w:right w:val="none" w:sz="0" w:space="0" w:color="auto"/>
              </w:divBdr>
            </w:div>
            <w:div w:id="1352023622">
              <w:marLeft w:val="0"/>
              <w:marRight w:val="0"/>
              <w:marTop w:val="0"/>
              <w:marBottom w:val="0"/>
              <w:divBdr>
                <w:top w:val="none" w:sz="0" w:space="0" w:color="auto"/>
                <w:left w:val="none" w:sz="0" w:space="0" w:color="auto"/>
                <w:bottom w:val="none" w:sz="0" w:space="0" w:color="auto"/>
                <w:right w:val="none" w:sz="0" w:space="0" w:color="auto"/>
              </w:divBdr>
            </w:div>
            <w:div w:id="399057906">
              <w:marLeft w:val="0"/>
              <w:marRight w:val="0"/>
              <w:marTop w:val="0"/>
              <w:marBottom w:val="0"/>
              <w:divBdr>
                <w:top w:val="none" w:sz="0" w:space="0" w:color="auto"/>
                <w:left w:val="none" w:sz="0" w:space="0" w:color="auto"/>
                <w:bottom w:val="none" w:sz="0" w:space="0" w:color="auto"/>
                <w:right w:val="none" w:sz="0" w:space="0" w:color="auto"/>
              </w:divBdr>
            </w:div>
            <w:div w:id="159152212">
              <w:marLeft w:val="0"/>
              <w:marRight w:val="0"/>
              <w:marTop w:val="0"/>
              <w:marBottom w:val="0"/>
              <w:divBdr>
                <w:top w:val="none" w:sz="0" w:space="0" w:color="auto"/>
                <w:left w:val="none" w:sz="0" w:space="0" w:color="auto"/>
                <w:bottom w:val="none" w:sz="0" w:space="0" w:color="auto"/>
                <w:right w:val="none" w:sz="0" w:space="0" w:color="auto"/>
              </w:divBdr>
            </w:div>
            <w:div w:id="1329137455">
              <w:marLeft w:val="0"/>
              <w:marRight w:val="0"/>
              <w:marTop w:val="0"/>
              <w:marBottom w:val="0"/>
              <w:divBdr>
                <w:top w:val="none" w:sz="0" w:space="0" w:color="auto"/>
                <w:left w:val="none" w:sz="0" w:space="0" w:color="auto"/>
                <w:bottom w:val="none" w:sz="0" w:space="0" w:color="auto"/>
                <w:right w:val="none" w:sz="0" w:space="0" w:color="auto"/>
              </w:divBdr>
            </w:div>
          </w:divsChild>
        </w:div>
        <w:div w:id="1308780267">
          <w:marLeft w:val="0"/>
          <w:marRight w:val="0"/>
          <w:marTop w:val="0"/>
          <w:marBottom w:val="0"/>
          <w:divBdr>
            <w:top w:val="none" w:sz="0" w:space="0" w:color="auto"/>
            <w:left w:val="none" w:sz="0" w:space="0" w:color="auto"/>
            <w:bottom w:val="none" w:sz="0" w:space="0" w:color="auto"/>
            <w:right w:val="none" w:sz="0" w:space="0" w:color="auto"/>
          </w:divBdr>
          <w:divsChild>
            <w:div w:id="443768342">
              <w:marLeft w:val="0"/>
              <w:marRight w:val="0"/>
              <w:marTop w:val="0"/>
              <w:marBottom w:val="0"/>
              <w:divBdr>
                <w:top w:val="none" w:sz="0" w:space="0" w:color="auto"/>
                <w:left w:val="none" w:sz="0" w:space="0" w:color="auto"/>
                <w:bottom w:val="none" w:sz="0" w:space="0" w:color="auto"/>
                <w:right w:val="none" w:sz="0" w:space="0" w:color="auto"/>
              </w:divBdr>
            </w:div>
            <w:div w:id="142623447">
              <w:marLeft w:val="0"/>
              <w:marRight w:val="0"/>
              <w:marTop w:val="0"/>
              <w:marBottom w:val="0"/>
              <w:divBdr>
                <w:top w:val="none" w:sz="0" w:space="0" w:color="auto"/>
                <w:left w:val="none" w:sz="0" w:space="0" w:color="auto"/>
                <w:bottom w:val="none" w:sz="0" w:space="0" w:color="auto"/>
                <w:right w:val="none" w:sz="0" w:space="0" w:color="auto"/>
              </w:divBdr>
            </w:div>
            <w:div w:id="1482694715">
              <w:marLeft w:val="0"/>
              <w:marRight w:val="0"/>
              <w:marTop w:val="0"/>
              <w:marBottom w:val="0"/>
              <w:divBdr>
                <w:top w:val="none" w:sz="0" w:space="0" w:color="auto"/>
                <w:left w:val="none" w:sz="0" w:space="0" w:color="auto"/>
                <w:bottom w:val="none" w:sz="0" w:space="0" w:color="auto"/>
                <w:right w:val="none" w:sz="0" w:space="0" w:color="auto"/>
              </w:divBdr>
            </w:div>
            <w:div w:id="506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570179">
      <w:bodyDiv w:val="1"/>
      <w:marLeft w:val="0"/>
      <w:marRight w:val="0"/>
      <w:marTop w:val="0"/>
      <w:marBottom w:val="0"/>
      <w:divBdr>
        <w:top w:val="none" w:sz="0" w:space="0" w:color="auto"/>
        <w:left w:val="none" w:sz="0" w:space="0" w:color="auto"/>
        <w:bottom w:val="none" w:sz="0" w:space="0" w:color="auto"/>
        <w:right w:val="none" w:sz="0" w:space="0" w:color="auto"/>
      </w:divBdr>
      <w:divsChild>
        <w:div w:id="86864421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hyperlink" Target="mailto:divona@uniroma2.it" TargetMode="Externa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chart" Target="charts/chart3.xml"/><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emf"/><Relationship Id="rId28" Type="http://schemas.openxmlformats.org/officeDocument/2006/relationships/oleObject" Target="embeddings/oleObject9.bin"/><Relationship Id="rId10" Type="http://schemas.openxmlformats.org/officeDocument/2006/relationships/chart" Target="charts/chart1.xml"/><Relationship Id="rId19" Type="http://schemas.openxmlformats.org/officeDocument/2006/relationships/chart" Target="charts/chart2.xm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emf"/><Relationship Id="rId30" Type="http://schemas.openxmlformats.org/officeDocument/2006/relationships/image" Target="media/image13.jp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nauth\Downloads\SPPE%20electrodeposition%20CV.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embeddings/oleObject6.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91907261592301"/>
          <c:y val="5.1400554097404488E-2"/>
          <c:w val="0.84507392825896777"/>
          <c:h val="0.79095290172061827"/>
        </c:manualLayout>
      </c:layout>
      <c:scatterChart>
        <c:scatterStyle val="lineMarker"/>
        <c:varyColors val="0"/>
        <c:ser>
          <c:idx val="0"/>
          <c:order val="0"/>
          <c:tx>
            <c:v>blank</c:v>
          </c:tx>
          <c:spPr>
            <a:ln w="19050">
              <a:solidFill>
                <a:srgbClr val="FF0000"/>
              </a:solidFill>
            </a:ln>
          </c:spPr>
          <c:marker>
            <c:symbol val="none"/>
          </c:marker>
          <c:xVal>
            <c:numRef>
              <c:f>'[SPPE electrodeposition CV.xlsx]Sheet1'!$A$4:$A$4033</c:f>
              <c:numCache>
                <c:formatCode>General</c:formatCode>
                <c:ptCount val="4030"/>
                <c:pt idx="0">
                  <c:v>0.902335</c:v>
                </c:pt>
                <c:pt idx="1">
                  <c:v>0.90333399999999997</c:v>
                </c:pt>
                <c:pt idx="2">
                  <c:v>0.904331</c:v>
                </c:pt>
                <c:pt idx="3">
                  <c:v>0.905339</c:v>
                </c:pt>
                <c:pt idx="4">
                  <c:v>0.90634199999999998</c:v>
                </c:pt>
                <c:pt idx="5">
                  <c:v>0.907335</c:v>
                </c:pt>
                <c:pt idx="6">
                  <c:v>0.90833200000000003</c:v>
                </c:pt>
                <c:pt idx="7">
                  <c:v>0.90933299999999995</c:v>
                </c:pt>
                <c:pt idx="8">
                  <c:v>0.91034199999999998</c:v>
                </c:pt>
                <c:pt idx="9">
                  <c:v>0.91134000000000004</c:v>
                </c:pt>
                <c:pt idx="10">
                  <c:v>0.91235100000000002</c:v>
                </c:pt>
                <c:pt idx="11">
                  <c:v>0.91332800000000003</c:v>
                </c:pt>
                <c:pt idx="12">
                  <c:v>0.91435</c:v>
                </c:pt>
                <c:pt idx="13">
                  <c:v>0.91533100000000001</c:v>
                </c:pt>
                <c:pt idx="14">
                  <c:v>0.91633100000000001</c:v>
                </c:pt>
                <c:pt idx="15">
                  <c:v>0.91731099999999999</c:v>
                </c:pt>
                <c:pt idx="16">
                  <c:v>0.91834099999999996</c:v>
                </c:pt>
                <c:pt idx="17">
                  <c:v>0.91933299999999996</c:v>
                </c:pt>
                <c:pt idx="18">
                  <c:v>0.92034899999999997</c:v>
                </c:pt>
                <c:pt idx="19">
                  <c:v>0.92132199999999997</c:v>
                </c:pt>
                <c:pt idx="20">
                  <c:v>0.92232999999999998</c:v>
                </c:pt>
                <c:pt idx="21">
                  <c:v>0.92334499999999997</c:v>
                </c:pt>
                <c:pt idx="22">
                  <c:v>0.92431700000000006</c:v>
                </c:pt>
                <c:pt idx="23">
                  <c:v>0.92533200000000004</c:v>
                </c:pt>
                <c:pt idx="24">
                  <c:v>0.92634399999999995</c:v>
                </c:pt>
                <c:pt idx="25">
                  <c:v>0.92733299999999996</c:v>
                </c:pt>
                <c:pt idx="26">
                  <c:v>0.92833500000000002</c:v>
                </c:pt>
                <c:pt idx="27">
                  <c:v>0.92932099999999995</c:v>
                </c:pt>
                <c:pt idx="28">
                  <c:v>0.93033399999999999</c:v>
                </c:pt>
                <c:pt idx="29">
                  <c:v>0.93132000000000004</c:v>
                </c:pt>
                <c:pt idx="30">
                  <c:v>0.93232199999999998</c:v>
                </c:pt>
                <c:pt idx="31">
                  <c:v>0.933338</c:v>
                </c:pt>
                <c:pt idx="32">
                  <c:v>0.93433699999999997</c:v>
                </c:pt>
                <c:pt idx="33">
                  <c:v>0.93533100000000002</c:v>
                </c:pt>
                <c:pt idx="34">
                  <c:v>0.93632300000000002</c:v>
                </c:pt>
                <c:pt idx="35">
                  <c:v>0.93733200000000005</c:v>
                </c:pt>
                <c:pt idx="36">
                  <c:v>0.93833100000000003</c:v>
                </c:pt>
                <c:pt idx="37">
                  <c:v>0.93931799999999999</c:v>
                </c:pt>
                <c:pt idx="38">
                  <c:v>0.94033999999999995</c:v>
                </c:pt>
                <c:pt idx="39">
                  <c:v>0.94131299999999996</c:v>
                </c:pt>
                <c:pt idx="40">
                  <c:v>0.94233</c:v>
                </c:pt>
                <c:pt idx="41">
                  <c:v>0.94333199999999995</c:v>
                </c:pt>
                <c:pt idx="42">
                  <c:v>0.94433199999999995</c:v>
                </c:pt>
                <c:pt idx="43">
                  <c:v>0.94533100000000003</c:v>
                </c:pt>
                <c:pt idx="44">
                  <c:v>0.94632099999999997</c:v>
                </c:pt>
                <c:pt idx="45">
                  <c:v>0.94734700000000005</c:v>
                </c:pt>
                <c:pt idx="46">
                  <c:v>0.94835599999999998</c:v>
                </c:pt>
                <c:pt idx="47">
                  <c:v>0.94934600000000002</c:v>
                </c:pt>
                <c:pt idx="48">
                  <c:v>0.95033199999999995</c:v>
                </c:pt>
                <c:pt idx="49">
                  <c:v>0.95134300000000005</c:v>
                </c:pt>
                <c:pt idx="50">
                  <c:v>0.95235099999999995</c:v>
                </c:pt>
                <c:pt idx="51">
                  <c:v>0.95334600000000003</c:v>
                </c:pt>
                <c:pt idx="52">
                  <c:v>0.95433199999999996</c:v>
                </c:pt>
                <c:pt idx="53">
                  <c:v>0.95533000000000001</c:v>
                </c:pt>
                <c:pt idx="54">
                  <c:v>0.95633800000000002</c:v>
                </c:pt>
                <c:pt idx="55">
                  <c:v>0.95733500000000005</c:v>
                </c:pt>
                <c:pt idx="56">
                  <c:v>0.95835999999999999</c:v>
                </c:pt>
                <c:pt idx="57">
                  <c:v>0.95933999999999997</c:v>
                </c:pt>
                <c:pt idx="58">
                  <c:v>0.96035000000000004</c:v>
                </c:pt>
                <c:pt idx="59">
                  <c:v>0.96133100000000005</c:v>
                </c:pt>
                <c:pt idx="60">
                  <c:v>0.96232600000000001</c:v>
                </c:pt>
                <c:pt idx="61">
                  <c:v>0.96332700000000004</c:v>
                </c:pt>
                <c:pt idx="62">
                  <c:v>0.96432799999999996</c:v>
                </c:pt>
                <c:pt idx="63">
                  <c:v>0.96531999999999996</c:v>
                </c:pt>
                <c:pt idx="64">
                  <c:v>0.96632399999999996</c:v>
                </c:pt>
                <c:pt idx="65">
                  <c:v>0.96732799999999997</c:v>
                </c:pt>
                <c:pt idx="66">
                  <c:v>0.96833199999999997</c:v>
                </c:pt>
                <c:pt idx="67">
                  <c:v>0.96935400000000005</c:v>
                </c:pt>
                <c:pt idx="68">
                  <c:v>0.97033599999999998</c:v>
                </c:pt>
                <c:pt idx="69">
                  <c:v>0.971333</c:v>
                </c:pt>
                <c:pt idx="70">
                  <c:v>0.97233199999999997</c:v>
                </c:pt>
                <c:pt idx="71">
                  <c:v>0.97333199999999997</c:v>
                </c:pt>
                <c:pt idx="72">
                  <c:v>0.97433099999999995</c:v>
                </c:pt>
                <c:pt idx="73">
                  <c:v>0.97531900000000005</c:v>
                </c:pt>
                <c:pt idx="74">
                  <c:v>0.97632699999999994</c:v>
                </c:pt>
                <c:pt idx="75">
                  <c:v>0.97733099999999995</c:v>
                </c:pt>
                <c:pt idx="76">
                  <c:v>0.97833400000000004</c:v>
                </c:pt>
                <c:pt idx="77">
                  <c:v>0.97933300000000001</c:v>
                </c:pt>
                <c:pt idx="78">
                  <c:v>0.98032300000000006</c:v>
                </c:pt>
                <c:pt idx="79">
                  <c:v>0.981325</c:v>
                </c:pt>
                <c:pt idx="80">
                  <c:v>0.98234699999999997</c:v>
                </c:pt>
                <c:pt idx="81">
                  <c:v>0.98333099999999996</c:v>
                </c:pt>
                <c:pt idx="82">
                  <c:v>0.98431999999999997</c:v>
                </c:pt>
                <c:pt idx="83">
                  <c:v>0.98533300000000001</c:v>
                </c:pt>
                <c:pt idx="84">
                  <c:v>0.98635099999999998</c:v>
                </c:pt>
                <c:pt idx="85">
                  <c:v>0.987313</c:v>
                </c:pt>
                <c:pt idx="86">
                  <c:v>0.98833400000000005</c:v>
                </c:pt>
                <c:pt idx="87">
                  <c:v>0.98932699999999996</c:v>
                </c:pt>
                <c:pt idx="88">
                  <c:v>0.99032399999999998</c:v>
                </c:pt>
                <c:pt idx="89">
                  <c:v>0.99131800000000003</c:v>
                </c:pt>
                <c:pt idx="90">
                  <c:v>0.99232900000000002</c:v>
                </c:pt>
                <c:pt idx="91">
                  <c:v>0.99331199999999997</c:v>
                </c:pt>
                <c:pt idx="92">
                  <c:v>0.99431999999999998</c:v>
                </c:pt>
                <c:pt idx="93">
                  <c:v>0.99531999999999998</c:v>
                </c:pt>
                <c:pt idx="94">
                  <c:v>0.99631199999999998</c:v>
                </c:pt>
                <c:pt idx="95">
                  <c:v>0.99732399999999999</c:v>
                </c:pt>
                <c:pt idx="96">
                  <c:v>0.99831700000000001</c:v>
                </c:pt>
                <c:pt idx="97">
                  <c:v>0.99931499999999995</c:v>
                </c:pt>
                <c:pt idx="98">
                  <c:v>1.0003200000000001</c:v>
                </c:pt>
                <c:pt idx="99">
                  <c:v>1.0013399999999999</c:v>
                </c:pt>
                <c:pt idx="100">
                  <c:v>1.0023299999999999</c:v>
                </c:pt>
                <c:pt idx="101">
                  <c:v>1.0033399999999999</c:v>
                </c:pt>
                <c:pt idx="102">
                  <c:v>1.00434</c:v>
                </c:pt>
                <c:pt idx="103">
                  <c:v>1.0053300000000001</c:v>
                </c:pt>
                <c:pt idx="104">
                  <c:v>1.00631</c:v>
                </c:pt>
                <c:pt idx="105">
                  <c:v>1.00732</c:v>
                </c:pt>
                <c:pt idx="106">
                  <c:v>1.0083299999999999</c:v>
                </c:pt>
                <c:pt idx="107">
                  <c:v>1.0093300000000001</c:v>
                </c:pt>
                <c:pt idx="108">
                  <c:v>1.01033</c:v>
                </c:pt>
                <c:pt idx="109">
                  <c:v>1.01132</c:v>
                </c:pt>
                <c:pt idx="110">
                  <c:v>1.01234</c:v>
                </c:pt>
                <c:pt idx="111">
                  <c:v>1.01332</c:v>
                </c:pt>
                <c:pt idx="112">
                  <c:v>1.01433</c:v>
                </c:pt>
                <c:pt idx="113">
                  <c:v>1.0153399999999999</c:v>
                </c:pt>
                <c:pt idx="114">
                  <c:v>1.0163199999999999</c:v>
                </c:pt>
                <c:pt idx="115">
                  <c:v>1.0173399999999999</c:v>
                </c:pt>
                <c:pt idx="116">
                  <c:v>1.01833</c:v>
                </c:pt>
                <c:pt idx="117">
                  <c:v>1.01932</c:v>
                </c:pt>
                <c:pt idx="118">
                  <c:v>1.02034</c:v>
                </c:pt>
                <c:pt idx="119">
                  <c:v>1.02135</c:v>
                </c:pt>
                <c:pt idx="120">
                  <c:v>1.02234</c:v>
                </c:pt>
                <c:pt idx="121">
                  <c:v>1.02332</c:v>
                </c:pt>
                <c:pt idx="122">
                  <c:v>1.0243199999999999</c:v>
                </c:pt>
                <c:pt idx="123">
                  <c:v>1.0253399999999999</c:v>
                </c:pt>
                <c:pt idx="124">
                  <c:v>1.02633</c:v>
                </c:pt>
                <c:pt idx="125">
                  <c:v>1.02732</c:v>
                </c:pt>
                <c:pt idx="126">
                  <c:v>1.02834</c:v>
                </c:pt>
                <c:pt idx="127">
                  <c:v>1.0293300000000001</c:v>
                </c:pt>
                <c:pt idx="128">
                  <c:v>1.0303199999999999</c:v>
                </c:pt>
                <c:pt idx="129">
                  <c:v>1.03132</c:v>
                </c:pt>
                <c:pt idx="130">
                  <c:v>1.03233</c:v>
                </c:pt>
                <c:pt idx="131">
                  <c:v>1.0333300000000001</c:v>
                </c:pt>
                <c:pt idx="132">
                  <c:v>1.03433</c:v>
                </c:pt>
                <c:pt idx="133">
                  <c:v>1.0353300000000001</c:v>
                </c:pt>
                <c:pt idx="134">
                  <c:v>1.0363199999999999</c:v>
                </c:pt>
                <c:pt idx="135">
                  <c:v>1.0373399999999999</c:v>
                </c:pt>
                <c:pt idx="136">
                  <c:v>1.03834</c:v>
                </c:pt>
                <c:pt idx="137">
                  <c:v>1.03932</c:v>
                </c:pt>
                <c:pt idx="138">
                  <c:v>1.04034</c:v>
                </c:pt>
                <c:pt idx="139">
                  <c:v>1.04132</c:v>
                </c:pt>
                <c:pt idx="140">
                  <c:v>1.0423500000000001</c:v>
                </c:pt>
                <c:pt idx="141">
                  <c:v>1.04332</c:v>
                </c:pt>
                <c:pt idx="142">
                  <c:v>1.0443199999999999</c:v>
                </c:pt>
                <c:pt idx="143">
                  <c:v>1.04532</c:v>
                </c:pt>
                <c:pt idx="144">
                  <c:v>1.0463499999999999</c:v>
                </c:pt>
                <c:pt idx="145">
                  <c:v>1.04735</c:v>
                </c:pt>
                <c:pt idx="146">
                  <c:v>1.04834</c:v>
                </c:pt>
                <c:pt idx="147">
                  <c:v>1.0493399999999999</c:v>
                </c:pt>
                <c:pt idx="148">
                  <c:v>1.05033</c:v>
                </c:pt>
                <c:pt idx="149">
                  <c:v>1.0513399999999999</c:v>
                </c:pt>
                <c:pt idx="150">
                  <c:v>1.0523400000000001</c:v>
                </c:pt>
                <c:pt idx="151">
                  <c:v>1.0533300000000001</c:v>
                </c:pt>
                <c:pt idx="152">
                  <c:v>1.05433</c:v>
                </c:pt>
                <c:pt idx="153">
                  <c:v>1.05532</c:v>
                </c:pt>
                <c:pt idx="154">
                  <c:v>1.05633</c:v>
                </c:pt>
                <c:pt idx="155">
                  <c:v>1.05732</c:v>
                </c:pt>
                <c:pt idx="156">
                  <c:v>1.0583199999999999</c:v>
                </c:pt>
                <c:pt idx="157">
                  <c:v>1.0593300000000001</c:v>
                </c:pt>
                <c:pt idx="158">
                  <c:v>1.0603400000000001</c:v>
                </c:pt>
                <c:pt idx="159">
                  <c:v>1.06132</c:v>
                </c:pt>
                <c:pt idx="160">
                  <c:v>1.06233</c:v>
                </c:pt>
                <c:pt idx="161">
                  <c:v>1.06334</c:v>
                </c:pt>
                <c:pt idx="162">
                  <c:v>1.06433</c:v>
                </c:pt>
                <c:pt idx="163">
                  <c:v>1.0653300000000001</c:v>
                </c:pt>
                <c:pt idx="164">
                  <c:v>1.0663199999999999</c:v>
                </c:pt>
                <c:pt idx="165">
                  <c:v>1.0673299999999999</c:v>
                </c:pt>
                <c:pt idx="166">
                  <c:v>1.0683100000000001</c:v>
                </c:pt>
                <c:pt idx="167">
                  <c:v>1.0693299999999999</c:v>
                </c:pt>
                <c:pt idx="168">
                  <c:v>1.0703199999999999</c:v>
                </c:pt>
                <c:pt idx="169">
                  <c:v>1.0713299999999999</c:v>
                </c:pt>
                <c:pt idx="170">
                  <c:v>1.0723199999999999</c:v>
                </c:pt>
                <c:pt idx="171">
                  <c:v>1.07331</c:v>
                </c:pt>
                <c:pt idx="172">
                  <c:v>1.07433</c:v>
                </c:pt>
                <c:pt idx="173">
                  <c:v>1.0753200000000001</c:v>
                </c:pt>
                <c:pt idx="174">
                  <c:v>1.07633</c:v>
                </c:pt>
                <c:pt idx="175">
                  <c:v>1.0773299999999999</c:v>
                </c:pt>
                <c:pt idx="176">
                  <c:v>1.0783199999999999</c:v>
                </c:pt>
                <c:pt idx="177">
                  <c:v>1.07931</c:v>
                </c:pt>
                <c:pt idx="178">
                  <c:v>1.0803199999999999</c:v>
                </c:pt>
                <c:pt idx="179">
                  <c:v>1.0813299999999999</c:v>
                </c:pt>
                <c:pt idx="180">
                  <c:v>1.0823199999999999</c:v>
                </c:pt>
                <c:pt idx="181">
                  <c:v>1.0833200000000001</c:v>
                </c:pt>
                <c:pt idx="182">
                  <c:v>1.08433</c:v>
                </c:pt>
                <c:pt idx="183">
                  <c:v>1.0853200000000001</c:v>
                </c:pt>
                <c:pt idx="184">
                  <c:v>1.08633</c:v>
                </c:pt>
                <c:pt idx="185">
                  <c:v>1.08731</c:v>
                </c:pt>
                <c:pt idx="186">
                  <c:v>1.08833</c:v>
                </c:pt>
                <c:pt idx="187">
                  <c:v>1.0893299999999999</c:v>
                </c:pt>
                <c:pt idx="188">
                  <c:v>1.0903400000000001</c:v>
                </c:pt>
                <c:pt idx="189">
                  <c:v>1.0913299999999999</c:v>
                </c:pt>
                <c:pt idx="190">
                  <c:v>1.09232</c:v>
                </c:pt>
                <c:pt idx="191">
                  <c:v>1.0933299999999999</c:v>
                </c:pt>
                <c:pt idx="192">
                  <c:v>1.09433</c:v>
                </c:pt>
                <c:pt idx="193">
                  <c:v>1.0953299999999999</c:v>
                </c:pt>
                <c:pt idx="194">
                  <c:v>1.0963099999999999</c:v>
                </c:pt>
                <c:pt idx="195">
                  <c:v>1.0972999999999999</c:v>
                </c:pt>
                <c:pt idx="196">
                  <c:v>1.09832</c:v>
                </c:pt>
                <c:pt idx="197">
                  <c:v>1.09931</c:v>
                </c:pt>
                <c:pt idx="198">
                  <c:v>1.1003099999999999</c:v>
                </c:pt>
                <c:pt idx="199">
                  <c:v>1.1013200000000001</c:v>
                </c:pt>
                <c:pt idx="200">
                  <c:v>1.10233</c:v>
                </c:pt>
                <c:pt idx="201">
                  <c:v>1.10334</c:v>
                </c:pt>
                <c:pt idx="202">
                  <c:v>1.1043499999999999</c:v>
                </c:pt>
                <c:pt idx="203">
                  <c:v>1.1053200000000001</c:v>
                </c:pt>
                <c:pt idx="204">
                  <c:v>1.10633</c:v>
                </c:pt>
                <c:pt idx="205">
                  <c:v>1.1073299999999999</c:v>
                </c:pt>
                <c:pt idx="206">
                  <c:v>1.10833</c:v>
                </c:pt>
                <c:pt idx="207">
                  <c:v>1.1093299999999999</c:v>
                </c:pt>
                <c:pt idx="208">
                  <c:v>1.1103400000000001</c:v>
                </c:pt>
                <c:pt idx="209">
                  <c:v>1.1113200000000001</c:v>
                </c:pt>
                <c:pt idx="210">
                  <c:v>1.11233</c:v>
                </c:pt>
                <c:pt idx="211">
                  <c:v>1.1133299999999999</c:v>
                </c:pt>
                <c:pt idx="212">
                  <c:v>1.11433</c:v>
                </c:pt>
                <c:pt idx="213">
                  <c:v>1.1153299999999999</c:v>
                </c:pt>
                <c:pt idx="214">
                  <c:v>1.11632</c:v>
                </c:pt>
                <c:pt idx="215">
                  <c:v>1.1173200000000001</c:v>
                </c:pt>
                <c:pt idx="216">
                  <c:v>1.11833</c:v>
                </c:pt>
                <c:pt idx="217">
                  <c:v>1.1193200000000001</c:v>
                </c:pt>
                <c:pt idx="218">
                  <c:v>1.12032</c:v>
                </c:pt>
                <c:pt idx="219">
                  <c:v>1.1213200000000001</c:v>
                </c:pt>
                <c:pt idx="220">
                  <c:v>1.1223099999999999</c:v>
                </c:pt>
                <c:pt idx="221">
                  <c:v>1.1233299999999999</c:v>
                </c:pt>
                <c:pt idx="222">
                  <c:v>1.12432</c:v>
                </c:pt>
                <c:pt idx="223">
                  <c:v>1.1253200000000001</c:v>
                </c:pt>
                <c:pt idx="224">
                  <c:v>1.1263300000000001</c:v>
                </c:pt>
                <c:pt idx="225">
                  <c:v>1.1273299999999999</c:v>
                </c:pt>
                <c:pt idx="226">
                  <c:v>1.1283399999999999</c:v>
                </c:pt>
                <c:pt idx="227">
                  <c:v>1.12931</c:v>
                </c:pt>
                <c:pt idx="228">
                  <c:v>1.1303300000000001</c:v>
                </c:pt>
                <c:pt idx="229">
                  <c:v>1.1313200000000001</c:v>
                </c:pt>
                <c:pt idx="230">
                  <c:v>1.1323300000000001</c:v>
                </c:pt>
                <c:pt idx="231">
                  <c:v>1.1333200000000001</c:v>
                </c:pt>
                <c:pt idx="232">
                  <c:v>1.13432</c:v>
                </c:pt>
                <c:pt idx="233">
                  <c:v>1.1353200000000001</c:v>
                </c:pt>
                <c:pt idx="234">
                  <c:v>1.1363099999999999</c:v>
                </c:pt>
                <c:pt idx="235">
                  <c:v>1.1373200000000001</c:v>
                </c:pt>
                <c:pt idx="236">
                  <c:v>1.13832</c:v>
                </c:pt>
                <c:pt idx="237">
                  <c:v>1.13931</c:v>
                </c:pt>
                <c:pt idx="238">
                  <c:v>1.14032</c:v>
                </c:pt>
                <c:pt idx="239">
                  <c:v>1.1413199999999999</c:v>
                </c:pt>
                <c:pt idx="240">
                  <c:v>1.14232</c:v>
                </c:pt>
                <c:pt idx="241">
                  <c:v>1.1433199999999999</c:v>
                </c:pt>
                <c:pt idx="242">
                  <c:v>1.14432</c:v>
                </c:pt>
                <c:pt idx="243">
                  <c:v>1.1453199999999999</c:v>
                </c:pt>
                <c:pt idx="244">
                  <c:v>1.1463099999999999</c:v>
                </c:pt>
                <c:pt idx="245">
                  <c:v>1.1473199999999999</c:v>
                </c:pt>
                <c:pt idx="246">
                  <c:v>1.14832</c:v>
                </c:pt>
                <c:pt idx="247">
                  <c:v>1.1493199999999999</c:v>
                </c:pt>
                <c:pt idx="248">
                  <c:v>1.1503099999999999</c:v>
                </c:pt>
                <c:pt idx="249">
                  <c:v>1.1513</c:v>
                </c:pt>
                <c:pt idx="250">
                  <c:v>1.1523099999999999</c:v>
                </c:pt>
                <c:pt idx="251">
                  <c:v>1.1533</c:v>
                </c:pt>
                <c:pt idx="252">
                  <c:v>1.1543099999999999</c:v>
                </c:pt>
                <c:pt idx="253">
                  <c:v>1.1553</c:v>
                </c:pt>
                <c:pt idx="254">
                  <c:v>1.1563000000000001</c:v>
                </c:pt>
                <c:pt idx="255">
                  <c:v>1.1572899999999999</c:v>
                </c:pt>
                <c:pt idx="256">
                  <c:v>1.1583000000000001</c:v>
                </c:pt>
                <c:pt idx="257">
                  <c:v>1.1593</c:v>
                </c:pt>
                <c:pt idx="258">
                  <c:v>1.1603000000000001</c:v>
                </c:pt>
                <c:pt idx="259">
                  <c:v>1.1613</c:v>
                </c:pt>
                <c:pt idx="260">
                  <c:v>1.16232</c:v>
                </c:pt>
                <c:pt idx="261">
                  <c:v>1.1633100000000001</c:v>
                </c:pt>
                <c:pt idx="262">
                  <c:v>1.1642999999999999</c:v>
                </c:pt>
                <c:pt idx="263">
                  <c:v>1.1653</c:v>
                </c:pt>
                <c:pt idx="264">
                  <c:v>1.16628</c:v>
                </c:pt>
                <c:pt idx="265">
                  <c:v>1.1673</c:v>
                </c:pt>
                <c:pt idx="266">
                  <c:v>1.16831</c:v>
                </c:pt>
                <c:pt idx="267">
                  <c:v>1.1693</c:v>
                </c:pt>
                <c:pt idx="268">
                  <c:v>1.1702999999999999</c:v>
                </c:pt>
                <c:pt idx="269">
                  <c:v>1.1712899999999999</c:v>
                </c:pt>
                <c:pt idx="270">
                  <c:v>1.17231</c:v>
                </c:pt>
                <c:pt idx="271">
                  <c:v>1.1733</c:v>
                </c:pt>
                <c:pt idx="272">
                  <c:v>1.1742999999999999</c:v>
                </c:pt>
                <c:pt idx="273">
                  <c:v>1.1753199999999999</c:v>
                </c:pt>
                <c:pt idx="274">
                  <c:v>1.1762999999999999</c:v>
                </c:pt>
                <c:pt idx="275">
                  <c:v>1.1772899999999999</c:v>
                </c:pt>
                <c:pt idx="276">
                  <c:v>1.1782999999999999</c:v>
                </c:pt>
                <c:pt idx="277">
                  <c:v>1.1793</c:v>
                </c:pt>
                <c:pt idx="278">
                  <c:v>1.18031</c:v>
                </c:pt>
                <c:pt idx="279">
                  <c:v>1.1813199999999999</c:v>
                </c:pt>
                <c:pt idx="280">
                  <c:v>1.18232</c:v>
                </c:pt>
                <c:pt idx="281">
                  <c:v>1.1833100000000001</c:v>
                </c:pt>
                <c:pt idx="282">
                  <c:v>1.18431</c:v>
                </c:pt>
                <c:pt idx="283">
                  <c:v>1.1853100000000001</c:v>
                </c:pt>
                <c:pt idx="284">
                  <c:v>1.1862900000000001</c:v>
                </c:pt>
                <c:pt idx="285">
                  <c:v>1.1873100000000001</c:v>
                </c:pt>
                <c:pt idx="286">
                  <c:v>1.1883300000000001</c:v>
                </c:pt>
                <c:pt idx="287">
                  <c:v>1.1893199999999999</c:v>
                </c:pt>
                <c:pt idx="288">
                  <c:v>1.19031</c:v>
                </c:pt>
                <c:pt idx="289">
                  <c:v>1.1913100000000001</c:v>
                </c:pt>
                <c:pt idx="290">
                  <c:v>1.19231</c:v>
                </c:pt>
                <c:pt idx="291">
                  <c:v>1.1933199999999999</c:v>
                </c:pt>
                <c:pt idx="292">
                  <c:v>1.19431</c:v>
                </c:pt>
                <c:pt idx="293">
                  <c:v>1.1953199999999999</c:v>
                </c:pt>
                <c:pt idx="294">
                  <c:v>1.1963299999999999</c:v>
                </c:pt>
                <c:pt idx="295">
                  <c:v>1.1973199999999999</c:v>
                </c:pt>
                <c:pt idx="296">
                  <c:v>1.19831</c:v>
                </c:pt>
                <c:pt idx="297">
                  <c:v>1.1993100000000001</c:v>
                </c:pt>
                <c:pt idx="298">
                  <c:v>1.2002999999999999</c:v>
                </c:pt>
                <c:pt idx="299">
                  <c:v>1.20133</c:v>
                </c:pt>
                <c:pt idx="300">
                  <c:v>1.2022999999999999</c:v>
                </c:pt>
                <c:pt idx="301">
                  <c:v>1.2033</c:v>
                </c:pt>
                <c:pt idx="302">
                  <c:v>1.20431</c:v>
                </c:pt>
                <c:pt idx="303">
                  <c:v>1.2053</c:v>
                </c:pt>
                <c:pt idx="304">
                  <c:v>1.2062999999999999</c:v>
                </c:pt>
                <c:pt idx="305">
                  <c:v>1.2073</c:v>
                </c:pt>
                <c:pt idx="306">
                  <c:v>1.2083200000000001</c:v>
                </c:pt>
                <c:pt idx="307">
                  <c:v>1.2093100000000001</c:v>
                </c:pt>
                <c:pt idx="308">
                  <c:v>1.2102900000000001</c:v>
                </c:pt>
                <c:pt idx="309">
                  <c:v>1.2112799999999999</c:v>
                </c:pt>
                <c:pt idx="310">
                  <c:v>1.2122900000000001</c:v>
                </c:pt>
                <c:pt idx="311">
                  <c:v>1.21329</c:v>
                </c:pt>
                <c:pt idx="312">
                  <c:v>1.2142900000000001</c:v>
                </c:pt>
                <c:pt idx="313">
                  <c:v>1.21529</c:v>
                </c:pt>
                <c:pt idx="314">
                  <c:v>1.21628</c:v>
                </c:pt>
                <c:pt idx="315">
                  <c:v>1.21729</c:v>
                </c:pt>
                <c:pt idx="316">
                  <c:v>1.2182999999999999</c:v>
                </c:pt>
                <c:pt idx="317">
                  <c:v>1.2193000000000001</c:v>
                </c:pt>
                <c:pt idx="318">
                  <c:v>1.22031</c:v>
                </c:pt>
                <c:pt idx="319">
                  <c:v>1.2213000000000001</c:v>
                </c:pt>
                <c:pt idx="320">
                  <c:v>1.2222999999999999</c:v>
                </c:pt>
                <c:pt idx="321">
                  <c:v>1.2233000000000001</c:v>
                </c:pt>
                <c:pt idx="322">
                  <c:v>1.2242999999999999</c:v>
                </c:pt>
                <c:pt idx="323">
                  <c:v>1.2252799999999999</c:v>
                </c:pt>
                <c:pt idx="324">
                  <c:v>1.22631</c:v>
                </c:pt>
                <c:pt idx="325">
                  <c:v>1.22729</c:v>
                </c:pt>
                <c:pt idx="326">
                  <c:v>1.22831</c:v>
                </c:pt>
                <c:pt idx="327">
                  <c:v>1.2293099999999999</c:v>
                </c:pt>
                <c:pt idx="328">
                  <c:v>1.23028</c:v>
                </c:pt>
                <c:pt idx="329">
                  <c:v>1.23129</c:v>
                </c:pt>
                <c:pt idx="330">
                  <c:v>1.2323</c:v>
                </c:pt>
                <c:pt idx="331">
                  <c:v>1.2333099999999999</c:v>
                </c:pt>
                <c:pt idx="332">
                  <c:v>1.2342900000000001</c:v>
                </c:pt>
                <c:pt idx="333">
                  <c:v>1.2352799999999999</c:v>
                </c:pt>
                <c:pt idx="334">
                  <c:v>1.2362899999999999</c:v>
                </c:pt>
                <c:pt idx="335">
                  <c:v>1.23729</c:v>
                </c:pt>
                <c:pt idx="336">
                  <c:v>1.23831</c:v>
                </c:pt>
                <c:pt idx="337">
                  <c:v>1.2392799999999999</c:v>
                </c:pt>
                <c:pt idx="338">
                  <c:v>1.2402899999999999</c:v>
                </c:pt>
                <c:pt idx="339">
                  <c:v>1.2413000000000001</c:v>
                </c:pt>
                <c:pt idx="340">
                  <c:v>1.2423</c:v>
                </c:pt>
                <c:pt idx="341">
                  <c:v>1.2433000000000001</c:v>
                </c:pt>
                <c:pt idx="342">
                  <c:v>1.2442800000000001</c:v>
                </c:pt>
                <c:pt idx="343">
                  <c:v>1.2453000000000001</c:v>
                </c:pt>
                <c:pt idx="344">
                  <c:v>1.2463</c:v>
                </c:pt>
                <c:pt idx="345">
                  <c:v>1.24729</c:v>
                </c:pt>
                <c:pt idx="346">
                  <c:v>1.2482899999999999</c:v>
                </c:pt>
                <c:pt idx="347">
                  <c:v>1.24929</c:v>
                </c:pt>
                <c:pt idx="348">
                  <c:v>1.2502899999999999</c:v>
                </c:pt>
                <c:pt idx="349">
                  <c:v>1.2512799999999999</c:v>
                </c:pt>
                <c:pt idx="350">
                  <c:v>1.2523</c:v>
                </c:pt>
                <c:pt idx="351">
                  <c:v>1.25329</c:v>
                </c:pt>
                <c:pt idx="352">
                  <c:v>1.2542800000000001</c:v>
                </c:pt>
                <c:pt idx="353">
                  <c:v>1.2552700000000001</c:v>
                </c:pt>
                <c:pt idx="354">
                  <c:v>1.2562899999999999</c:v>
                </c:pt>
                <c:pt idx="355">
                  <c:v>1.2573000000000001</c:v>
                </c:pt>
                <c:pt idx="356">
                  <c:v>1.2583</c:v>
                </c:pt>
                <c:pt idx="357">
                  <c:v>1.2592699999999999</c:v>
                </c:pt>
                <c:pt idx="358">
                  <c:v>1.2602800000000001</c:v>
                </c:pt>
                <c:pt idx="359">
                  <c:v>1.2613000000000001</c:v>
                </c:pt>
                <c:pt idx="360">
                  <c:v>1.2622899999999999</c:v>
                </c:pt>
                <c:pt idx="361">
                  <c:v>1.26329</c:v>
                </c:pt>
                <c:pt idx="362">
                  <c:v>1.2642899999999999</c:v>
                </c:pt>
                <c:pt idx="363">
                  <c:v>1.26528</c:v>
                </c:pt>
                <c:pt idx="364">
                  <c:v>1.2662800000000001</c:v>
                </c:pt>
                <c:pt idx="365">
                  <c:v>1.26728</c:v>
                </c:pt>
                <c:pt idx="366">
                  <c:v>1.2682800000000001</c:v>
                </c:pt>
                <c:pt idx="367">
                  <c:v>1.26928</c:v>
                </c:pt>
                <c:pt idx="368">
                  <c:v>1.2702899999999999</c:v>
                </c:pt>
                <c:pt idx="369">
                  <c:v>1.27128</c:v>
                </c:pt>
                <c:pt idx="370">
                  <c:v>1.2722800000000001</c:v>
                </c:pt>
                <c:pt idx="371">
                  <c:v>1.27328</c:v>
                </c:pt>
                <c:pt idx="372">
                  <c:v>1.2742899999999999</c:v>
                </c:pt>
                <c:pt idx="373">
                  <c:v>1.27528</c:v>
                </c:pt>
                <c:pt idx="374">
                  <c:v>1.2763</c:v>
                </c:pt>
                <c:pt idx="375">
                  <c:v>1.27729</c:v>
                </c:pt>
                <c:pt idx="376">
                  <c:v>1.2782899999999999</c:v>
                </c:pt>
                <c:pt idx="377">
                  <c:v>1.27929</c:v>
                </c:pt>
                <c:pt idx="378">
                  <c:v>1.28027</c:v>
                </c:pt>
                <c:pt idx="379">
                  <c:v>1.2812699999999999</c:v>
                </c:pt>
                <c:pt idx="380">
                  <c:v>1.28227</c:v>
                </c:pt>
                <c:pt idx="381">
                  <c:v>1.2832600000000001</c:v>
                </c:pt>
                <c:pt idx="382">
                  <c:v>1.28427</c:v>
                </c:pt>
                <c:pt idx="383">
                  <c:v>1.28528</c:v>
                </c:pt>
                <c:pt idx="384">
                  <c:v>1.2862800000000001</c:v>
                </c:pt>
                <c:pt idx="385">
                  <c:v>1.2872699999999999</c:v>
                </c:pt>
                <c:pt idx="386">
                  <c:v>1.28827</c:v>
                </c:pt>
                <c:pt idx="387">
                  <c:v>1.28928</c:v>
                </c:pt>
                <c:pt idx="388">
                  <c:v>1.29027</c:v>
                </c:pt>
                <c:pt idx="389">
                  <c:v>1.2912699999999999</c:v>
                </c:pt>
                <c:pt idx="390">
                  <c:v>1.2922800000000001</c:v>
                </c:pt>
                <c:pt idx="391">
                  <c:v>1.29328</c:v>
                </c:pt>
                <c:pt idx="392">
                  <c:v>1.2942800000000001</c:v>
                </c:pt>
                <c:pt idx="393">
                  <c:v>1.29528</c:v>
                </c:pt>
                <c:pt idx="394">
                  <c:v>1.29627</c:v>
                </c:pt>
                <c:pt idx="395">
                  <c:v>1.2972699999999999</c:v>
                </c:pt>
                <c:pt idx="396">
                  <c:v>1.29826</c:v>
                </c:pt>
                <c:pt idx="397">
                  <c:v>1.29928</c:v>
                </c:pt>
                <c:pt idx="398">
                  <c:v>1.30027</c:v>
                </c:pt>
                <c:pt idx="399">
                  <c:v>1.3012699999999999</c:v>
                </c:pt>
                <c:pt idx="400">
                  <c:v>1.3022800000000001</c:v>
                </c:pt>
                <c:pt idx="401">
                  <c:v>1.30328</c:v>
                </c:pt>
                <c:pt idx="402">
                  <c:v>1.30427</c:v>
                </c:pt>
                <c:pt idx="403">
                  <c:v>1.30528</c:v>
                </c:pt>
                <c:pt idx="404">
                  <c:v>1.3062800000000001</c:v>
                </c:pt>
                <c:pt idx="405">
                  <c:v>1.30728</c:v>
                </c:pt>
                <c:pt idx="406">
                  <c:v>1.3082800000000001</c:v>
                </c:pt>
                <c:pt idx="407">
                  <c:v>1.30928</c:v>
                </c:pt>
                <c:pt idx="408">
                  <c:v>1.3102799999999999</c:v>
                </c:pt>
                <c:pt idx="409">
                  <c:v>1.3112699999999999</c:v>
                </c:pt>
                <c:pt idx="410">
                  <c:v>1.31227</c:v>
                </c:pt>
                <c:pt idx="411">
                  <c:v>1.31328</c:v>
                </c:pt>
                <c:pt idx="412">
                  <c:v>1.31427</c:v>
                </c:pt>
                <c:pt idx="413">
                  <c:v>1.31528</c:v>
                </c:pt>
                <c:pt idx="414">
                  <c:v>1.3162799999999999</c:v>
                </c:pt>
                <c:pt idx="415">
                  <c:v>1.3172699999999999</c:v>
                </c:pt>
                <c:pt idx="416">
                  <c:v>1.3182700000000001</c:v>
                </c:pt>
                <c:pt idx="417">
                  <c:v>1.3192600000000001</c:v>
                </c:pt>
                <c:pt idx="418">
                  <c:v>1.32026</c:v>
                </c:pt>
                <c:pt idx="419">
                  <c:v>1.3212699999999999</c:v>
                </c:pt>
                <c:pt idx="420">
                  <c:v>1.3222700000000001</c:v>
                </c:pt>
                <c:pt idx="421">
                  <c:v>1.32328</c:v>
                </c:pt>
                <c:pt idx="422">
                  <c:v>1.32429</c:v>
                </c:pt>
                <c:pt idx="423">
                  <c:v>1.3252900000000001</c:v>
                </c:pt>
                <c:pt idx="424">
                  <c:v>1.3262799999999999</c:v>
                </c:pt>
                <c:pt idx="425">
                  <c:v>1.3272900000000001</c:v>
                </c:pt>
                <c:pt idx="426">
                  <c:v>1.32829</c:v>
                </c:pt>
                <c:pt idx="427">
                  <c:v>1.32927</c:v>
                </c:pt>
                <c:pt idx="428">
                  <c:v>1.33029</c:v>
                </c:pt>
                <c:pt idx="429">
                  <c:v>1.33128</c:v>
                </c:pt>
                <c:pt idx="430">
                  <c:v>1.3322799999999999</c:v>
                </c:pt>
                <c:pt idx="431">
                  <c:v>1.3332599999999999</c:v>
                </c:pt>
                <c:pt idx="432">
                  <c:v>1.3342799999999999</c:v>
                </c:pt>
                <c:pt idx="433">
                  <c:v>1.33528</c:v>
                </c:pt>
                <c:pt idx="434">
                  <c:v>1.33626</c:v>
                </c:pt>
                <c:pt idx="435">
                  <c:v>1.33728</c:v>
                </c:pt>
                <c:pt idx="436">
                  <c:v>1.3382799999999999</c:v>
                </c:pt>
                <c:pt idx="437">
                  <c:v>1.3392900000000001</c:v>
                </c:pt>
                <c:pt idx="438">
                  <c:v>1.3402799999999999</c:v>
                </c:pt>
                <c:pt idx="439">
                  <c:v>1.34127</c:v>
                </c:pt>
                <c:pt idx="440">
                  <c:v>1.3422700000000001</c:v>
                </c:pt>
                <c:pt idx="441">
                  <c:v>1.34327</c:v>
                </c:pt>
                <c:pt idx="442">
                  <c:v>1.3442799999999999</c:v>
                </c:pt>
                <c:pt idx="443">
                  <c:v>1.3452599999999999</c:v>
                </c:pt>
                <c:pt idx="444">
                  <c:v>1.3462700000000001</c:v>
                </c:pt>
                <c:pt idx="445">
                  <c:v>1.34727</c:v>
                </c:pt>
                <c:pt idx="446">
                  <c:v>1.3482700000000001</c:v>
                </c:pt>
                <c:pt idx="447">
                  <c:v>1.34927</c:v>
                </c:pt>
                <c:pt idx="448">
                  <c:v>1.35029</c:v>
                </c:pt>
                <c:pt idx="449">
                  <c:v>1.35128</c:v>
                </c:pt>
                <c:pt idx="450">
                  <c:v>1.3522700000000001</c:v>
                </c:pt>
                <c:pt idx="451">
                  <c:v>1.35327</c:v>
                </c:pt>
                <c:pt idx="452">
                  <c:v>1.3542700000000001</c:v>
                </c:pt>
                <c:pt idx="453">
                  <c:v>1.35527</c:v>
                </c:pt>
                <c:pt idx="454">
                  <c:v>1.3562799999999999</c:v>
                </c:pt>
                <c:pt idx="455">
                  <c:v>1.35728</c:v>
                </c:pt>
                <c:pt idx="456">
                  <c:v>1.3582700000000001</c:v>
                </c:pt>
                <c:pt idx="457">
                  <c:v>1.3592599999999999</c:v>
                </c:pt>
                <c:pt idx="458">
                  <c:v>1.36029</c:v>
                </c:pt>
                <c:pt idx="459">
                  <c:v>1.3612599999999999</c:v>
                </c:pt>
                <c:pt idx="460">
                  <c:v>1.3622799999999999</c:v>
                </c:pt>
                <c:pt idx="461">
                  <c:v>1.3632899999999999</c:v>
                </c:pt>
                <c:pt idx="462">
                  <c:v>1.3642799999999999</c:v>
                </c:pt>
                <c:pt idx="463">
                  <c:v>1.36527</c:v>
                </c:pt>
                <c:pt idx="464">
                  <c:v>1.3662799999999999</c:v>
                </c:pt>
                <c:pt idx="465">
                  <c:v>1.3672800000000001</c:v>
                </c:pt>
                <c:pt idx="466">
                  <c:v>1.36825</c:v>
                </c:pt>
                <c:pt idx="467">
                  <c:v>1.36927</c:v>
                </c:pt>
                <c:pt idx="468">
                  <c:v>1.3702700000000001</c:v>
                </c:pt>
                <c:pt idx="469">
                  <c:v>1.3712500000000001</c:v>
                </c:pt>
                <c:pt idx="470">
                  <c:v>1.3722399999999999</c:v>
                </c:pt>
                <c:pt idx="471">
                  <c:v>1.3732500000000001</c:v>
                </c:pt>
                <c:pt idx="472">
                  <c:v>1.3742399999999999</c:v>
                </c:pt>
                <c:pt idx="473">
                  <c:v>1.37524</c:v>
                </c:pt>
                <c:pt idx="474">
                  <c:v>1.37626</c:v>
                </c:pt>
                <c:pt idx="475">
                  <c:v>1.3772599999999999</c:v>
                </c:pt>
                <c:pt idx="476">
                  <c:v>1.3782700000000001</c:v>
                </c:pt>
                <c:pt idx="477">
                  <c:v>1.3792500000000001</c:v>
                </c:pt>
                <c:pt idx="478">
                  <c:v>1.38026</c:v>
                </c:pt>
                <c:pt idx="479">
                  <c:v>1.3812500000000001</c:v>
                </c:pt>
                <c:pt idx="480">
                  <c:v>1.38226</c:v>
                </c:pt>
                <c:pt idx="481">
                  <c:v>1.3832800000000001</c:v>
                </c:pt>
                <c:pt idx="482">
                  <c:v>1.38426</c:v>
                </c:pt>
                <c:pt idx="483">
                  <c:v>1.38527</c:v>
                </c:pt>
                <c:pt idx="484">
                  <c:v>1.38625</c:v>
                </c:pt>
                <c:pt idx="485">
                  <c:v>1.3872500000000001</c:v>
                </c:pt>
                <c:pt idx="486">
                  <c:v>1.3882399999999999</c:v>
                </c:pt>
                <c:pt idx="487">
                  <c:v>1.3892599999999999</c:v>
                </c:pt>
                <c:pt idx="488">
                  <c:v>1.39025</c:v>
                </c:pt>
                <c:pt idx="489">
                  <c:v>1.3912500000000001</c:v>
                </c:pt>
                <c:pt idx="490">
                  <c:v>1.39225</c:v>
                </c:pt>
                <c:pt idx="491">
                  <c:v>1.3932599999999999</c:v>
                </c:pt>
                <c:pt idx="492">
                  <c:v>1.3942300000000001</c:v>
                </c:pt>
                <c:pt idx="493">
                  <c:v>1.3952500000000001</c:v>
                </c:pt>
                <c:pt idx="494">
                  <c:v>1.39625</c:v>
                </c:pt>
                <c:pt idx="495">
                  <c:v>1.3972599999999999</c:v>
                </c:pt>
                <c:pt idx="496">
                  <c:v>1.3982600000000001</c:v>
                </c:pt>
                <c:pt idx="497">
                  <c:v>1.3992500000000001</c:v>
                </c:pt>
                <c:pt idx="498">
                  <c:v>1.39981</c:v>
                </c:pt>
                <c:pt idx="499">
                  <c:v>1.4</c:v>
                </c:pt>
                <c:pt idx="500">
                  <c:v>1.39944</c:v>
                </c:pt>
                <c:pt idx="501">
                  <c:v>1.3984700000000001</c:v>
                </c:pt>
                <c:pt idx="502">
                  <c:v>1.39744</c:v>
                </c:pt>
                <c:pt idx="503">
                  <c:v>1.39645</c:v>
                </c:pt>
                <c:pt idx="504">
                  <c:v>1.3954500000000001</c:v>
                </c:pt>
                <c:pt idx="505">
                  <c:v>1.39446</c:v>
                </c:pt>
                <c:pt idx="506">
                  <c:v>1.3934599999999999</c:v>
                </c:pt>
                <c:pt idx="507">
                  <c:v>1.39245</c:v>
                </c:pt>
                <c:pt idx="508">
                  <c:v>1.3914599999999999</c:v>
                </c:pt>
                <c:pt idx="509">
                  <c:v>1.39046</c:v>
                </c:pt>
                <c:pt idx="510">
                  <c:v>1.3894500000000001</c:v>
                </c:pt>
                <c:pt idx="511">
                  <c:v>1.38846</c:v>
                </c:pt>
                <c:pt idx="512">
                  <c:v>1.3874599999999999</c:v>
                </c:pt>
                <c:pt idx="513">
                  <c:v>1.3864700000000001</c:v>
                </c:pt>
                <c:pt idx="514">
                  <c:v>1.38547</c:v>
                </c:pt>
                <c:pt idx="515">
                  <c:v>1.3844700000000001</c:v>
                </c:pt>
                <c:pt idx="516">
                  <c:v>1.38347</c:v>
                </c:pt>
                <c:pt idx="517">
                  <c:v>1.3824700000000001</c:v>
                </c:pt>
                <c:pt idx="518">
                  <c:v>1.38147</c:v>
                </c:pt>
                <c:pt idx="519">
                  <c:v>1.3804700000000001</c:v>
                </c:pt>
                <c:pt idx="520">
                  <c:v>1.3794500000000001</c:v>
                </c:pt>
                <c:pt idx="521">
                  <c:v>1.3784799999999999</c:v>
                </c:pt>
                <c:pt idx="522">
                  <c:v>1.37747</c:v>
                </c:pt>
                <c:pt idx="523">
                  <c:v>1.37646</c:v>
                </c:pt>
                <c:pt idx="524">
                  <c:v>1.37547</c:v>
                </c:pt>
                <c:pt idx="525">
                  <c:v>1.3744700000000001</c:v>
                </c:pt>
                <c:pt idx="526">
                  <c:v>1.3734599999999999</c:v>
                </c:pt>
                <c:pt idx="527">
                  <c:v>1.37246</c:v>
                </c:pt>
                <c:pt idx="528">
                  <c:v>1.3714599999999999</c:v>
                </c:pt>
                <c:pt idx="529">
                  <c:v>1.3704700000000001</c:v>
                </c:pt>
                <c:pt idx="530">
                  <c:v>1.36948</c:v>
                </c:pt>
                <c:pt idx="531">
                  <c:v>1.3684700000000001</c:v>
                </c:pt>
                <c:pt idx="532">
                  <c:v>1.36747</c:v>
                </c:pt>
                <c:pt idx="533">
                  <c:v>1.3664799999999999</c:v>
                </c:pt>
                <c:pt idx="534">
                  <c:v>1.3654900000000001</c:v>
                </c:pt>
                <c:pt idx="535">
                  <c:v>1.36449</c:v>
                </c:pt>
                <c:pt idx="536">
                  <c:v>1.36348</c:v>
                </c:pt>
                <c:pt idx="537">
                  <c:v>1.3624799999999999</c:v>
                </c:pt>
                <c:pt idx="538">
                  <c:v>1.3614900000000001</c:v>
                </c:pt>
                <c:pt idx="539">
                  <c:v>1.36049</c:v>
                </c:pt>
                <c:pt idx="540">
                  <c:v>1.3594999999999999</c:v>
                </c:pt>
                <c:pt idx="541">
                  <c:v>1.35849</c:v>
                </c:pt>
                <c:pt idx="542">
                  <c:v>1.35747</c:v>
                </c:pt>
                <c:pt idx="543">
                  <c:v>1.3565</c:v>
                </c:pt>
                <c:pt idx="544">
                  <c:v>1.3554999999999999</c:v>
                </c:pt>
                <c:pt idx="545">
                  <c:v>1.3545</c:v>
                </c:pt>
                <c:pt idx="546">
                  <c:v>1.3534900000000001</c:v>
                </c:pt>
                <c:pt idx="547">
                  <c:v>1.3524799999999999</c:v>
                </c:pt>
                <c:pt idx="548">
                  <c:v>1.3514900000000001</c:v>
                </c:pt>
                <c:pt idx="549">
                  <c:v>1.3504799999999999</c:v>
                </c:pt>
                <c:pt idx="550">
                  <c:v>1.3494999999999999</c:v>
                </c:pt>
                <c:pt idx="551">
                  <c:v>1.3485</c:v>
                </c:pt>
                <c:pt idx="552">
                  <c:v>1.34748</c:v>
                </c:pt>
                <c:pt idx="553">
                  <c:v>1.34649</c:v>
                </c:pt>
                <c:pt idx="554">
                  <c:v>1.3454900000000001</c:v>
                </c:pt>
                <c:pt idx="555">
                  <c:v>1.3444799999999999</c:v>
                </c:pt>
                <c:pt idx="556">
                  <c:v>1.3434999999999999</c:v>
                </c:pt>
                <c:pt idx="557">
                  <c:v>1.3425</c:v>
                </c:pt>
                <c:pt idx="558">
                  <c:v>1.3414999999999999</c:v>
                </c:pt>
                <c:pt idx="559">
                  <c:v>1.3405100000000001</c:v>
                </c:pt>
                <c:pt idx="560">
                  <c:v>1.33951</c:v>
                </c:pt>
                <c:pt idx="561">
                  <c:v>1.3385100000000001</c:v>
                </c:pt>
                <c:pt idx="562">
                  <c:v>1.3374900000000001</c:v>
                </c:pt>
                <c:pt idx="563">
                  <c:v>1.33649</c:v>
                </c:pt>
                <c:pt idx="564">
                  <c:v>1.3354900000000001</c:v>
                </c:pt>
                <c:pt idx="565">
                  <c:v>1.3345</c:v>
                </c:pt>
                <c:pt idx="566">
                  <c:v>1.3334900000000001</c:v>
                </c:pt>
                <c:pt idx="567">
                  <c:v>1.3325</c:v>
                </c:pt>
                <c:pt idx="568">
                  <c:v>1.3314699999999999</c:v>
                </c:pt>
                <c:pt idx="569">
                  <c:v>1.3305</c:v>
                </c:pt>
                <c:pt idx="570">
                  <c:v>1.32951</c:v>
                </c:pt>
                <c:pt idx="571">
                  <c:v>1.3285</c:v>
                </c:pt>
                <c:pt idx="572">
                  <c:v>1.3274999999999999</c:v>
                </c:pt>
                <c:pt idx="573">
                  <c:v>1.3265</c:v>
                </c:pt>
                <c:pt idx="574">
                  <c:v>1.3254900000000001</c:v>
                </c:pt>
                <c:pt idx="575">
                  <c:v>1.3245</c:v>
                </c:pt>
                <c:pt idx="576">
                  <c:v>1.3234999999999999</c:v>
                </c:pt>
                <c:pt idx="577">
                  <c:v>1.3224800000000001</c:v>
                </c:pt>
                <c:pt idx="578">
                  <c:v>1.3214900000000001</c:v>
                </c:pt>
                <c:pt idx="579">
                  <c:v>1.3205</c:v>
                </c:pt>
                <c:pt idx="580">
                  <c:v>1.31951</c:v>
                </c:pt>
                <c:pt idx="581">
                  <c:v>1.3185</c:v>
                </c:pt>
                <c:pt idx="582">
                  <c:v>1.3174699999999999</c:v>
                </c:pt>
                <c:pt idx="583">
                  <c:v>1.3164899999999999</c:v>
                </c:pt>
                <c:pt idx="584">
                  <c:v>1.31549</c:v>
                </c:pt>
                <c:pt idx="585">
                  <c:v>1.3145</c:v>
                </c:pt>
                <c:pt idx="586">
                  <c:v>1.31348</c:v>
                </c:pt>
                <c:pt idx="587">
                  <c:v>1.3124899999999999</c:v>
                </c:pt>
                <c:pt idx="588">
                  <c:v>1.31151</c:v>
                </c:pt>
                <c:pt idx="589">
                  <c:v>1.3105</c:v>
                </c:pt>
                <c:pt idx="590">
                  <c:v>1.3095000000000001</c:v>
                </c:pt>
                <c:pt idx="591">
                  <c:v>1.3085</c:v>
                </c:pt>
                <c:pt idx="592">
                  <c:v>1.3075000000000001</c:v>
                </c:pt>
                <c:pt idx="593">
                  <c:v>1.3065</c:v>
                </c:pt>
                <c:pt idx="594">
                  <c:v>1.3055099999999999</c:v>
                </c:pt>
                <c:pt idx="595">
                  <c:v>1.3045</c:v>
                </c:pt>
                <c:pt idx="596">
                  <c:v>1.3035099999999999</c:v>
                </c:pt>
                <c:pt idx="597">
                  <c:v>1.30253</c:v>
                </c:pt>
                <c:pt idx="598">
                  <c:v>1.30152</c:v>
                </c:pt>
                <c:pt idx="599">
                  <c:v>1.3005100000000001</c:v>
                </c:pt>
                <c:pt idx="600">
                  <c:v>1.2995099999999999</c:v>
                </c:pt>
                <c:pt idx="601">
                  <c:v>1.29853</c:v>
                </c:pt>
                <c:pt idx="602">
                  <c:v>1.2975099999999999</c:v>
                </c:pt>
                <c:pt idx="603">
                  <c:v>1.2965100000000001</c:v>
                </c:pt>
                <c:pt idx="604">
                  <c:v>1.29552</c:v>
                </c:pt>
                <c:pt idx="605">
                  <c:v>1.29451</c:v>
                </c:pt>
                <c:pt idx="606">
                  <c:v>1.2935000000000001</c:v>
                </c:pt>
                <c:pt idx="607">
                  <c:v>1.2924899999999999</c:v>
                </c:pt>
                <c:pt idx="608">
                  <c:v>1.2915099999999999</c:v>
                </c:pt>
                <c:pt idx="609">
                  <c:v>1.29051</c:v>
                </c:pt>
                <c:pt idx="610">
                  <c:v>1.2895099999999999</c:v>
                </c:pt>
                <c:pt idx="611">
                  <c:v>1.2884899999999999</c:v>
                </c:pt>
                <c:pt idx="612">
                  <c:v>1.28752</c:v>
                </c:pt>
                <c:pt idx="613">
                  <c:v>1.28651</c:v>
                </c:pt>
                <c:pt idx="614">
                  <c:v>1.2855099999999999</c:v>
                </c:pt>
                <c:pt idx="615">
                  <c:v>1.28451</c:v>
                </c:pt>
                <c:pt idx="616">
                  <c:v>1.28349</c:v>
                </c:pt>
                <c:pt idx="617">
                  <c:v>1.2825</c:v>
                </c:pt>
                <c:pt idx="618">
                  <c:v>1.2815000000000001</c:v>
                </c:pt>
                <c:pt idx="619">
                  <c:v>1.28051</c:v>
                </c:pt>
                <c:pt idx="620">
                  <c:v>1.2795099999999999</c:v>
                </c:pt>
                <c:pt idx="621">
                  <c:v>1.27851</c:v>
                </c:pt>
                <c:pt idx="622">
                  <c:v>1.2775099999999999</c:v>
                </c:pt>
                <c:pt idx="623">
                  <c:v>1.27651</c:v>
                </c:pt>
                <c:pt idx="624">
                  <c:v>1.2755099999999999</c:v>
                </c:pt>
                <c:pt idx="625">
                  <c:v>1.27451</c:v>
                </c:pt>
                <c:pt idx="626">
                  <c:v>1.27352</c:v>
                </c:pt>
                <c:pt idx="627">
                  <c:v>1.27251</c:v>
                </c:pt>
                <c:pt idx="628">
                  <c:v>1.27152</c:v>
                </c:pt>
                <c:pt idx="629">
                  <c:v>1.2705200000000001</c:v>
                </c:pt>
                <c:pt idx="630">
                  <c:v>1.2695099999999999</c:v>
                </c:pt>
                <c:pt idx="631">
                  <c:v>1.26851</c:v>
                </c:pt>
                <c:pt idx="632">
                  <c:v>1.2675099999999999</c:v>
                </c:pt>
                <c:pt idx="633">
                  <c:v>1.2665200000000001</c:v>
                </c:pt>
                <c:pt idx="634">
                  <c:v>1.26552</c:v>
                </c:pt>
                <c:pt idx="635">
                  <c:v>1.2645200000000001</c:v>
                </c:pt>
                <c:pt idx="636">
                  <c:v>1.26353</c:v>
                </c:pt>
                <c:pt idx="637">
                  <c:v>1.26254</c:v>
                </c:pt>
                <c:pt idx="638">
                  <c:v>1.26152</c:v>
                </c:pt>
                <c:pt idx="639">
                  <c:v>1.2605200000000001</c:v>
                </c:pt>
                <c:pt idx="640">
                  <c:v>1.25952</c:v>
                </c:pt>
                <c:pt idx="641">
                  <c:v>1.25851</c:v>
                </c:pt>
                <c:pt idx="642">
                  <c:v>1.25752</c:v>
                </c:pt>
                <c:pt idx="643">
                  <c:v>1.25651</c:v>
                </c:pt>
                <c:pt idx="644">
                  <c:v>1.2555099999999999</c:v>
                </c:pt>
                <c:pt idx="645">
                  <c:v>1.2545200000000001</c:v>
                </c:pt>
                <c:pt idx="646">
                  <c:v>1.2535099999999999</c:v>
                </c:pt>
                <c:pt idx="647">
                  <c:v>1.2525200000000001</c:v>
                </c:pt>
                <c:pt idx="648">
                  <c:v>1.25152</c:v>
                </c:pt>
                <c:pt idx="649">
                  <c:v>1.2505200000000001</c:v>
                </c:pt>
                <c:pt idx="650">
                  <c:v>1.2495099999999999</c:v>
                </c:pt>
                <c:pt idx="651">
                  <c:v>1.24851</c:v>
                </c:pt>
                <c:pt idx="652">
                  <c:v>1.2475400000000001</c:v>
                </c:pt>
                <c:pt idx="653">
                  <c:v>1.2465200000000001</c:v>
                </c:pt>
                <c:pt idx="654">
                  <c:v>1.24553</c:v>
                </c:pt>
                <c:pt idx="655">
                  <c:v>1.2445299999999999</c:v>
                </c:pt>
                <c:pt idx="656">
                  <c:v>1.24353</c:v>
                </c:pt>
                <c:pt idx="657">
                  <c:v>1.24251</c:v>
                </c:pt>
                <c:pt idx="658">
                  <c:v>1.24152</c:v>
                </c:pt>
                <c:pt idx="659">
                  <c:v>1.24054</c:v>
                </c:pt>
                <c:pt idx="660">
                  <c:v>1.23952</c:v>
                </c:pt>
                <c:pt idx="661">
                  <c:v>1.2385200000000001</c:v>
                </c:pt>
                <c:pt idx="662">
                  <c:v>1.23753</c:v>
                </c:pt>
                <c:pt idx="663">
                  <c:v>1.2364999999999999</c:v>
                </c:pt>
                <c:pt idx="664">
                  <c:v>1.23553</c:v>
                </c:pt>
                <c:pt idx="665">
                  <c:v>1.23451</c:v>
                </c:pt>
                <c:pt idx="666">
                  <c:v>1.2335199999999999</c:v>
                </c:pt>
                <c:pt idx="667">
                  <c:v>1.2325200000000001</c:v>
                </c:pt>
                <c:pt idx="668">
                  <c:v>1.2315199999999999</c:v>
                </c:pt>
                <c:pt idx="669">
                  <c:v>1.2305200000000001</c:v>
                </c:pt>
                <c:pt idx="670">
                  <c:v>1.2295100000000001</c:v>
                </c:pt>
                <c:pt idx="671">
                  <c:v>1.2285299999999999</c:v>
                </c:pt>
                <c:pt idx="672">
                  <c:v>1.2275199999999999</c:v>
                </c:pt>
                <c:pt idx="673">
                  <c:v>1.2265299999999999</c:v>
                </c:pt>
                <c:pt idx="674">
                  <c:v>1.22553</c:v>
                </c:pt>
                <c:pt idx="675">
                  <c:v>1.2245299999999999</c:v>
                </c:pt>
                <c:pt idx="676">
                  <c:v>1.2235499999999999</c:v>
                </c:pt>
                <c:pt idx="677">
                  <c:v>1.22254</c:v>
                </c:pt>
                <c:pt idx="678">
                  <c:v>1.2215400000000001</c:v>
                </c:pt>
                <c:pt idx="679">
                  <c:v>1.2205299999999999</c:v>
                </c:pt>
                <c:pt idx="680">
                  <c:v>1.2195100000000001</c:v>
                </c:pt>
                <c:pt idx="681">
                  <c:v>1.2185299999999999</c:v>
                </c:pt>
                <c:pt idx="682">
                  <c:v>1.21753</c:v>
                </c:pt>
                <c:pt idx="683">
                  <c:v>1.2165299999999999</c:v>
                </c:pt>
                <c:pt idx="684">
                  <c:v>1.2155199999999999</c:v>
                </c:pt>
                <c:pt idx="685">
                  <c:v>1.21451</c:v>
                </c:pt>
                <c:pt idx="686">
                  <c:v>1.2135199999999999</c:v>
                </c:pt>
                <c:pt idx="687">
                  <c:v>1.21252</c:v>
                </c:pt>
                <c:pt idx="688">
                  <c:v>1.21153</c:v>
                </c:pt>
                <c:pt idx="689">
                  <c:v>1.21051</c:v>
                </c:pt>
                <c:pt idx="690">
                  <c:v>1.2095199999999999</c:v>
                </c:pt>
                <c:pt idx="691">
                  <c:v>1.2085399999999999</c:v>
                </c:pt>
                <c:pt idx="692">
                  <c:v>1.2075499999999999</c:v>
                </c:pt>
                <c:pt idx="693">
                  <c:v>1.20651</c:v>
                </c:pt>
                <c:pt idx="694">
                  <c:v>1.2055199999999999</c:v>
                </c:pt>
                <c:pt idx="695">
                  <c:v>1.20452</c:v>
                </c:pt>
                <c:pt idx="696">
                  <c:v>1.2035400000000001</c:v>
                </c:pt>
                <c:pt idx="697">
                  <c:v>1.20252</c:v>
                </c:pt>
                <c:pt idx="698">
                  <c:v>1.2015400000000001</c:v>
                </c:pt>
                <c:pt idx="699">
                  <c:v>1.2005300000000001</c:v>
                </c:pt>
                <c:pt idx="700">
                  <c:v>1.1995400000000001</c:v>
                </c:pt>
                <c:pt idx="701">
                  <c:v>1.1985300000000001</c:v>
                </c:pt>
                <c:pt idx="702">
                  <c:v>1.19753</c:v>
                </c:pt>
                <c:pt idx="703">
                  <c:v>1.1965300000000001</c:v>
                </c:pt>
                <c:pt idx="704">
                  <c:v>1.1955199999999999</c:v>
                </c:pt>
                <c:pt idx="705">
                  <c:v>1.1945399999999999</c:v>
                </c:pt>
                <c:pt idx="706">
                  <c:v>1.19354</c:v>
                </c:pt>
                <c:pt idx="707">
                  <c:v>1.19252</c:v>
                </c:pt>
                <c:pt idx="708">
                  <c:v>1.19154</c:v>
                </c:pt>
                <c:pt idx="709">
                  <c:v>1.1902900000000001</c:v>
                </c:pt>
                <c:pt idx="710">
                  <c:v>1.1891</c:v>
                </c:pt>
                <c:pt idx="711">
                  <c:v>1.1880999999999999</c:v>
                </c:pt>
                <c:pt idx="712">
                  <c:v>1.1871</c:v>
                </c:pt>
                <c:pt idx="713">
                  <c:v>1.1860900000000001</c:v>
                </c:pt>
                <c:pt idx="714">
                  <c:v>1.18509</c:v>
                </c:pt>
                <c:pt idx="715">
                  <c:v>1.1840999999999999</c:v>
                </c:pt>
                <c:pt idx="716">
                  <c:v>1.18309</c:v>
                </c:pt>
                <c:pt idx="717">
                  <c:v>1.1820900000000001</c:v>
                </c:pt>
                <c:pt idx="718">
                  <c:v>1.1811</c:v>
                </c:pt>
                <c:pt idx="719">
                  <c:v>1.1800900000000001</c:v>
                </c:pt>
                <c:pt idx="720">
                  <c:v>1.1791100000000001</c:v>
                </c:pt>
                <c:pt idx="721">
                  <c:v>1.17811</c:v>
                </c:pt>
                <c:pt idx="722">
                  <c:v>1.1771</c:v>
                </c:pt>
                <c:pt idx="723">
                  <c:v>1.1760999999999999</c:v>
                </c:pt>
                <c:pt idx="724">
                  <c:v>1.1751100000000001</c:v>
                </c:pt>
                <c:pt idx="725">
                  <c:v>1.1740900000000001</c:v>
                </c:pt>
                <c:pt idx="726">
                  <c:v>1.17309</c:v>
                </c:pt>
                <c:pt idx="727">
                  <c:v>1.1720900000000001</c:v>
                </c:pt>
                <c:pt idx="728">
                  <c:v>1.17109</c:v>
                </c:pt>
                <c:pt idx="729">
                  <c:v>1.1700999999999999</c:v>
                </c:pt>
                <c:pt idx="730">
                  <c:v>1.1691</c:v>
                </c:pt>
                <c:pt idx="731">
                  <c:v>1.16811</c:v>
                </c:pt>
                <c:pt idx="732">
                  <c:v>1.1671</c:v>
                </c:pt>
                <c:pt idx="733">
                  <c:v>1.1660999999999999</c:v>
                </c:pt>
                <c:pt idx="734">
                  <c:v>1.1651</c:v>
                </c:pt>
                <c:pt idx="735">
                  <c:v>1.16412</c:v>
                </c:pt>
                <c:pt idx="736">
                  <c:v>1.1631199999999999</c:v>
                </c:pt>
                <c:pt idx="737">
                  <c:v>1.16211</c:v>
                </c:pt>
                <c:pt idx="738">
                  <c:v>1.1611100000000001</c:v>
                </c:pt>
                <c:pt idx="739">
                  <c:v>1.16011</c:v>
                </c:pt>
                <c:pt idx="740">
                  <c:v>1.1591100000000001</c:v>
                </c:pt>
                <c:pt idx="741">
                  <c:v>1.15811</c:v>
                </c:pt>
                <c:pt idx="742">
                  <c:v>1.1571</c:v>
                </c:pt>
                <c:pt idx="743">
                  <c:v>1.1560900000000001</c:v>
                </c:pt>
                <c:pt idx="744">
                  <c:v>1.1551199999999999</c:v>
                </c:pt>
                <c:pt idx="745">
                  <c:v>1.1540999999999999</c:v>
                </c:pt>
                <c:pt idx="746">
                  <c:v>1.1531100000000001</c:v>
                </c:pt>
                <c:pt idx="747">
                  <c:v>1.1520900000000001</c:v>
                </c:pt>
                <c:pt idx="748">
                  <c:v>1.1511</c:v>
                </c:pt>
                <c:pt idx="749">
                  <c:v>1.15012</c:v>
                </c:pt>
                <c:pt idx="750">
                  <c:v>1.1491</c:v>
                </c:pt>
                <c:pt idx="751">
                  <c:v>1.14811</c:v>
                </c:pt>
                <c:pt idx="752">
                  <c:v>1.1471100000000001</c:v>
                </c:pt>
                <c:pt idx="753">
                  <c:v>1.1460999999999999</c:v>
                </c:pt>
                <c:pt idx="754">
                  <c:v>1.1451199999999999</c:v>
                </c:pt>
                <c:pt idx="755">
                  <c:v>1.14411</c:v>
                </c:pt>
                <c:pt idx="756">
                  <c:v>1.1431100000000001</c:v>
                </c:pt>
                <c:pt idx="757">
                  <c:v>1.14211</c:v>
                </c:pt>
                <c:pt idx="758">
                  <c:v>1.1411100000000001</c:v>
                </c:pt>
                <c:pt idx="759">
                  <c:v>1.14011</c:v>
                </c:pt>
                <c:pt idx="760">
                  <c:v>1.1391199999999999</c:v>
                </c:pt>
                <c:pt idx="761">
                  <c:v>1.1380999999999999</c:v>
                </c:pt>
                <c:pt idx="762">
                  <c:v>1.1370899999999999</c:v>
                </c:pt>
                <c:pt idx="763">
                  <c:v>1.1361300000000001</c:v>
                </c:pt>
                <c:pt idx="764">
                  <c:v>1.1351</c:v>
                </c:pt>
                <c:pt idx="765">
                  <c:v>1.13411</c:v>
                </c:pt>
                <c:pt idx="766">
                  <c:v>1.1331100000000001</c:v>
                </c:pt>
                <c:pt idx="767">
                  <c:v>1.1321000000000001</c:v>
                </c:pt>
                <c:pt idx="768">
                  <c:v>1.1311100000000001</c:v>
                </c:pt>
                <c:pt idx="769">
                  <c:v>1.1301300000000001</c:v>
                </c:pt>
                <c:pt idx="770">
                  <c:v>1.1291100000000001</c:v>
                </c:pt>
                <c:pt idx="771">
                  <c:v>1.12812</c:v>
                </c:pt>
                <c:pt idx="772">
                  <c:v>1.1271199999999999</c:v>
                </c:pt>
                <c:pt idx="773">
                  <c:v>1.1261099999999999</c:v>
                </c:pt>
                <c:pt idx="774">
                  <c:v>1.1251</c:v>
                </c:pt>
                <c:pt idx="775">
                  <c:v>1.12409</c:v>
                </c:pt>
                <c:pt idx="776">
                  <c:v>1.1231100000000001</c:v>
                </c:pt>
                <c:pt idx="777">
                  <c:v>1.12212</c:v>
                </c:pt>
                <c:pt idx="778">
                  <c:v>1.1211100000000001</c:v>
                </c:pt>
                <c:pt idx="779">
                  <c:v>1.1201099999999999</c:v>
                </c:pt>
                <c:pt idx="780">
                  <c:v>1.1191199999999999</c:v>
                </c:pt>
                <c:pt idx="781">
                  <c:v>1.1181099999999999</c:v>
                </c:pt>
                <c:pt idx="782">
                  <c:v>1.11711</c:v>
                </c:pt>
                <c:pt idx="783">
                  <c:v>1.1161099999999999</c:v>
                </c:pt>
                <c:pt idx="784">
                  <c:v>1.1151199999999999</c:v>
                </c:pt>
                <c:pt idx="785">
                  <c:v>1.1141099999999999</c:v>
                </c:pt>
                <c:pt idx="786">
                  <c:v>1.11313</c:v>
                </c:pt>
                <c:pt idx="787">
                  <c:v>1.11212</c:v>
                </c:pt>
                <c:pt idx="788">
                  <c:v>1.11113</c:v>
                </c:pt>
                <c:pt idx="789">
                  <c:v>1.11012</c:v>
                </c:pt>
                <c:pt idx="790">
                  <c:v>1.10911</c:v>
                </c:pt>
                <c:pt idx="791">
                  <c:v>1.1081099999999999</c:v>
                </c:pt>
                <c:pt idx="792">
                  <c:v>1.1071200000000001</c:v>
                </c:pt>
                <c:pt idx="793">
                  <c:v>1.10612</c:v>
                </c:pt>
                <c:pt idx="794">
                  <c:v>1.1051200000000001</c:v>
                </c:pt>
                <c:pt idx="795">
                  <c:v>1.1041099999999999</c:v>
                </c:pt>
                <c:pt idx="796">
                  <c:v>1.1031</c:v>
                </c:pt>
                <c:pt idx="797">
                  <c:v>1.1021099999999999</c:v>
                </c:pt>
                <c:pt idx="798">
                  <c:v>1.10111</c:v>
                </c:pt>
                <c:pt idx="799">
                  <c:v>1.1001300000000001</c:v>
                </c:pt>
                <c:pt idx="800">
                  <c:v>1.0991299999999999</c:v>
                </c:pt>
                <c:pt idx="801">
                  <c:v>1.0981000000000001</c:v>
                </c:pt>
                <c:pt idx="802">
                  <c:v>1.09711</c:v>
                </c:pt>
                <c:pt idx="803">
                  <c:v>1.0961099999999999</c:v>
                </c:pt>
                <c:pt idx="804">
                  <c:v>1.0951299999999999</c:v>
                </c:pt>
                <c:pt idx="805">
                  <c:v>1.0941099999999999</c:v>
                </c:pt>
                <c:pt idx="806">
                  <c:v>1.0931299999999999</c:v>
                </c:pt>
                <c:pt idx="807">
                  <c:v>1.0921400000000001</c:v>
                </c:pt>
                <c:pt idx="808">
                  <c:v>1.0911299999999999</c:v>
                </c:pt>
                <c:pt idx="809">
                  <c:v>1.0901400000000001</c:v>
                </c:pt>
                <c:pt idx="810">
                  <c:v>1.0891299999999999</c:v>
                </c:pt>
                <c:pt idx="811">
                  <c:v>1.08812</c:v>
                </c:pt>
                <c:pt idx="812">
                  <c:v>1.0871299999999999</c:v>
                </c:pt>
                <c:pt idx="813">
                  <c:v>1.0861499999999999</c:v>
                </c:pt>
                <c:pt idx="814">
                  <c:v>1.08511</c:v>
                </c:pt>
                <c:pt idx="815">
                  <c:v>1.08413</c:v>
                </c:pt>
                <c:pt idx="816">
                  <c:v>1.0831200000000001</c:v>
                </c:pt>
                <c:pt idx="817">
                  <c:v>1.08212</c:v>
                </c:pt>
                <c:pt idx="818">
                  <c:v>1.0811299999999999</c:v>
                </c:pt>
                <c:pt idx="819">
                  <c:v>1.08013</c:v>
                </c:pt>
                <c:pt idx="820">
                  <c:v>1.0791200000000001</c:v>
                </c:pt>
                <c:pt idx="821">
                  <c:v>1.07812</c:v>
                </c:pt>
                <c:pt idx="822">
                  <c:v>1.0771200000000001</c:v>
                </c:pt>
                <c:pt idx="823">
                  <c:v>1.07612</c:v>
                </c:pt>
                <c:pt idx="824">
                  <c:v>1.0751299999999999</c:v>
                </c:pt>
                <c:pt idx="825">
                  <c:v>1.07412</c:v>
                </c:pt>
                <c:pt idx="826">
                  <c:v>1.07314</c:v>
                </c:pt>
                <c:pt idx="827">
                  <c:v>1.0721400000000001</c:v>
                </c:pt>
                <c:pt idx="828">
                  <c:v>1.07114</c:v>
                </c:pt>
                <c:pt idx="829">
                  <c:v>1.07013</c:v>
                </c:pt>
                <c:pt idx="830">
                  <c:v>1.0691200000000001</c:v>
                </c:pt>
                <c:pt idx="831">
                  <c:v>1.06813</c:v>
                </c:pt>
                <c:pt idx="832">
                  <c:v>1.06714</c:v>
                </c:pt>
                <c:pt idx="833">
                  <c:v>1.0661400000000001</c:v>
                </c:pt>
                <c:pt idx="834">
                  <c:v>1.06514</c:v>
                </c:pt>
                <c:pt idx="835">
                  <c:v>1.06413</c:v>
                </c:pt>
                <c:pt idx="836">
                  <c:v>1.0631200000000001</c:v>
                </c:pt>
                <c:pt idx="837">
                  <c:v>1.06213</c:v>
                </c:pt>
                <c:pt idx="838">
                  <c:v>1.06114</c:v>
                </c:pt>
                <c:pt idx="839">
                  <c:v>1.0601400000000001</c:v>
                </c:pt>
                <c:pt idx="840">
                  <c:v>1.0591299999999999</c:v>
                </c:pt>
                <c:pt idx="841">
                  <c:v>1.05813</c:v>
                </c:pt>
                <c:pt idx="842">
                  <c:v>1.0571299999999999</c:v>
                </c:pt>
                <c:pt idx="843">
                  <c:v>1.0561400000000001</c:v>
                </c:pt>
                <c:pt idx="844">
                  <c:v>1.0551200000000001</c:v>
                </c:pt>
                <c:pt idx="845">
                  <c:v>1.0541199999999999</c:v>
                </c:pt>
                <c:pt idx="846">
                  <c:v>1.05314</c:v>
                </c:pt>
                <c:pt idx="847">
                  <c:v>1.0521400000000001</c:v>
                </c:pt>
                <c:pt idx="848">
                  <c:v>1.05115</c:v>
                </c:pt>
                <c:pt idx="849">
                  <c:v>1.0501199999999999</c:v>
                </c:pt>
                <c:pt idx="850">
                  <c:v>1.0491200000000001</c:v>
                </c:pt>
                <c:pt idx="851">
                  <c:v>1.04813</c:v>
                </c:pt>
                <c:pt idx="852">
                  <c:v>1.0471299999999999</c:v>
                </c:pt>
                <c:pt idx="853">
                  <c:v>1.0461400000000001</c:v>
                </c:pt>
                <c:pt idx="854">
                  <c:v>1.0451299999999999</c:v>
                </c:pt>
                <c:pt idx="855">
                  <c:v>1.0441400000000001</c:v>
                </c:pt>
                <c:pt idx="856">
                  <c:v>1.0431299999999999</c:v>
                </c:pt>
                <c:pt idx="857">
                  <c:v>1.0421400000000001</c:v>
                </c:pt>
                <c:pt idx="858">
                  <c:v>1.04112</c:v>
                </c:pt>
                <c:pt idx="859">
                  <c:v>1.04013</c:v>
                </c:pt>
                <c:pt idx="860">
                  <c:v>1.0391300000000001</c:v>
                </c:pt>
                <c:pt idx="861">
                  <c:v>1.0381400000000001</c:v>
                </c:pt>
                <c:pt idx="862">
                  <c:v>1.03714</c:v>
                </c:pt>
                <c:pt idx="863">
                  <c:v>1.0361400000000001</c:v>
                </c:pt>
                <c:pt idx="864">
                  <c:v>1.03515</c:v>
                </c:pt>
                <c:pt idx="865">
                  <c:v>1.0341400000000001</c:v>
                </c:pt>
                <c:pt idx="866">
                  <c:v>1.0331399999999999</c:v>
                </c:pt>
                <c:pt idx="867">
                  <c:v>1.0321400000000001</c:v>
                </c:pt>
                <c:pt idx="868">
                  <c:v>1.03112</c:v>
                </c:pt>
                <c:pt idx="869">
                  <c:v>1.0301400000000001</c:v>
                </c:pt>
                <c:pt idx="870">
                  <c:v>1.0291300000000001</c:v>
                </c:pt>
                <c:pt idx="871">
                  <c:v>1.0281400000000001</c:v>
                </c:pt>
                <c:pt idx="872">
                  <c:v>1.0271600000000001</c:v>
                </c:pt>
                <c:pt idx="873">
                  <c:v>1.02616</c:v>
                </c:pt>
                <c:pt idx="874">
                  <c:v>1.0251399999999999</c:v>
                </c:pt>
                <c:pt idx="875">
                  <c:v>1.0241499999999999</c:v>
                </c:pt>
                <c:pt idx="876">
                  <c:v>1.0231300000000001</c:v>
                </c:pt>
                <c:pt idx="877">
                  <c:v>1.0221499999999999</c:v>
                </c:pt>
                <c:pt idx="878">
                  <c:v>1.0211399999999999</c:v>
                </c:pt>
                <c:pt idx="879">
                  <c:v>1.02013</c:v>
                </c:pt>
                <c:pt idx="880">
                  <c:v>1.0191399999999999</c:v>
                </c:pt>
                <c:pt idx="881">
                  <c:v>1.01814</c:v>
                </c:pt>
                <c:pt idx="882">
                  <c:v>1.01712</c:v>
                </c:pt>
                <c:pt idx="883">
                  <c:v>1.01614</c:v>
                </c:pt>
                <c:pt idx="884">
                  <c:v>1.0151399999999999</c:v>
                </c:pt>
                <c:pt idx="885">
                  <c:v>1.01414</c:v>
                </c:pt>
                <c:pt idx="886">
                  <c:v>1.01315</c:v>
                </c:pt>
                <c:pt idx="887">
                  <c:v>1.0121500000000001</c:v>
                </c:pt>
                <c:pt idx="888">
                  <c:v>1.0111600000000001</c:v>
                </c:pt>
                <c:pt idx="889">
                  <c:v>1.0101500000000001</c:v>
                </c:pt>
                <c:pt idx="890">
                  <c:v>1.0091399999999999</c:v>
                </c:pt>
                <c:pt idx="891">
                  <c:v>1.0081599999999999</c:v>
                </c:pt>
                <c:pt idx="892">
                  <c:v>1.00715</c:v>
                </c:pt>
                <c:pt idx="893">
                  <c:v>1.00614</c:v>
                </c:pt>
                <c:pt idx="894">
                  <c:v>1.00515</c:v>
                </c:pt>
                <c:pt idx="895">
                  <c:v>1.0041500000000001</c:v>
                </c:pt>
                <c:pt idx="896">
                  <c:v>1.00315</c:v>
                </c:pt>
                <c:pt idx="897">
                  <c:v>1.00213</c:v>
                </c:pt>
                <c:pt idx="898">
                  <c:v>1.0011399999999999</c:v>
                </c:pt>
                <c:pt idx="899">
                  <c:v>1.00013</c:v>
                </c:pt>
                <c:pt idx="900">
                  <c:v>0.99914000000000003</c:v>
                </c:pt>
                <c:pt idx="901">
                  <c:v>0.99815799999999999</c:v>
                </c:pt>
                <c:pt idx="902">
                  <c:v>0.99714199999999997</c:v>
                </c:pt>
                <c:pt idx="903">
                  <c:v>0.99615900000000002</c:v>
                </c:pt>
                <c:pt idx="904">
                  <c:v>0.99515900000000002</c:v>
                </c:pt>
                <c:pt idx="905">
                  <c:v>0.99414499999999995</c:v>
                </c:pt>
                <c:pt idx="906">
                  <c:v>0.99316099999999996</c:v>
                </c:pt>
                <c:pt idx="907">
                  <c:v>0.99214000000000002</c:v>
                </c:pt>
                <c:pt idx="908">
                  <c:v>0.99114100000000005</c:v>
                </c:pt>
                <c:pt idx="909">
                  <c:v>0.99016000000000004</c:v>
                </c:pt>
                <c:pt idx="910">
                  <c:v>0.98915699999999995</c:v>
                </c:pt>
                <c:pt idx="911">
                  <c:v>0.98816599999999999</c:v>
                </c:pt>
                <c:pt idx="912">
                  <c:v>0.98715699999999995</c:v>
                </c:pt>
                <c:pt idx="913">
                  <c:v>0.98615799999999998</c:v>
                </c:pt>
                <c:pt idx="914">
                  <c:v>0.98514900000000005</c:v>
                </c:pt>
                <c:pt idx="915">
                  <c:v>0.98415600000000003</c:v>
                </c:pt>
                <c:pt idx="916">
                  <c:v>0.98315200000000003</c:v>
                </c:pt>
                <c:pt idx="917">
                  <c:v>0.98215300000000005</c:v>
                </c:pt>
                <c:pt idx="918">
                  <c:v>0.98114900000000005</c:v>
                </c:pt>
                <c:pt idx="919">
                  <c:v>0.98014100000000004</c:v>
                </c:pt>
                <c:pt idx="920">
                  <c:v>0.979155</c:v>
                </c:pt>
                <c:pt idx="921">
                  <c:v>0.97814299999999998</c:v>
                </c:pt>
                <c:pt idx="922">
                  <c:v>0.977155</c:v>
                </c:pt>
                <c:pt idx="923">
                  <c:v>0.97613499999999997</c:v>
                </c:pt>
                <c:pt idx="924">
                  <c:v>0.975136</c:v>
                </c:pt>
                <c:pt idx="925">
                  <c:v>0.97414900000000004</c:v>
                </c:pt>
                <c:pt idx="926">
                  <c:v>0.97315600000000002</c:v>
                </c:pt>
                <c:pt idx="927">
                  <c:v>0.972159</c:v>
                </c:pt>
                <c:pt idx="928">
                  <c:v>0.97114900000000004</c:v>
                </c:pt>
                <c:pt idx="929">
                  <c:v>0.97014199999999995</c:v>
                </c:pt>
                <c:pt idx="930">
                  <c:v>0.96915499999999999</c:v>
                </c:pt>
                <c:pt idx="931">
                  <c:v>0.96814800000000001</c:v>
                </c:pt>
                <c:pt idx="932">
                  <c:v>0.967144</c:v>
                </c:pt>
                <c:pt idx="933">
                  <c:v>0.96614199999999995</c:v>
                </c:pt>
                <c:pt idx="934">
                  <c:v>0.96514200000000006</c:v>
                </c:pt>
                <c:pt idx="935">
                  <c:v>0.96414599999999995</c:v>
                </c:pt>
                <c:pt idx="936">
                  <c:v>0.96316199999999996</c:v>
                </c:pt>
                <c:pt idx="937">
                  <c:v>0.96214999999999995</c:v>
                </c:pt>
                <c:pt idx="938">
                  <c:v>0.96116500000000005</c:v>
                </c:pt>
                <c:pt idx="939">
                  <c:v>0.96016000000000001</c:v>
                </c:pt>
                <c:pt idx="940">
                  <c:v>0.95916199999999996</c:v>
                </c:pt>
                <c:pt idx="941">
                  <c:v>0.95816699999999999</c:v>
                </c:pt>
                <c:pt idx="942">
                  <c:v>0.95715300000000003</c:v>
                </c:pt>
                <c:pt idx="943">
                  <c:v>0.95615499999999998</c:v>
                </c:pt>
                <c:pt idx="944">
                  <c:v>0.95514299999999996</c:v>
                </c:pt>
                <c:pt idx="945">
                  <c:v>0.95415399999999995</c:v>
                </c:pt>
                <c:pt idx="946">
                  <c:v>0.95317200000000002</c:v>
                </c:pt>
                <c:pt idx="947">
                  <c:v>0.95216599999999996</c:v>
                </c:pt>
                <c:pt idx="948">
                  <c:v>0.95116000000000001</c:v>
                </c:pt>
                <c:pt idx="949">
                  <c:v>0.95015499999999997</c:v>
                </c:pt>
                <c:pt idx="950">
                  <c:v>0.94916299999999998</c:v>
                </c:pt>
                <c:pt idx="951">
                  <c:v>0.94814399999999999</c:v>
                </c:pt>
                <c:pt idx="952">
                  <c:v>0.94715499999999997</c:v>
                </c:pt>
                <c:pt idx="953">
                  <c:v>0.94615400000000005</c:v>
                </c:pt>
                <c:pt idx="954">
                  <c:v>0.94515800000000005</c:v>
                </c:pt>
                <c:pt idx="955">
                  <c:v>0.94414799999999999</c:v>
                </c:pt>
                <c:pt idx="956">
                  <c:v>0.94313499999999995</c:v>
                </c:pt>
                <c:pt idx="957">
                  <c:v>0.94213199999999997</c:v>
                </c:pt>
                <c:pt idx="958">
                  <c:v>0.94113199999999997</c:v>
                </c:pt>
                <c:pt idx="959">
                  <c:v>0.94014799999999998</c:v>
                </c:pt>
                <c:pt idx="960">
                  <c:v>0.93914699999999995</c:v>
                </c:pt>
                <c:pt idx="961">
                  <c:v>0.93815300000000001</c:v>
                </c:pt>
                <c:pt idx="962">
                  <c:v>0.93713599999999997</c:v>
                </c:pt>
                <c:pt idx="963">
                  <c:v>0.93615300000000001</c:v>
                </c:pt>
                <c:pt idx="964">
                  <c:v>0.93514900000000001</c:v>
                </c:pt>
                <c:pt idx="965">
                  <c:v>0.93415400000000004</c:v>
                </c:pt>
                <c:pt idx="966">
                  <c:v>0.93316500000000002</c:v>
                </c:pt>
                <c:pt idx="967">
                  <c:v>0.93214200000000003</c:v>
                </c:pt>
                <c:pt idx="968">
                  <c:v>0.93115599999999998</c:v>
                </c:pt>
                <c:pt idx="969">
                  <c:v>0.930172</c:v>
                </c:pt>
                <c:pt idx="970">
                  <c:v>0.92915400000000004</c:v>
                </c:pt>
                <c:pt idx="971">
                  <c:v>0.92815499999999995</c:v>
                </c:pt>
                <c:pt idx="972">
                  <c:v>0.92716100000000001</c:v>
                </c:pt>
                <c:pt idx="973">
                  <c:v>0.92616299999999996</c:v>
                </c:pt>
                <c:pt idx="974">
                  <c:v>0.92515700000000001</c:v>
                </c:pt>
                <c:pt idx="975">
                  <c:v>0.92414200000000002</c:v>
                </c:pt>
                <c:pt idx="976">
                  <c:v>0.92314600000000002</c:v>
                </c:pt>
                <c:pt idx="977">
                  <c:v>0.922149</c:v>
                </c:pt>
                <c:pt idx="978">
                  <c:v>0.92115999999999998</c:v>
                </c:pt>
                <c:pt idx="979">
                  <c:v>0.92014899999999999</c:v>
                </c:pt>
                <c:pt idx="980">
                  <c:v>0.91916100000000001</c:v>
                </c:pt>
                <c:pt idx="981">
                  <c:v>0.91816900000000001</c:v>
                </c:pt>
                <c:pt idx="982">
                  <c:v>0.91714200000000001</c:v>
                </c:pt>
                <c:pt idx="983">
                  <c:v>0.91616200000000003</c:v>
                </c:pt>
                <c:pt idx="984">
                  <c:v>0.91516200000000003</c:v>
                </c:pt>
                <c:pt idx="985">
                  <c:v>0.91415299999999999</c:v>
                </c:pt>
                <c:pt idx="986">
                  <c:v>0.91314200000000001</c:v>
                </c:pt>
                <c:pt idx="987">
                  <c:v>0.91214200000000001</c:v>
                </c:pt>
                <c:pt idx="988">
                  <c:v>0.91114399999999995</c:v>
                </c:pt>
                <c:pt idx="989">
                  <c:v>0.91014300000000004</c:v>
                </c:pt>
                <c:pt idx="990">
                  <c:v>0.90915699999999999</c:v>
                </c:pt>
                <c:pt idx="991">
                  <c:v>0.90815599999999996</c:v>
                </c:pt>
                <c:pt idx="992">
                  <c:v>0.90715400000000002</c:v>
                </c:pt>
                <c:pt idx="993">
                  <c:v>0.90616099999999999</c:v>
                </c:pt>
                <c:pt idx="994">
                  <c:v>0.90515699999999999</c:v>
                </c:pt>
                <c:pt idx="995">
                  <c:v>0.90415299999999998</c:v>
                </c:pt>
                <c:pt idx="996">
                  <c:v>0.90314700000000003</c:v>
                </c:pt>
                <c:pt idx="997">
                  <c:v>0.90215100000000004</c:v>
                </c:pt>
                <c:pt idx="998">
                  <c:v>0.90115800000000001</c:v>
                </c:pt>
                <c:pt idx="999">
                  <c:v>0.90015699999999998</c:v>
                </c:pt>
                <c:pt idx="1000">
                  <c:v>0.89915500000000004</c:v>
                </c:pt>
                <c:pt idx="1001">
                  <c:v>0.89814899999999998</c:v>
                </c:pt>
                <c:pt idx="1002">
                  <c:v>0.89715699999999998</c:v>
                </c:pt>
                <c:pt idx="1003">
                  <c:v>0.89616300000000004</c:v>
                </c:pt>
                <c:pt idx="1004">
                  <c:v>0.89515599999999995</c:v>
                </c:pt>
                <c:pt idx="1005">
                  <c:v>0.89415699999999998</c:v>
                </c:pt>
                <c:pt idx="1006">
                  <c:v>0.89316499999999999</c:v>
                </c:pt>
                <c:pt idx="1007">
                  <c:v>0.89215599999999995</c:v>
                </c:pt>
                <c:pt idx="1008">
                  <c:v>0.89116799999999996</c:v>
                </c:pt>
                <c:pt idx="1009">
                  <c:v>0.89015200000000005</c:v>
                </c:pt>
                <c:pt idx="1010">
                  <c:v>0.88917900000000005</c:v>
                </c:pt>
                <c:pt idx="1011">
                  <c:v>0.88815599999999995</c:v>
                </c:pt>
                <c:pt idx="1012">
                  <c:v>0.88714700000000002</c:v>
                </c:pt>
                <c:pt idx="1013">
                  <c:v>0.88615100000000002</c:v>
                </c:pt>
                <c:pt idx="1014">
                  <c:v>0.88514899999999996</c:v>
                </c:pt>
                <c:pt idx="1015">
                  <c:v>0.88416300000000003</c:v>
                </c:pt>
                <c:pt idx="1016">
                  <c:v>0.88316600000000001</c:v>
                </c:pt>
                <c:pt idx="1017">
                  <c:v>0.88215500000000002</c:v>
                </c:pt>
                <c:pt idx="1018">
                  <c:v>0.88116799999999995</c:v>
                </c:pt>
                <c:pt idx="1019">
                  <c:v>0.88016799999999995</c:v>
                </c:pt>
                <c:pt idx="1020">
                  <c:v>0.87916000000000005</c:v>
                </c:pt>
                <c:pt idx="1021">
                  <c:v>0.87815500000000002</c:v>
                </c:pt>
                <c:pt idx="1022">
                  <c:v>0.87714800000000004</c:v>
                </c:pt>
                <c:pt idx="1023">
                  <c:v>0.87615799999999999</c:v>
                </c:pt>
                <c:pt idx="1024">
                  <c:v>0.875162</c:v>
                </c:pt>
                <c:pt idx="1025">
                  <c:v>0.87416799999999995</c:v>
                </c:pt>
                <c:pt idx="1026">
                  <c:v>0.87316700000000003</c:v>
                </c:pt>
                <c:pt idx="1027">
                  <c:v>0.87216000000000005</c:v>
                </c:pt>
                <c:pt idx="1028">
                  <c:v>0.87118799999999996</c:v>
                </c:pt>
                <c:pt idx="1029">
                  <c:v>0.87016199999999999</c:v>
                </c:pt>
                <c:pt idx="1030">
                  <c:v>0.86916700000000002</c:v>
                </c:pt>
                <c:pt idx="1031">
                  <c:v>0.868174</c:v>
                </c:pt>
                <c:pt idx="1032">
                  <c:v>0.86716400000000005</c:v>
                </c:pt>
                <c:pt idx="1033">
                  <c:v>0.86615900000000001</c:v>
                </c:pt>
                <c:pt idx="1034">
                  <c:v>0.86514999999999997</c:v>
                </c:pt>
                <c:pt idx="1035">
                  <c:v>0.86416700000000002</c:v>
                </c:pt>
                <c:pt idx="1036">
                  <c:v>0.86317100000000002</c:v>
                </c:pt>
                <c:pt idx="1037">
                  <c:v>0.862151</c:v>
                </c:pt>
                <c:pt idx="1038">
                  <c:v>0.86116999999999999</c:v>
                </c:pt>
                <c:pt idx="1039">
                  <c:v>0.86016700000000001</c:v>
                </c:pt>
                <c:pt idx="1040">
                  <c:v>0.85914299999999999</c:v>
                </c:pt>
                <c:pt idx="1041">
                  <c:v>0.85816099999999995</c:v>
                </c:pt>
                <c:pt idx="1042">
                  <c:v>0.85715300000000005</c:v>
                </c:pt>
                <c:pt idx="1043">
                  <c:v>0.85615399999999997</c:v>
                </c:pt>
                <c:pt idx="1044">
                  <c:v>0.85516700000000001</c:v>
                </c:pt>
                <c:pt idx="1045">
                  <c:v>0.85416999999999998</c:v>
                </c:pt>
                <c:pt idx="1046">
                  <c:v>0.85314000000000001</c:v>
                </c:pt>
                <c:pt idx="1047">
                  <c:v>0.85216599999999998</c:v>
                </c:pt>
                <c:pt idx="1048">
                  <c:v>0.85116000000000003</c:v>
                </c:pt>
                <c:pt idx="1049">
                  <c:v>0.85016000000000003</c:v>
                </c:pt>
                <c:pt idx="1050">
                  <c:v>0.84914999999999996</c:v>
                </c:pt>
                <c:pt idx="1051">
                  <c:v>0.84816100000000005</c:v>
                </c:pt>
                <c:pt idx="1052">
                  <c:v>0.847159</c:v>
                </c:pt>
                <c:pt idx="1053">
                  <c:v>0.846163</c:v>
                </c:pt>
                <c:pt idx="1054">
                  <c:v>0.84514699999999998</c:v>
                </c:pt>
                <c:pt idx="1055">
                  <c:v>0.84415300000000004</c:v>
                </c:pt>
                <c:pt idx="1056">
                  <c:v>0.84315499999999999</c:v>
                </c:pt>
                <c:pt idx="1057">
                  <c:v>0.84214800000000001</c:v>
                </c:pt>
                <c:pt idx="1058">
                  <c:v>0.84116199999999997</c:v>
                </c:pt>
                <c:pt idx="1059">
                  <c:v>0.84015499999999999</c:v>
                </c:pt>
                <c:pt idx="1060">
                  <c:v>0.83913499999999996</c:v>
                </c:pt>
                <c:pt idx="1061">
                  <c:v>0.83815200000000001</c:v>
                </c:pt>
                <c:pt idx="1062">
                  <c:v>0.83716100000000004</c:v>
                </c:pt>
                <c:pt idx="1063">
                  <c:v>0.83613800000000005</c:v>
                </c:pt>
                <c:pt idx="1064">
                  <c:v>0.83515600000000001</c:v>
                </c:pt>
                <c:pt idx="1065">
                  <c:v>0.83413199999999998</c:v>
                </c:pt>
                <c:pt idx="1066">
                  <c:v>0.83315399999999995</c:v>
                </c:pt>
                <c:pt idx="1067">
                  <c:v>0.83214699999999997</c:v>
                </c:pt>
                <c:pt idx="1068">
                  <c:v>0.83115799999999995</c:v>
                </c:pt>
                <c:pt idx="1069">
                  <c:v>0.83015600000000001</c:v>
                </c:pt>
                <c:pt idx="1070">
                  <c:v>0.82916000000000001</c:v>
                </c:pt>
                <c:pt idx="1071">
                  <c:v>0.82815499999999997</c:v>
                </c:pt>
                <c:pt idx="1072">
                  <c:v>0.82715899999999998</c:v>
                </c:pt>
                <c:pt idx="1073">
                  <c:v>0.82614900000000002</c:v>
                </c:pt>
                <c:pt idx="1074">
                  <c:v>0.82515499999999997</c:v>
                </c:pt>
                <c:pt idx="1075">
                  <c:v>0.82414600000000005</c:v>
                </c:pt>
                <c:pt idx="1076">
                  <c:v>0.82314900000000002</c:v>
                </c:pt>
                <c:pt idx="1077">
                  <c:v>0.82214500000000001</c:v>
                </c:pt>
                <c:pt idx="1078">
                  <c:v>0.82116100000000003</c:v>
                </c:pt>
                <c:pt idx="1079">
                  <c:v>0.82015199999999999</c:v>
                </c:pt>
                <c:pt idx="1080">
                  <c:v>0.81916699999999998</c:v>
                </c:pt>
                <c:pt idx="1081">
                  <c:v>0.81816900000000004</c:v>
                </c:pt>
                <c:pt idx="1082">
                  <c:v>0.81716100000000003</c:v>
                </c:pt>
                <c:pt idx="1083">
                  <c:v>0.81614699999999996</c:v>
                </c:pt>
                <c:pt idx="1084">
                  <c:v>0.81515599999999999</c:v>
                </c:pt>
                <c:pt idx="1085">
                  <c:v>0.81415499999999996</c:v>
                </c:pt>
                <c:pt idx="1086">
                  <c:v>0.81315000000000004</c:v>
                </c:pt>
                <c:pt idx="1087">
                  <c:v>0.81216299999999997</c:v>
                </c:pt>
                <c:pt idx="1088">
                  <c:v>0.811172</c:v>
                </c:pt>
                <c:pt idx="1089">
                  <c:v>0.81015700000000002</c:v>
                </c:pt>
                <c:pt idx="1090">
                  <c:v>0.80915400000000004</c:v>
                </c:pt>
                <c:pt idx="1091">
                  <c:v>0.80815899999999996</c:v>
                </c:pt>
                <c:pt idx="1092">
                  <c:v>0.80716600000000005</c:v>
                </c:pt>
                <c:pt idx="1093">
                  <c:v>0.80616900000000002</c:v>
                </c:pt>
                <c:pt idx="1094">
                  <c:v>0.80515800000000004</c:v>
                </c:pt>
                <c:pt idx="1095">
                  <c:v>0.80417000000000005</c:v>
                </c:pt>
                <c:pt idx="1096">
                  <c:v>0.80316799999999999</c:v>
                </c:pt>
                <c:pt idx="1097">
                  <c:v>0.80216500000000002</c:v>
                </c:pt>
                <c:pt idx="1098">
                  <c:v>0.80115800000000004</c:v>
                </c:pt>
                <c:pt idx="1099">
                  <c:v>0.80016200000000004</c:v>
                </c:pt>
                <c:pt idx="1100">
                  <c:v>0.79915999999999998</c:v>
                </c:pt>
                <c:pt idx="1101">
                  <c:v>0.79815700000000001</c:v>
                </c:pt>
                <c:pt idx="1102">
                  <c:v>0.79716500000000001</c:v>
                </c:pt>
                <c:pt idx="1103">
                  <c:v>0.79615499999999995</c:v>
                </c:pt>
                <c:pt idx="1104">
                  <c:v>0.79516299999999995</c:v>
                </c:pt>
                <c:pt idx="1105">
                  <c:v>0.79417199999999999</c:v>
                </c:pt>
                <c:pt idx="1106">
                  <c:v>0.79315899999999995</c:v>
                </c:pt>
                <c:pt idx="1107">
                  <c:v>0.79216200000000003</c:v>
                </c:pt>
                <c:pt idx="1108">
                  <c:v>0.791153</c:v>
                </c:pt>
                <c:pt idx="1109">
                  <c:v>0.79015899999999994</c:v>
                </c:pt>
                <c:pt idx="1110">
                  <c:v>0.78915000000000002</c:v>
                </c:pt>
                <c:pt idx="1111">
                  <c:v>0.78817499999999996</c:v>
                </c:pt>
                <c:pt idx="1112">
                  <c:v>0.78715500000000005</c:v>
                </c:pt>
                <c:pt idx="1113">
                  <c:v>0.78615500000000005</c:v>
                </c:pt>
                <c:pt idx="1114">
                  <c:v>0.785161</c:v>
                </c:pt>
                <c:pt idx="1115">
                  <c:v>0.78415299999999999</c:v>
                </c:pt>
                <c:pt idx="1116">
                  <c:v>0.783169</c:v>
                </c:pt>
                <c:pt idx="1117">
                  <c:v>0.78214700000000004</c:v>
                </c:pt>
                <c:pt idx="1118">
                  <c:v>0.78115599999999996</c:v>
                </c:pt>
                <c:pt idx="1119">
                  <c:v>0.78016600000000003</c:v>
                </c:pt>
                <c:pt idx="1120">
                  <c:v>0.77916700000000005</c:v>
                </c:pt>
                <c:pt idx="1121">
                  <c:v>0.77818100000000001</c:v>
                </c:pt>
                <c:pt idx="1122">
                  <c:v>0.77717999999999998</c:v>
                </c:pt>
                <c:pt idx="1123">
                  <c:v>0.77615699999999999</c:v>
                </c:pt>
                <c:pt idx="1124">
                  <c:v>0.77514700000000003</c:v>
                </c:pt>
                <c:pt idx="1125">
                  <c:v>0.77418399999999998</c:v>
                </c:pt>
                <c:pt idx="1126">
                  <c:v>0.77316700000000005</c:v>
                </c:pt>
                <c:pt idx="1127">
                  <c:v>0.772173</c:v>
                </c:pt>
                <c:pt idx="1128">
                  <c:v>0.77116099999999999</c:v>
                </c:pt>
                <c:pt idx="1129">
                  <c:v>0.770146</c:v>
                </c:pt>
                <c:pt idx="1130">
                  <c:v>0.76915500000000003</c:v>
                </c:pt>
                <c:pt idx="1131">
                  <c:v>0.76816899999999999</c:v>
                </c:pt>
                <c:pt idx="1132">
                  <c:v>0.76716899999999999</c:v>
                </c:pt>
                <c:pt idx="1133">
                  <c:v>0.766154</c:v>
                </c:pt>
                <c:pt idx="1134">
                  <c:v>0.76515999999999995</c:v>
                </c:pt>
                <c:pt idx="1135">
                  <c:v>0.76417000000000002</c:v>
                </c:pt>
                <c:pt idx="1136">
                  <c:v>0.763185</c:v>
                </c:pt>
                <c:pt idx="1137">
                  <c:v>0.76215299999999997</c:v>
                </c:pt>
                <c:pt idx="1138">
                  <c:v>0.76117900000000005</c:v>
                </c:pt>
                <c:pt idx="1139">
                  <c:v>0.76017400000000002</c:v>
                </c:pt>
                <c:pt idx="1140">
                  <c:v>0.759162</c:v>
                </c:pt>
                <c:pt idx="1141">
                  <c:v>0.75814999999999999</c:v>
                </c:pt>
                <c:pt idx="1142">
                  <c:v>0.75717299999999998</c:v>
                </c:pt>
                <c:pt idx="1143">
                  <c:v>0.75616499999999998</c:v>
                </c:pt>
                <c:pt idx="1144">
                  <c:v>0.75517100000000004</c:v>
                </c:pt>
                <c:pt idx="1145">
                  <c:v>0.75417599999999996</c:v>
                </c:pt>
                <c:pt idx="1146">
                  <c:v>0.75317100000000003</c:v>
                </c:pt>
                <c:pt idx="1147">
                  <c:v>0.75217800000000001</c:v>
                </c:pt>
                <c:pt idx="1148">
                  <c:v>0.751166</c:v>
                </c:pt>
                <c:pt idx="1149">
                  <c:v>0.75015799999999999</c:v>
                </c:pt>
                <c:pt idx="1150">
                  <c:v>0.74917299999999998</c:v>
                </c:pt>
                <c:pt idx="1151">
                  <c:v>0.74815600000000004</c:v>
                </c:pt>
                <c:pt idx="1152">
                  <c:v>0.74716499999999997</c:v>
                </c:pt>
                <c:pt idx="1153">
                  <c:v>0.746166</c:v>
                </c:pt>
                <c:pt idx="1154">
                  <c:v>0.74515900000000002</c:v>
                </c:pt>
                <c:pt idx="1155">
                  <c:v>0.74416599999999999</c:v>
                </c:pt>
                <c:pt idx="1156">
                  <c:v>0.74316800000000005</c:v>
                </c:pt>
                <c:pt idx="1157">
                  <c:v>0.74218099999999998</c:v>
                </c:pt>
                <c:pt idx="1158">
                  <c:v>0.74117500000000003</c:v>
                </c:pt>
                <c:pt idx="1159">
                  <c:v>0.74017599999999995</c:v>
                </c:pt>
                <c:pt idx="1160">
                  <c:v>0.73917999999999995</c:v>
                </c:pt>
                <c:pt idx="1161">
                  <c:v>0.73816700000000002</c:v>
                </c:pt>
                <c:pt idx="1162">
                  <c:v>0.73716800000000005</c:v>
                </c:pt>
                <c:pt idx="1163">
                  <c:v>0.73617500000000002</c:v>
                </c:pt>
                <c:pt idx="1164">
                  <c:v>0.73517100000000002</c:v>
                </c:pt>
                <c:pt idx="1165">
                  <c:v>0.73418600000000001</c:v>
                </c:pt>
                <c:pt idx="1166">
                  <c:v>0.73318000000000005</c:v>
                </c:pt>
                <c:pt idx="1167">
                  <c:v>0.73216400000000004</c:v>
                </c:pt>
                <c:pt idx="1168">
                  <c:v>0.73117399999999999</c:v>
                </c:pt>
                <c:pt idx="1169">
                  <c:v>0.73017200000000004</c:v>
                </c:pt>
                <c:pt idx="1170">
                  <c:v>0.72917200000000004</c:v>
                </c:pt>
                <c:pt idx="1171">
                  <c:v>0.72817600000000005</c:v>
                </c:pt>
                <c:pt idx="1172">
                  <c:v>0.72717799999999999</c:v>
                </c:pt>
                <c:pt idx="1173">
                  <c:v>0.72618199999999999</c:v>
                </c:pt>
                <c:pt idx="1174">
                  <c:v>0.72516499999999995</c:v>
                </c:pt>
                <c:pt idx="1175">
                  <c:v>0.72417200000000004</c:v>
                </c:pt>
                <c:pt idx="1176">
                  <c:v>0.72317500000000001</c:v>
                </c:pt>
                <c:pt idx="1177">
                  <c:v>0.72218499999999997</c:v>
                </c:pt>
                <c:pt idx="1178">
                  <c:v>0.72118099999999996</c:v>
                </c:pt>
                <c:pt idx="1179">
                  <c:v>0.720198</c:v>
                </c:pt>
                <c:pt idx="1180">
                  <c:v>0.71918199999999999</c:v>
                </c:pt>
                <c:pt idx="1181">
                  <c:v>0.71819</c:v>
                </c:pt>
                <c:pt idx="1182">
                  <c:v>0.71716599999999997</c:v>
                </c:pt>
                <c:pt idx="1183">
                  <c:v>0.71618000000000004</c:v>
                </c:pt>
                <c:pt idx="1184">
                  <c:v>0.71517399999999998</c:v>
                </c:pt>
                <c:pt idx="1185">
                  <c:v>0.714198</c:v>
                </c:pt>
                <c:pt idx="1186">
                  <c:v>0.71317799999999998</c:v>
                </c:pt>
                <c:pt idx="1187">
                  <c:v>0.71217699999999995</c:v>
                </c:pt>
                <c:pt idx="1188">
                  <c:v>0.71118800000000004</c:v>
                </c:pt>
                <c:pt idx="1189">
                  <c:v>0.71019100000000002</c:v>
                </c:pt>
                <c:pt idx="1190">
                  <c:v>0.70916699999999999</c:v>
                </c:pt>
                <c:pt idx="1191">
                  <c:v>0.70818199999999998</c:v>
                </c:pt>
                <c:pt idx="1192">
                  <c:v>0.70716800000000002</c:v>
                </c:pt>
                <c:pt idx="1193">
                  <c:v>0.70617200000000002</c:v>
                </c:pt>
                <c:pt idx="1194">
                  <c:v>0.70517600000000003</c:v>
                </c:pt>
                <c:pt idx="1195">
                  <c:v>0.70418800000000004</c:v>
                </c:pt>
                <c:pt idx="1196">
                  <c:v>0.70316100000000004</c:v>
                </c:pt>
                <c:pt idx="1197">
                  <c:v>0.70218000000000003</c:v>
                </c:pt>
                <c:pt idx="1198">
                  <c:v>0.701183</c:v>
                </c:pt>
                <c:pt idx="1199">
                  <c:v>0.70039600000000002</c:v>
                </c:pt>
                <c:pt idx="1200">
                  <c:v>0.70003599999999999</c:v>
                </c:pt>
                <c:pt idx="1201">
                  <c:v>0.70063399999999998</c:v>
                </c:pt>
                <c:pt idx="1202">
                  <c:v>0.70162000000000002</c:v>
                </c:pt>
                <c:pt idx="1203">
                  <c:v>0.70262999999999998</c:v>
                </c:pt>
                <c:pt idx="1204">
                  <c:v>0.70362499999999994</c:v>
                </c:pt>
                <c:pt idx="1205">
                  <c:v>0.70461799999999997</c:v>
                </c:pt>
                <c:pt idx="1206">
                  <c:v>0.70559899999999998</c:v>
                </c:pt>
                <c:pt idx="1207">
                  <c:v>0.70660500000000004</c:v>
                </c:pt>
                <c:pt idx="1208">
                  <c:v>0.70759700000000003</c:v>
                </c:pt>
                <c:pt idx="1209">
                  <c:v>0.70861600000000002</c:v>
                </c:pt>
                <c:pt idx="1210">
                  <c:v>0.70960199999999996</c:v>
                </c:pt>
                <c:pt idx="1211">
                  <c:v>0.71061600000000003</c:v>
                </c:pt>
                <c:pt idx="1212">
                  <c:v>0.71161399999999997</c:v>
                </c:pt>
                <c:pt idx="1213">
                  <c:v>0.71260599999999996</c:v>
                </c:pt>
                <c:pt idx="1214">
                  <c:v>0.71361799999999997</c:v>
                </c:pt>
                <c:pt idx="1215">
                  <c:v>0.71461600000000003</c:v>
                </c:pt>
                <c:pt idx="1216">
                  <c:v>0.715615</c:v>
                </c:pt>
                <c:pt idx="1217">
                  <c:v>0.716611</c:v>
                </c:pt>
                <c:pt idx="1218">
                  <c:v>0.71760500000000005</c:v>
                </c:pt>
                <c:pt idx="1219">
                  <c:v>0.71860599999999997</c:v>
                </c:pt>
                <c:pt idx="1220">
                  <c:v>0.71959799999999996</c:v>
                </c:pt>
                <c:pt idx="1221">
                  <c:v>0.72058599999999995</c:v>
                </c:pt>
                <c:pt idx="1222">
                  <c:v>0.72162000000000004</c:v>
                </c:pt>
                <c:pt idx="1223">
                  <c:v>0.722611</c:v>
                </c:pt>
                <c:pt idx="1224">
                  <c:v>0.72360199999999997</c:v>
                </c:pt>
                <c:pt idx="1225">
                  <c:v>0.72459200000000001</c:v>
                </c:pt>
                <c:pt idx="1226">
                  <c:v>0.72559899999999999</c:v>
                </c:pt>
                <c:pt idx="1227">
                  <c:v>0.72658800000000001</c:v>
                </c:pt>
                <c:pt idx="1228">
                  <c:v>0.72760000000000002</c:v>
                </c:pt>
                <c:pt idx="1229">
                  <c:v>0.72860000000000003</c:v>
                </c:pt>
                <c:pt idx="1230">
                  <c:v>0.72959499999999999</c:v>
                </c:pt>
                <c:pt idx="1231">
                  <c:v>0.730599</c:v>
                </c:pt>
                <c:pt idx="1232">
                  <c:v>0.73159600000000002</c:v>
                </c:pt>
                <c:pt idx="1233">
                  <c:v>0.73258999999999996</c:v>
                </c:pt>
                <c:pt idx="1234">
                  <c:v>0.73359700000000005</c:v>
                </c:pt>
                <c:pt idx="1235">
                  <c:v>0.73458199999999996</c:v>
                </c:pt>
                <c:pt idx="1236">
                  <c:v>0.73558999999999997</c:v>
                </c:pt>
                <c:pt idx="1237">
                  <c:v>0.73659300000000005</c:v>
                </c:pt>
                <c:pt idx="1238">
                  <c:v>0.73760000000000003</c:v>
                </c:pt>
                <c:pt idx="1239">
                  <c:v>0.738591</c:v>
                </c:pt>
                <c:pt idx="1240">
                  <c:v>0.73959799999999998</c:v>
                </c:pt>
                <c:pt idx="1241">
                  <c:v>0.74058500000000005</c:v>
                </c:pt>
                <c:pt idx="1242">
                  <c:v>0.74158599999999997</c:v>
                </c:pt>
                <c:pt idx="1243">
                  <c:v>0.74259399999999998</c:v>
                </c:pt>
                <c:pt idx="1244">
                  <c:v>0.74358000000000002</c:v>
                </c:pt>
                <c:pt idx="1245">
                  <c:v>0.74458599999999997</c:v>
                </c:pt>
                <c:pt idx="1246">
                  <c:v>0.74558899999999995</c:v>
                </c:pt>
                <c:pt idx="1247">
                  <c:v>0.74656999999999996</c:v>
                </c:pt>
                <c:pt idx="1248">
                  <c:v>0.74758199999999997</c:v>
                </c:pt>
                <c:pt idx="1249">
                  <c:v>0.74858899999999995</c:v>
                </c:pt>
                <c:pt idx="1250">
                  <c:v>0.74956800000000001</c:v>
                </c:pt>
                <c:pt idx="1251">
                  <c:v>0.75056900000000004</c:v>
                </c:pt>
                <c:pt idx="1252">
                  <c:v>0.75161199999999995</c:v>
                </c:pt>
                <c:pt idx="1253">
                  <c:v>0.75258199999999997</c:v>
                </c:pt>
                <c:pt idx="1254">
                  <c:v>0.75358999999999998</c:v>
                </c:pt>
                <c:pt idx="1255">
                  <c:v>0.75456800000000002</c:v>
                </c:pt>
                <c:pt idx="1256">
                  <c:v>0.75557600000000003</c:v>
                </c:pt>
                <c:pt idx="1257">
                  <c:v>0.75658599999999998</c:v>
                </c:pt>
                <c:pt idx="1258">
                  <c:v>0.75758000000000003</c:v>
                </c:pt>
                <c:pt idx="1259">
                  <c:v>0.75858099999999995</c:v>
                </c:pt>
                <c:pt idx="1260">
                  <c:v>0.75958700000000001</c:v>
                </c:pt>
                <c:pt idx="1261">
                  <c:v>0.76056999999999997</c:v>
                </c:pt>
                <c:pt idx="1262">
                  <c:v>0.76156699999999999</c:v>
                </c:pt>
                <c:pt idx="1263">
                  <c:v>0.76256999999999997</c:v>
                </c:pt>
                <c:pt idx="1264">
                  <c:v>0.76357699999999995</c:v>
                </c:pt>
                <c:pt idx="1265">
                  <c:v>0.76457900000000001</c:v>
                </c:pt>
                <c:pt idx="1266">
                  <c:v>0.76555899999999999</c:v>
                </c:pt>
                <c:pt idx="1267">
                  <c:v>0.76656199999999997</c:v>
                </c:pt>
                <c:pt idx="1268">
                  <c:v>0.76757799999999998</c:v>
                </c:pt>
                <c:pt idx="1269">
                  <c:v>0.76858099999999996</c:v>
                </c:pt>
                <c:pt idx="1270">
                  <c:v>0.76956999999999998</c:v>
                </c:pt>
                <c:pt idx="1271">
                  <c:v>0.77058599999999999</c:v>
                </c:pt>
                <c:pt idx="1272">
                  <c:v>0.77158199999999999</c:v>
                </c:pt>
                <c:pt idx="1273">
                  <c:v>0.77257900000000002</c:v>
                </c:pt>
                <c:pt idx="1274">
                  <c:v>0.77358499999999997</c:v>
                </c:pt>
                <c:pt idx="1275">
                  <c:v>0.77457699999999996</c:v>
                </c:pt>
                <c:pt idx="1276">
                  <c:v>0.77557799999999999</c:v>
                </c:pt>
                <c:pt idx="1277">
                  <c:v>0.77656700000000001</c:v>
                </c:pt>
                <c:pt idx="1278">
                  <c:v>0.77756999999999998</c:v>
                </c:pt>
                <c:pt idx="1279">
                  <c:v>0.77857900000000002</c:v>
                </c:pt>
                <c:pt idx="1280">
                  <c:v>0.77957799999999999</c:v>
                </c:pt>
                <c:pt idx="1281">
                  <c:v>0.78058000000000005</c:v>
                </c:pt>
                <c:pt idx="1282">
                  <c:v>0.78156999999999999</c:v>
                </c:pt>
                <c:pt idx="1283">
                  <c:v>0.78258099999999997</c:v>
                </c:pt>
                <c:pt idx="1284">
                  <c:v>0.78356199999999998</c:v>
                </c:pt>
                <c:pt idx="1285">
                  <c:v>0.784582</c:v>
                </c:pt>
                <c:pt idx="1286">
                  <c:v>0.78556000000000004</c:v>
                </c:pt>
                <c:pt idx="1287">
                  <c:v>0.78657299999999997</c:v>
                </c:pt>
                <c:pt idx="1288">
                  <c:v>0.787578</c:v>
                </c:pt>
                <c:pt idx="1289">
                  <c:v>0.788574</c:v>
                </c:pt>
                <c:pt idx="1290">
                  <c:v>0.78956999999999999</c:v>
                </c:pt>
                <c:pt idx="1291">
                  <c:v>0.79059199999999996</c:v>
                </c:pt>
                <c:pt idx="1292">
                  <c:v>0.79158899999999999</c:v>
                </c:pt>
                <c:pt idx="1293">
                  <c:v>0.79257999999999995</c:v>
                </c:pt>
                <c:pt idx="1294">
                  <c:v>0.79357500000000003</c:v>
                </c:pt>
                <c:pt idx="1295">
                  <c:v>0.79456199999999999</c:v>
                </c:pt>
                <c:pt idx="1296">
                  <c:v>0.79556700000000002</c:v>
                </c:pt>
                <c:pt idx="1297">
                  <c:v>0.79657699999999998</c:v>
                </c:pt>
                <c:pt idx="1298">
                  <c:v>0.79757800000000001</c:v>
                </c:pt>
                <c:pt idx="1299">
                  <c:v>0.79857999999999996</c:v>
                </c:pt>
                <c:pt idx="1300">
                  <c:v>0.79957999999999996</c:v>
                </c:pt>
                <c:pt idx="1301">
                  <c:v>0.80057800000000001</c:v>
                </c:pt>
                <c:pt idx="1302">
                  <c:v>0.80157699999999998</c:v>
                </c:pt>
                <c:pt idx="1303">
                  <c:v>0.80258499999999999</c:v>
                </c:pt>
                <c:pt idx="1304">
                  <c:v>0.80359199999999997</c:v>
                </c:pt>
                <c:pt idx="1305">
                  <c:v>0.80458200000000002</c:v>
                </c:pt>
                <c:pt idx="1306">
                  <c:v>0.80557199999999995</c:v>
                </c:pt>
                <c:pt idx="1307">
                  <c:v>0.80657400000000001</c:v>
                </c:pt>
                <c:pt idx="1308">
                  <c:v>0.80758399999999997</c:v>
                </c:pt>
                <c:pt idx="1309">
                  <c:v>0.80856700000000004</c:v>
                </c:pt>
                <c:pt idx="1310">
                  <c:v>0.80957900000000005</c:v>
                </c:pt>
                <c:pt idx="1311">
                  <c:v>0.810562</c:v>
                </c:pt>
                <c:pt idx="1312">
                  <c:v>0.81156200000000001</c:v>
                </c:pt>
                <c:pt idx="1313">
                  <c:v>0.81257999999999997</c:v>
                </c:pt>
                <c:pt idx="1314">
                  <c:v>0.81357000000000002</c:v>
                </c:pt>
                <c:pt idx="1315">
                  <c:v>0.81457999999999997</c:v>
                </c:pt>
                <c:pt idx="1316">
                  <c:v>0.81555800000000001</c:v>
                </c:pt>
                <c:pt idx="1317">
                  <c:v>0.81657000000000002</c:v>
                </c:pt>
                <c:pt idx="1318">
                  <c:v>0.81758699999999995</c:v>
                </c:pt>
                <c:pt idx="1319">
                  <c:v>0.81857899999999995</c:v>
                </c:pt>
                <c:pt idx="1320">
                  <c:v>0.81955999999999996</c:v>
                </c:pt>
                <c:pt idx="1321">
                  <c:v>0.82056099999999998</c:v>
                </c:pt>
                <c:pt idx="1322">
                  <c:v>0.82156099999999999</c:v>
                </c:pt>
                <c:pt idx="1323">
                  <c:v>0.82255500000000004</c:v>
                </c:pt>
                <c:pt idx="1324">
                  <c:v>0.82354700000000003</c:v>
                </c:pt>
                <c:pt idx="1325">
                  <c:v>0.82457199999999997</c:v>
                </c:pt>
                <c:pt idx="1326">
                  <c:v>0.82555599999999996</c:v>
                </c:pt>
                <c:pt idx="1327">
                  <c:v>0.82654499999999997</c:v>
                </c:pt>
                <c:pt idx="1328">
                  <c:v>0.82756300000000005</c:v>
                </c:pt>
                <c:pt idx="1329">
                  <c:v>0.82855900000000005</c:v>
                </c:pt>
                <c:pt idx="1330">
                  <c:v>0.82957199999999998</c:v>
                </c:pt>
                <c:pt idx="1331">
                  <c:v>0.83057099999999995</c:v>
                </c:pt>
                <c:pt idx="1332">
                  <c:v>0.83157000000000003</c:v>
                </c:pt>
                <c:pt idx="1333">
                  <c:v>0.83256300000000005</c:v>
                </c:pt>
                <c:pt idx="1334">
                  <c:v>0.83354600000000001</c:v>
                </c:pt>
                <c:pt idx="1335">
                  <c:v>0.83454099999999998</c:v>
                </c:pt>
                <c:pt idx="1336">
                  <c:v>0.83555199999999996</c:v>
                </c:pt>
                <c:pt idx="1337">
                  <c:v>0.83656900000000001</c:v>
                </c:pt>
                <c:pt idx="1338">
                  <c:v>0.83757099999999995</c:v>
                </c:pt>
                <c:pt idx="1339">
                  <c:v>0.83856399999999998</c:v>
                </c:pt>
                <c:pt idx="1340">
                  <c:v>0.83954099999999998</c:v>
                </c:pt>
                <c:pt idx="1341">
                  <c:v>0.84054899999999999</c:v>
                </c:pt>
                <c:pt idx="1342">
                  <c:v>0.84156799999999998</c:v>
                </c:pt>
                <c:pt idx="1343">
                  <c:v>0.84255100000000005</c:v>
                </c:pt>
                <c:pt idx="1344">
                  <c:v>0.84353900000000004</c:v>
                </c:pt>
                <c:pt idx="1345">
                  <c:v>0.84455599999999997</c:v>
                </c:pt>
                <c:pt idx="1346">
                  <c:v>0.84554200000000002</c:v>
                </c:pt>
                <c:pt idx="1347">
                  <c:v>0.84654700000000005</c:v>
                </c:pt>
                <c:pt idx="1348">
                  <c:v>0.84754600000000002</c:v>
                </c:pt>
                <c:pt idx="1349">
                  <c:v>0.84854499999999999</c:v>
                </c:pt>
                <c:pt idx="1350">
                  <c:v>0.84953800000000002</c:v>
                </c:pt>
                <c:pt idx="1351">
                  <c:v>0.850545</c:v>
                </c:pt>
                <c:pt idx="1352">
                  <c:v>0.85155400000000003</c:v>
                </c:pt>
                <c:pt idx="1353">
                  <c:v>0.85254200000000002</c:v>
                </c:pt>
                <c:pt idx="1354">
                  <c:v>0.85355700000000001</c:v>
                </c:pt>
                <c:pt idx="1355">
                  <c:v>0.85455000000000003</c:v>
                </c:pt>
                <c:pt idx="1356">
                  <c:v>0.85555999999999999</c:v>
                </c:pt>
                <c:pt idx="1357">
                  <c:v>0.85656200000000005</c:v>
                </c:pt>
                <c:pt idx="1358">
                  <c:v>0.85754399999999997</c:v>
                </c:pt>
                <c:pt idx="1359">
                  <c:v>0.85855099999999995</c:v>
                </c:pt>
                <c:pt idx="1360">
                  <c:v>0.85955499999999996</c:v>
                </c:pt>
                <c:pt idx="1361">
                  <c:v>0.86055999999999999</c:v>
                </c:pt>
                <c:pt idx="1362">
                  <c:v>0.86155599999999999</c:v>
                </c:pt>
                <c:pt idx="1363">
                  <c:v>0.86256200000000005</c:v>
                </c:pt>
                <c:pt idx="1364">
                  <c:v>0.86356500000000003</c:v>
                </c:pt>
                <c:pt idx="1365">
                  <c:v>0.86456699999999997</c:v>
                </c:pt>
                <c:pt idx="1366">
                  <c:v>0.86556699999999998</c:v>
                </c:pt>
                <c:pt idx="1367">
                  <c:v>0.86657600000000001</c:v>
                </c:pt>
                <c:pt idx="1368">
                  <c:v>0.86757600000000001</c:v>
                </c:pt>
                <c:pt idx="1369">
                  <c:v>0.86856800000000001</c:v>
                </c:pt>
                <c:pt idx="1370">
                  <c:v>0.86957099999999998</c:v>
                </c:pt>
                <c:pt idx="1371">
                  <c:v>0.87057499999999999</c:v>
                </c:pt>
                <c:pt idx="1372">
                  <c:v>0.87157399999999996</c:v>
                </c:pt>
                <c:pt idx="1373">
                  <c:v>0.87256100000000003</c:v>
                </c:pt>
                <c:pt idx="1374">
                  <c:v>0.87357899999999999</c:v>
                </c:pt>
                <c:pt idx="1375">
                  <c:v>0.874556</c:v>
                </c:pt>
                <c:pt idx="1376">
                  <c:v>0.87557399999999996</c:v>
                </c:pt>
                <c:pt idx="1377">
                  <c:v>0.87658499999999995</c:v>
                </c:pt>
                <c:pt idx="1378">
                  <c:v>0.87754900000000002</c:v>
                </c:pt>
                <c:pt idx="1379">
                  <c:v>0.87855300000000003</c:v>
                </c:pt>
                <c:pt idx="1380">
                  <c:v>0.87956599999999996</c:v>
                </c:pt>
                <c:pt idx="1381">
                  <c:v>0.88058899999999996</c:v>
                </c:pt>
                <c:pt idx="1382">
                  <c:v>0.88159600000000005</c:v>
                </c:pt>
                <c:pt idx="1383">
                  <c:v>0.88255499999999998</c:v>
                </c:pt>
                <c:pt idx="1384">
                  <c:v>0.88356599999999996</c:v>
                </c:pt>
                <c:pt idx="1385">
                  <c:v>0.88455099999999998</c:v>
                </c:pt>
                <c:pt idx="1386">
                  <c:v>0.88555300000000003</c:v>
                </c:pt>
                <c:pt idx="1387">
                  <c:v>0.88656800000000002</c:v>
                </c:pt>
                <c:pt idx="1388">
                  <c:v>0.88756900000000005</c:v>
                </c:pt>
                <c:pt idx="1389">
                  <c:v>0.88855600000000001</c:v>
                </c:pt>
                <c:pt idx="1390">
                  <c:v>0.88957200000000003</c:v>
                </c:pt>
                <c:pt idx="1391">
                  <c:v>0.89055300000000004</c:v>
                </c:pt>
                <c:pt idx="1392">
                  <c:v>0.89156199999999997</c:v>
                </c:pt>
                <c:pt idx="1393">
                  <c:v>0.89255899999999999</c:v>
                </c:pt>
                <c:pt idx="1394">
                  <c:v>0.89356000000000002</c:v>
                </c:pt>
                <c:pt idx="1395">
                  <c:v>0.89456800000000003</c:v>
                </c:pt>
                <c:pt idx="1396">
                  <c:v>0.89556599999999997</c:v>
                </c:pt>
                <c:pt idx="1397">
                  <c:v>0.89654999999999996</c:v>
                </c:pt>
                <c:pt idx="1398">
                  <c:v>0.89755300000000005</c:v>
                </c:pt>
                <c:pt idx="1399">
                  <c:v>0.89854900000000004</c:v>
                </c:pt>
                <c:pt idx="1400">
                  <c:v>0.89954299999999998</c:v>
                </c:pt>
                <c:pt idx="1401">
                  <c:v>0.90056800000000004</c:v>
                </c:pt>
                <c:pt idx="1402">
                  <c:v>0.90156599999999998</c:v>
                </c:pt>
                <c:pt idx="1403">
                  <c:v>0.90256000000000003</c:v>
                </c:pt>
                <c:pt idx="1404">
                  <c:v>0.90355600000000003</c:v>
                </c:pt>
                <c:pt idx="1405">
                  <c:v>0.904559</c:v>
                </c:pt>
                <c:pt idx="1406">
                  <c:v>0.90557299999999996</c:v>
                </c:pt>
                <c:pt idx="1407">
                  <c:v>0.90656199999999998</c:v>
                </c:pt>
                <c:pt idx="1408">
                  <c:v>0.90756000000000003</c:v>
                </c:pt>
                <c:pt idx="1409">
                  <c:v>0.90856800000000004</c:v>
                </c:pt>
                <c:pt idx="1410">
                  <c:v>0.90956499999999996</c:v>
                </c:pt>
                <c:pt idx="1411">
                  <c:v>0.91057200000000005</c:v>
                </c:pt>
                <c:pt idx="1412">
                  <c:v>0.911555</c:v>
                </c:pt>
                <c:pt idx="1413">
                  <c:v>0.91256700000000002</c:v>
                </c:pt>
                <c:pt idx="1414">
                  <c:v>0.91356999999999999</c:v>
                </c:pt>
                <c:pt idx="1415">
                  <c:v>0.91456499999999996</c:v>
                </c:pt>
                <c:pt idx="1416">
                  <c:v>0.91556300000000002</c:v>
                </c:pt>
                <c:pt idx="1417">
                  <c:v>0.91656199999999999</c:v>
                </c:pt>
                <c:pt idx="1418">
                  <c:v>0.91757599999999995</c:v>
                </c:pt>
                <c:pt idx="1419">
                  <c:v>0.91856800000000005</c:v>
                </c:pt>
                <c:pt idx="1420">
                  <c:v>0.91956400000000005</c:v>
                </c:pt>
                <c:pt idx="1421">
                  <c:v>0.92057500000000003</c:v>
                </c:pt>
                <c:pt idx="1422">
                  <c:v>0.92155500000000001</c:v>
                </c:pt>
                <c:pt idx="1423">
                  <c:v>0.92256899999999997</c:v>
                </c:pt>
                <c:pt idx="1424">
                  <c:v>0.92356000000000005</c:v>
                </c:pt>
                <c:pt idx="1425">
                  <c:v>0.92456499999999997</c:v>
                </c:pt>
                <c:pt idx="1426">
                  <c:v>0.925566</c:v>
                </c:pt>
                <c:pt idx="1427">
                  <c:v>0.92657299999999998</c:v>
                </c:pt>
                <c:pt idx="1428">
                  <c:v>0.92756400000000006</c:v>
                </c:pt>
                <c:pt idx="1429">
                  <c:v>0.928562</c:v>
                </c:pt>
                <c:pt idx="1430">
                  <c:v>0.92956899999999998</c:v>
                </c:pt>
                <c:pt idx="1431">
                  <c:v>0.93056499999999998</c:v>
                </c:pt>
                <c:pt idx="1432">
                  <c:v>0.93156499999999998</c:v>
                </c:pt>
                <c:pt idx="1433">
                  <c:v>0.93257100000000004</c:v>
                </c:pt>
                <c:pt idx="1434">
                  <c:v>0.933562</c:v>
                </c:pt>
                <c:pt idx="1435">
                  <c:v>0.93456099999999998</c:v>
                </c:pt>
                <c:pt idx="1436">
                  <c:v>0.93557400000000002</c:v>
                </c:pt>
                <c:pt idx="1437">
                  <c:v>0.93654700000000002</c:v>
                </c:pt>
                <c:pt idx="1438">
                  <c:v>0.93757500000000005</c:v>
                </c:pt>
                <c:pt idx="1439">
                  <c:v>0.93854800000000005</c:v>
                </c:pt>
                <c:pt idx="1440">
                  <c:v>0.93955999999999995</c:v>
                </c:pt>
                <c:pt idx="1441">
                  <c:v>0.94055800000000001</c:v>
                </c:pt>
                <c:pt idx="1442">
                  <c:v>0.94156099999999998</c:v>
                </c:pt>
                <c:pt idx="1443">
                  <c:v>0.94255299999999997</c:v>
                </c:pt>
                <c:pt idx="1444">
                  <c:v>0.94356600000000002</c:v>
                </c:pt>
                <c:pt idx="1445">
                  <c:v>0.94457000000000002</c:v>
                </c:pt>
                <c:pt idx="1446">
                  <c:v>0.945573</c:v>
                </c:pt>
                <c:pt idx="1447">
                  <c:v>0.94656700000000005</c:v>
                </c:pt>
                <c:pt idx="1448">
                  <c:v>0.94756099999999999</c:v>
                </c:pt>
                <c:pt idx="1449">
                  <c:v>0.94855699999999998</c:v>
                </c:pt>
                <c:pt idx="1450">
                  <c:v>0.94956099999999999</c:v>
                </c:pt>
                <c:pt idx="1451">
                  <c:v>0.95055800000000001</c:v>
                </c:pt>
                <c:pt idx="1452">
                  <c:v>0.95155599999999996</c:v>
                </c:pt>
                <c:pt idx="1453">
                  <c:v>0.95256799999999997</c:v>
                </c:pt>
                <c:pt idx="1454">
                  <c:v>0.95356600000000002</c:v>
                </c:pt>
                <c:pt idx="1455">
                  <c:v>0.954565</c:v>
                </c:pt>
                <c:pt idx="1456">
                  <c:v>0.95557300000000001</c:v>
                </c:pt>
                <c:pt idx="1457">
                  <c:v>0.95656799999999997</c:v>
                </c:pt>
                <c:pt idx="1458">
                  <c:v>0.95757800000000004</c:v>
                </c:pt>
                <c:pt idx="1459">
                  <c:v>0.95856799999999998</c:v>
                </c:pt>
                <c:pt idx="1460">
                  <c:v>0.95957300000000001</c:v>
                </c:pt>
                <c:pt idx="1461">
                  <c:v>0.96055100000000004</c:v>
                </c:pt>
                <c:pt idx="1462">
                  <c:v>0.961561</c:v>
                </c:pt>
                <c:pt idx="1463">
                  <c:v>0.96255100000000005</c:v>
                </c:pt>
                <c:pt idx="1464">
                  <c:v>0.96356299999999995</c:v>
                </c:pt>
                <c:pt idx="1465">
                  <c:v>0.96456399999999998</c:v>
                </c:pt>
                <c:pt idx="1466">
                  <c:v>0.96556299999999995</c:v>
                </c:pt>
                <c:pt idx="1467">
                  <c:v>0.96656399999999998</c:v>
                </c:pt>
                <c:pt idx="1468">
                  <c:v>0.96755100000000005</c:v>
                </c:pt>
                <c:pt idx="1469">
                  <c:v>0.96855999999999998</c:v>
                </c:pt>
                <c:pt idx="1470">
                  <c:v>0.96958500000000003</c:v>
                </c:pt>
                <c:pt idx="1471">
                  <c:v>0.97056500000000001</c:v>
                </c:pt>
                <c:pt idx="1472">
                  <c:v>0.97155599999999998</c:v>
                </c:pt>
                <c:pt idx="1473">
                  <c:v>0.97256799999999999</c:v>
                </c:pt>
                <c:pt idx="1474">
                  <c:v>0.97355400000000003</c:v>
                </c:pt>
                <c:pt idx="1475">
                  <c:v>0.97455400000000003</c:v>
                </c:pt>
                <c:pt idx="1476">
                  <c:v>0.97555999999999998</c:v>
                </c:pt>
                <c:pt idx="1477">
                  <c:v>0.97655099999999995</c:v>
                </c:pt>
                <c:pt idx="1478">
                  <c:v>0.97756900000000002</c:v>
                </c:pt>
                <c:pt idx="1479">
                  <c:v>0.97855999999999999</c:v>
                </c:pt>
                <c:pt idx="1480">
                  <c:v>0.97955599999999998</c:v>
                </c:pt>
                <c:pt idx="1481">
                  <c:v>0.98055999999999999</c:v>
                </c:pt>
                <c:pt idx="1482">
                  <c:v>0.98155599999999998</c:v>
                </c:pt>
                <c:pt idx="1483">
                  <c:v>0.982572</c:v>
                </c:pt>
                <c:pt idx="1484">
                  <c:v>0.98357799999999995</c:v>
                </c:pt>
                <c:pt idx="1485">
                  <c:v>0.98456100000000002</c:v>
                </c:pt>
                <c:pt idx="1486">
                  <c:v>0.98556999999999995</c:v>
                </c:pt>
                <c:pt idx="1487">
                  <c:v>0.98656100000000002</c:v>
                </c:pt>
                <c:pt idx="1488">
                  <c:v>0.98755199999999999</c:v>
                </c:pt>
                <c:pt idx="1489">
                  <c:v>0.988568</c:v>
                </c:pt>
                <c:pt idx="1490">
                  <c:v>0.98955800000000005</c:v>
                </c:pt>
                <c:pt idx="1491">
                  <c:v>0.990564</c:v>
                </c:pt>
                <c:pt idx="1492">
                  <c:v>0.991564</c:v>
                </c:pt>
                <c:pt idx="1493">
                  <c:v>0.99255499999999997</c:v>
                </c:pt>
                <c:pt idx="1494">
                  <c:v>0.99356999999999995</c:v>
                </c:pt>
                <c:pt idx="1495">
                  <c:v>0.994564</c:v>
                </c:pt>
                <c:pt idx="1496">
                  <c:v>0.995564</c:v>
                </c:pt>
                <c:pt idx="1497">
                  <c:v>0.99655099999999996</c:v>
                </c:pt>
                <c:pt idx="1498">
                  <c:v>0.99755199999999999</c:v>
                </c:pt>
                <c:pt idx="1499">
                  <c:v>0.99855499999999997</c:v>
                </c:pt>
                <c:pt idx="1500">
                  <c:v>0.99955099999999997</c:v>
                </c:pt>
                <c:pt idx="1501">
                  <c:v>1.00054</c:v>
                </c:pt>
                <c:pt idx="1502">
                  <c:v>1.00156</c:v>
                </c:pt>
                <c:pt idx="1503">
                  <c:v>1.00257</c:v>
                </c:pt>
                <c:pt idx="1504">
                  <c:v>1.0035499999999999</c:v>
                </c:pt>
                <c:pt idx="1505">
                  <c:v>1.0045599999999999</c:v>
                </c:pt>
                <c:pt idx="1506">
                  <c:v>1.0055499999999999</c:v>
                </c:pt>
                <c:pt idx="1507">
                  <c:v>1.0065599999999999</c:v>
                </c:pt>
                <c:pt idx="1508">
                  <c:v>1.0075700000000001</c:v>
                </c:pt>
                <c:pt idx="1509">
                  <c:v>1.0085599999999999</c:v>
                </c:pt>
                <c:pt idx="1510">
                  <c:v>1.0095499999999999</c:v>
                </c:pt>
                <c:pt idx="1511">
                  <c:v>1.01057</c:v>
                </c:pt>
                <c:pt idx="1512">
                  <c:v>1.0115400000000001</c:v>
                </c:pt>
                <c:pt idx="1513">
                  <c:v>1.0125500000000001</c:v>
                </c:pt>
                <c:pt idx="1514">
                  <c:v>1.01355</c:v>
                </c:pt>
                <c:pt idx="1515">
                  <c:v>1.01454</c:v>
                </c:pt>
                <c:pt idx="1516">
                  <c:v>1.01555</c:v>
                </c:pt>
                <c:pt idx="1517">
                  <c:v>1.0165500000000001</c:v>
                </c:pt>
                <c:pt idx="1518">
                  <c:v>1.01756</c:v>
                </c:pt>
                <c:pt idx="1519">
                  <c:v>1.0185500000000001</c:v>
                </c:pt>
                <c:pt idx="1520">
                  <c:v>1.01952</c:v>
                </c:pt>
                <c:pt idx="1521">
                  <c:v>1.0205599999999999</c:v>
                </c:pt>
                <c:pt idx="1522">
                  <c:v>1.0215399999999999</c:v>
                </c:pt>
                <c:pt idx="1523">
                  <c:v>1.0225500000000001</c:v>
                </c:pt>
                <c:pt idx="1524">
                  <c:v>1.02355</c:v>
                </c:pt>
                <c:pt idx="1525">
                  <c:v>1.0245599999999999</c:v>
                </c:pt>
                <c:pt idx="1526">
                  <c:v>1.02555</c:v>
                </c:pt>
                <c:pt idx="1527">
                  <c:v>1.0265500000000001</c:v>
                </c:pt>
                <c:pt idx="1528">
                  <c:v>1.02755</c:v>
                </c:pt>
                <c:pt idx="1529">
                  <c:v>1.0285500000000001</c:v>
                </c:pt>
                <c:pt idx="1530">
                  <c:v>1.02955</c:v>
                </c:pt>
                <c:pt idx="1531">
                  <c:v>1.03057</c:v>
                </c:pt>
                <c:pt idx="1532">
                  <c:v>1.03156</c:v>
                </c:pt>
                <c:pt idx="1533">
                  <c:v>1.03257</c:v>
                </c:pt>
                <c:pt idx="1534">
                  <c:v>1.03356</c:v>
                </c:pt>
                <c:pt idx="1535">
                  <c:v>1.0345500000000001</c:v>
                </c:pt>
                <c:pt idx="1536">
                  <c:v>1.03556</c:v>
                </c:pt>
                <c:pt idx="1537">
                  <c:v>1.0365599999999999</c:v>
                </c:pt>
                <c:pt idx="1538">
                  <c:v>1.03755</c:v>
                </c:pt>
                <c:pt idx="1539">
                  <c:v>1.03854</c:v>
                </c:pt>
                <c:pt idx="1540">
                  <c:v>1.0395399999999999</c:v>
                </c:pt>
                <c:pt idx="1541">
                  <c:v>1.0405599999999999</c:v>
                </c:pt>
                <c:pt idx="1542">
                  <c:v>1.04156</c:v>
                </c:pt>
                <c:pt idx="1543">
                  <c:v>1.04254</c:v>
                </c:pt>
                <c:pt idx="1544">
                  <c:v>1.0435399999999999</c:v>
                </c:pt>
                <c:pt idx="1545">
                  <c:v>1.0445500000000001</c:v>
                </c:pt>
                <c:pt idx="1546">
                  <c:v>1.04555</c:v>
                </c:pt>
                <c:pt idx="1547">
                  <c:v>1.0465500000000001</c:v>
                </c:pt>
                <c:pt idx="1548">
                  <c:v>1.04756</c:v>
                </c:pt>
                <c:pt idx="1549">
                  <c:v>1.04854</c:v>
                </c:pt>
                <c:pt idx="1550">
                  <c:v>1.0495399999999999</c:v>
                </c:pt>
                <c:pt idx="1551">
                  <c:v>1.0505500000000001</c:v>
                </c:pt>
                <c:pt idx="1552">
                  <c:v>1.05155</c:v>
                </c:pt>
                <c:pt idx="1553">
                  <c:v>1.0525500000000001</c:v>
                </c:pt>
                <c:pt idx="1554">
                  <c:v>1.0535399999999999</c:v>
                </c:pt>
                <c:pt idx="1555">
                  <c:v>1.0545500000000001</c:v>
                </c:pt>
                <c:pt idx="1556">
                  <c:v>1.0555600000000001</c:v>
                </c:pt>
                <c:pt idx="1557">
                  <c:v>1.0565500000000001</c:v>
                </c:pt>
                <c:pt idx="1558">
                  <c:v>1.05755</c:v>
                </c:pt>
                <c:pt idx="1559">
                  <c:v>1.05854</c:v>
                </c:pt>
                <c:pt idx="1560">
                  <c:v>1.0595600000000001</c:v>
                </c:pt>
                <c:pt idx="1561">
                  <c:v>1.0605500000000001</c:v>
                </c:pt>
                <c:pt idx="1562">
                  <c:v>1.0615600000000001</c:v>
                </c:pt>
                <c:pt idx="1563">
                  <c:v>1.0625599999999999</c:v>
                </c:pt>
                <c:pt idx="1564">
                  <c:v>1.0635699999999999</c:v>
                </c:pt>
                <c:pt idx="1565">
                  <c:v>1.06456</c:v>
                </c:pt>
                <c:pt idx="1566">
                  <c:v>1.0655600000000001</c:v>
                </c:pt>
                <c:pt idx="1567">
                  <c:v>1.0665500000000001</c:v>
                </c:pt>
                <c:pt idx="1568">
                  <c:v>1.0675600000000001</c:v>
                </c:pt>
                <c:pt idx="1569">
                  <c:v>1.0685500000000001</c:v>
                </c:pt>
                <c:pt idx="1570">
                  <c:v>1.0695600000000001</c:v>
                </c:pt>
                <c:pt idx="1571">
                  <c:v>1.07057</c:v>
                </c:pt>
                <c:pt idx="1572">
                  <c:v>1.0715600000000001</c:v>
                </c:pt>
                <c:pt idx="1573">
                  <c:v>1.07256</c:v>
                </c:pt>
                <c:pt idx="1574">
                  <c:v>1.07355</c:v>
                </c:pt>
                <c:pt idx="1575">
                  <c:v>1.0745499999999999</c:v>
                </c:pt>
                <c:pt idx="1576">
                  <c:v>1.07555</c:v>
                </c:pt>
                <c:pt idx="1577">
                  <c:v>1.0765499999999999</c:v>
                </c:pt>
                <c:pt idx="1578">
                  <c:v>1.07755</c:v>
                </c:pt>
                <c:pt idx="1579">
                  <c:v>1.0785400000000001</c:v>
                </c:pt>
                <c:pt idx="1580">
                  <c:v>1.0795399999999999</c:v>
                </c:pt>
                <c:pt idx="1581">
                  <c:v>1.0805400000000001</c:v>
                </c:pt>
                <c:pt idx="1582">
                  <c:v>1.0815399999999999</c:v>
                </c:pt>
                <c:pt idx="1583">
                  <c:v>1.08253</c:v>
                </c:pt>
                <c:pt idx="1584">
                  <c:v>1.0835300000000001</c:v>
                </c:pt>
                <c:pt idx="1585">
                  <c:v>1.0845499999999999</c:v>
                </c:pt>
                <c:pt idx="1586">
                  <c:v>1.0855399999999999</c:v>
                </c:pt>
                <c:pt idx="1587">
                  <c:v>1.0865499999999999</c:v>
                </c:pt>
                <c:pt idx="1588">
                  <c:v>1.0875300000000001</c:v>
                </c:pt>
                <c:pt idx="1589">
                  <c:v>1.0885400000000001</c:v>
                </c:pt>
                <c:pt idx="1590">
                  <c:v>1.0895600000000001</c:v>
                </c:pt>
                <c:pt idx="1591">
                  <c:v>1.09053</c:v>
                </c:pt>
                <c:pt idx="1592">
                  <c:v>1.09154</c:v>
                </c:pt>
                <c:pt idx="1593">
                  <c:v>1.09253</c:v>
                </c:pt>
                <c:pt idx="1594">
                  <c:v>1.09354</c:v>
                </c:pt>
                <c:pt idx="1595">
                  <c:v>1.09453</c:v>
                </c:pt>
                <c:pt idx="1596">
                  <c:v>1.09555</c:v>
                </c:pt>
                <c:pt idx="1597">
                  <c:v>1.09653</c:v>
                </c:pt>
                <c:pt idx="1598">
                  <c:v>1.09755</c:v>
                </c:pt>
                <c:pt idx="1599">
                  <c:v>1.0985400000000001</c:v>
                </c:pt>
                <c:pt idx="1600">
                  <c:v>1.09954</c:v>
                </c:pt>
                <c:pt idx="1601">
                  <c:v>1.1005400000000001</c:v>
                </c:pt>
                <c:pt idx="1602">
                  <c:v>1.10154</c:v>
                </c:pt>
                <c:pt idx="1603">
                  <c:v>1.10253</c:v>
                </c:pt>
                <c:pt idx="1604">
                  <c:v>1.10355</c:v>
                </c:pt>
                <c:pt idx="1605">
                  <c:v>1.1045499999999999</c:v>
                </c:pt>
                <c:pt idx="1606">
                  <c:v>1.1055299999999999</c:v>
                </c:pt>
                <c:pt idx="1607">
                  <c:v>1.1065400000000001</c:v>
                </c:pt>
                <c:pt idx="1608">
                  <c:v>1.10754</c:v>
                </c:pt>
                <c:pt idx="1609">
                  <c:v>1.1085400000000001</c:v>
                </c:pt>
                <c:pt idx="1610">
                  <c:v>1.1095299999999999</c:v>
                </c:pt>
                <c:pt idx="1611">
                  <c:v>1.1105700000000001</c:v>
                </c:pt>
                <c:pt idx="1612">
                  <c:v>1.11154</c:v>
                </c:pt>
                <c:pt idx="1613">
                  <c:v>1.11256</c:v>
                </c:pt>
                <c:pt idx="1614">
                  <c:v>1.1135299999999999</c:v>
                </c:pt>
                <c:pt idx="1615">
                  <c:v>1.1145400000000001</c:v>
                </c:pt>
                <c:pt idx="1616">
                  <c:v>1.11554</c:v>
                </c:pt>
                <c:pt idx="1617">
                  <c:v>1.1165700000000001</c:v>
                </c:pt>
                <c:pt idx="1618">
                  <c:v>1.11755</c:v>
                </c:pt>
                <c:pt idx="1619">
                  <c:v>1.11853</c:v>
                </c:pt>
                <c:pt idx="1620">
                  <c:v>1.11955</c:v>
                </c:pt>
                <c:pt idx="1621">
                  <c:v>1.1205499999999999</c:v>
                </c:pt>
                <c:pt idx="1622">
                  <c:v>1.12154</c:v>
                </c:pt>
                <c:pt idx="1623">
                  <c:v>1.1225499999999999</c:v>
                </c:pt>
                <c:pt idx="1624">
                  <c:v>1.12355</c:v>
                </c:pt>
                <c:pt idx="1625">
                  <c:v>1.12456</c:v>
                </c:pt>
                <c:pt idx="1626">
                  <c:v>1.1255500000000001</c:v>
                </c:pt>
                <c:pt idx="1627">
                  <c:v>1.12653</c:v>
                </c:pt>
                <c:pt idx="1628">
                  <c:v>1.1275299999999999</c:v>
                </c:pt>
                <c:pt idx="1629">
                  <c:v>1.1285400000000001</c:v>
                </c:pt>
                <c:pt idx="1630">
                  <c:v>1.12954</c:v>
                </c:pt>
                <c:pt idx="1631">
                  <c:v>1.1305499999999999</c:v>
                </c:pt>
                <c:pt idx="1632">
                  <c:v>1.13154</c:v>
                </c:pt>
                <c:pt idx="1633">
                  <c:v>1.1325400000000001</c:v>
                </c:pt>
                <c:pt idx="1634">
                  <c:v>1.1335299999999999</c:v>
                </c:pt>
                <c:pt idx="1635">
                  <c:v>1.13453</c:v>
                </c:pt>
                <c:pt idx="1636">
                  <c:v>1.13554</c:v>
                </c:pt>
                <c:pt idx="1637">
                  <c:v>1.1365400000000001</c:v>
                </c:pt>
                <c:pt idx="1638">
                  <c:v>1.13754</c:v>
                </c:pt>
                <c:pt idx="1639">
                  <c:v>1.1385400000000001</c:v>
                </c:pt>
                <c:pt idx="1640">
                  <c:v>1.1395599999999999</c:v>
                </c:pt>
                <c:pt idx="1641">
                  <c:v>1.14055</c:v>
                </c:pt>
                <c:pt idx="1642">
                  <c:v>1.14154</c:v>
                </c:pt>
                <c:pt idx="1643">
                  <c:v>1.14255</c:v>
                </c:pt>
                <c:pt idx="1644">
                  <c:v>1.1435599999999999</c:v>
                </c:pt>
                <c:pt idx="1645">
                  <c:v>1.14453</c:v>
                </c:pt>
                <c:pt idx="1646">
                  <c:v>1.1455500000000001</c:v>
                </c:pt>
                <c:pt idx="1647">
                  <c:v>1.14653</c:v>
                </c:pt>
                <c:pt idx="1648">
                  <c:v>1.14754</c:v>
                </c:pt>
                <c:pt idx="1649">
                  <c:v>1.1485399999999999</c:v>
                </c:pt>
                <c:pt idx="1650">
                  <c:v>1.1495500000000001</c:v>
                </c:pt>
                <c:pt idx="1651">
                  <c:v>1.15055</c:v>
                </c:pt>
                <c:pt idx="1652">
                  <c:v>1.15154</c:v>
                </c:pt>
                <c:pt idx="1653">
                  <c:v>1.1525300000000001</c:v>
                </c:pt>
                <c:pt idx="1654">
                  <c:v>1.15354</c:v>
                </c:pt>
                <c:pt idx="1655">
                  <c:v>1.1545399999999999</c:v>
                </c:pt>
                <c:pt idx="1656">
                  <c:v>1.15554</c:v>
                </c:pt>
                <c:pt idx="1657">
                  <c:v>1.1565300000000001</c:v>
                </c:pt>
                <c:pt idx="1658">
                  <c:v>1.15754</c:v>
                </c:pt>
                <c:pt idx="1659">
                  <c:v>1.15852</c:v>
                </c:pt>
                <c:pt idx="1660">
                  <c:v>1.15954</c:v>
                </c:pt>
                <c:pt idx="1661">
                  <c:v>1.1605399999999999</c:v>
                </c:pt>
                <c:pt idx="1662">
                  <c:v>1.16154</c:v>
                </c:pt>
                <c:pt idx="1663">
                  <c:v>1.1625399999999999</c:v>
                </c:pt>
                <c:pt idx="1664">
                  <c:v>1.1635599999999999</c:v>
                </c:pt>
                <c:pt idx="1665">
                  <c:v>1.1645300000000001</c:v>
                </c:pt>
                <c:pt idx="1666">
                  <c:v>1.1655199999999999</c:v>
                </c:pt>
                <c:pt idx="1667">
                  <c:v>1.1665300000000001</c:v>
                </c:pt>
                <c:pt idx="1668">
                  <c:v>1.16753</c:v>
                </c:pt>
                <c:pt idx="1669">
                  <c:v>1.1685300000000001</c:v>
                </c:pt>
                <c:pt idx="1670">
                  <c:v>1.16953</c:v>
                </c:pt>
                <c:pt idx="1671">
                  <c:v>1.1705300000000001</c:v>
                </c:pt>
                <c:pt idx="1672">
                  <c:v>1.17153</c:v>
                </c:pt>
                <c:pt idx="1673">
                  <c:v>1.17252</c:v>
                </c:pt>
                <c:pt idx="1674">
                  <c:v>1.17353</c:v>
                </c:pt>
                <c:pt idx="1675">
                  <c:v>1.1745300000000001</c:v>
                </c:pt>
                <c:pt idx="1676">
                  <c:v>1.1757500000000001</c:v>
                </c:pt>
                <c:pt idx="1677">
                  <c:v>1.1769400000000001</c:v>
                </c:pt>
                <c:pt idx="1678">
                  <c:v>1.1779500000000001</c:v>
                </c:pt>
                <c:pt idx="1679">
                  <c:v>1.1789499999999999</c:v>
                </c:pt>
                <c:pt idx="1680">
                  <c:v>1.1799500000000001</c:v>
                </c:pt>
                <c:pt idx="1681">
                  <c:v>1.18096</c:v>
                </c:pt>
                <c:pt idx="1682">
                  <c:v>1.1819500000000001</c:v>
                </c:pt>
                <c:pt idx="1683">
                  <c:v>1.1829400000000001</c:v>
                </c:pt>
                <c:pt idx="1684">
                  <c:v>1.1839599999999999</c:v>
                </c:pt>
                <c:pt idx="1685">
                  <c:v>1.1849499999999999</c:v>
                </c:pt>
                <c:pt idx="1686">
                  <c:v>1.18594</c:v>
                </c:pt>
                <c:pt idx="1687">
                  <c:v>1.1869499999999999</c:v>
                </c:pt>
                <c:pt idx="1688">
                  <c:v>1.1879500000000001</c:v>
                </c:pt>
                <c:pt idx="1689">
                  <c:v>1.18896</c:v>
                </c:pt>
                <c:pt idx="1690">
                  <c:v>1.18994</c:v>
                </c:pt>
                <c:pt idx="1691">
                  <c:v>1.19095</c:v>
                </c:pt>
                <c:pt idx="1692">
                  <c:v>1.1919299999999999</c:v>
                </c:pt>
                <c:pt idx="1693">
                  <c:v>1.19295</c:v>
                </c:pt>
                <c:pt idx="1694">
                  <c:v>1.1939500000000001</c:v>
                </c:pt>
                <c:pt idx="1695">
                  <c:v>1.1949399999999999</c:v>
                </c:pt>
                <c:pt idx="1696">
                  <c:v>1.19594</c:v>
                </c:pt>
                <c:pt idx="1697">
                  <c:v>1.19695</c:v>
                </c:pt>
                <c:pt idx="1698">
                  <c:v>1.19794</c:v>
                </c:pt>
                <c:pt idx="1699">
                  <c:v>1.1989399999999999</c:v>
                </c:pt>
                <c:pt idx="1700">
                  <c:v>1.1999299999999999</c:v>
                </c:pt>
                <c:pt idx="1701">
                  <c:v>1.2009399999999999</c:v>
                </c:pt>
                <c:pt idx="1702">
                  <c:v>1.2019200000000001</c:v>
                </c:pt>
                <c:pt idx="1703">
                  <c:v>1.20295</c:v>
                </c:pt>
                <c:pt idx="1704">
                  <c:v>1.20394</c:v>
                </c:pt>
                <c:pt idx="1705">
                  <c:v>1.2049300000000001</c:v>
                </c:pt>
                <c:pt idx="1706">
                  <c:v>1.2059200000000001</c:v>
                </c:pt>
                <c:pt idx="1707">
                  <c:v>1.20695</c:v>
                </c:pt>
                <c:pt idx="1708">
                  <c:v>1.2079299999999999</c:v>
                </c:pt>
                <c:pt idx="1709">
                  <c:v>1.20895</c:v>
                </c:pt>
                <c:pt idx="1710">
                  <c:v>1.2099299999999999</c:v>
                </c:pt>
                <c:pt idx="1711">
                  <c:v>1.2109399999999999</c:v>
                </c:pt>
                <c:pt idx="1712">
                  <c:v>1.21193</c:v>
                </c:pt>
                <c:pt idx="1713">
                  <c:v>1.2129300000000001</c:v>
                </c:pt>
                <c:pt idx="1714">
                  <c:v>1.21393</c:v>
                </c:pt>
                <c:pt idx="1715">
                  <c:v>1.2149300000000001</c:v>
                </c:pt>
                <c:pt idx="1716">
                  <c:v>1.21594</c:v>
                </c:pt>
                <c:pt idx="1717">
                  <c:v>1.2169300000000001</c:v>
                </c:pt>
                <c:pt idx="1718">
                  <c:v>1.21794</c:v>
                </c:pt>
                <c:pt idx="1719">
                  <c:v>1.21895</c:v>
                </c:pt>
                <c:pt idx="1720">
                  <c:v>1.21993</c:v>
                </c:pt>
                <c:pt idx="1721">
                  <c:v>1.2209300000000001</c:v>
                </c:pt>
                <c:pt idx="1722">
                  <c:v>1.22193</c:v>
                </c:pt>
                <c:pt idx="1723">
                  <c:v>1.22292</c:v>
                </c:pt>
                <c:pt idx="1724">
                  <c:v>1.22394</c:v>
                </c:pt>
                <c:pt idx="1725">
                  <c:v>1.2249300000000001</c:v>
                </c:pt>
                <c:pt idx="1726">
                  <c:v>1.22594</c:v>
                </c:pt>
                <c:pt idx="1727">
                  <c:v>1.22695</c:v>
                </c:pt>
                <c:pt idx="1728">
                  <c:v>1.22794</c:v>
                </c:pt>
                <c:pt idx="1729">
                  <c:v>1.2289399999999999</c:v>
                </c:pt>
                <c:pt idx="1730">
                  <c:v>1.22994</c:v>
                </c:pt>
                <c:pt idx="1731">
                  <c:v>1.23092</c:v>
                </c:pt>
                <c:pt idx="1732">
                  <c:v>1.2319199999999999</c:v>
                </c:pt>
                <c:pt idx="1733">
                  <c:v>1.23292</c:v>
                </c:pt>
                <c:pt idx="1734">
                  <c:v>1.2339199999999999</c:v>
                </c:pt>
                <c:pt idx="1735">
                  <c:v>1.2349300000000001</c:v>
                </c:pt>
                <c:pt idx="1736">
                  <c:v>1.2359100000000001</c:v>
                </c:pt>
                <c:pt idx="1737">
                  <c:v>1.23691</c:v>
                </c:pt>
                <c:pt idx="1738">
                  <c:v>1.23793</c:v>
                </c:pt>
                <c:pt idx="1739">
                  <c:v>1.23892</c:v>
                </c:pt>
                <c:pt idx="1740">
                  <c:v>1.2399199999999999</c:v>
                </c:pt>
                <c:pt idx="1741">
                  <c:v>1.2409300000000001</c:v>
                </c:pt>
                <c:pt idx="1742">
                  <c:v>1.24193</c:v>
                </c:pt>
                <c:pt idx="1743">
                  <c:v>1.2429300000000001</c:v>
                </c:pt>
                <c:pt idx="1744">
                  <c:v>1.24393</c:v>
                </c:pt>
                <c:pt idx="1745">
                  <c:v>1.2449399999999999</c:v>
                </c:pt>
                <c:pt idx="1746">
                  <c:v>1.24594</c:v>
                </c:pt>
                <c:pt idx="1747">
                  <c:v>1.2469399999999999</c:v>
                </c:pt>
                <c:pt idx="1748">
                  <c:v>1.24794</c:v>
                </c:pt>
                <c:pt idx="1749">
                  <c:v>1.2489300000000001</c:v>
                </c:pt>
                <c:pt idx="1750">
                  <c:v>1.24993</c:v>
                </c:pt>
                <c:pt idx="1751">
                  <c:v>1.2509399999999999</c:v>
                </c:pt>
                <c:pt idx="1752">
                  <c:v>1.2519400000000001</c:v>
                </c:pt>
                <c:pt idx="1753">
                  <c:v>1.25295</c:v>
                </c:pt>
                <c:pt idx="1754">
                  <c:v>1.2539199999999999</c:v>
                </c:pt>
                <c:pt idx="1755">
                  <c:v>1.25492</c:v>
                </c:pt>
                <c:pt idx="1756">
                  <c:v>1.2559199999999999</c:v>
                </c:pt>
                <c:pt idx="1757">
                  <c:v>1.25695</c:v>
                </c:pt>
                <c:pt idx="1758">
                  <c:v>1.2579499999999999</c:v>
                </c:pt>
                <c:pt idx="1759">
                  <c:v>1.2589300000000001</c:v>
                </c:pt>
                <c:pt idx="1760">
                  <c:v>1.2599400000000001</c:v>
                </c:pt>
                <c:pt idx="1761">
                  <c:v>1.2609399999999999</c:v>
                </c:pt>
                <c:pt idx="1762">
                  <c:v>1.26193</c:v>
                </c:pt>
                <c:pt idx="1763">
                  <c:v>1.26295</c:v>
                </c:pt>
                <c:pt idx="1764">
                  <c:v>1.2639499999999999</c:v>
                </c:pt>
                <c:pt idx="1765">
                  <c:v>1.26495</c:v>
                </c:pt>
                <c:pt idx="1766">
                  <c:v>1.2659499999999999</c:v>
                </c:pt>
                <c:pt idx="1767">
                  <c:v>1.2669600000000001</c:v>
                </c:pt>
                <c:pt idx="1768">
                  <c:v>1.2679499999999999</c:v>
                </c:pt>
                <c:pt idx="1769">
                  <c:v>1.26894</c:v>
                </c:pt>
                <c:pt idx="1770">
                  <c:v>1.2699199999999999</c:v>
                </c:pt>
                <c:pt idx="1771">
                  <c:v>1.27094</c:v>
                </c:pt>
                <c:pt idx="1772">
                  <c:v>1.27193</c:v>
                </c:pt>
                <c:pt idx="1773">
                  <c:v>1.2729299999999999</c:v>
                </c:pt>
                <c:pt idx="1774">
                  <c:v>1.2739400000000001</c:v>
                </c:pt>
                <c:pt idx="1775">
                  <c:v>1.27494</c:v>
                </c:pt>
                <c:pt idx="1776">
                  <c:v>1.2759499999999999</c:v>
                </c:pt>
                <c:pt idx="1777">
                  <c:v>1.2769299999999999</c:v>
                </c:pt>
                <c:pt idx="1778">
                  <c:v>1.2779400000000001</c:v>
                </c:pt>
                <c:pt idx="1779">
                  <c:v>1.2789299999999999</c:v>
                </c:pt>
                <c:pt idx="1780">
                  <c:v>1.2799199999999999</c:v>
                </c:pt>
                <c:pt idx="1781">
                  <c:v>1.28091</c:v>
                </c:pt>
                <c:pt idx="1782">
                  <c:v>1.2819100000000001</c:v>
                </c:pt>
                <c:pt idx="1783">
                  <c:v>1.2829299999999999</c:v>
                </c:pt>
                <c:pt idx="1784">
                  <c:v>1.28392</c:v>
                </c:pt>
                <c:pt idx="1785">
                  <c:v>1.2849299999999999</c:v>
                </c:pt>
                <c:pt idx="1786">
                  <c:v>1.28592</c:v>
                </c:pt>
                <c:pt idx="1787">
                  <c:v>1.2869299999999999</c:v>
                </c:pt>
                <c:pt idx="1788">
                  <c:v>1.28792</c:v>
                </c:pt>
                <c:pt idx="1789">
                  <c:v>1.2889299999999999</c:v>
                </c:pt>
                <c:pt idx="1790">
                  <c:v>1.28993</c:v>
                </c:pt>
                <c:pt idx="1791">
                  <c:v>1.2909299999999999</c:v>
                </c:pt>
                <c:pt idx="1792">
                  <c:v>1.2919</c:v>
                </c:pt>
                <c:pt idx="1793">
                  <c:v>1.2929200000000001</c:v>
                </c:pt>
                <c:pt idx="1794">
                  <c:v>1.29392</c:v>
                </c:pt>
                <c:pt idx="1795">
                  <c:v>1.2948999999999999</c:v>
                </c:pt>
                <c:pt idx="1796">
                  <c:v>1.29592</c:v>
                </c:pt>
                <c:pt idx="1797">
                  <c:v>1.2969200000000001</c:v>
                </c:pt>
                <c:pt idx="1798">
                  <c:v>1.2979099999999999</c:v>
                </c:pt>
                <c:pt idx="1799">
                  <c:v>1.2989299999999999</c:v>
                </c:pt>
                <c:pt idx="1800">
                  <c:v>1.2999099999999999</c:v>
                </c:pt>
                <c:pt idx="1801">
                  <c:v>1.30091</c:v>
                </c:pt>
                <c:pt idx="1802">
                  <c:v>1.30193</c:v>
                </c:pt>
                <c:pt idx="1803">
                  <c:v>1.3029299999999999</c:v>
                </c:pt>
                <c:pt idx="1804">
                  <c:v>1.3039400000000001</c:v>
                </c:pt>
                <c:pt idx="1805">
                  <c:v>1.30491</c:v>
                </c:pt>
                <c:pt idx="1806">
                  <c:v>1.30593</c:v>
                </c:pt>
                <c:pt idx="1807">
                  <c:v>1.3069200000000001</c:v>
                </c:pt>
                <c:pt idx="1808">
                  <c:v>1.30793</c:v>
                </c:pt>
                <c:pt idx="1809">
                  <c:v>1.30894</c:v>
                </c:pt>
                <c:pt idx="1810">
                  <c:v>1.3099099999999999</c:v>
                </c:pt>
                <c:pt idx="1811">
                  <c:v>1.31091</c:v>
                </c:pt>
                <c:pt idx="1812">
                  <c:v>1.31193</c:v>
                </c:pt>
                <c:pt idx="1813">
                  <c:v>1.3129200000000001</c:v>
                </c:pt>
                <c:pt idx="1814">
                  <c:v>1.31392</c:v>
                </c:pt>
                <c:pt idx="1815">
                  <c:v>1.3149200000000001</c:v>
                </c:pt>
                <c:pt idx="1816">
                  <c:v>1.31592</c:v>
                </c:pt>
                <c:pt idx="1817">
                  <c:v>1.31691</c:v>
                </c:pt>
                <c:pt idx="1818">
                  <c:v>1.31792</c:v>
                </c:pt>
                <c:pt idx="1819">
                  <c:v>1.31891</c:v>
                </c:pt>
                <c:pt idx="1820">
                  <c:v>1.3199099999999999</c:v>
                </c:pt>
                <c:pt idx="1821">
                  <c:v>1.32091</c:v>
                </c:pt>
                <c:pt idx="1822">
                  <c:v>1.32192</c:v>
                </c:pt>
                <c:pt idx="1823">
                  <c:v>1.3229200000000001</c:v>
                </c:pt>
                <c:pt idx="1824">
                  <c:v>1.32392</c:v>
                </c:pt>
                <c:pt idx="1825">
                  <c:v>1.32491</c:v>
                </c:pt>
                <c:pt idx="1826">
                  <c:v>1.3259099999999999</c:v>
                </c:pt>
                <c:pt idx="1827">
                  <c:v>1.32691</c:v>
                </c:pt>
                <c:pt idx="1828">
                  <c:v>1.32792</c:v>
                </c:pt>
                <c:pt idx="1829">
                  <c:v>1.3289200000000001</c:v>
                </c:pt>
                <c:pt idx="1830">
                  <c:v>1.32992</c:v>
                </c:pt>
                <c:pt idx="1831">
                  <c:v>1.3309</c:v>
                </c:pt>
                <c:pt idx="1832">
                  <c:v>1.33192</c:v>
                </c:pt>
                <c:pt idx="1833">
                  <c:v>1.3329299999999999</c:v>
                </c:pt>
                <c:pt idx="1834">
                  <c:v>1.3339099999999999</c:v>
                </c:pt>
                <c:pt idx="1835">
                  <c:v>1.3349299999999999</c:v>
                </c:pt>
                <c:pt idx="1836">
                  <c:v>1.3359099999999999</c:v>
                </c:pt>
                <c:pt idx="1837">
                  <c:v>1.33691</c:v>
                </c:pt>
                <c:pt idx="1838">
                  <c:v>1.3379099999999999</c:v>
                </c:pt>
                <c:pt idx="1839">
                  <c:v>1.33891</c:v>
                </c:pt>
                <c:pt idx="1840">
                  <c:v>1.3399300000000001</c:v>
                </c:pt>
                <c:pt idx="1841">
                  <c:v>1.34093</c:v>
                </c:pt>
                <c:pt idx="1842">
                  <c:v>1.3419099999999999</c:v>
                </c:pt>
                <c:pt idx="1843">
                  <c:v>1.3429</c:v>
                </c:pt>
                <c:pt idx="1844">
                  <c:v>1.3439099999999999</c:v>
                </c:pt>
                <c:pt idx="1845">
                  <c:v>1.34491</c:v>
                </c:pt>
                <c:pt idx="1846">
                  <c:v>1.34592</c:v>
                </c:pt>
                <c:pt idx="1847">
                  <c:v>1.3469100000000001</c:v>
                </c:pt>
                <c:pt idx="1848">
                  <c:v>1.3479099999999999</c:v>
                </c:pt>
                <c:pt idx="1849">
                  <c:v>1.3489199999999999</c:v>
                </c:pt>
                <c:pt idx="1850">
                  <c:v>1.3499000000000001</c:v>
                </c:pt>
                <c:pt idx="1851">
                  <c:v>1.3509199999999999</c:v>
                </c:pt>
                <c:pt idx="1852">
                  <c:v>1.35192</c:v>
                </c:pt>
                <c:pt idx="1853">
                  <c:v>1.3529199999999999</c:v>
                </c:pt>
                <c:pt idx="1854">
                  <c:v>1.3539099999999999</c:v>
                </c:pt>
                <c:pt idx="1855">
                  <c:v>1.3549100000000001</c:v>
                </c:pt>
                <c:pt idx="1856">
                  <c:v>1.3559099999999999</c:v>
                </c:pt>
                <c:pt idx="1857">
                  <c:v>1.3569100000000001</c:v>
                </c:pt>
                <c:pt idx="1858">
                  <c:v>1.35791</c:v>
                </c:pt>
                <c:pt idx="1859">
                  <c:v>1.3589</c:v>
                </c:pt>
                <c:pt idx="1860">
                  <c:v>1.3599000000000001</c:v>
                </c:pt>
                <c:pt idx="1861">
                  <c:v>1.3608899999999999</c:v>
                </c:pt>
                <c:pt idx="1862">
                  <c:v>1.36191</c:v>
                </c:pt>
                <c:pt idx="1863">
                  <c:v>1.3629</c:v>
                </c:pt>
                <c:pt idx="1864">
                  <c:v>1.36389</c:v>
                </c:pt>
                <c:pt idx="1865">
                  <c:v>1.3649100000000001</c:v>
                </c:pt>
                <c:pt idx="1866">
                  <c:v>1.3658999999999999</c:v>
                </c:pt>
                <c:pt idx="1867">
                  <c:v>1.3669</c:v>
                </c:pt>
                <c:pt idx="1868">
                  <c:v>1.3678999999999999</c:v>
                </c:pt>
                <c:pt idx="1869">
                  <c:v>1.3688899999999999</c:v>
                </c:pt>
                <c:pt idx="1870">
                  <c:v>1.3698999999999999</c:v>
                </c:pt>
                <c:pt idx="1871">
                  <c:v>1.3708899999999999</c:v>
                </c:pt>
                <c:pt idx="1872">
                  <c:v>1.3718900000000001</c:v>
                </c:pt>
                <c:pt idx="1873">
                  <c:v>1.3728899999999999</c:v>
                </c:pt>
                <c:pt idx="1874">
                  <c:v>1.3738900000000001</c:v>
                </c:pt>
                <c:pt idx="1875">
                  <c:v>1.3749</c:v>
                </c:pt>
                <c:pt idx="1876">
                  <c:v>1.3758900000000001</c:v>
                </c:pt>
                <c:pt idx="1877">
                  <c:v>1.3769</c:v>
                </c:pt>
                <c:pt idx="1878">
                  <c:v>1.3778999999999999</c:v>
                </c:pt>
                <c:pt idx="1879">
                  <c:v>1.3789100000000001</c:v>
                </c:pt>
                <c:pt idx="1880">
                  <c:v>1.37991</c:v>
                </c:pt>
                <c:pt idx="1881">
                  <c:v>1.3809199999999999</c:v>
                </c:pt>
                <c:pt idx="1882">
                  <c:v>1.38192</c:v>
                </c:pt>
                <c:pt idx="1883">
                  <c:v>1.3829100000000001</c:v>
                </c:pt>
                <c:pt idx="1884">
                  <c:v>1.38391</c:v>
                </c:pt>
                <c:pt idx="1885">
                  <c:v>1.3849100000000001</c:v>
                </c:pt>
                <c:pt idx="1886">
                  <c:v>1.3858900000000001</c:v>
                </c:pt>
                <c:pt idx="1887">
                  <c:v>1.3869</c:v>
                </c:pt>
                <c:pt idx="1888">
                  <c:v>1.3878900000000001</c:v>
                </c:pt>
                <c:pt idx="1889">
                  <c:v>1.38889</c:v>
                </c:pt>
                <c:pt idx="1890">
                  <c:v>1.3898999999999999</c:v>
                </c:pt>
                <c:pt idx="1891">
                  <c:v>1.39089</c:v>
                </c:pt>
                <c:pt idx="1892">
                  <c:v>1.3918900000000001</c:v>
                </c:pt>
                <c:pt idx="1893">
                  <c:v>1.39289</c:v>
                </c:pt>
                <c:pt idx="1894">
                  <c:v>1.3938999999999999</c:v>
                </c:pt>
                <c:pt idx="1895">
                  <c:v>1.3949100000000001</c:v>
                </c:pt>
                <c:pt idx="1896">
                  <c:v>1.3958900000000001</c:v>
                </c:pt>
                <c:pt idx="1897">
                  <c:v>1.39689</c:v>
                </c:pt>
                <c:pt idx="1898">
                  <c:v>1.3978900000000001</c:v>
                </c:pt>
                <c:pt idx="1899">
                  <c:v>1.3989</c:v>
                </c:pt>
                <c:pt idx="1900">
                  <c:v>1.3997200000000001</c:v>
                </c:pt>
                <c:pt idx="1901">
                  <c:v>1.3999900000000001</c:v>
                </c:pt>
                <c:pt idx="1902">
                  <c:v>1.3994899999999999</c:v>
                </c:pt>
                <c:pt idx="1903">
                  <c:v>1.39849</c:v>
                </c:pt>
                <c:pt idx="1904">
                  <c:v>1.3975</c:v>
                </c:pt>
                <c:pt idx="1905">
                  <c:v>1.39649</c:v>
                </c:pt>
                <c:pt idx="1906">
                  <c:v>1.3954800000000001</c:v>
                </c:pt>
                <c:pt idx="1907">
                  <c:v>1.3944799999999999</c:v>
                </c:pt>
                <c:pt idx="1908">
                  <c:v>1.3934899999999999</c:v>
                </c:pt>
                <c:pt idx="1909">
                  <c:v>1.3925000000000001</c:v>
                </c:pt>
                <c:pt idx="1910">
                  <c:v>1.3914899999999999</c:v>
                </c:pt>
                <c:pt idx="1911">
                  <c:v>1.3905099999999999</c:v>
                </c:pt>
                <c:pt idx="1912">
                  <c:v>1.3894899999999999</c:v>
                </c:pt>
                <c:pt idx="1913">
                  <c:v>1.3885099999999999</c:v>
                </c:pt>
                <c:pt idx="1914">
                  <c:v>1.3875</c:v>
                </c:pt>
                <c:pt idx="1915">
                  <c:v>1.3865000000000001</c:v>
                </c:pt>
                <c:pt idx="1916">
                  <c:v>1.3854900000000001</c:v>
                </c:pt>
                <c:pt idx="1917">
                  <c:v>1.3845099999999999</c:v>
                </c:pt>
                <c:pt idx="1918">
                  <c:v>1.3835</c:v>
                </c:pt>
                <c:pt idx="1919">
                  <c:v>1.3825099999999999</c:v>
                </c:pt>
                <c:pt idx="1920">
                  <c:v>1.3815200000000001</c:v>
                </c:pt>
                <c:pt idx="1921">
                  <c:v>1.3805000000000001</c:v>
                </c:pt>
                <c:pt idx="1922">
                  <c:v>1.3795200000000001</c:v>
                </c:pt>
                <c:pt idx="1923">
                  <c:v>1.3785099999999999</c:v>
                </c:pt>
                <c:pt idx="1924">
                  <c:v>1.3774900000000001</c:v>
                </c:pt>
                <c:pt idx="1925">
                  <c:v>1.3765099999999999</c:v>
                </c:pt>
                <c:pt idx="1926">
                  <c:v>1.37551</c:v>
                </c:pt>
                <c:pt idx="1927">
                  <c:v>1.3745099999999999</c:v>
                </c:pt>
                <c:pt idx="1928">
                  <c:v>1.3734999999999999</c:v>
                </c:pt>
                <c:pt idx="1929">
                  <c:v>1.3725000000000001</c:v>
                </c:pt>
                <c:pt idx="1930">
                  <c:v>1.3714999999999999</c:v>
                </c:pt>
                <c:pt idx="1931">
                  <c:v>1.3705099999999999</c:v>
                </c:pt>
                <c:pt idx="1932">
                  <c:v>1.3695200000000001</c:v>
                </c:pt>
                <c:pt idx="1933">
                  <c:v>1.3685</c:v>
                </c:pt>
                <c:pt idx="1934">
                  <c:v>1.36751</c:v>
                </c:pt>
                <c:pt idx="1935">
                  <c:v>1.36652</c:v>
                </c:pt>
                <c:pt idx="1936">
                  <c:v>1.3654999999999999</c:v>
                </c:pt>
                <c:pt idx="1937">
                  <c:v>1.36452</c:v>
                </c:pt>
                <c:pt idx="1938">
                  <c:v>1.3635200000000001</c:v>
                </c:pt>
                <c:pt idx="1939">
                  <c:v>1.36252</c:v>
                </c:pt>
                <c:pt idx="1940">
                  <c:v>1.3615200000000001</c:v>
                </c:pt>
                <c:pt idx="1941">
                  <c:v>1.36052</c:v>
                </c:pt>
                <c:pt idx="1942">
                  <c:v>1.3595299999999999</c:v>
                </c:pt>
                <c:pt idx="1943">
                  <c:v>1.3585100000000001</c:v>
                </c:pt>
                <c:pt idx="1944">
                  <c:v>1.3575299999999999</c:v>
                </c:pt>
                <c:pt idx="1945">
                  <c:v>1.3565199999999999</c:v>
                </c:pt>
                <c:pt idx="1946">
                  <c:v>1.35554</c:v>
                </c:pt>
                <c:pt idx="1947">
                  <c:v>1.3545100000000001</c:v>
                </c:pt>
                <c:pt idx="1948">
                  <c:v>1.3535200000000001</c:v>
                </c:pt>
                <c:pt idx="1949">
                  <c:v>1.3525199999999999</c:v>
                </c:pt>
                <c:pt idx="1950">
                  <c:v>1.3515200000000001</c:v>
                </c:pt>
                <c:pt idx="1951">
                  <c:v>1.3505199999999999</c:v>
                </c:pt>
                <c:pt idx="1952">
                  <c:v>1.3495299999999999</c:v>
                </c:pt>
                <c:pt idx="1953">
                  <c:v>1.3485400000000001</c:v>
                </c:pt>
                <c:pt idx="1954">
                  <c:v>1.3475200000000001</c:v>
                </c:pt>
                <c:pt idx="1955">
                  <c:v>1.34653</c:v>
                </c:pt>
                <c:pt idx="1956">
                  <c:v>1.3455299999999999</c:v>
                </c:pt>
                <c:pt idx="1957">
                  <c:v>1.34453</c:v>
                </c:pt>
                <c:pt idx="1958">
                  <c:v>1.3435299999999999</c:v>
                </c:pt>
                <c:pt idx="1959">
                  <c:v>1.3425499999999999</c:v>
                </c:pt>
                <c:pt idx="1960">
                  <c:v>1.34154</c:v>
                </c:pt>
                <c:pt idx="1961">
                  <c:v>1.3405400000000001</c:v>
                </c:pt>
                <c:pt idx="1962">
                  <c:v>1.33952</c:v>
                </c:pt>
                <c:pt idx="1963">
                  <c:v>1.33853</c:v>
                </c:pt>
                <c:pt idx="1964">
                  <c:v>1.33752</c:v>
                </c:pt>
                <c:pt idx="1965">
                  <c:v>1.33653</c:v>
                </c:pt>
                <c:pt idx="1966">
                  <c:v>1.33552</c:v>
                </c:pt>
                <c:pt idx="1967">
                  <c:v>1.3345199999999999</c:v>
                </c:pt>
                <c:pt idx="1968">
                  <c:v>1.33352</c:v>
                </c:pt>
                <c:pt idx="1969">
                  <c:v>1.33253</c:v>
                </c:pt>
                <c:pt idx="1970">
                  <c:v>1.3315300000000001</c:v>
                </c:pt>
                <c:pt idx="1971">
                  <c:v>1.33053</c:v>
                </c:pt>
                <c:pt idx="1972">
                  <c:v>1.3295300000000001</c:v>
                </c:pt>
                <c:pt idx="1973">
                  <c:v>1.3285400000000001</c:v>
                </c:pt>
                <c:pt idx="1974">
                  <c:v>1.32752</c:v>
                </c:pt>
                <c:pt idx="1975">
                  <c:v>1.32653</c:v>
                </c:pt>
                <c:pt idx="1976">
                  <c:v>1.3255399999999999</c:v>
                </c:pt>
                <c:pt idx="1977">
                  <c:v>1.32453</c:v>
                </c:pt>
                <c:pt idx="1978">
                  <c:v>1.32352</c:v>
                </c:pt>
                <c:pt idx="1979">
                  <c:v>1.3225100000000001</c:v>
                </c:pt>
                <c:pt idx="1980">
                  <c:v>1.32152</c:v>
                </c:pt>
                <c:pt idx="1981">
                  <c:v>1.32053</c:v>
                </c:pt>
                <c:pt idx="1982">
                  <c:v>1.31952</c:v>
                </c:pt>
                <c:pt idx="1983">
                  <c:v>1.3185199999999999</c:v>
                </c:pt>
                <c:pt idx="1984">
                  <c:v>1.31752</c:v>
                </c:pt>
                <c:pt idx="1985">
                  <c:v>1.31653</c:v>
                </c:pt>
                <c:pt idx="1986">
                  <c:v>1.3155300000000001</c:v>
                </c:pt>
                <c:pt idx="1987">
                  <c:v>1.3145199999999999</c:v>
                </c:pt>
                <c:pt idx="1988">
                  <c:v>1.3135300000000001</c:v>
                </c:pt>
                <c:pt idx="1989">
                  <c:v>1.3125100000000001</c:v>
                </c:pt>
                <c:pt idx="1990">
                  <c:v>1.31151</c:v>
                </c:pt>
                <c:pt idx="1991">
                  <c:v>1.31053</c:v>
                </c:pt>
                <c:pt idx="1992">
                  <c:v>1.3095300000000001</c:v>
                </c:pt>
                <c:pt idx="1993">
                  <c:v>1.30854</c:v>
                </c:pt>
                <c:pt idx="1994">
                  <c:v>1.3075300000000001</c:v>
                </c:pt>
                <c:pt idx="1995">
                  <c:v>1.30654</c:v>
                </c:pt>
                <c:pt idx="1996">
                  <c:v>1.3055399999999999</c:v>
                </c:pt>
                <c:pt idx="1997">
                  <c:v>1.30454</c:v>
                </c:pt>
                <c:pt idx="1998">
                  <c:v>1.3035300000000001</c:v>
                </c:pt>
                <c:pt idx="1999">
                  <c:v>1.30254</c:v>
                </c:pt>
                <c:pt idx="2000">
                  <c:v>1.3015300000000001</c:v>
                </c:pt>
                <c:pt idx="2001">
                  <c:v>1.3005199999999999</c:v>
                </c:pt>
                <c:pt idx="2002">
                  <c:v>1.2995300000000001</c:v>
                </c:pt>
                <c:pt idx="2003">
                  <c:v>1.29854</c:v>
                </c:pt>
                <c:pt idx="2004">
                  <c:v>1.2975300000000001</c:v>
                </c:pt>
                <c:pt idx="2005">
                  <c:v>1.2965100000000001</c:v>
                </c:pt>
                <c:pt idx="2006">
                  <c:v>1.29552</c:v>
                </c:pt>
                <c:pt idx="2007">
                  <c:v>1.2945</c:v>
                </c:pt>
                <c:pt idx="2008">
                  <c:v>1.2935399999999999</c:v>
                </c:pt>
                <c:pt idx="2009">
                  <c:v>1.29253</c:v>
                </c:pt>
                <c:pt idx="2010">
                  <c:v>1.2915399999999999</c:v>
                </c:pt>
                <c:pt idx="2011">
                  <c:v>1.29053</c:v>
                </c:pt>
                <c:pt idx="2012">
                  <c:v>1.2895300000000001</c:v>
                </c:pt>
                <c:pt idx="2013">
                  <c:v>1.2885200000000001</c:v>
                </c:pt>
                <c:pt idx="2014">
                  <c:v>1.28752</c:v>
                </c:pt>
                <c:pt idx="2015">
                  <c:v>1.28654</c:v>
                </c:pt>
                <c:pt idx="2016">
                  <c:v>1.2855399999999999</c:v>
                </c:pt>
                <c:pt idx="2017">
                  <c:v>1.2845299999999999</c:v>
                </c:pt>
                <c:pt idx="2018">
                  <c:v>1.2835399999999999</c:v>
                </c:pt>
                <c:pt idx="2019">
                  <c:v>1.2825200000000001</c:v>
                </c:pt>
                <c:pt idx="2020">
                  <c:v>1.2815300000000001</c:v>
                </c:pt>
                <c:pt idx="2021">
                  <c:v>1.28054</c:v>
                </c:pt>
                <c:pt idx="2022">
                  <c:v>1.2795399999999999</c:v>
                </c:pt>
                <c:pt idx="2023">
                  <c:v>1.27854</c:v>
                </c:pt>
                <c:pt idx="2024">
                  <c:v>1.2775399999999999</c:v>
                </c:pt>
                <c:pt idx="2025">
                  <c:v>1.2765500000000001</c:v>
                </c:pt>
                <c:pt idx="2026">
                  <c:v>1.2755399999999999</c:v>
                </c:pt>
                <c:pt idx="2027">
                  <c:v>1.2745200000000001</c:v>
                </c:pt>
                <c:pt idx="2028">
                  <c:v>1.27352</c:v>
                </c:pt>
                <c:pt idx="2029">
                  <c:v>1.2725500000000001</c:v>
                </c:pt>
                <c:pt idx="2030">
                  <c:v>1.27153</c:v>
                </c:pt>
                <c:pt idx="2031">
                  <c:v>1.2703100000000001</c:v>
                </c:pt>
                <c:pt idx="2032">
                  <c:v>1.26908</c:v>
                </c:pt>
                <c:pt idx="2033">
                  <c:v>1.2681</c:v>
                </c:pt>
                <c:pt idx="2034">
                  <c:v>1.26711</c:v>
                </c:pt>
                <c:pt idx="2035">
                  <c:v>1.2661</c:v>
                </c:pt>
                <c:pt idx="2036">
                  <c:v>1.26511</c:v>
                </c:pt>
                <c:pt idx="2037">
                  <c:v>1.2641100000000001</c:v>
                </c:pt>
                <c:pt idx="2038">
                  <c:v>1.26309</c:v>
                </c:pt>
                <c:pt idx="2039">
                  <c:v>1.2620899999999999</c:v>
                </c:pt>
                <c:pt idx="2040">
                  <c:v>1.26111</c:v>
                </c:pt>
                <c:pt idx="2041">
                  <c:v>1.2600899999999999</c:v>
                </c:pt>
                <c:pt idx="2042">
                  <c:v>1.25911</c:v>
                </c:pt>
                <c:pt idx="2043">
                  <c:v>1.2580899999999999</c:v>
                </c:pt>
                <c:pt idx="2044">
                  <c:v>1.2571000000000001</c:v>
                </c:pt>
                <c:pt idx="2045">
                  <c:v>1.2560899999999999</c:v>
                </c:pt>
                <c:pt idx="2046">
                  <c:v>1.2551000000000001</c:v>
                </c:pt>
                <c:pt idx="2047">
                  <c:v>1.2541100000000001</c:v>
                </c:pt>
                <c:pt idx="2048">
                  <c:v>1.2531099999999999</c:v>
                </c:pt>
                <c:pt idx="2049">
                  <c:v>1.2521100000000001</c:v>
                </c:pt>
                <c:pt idx="2050">
                  <c:v>1.2511099999999999</c:v>
                </c:pt>
                <c:pt idx="2051">
                  <c:v>1.2501100000000001</c:v>
                </c:pt>
                <c:pt idx="2052">
                  <c:v>1.2491099999999999</c:v>
                </c:pt>
                <c:pt idx="2053">
                  <c:v>1.2481199999999999</c:v>
                </c:pt>
                <c:pt idx="2054">
                  <c:v>1.2471000000000001</c:v>
                </c:pt>
                <c:pt idx="2055">
                  <c:v>1.24613</c:v>
                </c:pt>
                <c:pt idx="2056">
                  <c:v>1.2451099999999999</c:v>
                </c:pt>
                <c:pt idx="2057">
                  <c:v>1.24411</c:v>
                </c:pt>
                <c:pt idx="2058">
                  <c:v>1.24312</c:v>
                </c:pt>
                <c:pt idx="2059">
                  <c:v>1.2421199999999999</c:v>
                </c:pt>
                <c:pt idx="2060">
                  <c:v>1.2411300000000001</c:v>
                </c:pt>
                <c:pt idx="2061">
                  <c:v>1.2401199999999999</c:v>
                </c:pt>
                <c:pt idx="2062">
                  <c:v>1.23912</c:v>
                </c:pt>
                <c:pt idx="2063">
                  <c:v>1.23811</c:v>
                </c:pt>
                <c:pt idx="2064">
                  <c:v>1.2371099999999999</c:v>
                </c:pt>
                <c:pt idx="2065">
                  <c:v>1.2361200000000001</c:v>
                </c:pt>
                <c:pt idx="2066">
                  <c:v>1.23512</c:v>
                </c:pt>
                <c:pt idx="2067">
                  <c:v>1.2341200000000001</c:v>
                </c:pt>
                <c:pt idx="2068">
                  <c:v>1.23312</c:v>
                </c:pt>
                <c:pt idx="2069">
                  <c:v>1.2321200000000001</c:v>
                </c:pt>
                <c:pt idx="2070">
                  <c:v>1.2311099999999999</c:v>
                </c:pt>
                <c:pt idx="2071">
                  <c:v>1.23011</c:v>
                </c:pt>
                <c:pt idx="2072">
                  <c:v>1.2291099999999999</c:v>
                </c:pt>
                <c:pt idx="2073">
                  <c:v>1.2281200000000001</c:v>
                </c:pt>
                <c:pt idx="2074">
                  <c:v>1.22712</c:v>
                </c:pt>
                <c:pt idx="2075">
                  <c:v>1.2261200000000001</c:v>
                </c:pt>
                <c:pt idx="2076">
                  <c:v>1.22512</c:v>
                </c:pt>
                <c:pt idx="2077">
                  <c:v>1.2241200000000001</c:v>
                </c:pt>
                <c:pt idx="2078">
                  <c:v>1.22312</c:v>
                </c:pt>
                <c:pt idx="2079">
                  <c:v>1.22211</c:v>
                </c:pt>
                <c:pt idx="2080">
                  <c:v>1.22112</c:v>
                </c:pt>
                <c:pt idx="2081">
                  <c:v>1.22011</c:v>
                </c:pt>
                <c:pt idx="2082">
                  <c:v>1.2191000000000001</c:v>
                </c:pt>
                <c:pt idx="2083">
                  <c:v>1.2181200000000001</c:v>
                </c:pt>
                <c:pt idx="2084">
                  <c:v>1.2171099999999999</c:v>
                </c:pt>
                <c:pt idx="2085">
                  <c:v>1.2161</c:v>
                </c:pt>
                <c:pt idx="2086">
                  <c:v>1.2151000000000001</c:v>
                </c:pt>
                <c:pt idx="2087">
                  <c:v>1.21411</c:v>
                </c:pt>
                <c:pt idx="2088">
                  <c:v>1.21312</c:v>
                </c:pt>
                <c:pt idx="2089">
                  <c:v>1.2121200000000001</c:v>
                </c:pt>
                <c:pt idx="2090">
                  <c:v>1.2111000000000001</c:v>
                </c:pt>
                <c:pt idx="2091">
                  <c:v>1.2101</c:v>
                </c:pt>
                <c:pt idx="2092">
                  <c:v>1.20912</c:v>
                </c:pt>
                <c:pt idx="2093">
                  <c:v>1.20811</c:v>
                </c:pt>
                <c:pt idx="2094">
                  <c:v>1.2071099999999999</c:v>
                </c:pt>
                <c:pt idx="2095">
                  <c:v>1.2061299999999999</c:v>
                </c:pt>
                <c:pt idx="2096">
                  <c:v>1.2051099999999999</c:v>
                </c:pt>
                <c:pt idx="2097">
                  <c:v>1.20411</c:v>
                </c:pt>
                <c:pt idx="2098">
                  <c:v>1.20312</c:v>
                </c:pt>
                <c:pt idx="2099">
                  <c:v>1.20211</c:v>
                </c:pt>
                <c:pt idx="2100">
                  <c:v>1.20112</c:v>
                </c:pt>
                <c:pt idx="2101">
                  <c:v>1.2001200000000001</c:v>
                </c:pt>
                <c:pt idx="2102">
                  <c:v>1.1991099999999999</c:v>
                </c:pt>
                <c:pt idx="2103">
                  <c:v>1.19811</c:v>
                </c:pt>
                <c:pt idx="2104">
                  <c:v>1.1971099999999999</c:v>
                </c:pt>
                <c:pt idx="2105">
                  <c:v>1.19611</c:v>
                </c:pt>
                <c:pt idx="2106">
                  <c:v>1.19512</c:v>
                </c:pt>
                <c:pt idx="2107">
                  <c:v>1.1941299999999999</c:v>
                </c:pt>
                <c:pt idx="2108">
                  <c:v>1.19312</c:v>
                </c:pt>
                <c:pt idx="2109">
                  <c:v>1.19211</c:v>
                </c:pt>
                <c:pt idx="2110">
                  <c:v>1.1911099999999999</c:v>
                </c:pt>
                <c:pt idx="2111">
                  <c:v>1.1901200000000001</c:v>
                </c:pt>
                <c:pt idx="2112">
                  <c:v>1.1891400000000001</c:v>
                </c:pt>
                <c:pt idx="2113">
                  <c:v>1.1881299999999999</c:v>
                </c:pt>
                <c:pt idx="2114">
                  <c:v>1.18713</c:v>
                </c:pt>
                <c:pt idx="2115">
                  <c:v>1.1860999999999999</c:v>
                </c:pt>
                <c:pt idx="2116">
                  <c:v>1.18512</c:v>
                </c:pt>
                <c:pt idx="2117">
                  <c:v>1.1841200000000001</c:v>
                </c:pt>
                <c:pt idx="2118">
                  <c:v>1.1831199999999999</c:v>
                </c:pt>
                <c:pt idx="2119">
                  <c:v>1.1821200000000001</c:v>
                </c:pt>
                <c:pt idx="2120">
                  <c:v>1.1811199999999999</c:v>
                </c:pt>
                <c:pt idx="2121">
                  <c:v>1.18011</c:v>
                </c:pt>
                <c:pt idx="2122">
                  <c:v>1.1791199999999999</c:v>
                </c:pt>
                <c:pt idx="2123">
                  <c:v>1.1781200000000001</c:v>
                </c:pt>
                <c:pt idx="2124">
                  <c:v>1.17713</c:v>
                </c:pt>
                <c:pt idx="2125">
                  <c:v>1.17611</c:v>
                </c:pt>
                <c:pt idx="2126">
                  <c:v>1.1751</c:v>
                </c:pt>
                <c:pt idx="2127">
                  <c:v>1.1741299999999999</c:v>
                </c:pt>
                <c:pt idx="2128">
                  <c:v>1.1731199999999999</c:v>
                </c:pt>
                <c:pt idx="2129">
                  <c:v>1.17214</c:v>
                </c:pt>
                <c:pt idx="2130">
                  <c:v>1.1711199999999999</c:v>
                </c:pt>
                <c:pt idx="2131">
                  <c:v>1.1701299999999999</c:v>
                </c:pt>
                <c:pt idx="2132">
                  <c:v>1.16913</c:v>
                </c:pt>
                <c:pt idx="2133">
                  <c:v>1.16812</c:v>
                </c:pt>
                <c:pt idx="2134">
                  <c:v>1.1671100000000001</c:v>
                </c:pt>
                <c:pt idx="2135">
                  <c:v>1.16612</c:v>
                </c:pt>
                <c:pt idx="2136">
                  <c:v>1.1651199999999999</c:v>
                </c:pt>
                <c:pt idx="2137">
                  <c:v>1.1641300000000001</c:v>
                </c:pt>
                <c:pt idx="2138">
                  <c:v>1.16313</c:v>
                </c:pt>
                <c:pt idx="2139">
                  <c:v>1.1621300000000001</c:v>
                </c:pt>
                <c:pt idx="2140">
                  <c:v>1.1611400000000001</c:v>
                </c:pt>
                <c:pt idx="2141">
                  <c:v>1.1600999999999999</c:v>
                </c:pt>
                <c:pt idx="2142">
                  <c:v>1.15913</c:v>
                </c:pt>
                <c:pt idx="2143">
                  <c:v>1.1581300000000001</c:v>
                </c:pt>
                <c:pt idx="2144">
                  <c:v>1.1571199999999999</c:v>
                </c:pt>
                <c:pt idx="2145">
                  <c:v>1.1561300000000001</c:v>
                </c:pt>
                <c:pt idx="2146">
                  <c:v>1.15513</c:v>
                </c:pt>
                <c:pt idx="2147">
                  <c:v>1.15412</c:v>
                </c:pt>
                <c:pt idx="2148">
                  <c:v>1.15313</c:v>
                </c:pt>
                <c:pt idx="2149">
                  <c:v>1.1520999999999999</c:v>
                </c:pt>
                <c:pt idx="2150">
                  <c:v>1.1511199999999999</c:v>
                </c:pt>
                <c:pt idx="2151">
                  <c:v>1.1501399999999999</c:v>
                </c:pt>
                <c:pt idx="2152">
                  <c:v>1.1491199999999999</c:v>
                </c:pt>
                <c:pt idx="2153">
                  <c:v>1.14812</c:v>
                </c:pt>
                <c:pt idx="2154">
                  <c:v>1.1471</c:v>
                </c:pt>
                <c:pt idx="2155">
                  <c:v>1.14612</c:v>
                </c:pt>
                <c:pt idx="2156">
                  <c:v>1.14514</c:v>
                </c:pt>
                <c:pt idx="2157">
                  <c:v>1.14412</c:v>
                </c:pt>
                <c:pt idx="2158">
                  <c:v>1.1431100000000001</c:v>
                </c:pt>
                <c:pt idx="2159">
                  <c:v>1.14211</c:v>
                </c:pt>
                <c:pt idx="2160">
                  <c:v>1.1411100000000001</c:v>
                </c:pt>
                <c:pt idx="2161">
                  <c:v>1.1401300000000001</c:v>
                </c:pt>
                <c:pt idx="2162">
                  <c:v>1.1391199999999999</c:v>
                </c:pt>
                <c:pt idx="2163">
                  <c:v>1.13812</c:v>
                </c:pt>
                <c:pt idx="2164">
                  <c:v>1.1371199999999999</c:v>
                </c:pt>
                <c:pt idx="2165">
                  <c:v>1.13612</c:v>
                </c:pt>
                <c:pt idx="2166">
                  <c:v>1.1351199999999999</c:v>
                </c:pt>
                <c:pt idx="2167">
                  <c:v>1.1341300000000001</c:v>
                </c:pt>
                <c:pt idx="2168">
                  <c:v>1.1331100000000001</c:v>
                </c:pt>
                <c:pt idx="2169">
                  <c:v>1.1321300000000001</c:v>
                </c:pt>
                <c:pt idx="2170">
                  <c:v>1.13114</c:v>
                </c:pt>
                <c:pt idx="2171">
                  <c:v>1.1301300000000001</c:v>
                </c:pt>
                <c:pt idx="2172">
                  <c:v>1.12913</c:v>
                </c:pt>
                <c:pt idx="2173">
                  <c:v>1.1281300000000001</c:v>
                </c:pt>
                <c:pt idx="2174">
                  <c:v>1.1271100000000001</c:v>
                </c:pt>
                <c:pt idx="2175">
                  <c:v>1.1261399999999999</c:v>
                </c:pt>
                <c:pt idx="2176">
                  <c:v>1.12514</c:v>
                </c:pt>
                <c:pt idx="2177">
                  <c:v>1.1241399999999999</c:v>
                </c:pt>
                <c:pt idx="2178">
                  <c:v>1.1231199999999999</c:v>
                </c:pt>
                <c:pt idx="2179">
                  <c:v>1.12212</c:v>
                </c:pt>
                <c:pt idx="2180">
                  <c:v>1.1211199999999999</c:v>
                </c:pt>
                <c:pt idx="2181">
                  <c:v>1.1201300000000001</c:v>
                </c:pt>
                <c:pt idx="2182">
                  <c:v>1.11913</c:v>
                </c:pt>
                <c:pt idx="2183">
                  <c:v>1.1181300000000001</c:v>
                </c:pt>
                <c:pt idx="2184">
                  <c:v>1.11714</c:v>
                </c:pt>
                <c:pt idx="2185">
                  <c:v>1.1161300000000001</c:v>
                </c:pt>
                <c:pt idx="2186">
                  <c:v>1.11514</c:v>
                </c:pt>
                <c:pt idx="2187">
                  <c:v>1.11412</c:v>
                </c:pt>
                <c:pt idx="2188">
                  <c:v>1.11314</c:v>
                </c:pt>
                <c:pt idx="2189">
                  <c:v>1.11212</c:v>
                </c:pt>
                <c:pt idx="2190">
                  <c:v>1.1111200000000001</c:v>
                </c:pt>
                <c:pt idx="2191">
                  <c:v>1.1101300000000001</c:v>
                </c:pt>
                <c:pt idx="2192">
                  <c:v>1.1091200000000001</c:v>
                </c:pt>
                <c:pt idx="2193">
                  <c:v>1.1081300000000001</c:v>
                </c:pt>
                <c:pt idx="2194">
                  <c:v>1.10711</c:v>
                </c:pt>
                <c:pt idx="2195">
                  <c:v>1.1061300000000001</c:v>
                </c:pt>
                <c:pt idx="2196">
                  <c:v>1.1051200000000001</c:v>
                </c:pt>
                <c:pt idx="2197">
                  <c:v>1.10412</c:v>
                </c:pt>
                <c:pt idx="2198">
                  <c:v>1.1031299999999999</c:v>
                </c:pt>
                <c:pt idx="2199">
                  <c:v>1.1021300000000001</c:v>
                </c:pt>
                <c:pt idx="2200">
                  <c:v>1.1011200000000001</c:v>
                </c:pt>
                <c:pt idx="2201">
                  <c:v>1.1001300000000001</c:v>
                </c:pt>
                <c:pt idx="2202">
                  <c:v>1.09914</c:v>
                </c:pt>
                <c:pt idx="2203">
                  <c:v>1.0981099999999999</c:v>
                </c:pt>
                <c:pt idx="2204">
                  <c:v>1.0971200000000001</c:v>
                </c:pt>
                <c:pt idx="2205">
                  <c:v>1.09612</c:v>
                </c:pt>
                <c:pt idx="2206">
                  <c:v>1.0951299999999999</c:v>
                </c:pt>
                <c:pt idx="2207">
                  <c:v>1.09413</c:v>
                </c:pt>
                <c:pt idx="2208">
                  <c:v>1.0931200000000001</c:v>
                </c:pt>
                <c:pt idx="2209">
                  <c:v>1.09213</c:v>
                </c:pt>
                <c:pt idx="2210">
                  <c:v>1.09114</c:v>
                </c:pt>
                <c:pt idx="2211">
                  <c:v>1.09013</c:v>
                </c:pt>
                <c:pt idx="2212">
                  <c:v>1.0891299999999999</c:v>
                </c:pt>
                <c:pt idx="2213">
                  <c:v>1.08813</c:v>
                </c:pt>
                <c:pt idx="2214">
                  <c:v>1.08714</c:v>
                </c:pt>
                <c:pt idx="2215">
                  <c:v>1.0861400000000001</c:v>
                </c:pt>
                <c:pt idx="2216">
                  <c:v>1.0851599999999999</c:v>
                </c:pt>
                <c:pt idx="2217">
                  <c:v>1.08413</c:v>
                </c:pt>
                <c:pt idx="2218">
                  <c:v>1.0831299999999999</c:v>
                </c:pt>
                <c:pt idx="2219">
                  <c:v>1.08213</c:v>
                </c:pt>
                <c:pt idx="2220">
                  <c:v>1.0811299999999999</c:v>
                </c:pt>
                <c:pt idx="2221">
                  <c:v>1.0801400000000001</c:v>
                </c:pt>
                <c:pt idx="2222">
                  <c:v>1.0791299999999999</c:v>
                </c:pt>
                <c:pt idx="2223">
                  <c:v>1.07813</c:v>
                </c:pt>
                <c:pt idx="2224">
                  <c:v>1.07714</c:v>
                </c:pt>
                <c:pt idx="2225">
                  <c:v>1.07616</c:v>
                </c:pt>
                <c:pt idx="2226">
                  <c:v>1.0751500000000001</c:v>
                </c:pt>
                <c:pt idx="2227">
                  <c:v>1.0741400000000001</c:v>
                </c:pt>
                <c:pt idx="2228">
                  <c:v>1.0731299999999999</c:v>
                </c:pt>
                <c:pt idx="2229">
                  <c:v>1.07216</c:v>
                </c:pt>
                <c:pt idx="2230">
                  <c:v>1.07115</c:v>
                </c:pt>
                <c:pt idx="2231">
                  <c:v>1.0701499999999999</c:v>
                </c:pt>
                <c:pt idx="2232">
                  <c:v>1.06915</c:v>
                </c:pt>
                <c:pt idx="2233">
                  <c:v>1.0681499999999999</c:v>
                </c:pt>
                <c:pt idx="2234">
                  <c:v>1.0671299999999999</c:v>
                </c:pt>
                <c:pt idx="2235">
                  <c:v>1.0661499999999999</c:v>
                </c:pt>
                <c:pt idx="2236">
                  <c:v>1.06514</c:v>
                </c:pt>
                <c:pt idx="2237">
                  <c:v>1.0641400000000001</c:v>
                </c:pt>
                <c:pt idx="2238">
                  <c:v>1.0631200000000001</c:v>
                </c:pt>
                <c:pt idx="2239">
                  <c:v>1.0621400000000001</c:v>
                </c:pt>
                <c:pt idx="2240">
                  <c:v>1.06114</c:v>
                </c:pt>
                <c:pt idx="2241">
                  <c:v>1.0601400000000001</c:v>
                </c:pt>
                <c:pt idx="2242">
                  <c:v>1.0591600000000001</c:v>
                </c:pt>
                <c:pt idx="2243">
                  <c:v>1.0581400000000001</c:v>
                </c:pt>
                <c:pt idx="2244">
                  <c:v>1.05715</c:v>
                </c:pt>
                <c:pt idx="2245">
                  <c:v>1.0561400000000001</c:v>
                </c:pt>
                <c:pt idx="2246">
                  <c:v>1.05515</c:v>
                </c:pt>
                <c:pt idx="2247">
                  <c:v>1.0541499999999999</c:v>
                </c:pt>
                <c:pt idx="2248">
                  <c:v>1.05315</c:v>
                </c:pt>
                <c:pt idx="2249">
                  <c:v>1.0521400000000001</c:v>
                </c:pt>
                <c:pt idx="2250">
                  <c:v>1.05114</c:v>
                </c:pt>
                <c:pt idx="2251">
                  <c:v>1.0501499999999999</c:v>
                </c:pt>
                <c:pt idx="2252">
                  <c:v>1.0491299999999999</c:v>
                </c:pt>
                <c:pt idx="2253">
                  <c:v>1.04813</c:v>
                </c:pt>
                <c:pt idx="2254">
                  <c:v>1.04715</c:v>
                </c:pt>
                <c:pt idx="2255">
                  <c:v>1.0461499999999999</c:v>
                </c:pt>
                <c:pt idx="2256">
                  <c:v>1.0451299999999999</c:v>
                </c:pt>
                <c:pt idx="2257">
                  <c:v>1.0441499999999999</c:v>
                </c:pt>
                <c:pt idx="2258">
                  <c:v>1.04314</c:v>
                </c:pt>
                <c:pt idx="2259">
                  <c:v>1.0421499999999999</c:v>
                </c:pt>
                <c:pt idx="2260">
                  <c:v>1.04114</c:v>
                </c:pt>
                <c:pt idx="2261">
                  <c:v>1.0401499999999999</c:v>
                </c:pt>
                <c:pt idx="2262">
                  <c:v>1.0391300000000001</c:v>
                </c:pt>
                <c:pt idx="2263">
                  <c:v>1.03816</c:v>
                </c:pt>
                <c:pt idx="2264">
                  <c:v>1.03715</c:v>
                </c:pt>
                <c:pt idx="2265">
                  <c:v>1.0361400000000001</c:v>
                </c:pt>
                <c:pt idx="2266">
                  <c:v>1.03515</c:v>
                </c:pt>
                <c:pt idx="2267">
                  <c:v>1.0341499999999999</c:v>
                </c:pt>
                <c:pt idx="2268">
                  <c:v>1.0331600000000001</c:v>
                </c:pt>
                <c:pt idx="2269">
                  <c:v>1.03216</c:v>
                </c:pt>
                <c:pt idx="2270">
                  <c:v>1.03115</c:v>
                </c:pt>
                <c:pt idx="2271">
                  <c:v>1.0301499999999999</c:v>
                </c:pt>
                <c:pt idx="2272">
                  <c:v>1.02915</c:v>
                </c:pt>
                <c:pt idx="2273">
                  <c:v>1.02816</c:v>
                </c:pt>
                <c:pt idx="2274">
                  <c:v>1.0271600000000001</c:v>
                </c:pt>
                <c:pt idx="2275">
                  <c:v>1.0261499999999999</c:v>
                </c:pt>
                <c:pt idx="2276">
                  <c:v>1.0251300000000001</c:v>
                </c:pt>
                <c:pt idx="2277">
                  <c:v>1.0241499999999999</c:v>
                </c:pt>
                <c:pt idx="2278">
                  <c:v>1.02315</c:v>
                </c:pt>
                <c:pt idx="2279">
                  <c:v>1.0221499999999999</c:v>
                </c:pt>
                <c:pt idx="2280">
                  <c:v>1.02115</c:v>
                </c:pt>
                <c:pt idx="2281">
                  <c:v>1.02013</c:v>
                </c:pt>
                <c:pt idx="2282">
                  <c:v>1.0191300000000001</c:v>
                </c:pt>
                <c:pt idx="2283">
                  <c:v>1.01814</c:v>
                </c:pt>
                <c:pt idx="2284">
                  <c:v>1.0171300000000001</c:v>
                </c:pt>
                <c:pt idx="2285">
                  <c:v>1.01613</c:v>
                </c:pt>
                <c:pt idx="2286">
                  <c:v>1.01515</c:v>
                </c:pt>
                <c:pt idx="2287">
                  <c:v>1.0141500000000001</c:v>
                </c:pt>
                <c:pt idx="2288">
                  <c:v>1.0131300000000001</c:v>
                </c:pt>
                <c:pt idx="2289">
                  <c:v>1.01213</c:v>
                </c:pt>
                <c:pt idx="2290">
                  <c:v>1.01115</c:v>
                </c:pt>
                <c:pt idx="2291">
                  <c:v>1.01013</c:v>
                </c:pt>
                <c:pt idx="2292">
                  <c:v>1.0091399999999999</c:v>
                </c:pt>
                <c:pt idx="2293">
                  <c:v>1.00814</c:v>
                </c:pt>
                <c:pt idx="2294">
                  <c:v>1.00715</c:v>
                </c:pt>
                <c:pt idx="2295">
                  <c:v>1.0061500000000001</c:v>
                </c:pt>
                <c:pt idx="2296">
                  <c:v>1.0051300000000001</c:v>
                </c:pt>
                <c:pt idx="2297">
                  <c:v>1.00414</c:v>
                </c:pt>
                <c:pt idx="2298">
                  <c:v>1.0031399999999999</c:v>
                </c:pt>
                <c:pt idx="2299">
                  <c:v>1.0021500000000001</c:v>
                </c:pt>
                <c:pt idx="2300">
                  <c:v>1.0011300000000001</c:v>
                </c:pt>
                <c:pt idx="2301">
                  <c:v>1.00014</c:v>
                </c:pt>
                <c:pt idx="2302">
                  <c:v>0.99913399999999997</c:v>
                </c:pt>
                <c:pt idx="2303">
                  <c:v>0.99814899999999995</c:v>
                </c:pt>
                <c:pt idx="2304">
                  <c:v>0.99715799999999999</c:v>
                </c:pt>
                <c:pt idx="2305">
                  <c:v>0.99615399999999998</c:v>
                </c:pt>
                <c:pt idx="2306">
                  <c:v>0.99513499999999999</c:v>
                </c:pt>
                <c:pt idx="2307">
                  <c:v>0.99415600000000004</c:v>
                </c:pt>
                <c:pt idx="2308">
                  <c:v>0.99316599999999999</c:v>
                </c:pt>
                <c:pt idx="2309">
                  <c:v>0.99215299999999995</c:v>
                </c:pt>
                <c:pt idx="2310">
                  <c:v>0.99115200000000003</c:v>
                </c:pt>
                <c:pt idx="2311">
                  <c:v>0.99014999999999997</c:v>
                </c:pt>
                <c:pt idx="2312">
                  <c:v>0.98915299999999995</c:v>
                </c:pt>
                <c:pt idx="2313">
                  <c:v>0.98816099999999996</c:v>
                </c:pt>
                <c:pt idx="2314">
                  <c:v>0.98716700000000002</c:v>
                </c:pt>
                <c:pt idx="2315">
                  <c:v>0.986155</c:v>
                </c:pt>
                <c:pt idx="2316">
                  <c:v>0.985155</c:v>
                </c:pt>
                <c:pt idx="2317">
                  <c:v>0.98416499999999996</c:v>
                </c:pt>
                <c:pt idx="2318">
                  <c:v>0.98316499999999996</c:v>
                </c:pt>
                <c:pt idx="2319">
                  <c:v>0.98215399999999997</c:v>
                </c:pt>
                <c:pt idx="2320">
                  <c:v>0.98115300000000005</c:v>
                </c:pt>
                <c:pt idx="2321">
                  <c:v>0.98013899999999998</c:v>
                </c:pt>
                <c:pt idx="2322">
                  <c:v>0.97915200000000002</c:v>
                </c:pt>
                <c:pt idx="2323">
                  <c:v>0.97816099999999995</c:v>
                </c:pt>
                <c:pt idx="2324">
                  <c:v>0.97715600000000002</c:v>
                </c:pt>
                <c:pt idx="2325">
                  <c:v>0.97616499999999995</c:v>
                </c:pt>
                <c:pt idx="2326">
                  <c:v>0.97515799999999997</c:v>
                </c:pt>
                <c:pt idx="2327">
                  <c:v>0.97414999999999996</c:v>
                </c:pt>
                <c:pt idx="2328">
                  <c:v>0.97316800000000003</c:v>
                </c:pt>
                <c:pt idx="2329">
                  <c:v>0.97213899999999998</c:v>
                </c:pt>
                <c:pt idx="2330">
                  <c:v>0.97114500000000004</c:v>
                </c:pt>
                <c:pt idx="2331">
                  <c:v>0.97015499999999999</c:v>
                </c:pt>
                <c:pt idx="2332">
                  <c:v>0.96915399999999996</c:v>
                </c:pt>
                <c:pt idx="2333">
                  <c:v>0.96815799999999996</c:v>
                </c:pt>
                <c:pt idx="2334">
                  <c:v>0.96715499999999999</c:v>
                </c:pt>
                <c:pt idx="2335">
                  <c:v>0.96615200000000001</c:v>
                </c:pt>
                <c:pt idx="2336">
                  <c:v>0.96514500000000003</c:v>
                </c:pt>
                <c:pt idx="2337">
                  <c:v>0.96414999999999995</c:v>
                </c:pt>
                <c:pt idx="2338">
                  <c:v>0.96314599999999995</c:v>
                </c:pt>
                <c:pt idx="2339">
                  <c:v>0.96215300000000004</c:v>
                </c:pt>
                <c:pt idx="2340">
                  <c:v>0.96116999999999997</c:v>
                </c:pt>
                <c:pt idx="2341">
                  <c:v>0.96015399999999995</c:v>
                </c:pt>
                <c:pt idx="2342">
                  <c:v>0.959171</c:v>
                </c:pt>
                <c:pt idx="2343">
                  <c:v>0.95818099999999995</c:v>
                </c:pt>
                <c:pt idx="2344">
                  <c:v>0.95716599999999996</c:v>
                </c:pt>
                <c:pt idx="2345">
                  <c:v>0.95615600000000001</c:v>
                </c:pt>
                <c:pt idx="2346">
                  <c:v>0.95514600000000005</c:v>
                </c:pt>
                <c:pt idx="2347">
                  <c:v>0.95416599999999996</c:v>
                </c:pt>
                <c:pt idx="2348">
                  <c:v>0.95316500000000004</c:v>
                </c:pt>
                <c:pt idx="2349">
                  <c:v>0.95216699999999999</c:v>
                </c:pt>
                <c:pt idx="2350">
                  <c:v>0.95116599999999996</c:v>
                </c:pt>
                <c:pt idx="2351">
                  <c:v>0.95017099999999999</c:v>
                </c:pt>
                <c:pt idx="2352">
                  <c:v>0.94915799999999995</c:v>
                </c:pt>
                <c:pt idx="2353">
                  <c:v>0.94816500000000004</c:v>
                </c:pt>
                <c:pt idx="2354">
                  <c:v>0.94716500000000003</c:v>
                </c:pt>
                <c:pt idx="2355">
                  <c:v>0.94617300000000004</c:v>
                </c:pt>
                <c:pt idx="2356">
                  <c:v>0.945164</c:v>
                </c:pt>
                <c:pt idx="2357">
                  <c:v>0.94416500000000003</c:v>
                </c:pt>
                <c:pt idx="2358">
                  <c:v>0.94316999999999995</c:v>
                </c:pt>
                <c:pt idx="2359">
                  <c:v>0.94216999999999995</c:v>
                </c:pt>
                <c:pt idx="2360">
                  <c:v>0.94116500000000003</c:v>
                </c:pt>
                <c:pt idx="2361">
                  <c:v>0.94015899999999997</c:v>
                </c:pt>
                <c:pt idx="2362">
                  <c:v>0.93917099999999998</c:v>
                </c:pt>
                <c:pt idx="2363">
                  <c:v>0.93816500000000003</c:v>
                </c:pt>
                <c:pt idx="2364">
                  <c:v>0.937168</c:v>
                </c:pt>
                <c:pt idx="2365">
                  <c:v>0.93615800000000005</c:v>
                </c:pt>
                <c:pt idx="2366">
                  <c:v>0.93518000000000001</c:v>
                </c:pt>
                <c:pt idx="2367">
                  <c:v>0.93416100000000002</c:v>
                </c:pt>
                <c:pt idx="2368">
                  <c:v>0.93317799999999995</c:v>
                </c:pt>
                <c:pt idx="2369">
                  <c:v>0.93217000000000005</c:v>
                </c:pt>
                <c:pt idx="2370">
                  <c:v>0.93115999999999999</c:v>
                </c:pt>
                <c:pt idx="2371">
                  <c:v>0.93017399999999995</c:v>
                </c:pt>
                <c:pt idx="2372">
                  <c:v>0.92918000000000001</c:v>
                </c:pt>
                <c:pt idx="2373">
                  <c:v>0.92816299999999996</c:v>
                </c:pt>
                <c:pt idx="2374">
                  <c:v>0.92716399999999999</c:v>
                </c:pt>
                <c:pt idx="2375">
                  <c:v>0.92614799999999997</c:v>
                </c:pt>
                <c:pt idx="2376">
                  <c:v>0.92516699999999996</c:v>
                </c:pt>
                <c:pt idx="2377">
                  <c:v>0.92416399999999999</c:v>
                </c:pt>
                <c:pt idx="2378">
                  <c:v>0.92318</c:v>
                </c:pt>
                <c:pt idx="2379">
                  <c:v>0.922157</c:v>
                </c:pt>
                <c:pt idx="2380">
                  <c:v>0.92116699999999996</c:v>
                </c:pt>
                <c:pt idx="2381">
                  <c:v>0.92016500000000001</c:v>
                </c:pt>
                <c:pt idx="2382">
                  <c:v>0.91915599999999997</c:v>
                </c:pt>
                <c:pt idx="2383">
                  <c:v>0.91817300000000002</c:v>
                </c:pt>
                <c:pt idx="2384">
                  <c:v>0.91714700000000005</c:v>
                </c:pt>
                <c:pt idx="2385">
                  <c:v>0.91615999999999997</c:v>
                </c:pt>
                <c:pt idx="2386">
                  <c:v>0.915184</c:v>
                </c:pt>
                <c:pt idx="2387">
                  <c:v>0.91417599999999999</c:v>
                </c:pt>
                <c:pt idx="2388">
                  <c:v>0.91317300000000001</c:v>
                </c:pt>
                <c:pt idx="2389">
                  <c:v>0.91216299999999995</c:v>
                </c:pt>
                <c:pt idx="2390">
                  <c:v>0.91116699999999995</c:v>
                </c:pt>
                <c:pt idx="2391">
                  <c:v>0.91016699999999995</c:v>
                </c:pt>
                <c:pt idx="2392">
                  <c:v>0.90917599999999998</c:v>
                </c:pt>
                <c:pt idx="2393">
                  <c:v>0.90817800000000004</c:v>
                </c:pt>
                <c:pt idx="2394">
                  <c:v>0.90718699999999997</c:v>
                </c:pt>
                <c:pt idx="2395">
                  <c:v>0.90617000000000003</c:v>
                </c:pt>
                <c:pt idx="2396">
                  <c:v>0.90516799999999997</c:v>
                </c:pt>
                <c:pt idx="2397">
                  <c:v>0.90416200000000002</c:v>
                </c:pt>
                <c:pt idx="2398">
                  <c:v>0.903165</c:v>
                </c:pt>
                <c:pt idx="2399">
                  <c:v>0.90216600000000002</c:v>
                </c:pt>
                <c:pt idx="2400">
                  <c:v>0.90118299999999996</c:v>
                </c:pt>
                <c:pt idx="2401">
                  <c:v>0.90017400000000003</c:v>
                </c:pt>
                <c:pt idx="2402">
                  <c:v>0.89918299999999995</c:v>
                </c:pt>
                <c:pt idx="2403">
                  <c:v>0.898169</c:v>
                </c:pt>
                <c:pt idx="2404">
                  <c:v>0.89715900000000004</c:v>
                </c:pt>
                <c:pt idx="2405">
                  <c:v>0.89617500000000005</c:v>
                </c:pt>
                <c:pt idx="2406">
                  <c:v>0.89516700000000005</c:v>
                </c:pt>
                <c:pt idx="2407">
                  <c:v>0.89418299999999995</c:v>
                </c:pt>
                <c:pt idx="2408">
                  <c:v>0.89318500000000001</c:v>
                </c:pt>
                <c:pt idx="2409">
                  <c:v>0.89217800000000003</c:v>
                </c:pt>
                <c:pt idx="2410">
                  <c:v>0.89118799999999998</c:v>
                </c:pt>
                <c:pt idx="2411">
                  <c:v>0.89019300000000001</c:v>
                </c:pt>
                <c:pt idx="2412">
                  <c:v>0.88917800000000002</c:v>
                </c:pt>
                <c:pt idx="2413">
                  <c:v>0.88816399999999995</c:v>
                </c:pt>
                <c:pt idx="2414">
                  <c:v>0.88716099999999998</c:v>
                </c:pt>
                <c:pt idx="2415">
                  <c:v>0.88618200000000003</c:v>
                </c:pt>
                <c:pt idx="2416">
                  <c:v>0.88517999999999997</c:v>
                </c:pt>
                <c:pt idx="2417">
                  <c:v>0.88415500000000002</c:v>
                </c:pt>
                <c:pt idx="2418">
                  <c:v>0.88317599999999996</c:v>
                </c:pt>
                <c:pt idx="2419">
                  <c:v>0.88217900000000005</c:v>
                </c:pt>
                <c:pt idx="2420">
                  <c:v>0.88118200000000002</c:v>
                </c:pt>
                <c:pt idx="2421">
                  <c:v>0.88016300000000003</c:v>
                </c:pt>
                <c:pt idx="2422">
                  <c:v>0.87916000000000005</c:v>
                </c:pt>
                <c:pt idx="2423">
                  <c:v>0.87817699999999999</c:v>
                </c:pt>
                <c:pt idx="2424">
                  <c:v>0.87717900000000004</c:v>
                </c:pt>
                <c:pt idx="2425">
                  <c:v>0.87618200000000002</c:v>
                </c:pt>
                <c:pt idx="2426">
                  <c:v>0.87517100000000003</c:v>
                </c:pt>
                <c:pt idx="2427">
                  <c:v>0.87416499999999997</c:v>
                </c:pt>
                <c:pt idx="2428">
                  <c:v>0.87315699999999996</c:v>
                </c:pt>
                <c:pt idx="2429">
                  <c:v>0.87216800000000005</c:v>
                </c:pt>
                <c:pt idx="2430">
                  <c:v>0.87117199999999995</c:v>
                </c:pt>
                <c:pt idx="2431">
                  <c:v>0.87017199999999995</c:v>
                </c:pt>
                <c:pt idx="2432">
                  <c:v>0.86917900000000003</c:v>
                </c:pt>
                <c:pt idx="2433">
                  <c:v>0.86816199999999999</c:v>
                </c:pt>
                <c:pt idx="2434">
                  <c:v>0.86719100000000005</c:v>
                </c:pt>
                <c:pt idx="2435">
                  <c:v>0.86617299999999997</c:v>
                </c:pt>
                <c:pt idx="2436">
                  <c:v>0.86517500000000003</c:v>
                </c:pt>
                <c:pt idx="2437">
                  <c:v>0.864151</c:v>
                </c:pt>
                <c:pt idx="2438">
                  <c:v>0.86316899999999996</c:v>
                </c:pt>
                <c:pt idx="2439">
                  <c:v>0.86216999999999999</c:v>
                </c:pt>
                <c:pt idx="2440">
                  <c:v>0.86116700000000002</c:v>
                </c:pt>
                <c:pt idx="2441">
                  <c:v>0.86016999999999999</c:v>
                </c:pt>
                <c:pt idx="2442">
                  <c:v>0.85915399999999997</c:v>
                </c:pt>
                <c:pt idx="2443">
                  <c:v>0.85814900000000005</c:v>
                </c:pt>
                <c:pt idx="2444">
                  <c:v>0.85714900000000005</c:v>
                </c:pt>
                <c:pt idx="2445">
                  <c:v>0.85616999999999999</c:v>
                </c:pt>
                <c:pt idx="2446">
                  <c:v>0.85515399999999997</c:v>
                </c:pt>
                <c:pt idx="2447">
                  <c:v>0.85415799999999997</c:v>
                </c:pt>
                <c:pt idx="2448">
                  <c:v>0.85314800000000002</c:v>
                </c:pt>
                <c:pt idx="2449">
                  <c:v>0.852159</c:v>
                </c:pt>
                <c:pt idx="2450">
                  <c:v>0.85115600000000002</c:v>
                </c:pt>
                <c:pt idx="2451">
                  <c:v>0.85017100000000001</c:v>
                </c:pt>
                <c:pt idx="2452">
                  <c:v>0.849159</c:v>
                </c:pt>
                <c:pt idx="2453">
                  <c:v>0.84815600000000002</c:v>
                </c:pt>
                <c:pt idx="2454">
                  <c:v>0.84716599999999997</c:v>
                </c:pt>
                <c:pt idx="2455">
                  <c:v>0.846163</c:v>
                </c:pt>
                <c:pt idx="2456">
                  <c:v>0.84516599999999997</c:v>
                </c:pt>
                <c:pt idx="2457">
                  <c:v>0.84415899999999999</c:v>
                </c:pt>
                <c:pt idx="2458">
                  <c:v>0.84314599999999995</c:v>
                </c:pt>
                <c:pt idx="2459">
                  <c:v>0.84216100000000005</c:v>
                </c:pt>
                <c:pt idx="2460">
                  <c:v>0.84117500000000001</c:v>
                </c:pt>
                <c:pt idx="2461">
                  <c:v>0.84015499999999999</c:v>
                </c:pt>
                <c:pt idx="2462">
                  <c:v>0.839171</c:v>
                </c:pt>
                <c:pt idx="2463">
                  <c:v>0.83817799999999998</c:v>
                </c:pt>
                <c:pt idx="2464">
                  <c:v>0.83717600000000003</c:v>
                </c:pt>
                <c:pt idx="2465">
                  <c:v>0.83616800000000002</c:v>
                </c:pt>
                <c:pt idx="2466">
                  <c:v>0.83516400000000002</c:v>
                </c:pt>
                <c:pt idx="2467">
                  <c:v>0.83416299999999999</c:v>
                </c:pt>
                <c:pt idx="2468">
                  <c:v>0.83317699999999995</c:v>
                </c:pt>
                <c:pt idx="2469">
                  <c:v>0.83217799999999997</c:v>
                </c:pt>
                <c:pt idx="2470">
                  <c:v>0.83116100000000004</c:v>
                </c:pt>
                <c:pt idx="2471">
                  <c:v>0.83016699999999999</c:v>
                </c:pt>
                <c:pt idx="2472">
                  <c:v>0.829152</c:v>
                </c:pt>
                <c:pt idx="2473">
                  <c:v>0.82817399999999997</c:v>
                </c:pt>
                <c:pt idx="2474">
                  <c:v>0.82718000000000003</c:v>
                </c:pt>
                <c:pt idx="2475">
                  <c:v>0.82615400000000005</c:v>
                </c:pt>
                <c:pt idx="2476">
                  <c:v>0.82516299999999998</c:v>
                </c:pt>
                <c:pt idx="2477">
                  <c:v>0.82416599999999995</c:v>
                </c:pt>
                <c:pt idx="2478">
                  <c:v>0.82316199999999995</c:v>
                </c:pt>
                <c:pt idx="2479">
                  <c:v>0.82216599999999995</c:v>
                </c:pt>
                <c:pt idx="2480">
                  <c:v>0.82115499999999997</c:v>
                </c:pt>
                <c:pt idx="2481">
                  <c:v>0.82015199999999999</c:v>
                </c:pt>
                <c:pt idx="2482">
                  <c:v>0.81917200000000001</c:v>
                </c:pt>
                <c:pt idx="2483">
                  <c:v>0.81816999999999995</c:v>
                </c:pt>
                <c:pt idx="2484">
                  <c:v>0.81716800000000001</c:v>
                </c:pt>
                <c:pt idx="2485">
                  <c:v>0.81616999999999995</c:v>
                </c:pt>
                <c:pt idx="2486">
                  <c:v>0.81518000000000002</c:v>
                </c:pt>
                <c:pt idx="2487">
                  <c:v>0.814164</c:v>
                </c:pt>
                <c:pt idx="2488">
                  <c:v>0.81317300000000003</c:v>
                </c:pt>
                <c:pt idx="2489">
                  <c:v>0.81218699999999999</c:v>
                </c:pt>
                <c:pt idx="2490">
                  <c:v>0.81116999999999995</c:v>
                </c:pt>
                <c:pt idx="2491">
                  <c:v>0.81017399999999995</c:v>
                </c:pt>
                <c:pt idx="2492">
                  <c:v>0.80916500000000002</c:v>
                </c:pt>
                <c:pt idx="2493">
                  <c:v>0.808145</c:v>
                </c:pt>
                <c:pt idx="2494">
                  <c:v>0.80716500000000002</c:v>
                </c:pt>
                <c:pt idx="2495">
                  <c:v>0.80617000000000005</c:v>
                </c:pt>
                <c:pt idx="2496">
                  <c:v>0.80517000000000005</c:v>
                </c:pt>
                <c:pt idx="2497">
                  <c:v>0.80414099999999999</c:v>
                </c:pt>
                <c:pt idx="2498">
                  <c:v>0.80317799999999995</c:v>
                </c:pt>
                <c:pt idx="2499">
                  <c:v>0.80217400000000005</c:v>
                </c:pt>
                <c:pt idx="2500">
                  <c:v>0.80115599999999998</c:v>
                </c:pt>
                <c:pt idx="2501">
                  <c:v>0.80016799999999999</c:v>
                </c:pt>
                <c:pt idx="2502">
                  <c:v>0.79915199999999997</c:v>
                </c:pt>
                <c:pt idx="2503">
                  <c:v>0.79816200000000004</c:v>
                </c:pt>
                <c:pt idx="2504">
                  <c:v>0.79716699999999996</c:v>
                </c:pt>
                <c:pt idx="2505">
                  <c:v>0.79616600000000004</c:v>
                </c:pt>
                <c:pt idx="2506">
                  <c:v>0.79516500000000001</c:v>
                </c:pt>
                <c:pt idx="2507">
                  <c:v>0.79417499999999996</c:v>
                </c:pt>
                <c:pt idx="2508">
                  <c:v>0.79316699999999996</c:v>
                </c:pt>
                <c:pt idx="2509">
                  <c:v>0.79216699999999995</c:v>
                </c:pt>
                <c:pt idx="2510">
                  <c:v>0.79115400000000002</c:v>
                </c:pt>
                <c:pt idx="2511">
                  <c:v>0.79017300000000001</c:v>
                </c:pt>
                <c:pt idx="2512">
                  <c:v>0.78913699999999998</c:v>
                </c:pt>
                <c:pt idx="2513">
                  <c:v>0.78816399999999998</c:v>
                </c:pt>
                <c:pt idx="2514">
                  <c:v>0.78717800000000004</c:v>
                </c:pt>
                <c:pt idx="2515">
                  <c:v>0.78616799999999998</c:v>
                </c:pt>
                <c:pt idx="2516">
                  <c:v>0.78517400000000004</c:v>
                </c:pt>
                <c:pt idx="2517">
                  <c:v>0.784161</c:v>
                </c:pt>
                <c:pt idx="2518">
                  <c:v>0.78317899999999996</c:v>
                </c:pt>
                <c:pt idx="2519">
                  <c:v>0.78215199999999996</c:v>
                </c:pt>
                <c:pt idx="2520">
                  <c:v>0.78116799999999997</c:v>
                </c:pt>
                <c:pt idx="2521">
                  <c:v>0.78017400000000003</c:v>
                </c:pt>
                <c:pt idx="2522">
                  <c:v>0.77918500000000002</c:v>
                </c:pt>
                <c:pt idx="2523">
                  <c:v>0.77817700000000001</c:v>
                </c:pt>
                <c:pt idx="2524">
                  <c:v>0.777169</c:v>
                </c:pt>
                <c:pt idx="2525">
                  <c:v>0.77616700000000005</c:v>
                </c:pt>
                <c:pt idx="2526">
                  <c:v>0.77517800000000003</c:v>
                </c:pt>
                <c:pt idx="2527">
                  <c:v>0.774177</c:v>
                </c:pt>
                <c:pt idx="2528">
                  <c:v>0.77318100000000001</c:v>
                </c:pt>
                <c:pt idx="2529">
                  <c:v>0.77218200000000004</c:v>
                </c:pt>
                <c:pt idx="2530">
                  <c:v>0.77115800000000001</c:v>
                </c:pt>
                <c:pt idx="2531">
                  <c:v>0.77017800000000003</c:v>
                </c:pt>
                <c:pt idx="2532">
                  <c:v>0.76917400000000002</c:v>
                </c:pt>
                <c:pt idx="2533">
                  <c:v>0.76818500000000001</c:v>
                </c:pt>
                <c:pt idx="2534">
                  <c:v>0.767177</c:v>
                </c:pt>
                <c:pt idx="2535">
                  <c:v>0.76617100000000005</c:v>
                </c:pt>
                <c:pt idx="2536">
                  <c:v>0.76517100000000005</c:v>
                </c:pt>
                <c:pt idx="2537">
                  <c:v>0.764185</c:v>
                </c:pt>
                <c:pt idx="2538">
                  <c:v>0.76318900000000001</c:v>
                </c:pt>
                <c:pt idx="2539">
                  <c:v>0.762158</c:v>
                </c:pt>
                <c:pt idx="2540">
                  <c:v>0.76116499999999998</c:v>
                </c:pt>
                <c:pt idx="2541">
                  <c:v>0.76016300000000003</c:v>
                </c:pt>
                <c:pt idx="2542">
                  <c:v>0.75918200000000002</c:v>
                </c:pt>
                <c:pt idx="2543">
                  <c:v>0.75817100000000004</c:v>
                </c:pt>
                <c:pt idx="2544">
                  <c:v>0.75717199999999996</c:v>
                </c:pt>
                <c:pt idx="2545">
                  <c:v>0.75617900000000005</c:v>
                </c:pt>
                <c:pt idx="2546">
                  <c:v>0.755185</c:v>
                </c:pt>
                <c:pt idx="2547">
                  <c:v>0.75419499999999995</c:v>
                </c:pt>
                <c:pt idx="2548">
                  <c:v>0.75317800000000001</c:v>
                </c:pt>
                <c:pt idx="2549">
                  <c:v>0.75218600000000002</c:v>
                </c:pt>
                <c:pt idx="2550">
                  <c:v>0.75117800000000001</c:v>
                </c:pt>
                <c:pt idx="2551">
                  <c:v>0.75016499999999997</c:v>
                </c:pt>
                <c:pt idx="2552">
                  <c:v>0.74917100000000003</c:v>
                </c:pt>
                <c:pt idx="2553">
                  <c:v>0.74816099999999996</c:v>
                </c:pt>
                <c:pt idx="2554">
                  <c:v>0.747166</c:v>
                </c:pt>
                <c:pt idx="2555">
                  <c:v>0.74616300000000002</c:v>
                </c:pt>
                <c:pt idx="2556">
                  <c:v>0.74516400000000005</c:v>
                </c:pt>
                <c:pt idx="2557">
                  <c:v>0.74419100000000005</c:v>
                </c:pt>
                <c:pt idx="2558">
                  <c:v>0.74316000000000004</c:v>
                </c:pt>
                <c:pt idx="2559">
                  <c:v>0.74216300000000002</c:v>
                </c:pt>
                <c:pt idx="2560">
                  <c:v>0.74119100000000004</c:v>
                </c:pt>
                <c:pt idx="2561">
                  <c:v>0.74018600000000001</c:v>
                </c:pt>
                <c:pt idx="2562">
                  <c:v>0.73918700000000004</c:v>
                </c:pt>
                <c:pt idx="2563">
                  <c:v>0.73817999999999995</c:v>
                </c:pt>
                <c:pt idx="2564">
                  <c:v>0.73716599999999999</c:v>
                </c:pt>
                <c:pt idx="2565">
                  <c:v>0.73617900000000003</c:v>
                </c:pt>
                <c:pt idx="2566">
                  <c:v>0.73516899999999996</c:v>
                </c:pt>
                <c:pt idx="2567">
                  <c:v>0.73414699999999999</c:v>
                </c:pt>
                <c:pt idx="2568">
                  <c:v>0.73317100000000002</c:v>
                </c:pt>
                <c:pt idx="2569">
                  <c:v>0.73216499999999995</c:v>
                </c:pt>
                <c:pt idx="2570">
                  <c:v>0.73117299999999996</c:v>
                </c:pt>
                <c:pt idx="2571">
                  <c:v>0.73018300000000003</c:v>
                </c:pt>
                <c:pt idx="2572">
                  <c:v>0.72916499999999995</c:v>
                </c:pt>
                <c:pt idx="2573">
                  <c:v>0.72816800000000004</c:v>
                </c:pt>
                <c:pt idx="2574">
                  <c:v>0.72716400000000003</c:v>
                </c:pt>
                <c:pt idx="2575">
                  <c:v>0.72617500000000001</c:v>
                </c:pt>
                <c:pt idx="2576">
                  <c:v>0.72518300000000002</c:v>
                </c:pt>
                <c:pt idx="2577">
                  <c:v>0.72418700000000003</c:v>
                </c:pt>
                <c:pt idx="2578">
                  <c:v>0.72319</c:v>
                </c:pt>
                <c:pt idx="2579">
                  <c:v>0.72218300000000002</c:v>
                </c:pt>
                <c:pt idx="2580">
                  <c:v>0.72117699999999996</c:v>
                </c:pt>
                <c:pt idx="2581">
                  <c:v>0.72019599999999995</c:v>
                </c:pt>
                <c:pt idx="2582">
                  <c:v>0.71918199999999999</c:v>
                </c:pt>
                <c:pt idx="2583">
                  <c:v>0.71818099999999996</c:v>
                </c:pt>
                <c:pt idx="2584">
                  <c:v>0.71717799999999998</c:v>
                </c:pt>
                <c:pt idx="2585">
                  <c:v>0.71619500000000003</c:v>
                </c:pt>
                <c:pt idx="2586">
                  <c:v>0.71519999999999995</c:v>
                </c:pt>
                <c:pt idx="2587">
                  <c:v>0.71418300000000001</c:v>
                </c:pt>
                <c:pt idx="2588">
                  <c:v>0.71319500000000002</c:v>
                </c:pt>
                <c:pt idx="2589">
                  <c:v>0.71218099999999995</c:v>
                </c:pt>
                <c:pt idx="2590">
                  <c:v>0.71118899999999996</c:v>
                </c:pt>
                <c:pt idx="2591">
                  <c:v>0.71020399999999995</c:v>
                </c:pt>
                <c:pt idx="2592">
                  <c:v>0.70918800000000004</c:v>
                </c:pt>
                <c:pt idx="2593">
                  <c:v>0.70817699999999995</c:v>
                </c:pt>
                <c:pt idx="2594">
                  <c:v>0.70718499999999995</c:v>
                </c:pt>
                <c:pt idx="2595">
                  <c:v>0.70618800000000004</c:v>
                </c:pt>
                <c:pt idx="2596">
                  <c:v>0.70518000000000003</c:v>
                </c:pt>
                <c:pt idx="2597">
                  <c:v>0.70418700000000001</c:v>
                </c:pt>
                <c:pt idx="2598">
                  <c:v>0.70318700000000001</c:v>
                </c:pt>
                <c:pt idx="2599">
                  <c:v>0.70217799999999997</c:v>
                </c:pt>
                <c:pt idx="2600">
                  <c:v>0.70118100000000005</c:v>
                </c:pt>
                <c:pt idx="2601">
                  <c:v>0.70041200000000003</c:v>
                </c:pt>
                <c:pt idx="2602">
                  <c:v>0.70002799999999998</c:v>
                </c:pt>
                <c:pt idx="2603">
                  <c:v>0.70065</c:v>
                </c:pt>
                <c:pt idx="2604">
                  <c:v>0.70162000000000002</c:v>
                </c:pt>
                <c:pt idx="2605">
                  <c:v>0.70262500000000006</c:v>
                </c:pt>
                <c:pt idx="2606">
                  <c:v>0.70363299999999995</c:v>
                </c:pt>
                <c:pt idx="2607">
                  <c:v>0.70464199999999999</c:v>
                </c:pt>
                <c:pt idx="2608">
                  <c:v>0.70562000000000002</c:v>
                </c:pt>
                <c:pt idx="2609">
                  <c:v>0.706619</c:v>
                </c:pt>
                <c:pt idx="2610">
                  <c:v>0.70763900000000002</c:v>
                </c:pt>
                <c:pt idx="2611">
                  <c:v>0.70862899999999995</c:v>
                </c:pt>
                <c:pt idx="2612">
                  <c:v>0.70963399999999999</c:v>
                </c:pt>
                <c:pt idx="2613">
                  <c:v>0.710646</c:v>
                </c:pt>
                <c:pt idx="2614">
                  <c:v>0.71160000000000001</c:v>
                </c:pt>
                <c:pt idx="2615">
                  <c:v>0.71262999999999999</c:v>
                </c:pt>
                <c:pt idx="2616">
                  <c:v>0.71362599999999998</c:v>
                </c:pt>
                <c:pt idx="2617">
                  <c:v>0.714619</c:v>
                </c:pt>
                <c:pt idx="2618">
                  <c:v>0.71561799999999998</c:v>
                </c:pt>
                <c:pt idx="2619">
                  <c:v>0.71662400000000004</c:v>
                </c:pt>
                <c:pt idx="2620">
                  <c:v>0.71762400000000004</c:v>
                </c:pt>
                <c:pt idx="2621">
                  <c:v>0.718611</c:v>
                </c:pt>
                <c:pt idx="2622">
                  <c:v>0.71962800000000005</c:v>
                </c:pt>
                <c:pt idx="2623">
                  <c:v>0.72061399999999998</c:v>
                </c:pt>
                <c:pt idx="2624">
                  <c:v>0.72160899999999994</c:v>
                </c:pt>
                <c:pt idx="2625">
                  <c:v>0.72262000000000004</c:v>
                </c:pt>
                <c:pt idx="2626">
                  <c:v>0.72362199999999999</c:v>
                </c:pt>
                <c:pt idx="2627">
                  <c:v>0.72460899999999995</c:v>
                </c:pt>
                <c:pt idx="2628">
                  <c:v>0.72561600000000004</c:v>
                </c:pt>
                <c:pt idx="2629">
                  <c:v>0.72662199999999999</c:v>
                </c:pt>
                <c:pt idx="2630">
                  <c:v>0.72762800000000005</c:v>
                </c:pt>
                <c:pt idx="2631">
                  <c:v>0.72862000000000005</c:v>
                </c:pt>
                <c:pt idx="2632">
                  <c:v>0.72963500000000003</c:v>
                </c:pt>
                <c:pt idx="2633">
                  <c:v>0.73061299999999996</c:v>
                </c:pt>
                <c:pt idx="2634">
                  <c:v>0.73161900000000002</c:v>
                </c:pt>
                <c:pt idx="2635">
                  <c:v>0.73262099999999997</c:v>
                </c:pt>
                <c:pt idx="2636">
                  <c:v>0.73361200000000004</c:v>
                </c:pt>
                <c:pt idx="2637">
                  <c:v>0.73462000000000005</c:v>
                </c:pt>
                <c:pt idx="2638">
                  <c:v>0.73561699999999997</c:v>
                </c:pt>
                <c:pt idx="2639">
                  <c:v>0.73660400000000004</c:v>
                </c:pt>
                <c:pt idx="2640">
                  <c:v>0.73760099999999995</c:v>
                </c:pt>
                <c:pt idx="2641">
                  <c:v>0.73862399999999995</c:v>
                </c:pt>
                <c:pt idx="2642">
                  <c:v>0.73962600000000001</c:v>
                </c:pt>
                <c:pt idx="2643">
                  <c:v>0.74060899999999996</c:v>
                </c:pt>
                <c:pt idx="2644">
                  <c:v>0.74160899999999996</c:v>
                </c:pt>
                <c:pt idx="2645">
                  <c:v>0.74260899999999996</c:v>
                </c:pt>
                <c:pt idx="2646">
                  <c:v>0.74360899999999996</c:v>
                </c:pt>
                <c:pt idx="2647">
                  <c:v>0.74460499999999996</c:v>
                </c:pt>
                <c:pt idx="2648">
                  <c:v>0.74558400000000002</c:v>
                </c:pt>
                <c:pt idx="2649">
                  <c:v>0.74660499999999996</c:v>
                </c:pt>
                <c:pt idx="2650">
                  <c:v>0.74760599999999999</c:v>
                </c:pt>
                <c:pt idx="2651">
                  <c:v>0.748583</c:v>
                </c:pt>
                <c:pt idx="2652">
                  <c:v>0.74961199999999995</c:v>
                </c:pt>
                <c:pt idx="2653">
                  <c:v>0.75059600000000004</c:v>
                </c:pt>
                <c:pt idx="2654">
                  <c:v>0.75161999999999995</c:v>
                </c:pt>
                <c:pt idx="2655">
                  <c:v>0.75259799999999999</c:v>
                </c:pt>
                <c:pt idx="2656">
                  <c:v>0.75359900000000002</c:v>
                </c:pt>
                <c:pt idx="2657">
                  <c:v>0.75459799999999999</c:v>
                </c:pt>
                <c:pt idx="2658">
                  <c:v>0.75560099999999997</c:v>
                </c:pt>
                <c:pt idx="2659">
                  <c:v>0.75658899999999996</c:v>
                </c:pt>
                <c:pt idx="2660">
                  <c:v>0.75760700000000003</c:v>
                </c:pt>
                <c:pt idx="2661">
                  <c:v>0.75860399999999995</c:v>
                </c:pt>
                <c:pt idx="2662">
                  <c:v>0.75959200000000004</c:v>
                </c:pt>
                <c:pt idx="2663">
                  <c:v>0.760598</c:v>
                </c:pt>
                <c:pt idx="2664">
                  <c:v>0.76160499999999998</c:v>
                </c:pt>
                <c:pt idx="2665">
                  <c:v>0.76259299999999997</c:v>
                </c:pt>
                <c:pt idx="2666">
                  <c:v>0.76360600000000001</c:v>
                </c:pt>
                <c:pt idx="2667">
                  <c:v>0.76460799999999995</c:v>
                </c:pt>
                <c:pt idx="2668">
                  <c:v>0.765594</c:v>
                </c:pt>
                <c:pt idx="2669">
                  <c:v>0.76661100000000004</c:v>
                </c:pt>
                <c:pt idx="2670">
                  <c:v>0.76760099999999998</c:v>
                </c:pt>
                <c:pt idx="2671">
                  <c:v>0.76860499999999998</c:v>
                </c:pt>
                <c:pt idx="2672">
                  <c:v>0.76960799999999996</c:v>
                </c:pt>
                <c:pt idx="2673">
                  <c:v>0.77060499999999998</c:v>
                </c:pt>
                <c:pt idx="2674">
                  <c:v>0.77161599999999997</c:v>
                </c:pt>
                <c:pt idx="2675">
                  <c:v>0.77260899999999999</c:v>
                </c:pt>
                <c:pt idx="2676">
                  <c:v>0.77362900000000001</c:v>
                </c:pt>
                <c:pt idx="2677">
                  <c:v>0.77460200000000001</c:v>
                </c:pt>
                <c:pt idx="2678">
                  <c:v>0.775617</c:v>
                </c:pt>
                <c:pt idx="2679">
                  <c:v>0.77659800000000001</c:v>
                </c:pt>
                <c:pt idx="2680">
                  <c:v>0.77762500000000001</c:v>
                </c:pt>
                <c:pt idx="2681">
                  <c:v>0.778609</c:v>
                </c:pt>
                <c:pt idx="2682">
                  <c:v>0.77959699999999998</c:v>
                </c:pt>
                <c:pt idx="2683">
                  <c:v>0.78061400000000003</c:v>
                </c:pt>
                <c:pt idx="2684">
                  <c:v>0.78159699999999999</c:v>
                </c:pt>
                <c:pt idx="2685">
                  <c:v>0.78259400000000001</c:v>
                </c:pt>
                <c:pt idx="2686">
                  <c:v>0.78360399999999997</c:v>
                </c:pt>
                <c:pt idx="2687">
                  <c:v>0.78458700000000003</c:v>
                </c:pt>
                <c:pt idx="2688">
                  <c:v>0.78559900000000005</c:v>
                </c:pt>
                <c:pt idx="2689">
                  <c:v>0.78660399999999997</c:v>
                </c:pt>
                <c:pt idx="2690">
                  <c:v>0.78758600000000001</c:v>
                </c:pt>
                <c:pt idx="2691">
                  <c:v>0.78858799999999996</c:v>
                </c:pt>
                <c:pt idx="2692">
                  <c:v>0.78959599999999996</c:v>
                </c:pt>
                <c:pt idx="2693">
                  <c:v>0.79058300000000004</c:v>
                </c:pt>
                <c:pt idx="2694">
                  <c:v>0.79158600000000001</c:v>
                </c:pt>
                <c:pt idx="2695">
                  <c:v>0.79259999999999997</c:v>
                </c:pt>
                <c:pt idx="2696">
                  <c:v>0.79360600000000003</c:v>
                </c:pt>
                <c:pt idx="2697">
                  <c:v>0.79457800000000001</c:v>
                </c:pt>
                <c:pt idx="2698">
                  <c:v>0.79557800000000001</c:v>
                </c:pt>
                <c:pt idx="2699">
                  <c:v>0.79657999999999995</c:v>
                </c:pt>
                <c:pt idx="2700">
                  <c:v>0.79759400000000003</c:v>
                </c:pt>
                <c:pt idx="2701">
                  <c:v>0.79860299999999995</c:v>
                </c:pt>
                <c:pt idx="2702">
                  <c:v>0.79957900000000004</c:v>
                </c:pt>
                <c:pt idx="2703">
                  <c:v>0.80058399999999996</c:v>
                </c:pt>
                <c:pt idx="2704">
                  <c:v>0.80158200000000002</c:v>
                </c:pt>
                <c:pt idx="2705">
                  <c:v>0.802593</c:v>
                </c:pt>
                <c:pt idx="2706">
                  <c:v>0.80358799999999997</c:v>
                </c:pt>
                <c:pt idx="2707">
                  <c:v>0.80458700000000005</c:v>
                </c:pt>
                <c:pt idx="2708">
                  <c:v>0.80557500000000004</c:v>
                </c:pt>
                <c:pt idx="2709">
                  <c:v>0.80658200000000002</c:v>
                </c:pt>
                <c:pt idx="2710">
                  <c:v>0.80759499999999995</c:v>
                </c:pt>
                <c:pt idx="2711">
                  <c:v>0.80860100000000001</c:v>
                </c:pt>
                <c:pt idx="2712">
                  <c:v>0.80959400000000004</c:v>
                </c:pt>
                <c:pt idx="2713">
                  <c:v>0.81058699999999995</c:v>
                </c:pt>
                <c:pt idx="2714">
                  <c:v>0.81159300000000001</c:v>
                </c:pt>
                <c:pt idx="2715">
                  <c:v>0.81259000000000003</c:v>
                </c:pt>
                <c:pt idx="2716">
                  <c:v>0.81359599999999999</c:v>
                </c:pt>
                <c:pt idx="2717">
                  <c:v>0.81457900000000005</c:v>
                </c:pt>
                <c:pt idx="2718">
                  <c:v>0.81559099999999995</c:v>
                </c:pt>
                <c:pt idx="2719">
                  <c:v>0.81659499999999996</c:v>
                </c:pt>
                <c:pt idx="2720">
                  <c:v>0.81759599999999999</c:v>
                </c:pt>
                <c:pt idx="2721">
                  <c:v>0.81858299999999995</c:v>
                </c:pt>
                <c:pt idx="2722">
                  <c:v>0.81958299999999995</c:v>
                </c:pt>
                <c:pt idx="2723">
                  <c:v>0.82057599999999997</c:v>
                </c:pt>
                <c:pt idx="2724">
                  <c:v>0.82158299999999995</c:v>
                </c:pt>
                <c:pt idx="2725">
                  <c:v>0.82258299999999995</c:v>
                </c:pt>
                <c:pt idx="2726">
                  <c:v>0.823577</c:v>
                </c:pt>
                <c:pt idx="2727">
                  <c:v>0.82458500000000001</c:v>
                </c:pt>
                <c:pt idx="2728">
                  <c:v>0.82559499999999997</c:v>
                </c:pt>
                <c:pt idx="2729">
                  <c:v>0.82659899999999997</c:v>
                </c:pt>
                <c:pt idx="2730">
                  <c:v>0.82759300000000002</c:v>
                </c:pt>
                <c:pt idx="2731">
                  <c:v>0.82857099999999995</c:v>
                </c:pt>
                <c:pt idx="2732">
                  <c:v>0.82958500000000002</c:v>
                </c:pt>
                <c:pt idx="2733">
                  <c:v>0.83059499999999997</c:v>
                </c:pt>
                <c:pt idx="2734">
                  <c:v>0.83158500000000002</c:v>
                </c:pt>
                <c:pt idx="2735">
                  <c:v>0.83257899999999996</c:v>
                </c:pt>
                <c:pt idx="2736">
                  <c:v>0.833561</c:v>
                </c:pt>
                <c:pt idx="2737">
                  <c:v>0.83458500000000002</c:v>
                </c:pt>
                <c:pt idx="2738">
                  <c:v>0.83558299999999996</c:v>
                </c:pt>
                <c:pt idx="2739">
                  <c:v>0.83657700000000002</c:v>
                </c:pt>
                <c:pt idx="2740">
                  <c:v>0.83757199999999998</c:v>
                </c:pt>
                <c:pt idx="2741">
                  <c:v>0.83856600000000003</c:v>
                </c:pt>
                <c:pt idx="2742">
                  <c:v>0.83957400000000004</c:v>
                </c:pt>
                <c:pt idx="2743">
                  <c:v>0.840584</c:v>
                </c:pt>
                <c:pt idx="2744">
                  <c:v>0.84158100000000002</c:v>
                </c:pt>
                <c:pt idx="2745">
                  <c:v>0.84258299999999997</c:v>
                </c:pt>
                <c:pt idx="2746">
                  <c:v>0.84356699999999996</c:v>
                </c:pt>
                <c:pt idx="2747">
                  <c:v>0.84457300000000002</c:v>
                </c:pt>
                <c:pt idx="2748">
                  <c:v>0.84557099999999996</c:v>
                </c:pt>
                <c:pt idx="2749">
                  <c:v>0.84656299999999995</c:v>
                </c:pt>
                <c:pt idx="2750">
                  <c:v>0.84758900000000004</c:v>
                </c:pt>
                <c:pt idx="2751">
                  <c:v>0.848576</c:v>
                </c:pt>
                <c:pt idx="2752">
                  <c:v>0.84956799999999999</c:v>
                </c:pt>
                <c:pt idx="2753">
                  <c:v>0.85058699999999998</c:v>
                </c:pt>
                <c:pt idx="2754">
                  <c:v>0.85158400000000001</c:v>
                </c:pt>
                <c:pt idx="2755">
                  <c:v>0.85256299999999996</c:v>
                </c:pt>
                <c:pt idx="2756">
                  <c:v>0.85358500000000004</c:v>
                </c:pt>
                <c:pt idx="2757">
                  <c:v>0.85456799999999999</c:v>
                </c:pt>
                <c:pt idx="2758">
                  <c:v>0.85557499999999997</c:v>
                </c:pt>
                <c:pt idx="2759">
                  <c:v>0.85658000000000001</c:v>
                </c:pt>
                <c:pt idx="2760">
                  <c:v>0.85756200000000005</c:v>
                </c:pt>
                <c:pt idx="2761">
                  <c:v>0.85855400000000004</c:v>
                </c:pt>
                <c:pt idx="2762">
                  <c:v>0.85956999999999995</c:v>
                </c:pt>
                <c:pt idx="2763">
                  <c:v>0.86057099999999997</c:v>
                </c:pt>
                <c:pt idx="2764">
                  <c:v>0.86158599999999996</c:v>
                </c:pt>
                <c:pt idx="2765">
                  <c:v>0.86258999999999997</c:v>
                </c:pt>
                <c:pt idx="2766">
                  <c:v>0.86359600000000003</c:v>
                </c:pt>
                <c:pt idx="2767">
                  <c:v>0.86458000000000002</c:v>
                </c:pt>
                <c:pt idx="2768">
                  <c:v>0.86558599999999997</c:v>
                </c:pt>
                <c:pt idx="2769">
                  <c:v>0.86658999999999997</c:v>
                </c:pt>
                <c:pt idx="2770">
                  <c:v>0.86758599999999997</c:v>
                </c:pt>
                <c:pt idx="2771">
                  <c:v>0.86859600000000003</c:v>
                </c:pt>
                <c:pt idx="2772">
                  <c:v>0.86958000000000002</c:v>
                </c:pt>
                <c:pt idx="2773">
                  <c:v>0.87059699999999995</c:v>
                </c:pt>
                <c:pt idx="2774">
                  <c:v>0.87158500000000005</c:v>
                </c:pt>
                <c:pt idx="2775">
                  <c:v>0.87256900000000004</c:v>
                </c:pt>
                <c:pt idx="2776">
                  <c:v>0.87357099999999999</c:v>
                </c:pt>
                <c:pt idx="2777">
                  <c:v>0.87458899999999995</c:v>
                </c:pt>
                <c:pt idx="2778">
                  <c:v>0.87558800000000003</c:v>
                </c:pt>
                <c:pt idx="2779">
                  <c:v>0.87658499999999995</c:v>
                </c:pt>
                <c:pt idx="2780">
                  <c:v>0.87759500000000001</c:v>
                </c:pt>
                <c:pt idx="2781">
                  <c:v>0.87859500000000001</c:v>
                </c:pt>
                <c:pt idx="2782">
                  <c:v>0.87959100000000001</c:v>
                </c:pt>
                <c:pt idx="2783">
                  <c:v>0.88059600000000005</c:v>
                </c:pt>
                <c:pt idx="2784">
                  <c:v>0.88159900000000002</c:v>
                </c:pt>
                <c:pt idx="2785">
                  <c:v>0.88258099999999995</c:v>
                </c:pt>
                <c:pt idx="2786">
                  <c:v>0.88357600000000003</c:v>
                </c:pt>
                <c:pt idx="2787">
                  <c:v>0.88458000000000003</c:v>
                </c:pt>
                <c:pt idx="2788">
                  <c:v>0.88557799999999998</c:v>
                </c:pt>
                <c:pt idx="2789">
                  <c:v>0.88658099999999995</c:v>
                </c:pt>
                <c:pt idx="2790">
                  <c:v>0.88756800000000002</c:v>
                </c:pt>
                <c:pt idx="2791">
                  <c:v>0.888575</c:v>
                </c:pt>
                <c:pt idx="2792">
                  <c:v>0.88957799999999998</c:v>
                </c:pt>
                <c:pt idx="2793">
                  <c:v>0.89058400000000004</c:v>
                </c:pt>
                <c:pt idx="2794">
                  <c:v>0.89158899999999996</c:v>
                </c:pt>
                <c:pt idx="2795">
                  <c:v>0.89258499999999996</c:v>
                </c:pt>
                <c:pt idx="2796">
                  <c:v>0.89358000000000004</c:v>
                </c:pt>
                <c:pt idx="2797">
                  <c:v>0.89459100000000003</c:v>
                </c:pt>
                <c:pt idx="2798">
                  <c:v>0.89557600000000004</c:v>
                </c:pt>
                <c:pt idx="2799">
                  <c:v>0.89658599999999999</c:v>
                </c:pt>
                <c:pt idx="2800">
                  <c:v>0.89757299999999995</c:v>
                </c:pt>
                <c:pt idx="2801">
                  <c:v>0.89855700000000005</c:v>
                </c:pt>
                <c:pt idx="2802">
                  <c:v>0.89958400000000005</c:v>
                </c:pt>
                <c:pt idx="2803">
                  <c:v>0.90058499999999997</c:v>
                </c:pt>
                <c:pt idx="2804">
                  <c:v>0.90156199999999997</c:v>
                </c:pt>
                <c:pt idx="2805">
                  <c:v>0.902586</c:v>
                </c:pt>
                <c:pt idx="2806">
                  <c:v>0.90356599999999998</c:v>
                </c:pt>
                <c:pt idx="2807">
                  <c:v>0.90454999999999997</c:v>
                </c:pt>
                <c:pt idx="2808">
                  <c:v>0.90557699999999997</c:v>
                </c:pt>
                <c:pt idx="2809">
                  <c:v>0.90656700000000001</c:v>
                </c:pt>
                <c:pt idx="2810">
                  <c:v>0.90756999999999999</c:v>
                </c:pt>
                <c:pt idx="2811">
                  <c:v>0.90856700000000001</c:v>
                </c:pt>
                <c:pt idx="2812">
                  <c:v>0.90956300000000001</c:v>
                </c:pt>
                <c:pt idx="2813">
                  <c:v>0.91057900000000003</c:v>
                </c:pt>
                <c:pt idx="2814">
                  <c:v>0.91157200000000005</c:v>
                </c:pt>
                <c:pt idx="2815">
                  <c:v>0.91257699999999997</c:v>
                </c:pt>
                <c:pt idx="2816">
                  <c:v>0.91359199999999996</c:v>
                </c:pt>
                <c:pt idx="2817">
                  <c:v>0.91457200000000005</c:v>
                </c:pt>
                <c:pt idx="2818">
                  <c:v>0.91558600000000001</c:v>
                </c:pt>
                <c:pt idx="2819">
                  <c:v>0.91656099999999996</c:v>
                </c:pt>
                <c:pt idx="2820">
                  <c:v>0.91756499999999996</c:v>
                </c:pt>
                <c:pt idx="2821">
                  <c:v>0.91858300000000004</c:v>
                </c:pt>
                <c:pt idx="2822">
                  <c:v>0.91956700000000002</c:v>
                </c:pt>
                <c:pt idx="2823">
                  <c:v>0.92059199999999997</c:v>
                </c:pt>
                <c:pt idx="2824">
                  <c:v>0.92157500000000003</c:v>
                </c:pt>
                <c:pt idx="2825">
                  <c:v>0.92257599999999995</c:v>
                </c:pt>
                <c:pt idx="2826">
                  <c:v>0.92358899999999999</c:v>
                </c:pt>
                <c:pt idx="2827">
                  <c:v>0.92459199999999997</c:v>
                </c:pt>
                <c:pt idx="2828">
                  <c:v>0.92558799999999997</c:v>
                </c:pt>
                <c:pt idx="2829">
                  <c:v>0.92659000000000002</c:v>
                </c:pt>
                <c:pt idx="2830">
                  <c:v>0.92758399999999996</c:v>
                </c:pt>
                <c:pt idx="2831">
                  <c:v>0.92858099999999999</c:v>
                </c:pt>
                <c:pt idx="2832">
                  <c:v>0.929593</c:v>
                </c:pt>
                <c:pt idx="2833">
                  <c:v>0.93059099999999995</c:v>
                </c:pt>
                <c:pt idx="2834">
                  <c:v>0.93158300000000005</c:v>
                </c:pt>
                <c:pt idx="2835">
                  <c:v>0.93258099999999999</c:v>
                </c:pt>
                <c:pt idx="2836">
                  <c:v>0.93357100000000004</c:v>
                </c:pt>
                <c:pt idx="2837">
                  <c:v>0.93457800000000002</c:v>
                </c:pt>
                <c:pt idx="2838">
                  <c:v>0.93557999999999997</c:v>
                </c:pt>
                <c:pt idx="2839">
                  <c:v>0.93657699999999999</c:v>
                </c:pt>
                <c:pt idx="2840">
                  <c:v>0.93757299999999999</c:v>
                </c:pt>
                <c:pt idx="2841">
                  <c:v>0.93855699999999997</c:v>
                </c:pt>
                <c:pt idx="2842">
                  <c:v>0.93955599999999995</c:v>
                </c:pt>
                <c:pt idx="2843">
                  <c:v>0.94056200000000001</c:v>
                </c:pt>
                <c:pt idx="2844">
                  <c:v>0.94154700000000002</c:v>
                </c:pt>
                <c:pt idx="2845">
                  <c:v>0.94255699999999998</c:v>
                </c:pt>
                <c:pt idx="2846">
                  <c:v>0.943573</c:v>
                </c:pt>
                <c:pt idx="2847">
                  <c:v>0.94456099999999998</c:v>
                </c:pt>
                <c:pt idx="2848">
                  <c:v>0.94556799999999996</c:v>
                </c:pt>
                <c:pt idx="2849">
                  <c:v>0.94656899999999999</c:v>
                </c:pt>
                <c:pt idx="2850">
                  <c:v>0.94755299999999998</c:v>
                </c:pt>
                <c:pt idx="2851">
                  <c:v>0.94856700000000005</c:v>
                </c:pt>
                <c:pt idx="2852">
                  <c:v>0.94957000000000003</c:v>
                </c:pt>
                <c:pt idx="2853">
                  <c:v>0.95057599999999998</c:v>
                </c:pt>
                <c:pt idx="2854">
                  <c:v>0.951573</c:v>
                </c:pt>
                <c:pt idx="2855">
                  <c:v>0.95255400000000001</c:v>
                </c:pt>
                <c:pt idx="2856">
                  <c:v>0.95358399999999999</c:v>
                </c:pt>
                <c:pt idx="2857">
                  <c:v>0.95457999999999998</c:v>
                </c:pt>
                <c:pt idx="2858">
                  <c:v>0.95556300000000005</c:v>
                </c:pt>
                <c:pt idx="2859">
                  <c:v>0.95656699999999995</c:v>
                </c:pt>
                <c:pt idx="2860">
                  <c:v>0.95757199999999998</c:v>
                </c:pt>
                <c:pt idx="2861">
                  <c:v>0.95857899999999996</c:v>
                </c:pt>
                <c:pt idx="2862">
                  <c:v>0.95957099999999995</c:v>
                </c:pt>
                <c:pt idx="2863">
                  <c:v>0.96057800000000004</c:v>
                </c:pt>
                <c:pt idx="2864">
                  <c:v>0.96156600000000003</c:v>
                </c:pt>
                <c:pt idx="2865">
                  <c:v>0.96256699999999995</c:v>
                </c:pt>
                <c:pt idx="2866">
                  <c:v>0.96357899999999996</c:v>
                </c:pt>
                <c:pt idx="2867">
                  <c:v>0.96457899999999996</c:v>
                </c:pt>
                <c:pt idx="2868">
                  <c:v>0.96557300000000001</c:v>
                </c:pt>
                <c:pt idx="2869">
                  <c:v>0.96656299999999995</c:v>
                </c:pt>
                <c:pt idx="2870">
                  <c:v>0.96758100000000002</c:v>
                </c:pt>
                <c:pt idx="2871">
                  <c:v>0.96857099999999996</c:v>
                </c:pt>
                <c:pt idx="2872">
                  <c:v>0.96958</c:v>
                </c:pt>
                <c:pt idx="2873">
                  <c:v>0.97055899999999995</c:v>
                </c:pt>
                <c:pt idx="2874">
                  <c:v>0.971557</c:v>
                </c:pt>
                <c:pt idx="2875">
                  <c:v>0.97257300000000002</c:v>
                </c:pt>
                <c:pt idx="2876">
                  <c:v>0.97356200000000004</c:v>
                </c:pt>
                <c:pt idx="2877">
                  <c:v>0.97455499999999995</c:v>
                </c:pt>
                <c:pt idx="2878">
                  <c:v>0.97557899999999997</c:v>
                </c:pt>
                <c:pt idx="2879">
                  <c:v>0.97657099999999997</c:v>
                </c:pt>
                <c:pt idx="2880">
                  <c:v>0.97756200000000004</c:v>
                </c:pt>
                <c:pt idx="2881">
                  <c:v>0.97857899999999998</c:v>
                </c:pt>
                <c:pt idx="2882">
                  <c:v>0.97956299999999996</c:v>
                </c:pt>
                <c:pt idx="2883">
                  <c:v>0.980568</c:v>
                </c:pt>
                <c:pt idx="2884">
                  <c:v>0.98157300000000003</c:v>
                </c:pt>
                <c:pt idx="2885">
                  <c:v>0.982572</c:v>
                </c:pt>
                <c:pt idx="2886">
                  <c:v>0.98356399999999999</c:v>
                </c:pt>
                <c:pt idx="2887">
                  <c:v>0.98455999999999999</c:v>
                </c:pt>
                <c:pt idx="2888">
                  <c:v>0.98556600000000005</c:v>
                </c:pt>
                <c:pt idx="2889">
                  <c:v>0.98656500000000003</c:v>
                </c:pt>
                <c:pt idx="2890">
                  <c:v>0.98757799999999996</c:v>
                </c:pt>
                <c:pt idx="2891">
                  <c:v>0.98858100000000004</c:v>
                </c:pt>
                <c:pt idx="2892">
                  <c:v>0.98956299999999997</c:v>
                </c:pt>
                <c:pt idx="2893">
                  <c:v>0.99057300000000004</c:v>
                </c:pt>
                <c:pt idx="2894">
                  <c:v>0.99157700000000004</c:v>
                </c:pt>
                <c:pt idx="2895">
                  <c:v>0.99259500000000001</c:v>
                </c:pt>
                <c:pt idx="2896">
                  <c:v>0.99357200000000001</c:v>
                </c:pt>
                <c:pt idx="2897">
                  <c:v>0.99456999999999995</c:v>
                </c:pt>
                <c:pt idx="2898">
                  <c:v>0.995587</c:v>
                </c:pt>
                <c:pt idx="2899">
                  <c:v>0.996583</c:v>
                </c:pt>
                <c:pt idx="2900">
                  <c:v>0.99757700000000005</c:v>
                </c:pt>
                <c:pt idx="2901">
                  <c:v>0.99855099999999997</c:v>
                </c:pt>
                <c:pt idx="2902">
                  <c:v>0.99955499999999997</c:v>
                </c:pt>
                <c:pt idx="2903">
                  <c:v>1.0005599999999999</c:v>
                </c:pt>
                <c:pt idx="2904">
                  <c:v>1.0015700000000001</c:v>
                </c:pt>
                <c:pt idx="2905">
                  <c:v>1.0025900000000001</c:v>
                </c:pt>
                <c:pt idx="2906">
                  <c:v>1.0035700000000001</c:v>
                </c:pt>
                <c:pt idx="2907">
                  <c:v>1.00457</c:v>
                </c:pt>
                <c:pt idx="2908">
                  <c:v>1.0055799999999999</c:v>
                </c:pt>
                <c:pt idx="2909">
                  <c:v>1.0065599999999999</c:v>
                </c:pt>
                <c:pt idx="2910">
                  <c:v>1.00759</c:v>
                </c:pt>
                <c:pt idx="2911">
                  <c:v>1.00858</c:v>
                </c:pt>
                <c:pt idx="2912">
                  <c:v>1.0095700000000001</c:v>
                </c:pt>
                <c:pt idx="2913">
                  <c:v>1.01057</c:v>
                </c:pt>
                <c:pt idx="2914">
                  <c:v>1.01156</c:v>
                </c:pt>
                <c:pt idx="2915">
                  <c:v>1.01257</c:v>
                </c:pt>
                <c:pt idx="2916">
                  <c:v>1.0135700000000001</c:v>
                </c:pt>
                <c:pt idx="2917">
                  <c:v>1.0145500000000001</c:v>
                </c:pt>
                <c:pt idx="2918">
                  <c:v>1.0155700000000001</c:v>
                </c:pt>
                <c:pt idx="2919">
                  <c:v>1.01657</c:v>
                </c:pt>
                <c:pt idx="2920">
                  <c:v>1.0175700000000001</c:v>
                </c:pt>
                <c:pt idx="2921">
                  <c:v>1.01857</c:v>
                </c:pt>
                <c:pt idx="2922">
                  <c:v>1.0195700000000001</c:v>
                </c:pt>
                <c:pt idx="2923">
                  <c:v>1.02057</c:v>
                </c:pt>
                <c:pt idx="2924">
                  <c:v>1.0215700000000001</c:v>
                </c:pt>
                <c:pt idx="2925">
                  <c:v>1.02257</c:v>
                </c:pt>
                <c:pt idx="2926">
                  <c:v>1.0235700000000001</c:v>
                </c:pt>
                <c:pt idx="2927">
                  <c:v>1.02457</c:v>
                </c:pt>
                <c:pt idx="2928">
                  <c:v>1.0255799999999999</c:v>
                </c:pt>
                <c:pt idx="2929">
                  <c:v>1.02658</c:v>
                </c:pt>
                <c:pt idx="2930">
                  <c:v>1.0275799999999999</c:v>
                </c:pt>
                <c:pt idx="2931">
                  <c:v>1.0285599999999999</c:v>
                </c:pt>
                <c:pt idx="2932">
                  <c:v>1.0295700000000001</c:v>
                </c:pt>
                <c:pt idx="2933">
                  <c:v>1.03057</c:v>
                </c:pt>
                <c:pt idx="2934">
                  <c:v>1.03156</c:v>
                </c:pt>
                <c:pt idx="2935">
                  <c:v>1.0325800000000001</c:v>
                </c:pt>
                <c:pt idx="2936">
                  <c:v>1.0335700000000001</c:v>
                </c:pt>
                <c:pt idx="2937">
                  <c:v>1.0345800000000001</c:v>
                </c:pt>
                <c:pt idx="2938">
                  <c:v>1.0355799999999999</c:v>
                </c:pt>
                <c:pt idx="2939">
                  <c:v>1.0365800000000001</c:v>
                </c:pt>
                <c:pt idx="2940">
                  <c:v>1.0375700000000001</c:v>
                </c:pt>
                <c:pt idx="2941">
                  <c:v>1.03857</c:v>
                </c:pt>
                <c:pt idx="2942">
                  <c:v>1.0395700000000001</c:v>
                </c:pt>
                <c:pt idx="2943">
                  <c:v>1.04057</c:v>
                </c:pt>
                <c:pt idx="2944">
                  <c:v>1.04156</c:v>
                </c:pt>
                <c:pt idx="2945">
                  <c:v>1.0425599999999999</c:v>
                </c:pt>
                <c:pt idx="2946">
                  <c:v>1.0435700000000001</c:v>
                </c:pt>
                <c:pt idx="2947">
                  <c:v>1.04457</c:v>
                </c:pt>
                <c:pt idx="2948">
                  <c:v>1.0455700000000001</c:v>
                </c:pt>
                <c:pt idx="2949">
                  <c:v>1.0465800000000001</c:v>
                </c:pt>
                <c:pt idx="2950">
                  <c:v>1.04758</c:v>
                </c:pt>
                <c:pt idx="2951">
                  <c:v>1.04857</c:v>
                </c:pt>
                <c:pt idx="2952">
                  <c:v>1.0495699999999999</c:v>
                </c:pt>
                <c:pt idx="2953">
                  <c:v>1.05057</c:v>
                </c:pt>
                <c:pt idx="2954">
                  <c:v>1.05159</c:v>
                </c:pt>
                <c:pt idx="2955">
                  <c:v>1.05257</c:v>
                </c:pt>
                <c:pt idx="2956">
                  <c:v>1.0535600000000001</c:v>
                </c:pt>
                <c:pt idx="2957">
                  <c:v>1.0545500000000001</c:v>
                </c:pt>
                <c:pt idx="2958">
                  <c:v>1.0555699999999999</c:v>
                </c:pt>
                <c:pt idx="2959">
                  <c:v>1.0565800000000001</c:v>
                </c:pt>
                <c:pt idx="2960">
                  <c:v>1.0575600000000001</c:v>
                </c:pt>
                <c:pt idx="2961">
                  <c:v>1.05857</c:v>
                </c:pt>
                <c:pt idx="2962">
                  <c:v>1.0595600000000001</c:v>
                </c:pt>
                <c:pt idx="2963">
                  <c:v>1.06057</c:v>
                </c:pt>
                <c:pt idx="2964">
                  <c:v>1.06158</c:v>
                </c:pt>
                <c:pt idx="2965">
                  <c:v>1.06257</c:v>
                </c:pt>
                <c:pt idx="2966">
                  <c:v>1.0635699999999999</c:v>
                </c:pt>
                <c:pt idx="2967">
                  <c:v>1.0645800000000001</c:v>
                </c:pt>
                <c:pt idx="2968">
                  <c:v>1.0655600000000001</c:v>
                </c:pt>
                <c:pt idx="2969">
                  <c:v>1.06656</c:v>
                </c:pt>
                <c:pt idx="2970">
                  <c:v>1.0675699999999999</c:v>
                </c:pt>
                <c:pt idx="2971">
                  <c:v>1.06857</c:v>
                </c:pt>
                <c:pt idx="2972">
                  <c:v>1.06958</c:v>
                </c:pt>
                <c:pt idx="2973">
                  <c:v>1.0705899999999999</c:v>
                </c:pt>
                <c:pt idx="2974">
                  <c:v>1.07158</c:v>
                </c:pt>
                <c:pt idx="2975">
                  <c:v>1.07256</c:v>
                </c:pt>
                <c:pt idx="2976">
                  <c:v>1.0735600000000001</c:v>
                </c:pt>
                <c:pt idx="2977">
                  <c:v>1.0745899999999999</c:v>
                </c:pt>
                <c:pt idx="2978">
                  <c:v>1.0755600000000001</c:v>
                </c:pt>
                <c:pt idx="2979">
                  <c:v>1.07657</c:v>
                </c:pt>
                <c:pt idx="2980">
                  <c:v>1.0775600000000001</c:v>
                </c:pt>
                <c:pt idx="2981">
                  <c:v>1.07856</c:v>
                </c:pt>
                <c:pt idx="2982">
                  <c:v>1.0795699999999999</c:v>
                </c:pt>
                <c:pt idx="2983">
                  <c:v>1.08056</c:v>
                </c:pt>
                <c:pt idx="2984">
                  <c:v>1.0815600000000001</c:v>
                </c:pt>
                <c:pt idx="2985">
                  <c:v>1.08256</c:v>
                </c:pt>
                <c:pt idx="2986">
                  <c:v>1.0835600000000001</c:v>
                </c:pt>
                <c:pt idx="2987">
                  <c:v>1.0845499999999999</c:v>
                </c:pt>
                <c:pt idx="2988">
                  <c:v>1.0855600000000001</c:v>
                </c:pt>
                <c:pt idx="2989">
                  <c:v>1.0865800000000001</c:v>
                </c:pt>
                <c:pt idx="2990">
                  <c:v>1.08755</c:v>
                </c:pt>
                <c:pt idx="2991">
                  <c:v>1.08857</c:v>
                </c:pt>
                <c:pt idx="2992">
                  <c:v>1.08958</c:v>
                </c:pt>
                <c:pt idx="2993">
                  <c:v>1.09057</c:v>
                </c:pt>
                <c:pt idx="2994">
                  <c:v>1.0915699999999999</c:v>
                </c:pt>
                <c:pt idx="2995">
                  <c:v>1.09257</c:v>
                </c:pt>
                <c:pt idx="2996">
                  <c:v>1.0935699999999999</c:v>
                </c:pt>
                <c:pt idx="2997">
                  <c:v>1.0945499999999999</c:v>
                </c:pt>
                <c:pt idx="2998">
                  <c:v>1.0955600000000001</c:v>
                </c:pt>
                <c:pt idx="2999">
                  <c:v>1.09656</c:v>
                </c:pt>
                <c:pt idx="3000">
                  <c:v>1.09755</c:v>
                </c:pt>
                <c:pt idx="3001">
                  <c:v>1.0985499999999999</c:v>
                </c:pt>
                <c:pt idx="3002">
                  <c:v>1.0995600000000001</c:v>
                </c:pt>
                <c:pt idx="3003">
                  <c:v>1.1005400000000001</c:v>
                </c:pt>
                <c:pt idx="3004">
                  <c:v>1.1015699999999999</c:v>
                </c:pt>
                <c:pt idx="3005">
                  <c:v>1.10256</c:v>
                </c:pt>
                <c:pt idx="3006">
                  <c:v>1.1035600000000001</c:v>
                </c:pt>
                <c:pt idx="3007">
                  <c:v>1.10456</c:v>
                </c:pt>
                <c:pt idx="3008">
                  <c:v>1.10555</c:v>
                </c:pt>
                <c:pt idx="3009">
                  <c:v>1.10656</c:v>
                </c:pt>
                <c:pt idx="3010">
                  <c:v>1.10754</c:v>
                </c:pt>
                <c:pt idx="3011">
                  <c:v>1.1085400000000001</c:v>
                </c:pt>
                <c:pt idx="3012">
                  <c:v>1.1095600000000001</c:v>
                </c:pt>
                <c:pt idx="3013">
                  <c:v>1.11056</c:v>
                </c:pt>
                <c:pt idx="3014">
                  <c:v>1.11155</c:v>
                </c:pt>
                <c:pt idx="3015">
                  <c:v>1.1125700000000001</c:v>
                </c:pt>
                <c:pt idx="3016">
                  <c:v>1.11355</c:v>
                </c:pt>
                <c:pt idx="3017">
                  <c:v>1.1145499999999999</c:v>
                </c:pt>
                <c:pt idx="3018">
                  <c:v>1.11555</c:v>
                </c:pt>
                <c:pt idx="3019">
                  <c:v>1.11656</c:v>
                </c:pt>
                <c:pt idx="3020">
                  <c:v>1.11754</c:v>
                </c:pt>
                <c:pt idx="3021">
                  <c:v>1.1185499999999999</c:v>
                </c:pt>
                <c:pt idx="3022">
                  <c:v>1.11955</c:v>
                </c:pt>
                <c:pt idx="3023">
                  <c:v>1.12056</c:v>
                </c:pt>
                <c:pt idx="3024">
                  <c:v>1.1215599999999999</c:v>
                </c:pt>
                <c:pt idx="3025">
                  <c:v>1.12256</c:v>
                </c:pt>
                <c:pt idx="3026">
                  <c:v>1.12355</c:v>
                </c:pt>
                <c:pt idx="3027">
                  <c:v>1.1245700000000001</c:v>
                </c:pt>
                <c:pt idx="3028">
                  <c:v>1.12557</c:v>
                </c:pt>
                <c:pt idx="3029">
                  <c:v>1.12656</c:v>
                </c:pt>
                <c:pt idx="3030">
                  <c:v>1.1275500000000001</c:v>
                </c:pt>
                <c:pt idx="3031">
                  <c:v>1.1285499999999999</c:v>
                </c:pt>
                <c:pt idx="3032">
                  <c:v>1.12958</c:v>
                </c:pt>
                <c:pt idx="3033">
                  <c:v>1.1305700000000001</c:v>
                </c:pt>
                <c:pt idx="3034">
                  <c:v>1.1315500000000001</c:v>
                </c:pt>
                <c:pt idx="3035">
                  <c:v>1.1325499999999999</c:v>
                </c:pt>
                <c:pt idx="3036">
                  <c:v>1.13354</c:v>
                </c:pt>
                <c:pt idx="3037">
                  <c:v>1.1345400000000001</c:v>
                </c:pt>
                <c:pt idx="3038">
                  <c:v>1.13557</c:v>
                </c:pt>
                <c:pt idx="3039">
                  <c:v>1.13653</c:v>
                </c:pt>
                <c:pt idx="3040">
                  <c:v>1.1375599999999999</c:v>
                </c:pt>
                <c:pt idx="3041">
                  <c:v>1.13855</c:v>
                </c:pt>
                <c:pt idx="3042">
                  <c:v>1.1395599999999999</c:v>
                </c:pt>
                <c:pt idx="3043">
                  <c:v>1.14055</c:v>
                </c:pt>
                <c:pt idx="3044">
                  <c:v>1.1415500000000001</c:v>
                </c:pt>
                <c:pt idx="3045">
                  <c:v>1.1425399999999999</c:v>
                </c:pt>
                <c:pt idx="3046">
                  <c:v>1.14354</c:v>
                </c:pt>
                <c:pt idx="3047">
                  <c:v>1.1445399999999999</c:v>
                </c:pt>
                <c:pt idx="3048">
                  <c:v>1.1455500000000001</c:v>
                </c:pt>
                <c:pt idx="3049">
                  <c:v>1.1465399999999999</c:v>
                </c:pt>
                <c:pt idx="3050">
                  <c:v>1.14754</c:v>
                </c:pt>
                <c:pt idx="3051">
                  <c:v>1.14855</c:v>
                </c:pt>
                <c:pt idx="3052">
                  <c:v>1.1495500000000001</c:v>
                </c:pt>
                <c:pt idx="3053">
                  <c:v>1.15055</c:v>
                </c:pt>
                <c:pt idx="3054">
                  <c:v>1.1515500000000001</c:v>
                </c:pt>
                <c:pt idx="3055">
                  <c:v>1.1525399999999999</c:v>
                </c:pt>
                <c:pt idx="3056">
                  <c:v>1.15354</c:v>
                </c:pt>
                <c:pt idx="3057">
                  <c:v>1.15455</c:v>
                </c:pt>
                <c:pt idx="3058">
                  <c:v>1.1555500000000001</c:v>
                </c:pt>
                <c:pt idx="3059">
                  <c:v>1.15655</c:v>
                </c:pt>
                <c:pt idx="3060">
                  <c:v>1.15754</c:v>
                </c:pt>
                <c:pt idx="3061">
                  <c:v>1.1585300000000001</c:v>
                </c:pt>
                <c:pt idx="3062">
                  <c:v>1.15954</c:v>
                </c:pt>
                <c:pt idx="3063">
                  <c:v>1.1605399999999999</c:v>
                </c:pt>
                <c:pt idx="3064">
                  <c:v>1.16154</c:v>
                </c:pt>
                <c:pt idx="3065">
                  <c:v>1.1625399999999999</c:v>
                </c:pt>
                <c:pt idx="3066">
                  <c:v>1.1635500000000001</c:v>
                </c:pt>
                <c:pt idx="3067">
                  <c:v>1.16455</c:v>
                </c:pt>
                <c:pt idx="3068">
                  <c:v>1.16553</c:v>
                </c:pt>
                <c:pt idx="3069">
                  <c:v>1.16655</c:v>
                </c:pt>
                <c:pt idx="3070">
                  <c:v>1.16753</c:v>
                </c:pt>
                <c:pt idx="3071">
                  <c:v>1.16855</c:v>
                </c:pt>
                <c:pt idx="3072">
                  <c:v>1.1695199999999999</c:v>
                </c:pt>
                <c:pt idx="3073">
                  <c:v>1.1705300000000001</c:v>
                </c:pt>
                <c:pt idx="3074">
                  <c:v>1.17153</c:v>
                </c:pt>
                <c:pt idx="3075">
                  <c:v>1.1725399999999999</c:v>
                </c:pt>
                <c:pt idx="3076">
                  <c:v>1.17353</c:v>
                </c:pt>
                <c:pt idx="3077">
                  <c:v>1.1745399999999999</c:v>
                </c:pt>
                <c:pt idx="3078">
                  <c:v>1.17553</c:v>
                </c:pt>
                <c:pt idx="3079">
                  <c:v>1.17652</c:v>
                </c:pt>
                <c:pt idx="3080">
                  <c:v>1.1775199999999999</c:v>
                </c:pt>
                <c:pt idx="3081">
                  <c:v>1.1785300000000001</c:v>
                </c:pt>
                <c:pt idx="3082">
                  <c:v>1.1795199999999999</c:v>
                </c:pt>
                <c:pt idx="3083">
                  <c:v>1.1805099999999999</c:v>
                </c:pt>
                <c:pt idx="3084">
                  <c:v>1.1815199999999999</c:v>
                </c:pt>
                <c:pt idx="3085">
                  <c:v>1.1825300000000001</c:v>
                </c:pt>
                <c:pt idx="3086">
                  <c:v>1.1835199999999999</c:v>
                </c:pt>
                <c:pt idx="3087">
                  <c:v>1.1845399999999999</c:v>
                </c:pt>
                <c:pt idx="3088">
                  <c:v>1.1855199999999999</c:v>
                </c:pt>
                <c:pt idx="3089">
                  <c:v>1.1865300000000001</c:v>
                </c:pt>
                <c:pt idx="3090">
                  <c:v>1.1875500000000001</c:v>
                </c:pt>
                <c:pt idx="3091">
                  <c:v>1.1885399999999999</c:v>
                </c:pt>
                <c:pt idx="3092">
                  <c:v>1.18954</c:v>
                </c:pt>
                <c:pt idx="3093">
                  <c:v>1.19052</c:v>
                </c:pt>
                <c:pt idx="3094">
                  <c:v>1.19154</c:v>
                </c:pt>
                <c:pt idx="3095">
                  <c:v>1.1925300000000001</c:v>
                </c:pt>
                <c:pt idx="3096">
                  <c:v>1.19353</c:v>
                </c:pt>
                <c:pt idx="3097">
                  <c:v>1.19452</c:v>
                </c:pt>
                <c:pt idx="3098">
                  <c:v>1.19554</c:v>
                </c:pt>
                <c:pt idx="3099">
                  <c:v>1.1965399999999999</c:v>
                </c:pt>
                <c:pt idx="3100">
                  <c:v>1.19753</c:v>
                </c:pt>
                <c:pt idx="3101">
                  <c:v>1.1985300000000001</c:v>
                </c:pt>
                <c:pt idx="3102">
                  <c:v>1.19953</c:v>
                </c:pt>
                <c:pt idx="3103">
                  <c:v>1.2005300000000001</c:v>
                </c:pt>
                <c:pt idx="3104">
                  <c:v>1.20153</c:v>
                </c:pt>
                <c:pt idx="3105">
                  <c:v>1.20252</c:v>
                </c:pt>
                <c:pt idx="3106">
                  <c:v>1.20353</c:v>
                </c:pt>
                <c:pt idx="3107">
                  <c:v>1.20452</c:v>
                </c:pt>
                <c:pt idx="3108">
                  <c:v>1.20553</c:v>
                </c:pt>
                <c:pt idx="3109">
                  <c:v>1.20651</c:v>
                </c:pt>
                <c:pt idx="3110">
                  <c:v>1.2075199999999999</c:v>
                </c:pt>
                <c:pt idx="3111">
                  <c:v>1.20852</c:v>
                </c:pt>
                <c:pt idx="3112">
                  <c:v>1.2095199999999999</c:v>
                </c:pt>
                <c:pt idx="3113">
                  <c:v>1.21051</c:v>
                </c:pt>
                <c:pt idx="3114">
                  <c:v>1.2115100000000001</c:v>
                </c:pt>
                <c:pt idx="3115">
                  <c:v>1.21251</c:v>
                </c:pt>
                <c:pt idx="3116">
                  <c:v>1.2135199999999999</c:v>
                </c:pt>
                <c:pt idx="3117">
                  <c:v>1.21452</c:v>
                </c:pt>
                <c:pt idx="3118">
                  <c:v>1.2155100000000001</c:v>
                </c:pt>
                <c:pt idx="3119">
                  <c:v>1.2164999999999999</c:v>
                </c:pt>
                <c:pt idx="3120">
                  <c:v>1.2175199999999999</c:v>
                </c:pt>
                <c:pt idx="3121">
                  <c:v>1.2185299999999999</c:v>
                </c:pt>
                <c:pt idx="3122">
                  <c:v>1.21953</c:v>
                </c:pt>
                <c:pt idx="3123">
                  <c:v>1.22052</c:v>
                </c:pt>
                <c:pt idx="3124">
                  <c:v>1.22153</c:v>
                </c:pt>
                <c:pt idx="3125">
                  <c:v>1.2225299999999999</c:v>
                </c:pt>
                <c:pt idx="3126">
                  <c:v>1.2235199999999999</c:v>
                </c:pt>
                <c:pt idx="3127">
                  <c:v>1.22475</c:v>
                </c:pt>
                <c:pt idx="3128">
                  <c:v>1.2259500000000001</c:v>
                </c:pt>
                <c:pt idx="3129">
                  <c:v>1.2269399999999999</c:v>
                </c:pt>
                <c:pt idx="3130">
                  <c:v>1.2279500000000001</c:v>
                </c:pt>
                <c:pt idx="3131">
                  <c:v>1.2289399999999999</c:v>
                </c:pt>
                <c:pt idx="3132">
                  <c:v>1.22994</c:v>
                </c:pt>
                <c:pt idx="3133">
                  <c:v>1.2309399999999999</c:v>
                </c:pt>
                <c:pt idx="3134">
                  <c:v>1.23193</c:v>
                </c:pt>
                <c:pt idx="3135">
                  <c:v>1.2329399999999999</c:v>
                </c:pt>
                <c:pt idx="3136">
                  <c:v>1.23394</c:v>
                </c:pt>
                <c:pt idx="3137">
                  <c:v>1.2349300000000001</c:v>
                </c:pt>
                <c:pt idx="3138">
                  <c:v>1.23594</c:v>
                </c:pt>
                <c:pt idx="3139">
                  <c:v>1.2369300000000001</c:v>
                </c:pt>
                <c:pt idx="3140">
                  <c:v>1.23793</c:v>
                </c:pt>
                <c:pt idx="3141">
                  <c:v>1.2389300000000001</c:v>
                </c:pt>
                <c:pt idx="3142">
                  <c:v>1.23994</c:v>
                </c:pt>
                <c:pt idx="3143">
                  <c:v>1.24092</c:v>
                </c:pt>
                <c:pt idx="3144">
                  <c:v>1.24194</c:v>
                </c:pt>
                <c:pt idx="3145">
                  <c:v>1.2429300000000001</c:v>
                </c:pt>
                <c:pt idx="3146">
                  <c:v>1.24393</c:v>
                </c:pt>
                <c:pt idx="3147">
                  <c:v>1.2449399999999999</c:v>
                </c:pt>
                <c:pt idx="3148">
                  <c:v>1.2459499999999999</c:v>
                </c:pt>
                <c:pt idx="3149">
                  <c:v>1.2469399999999999</c:v>
                </c:pt>
                <c:pt idx="3150">
                  <c:v>1.2479499999999999</c:v>
                </c:pt>
                <c:pt idx="3151">
                  <c:v>1.24895</c:v>
                </c:pt>
                <c:pt idx="3152">
                  <c:v>1.2499400000000001</c:v>
                </c:pt>
                <c:pt idx="3153">
                  <c:v>1.2509300000000001</c:v>
                </c:pt>
                <c:pt idx="3154">
                  <c:v>1.2519499999999999</c:v>
                </c:pt>
                <c:pt idx="3155">
                  <c:v>1.2529399999999999</c:v>
                </c:pt>
                <c:pt idx="3156">
                  <c:v>1.25393</c:v>
                </c:pt>
                <c:pt idx="3157">
                  <c:v>1.2549300000000001</c:v>
                </c:pt>
                <c:pt idx="3158">
                  <c:v>1.25593</c:v>
                </c:pt>
                <c:pt idx="3159">
                  <c:v>1.2569300000000001</c:v>
                </c:pt>
                <c:pt idx="3160">
                  <c:v>1.2579199999999999</c:v>
                </c:pt>
                <c:pt idx="3161">
                  <c:v>1.2589300000000001</c:v>
                </c:pt>
                <c:pt idx="3162">
                  <c:v>1.25993</c:v>
                </c:pt>
                <c:pt idx="3163">
                  <c:v>1.2609399999999999</c:v>
                </c:pt>
                <c:pt idx="3164">
                  <c:v>1.26193</c:v>
                </c:pt>
                <c:pt idx="3165">
                  <c:v>1.2629300000000001</c:v>
                </c:pt>
                <c:pt idx="3166">
                  <c:v>1.26393</c:v>
                </c:pt>
                <c:pt idx="3167">
                  <c:v>1.2649300000000001</c:v>
                </c:pt>
                <c:pt idx="3168">
                  <c:v>1.2659499999999999</c:v>
                </c:pt>
                <c:pt idx="3169">
                  <c:v>1.2669299999999999</c:v>
                </c:pt>
                <c:pt idx="3170">
                  <c:v>1.2679400000000001</c:v>
                </c:pt>
                <c:pt idx="3171">
                  <c:v>1.2689299999999999</c:v>
                </c:pt>
                <c:pt idx="3172">
                  <c:v>1.26993</c:v>
                </c:pt>
                <c:pt idx="3173">
                  <c:v>1.27095</c:v>
                </c:pt>
                <c:pt idx="3174">
                  <c:v>1.2719400000000001</c:v>
                </c:pt>
                <c:pt idx="3175">
                  <c:v>1.2729200000000001</c:v>
                </c:pt>
                <c:pt idx="3176">
                  <c:v>1.27393</c:v>
                </c:pt>
                <c:pt idx="3177">
                  <c:v>1.2749200000000001</c:v>
                </c:pt>
                <c:pt idx="3178">
                  <c:v>1.27593</c:v>
                </c:pt>
                <c:pt idx="3179">
                  <c:v>1.27694</c:v>
                </c:pt>
                <c:pt idx="3180">
                  <c:v>1.2779400000000001</c:v>
                </c:pt>
                <c:pt idx="3181">
                  <c:v>1.2789200000000001</c:v>
                </c:pt>
                <c:pt idx="3182">
                  <c:v>1.2799199999999999</c:v>
                </c:pt>
                <c:pt idx="3183">
                  <c:v>1.2809200000000001</c:v>
                </c:pt>
                <c:pt idx="3184">
                  <c:v>1.2819199999999999</c:v>
                </c:pt>
                <c:pt idx="3185">
                  <c:v>1.2829200000000001</c:v>
                </c:pt>
                <c:pt idx="3186">
                  <c:v>1.28392</c:v>
                </c:pt>
                <c:pt idx="3187">
                  <c:v>1.28491</c:v>
                </c:pt>
                <c:pt idx="3188">
                  <c:v>1.2859100000000001</c:v>
                </c:pt>
                <c:pt idx="3189">
                  <c:v>1.28691</c:v>
                </c:pt>
                <c:pt idx="3190">
                  <c:v>1.2879100000000001</c:v>
                </c:pt>
                <c:pt idx="3191">
                  <c:v>1.2889299999999999</c:v>
                </c:pt>
                <c:pt idx="3192">
                  <c:v>1.2899099999999999</c:v>
                </c:pt>
                <c:pt idx="3193">
                  <c:v>1.2909200000000001</c:v>
                </c:pt>
                <c:pt idx="3194">
                  <c:v>1.2919099999999999</c:v>
                </c:pt>
                <c:pt idx="3195">
                  <c:v>1.2928999999999999</c:v>
                </c:pt>
                <c:pt idx="3196">
                  <c:v>1.29392</c:v>
                </c:pt>
                <c:pt idx="3197">
                  <c:v>1.29491</c:v>
                </c:pt>
                <c:pt idx="3198">
                  <c:v>1.29592</c:v>
                </c:pt>
                <c:pt idx="3199">
                  <c:v>1.2968999999999999</c:v>
                </c:pt>
                <c:pt idx="3200">
                  <c:v>1.29792</c:v>
                </c:pt>
                <c:pt idx="3201">
                  <c:v>1.2989299999999999</c:v>
                </c:pt>
                <c:pt idx="3202">
                  <c:v>1.2999099999999999</c:v>
                </c:pt>
                <c:pt idx="3203">
                  <c:v>1.3009299999999999</c:v>
                </c:pt>
                <c:pt idx="3204">
                  <c:v>1.30192</c:v>
                </c:pt>
                <c:pt idx="3205">
                  <c:v>1.3029299999999999</c:v>
                </c:pt>
                <c:pt idx="3206">
                  <c:v>1.30392</c:v>
                </c:pt>
                <c:pt idx="3207">
                  <c:v>1.3049299999999999</c:v>
                </c:pt>
                <c:pt idx="3208">
                  <c:v>1.30593</c:v>
                </c:pt>
                <c:pt idx="3209">
                  <c:v>1.3069200000000001</c:v>
                </c:pt>
                <c:pt idx="3210">
                  <c:v>1.30792</c:v>
                </c:pt>
                <c:pt idx="3211">
                  <c:v>1.30891</c:v>
                </c:pt>
                <c:pt idx="3212">
                  <c:v>1.30993</c:v>
                </c:pt>
                <c:pt idx="3213">
                  <c:v>1.31091</c:v>
                </c:pt>
                <c:pt idx="3214">
                  <c:v>1.3119099999999999</c:v>
                </c:pt>
                <c:pt idx="3215">
                  <c:v>1.31291</c:v>
                </c:pt>
                <c:pt idx="3216">
                  <c:v>1.3139099999999999</c:v>
                </c:pt>
                <c:pt idx="3217">
                  <c:v>1.3149200000000001</c:v>
                </c:pt>
                <c:pt idx="3218">
                  <c:v>1.3159099999999999</c:v>
                </c:pt>
                <c:pt idx="3219">
                  <c:v>1.31691</c:v>
                </c:pt>
                <c:pt idx="3220">
                  <c:v>1.3179099999999999</c:v>
                </c:pt>
                <c:pt idx="3221">
                  <c:v>1.31891</c:v>
                </c:pt>
                <c:pt idx="3222">
                  <c:v>1.31992</c:v>
                </c:pt>
                <c:pt idx="3223">
                  <c:v>1.3209299999999999</c:v>
                </c:pt>
                <c:pt idx="3224">
                  <c:v>1.32192</c:v>
                </c:pt>
                <c:pt idx="3225">
                  <c:v>1.32291</c:v>
                </c:pt>
                <c:pt idx="3226">
                  <c:v>1.32392</c:v>
                </c:pt>
                <c:pt idx="3227">
                  <c:v>1.3249200000000001</c:v>
                </c:pt>
                <c:pt idx="3228">
                  <c:v>1.3259399999999999</c:v>
                </c:pt>
                <c:pt idx="3229">
                  <c:v>1.3269200000000001</c:v>
                </c:pt>
                <c:pt idx="3230">
                  <c:v>1.3279000000000001</c:v>
                </c:pt>
                <c:pt idx="3231">
                  <c:v>1.3289</c:v>
                </c:pt>
                <c:pt idx="3232">
                  <c:v>1.3299099999999999</c:v>
                </c:pt>
                <c:pt idx="3233">
                  <c:v>1.3309200000000001</c:v>
                </c:pt>
                <c:pt idx="3234">
                  <c:v>1.3319099999999999</c:v>
                </c:pt>
                <c:pt idx="3235">
                  <c:v>1.33291</c:v>
                </c:pt>
                <c:pt idx="3236">
                  <c:v>1.3339000000000001</c:v>
                </c:pt>
                <c:pt idx="3237">
                  <c:v>1.33491</c:v>
                </c:pt>
                <c:pt idx="3238">
                  <c:v>1.3359300000000001</c:v>
                </c:pt>
                <c:pt idx="3239">
                  <c:v>1.33691</c:v>
                </c:pt>
                <c:pt idx="3240">
                  <c:v>1.3379099999999999</c:v>
                </c:pt>
                <c:pt idx="3241">
                  <c:v>1.33891</c:v>
                </c:pt>
                <c:pt idx="3242">
                  <c:v>1.3399099999999999</c:v>
                </c:pt>
                <c:pt idx="3243">
                  <c:v>1.34091</c:v>
                </c:pt>
                <c:pt idx="3244">
                  <c:v>1.3419099999999999</c:v>
                </c:pt>
                <c:pt idx="3245">
                  <c:v>1.34291</c:v>
                </c:pt>
                <c:pt idx="3246">
                  <c:v>1.34392</c:v>
                </c:pt>
                <c:pt idx="3247">
                  <c:v>1.3449199999999999</c:v>
                </c:pt>
                <c:pt idx="3248">
                  <c:v>1.34592</c:v>
                </c:pt>
                <c:pt idx="3249">
                  <c:v>1.3469100000000001</c:v>
                </c:pt>
                <c:pt idx="3250">
                  <c:v>1.3479099999999999</c:v>
                </c:pt>
                <c:pt idx="3251">
                  <c:v>1.3488899999999999</c:v>
                </c:pt>
                <c:pt idx="3252">
                  <c:v>1.3499000000000001</c:v>
                </c:pt>
                <c:pt idx="3253">
                  <c:v>1.3509100000000001</c:v>
                </c:pt>
                <c:pt idx="3254">
                  <c:v>1.3519000000000001</c:v>
                </c:pt>
                <c:pt idx="3255">
                  <c:v>1.3529100000000001</c:v>
                </c:pt>
                <c:pt idx="3256">
                  <c:v>1.3539099999999999</c:v>
                </c:pt>
                <c:pt idx="3257">
                  <c:v>1.3549100000000001</c:v>
                </c:pt>
                <c:pt idx="3258">
                  <c:v>1.3559000000000001</c:v>
                </c:pt>
                <c:pt idx="3259">
                  <c:v>1.3569199999999999</c:v>
                </c:pt>
                <c:pt idx="3260">
                  <c:v>1.3579000000000001</c:v>
                </c:pt>
                <c:pt idx="3261">
                  <c:v>1.3589100000000001</c:v>
                </c:pt>
                <c:pt idx="3262">
                  <c:v>1.35992</c:v>
                </c:pt>
                <c:pt idx="3263">
                  <c:v>1.3609100000000001</c:v>
                </c:pt>
                <c:pt idx="3264">
                  <c:v>1.36189</c:v>
                </c:pt>
                <c:pt idx="3265">
                  <c:v>1.3629100000000001</c:v>
                </c:pt>
                <c:pt idx="3266">
                  <c:v>1.3638999999999999</c:v>
                </c:pt>
                <c:pt idx="3267">
                  <c:v>1.3649199999999999</c:v>
                </c:pt>
                <c:pt idx="3268">
                  <c:v>1.36592</c:v>
                </c:pt>
                <c:pt idx="3269">
                  <c:v>1.3669100000000001</c:v>
                </c:pt>
                <c:pt idx="3270">
                  <c:v>1.3678999999999999</c:v>
                </c:pt>
                <c:pt idx="3271">
                  <c:v>1.3689100000000001</c:v>
                </c:pt>
                <c:pt idx="3272">
                  <c:v>1.36991</c:v>
                </c:pt>
                <c:pt idx="3273">
                  <c:v>1.3708899999999999</c:v>
                </c:pt>
                <c:pt idx="3274">
                  <c:v>1.3718999999999999</c:v>
                </c:pt>
                <c:pt idx="3275">
                  <c:v>1.3729</c:v>
                </c:pt>
                <c:pt idx="3276">
                  <c:v>1.37391</c:v>
                </c:pt>
                <c:pt idx="3277">
                  <c:v>1.3749100000000001</c:v>
                </c:pt>
                <c:pt idx="3278">
                  <c:v>1.37588</c:v>
                </c:pt>
                <c:pt idx="3279">
                  <c:v>1.3768899999999999</c:v>
                </c:pt>
                <c:pt idx="3280">
                  <c:v>1.37791</c:v>
                </c:pt>
                <c:pt idx="3281">
                  <c:v>1.3789</c:v>
                </c:pt>
                <c:pt idx="3282">
                  <c:v>1.3798999999999999</c:v>
                </c:pt>
                <c:pt idx="3283">
                  <c:v>1.3809</c:v>
                </c:pt>
                <c:pt idx="3284">
                  <c:v>1.3818999999999999</c:v>
                </c:pt>
                <c:pt idx="3285">
                  <c:v>1.3829100000000001</c:v>
                </c:pt>
                <c:pt idx="3286">
                  <c:v>1.3838999999999999</c:v>
                </c:pt>
                <c:pt idx="3287">
                  <c:v>1.38489</c:v>
                </c:pt>
                <c:pt idx="3288">
                  <c:v>1.3858999999999999</c:v>
                </c:pt>
                <c:pt idx="3289">
                  <c:v>1.38689</c:v>
                </c:pt>
                <c:pt idx="3290">
                  <c:v>1.38791</c:v>
                </c:pt>
                <c:pt idx="3291">
                  <c:v>1.3889</c:v>
                </c:pt>
                <c:pt idx="3292">
                  <c:v>1.3898900000000001</c:v>
                </c:pt>
                <c:pt idx="3293">
                  <c:v>1.39089</c:v>
                </c:pt>
                <c:pt idx="3294">
                  <c:v>1.39191</c:v>
                </c:pt>
                <c:pt idx="3295">
                  <c:v>1.3928799999999999</c:v>
                </c:pt>
                <c:pt idx="3296">
                  <c:v>1.3938999999999999</c:v>
                </c:pt>
                <c:pt idx="3297">
                  <c:v>1.39489</c:v>
                </c:pt>
                <c:pt idx="3298">
                  <c:v>1.3958900000000001</c:v>
                </c:pt>
                <c:pt idx="3299">
                  <c:v>1.39689</c:v>
                </c:pt>
                <c:pt idx="3300">
                  <c:v>1.3978900000000001</c:v>
                </c:pt>
                <c:pt idx="3301">
                  <c:v>1.39889</c:v>
                </c:pt>
                <c:pt idx="3302">
                  <c:v>1.39968</c:v>
                </c:pt>
                <c:pt idx="3303">
                  <c:v>1.40004</c:v>
                </c:pt>
                <c:pt idx="3304">
                  <c:v>1.3994800000000001</c:v>
                </c:pt>
                <c:pt idx="3305">
                  <c:v>1.39849</c:v>
                </c:pt>
                <c:pt idx="3306">
                  <c:v>1.3974899999999999</c:v>
                </c:pt>
                <c:pt idx="3307">
                  <c:v>1.39649</c:v>
                </c:pt>
                <c:pt idx="3308">
                  <c:v>1.3955</c:v>
                </c:pt>
                <c:pt idx="3309">
                  <c:v>1.3945000000000001</c:v>
                </c:pt>
                <c:pt idx="3310">
                  <c:v>1.39351</c:v>
                </c:pt>
                <c:pt idx="3311">
                  <c:v>1.3925000000000001</c:v>
                </c:pt>
                <c:pt idx="3312">
                  <c:v>1.3915</c:v>
                </c:pt>
                <c:pt idx="3313">
                  <c:v>1.3904700000000001</c:v>
                </c:pt>
                <c:pt idx="3314">
                  <c:v>1.3895</c:v>
                </c:pt>
                <c:pt idx="3315">
                  <c:v>1.3885099999999999</c:v>
                </c:pt>
                <c:pt idx="3316">
                  <c:v>1.3874899999999999</c:v>
                </c:pt>
                <c:pt idx="3317">
                  <c:v>1.3865000000000001</c:v>
                </c:pt>
                <c:pt idx="3318">
                  <c:v>1.3855</c:v>
                </c:pt>
                <c:pt idx="3319">
                  <c:v>1.3845000000000001</c:v>
                </c:pt>
                <c:pt idx="3320">
                  <c:v>1.38351</c:v>
                </c:pt>
                <c:pt idx="3321">
                  <c:v>1.3825000000000001</c:v>
                </c:pt>
                <c:pt idx="3322">
                  <c:v>1.3815</c:v>
                </c:pt>
                <c:pt idx="3323">
                  <c:v>1.3805099999999999</c:v>
                </c:pt>
                <c:pt idx="3324">
                  <c:v>1.37951</c:v>
                </c:pt>
                <c:pt idx="3325">
                  <c:v>1.3785099999999999</c:v>
                </c:pt>
                <c:pt idx="3326">
                  <c:v>1.3774999999999999</c:v>
                </c:pt>
                <c:pt idx="3327">
                  <c:v>1.3765099999999999</c:v>
                </c:pt>
                <c:pt idx="3328">
                  <c:v>1.37551</c:v>
                </c:pt>
                <c:pt idx="3329">
                  <c:v>1.3745099999999999</c:v>
                </c:pt>
                <c:pt idx="3330">
                  <c:v>1.3734900000000001</c:v>
                </c:pt>
                <c:pt idx="3331">
                  <c:v>1.3725000000000001</c:v>
                </c:pt>
                <c:pt idx="3332">
                  <c:v>1.3715200000000001</c:v>
                </c:pt>
                <c:pt idx="3333">
                  <c:v>1.3705099999999999</c:v>
                </c:pt>
                <c:pt idx="3334">
                  <c:v>1.3695200000000001</c:v>
                </c:pt>
                <c:pt idx="3335">
                  <c:v>1.3685099999999999</c:v>
                </c:pt>
                <c:pt idx="3336">
                  <c:v>1.36751</c:v>
                </c:pt>
                <c:pt idx="3337">
                  <c:v>1.3665099999999999</c:v>
                </c:pt>
                <c:pt idx="3338">
                  <c:v>1.3655299999999999</c:v>
                </c:pt>
                <c:pt idx="3339">
                  <c:v>1.36452</c:v>
                </c:pt>
                <c:pt idx="3340">
                  <c:v>1.3635299999999999</c:v>
                </c:pt>
                <c:pt idx="3341">
                  <c:v>1.36253</c:v>
                </c:pt>
                <c:pt idx="3342">
                  <c:v>1.36151</c:v>
                </c:pt>
                <c:pt idx="3343">
                  <c:v>1.36052</c:v>
                </c:pt>
                <c:pt idx="3344">
                  <c:v>1.35951</c:v>
                </c:pt>
                <c:pt idx="3345">
                  <c:v>1.35853</c:v>
                </c:pt>
                <c:pt idx="3346">
                  <c:v>1.35751</c:v>
                </c:pt>
                <c:pt idx="3347">
                  <c:v>1.3565199999999999</c:v>
                </c:pt>
                <c:pt idx="3348">
                  <c:v>1.3555299999999999</c:v>
                </c:pt>
                <c:pt idx="3349">
                  <c:v>1.35453</c:v>
                </c:pt>
                <c:pt idx="3350">
                  <c:v>1.35354</c:v>
                </c:pt>
                <c:pt idx="3351">
                  <c:v>1.35253</c:v>
                </c:pt>
                <c:pt idx="3352">
                  <c:v>1.35154</c:v>
                </c:pt>
                <c:pt idx="3353">
                  <c:v>1.3505400000000001</c:v>
                </c:pt>
                <c:pt idx="3354">
                  <c:v>1.3495200000000001</c:v>
                </c:pt>
                <c:pt idx="3355">
                  <c:v>1.3485400000000001</c:v>
                </c:pt>
                <c:pt idx="3356">
                  <c:v>1.34754</c:v>
                </c:pt>
                <c:pt idx="3357">
                  <c:v>1.3465199999999999</c:v>
                </c:pt>
                <c:pt idx="3358">
                  <c:v>1.34552</c:v>
                </c:pt>
                <c:pt idx="3359">
                  <c:v>1.3445100000000001</c:v>
                </c:pt>
                <c:pt idx="3360">
                  <c:v>1.34352</c:v>
                </c:pt>
                <c:pt idx="3361">
                  <c:v>1.34253</c:v>
                </c:pt>
                <c:pt idx="3362">
                  <c:v>1.34152</c:v>
                </c:pt>
                <c:pt idx="3363">
                  <c:v>1.3405199999999999</c:v>
                </c:pt>
                <c:pt idx="3364">
                  <c:v>1.33952</c:v>
                </c:pt>
                <c:pt idx="3365">
                  <c:v>1.33853</c:v>
                </c:pt>
                <c:pt idx="3366">
                  <c:v>1.3375300000000001</c:v>
                </c:pt>
                <c:pt idx="3367">
                  <c:v>1.33653</c:v>
                </c:pt>
                <c:pt idx="3368">
                  <c:v>1.3355300000000001</c:v>
                </c:pt>
                <c:pt idx="3369">
                  <c:v>1.33453</c:v>
                </c:pt>
                <c:pt idx="3370">
                  <c:v>1.33352</c:v>
                </c:pt>
                <c:pt idx="3371">
                  <c:v>1.3325199999999999</c:v>
                </c:pt>
                <c:pt idx="3372">
                  <c:v>1.3315300000000001</c:v>
                </c:pt>
                <c:pt idx="3373">
                  <c:v>1.3305400000000001</c:v>
                </c:pt>
                <c:pt idx="3374">
                  <c:v>1.32952</c:v>
                </c:pt>
                <c:pt idx="3375">
                  <c:v>1.3285400000000001</c:v>
                </c:pt>
                <c:pt idx="3376">
                  <c:v>1.3275300000000001</c:v>
                </c:pt>
                <c:pt idx="3377">
                  <c:v>1.3265199999999999</c:v>
                </c:pt>
                <c:pt idx="3378">
                  <c:v>1.32552</c:v>
                </c:pt>
                <c:pt idx="3379">
                  <c:v>1.3245199999999999</c:v>
                </c:pt>
                <c:pt idx="3380">
                  <c:v>1.3235300000000001</c:v>
                </c:pt>
                <c:pt idx="3381">
                  <c:v>1.3225199999999999</c:v>
                </c:pt>
                <c:pt idx="3382">
                  <c:v>1.3215300000000001</c:v>
                </c:pt>
                <c:pt idx="3383">
                  <c:v>1.3205100000000001</c:v>
                </c:pt>
                <c:pt idx="3384">
                  <c:v>1.31952</c:v>
                </c:pt>
                <c:pt idx="3385">
                  <c:v>1.3185199999999999</c:v>
                </c:pt>
                <c:pt idx="3386">
                  <c:v>1.31752</c:v>
                </c:pt>
                <c:pt idx="3387">
                  <c:v>1.31653</c:v>
                </c:pt>
                <c:pt idx="3388">
                  <c:v>1.3155399999999999</c:v>
                </c:pt>
                <c:pt idx="3389">
                  <c:v>1.31454</c:v>
                </c:pt>
                <c:pt idx="3390">
                  <c:v>1.3135300000000001</c:v>
                </c:pt>
                <c:pt idx="3391">
                  <c:v>1.3125199999999999</c:v>
                </c:pt>
                <c:pt idx="3392">
                  <c:v>1.31152</c:v>
                </c:pt>
                <c:pt idx="3393">
                  <c:v>1.31053</c:v>
                </c:pt>
                <c:pt idx="3394">
                  <c:v>1.30952</c:v>
                </c:pt>
                <c:pt idx="3395">
                  <c:v>1.30853</c:v>
                </c:pt>
                <c:pt idx="3396">
                  <c:v>1.3075399999999999</c:v>
                </c:pt>
                <c:pt idx="3397">
                  <c:v>1.30653</c:v>
                </c:pt>
                <c:pt idx="3398">
                  <c:v>1.3055300000000001</c:v>
                </c:pt>
                <c:pt idx="3399">
                  <c:v>1.30454</c:v>
                </c:pt>
                <c:pt idx="3400">
                  <c:v>1.3035300000000001</c:v>
                </c:pt>
                <c:pt idx="3401">
                  <c:v>1.30253</c:v>
                </c:pt>
                <c:pt idx="3402">
                  <c:v>1.3015099999999999</c:v>
                </c:pt>
                <c:pt idx="3403">
                  <c:v>1.30053</c:v>
                </c:pt>
                <c:pt idx="3404">
                  <c:v>1.2995300000000001</c:v>
                </c:pt>
                <c:pt idx="3405">
                  <c:v>1.29854</c:v>
                </c:pt>
                <c:pt idx="3406">
                  <c:v>1.2975099999999999</c:v>
                </c:pt>
                <c:pt idx="3407">
                  <c:v>1.29654</c:v>
                </c:pt>
                <c:pt idx="3408">
                  <c:v>1.2955300000000001</c:v>
                </c:pt>
                <c:pt idx="3409">
                  <c:v>1.29454</c:v>
                </c:pt>
                <c:pt idx="3410">
                  <c:v>1.2935300000000001</c:v>
                </c:pt>
                <c:pt idx="3411">
                  <c:v>1.29253</c:v>
                </c:pt>
                <c:pt idx="3412">
                  <c:v>1.29152</c:v>
                </c:pt>
                <c:pt idx="3413">
                  <c:v>1.2905199999999999</c:v>
                </c:pt>
                <c:pt idx="3414">
                  <c:v>1.28952</c:v>
                </c:pt>
                <c:pt idx="3415">
                  <c:v>1.2885200000000001</c:v>
                </c:pt>
                <c:pt idx="3416">
                  <c:v>1.2875300000000001</c:v>
                </c:pt>
                <c:pt idx="3417">
                  <c:v>1.2865500000000001</c:v>
                </c:pt>
                <c:pt idx="3418">
                  <c:v>1.2855399999999999</c:v>
                </c:pt>
                <c:pt idx="3419">
                  <c:v>1.2845299999999999</c:v>
                </c:pt>
                <c:pt idx="3420">
                  <c:v>1.28352</c:v>
                </c:pt>
                <c:pt idx="3421">
                  <c:v>1.28251</c:v>
                </c:pt>
                <c:pt idx="3422">
                  <c:v>1.2815399999999999</c:v>
                </c:pt>
                <c:pt idx="3423">
                  <c:v>1.2805299999999999</c:v>
                </c:pt>
                <c:pt idx="3424">
                  <c:v>1.27952</c:v>
                </c:pt>
                <c:pt idx="3425">
                  <c:v>1.27854</c:v>
                </c:pt>
                <c:pt idx="3426">
                  <c:v>1.2775399999999999</c:v>
                </c:pt>
                <c:pt idx="3427">
                  <c:v>1.2765200000000001</c:v>
                </c:pt>
                <c:pt idx="3428">
                  <c:v>1.27552</c:v>
                </c:pt>
                <c:pt idx="3429">
                  <c:v>1.2745299999999999</c:v>
                </c:pt>
                <c:pt idx="3430">
                  <c:v>1.2735300000000001</c:v>
                </c:pt>
                <c:pt idx="3431">
                  <c:v>1.2725200000000001</c:v>
                </c:pt>
                <c:pt idx="3432">
                  <c:v>1.27153</c:v>
                </c:pt>
                <c:pt idx="3433">
                  <c:v>1.27054</c:v>
                </c:pt>
                <c:pt idx="3434">
                  <c:v>1.26955</c:v>
                </c:pt>
                <c:pt idx="3435">
                  <c:v>1.2685299999999999</c:v>
                </c:pt>
                <c:pt idx="3436">
                  <c:v>1.26756</c:v>
                </c:pt>
                <c:pt idx="3437">
                  <c:v>1.26654</c:v>
                </c:pt>
                <c:pt idx="3438">
                  <c:v>1.26553</c:v>
                </c:pt>
                <c:pt idx="3439">
                  <c:v>1.2645500000000001</c:v>
                </c:pt>
                <c:pt idx="3440">
                  <c:v>1.26355</c:v>
                </c:pt>
                <c:pt idx="3441">
                  <c:v>1.26254</c:v>
                </c:pt>
                <c:pt idx="3442">
                  <c:v>1.2615400000000001</c:v>
                </c:pt>
                <c:pt idx="3443">
                  <c:v>1.2605500000000001</c:v>
                </c:pt>
                <c:pt idx="3444">
                  <c:v>1.2595499999999999</c:v>
                </c:pt>
                <c:pt idx="3445">
                  <c:v>1.2585299999999999</c:v>
                </c:pt>
                <c:pt idx="3446">
                  <c:v>1.25753</c:v>
                </c:pt>
                <c:pt idx="3447">
                  <c:v>1.2565299999999999</c:v>
                </c:pt>
                <c:pt idx="3448">
                  <c:v>1.25553</c:v>
                </c:pt>
                <c:pt idx="3449">
                  <c:v>1.25454</c:v>
                </c:pt>
                <c:pt idx="3450">
                  <c:v>1.25353</c:v>
                </c:pt>
                <c:pt idx="3451">
                  <c:v>1.25254</c:v>
                </c:pt>
                <c:pt idx="3452">
                  <c:v>1.25153</c:v>
                </c:pt>
                <c:pt idx="3453">
                  <c:v>1.25054</c:v>
                </c:pt>
                <c:pt idx="3454">
                  <c:v>1.2495400000000001</c:v>
                </c:pt>
                <c:pt idx="3455">
                  <c:v>1.2485299999999999</c:v>
                </c:pt>
                <c:pt idx="3456">
                  <c:v>1.24753</c:v>
                </c:pt>
                <c:pt idx="3457">
                  <c:v>1.2465599999999999</c:v>
                </c:pt>
                <c:pt idx="3458">
                  <c:v>1.2455400000000001</c:v>
                </c:pt>
                <c:pt idx="3459">
                  <c:v>1.2445600000000001</c:v>
                </c:pt>
                <c:pt idx="3460">
                  <c:v>1.24356</c:v>
                </c:pt>
                <c:pt idx="3461">
                  <c:v>1.24254</c:v>
                </c:pt>
                <c:pt idx="3462">
                  <c:v>1.2415400000000001</c:v>
                </c:pt>
                <c:pt idx="3463">
                  <c:v>1.2405600000000001</c:v>
                </c:pt>
                <c:pt idx="3464">
                  <c:v>1.2395499999999999</c:v>
                </c:pt>
                <c:pt idx="3465">
                  <c:v>1.23854</c:v>
                </c:pt>
                <c:pt idx="3466">
                  <c:v>1.2375499999999999</c:v>
                </c:pt>
                <c:pt idx="3467">
                  <c:v>1.2365600000000001</c:v>
                </c:pt>
                <c:pt idx="3468">
                  <c:v>1.23553</c:v>
                </c:pt>
                <c:pt idx="3469">
                  <c:v>1.23454</c:v>
                </c:pt>
                <c:pt idx="3470">
                  <c:v>1.2335799999999999</c:v>
                </c:pt>
                <c:pt idx="3471">
                  <c:v>1.23255</c:v>
                </c:pt>
                <c:pt idx="3472">
                  <c:v>1.23153</c:v>
                </c:pt>
                <c:pt idx="3473">
                  <c:v>1.2305600000000001</c:v>
                </c:pt>
                <c:pt idx="3474">
                  <c:v>1.2295400000000001</c:v>
                </c:pt>
                <c:pt idx="3475">
                  <c:v>1.2285600000000001</c:v>
                </c:pt>
                <c:pt idx="3476">
                  <c:v>1.22756</c:v>
                </c:pt>
                <c:pt idx="3477">
                  <c:v>1.22655</c:v>
                </c:pt>
                <c:pt idx="3478">
                  <c:v>1.2255499999999999</c:v>
                </c:pt>
                <c:pt idx="3479">
                  <c:v>1.2245600000000001</c:v>
                </c:pt>
                <c:pt idx="3480">
                  <c:v>1.22357</c:v>
                </c:pt>
                <c:pt idx="3481">
                  <c:v>1.2225699999999999</c:v>
                </c:pt>
                <c:pt idx="3482">
                  <c:v>1.22156</c:v>
                </c:pt>
                <c:pt idx="3483">
                  <c:v>1.22055</c:v>
                </c:pt>
                <c:pt idx="3484">
                  <c:v>1.21957</c:v>
                </c:pt>
                <c:pt idx="3485">
                  <c:v>1.2185600000000001</c:v>
                </c:pt>
                <c:pt idx="3486">
                  <c:v>1.2175499999999999</c:v>
                </c:pt>
                <c:pt idx="3487">
                  <c:v>1.2165600000000001</c:v>
                </c:pt>
                <c:pt idx="3488">
                  <c:v>1.21556</c:v>
                </c:pt>
                <c:pt idx="3489">
                  <c:v>1.21454</c:v>
                </c:pt>
                <c:pt idx="3490">
                  <c:v>1.21357</c:v>
                </c:pt>
                <c:pt idx="3491">
                  <c:v>1.2125600000000001</c:v>
                </c:pt>
                <c:pt idx="3492">
                  <c:v>1.21157</c:v>
                </c:pt>
                <c:pt idx="3493">
                  <c:v>1.21058</c:v>
                </c:pt>
                <c:pt idx="3494">
                  <c:v>1.20957</c:v>
                </c:pt>
                <c:pt idx="3495">
                  <c:v>1.2085399999999999</c:v>
                </c:pt>
                <c:pt idx="3496">
                  <c:v>1.20756</c:v>
                </c:pt>
                <c:pt idx="3497">
                  <c:v>1.2065600000000001</c:v>
                </c:pt>
                <c:pt idx="3498">
                  <c:v>1.2055499999999999</c:v>
                </c:pt>
                <c:pt idx="3499">
                  <c:v>1.20455</c:v>
                </c:pt>
                <c:pt idx="3500">
                  <c:v>1.2035499999999999</c:v>
                </c:pt>
                <c:pt idx="3501">
                  <c:v>1.20255</c:v>
                </c:pt>
                <c:pt idx="3502">
                  <c:v>1.20157</c:v>
                </c:pt>
                <c:pt idx="3503">
                  <c:v>1.2005699999999999</c:v>
                </c:pt>
                <c:pt idx="3504">
                  <c:v>1.1995400000000001</c:v>
                </c:pt>
                <c:pt idx="3505">
                  <c:v>1.1985600000000001</c:v>
                </c:pt>
                <c:pt idx="3506">
                  <c:v>1.19754</c:v>
                </c:pt>
                <c:pt idx="3507">
                  <c:v>1.1965600000000001</c:v>
                </c:pt>
                <c:pt idx="3508">
                  <c:v>1.19554</c:v>
                </c:pt>
                <c:pt idx="3509">
                  <c:v>1.1945300000000001</c:v>
                </c:pt>
                <c:pt idx="3510">
                  <c:v>1.19356</c:v>
                </c:pt>
                <c:pt idx="3511">
                  <c:v>1.1925699999999999</c:v>
                </c:pt>
                <c:pt idx="3512">
                  <c:v>1.19156</c:v>
                </c:pt>
                <c:pt idx="3513">
                  <c:v>1.19055</c:v>
                </c:pt>
                <c:pt idx="3514">
                  <c:v>1.18956</c:v>
                </c:pt>
                <c:pt idx="3515">
                  <c:v>1.18855</c:v>
                </c:pt>
                <c:pt idx="3516">
                  <c:v>1.1875599999999999</c:v>
                </c:pt>
                <c:pt idx="3517">
                  <c:v>1.1865600000000001</c:v>
                </c:pt>
                <c:pt idx="3518">
                  <c:v>1.1855500000000001</c:v>
                </c:pt>
                <c:pt idx="3519">
                  <c:v>1.1845600000000001</c:v>
                </c:pt>
                <c:pt idx="3520">
                  <c:v>1.18354</c:v>
                </c:pt>
                <c:pt idx="3521">
                  <c:v>1.1825600000000001</c:v>
                </c:pt>
                <c:pt idx="3522">
                  <c:v>1.18157</c:v>
                </c:pt>
                <c:pt idx="3523">
                  <c:v>1.18055</c:v>
                </c:pt>
                <c:pt idx="3524">
                  <c:v>1.1795599999999999</c:v>
                </c:pt>
                <c:pt idx="3525">
                  <c:v>1.17835</c:v>
                </c:pt>
                <c:pt idx="3526">
                  <c:v>1.1771199999999999</c:v>
                </c:pt>
                <c:pt idx="3527">
                  <c:v>1.17614</c:v>
                </c:pt>
                <c:pt idx="3528">
                  <c:v>1.1751400000000001</c:v>
                </c:pt>
                <c:pt idx="3529">
                  <c:v>1.17414</c:v>
                </c:pt>
                <c:pt idx="3530">
                  <c:v>1.17313</c:v>
                </c:pt>
                <c:pt idx="3531">
                  <c:v>1.17214</c:v>
                </c:pt>
                <c:pt idx="3532">
                  <c:v>1.1711199999999999</c:v>
                </c:pt>
                <c:pt idx="3533">
                  <c:v>1.17014</c:v>
                </c:pt>
                <c:pt idx="3534">
                  <c:v>1.1691499999999999</c:v>
                </c:pt>
                <c:pt idx="3535">
                  <c:v>1.16814</c:v>
                </c:pt>
                <c:pt idx="3536">
                  <c:v>1.1671199999999999</c:v>
                </c:pt>
                <c:pt idx="3537">
                  <c:v>1.1661300000000001</c:v>
                </c:pt>
                <c:pt idx="3538">
                  <c:v>1.1651499999999999</c:v>
                </c:pt>
                <c:pt idx="3539">
                  <c:v>1.16414</c:v>
                </c:pt>
                <c:pt idx="3540">
                  <c:v>1.1631400000000001</c:v>
                </c:pt>
                <c:pt idx="3541">
                  <c:v>1.16214</c:v>
                </c:pt>
                <c:pt idx="3542">
                  <c:v>1.16113</c:v>
                </c:pt>
                <c:pt idx="3543">
                  <c:v>1.1601399999999999</c:v>
                </c:pt>
                <c:pt idx="3544">
                  <c:v>1.1591400000000001</c:v>
                </c:pt>
                <c:pt idx="3545">
                  <c:v>1.15815</c:v>
                </c:pt>
                <c:pt idx="3546">
                  <c:v>1.15713</c:v>
                </c:pt>
                <c:pt idx="3547">
                  <c:v>1.15615</c:v>
                </c:pt>
                <c:pt idx="3548">
                  <c:v>1.1551400000000001</c:v>
                </c:pt>
                <c:pt idx="3549">
                  <c:v>1.1541300000000001</c:v>
                </c:pt>
                <c:pt idx="3550">
                  <c:v>1.1531400000000001</c:v>
                </c:pt>
                <c:pt idx="3551">
                  <c:v>1.1521399999999999</c:v>
                </c:pt>
                <c:pt idx="3552">
                  <c:v>1.1511499999999999</c:v>
                </c:pt>
                <c:pt idx="3553">
                  <c:v>1.1501399999999999</c:v>
                </c:pt>
                <c:pt idx="3554">
                  <c:v>1.1491400000000001</c:v>
                </c:pt>
                <c:pt idx="3555">
                  <c:v>1.1481600000000001</c:v>
                </c:pt>
                <c:pt idx="3556">
                  <c:v>1.14714</c:v>
                </c:pt>
                <c:pt idx="3557">
                  <c:v>1.14615</c:v>
                </c:pt>
                <c:pt idx="3558">
                  <c:v>1.14514</c:v>
                </c:pt>
                <c:pt idx="3559">
                  <c:v>1.1441300000000001</c:v>
                </c:pt>
                <c:pt idx="3560">
                  <c:v>1.1431500000000001</c:v>
                </c:pt>
                <c:pt idx="3561">
                  <c:v>1.1421399999999999</c:v>
                </c:pt>
                <c:pt idx="3562">
                  <c:v>1.14113</c:v>
                </c:pt>
                <c:pt idx="3563">
                  <c:v>1.1401399999999999</c:v>
                </c:pt>
                <c:pt idx="3564">
                  <c:v>1.13913</c:v>
                </c:pt>
                <c:pt idx="3565">
                  <c:v>1.1381300000000001</c:v>
                </c:pt>
                <c:pt idx="3566">
                  <c:v>1.13713</c:v>
                </c:pt>
                <c:pt idx="3567">
                  <c:v>1.1361399999999999</c:v>
                </c:pt>
                <c:pt idx="3568">
                  <c:v>1.13513</c:v>
                </c:pt>
                <c:pt idx="3569">
                  <c:v>1.1341300000000001</c:v>
                </c:pt>
                <c:pt idx="3570">
                  <c:v>1.13313</c:v>
                </c:pt>
                <c:pt idx="3571">
                  <c:v>1.1321300000000001</c:v>
                </c:pt>
                <c:pt idx="3572">
                  <c:v>1.13113</c:v>
                </c:pt>
                <c:pt idx="3573">
                  <c:v>1.1301300000000001</c:v>
                </c:pt>
                <c:pt idx="3574">
                  <c:v>1.12913</c:v>
                </c:pt>
                <c:pt idx="3575">
                  <c:v>1.1281300000000001</c:v>
                </c:pt>
                <c:pt idx="3576">
                  <c:v>1.12713</c:v>
                </c:pt>
                <c:pt idx="3577">
                  <c:v>1.1261300000000001</c:v>
                </c:pt>
                <c:pt idx="3578">
                  <c:v>1.1251500000000001</c:v>
                </c:pt>
                <c:pt idx="3579">
                  <c:v>1.1241399999999999</c:v>
                </c:pt>
                <c:pt idx="3580">
                  <c:v>1.12313</c:v>
                </c:pt>
                <c:pt idx="3581">
                  <c:v>1.1221300000000001</c:v>
                </c:pt>
                <c:pt idx="3582">
                  <c:v>1.1211500000000001</c:v>
                </c:pt>
                <c:pt idx="3583">
                  <c:v>1.1201399999999999</c:v>
                </c:pt>
                <c:pt idx="3584">
                  <c:v>1.11913</c:v>
                </c:pt>
                <c:pt idx="3585">
                  <c:v>1.1181399999999999</c:v>
                </c:pt>
                <c:pt idx="3586">
                  <c:v>1.11713</c:v>
                </c:pt>
                <c:pt idx="3587">
                  <c:v>1.1161300000000001</c:v>
                </c:pt>
                <c:pt idx="3588">
                  <c:v>1.11513</c:v>
                </c:pt>
                <c:pt idx="3589">
                  <c:v>1.1141300000000001</c:v>
                </c:pt>
                <c:pt idx="3590">
                  <c:v>1.11313</c:v>
                </c:pt>
                <c:pt idx="3591">
                  <c:v>1.1121399999999999</c:v>
                </c:pt>
                <c:pt idx="3592">
                  <c:v>1.1111500000000001</c:v>
                </c:pt>
                <c:pt idx="3593">
                  <c:v>1.11015</c:v>
                </c:pt>
                <c:pt idx="3594">
                  <c:v>1.1091500000000001</c:v>
                </c:pt>
                <c:pt idx="3595">
                  <c:v>1.1081399999999999</c:v>
                </c:pt>
                <c:pt idx="3596">
                  <c:v>1.10714</c:v>
                </c:pt>
                <c:pt idx="3597">
                  <c:v>1.1061399999999999</c:v>
                </c:pt>
                <c:pt idx="3598">
                  <c:v>1.10514</c:v>
                </c:pt>
                <c:pt idx="3599">
                  <c:v>1.1041300000000001</c:v>
                </c:pt>
                <c:pt idx="3600">
                  <c:v>1.1031299999999999</c:v>
                </c:pt>
                <c:pt idx="3601">
                  <c:v>1.1021300000000001</c:v>
                </c:pt>
                <c:pt idx="3602">
                  <c:v>1.1011299999999999</c:v>
                </c:pt>
                <c:pt idx="3603">
                  <c:v>1.10015</c:v>
                </c:pt>
                <c:pt idx="3604">
                  <c:v>1.09914</c:v>
                </c:pt>
                <c:pt idx="3605">
                  <c:v>1.09815</c:v>
                </c:pt>
                <c:pt idx="3606">
                  <c:v>1.09714</c:v>
                </c:pt>
                <c:pt idx="3607">
                  <c:v>1.09615</c:v>
                </c:pt>
                <c:pt idx="3608">
                  <c:v>1.09514</c:v>
                </c:pt>
                <c:pt idx="3609">
                  <c:v>1.09416</c:v>
                </c:pt>
                <c:pt idx="3610">
                  <c:v>1.0931599999999999</c:v>
                </c:pt>
                <c:pt idx="3611">
                  <c:v>1.0921400000000001</c:v>
                </c:pt>
                <c:pt idx="3612">
                  <c:v>1.0911500000000001</c:v>
                </c:pt>
                <c:pt idx="3613">
                  <c:v>1.0901700000000001</c:v>
                </c:pt>
                <c:pt idx="3614">
                  <c:v>1.08914</c:v>
                </c:pt>
                <c:pt idx="3615">
                  <c:v>1.08815</c:v>
                </c:pt>
                <c:pt idx="3616">
                  <c:v>1.08714</c:v>
                </c:pt>
                <c:pt idx="3617">
                  <c:v>1.0861400000000001</c:v>
                </c:pt>
                <c:pt idx="3618">
                  <c:v>1.0851500000000001</c:v>
                </c:pt>
                <c:pt idx="3619">
                  <c:v>1.08413</c:v>
                </c:pt>
                <c:pt idx="3620">
                  <c:v>1.08314</c:v>
                </c:pt>
                <c:pt idx="3621">
                  <c:v>1.0821400000000001</c:v>
                </c:pt>
                <c:pt idx="3622">
                  <c:v>1.0811500000000001</c:v>
                </c:pt>
                <c:pt idx="3623">
                  <c:v>1.0801499999999999</c:v>
                </c:pt>
                <c:pt idx="3624">
                  <c:v>1.0791500000000001</c:v>
                </c:pt>
                <c:pt idx="3625">
                  <c:v>1.0781499999999999</c:v>
                </c:pt>
                <c:pt idx="3626">
                  <c:v>1.0771500000000001</c:v>
                </c:pt>
                <c:pt idx="3627">
                  <c:v>1.07616</c:v>
                </c:pt>
                <c:pt idx="3628">
                  <c:v>1.07514</c:v>
                </c:pt>
                <c:pt idx="3629">
                  <c:v>1.0741499999999999</c:v>
                </c:pt>
                <c:pt idx="3630">
                  <c:v>1.07315</c:v>
                </c:pt>
                <c:pt idx="3631">
                  <c:v>1.07216</c:v>
                </c:pt>
                <c:pt idx="3632">
                  <c:v>1.0711599999999999</c:v>
                </c:pt>
                <c:pt idx="3633">
                  <c:v>1.07013</c:v>
                </c:pt>
                <c:pt idx="3634">
                  <c:v>1.06915</c:v>
                </c:pt>
                <c:pt idx="3635">
                  <c:v>1.0681499999999999</c:v>
                </c:pt>
                <c:pt idx="3636">
                  <c:v>1.0671600000000001</c:v>
                </c:pt>
                <c:pt idx="3637">
                  <c:v>1.0661499999999999</c:v>
                </c:pt>
                <c:pt idx="3638">
                  <c:v>1.06514</c:v>
                </c:pt>
                <c:pt idx="3639">
                  <c:v>1.0641400000000001</c:v>
                </c:pt>
                <c:pt idx="3640">
                  <c:v>1.06315</c:v>
                </c:pt>
                <c:pt idx="3641">
                  <c:v>1.0621499999999999</c:v>
                </c:pt>
                <c:pt idx="3642">
                  <c:v>1.0611600000000001</c:v>
                </c:pt>
                <c:pt idx="3643">
                  <c:v>1.0601499999999999</c:v>
                </c:pt>
                <c:pt idx="3644">
                  <c:v>1.05915</c:v>
                </c:pt>
                <c:pt idx="3645">
                  <c:v>1.0581499999999999</c:v>
                </c:pt>
                <c:pt idx="3646">
                  <c:v>1.0571699999999999</c:v>
                </c:pt>
                <c:pt idx="3647">
                  <c:v>1.0561499999999999</c:v>
                </c:pt>
                <c:pt idx="3648">
                  <c:v>1.05514</c:v>
                </c:pt>
                <c:pt idx="3649">
                  <c:v>1.0541400000000001</c:v>
                </c:pt>
                <c:pt idx="3650">
                  <c:v>1.0531600000000001</c:v>
                </c:pt>
                <c:pt idx="3651">
                  <c:v>1.0521499999999999</c:v>
                </c:pt>
                <c:pt idx="3652">
                  <c:v>1.05115</c:v>
                </c:pt>
                <c:pt idx="3653">
                  <c:v>1.05016</c:v>
                </c:pt>
                <c:pt idx="3654">
                  <c:v>1.04915</c:v>
                </c:pt>
                <c:pt idx="3655">
                  <c:v>1.04816</c:v>
                </c:pt>
                <c:pt idx="3656">
                  <c:v>1.04715</c:v>
                </c:pt>
                <c:pt idx="3657">
                  <c:v>1.04616</c:v>
                </c:pt>
                <c:pt idx="3658">
                  <c:v>1.0451600000000001</c:v>
                </c:pt>
                <c:pt idx="3659">
                  <c:v>1.0441400000000001</c:v>
                </c:pt>
                <c:pt idx="3660">
                  <c:v>1.0431600000000001</c:v>
                </c:pt>
                <c:pt idx="3661">
                  <c:v>1.0421499999999999</c:v>
                </c:pt>
                <c:pt idx="3662">
                  <c:v>1.04114</c:v>
                </c:pt>
                <c:pt idx="3663">
                  <c:v>1.04017</c:v>
                </c:pt>
                <c:pt idx="3664">
                  <c:v>1.0391600000000001</c:v>
                </c:pt>
                <c:pt idx="3665">
                  <c:v>1.0381499999999999</c:v>
                </c:pt>
                <c:pt idx="3666">
                  <c:v>1.03715</c:v>
                </c:pt>
                <c:pt idx="3667">
                  <c:v>1.0361400000000001</c:v>
                </c:pt>
                <c:pt idx="3668">
                  <c:v>1.03515</c:v>
                </c:pt>
                <c:pt idx="3669">
                  <c:v>1.03416</c:v>
                </c:pt>
                <c:pt idx="3670">
                  <c:v>1.0331600000000001</c:v>
                </c:pt>
                <c:pt idx="3671">
                  <c:v>1.0321400000000001</c:v>
                </c:pt>
                <c:pt idx="3672">
                  <c:v>1.0311600000000001</c:v>
                </c:pt>
                <c:pt idx="3673">
                  <c:v>1.0301199999999999</c:v>
                </c:pt>
                <c:pt idx="3674">
                  <c:v>1.0291600000000001</c:v>
                </c:pt>
                <c:pt idx="3675">
                  <c:v>1.02817</c:v>
                </c:pt>
                <c:pt idx="3676">
                  <c:v>1.02715</c:v>
                </c:pt>
                <c:pt idx="3677">
                  <c:v>1.02616</c:v>
                </c:pt>
                <c:pt idx="3678">
                  <c:v>1.0251600000000001</c:v>
                </c:pt>
                <c:pt idx="3679">
                  <c:v>1.02417</c:v>
                </c:pt>
                <c:pt idx="3680">
                  <c:v>1.0231600000000001</c:v>
                </c:pt>
                <c:pt idx="3681">
                  <c:v>1.02216</c:v>
                </c:pt>
                <c:pt idx="3682">
                  <c:v>1.02115</c:v>
                </c:pt>
                <c:pt idx="3683">
                  <c:v>1.0201499999999999</c:v>
                </c:pt>
                <c:pt idx="3684">
                  <c:v>1.0191600000000001</c:v>
                </c:pt>
                <c:pt idx="3685">
                  <c:v>1.01816</c:v>
                </c:pt>
                <c:pt idx="3686">
                  <c:v>1.0171699999999999</c:v>
                </c:pt>
                <c:pt idx="3687">
                  <c:v>1.01616</c:v>
                </c:pt>
                <c:pt idx="3688">
                  <c:v>1.0151600000000001</c:v>
                </c:pt>
                <c:pt idx="3689">
                  <c:v>1.01417</c:v>
                </c:pt>
                <c:pt idx="3690">
                  <c:v>1.0131699999999999</c:v>
                </c:pt>
                <c:pt idx="3691">
                  <c:v>1.0121599999999999</c:v>
                </c:pt>
                <c:pt idx="3692">
                  <c:v>1.01115</c:v>
                </c:pt>
                <c:pt idx="3693">
                  <c:v>1.0101500000000001</c:v>
                </c:pt>
                <c:pt idx="3694">
                  <c:v>1.0091600000000001</c:v>
                </c:pt>
                <c:pt idx="3695">
                  <c:v>1.00817</c:v>
                </c:pt>
                <c:pt idx="3696">
                  <c:v>1.00715</c:v>
                </c:pt>
                <c:pt idx="3697">
                  <c:v>1.00617</c:v>
                </c:pt>
                <c:pt idx="3698">
                  <c:v>1.0051699999999999</c:v>
                </c:pt>
                <c:pt idx="3699">
                  <c:v>1.0041599999999999</c:v>
                </c:pt>
                <c:pt idx="3700">
                  <c:v>1.0031600000000001</c:v>
                </c:pt>
                <c:pt idx="3701">
                  <c:v>1.0021599999999999</c:v>
                </c:pt>
                <c:pt idx="3702">
                  <c:v>1.0011699999999999</c:v>
                </c:pt>
                <c:pt idx="3703">
                  <c:v>1.00017</c:v>
                </c:pt>
                <c:pt idx="3704">
                  <c:v>0.99915500000000002</c:v>
                </c:pt>
                <c:pt idx="3705">
                  <c:v>0.99814599999999998</c:v>
                </c:pt>
                <c:pt idx="3706">
                  <c:v>0.99715100000000001</c:v>
                </c:pt>
                <c:pt idx="3707">
                  <c:v>0.99616199999999999</c:v>
                </c:pt>
                <c:pt idx="3708">
                  <c:v>0.995143</c:v>
                </c:pt>
                <c:pt idx="3709">
                  <c:v>0.99416400000000005</c:v>
                </c:pt>
                <c:pt idx="3710">
                  <c:v>0.99315500000000001</c:v>
                </c:pt>
                <c:pt idx="3711">
                  <c:v>0.99215299999999995</c:v>
                </c:pt>
                <c:pt idx="3712">
                  <c:v>0.99114500000000005</c:v>
                </c:pt>
                <c:pt idx="3713">
                  <c:v>0.990151</c:v>
                </c:pt>
                <c:pt idx="3714">
                  <c:v>0.98915600000000004</c:v>
                </c:pt>
                <c:pt idx="3715">
                  <c:v>0.98817100000000002</c:v>
                </c:pt>
                <c:pt idx="3716">
                  <c:v>0.98716300000000001</c:v>
                </c:pt>
                <c:pt idx="3717">
                  <c:v>0.98615200000000003</c:v>
                </c:pt>
                <c:pt idx="3718">
                  <c:v>0.98514500000000005</c:v>
                </c:pt>
                <c:pt idx="3719">
                  <c:v>0.98415399999999997</c:v>
                </c:pt>
                <c:pt idx="3720">
                  <c:v>0.98316099999999995</c:v>
                </c:pt>
                <c:pt idx="3721">
                  <c:v>0.98214000000000001</c:v>
                </c:pt>
                <c:pt idx="3722">
                  <c:v>0.98115799999999997</c:v>
                </c:pt>
                <c:pt idx="3723">
                  <c:v>0.98014500000000004</c:v>
                </c:pt>
                <c:pt idx="3724">
                  <c:v>0.97914500000000004</c:v>
                </c:pt>
                <c:pt idx="3725">
                  <c:v>0.97816400000000003</c:v>
                </c:pt>
                <c:pt idx="3726">
                  <c:v>0.97713799999999995</c:v>
                </c:pt>
                <c:pt idx="3727">
                  <c:v>0.976163</c:v>
                </c:pt>
                <c:pt idx="3728">
                  <c:v>0.97515499999999999</c:v>
                </c:pt>
                <c:pt idx="3729">
                  <c:v>0.97415600000000002</c:v>
                </c:pt>
                <c:pt idx="3730">
                  <c:v>0.97315499999999999</c:v>
                </c:pt>
                <c:pt idx="3731">
                  <c:v>0.97217699999999996</c:v>
                </c:pt>
                <c:pt idx="3732">
                  <c:v>0.97117699999999996</c:v>
                </c:pt>
                <c:pt idx="3733">
                  <c:v>0.97016500000000006</c:v>
                </c:pt>
                <c:pt idx="3734">
                  <c:v>0.96916599999999997</c:v>
                </c:pt>
                <c:pt idx="3735">
                  <c:v>0.96817600000000004</c:v>
                </c:pt>
                <c:pt idx="3736">
                  <c:v>0.96714299999999997</c:v>
                </c:pt>
                <c:pt idx="3737">
                  <c:v>0.96614900000000004</c:v>
                </c:pt>
                <c:pt idx="3738">
                  <c:v>0.96515799999999996</c:v>
                </c:pt>
                <c:pt idx="3739">
                  <c:v>0.96415700000000004</c:v>
                </c:pt>
                <c:pt idx="3740">
                  <c:v>0.96315600000000001</c:v>
                </c:pt>
                <c:pt idx="3741">
                  <c:v>0.96217600000000003</c:v>
                </c:pt>
                <c:pt idx="3742">
                  <c:v>0.96117900000000001</c:v>
                </c:pt>
                <c:pt idx="3743">
                  <c:v>0.96017600000000003</c:v>
                </c:pt>
                <c:pt idx="3744">
                  <c:v>0.95915899999999998</c:v>
                </c:pt>
                <c:pt idx="3745">
                  <c:v>0.95815899999999998</c:v>
                </c:pt>
                <c:pt idx="3746">
                  <c:v>0.95718000000000003</c:v>
                </c:pt>
                <c:pt idx="3747">
                  <c:v>0.95615799999999995</c:v>
                </c:pt>
                <c:pt idx="3748">
                  <c:v>0.95515799999999995</c:v>
                </c:pt>
                <c:pt idx="3749">
                  <c:v>0.95416900000000004</c:v>
                </c:pt>
                <c:pt idx="3750">
                  <c:v>0.95315099999999997</c:v>
                </c:pt>
                <c:pt idx="3751">
                  <c:v>0.952156</c:v>
                </c:pt>
                <c:pt idx="3752">
                  <c:v>0.95115899999999998</c:v>
                </c:pt>
                <c:pt idx="3753">
                  <c:v>0.95015899999999998</c:v>
                </c:pt>
                <c:pt idx="3754">
                  <c:v>0.94915799999999995</c:v>
                </c:pt>
                <c:pt idx="3755">
                  <c:v>0.948156</c:v>
                </c:pt>
                <c:pt idx="3756">
                  <c:v>0.94714299999999996</c:v>
                </c:pt>
                <c:pt idx="3757">
                  <c:v>0.94616</c:v>
                </c:pt>
                <c:pt idx="3758">
                  <c:v>0.945156</c:v>
                </c:pt>
                <c:pt idx="3759">
                  <c:v>0.94414299999999995</c:v>
                </c:pt>
                <c:pt idx="3760">
                  <c:v>0.94314900000000002</c:v>
                </c:pt>
                <c:pt idx="3761">
                  <c:v>0.94214600000000004</c:v>
                </c:pt>
                <c:pt idx="3762">
                  <c:v>0.94115099999999996</c:v>
                </c:pt>
                <c:pt idx="3763">
                  <c:v>0.94014299999999995</c:v>
                </c:pt>
                <c:pt idx="3764">
                  <c:v>0.939141</c:v>
                </c:pt>
                <c:pt idx="3765">
                  <c:v>0.93814399999999998</c:v>
                </c:pt>
                <c:pt idx="3766">
                  <c:v>0.93715599999999999</c:v>
                </c:pt>
                <c:pt idx="3767">
                  <c:v>0.93613500000000005</c:v>
                </c:pt>
                <c:pt idx="3768">
                  <c:v>0.93515199999999998</c:v>
                </c:pt>
                <c:pt idx="3769">
                  <c:v>0.93415599999999999</c:v>
                </c:pt>
                <c:pt idx="3770">
                  <c:v>0.933141</c:v>
                </c:pt>
                <c:pt idx="3771">
                  <c:v>0.93215000000000003</c:v>
                </c:pt>
                <c:pt idx="3772">
                  <c:v>0.93113999999999997</c:v>
                </c:pt>
                <c:pt idx="3773">
                  <c:v>0.93014399999999997</c:v>
                </c:pt>
                <c:pt idx="3774">
                  <c:v>0.92916399999999999</c:v>
                </c:pt>
                <c:pt idx="3775">
                  <c:v>0.92814300000000005</c:v>
                </c:pt>
                <c:pt idx="3776">
                  <c:v>0.92712799999999995</c:v>
                </c:pt>
                <c:pt idx="3777">
                  <c:v>0.92613999999999996</c:v>
                </c:pt>
                <c:pt idx="3778">
                  <c:v>0.925153</c:v>
                </c:pt>
                <c:pt idx="3779">
                  <c:v>0.92413299999999998</c:v>
                </c:pt>
                <c:pt idx="3780">
                  <c:v>0.92315000000000003</c:v>
                </c:pt>
                <c:pt idx="3781">
                  <c:v>0.92214700000000005</c:v>
                </c:pt>
                <c:pt idx="3782">
                  <c:v>0.92114600000000002</c:v>
                </c:pt>
                <c:pt idx="3783">
                  <c:v>0.92016799999999999</c:v>
                </c:pt>
                <c:pt idx="3784">
                  <c:v>0.91915800000000003</c:v>
                </c:pt>
                <c:pt idx="3785">
                  <c:v>0.91815000000000002</c:v>
                </c:pt>
                <c:pt idx="3786">
                  <c:v>0.91713699999999998</c:v>
                </c:pt>
                <c:pt idx="3787">
                  <c:v>0.91615599999999997</c:v>
                </c:pt>
                <c:pt idx="3788">
                  <c:v>0.91516900000000001</c:v>
                </c:pt>
                <c:pt idx="3789">
                  <c:v>0.91414200000000001</c:v>
                </c:pt>
                <c:pt idx="3790">
                  <c:v>0.91315100000000005</c:v>
                </c:pt>
                <c:pt idx="3791">
                  <c:v>0.91215400000000002</c:v>
                </c:pt>
                <c:pt idx="3792">
                  <c:v>0.91115100000000004</c:v>
                </c:pt>
                <c:pt idx="3793">
                  <c:v>0.91014899999999999</c:v>
                </c:pt>
                <c:pt idx="3794">
                  <c:v>0.909161</c:v>
                </c:pt>
                <c:pt idx="3795">
                  <c:v>0.90814099999999998</c:v>
                </c:pt>
                <c:pt idx="3796">
                  <c:v>0.90715900000000005</c:v>
                </c:pt>
                <c:pt idx="3797">
                  <c:v>0.90616099999999999</c:v>
                </c:pt>
                <c:pt idx="3798">
                  <c:v>0.90515699999999999</c:v>
                </c:pt>
                <c:pt idx="3799">
                  <c:v>0.90415100000000004</c:v>
                </c:pt>
                <c:pt idx="3800">
                  <c:v>0.90313500000000002</c:v>
                </c:pt>
                <c:pt idx="3801">
                  <c:v>0.90214300000000003</c:v>
                </c:pt>
                <c:pt idx="3802">
                  <c:v>0.90115299999999998</c:v>
                </c:pt>
                <c:pt idx="3803">
                  <c:v>0.90014799999999995</c:v>
                </c:pt>
                <c:pt idx="3804">
                  <c:v>0.89915699999999998</c:v>
                </c:pt>
                <c:pt idx="3805">
                  <c:v>0.89814799999999995</c:v>
                </c:pt>
                <c:pt idx="3806">
                  <c:v>0.89714899999999997</c:v>
                </c:pt>
                <c:pt idx="3807">
                  <c:v>0.89615999999999996</c:v>
                </c:pt>
                <c:pt idx="3808">
                  <c:v>0.89515900000000004</c:v>
                </c:pt>
                <c:pt idx="3809">
                  <c:v>0.89416300000000004</c:v>
                </c:pt>
                <c:pt idx="3810">
                  <c:v>0.89316499999999999</c:v>
                </c:pt>
                <c:pt idx="3811">
                  <c:v>0.89216399999999996</c:v>
                </c:pt>
                <c:pt idx="3812">
                  <c:v>0.89114599999999999</c:v>
                </c:pt>
                <c:pt idx="3813">
                  <c:v>0.89015900000000003</c:v>
                </c:pt>
                <c:pt idx="3814">
                  <c:v>0.88915500000000003</c:v>
                </c:pt>
                <c:pt idx="3815">
                  <c:v>0.88816700000000004</c:v>
                </c:pt>
                <c:pt idx="3816">
                  <c:v>0.88716399999999995</c:v>
                </c:pt>
                <c:pt idx="3817">
                  <c:v>0.88615699999999997</c:v>
                </c:pt>
                <c:pt idx="3818">
                  <c:v>0.88516300000000003</c:v>
                </c:pt>
                <c:pt idx="3819">
                  <c:v>0.88417100000000004</c:v>
                </c:pt>
                <c:pt idx="3820">
                  <c:v>0.88315900000000003</c:v>
                </c:pt>
                <c:pt idx="3821">
                  <c:v>0.88216899999999998</c:v>
                </c:pt>
                <c:pt idx="3822">
                  <c:v>0.88117500000000004</c:v>
                </c:pt>
                <c:pt idx="3823">
                  <c:v>0.88017500000000004</c:v>
                </c:pt>
                <c:pt idx="3824">
                  <c:v>0.87917800000000002</c:v>
                </c:pt>
                <c:pt idx="3825">
                  <c:v>0.878166</c:v>
                </c:pt>
                <c:pt idx="3826">
                  <c:v>0.87715100000000001</c:v>
                </c:pt>
                <c:pt idx="3827">
                  <c:v>0.87617900000000004</c:v>
                </c:pt>
                <c:pt idx="3828">
                  <c:v>0.87516700000000003</c:v>
                </c:pt>
                <c:pt idx="3829">
                  <c:v>0.87415600000000004</c:v>
                </c:pt>
                <c:pt idx="3830">
                  <c:v>0.87317699999999998</c:v>
                </c:pt>
                <c:pt idx="3831">
                  <c:v>0.87215699999999996</c:v>
                </c:pt>
                <c:pt idx="3832">
                  <c:v>0.87116099999999996</c:v>
                </c:pt>
                <c:pt idx="3833">
                  <c:v>0.87017500000000003</c:v>
                </c:pt>
                <c:pt idx="3834">
                  <c:v>0.86917299999999997</c:v>
                </c:pt>
                <c:pt idx="3835">
                  <c:v>0.86816400000000005</c:v>
                </c:pt>
                <c:pt idx="3836">
                  <c:v>0.86717500000000003</c:v>
                </c:pt>
                <c:pt idx="3837">
                  <c:v>0.86615299999999995</c:v>
                </c:pt>
                <c:pt idx="3838">
                  <c:v>0.86515500000000001</c:v>
                </c:pt>
                <c:pt idx="3839">
                  <c:v>0.86416099999999996</c:v>
                </c:pt>
                <c:pt idx="3840">
                  <c:v>0.86315799999999998</c:v>
                </c:pt>
                <c:pt idx="3841">
                  <c:v>0.86214500000000005</c:v>
                </c:pt>
                <c:pt idx="3842">
                  <c:v>0.86116700000000002</c:v>
                </c:pt>
                <c:pt idx="3843">
                  <c:v>0.86016099999999995</c:v>
                </c:pt>
                <c:pt idx="3844">
                  <c:v>0.85914299999999999</c:v>
                </c:pt>
                <c:pt idx="3845">
                  <c:v>0.85814599999999996</c:v>
                </c:pt>
                <c:pt idx="3846">
                  <c:v>0.85714999999999997</c:v>
                </c:pt>
                <c:pt idx="3847">
                  <c:v>0.85615799999999997</c:v>
                </c:pt>
                <c:pt idx="3848">
                  <c:v>0.85516800000000004</c:v>
                </c:pt>
                <c:pt idx="3849">
                  <c:v>0.85414999999999996</c:v>
                </c:pt>
                <c:pt idx="3850">
                  <c:v>0.85315200000000002</c:v>
                </c:pt>
                <c:pt idx="3851">
                  <c:v>0.85216099999999995</c:v>
                </c:pt>
                <c:pt idx="3852">
                  <c:v>0.85114699999999999</c:v>
                </c:pt>
                <c:pt idx="3853">
                  <c:v>0.85014000000000001</c:v>
                </c:pt>
                <c:pt idx="3854">
                  <c:v>0.84914000000000001</c:v>
                </c:pt>
                <c:pt idx="3855">
                  <c:v>0.84814100000000003</c:v>
                </c:pt>
                <c:pt idx="3856">
                  <c:v>0.84715200000000002</c:v>
                </c:pt>
                <c:pt idx="3857">
                  <c:v>0.84615700000000005</c:v>
                </c:pt>
                <c:pt idx="3858">
                  <c:v>0.84516500000000006</c:v>
                </c:pt>
                <c:pt idx="3859">
                  <c:v>0.84414800000000001</c:v>
                </c:pt>
                <c:pt idx="3860">
                  <c:v>0.84315300000000004</c:v>
                </c:pt>
                <c:pt idx="3861">
                  <c:v>0.84215099999999998</c:v>
                </c:pt>
                <c:pt idx="3862">
                  <c:v>0.84114900000000004</c:v>
                </c:pt>
                <c:pt idx="3863">
                  <c:v>0.84014999999999995</c:v>
                </c:pt>
                <c:pt idx="3864">
                  <c:v>0.83915200000000001</c:v>
                </c:pt>
                <c:pt idx="3865">
                  <c:v>0.83815600000000001</c:v>
                </c:pt>
                <c:pt idx="3866">
                  <c:v>0.83716599999999997</c:v>
                </c:pt>
                <c:pt idx="3867">
                  <c:v>0.83615499999999998</c:v>
                </c:pt>
                <c:pt idx="3868">
                  <c:v>0.83515799999999996</c:v>
                </c:pt>
                <c:pt idx="3869">
                  <c:v>0.83415499999999998</c:v>
                </c:pt>
                <c:pt idx="3870">
                  <c:v>0.83316299999999999</c:v>
                </c:pt>
                <c:pt idx="3871">
                  <c:v>0.83214299999999997</c:v>
                </c:pt>
                <c:pt idx="3872">
                  <c:v>0.83114100000000002</c:v>
                </c:pt>
                <c:pt idx="3873">
                  <c:v>0.83015600000000001</c:v>
                </c:pt>
                <c:pt idx="3874">
                  <c:v>0.829129</c:v>
                </c:pt>
                <c:pt idx="3875">
                  <c:v>0.82816000000000001</c:v>
                </c:pt>
                <c:pt idx="3876">
                  <c:v>0.827152</c:v>
                </c:pt>
                <c:pt idx="3877">
                  <c:v>0.82615499999999997</c:v>
                </c:pt>
                <c:pt idx="3878">
                  <c:v>0.82514200000000004</c:v>
                </c:pt>
                <c:pt idx="3879">
                  <c:v>0.82414799999999999</c:v>
                </c:pt>
                <c:pt idx="3880">
                  <c:v>0.82314600000000004</c:v>
                </c:pt>
                <c:pt idx="3881">
                  <c:v>0.822156</c:v>
                </c:pt>
                <c:pt idx="3882">
                  <c:v>0.82114699999999996</c:v>
                </c:pt>
                <c:pt idx="3883">
                  <c:v>0.82015099999999996</c:v>
                </c:pt>
                <c:pt idx="3884">
                  <c:v>0.81913899999999995</c:v>
                </c:pt>
                <c:pt idx="3885">
                  <c:v>0.81816299999999997</c:v>
                </c:pt>
                <c:pt idx="3886">
                  <c:v>0.81715599999999999</c:v>
                </c:pt>
                <c:pt idx="3887">
                  <c:v>0.81616299999999997</c:v>
                </c:pt>
                <c:pt idx="3888">
                  <c:v>0.81515800000000005</c:v>
                </c:pt>
                <c:pt idx="3889">
                  <c:v>0.81415499999999996</c:v>
                </c:pt>
                <c:pt idx="3890">
                  <c:v>0.81314399999999998</c:v>
                </c:pt>
                <c:pt idx="3891">
                  <c:v>0.81217200000000001</c:v>
                </c:pt>
                <c:pt idx="3892">
                  <c:v>0.81115400000000004</c:v>
                </c:pt>
                <c:pt idx="3893">
                  <c:v>0.81016100000000002</c:v>
                </c:pt>
                <c:pt idx="3894">
                  <c:v>0.80915400000000004</c:v>
                </c:pt>
                <c:pt idx="3895">
                  <c:v>0.80815899999999996</c:v>
                </c:pt>
                <c:pt idx="3896">
                  <c:v>0.80715300000000001</c:v>
                </c:pt>
                <c:pt idx="3897">
                  <c:v>0.80615099999999995</c:v>
                </c:pt>
                <c:pt idx="3898">
                  <c:v>0.805149</c:v>
                </c:pt>
                <c:pt idx="3899">
                  <c:v>0.80415999999999999</c:v>
                </c:pt>
                <c:pt idx="3900">
                  <c:v>0.80315700000000001</c:v>
                </c:pt>
                <c:pt idx="3901">
                  <c:v>0.80216100000000001</c:v>
                </c:pt>
                <c:pt idx="3902">
                  <c:v>0.80114600000000002</c:v>
                </c:pt>
                <c:pt idx="3903">
                  <c:v>0.80015999999999998</c:v>
                </c:pt>
                <c:pt idx="3904">
                  <c:v>0.79916399999999999</c:v>
                </c:pt>
                <c:pt idx="3905">
                  <c:v>0.79817000000000005</c:v>
                </c:pt>
                <c:pt idx="3906">
                  <c:v>0.79716799999999999</c:v>
                </c:pt>
                <c:pt idx="3907">
                  <c:v>0.79615599999999997</c:v>
                </c:pt>
                <c:pt idx="3908">
                  <c:v>0.79515899999999995</c:v>
                </c:pt>
                <c:pt idx="3909">
                  <c:v>0.79414899999999999</c:v>
                </c:pt>
                <c:pt idx="3910">
                  <c:v>0.79316500000000001</c:v>
                </c:pt>
                <c:pt idx="3911">
                  <c:v>0.79215999999999998</c:v>
                </c:pt>
                <c:pt idx="3912">
                  <c:v>0.79117000000000004</c:v>
                </c:pt>
                <c:pt idx="3913">
                  <c:v>0.79016500000000001</c:v>
                </c:pt>
                <c:pt idx="3914">
                  <c:v>0.78916500000000001</c:v>
                </c:pt>
                <c:pt idx="3915">
                  <c:v>0.788165</c:v>
                </c:pt>
                <c:pt idx="3916">
                  <c:v>0.787161</c:v>
                </c:pt>
                <c:pt idx="3917">
                  <c:v>0.78615599999999997</c:v>
                </c:pt>
                <c:pt idx="3918">
                  <c:v>0.78516200000000003</c:v>
                </c:pt>
                <c:pt idx="3919">
                  <c:v>0.784165</c:v>
                </c:pt>
                <c:pt idx="3920">
                  <c:v>0.783192</c:v>
                </c:pt>
                <c:pt idx="3921">
                  <c:v>0.78215199999999996</c:v>
                </c:pt>
                <c:pt idx="3922">
                  <c:v>0.78114499999999998</c:v>
                </c:pt>
                <c:pt idx="3923">
                  <c:v>0.78016700000000005</c:v>
                </c:pt>
                <c:pt idx="3924">
                  <c:v>0.77916600000000003</c:v>
                </c:pt>
                <c:pt idx="3925">
                  <c:v>0.77816799999999997</c:v>
                </c:pt>
                <c:pt idx="3926">
                  <c:v>0.777169</c:v>
                </c:pt>
                <c:pt idx="3927">
                  <c:v>0.77615900000000004</c:v>
                </c:pt>
                <c:pt idx="3928">
                  <c:v>0.77516399999999996</c:v>
                </c:pt>
                <c:pt idx="3929">
                  <c:v>0.77416300000000005</c:v>
                </c:pt>
                <c:pt idx="3930">
                  <c:v>0.77318399999999998</c:v>
                </c:pt>
                <c:pt idx="3931">
                  <c:v>0.77216600000000002</c:v>
                </c:pt>
                <c:pt idx="3932">
                  <c:v>0.77116300000000004</c:v>
                </c:pt>
                <c:pt idx="3933">
                  <c:v>0.77015100000000003</c:v>
                </c:pt>
                <c:pt idx="3934">
                  <c:v>0.76917400000000002</c:v>
                </c:pt>
                <c:pt idx="3935">
                  <c:v>0.76816300000000004</c:v>
                </c:pt>
                <c:pt idx="3936">
                  <c:v>0.76717100000000005</c:v>
                </c:pt>
                <c:pt idx="3937">
                  <c:v>0.76614700000000002</c:v>
                </c:pt>
                <c:pt idx="3938">
                  <c:v>0.76515900000000003</c:v>
                </c:pt>
                <c:pt idx="3939">
                  <c:v>0.76417199999999996</c:v>
                </c:pt>
                <c:pt idx="3940">
                  <c:v>0.76317400000000002</c:v>
                </c:pt>
                <c:pt idx="3941">
                  <c:v>0.76217199999999996</c:v>
                </c:pt>
                <c:pt idx="3942">
                  <c:v>0.76116300000000003</c:v>
                </c:pt>
                <c:pt idx="3943">
                  <c:v>0.760162</c:v>
                </c:pt>
                <c:pt idx="3944">
                  <c:v>0.75917199999999996</c:v>
                </c:pt>
                <c:pt idx="3945">
                  <c:v>0.75817999999999997</c:v>
                </c:pt>
                <c:pt idx="3946">
                  <c:v>0.75716399999999995</c:v>
                </c:pt>
                <c:pt idx="3947">
                  <c:v>0.75616399999999995</c:v>
                </c:pt>
                <c:pt idx="3948">
                  <c:v>0.75515600000000005</c:v>
                </c:pt>
                <c:pt idx="3949">
                  <c:v>0.75417299999999998</c:v>
                </c:pt>
                <c:pt idx="3950">
                  <c:v>0.75317500000000004</c:v>
                </c:pt>
                <c:pt idx="3951">
                  <c:v>0.75216700000000003</c:v>
                </c:pt>
                <c:pt idx="3952">
                  <c:v>0.75116799999999995</c:v>
                </c:pt>
                <c:pt idx="3953">
                  <c:v>0.750162</c:v>
                </c:pt>
                <c:pt idx="3954">
                  <c:v>0.74915799999999999</c:v>
                </c:pt>
                <c:pt idx="3955">
                  <c:v>0.748166</c:v>
                </c:pt>
                <c:pt idx="3956">
                  <c:v>0.74717100000000003</c:v>
                </c:pt>
                <c:pt idx="3957">
                  <c:v>0.74616800000000005</c:v>
                </c:pt>
                <c:pt idx="3958">
                  <c:v>0.74515900000000002</c:v>
                </c:pt>
                <c:pt idx="3959">
                  <c:v>0.74416899999999997</c:v>
                </c:pt>
                <c:pt idx="3960">
                  <c:v>0.743174</c:v>
                </c:pt>
                <c:pt idx="3961">
                  <c:v>0.74215600000000004</c:v>
                </c:pt>
                <c:pt idx="3962">
                  <c:v>0.74116499999999996</c:v>
                </c:pt>
                <c:pt idx="3963">
                  <c:v>0.74017100000000002</c:v>
                </c:pt>
                <c:pt idx="3964">
                  <c:v>0.73917900000000003</c:v>
                </c:pt>
                <c:pt idx="3965">
                  <c:v>0.73815600000000003</c:v>
                </c:pt>
                <c:pt idx="3966">
                  <c:v>0.73716499999999996</c:v>
                </c:pt>
                <c:pt idx="3967">
                  <c:v>0.73618300000000003</c:v>
                </c:pt>
                <c:pt idx="3968">
                  <c:v>0.73516099999999995</c:v>
                </c:pt>
                <c:pt idx="3969">
                  <c:v>0.73417600000000005</c:v>
                </c:pt>
                <c:pt idx="3970">
                  <c:v>0.73316800000000004</c:v>
                </c:pt>
                <c:pt idx="3971">
                  <c:v>0.73215300000000005</c:v>
                </c:pt>
                <c:pt idx="3972">
                  <c:v>0.73116099999999995</c:v>
                </c:pt>
                <c:pt idx="3973">
                  <c:v>0.73017600000000005</c:v>
                </c:pt>
                <c:pt idx="3974">
                  <c:v>0.72917299999999996</c:v>
                </c:pt>
                <c:pt idx="3975">
                  <c:v>0.72819299999999998</c:v>
                </c:pt>
                <c:pt idx="3976">
                  <c:v>0.72715399999999997</c:v>
                </c:pt>
                <c:pt idx="3977">
                  <c:v>0.72617600000000004</c:v>
                </c:pt>
                <c:pt idx="3978">
                  <c:v>0.72517200000000004</c:v>
                </c:pt>
                <c:pt idx="3979">
                  <c:v>0.72418300000000002</c:v>
                </c:pt>
                <c:pt idx="3980">
                  <c:v>0.72317699999999996</c:v>
                </c:pt>
                <c:pt idx="3981">
                  <c:v>0.72216400000000003</c:v>
                </c:pt>
                <c:pt idx="3982">
                  <c:v>0.72117100000000001</c:v>
                </c:pt>
                <c:pt idx="3983">
                  <c:v>0.72016500000000006</c:v>
                </c:pt>
                <c:pt idx="3984">
                  <c:v>0.71917299999999995</c:v>
                </c:pt>
                <c:pt idx="3985">
                  <c:v>0.71817200000000003</c:v>
                </c:pt>
                <c:pt idx="3986">
                  <c:v>0.71718499999999996</c:v>
                </c:pt>
                <c:pt idx="3987">
                  <c:v>0.71618300000000001</c:v>
                </c:pt>
                <c:pt idx="3988">
                  <c:v>0.71517699999999995</c:v>
                </c:pt>
                <c:pt idx="3989">
                  <c:v>0.71417299999999995</c:v>
                </c:pt>
                <c:pt idx="3990">
                  <c:v>0.71317699999999995</c:v>
                </c:pt>
                <c:pt idx="3991">
                  <c:v>0.71218499999999996</c:v>
                </c:pt>
                <c:pt idx="3992">
                  <c:v>0.71116599999999996</c:v>
                </c:pt>
                <c:pt idx="3993">
                  <c:v>0.71018599999999998</c:v>
                </c:pt>
                <c:pt idx="3994">
                  <c:v>0.70916199999999996</c:v>
                </c:pt>
                <c:pt idx="3995">
                  <c:v>0.70816199999999996</c:v>
                </c:pt>
                <c:pt idx="3996">
                  <c:v>0.70718000000000003</c:v>
                </c:pt>
                <c:pt idx="3997">
                  <c:v>0.70616599999999996</c:v>
                </c:pt>
                <c:pt idx="3998">
                  <c:v>0.70516599999999996</c:v>
                </c:pt>
                <c:pt idx="3999">
                  <c:v>0.70418499999999995</c:v>
                </c:pt>
                <c:pt idx="4000">
                  <c:v>0.70316999999999996</c:v>
                </c:pt>
                <c:pt idx="4001">
                  <c:v>0.70217499999999999</c:v>
                </c:pt>
                <c:pt idx="4002">
                  <c:v>0.70117099999999999</c:v>
                </c:pt>
                <c:pt idx="4003">
                  <c:v>0.70018100000000005</c:v>
                </c:pt>
                <c:pt idx="4004">
                  <c:v>0.69918100000000005</c:v>
                </c:pt>
                <c:pt idx="4005">
                  <c:v>0.69816800000000001</c:v>
                </c:pt>
                <c:pt idx="4006">
                  <c:v>0.69715800000000006</c:v>
                </c:pt>
                <c:pt idx="4007">
                  <c:v>0.69616500000000003</c:v>
                </c:pt>
                <c:pt idx="4008">
                  <c:v>0.69518599999999997</c:v>
                </c:pt>
                <c:pt idx="4009">
                  <c:v>0.694187</c:v>
                </c:pt>
                <c:pt idx="4010">
                  <c:v>0.69317799999999996</c:v>
                </c:pt>
                <c:pt idx="4011">
                  <c:v>0.69219200000000003</c:v>
                </c:pt>
                <c:pt idx="4012">
                  <c:v>0.691187</c:v>
                </c:pt>
                <c:pt idx="4013">
                  <c:v>0.69018400000000002</c:v>
                </c:pt>
                <c:pt idx="4014">
                  <c:v>0.68918500000000005</c:v>
                </c:pt>
                <c:pt idx="4015">
                  <c:v>0.68817300000000003</c:v>
                </c:pt>
                <c:pt idx="4016">
                  <c:v>0.687168</c:v>
                </c:pt>
                <c:pt idx="4017">
                  <c:v>0.68617700000000004</c:v>
                </c:pt>
                <c:pt idx="4018">
                  <c:v>0.68516699999999997</c:v>
                </c:pt>
                <c:pt idx="4019">
                  <c:v>0.68416999999999994</c:v>
                </c:pt>
                <c:pt idx="4020">
                  <c:v>0.68317700000000003</c:v>
                </c:pt>
                <c:pt idx="4021">
                  <c:v>0.68218800000000002</c:v>
                </c:pt>
                <c:pt idx="4022">
                  <c:v>0.68119300000000005</c:v>
                </c:pt>
                <c:pt idx="4023">
                  <c:v>0.680199</c:v>
                </c:pt>
                <c:pt idx="4024">
                  <c:v>0.67917000000000005</c:v>
                </c:pt>
                <c:pt idx="4025">
                  <c:v>0.67818199999999995</c:v>
                </c:pt>
                <c:pt idx="4026">
                  <c:v>0.67719300000000004</c:v>
                </c:pt>
                <c:pt idx="4027">
                  <c:v>0.67619499999999999</c:v>
                </c:pt>
                <c:pt idx="4028">
                  <c:v>0.67518100000000003</c:v>
                </c:pt>
                <c:pt idx="4029">
                  <c:v>0.67418100000000003</c:v>
                </c:pt>
              </c:numCache>
            </c:numRef>
          </c:xVal>
          <c:yVal>
            <c:numRef>
              <c:f>'[SPPE electrodeposition CV.xlsx]Sheet1'!$B$4:$B$4033</c:f>
              <c:numCache>
                <c:formatCode>General</c:formatCode>
                <c:ptCount val="4030"/>
                <c:pt idx="0">
                  <c:v>1.45575E-3</c:v>
                </c:pt>
                <c:pt idx="1">
                  <c:v>1.46159E-3</c:v>
                </c:pt>
                <c:pt idx="2">
                  <c:v>1.4635900000000001E-3</c:v>
                </c:pt>
                <c:pt idx="3">
                  <c:v>1.4702999999999999E-3</c:v>
                </c:pt>
                <c:pt idx="4">
                  <c:v>1.47178E-3</c:v>
                </c:pt>
                <c:pt idx="5">
                  <c:v>1.47544E-3</c:v>
                </c:pt>
                <c:pt idx="6">
                  <c:v>1.48182E-3</c:v>
                </c:pt>
                <c:pt idx="7">
                  <c:v>1.4815799999999999E-3</c:v>
                </c:pt>
                <c:pt idx="8">
                  <c:v>1.48715E-3</c:v>
                </c:pt>
                <c:pt idx="9">
                  <c:v>1.49523E-3</c:v>
                </c:pt>
                <c:pt idx="10">
                  <c:v>1.49507E-3</c:v>
                </c:pt>
                <c:pt idx="11">
                  <c:v>1.4975399999999999E-3</c:v>
                </c:pt>
                <c:pt idx="12">
                  <c:v>1.5069E-3</c:v>
                </c:pt>
                <c:pt idx="13">
                  <c:v>1.5053099999999999E-3</c:v>
                </c:pt>
                <c:pt idx="14">
                  <c:v>1.5120400000000001E-3</c:v>
                </c:pt>
                <c:pt idx="15">
                  <c:v>1.51154E-3</c:v>
                </c:pt>
                <c:pt idx="16">
                  <c:v>1.5171E-3</c:v>
                </c:pt>
                <c:pt idx="17">
                  <c:v>1.5178699999999999E-3</c:v>
                </c:pt>
                <c:pt idx="18">
                  <c:v>1.5244E-3</c:v>
                </c:pt>
                <c:pt idx="19">
                  <c:v>1.5309500000000001E-3</c:v>
                </c:pt>
                <c:pt idx="20">
                  <c:v>1.53217E-3</c:v>
                </c:pt>
                <c:pt idx="21">
                  <c:v>1.5353599999999999E-3</c:v>
                </c:pt>
                <c:pt idx="22">
                  <c:v>1.53681E-3</c:v>
                </c:pt>
                <c:pt idx="23">
                  <c:v>1.54181E-3</c:v>
                </c:pt>
                <c:pt idx="24">
                  <c:v>1.5521199999999999E-3</c:v>
                </c:pt>
                <c:pt idx="25">
                  <c:v>1.5553699999999999E-3</c:v>
                </c:pt>
                <c:pt idx="26">
                  <c:v>1.5546100000000001E-3</c:v>
                </c:pt>
                <c:pt idx="27">
                  <c:v>1.56307E-3</c:v>
                </c:pt>
                <c:pt idx="28">
                  <c:v>1.5643600000000001E-3</c:v>
                </c:pt>
                <c:pt idx="29">
                  <c:v>1.5689600000000001E-3</c:v>
                </c:pt>
                <c:pt idx="30">
                  <c:v>1.57092E-3</c:v>
                </c:pt>
                <c:pt idx="31">
                  <c:v>1.57398E-3</c:v>
                </c:pt>
                <c:pt idx="32">
                  <c:v>1.583E-3</c:v>
                </c:pt>
                <c:pt idx="33">
                  <c:v>1.5840699999999999E-3</c:v>
                </c:pt>
                <c:pt idx="34">
                  <c:v>1.5855400000000001E-3</c:v>
                </c:pt>
                <c:pt idx="35">
                  <c:v>1.59161E-3</c:v>
                </c:pt>
                <c:pt idx="36">
                  <c:v>1.5974299999999999E-3</c:v>
                </c:pt>
                <c:pt idx="37">
                  <c:v>1.60311E-3</c:v>
                </c:pt>
                <c:pt idx="38">
                  <c:v>1.6054299999999999E-3</c:v>
                </c:pt>
                <c:pt idx="39">
                  <c:v>1.6113799999999999E-3</c:v>
                </c:pt>
                <c:pt idx="40">
                  <c:v>1.61359E-3</c:v>
                </c:pt>
                <c:pt idx="41">
                  <c:v>1.61849E-3</c:v>
                </c:pt>
                <c:pt idx="42">
                  <c:v>1.6230999999999999E-3</c:v>
                </c:pt>
                <c:pt idx="43">
                  <c:v>1.62901E-3</c:v>
                </c:pt>
                <c:pt idx="44">
                  <c:v>1.62615E-3</c:v>
                </c:pt>
                <c:pt idx="45">
                  <c:v>1.63624E-3</c:v>
                </c:pt>
                <c:pt idx="46">
                  <c:v>1.6383999999999999E-3</c:v>
                </c:pt>
                <c:pt idx="47">
                  <c:v>1.6428300000000001E-3</c:v>
                </c:pt>
                <c:pt idx="48">
                  <c:v>1.64613E-3</c:v>
                </c:pt>
                <c:pt idx="49">
                  <c:v>1.6494000000000001E-3</c:v>
                </c:pt>
                <c:pt idx="50">
                  <c:v>1.6605400000000001E-3</c:v>
                </c:pt>
                <c:pt idx="51">
                  <c:v>1.66428E-3</c:v>
                </c:pt>
                <c:pt idx="52">
                  <c:v>1.6622900000000001E-3</c:v>
                </c:pt>
                <c:pt idx="53">
                  <c:v>1.6736800000000001E-3</c:v>
                </c:pt>
                <c:pt idx="54">
                  <c:v>1.6753E-3</c:v>
                </c:pt>
                <c:pt idx="55">
                  <c:v>1.67654E-3</c:v>
                </c:pt>
                <c:pt idx="56">
                  <c:v>1.6844399999999999E-3</c:v>
                </c:pt>
                <c:pt idx="57">
                  <c:v>1.68754E-3</c:v>
                </c:pt>
                <c:pt idx="58">
                  <c:v>1.69607E-3</c:v>
                </c:pt>
                <c:pt idx="59">
                  <c:v>1.69987E-3</c:v>
                </c:pt>
                <c:pt idx="60">
                  <c:v>1.70229E-3</c:v>
                </c:pt>
                <c:pt idx="61">
                  <c:v>1.71284E-3</c:v>
                </c:pt>
                <c:pt idx="62">
                  <c:v>1.7080000000000001E-3</c:v>
                </c:pt>
                <c:pt idx="63">
                  <c:v>1.71536E-3</c:v>
                </c:pt>
                <c:pt idx="64">
                  <c:v>1.7253500000000001E-3</c:v>
                </c:pt>
                <c:pt idx="65">
                  <c:v>1.7273200000000001E-3</c:v>
                </c:pt>
                <c:pt idx="66">
                  <c:v>1.73134E-3</c:v>
                </c:pt>
                <c:pt idx="67">
                  <c:v>1.7400499999999999E-3</c:v>
                </c:pt>
                <c:pt idx="68">
                  <c:v>1.7394299999999999E-3</c:v>
                </c:pt>
                <c:pt idx="69">
                  <c:v>1.75001E-3</c:v>
                </c:pt>
                <c:pt idx="70">
                  <c:v>1.7518200000000001E-3</c:v>
                </c:pt>
                <c:pt idx="71">
                  <c:v>1.7573300000000001E-3</c:v>
                </c:pt>
                <c:pt idx="72">
                  <c:v>1.76356E-3</c:v>
                </c:pt>
                <c:pt idx="73">
                  <c:v>1.7670699999999999E-3</c:v>
                </c:pt>
                <c:pt idx="74">
                  <c:v>1.76768E-3</c:v>
                </c:pt>
                <c:pt idx="75">
                  <c:v>1.77791E-3</c:v>
                </c:pt>
                <c:pt idx="76">
                  <c:v>1.7767E-3</c:v>
                </c:pt>
                <c:pt idx="77">
                  <c:v>1.7822199999999999E-3</c:v>
                </c:pt>
                <c:pt idx="78">
                  <c:v>1.7901900000000001E-3</c:v>
                </c:pt>
                <c:pt idx="79">
                  <c:v>1.79503E-3</c:v>
                </c:pt>
                <c:pt idx="80">
                  <c:v>1.80108E-3</c:v>
                </c:pt>
                <c:pt idx="81">
                  <c:v>1.8127799999999999E-3</c:v>
                </c:pt>
                <c:pt idx="82">
                  <c:v>1.80781E-3</c:v>
                </c:pt>
                <c:pt idx="83">
                  <c:v>1.8174E-3</c:v>
                </c:pt>
                <c:pt idx="84">
                  <c:v>1.8244400000000001E-3</c:v>
                </c:pt>
                <c:pt idx="85">
                  <c:v>1.82767E-3</c:v>
                </c:pt>
                <c:pt idx="86">
                  <c:v>1.8368099999999999E-3</c:v>
                </c:pt>
                <c:pt idx="87">
                  <c:v>1.8406799999999999E-3</c:v>
                </c:pt>
                <c:pt idx="88">
                  <c:v>1.84352E-3</c:v>
                </c:pt>
                <c:pt idx="89">
                  <c:v>1.8503700000000001E-3</c:v>
                </c:pt>
                <c:pt idx="90">
                  <c:v>1.8541899999999999E-3</c:v>
                </c:pt>
                <c:pt idx="91">
                  <c:v>1.8568600000000001E-3</c:v>
                </c:pt>
                <c:pt idx="92">
                  <c:v>1.8675E-3</c:v>
                </c:pt>
                <c:pt idx="93">
                  <c:v>1.86809E-3</c:v>
                </c:pt>
                <c:pt idx="94">
                  <c:v>1.87666E-3</c:v>
                </c:pt>
                <c:pt idx="95">
                  <c:v>1.8751900000000001E-3</c:v>
                </c:pt>
                <c:pt idx="96">
                  <c:v>1.8819100000000001E-3</c:v>
                </c:pt>
                <c:pt idx="97">
                  <c:v>1.88817E-3</c:v>
                </c:pt>
                <c:pt idx="98">
                  <c:v>1.8944299999999999E-3</c:v>
                </c:pt>
                <c:pt idx="99">
                  <c:v>1.8980500000000001E-3</c:v>
                </c:pt>
                <c:pt idx="100">
                  <c:v>1.9057499999999999E-3</c:v>
                </c:pt>
                <c:pt idx="101">
                  <c:v>1.9026099999999999E-3</c:v>
                </c:pt>
                <c:pt idx="102">
                  <c:v>1.90964E-3</c:v>
                </c:pt>
                <c:pt idx="103">
                  <c:v>1.9192300000000001E-3</c:v>
                </c:pt>
                <c:pt idx="104">
                  <c:v>1.9194800000000001E-3</c:v>
                </c:pt>
                <c:pt idx="105">
                  <c:v>1.9270699999999999E-3</c:v>
                </c:pt>
                <c:pt idx="106">
                  <c:v>1.9306900000000001E-3</c:v>
                </c:pt>
                <c:pt idx="107">
                  <c:v>1.9358699999999999E-3</c:v>
                </c:pt>
                <c:pt idx="108">
                  <c:v>1.94243E-3</c:v>
                </c:pt>
                <c:pt idx="109">
                  <c:v>1.9458699999999999E-3</c:v>
                </c:pt>
                <c:pt idx="110">
                  <c:v>1.95166E-3</c:v>
                </c:pt>
                <c:pt idx="111">
                  <c:v>1.9587799999999998E-3</c:v>
                </c:pt>
                <c:pt idx="112">
                  <c:v>1.9635299999999998E-3</c:v>
                </c:pt>
                <c:pt idx="113">
                  <c:v>1.9658599999999998E-3</c:v>
                </c:pt>
                <c:pt idx="114">
                  <c:v>1.9712100000000001E-3</c:v>
                </c:pt>
                <c:pt idx="115">
                  <c:v>1.9754E-3</c:v>
                </c:pt>
                <c:pt idx="116">
                  <c:v>1.9760799999999999E-3</c:v>
                </c:pt>
                <c:pt idx="117">
                  <c:v>1.9839900000000001E-3</c:v>
                </c:pt>
                <c:pt idx="118">
                  <c:v>1.9899800000000001E-3</c:v>
                </c:pt>
                <c:pt idx="119">
                  <c:v>1.9912200000000001E-3</c:v>
                </c:pt>
                <c:pt idx="120">
                  <c:v>1.9957099999999999E-3</c:v>
                </c:pt>
                <c:pt idx="121">
                  <c:v>1.9980100000000002E-3</c:v>
                </c:pt>
                <c:pt idx="122">
                  <c:v>2.0079999999999998E-3</c:v>
                </c:pt>
                <c:pt idx="123">
                  <c:v>2.0138399999999998E-3</c:v>
                </c:pt>
                <c:pt idx="124">
                  <c:v>2.0150400000000001E-3</c:v>
                </c:pt>
                <c:pt idx="125">
                  <c:v>2.0214400000000002E-3</c:v>
                </c:pt>
                <c:pt idx="126">
                  <c:v>2.0278800000000001E-3</c:v>
                </c:pt>
                <c:pt idx="127">
                  <c:v>2.0279299999999998E-3</c:v>
                </c:pt>
                <c:pt idx="128">
                  <c:v>2.0386699999999998E-3</c:v>
                </c:pt>
                <c:pt idx="129">
                  <c:v>2.0476000000000001E-3</c:v>
                </c:pt>
                <c:pt idx="130">
                  <c:v>2.04396E-3</c:v>
                </c:pt>
                <c:pt idx="131">
                  <c:v>2.0549000000000001E-3</c:v>
                </c:pt>
                <c:pt idx="132">
                  <c:v>2.0573100000000001E-3</c:v>
                </c:pt>
                <c:pt idx="133">
                  <c:v>2.0623099999999999E-3</c:v>
                </c:pt>
                <c:pt idx="134">
                  <c:v>2.0687600000000002E-3</c:v>
                </c:pt>
                <c:pt idx="135">
                  <c:v>2.0705599999999999E-3</c:v>
                </c:pt>
                <c:pt idx="136">
                  <c:v>2.0831299999999999E-3</c:v>
                </c:pt>
                <c:pt idx="137">
                  <c:v>2.0903900000000001E-3</c:v>
                </c:pt>
                <c:pt idx="138">
                  <c:v>2.0893000000000001E-3</c:v>
                </c:pt>
                <c:pt idx="139">
                  <c:v>2.0928499999999998E-3</c:v>
                </c:pt>
                <c:pt idx="140">
                  <c:v>2.1013500000000001E-3</c:v>
                </c:pt>
                <c:pt idx="141">
                  <c:v>2.1045E-3</c:v>
                </c:pt>
                <c:pt idx="142">
                  <c:v>2.1138900000000002E-3</c:v>
                </c:pt>
                <c:pt idx="143">
                  <c:v>2.1196700000000001E-3</c:v>
                </c:pt>
                <c:pt idx="144">
                  <c:v>2.1243099999999999E-3</c:v>
                </c:pt>
                <c:pt idx="145">
                  <c:v>2.1304800000000001E-3</c:v>
                </c:pt>
                <c:pt idx="146">
                  <c:v>2.1326399999999999E-3</c:v>
                </c:pt>
                <c:pt idx="147">
                  <c:v>2.1369399999999999E-3</c:v>
                </c:pt>
                <c:pt idx="148">
                  <c:v>2.1480599999999998E-3</c:v>
                </c:pt>
                <c:pt idx="149">
                  <c:v>2.1472000000000002E-3</c:v>
                </c:pt>
                <c:pt idx="150">
                  <c:v>2.1570299999999999E-3</c:v>
                </c:pt>
                <c:pt idx="151">
                  <c:v>2.1606400000000001E-3</c:v>
                </c:pt>
                <c:pt idx="152">
                  <c:v>2.1616399999999998E-3</c:v>
                </c:pt>
                <c:pt idx="153">
                  <c:v>2.17191E-3</c:v>
                </c:pt>
                <c:pt idx="154">
                  <c:v>2.1778600000000002E-3</c:v>
                </c:pt>
                <c:pt idx="155">
                  <c:v>2.1803399999999998E-3</c:v>
                </c:pt>
                <c:pt idx="156">
                  <c:v>2.1901899999999998E-3</c:v>
                </c:pt>
                <c:pt idx="157">
                  <c:v>2.1958300000000002E-3</c:v>
                </c:pt>
                <c:pt idx="158">
                  <c:v>2.2028400000000002E-3</c:v>
                </c:pt>
                <c:pt idx="159">
                  <c:v>2.2109600000000001E-3</c:v>
                </c:pt>
                <c:pt idx="160">
                  <c:v>2.2160600000000002E-3</c:v>
                </c:pt>
                <c:pt idx="161">
                  <c:v>2.22084E-3</c:v>
                </c:pt>
                <c:pt idx="162">
                  <c:v>2.23222E-3</c:v>
                </c:pt>
                <c:pt idx="163">
                  <c:v>2.2326799999999999E-3</c:v>
                </c:pt>
                <c:pt idx="164">
                  <c:v>2.2446699999999998E-3</c:v>
                </c:pt>
                <c:pt idx="165">
                  <c:v>2.2506399999999999E-3</c:v>
                </c:pt>
                <c:pt idx="166">
                  <c:v>2.2536700000000002E-3</c:v>
                </c:pt>
                <c:pt idx="167">
                  <c:v>2.2620100000000001E-3</c:v>
                </c:pt>
                <c:pt idx="168">
                  <c:v>2.2678300000000002E-3</c:v>
                </c:pt>
                <c:pt idx="169">
                  <c:v>2.2786799999999999E-3</c:v>
                </c:pt>
                <c:pt idx="170">
                  <c:v>2.2811799999999998E-3</c:v>
                </c:pt>
                <c:pt idx="171">
                  <c:v>2.2868699999999999E-3</c:v>
                </c:pt>
                <c:pt idx="172">
                  <c:v>2.29305E-3</c:v>
                </c:pt>
                <c:pt idx="173">
                  <c:v>2.3032600000000001E-3</c:v>
                </c:pt>
                <c:pt idx="174">
                  <c:v>2.3040199999999999E-3</c:v>
                </c:pt>
                <c:pt idx="175">
                  <c:v>2.3132299999999999E-3</c:v>
                </c:pt>
                <c:pt idx="176">
                  <c:v>2.3255699999999999E-3</c:v>
                </c:pt>
                <c:pt idx="177">
                  <c:v>2.3272700000000002E-3</c:v>
                </c:pt>
                <c:pt idx="178">
                  <c:v>2.3392E-3</c:v>
                </c:pt>
                <c:pt idx="179">
                  <c:v>2.3482199999999998E-3</c:v>
                </c:pt>
                <c:pt idx="180">
                  <c:v>2.3528400000000001E-3</c:v>
                </c:pt>
                <c:pt idx="181">
                  <c:v>2.3647400000000002E-3</c:v>
                </c:pt>
                <c:pt idx="182">
                  <c:v>2.3695299999999999E-3</c:v>
                </c:pt>
                <c:pt idx="183">
                  <c:v>2.3745200000000002E-3</c:v>
                </c:pt>
                <c:pt idx="184">
                  <c:v>2.3896299999999998E-3</c:v>
                </c:pt>
                <c:pt idx="185">
                  <c:v>2.3931099999999999E-3</c:v>
                </c:pt>
                <c:pt idx="186">
                  <c:v>2.40135E-3</c:v>
                </c:pt>
                <c:pt idx="187">
                  <c:v>2.4116400000000001E-3</c:v>
                </c:pt>
                <c:pt idx="188">
                  <c:v>2.4159099999999998E-3</c:v>
                </c:pt>
                <c:pt idx="189">
                  <c:v>2.4259199999999998E-3</c:v>
                </c:pt>
                <c:pt idx="190">
                  <c:v>2.4341599999999999E-3</c:v>
                </c:pt>
                <c:pt idx="191">
                  <c:v>2.4383400000000002E-3</c:v>
                </c:pt>
                <c:pt idx="192">
                  <c:v>2.4503900000000002E-3</c:v>
                </c:pt>
                <c:pt idx="193">
                  <c:v>2.4606300000000001E-3</c:v>
                </c:pt>
                <c:pt idx="194">
                  <c:v>2.4742200000000001E-3</c:v>
                </c:pt>
                <c:pt idx="195">
                  <c:v>2.4738999999999998E-3</c:v>
                </c:pt>
                <c:pt idx="196">
                  <c:v>2.4783800000000001E-3</c:v>
                </c:pt>
                <c:pt idx="197">
                  <c:v>2.4916199999999999E-3</c:v>
                </c:pt>
                <c:pt idx="198">
                  <c:v>2.5071999999999998E-3</c:v>
                </c:pt>
                <c:pt idx="199">
                  <c:v>2.5057899999999999E-3</c:v>
                </c:pt>
                <c:pt idx="200">
                  <c:v>2.52228E-3</c:v>
                </c:pt>
                <c:pt idx="201">
                  <c:v>2.52469E-3</c:v>
                </c:pt>
                <c:pt idx="202">
                  <c:v>2.5381599999999998E-3</c:v>
                </c:pt>
                <c:pt idx="203">
                  <c:v>2.5430800000000001E-3</c:v>
                </c:pt>
                <c:pt idx="204">
                  <c:v>2.5473399999999999E-3</c:v>
                </c:pt>
                <c:pt idx="205">
                  <c:v>2.5619000000000002E-3</c:v>
                </c:pt>
                <c:pt idx="206">
                  <c:v>2.5704199999999999E-3</c:v>
                </c:pt>
                <c:pt idx="207">
                  <c:v>2.5781300000000001E-3</c:v>
                </c:pt>
                <c:pt idx="208">
                  <c:v>2.5916400000000001E-3</c:v>
                </c:pt>
                <c:pt idx="209">
                  <c:v>2.6016500000000001E-3</c:v>
                </c:pt>
                <c:pt idx="210">
                  <c:v>2.61049E-3</c:v>
                </c:pt>
                <c:pt idx="211">
                  <c:v>2.6199999999999999E-3</c:v>
                </c:pt>
                <c:pt idx="212">
                  <c:v>2.63102E-3</c:v>
                </c:pt>
                <c:pt idx="213">
                  <c:v>2.6342200000000001E-3</c:v>
                </c:pt>
                <c:pt idx="214">
                  <c:v>2.6455099999999998E-3</c:v>
                </c:pt>
                <c:pt idx="215">
                  <c:v>2.6558799999999998E-3</c:v>
                </c:pt>
                <c:pt idx="216">
                  <c:v>2.66498E-3</c:v>
                </c:pt>
                <c:pt idx="217">
                  <c:v>2.6700700000000001E-3</c:v>
                </c:pt>
                <c:pt idx="218">
                  <c:v>2.6767399999999999E-3</c:v>
                </c:pt>
                <c:pt idx="219">
                  <c:v>2.6905100000000001E-3</c:v>
                </c:pt>
                <c:pt idx="220">
                  <c:v>2.69251E-3</c:v>
                </c:pt>
                <c:pt idx="221">
                  <c:v>2.7029100000000002E-3</c:v>
                </c:pt>
                <c:pt idx="222">
                  <c:v>2.7138000000000002E-3</c:v>
                </c:pt>
                <c:pt idx="223">
                  <c:v>2.7172099999999999E-3</c:v>
                </c:pt>
                <c:pt idx="224">
                  <c:v>2.7301600000000001E-3</c:v>
                </c:pt>
                <c:pt idx="225">
                  <c:v>2.7371800000000001E-3</c:v>
                </c:pt>
                <c:pt idx="226">
                  <c:v>2.74522E-3</c:v>
                </c:pt>
                <c:pt idx="227">
                  <c:v>2.7585000000000001E-3</c:v>
                </c:pt>
                <c:pt idx="228">
                  <c:v>2.7677399999999999E-3</c:v>
                </c:pt>
                <c:pt idx="229">
                  <c:v>2.7721099999999999E-3</c:v>
                </c:pt>
                <c:pt idx="230">
                  <c:v>2.7854099999999999E-3</c:v>
                </c:pt>
                <c:pt idx="231">
                  <c:v>2.7910600000000002E-3</c:v>
                </c:pt>
                <c:pt idx="232">
                  <c:v>2.7976799999999999E-3</c:v>
                </c:pt>
                <c:pt idx="233">
                  <c:v>2.8156800000000001E-3</c:v>
                </c:pt>
                <c:pt idx="234">
                  <c:v>2.8226499999999999E-3</c:v>
                </c:pt>
                <c:pt idx="235">
                  <c:v>2.8325799999999999E-3</c:v>
                </c:pt>
                <c:pt idx="236">
                  <c:v>2.8440800000000001E-3</c:v>
                </c:pt>
                <c:pt idx="237">
                  <c:v>2.84724E-3</c:v>
                </c:pt>
                <c:pt idx="238">
                  <c:v>2.8634200000000002E-3</c:v>
                </c:pt>
                <c:pt idx="239">
                  <c:v>2.87076E-3</c:v>
                </c:pt>
                <c:pt idx="240">
                  <c:v>2.8828700000000001E-3</c:v>
                </c:pt>
                <c:pt idx="241">
                  <c:v>2.8893500000000002E-3</c:v>
                </c:pt>
                <c:pt idx="242">
                  <c:v>2.90165E-3</c:v>
                </c:pt>
                <c:pt idx="243">
                  <c:v>2.9071000000000001E-3</c:v>
                </c:pt>
                <c:pt idx="244">
                  <c:v>2.9192599999999999E-3</c:v>
                </c:pt>
                <c:pt idx="245">
                  <c:v>2.9287900000000001E-3</c:v>
                </c:pt>
                <c:pt idx="246">
                  <c:v>2.9374399999999999E-3</c:v>
                </c:pt>
                <c:pt idx="247">
                  <c:v>2.9522099999999998E-3</c:v>
                </c:pt>
                <c:pt idx="248">
                  <c:v>2.9552100000000002E-3</c:v>
                </c:pt>
                <c:pt idx="249">
                  <c:v>2.9657799999999999E-3</c:v>
                </c:pt>
                <c:pt idx="250">
                  <c:v>2.97606E-3</c:v>
                </c:pt>
                <c:pt idx="251">
                  <c:v>2.9833400000000001E-3</c:v>
                </c:pt>
                <c:pt idx="252">
                  <c:v>2.9996599999999999E-3</c:v>
                </c:pt>
                <c:pt idx="253">
                  <c:v>3.00651E-3</c:v>
                </c:pt>
                <c:pt idx="254">
                  <c:v>3.01382E-3</c:v>
                </c:pt>
                <c:pt idx="255">
                  <c:v>3.0313200000000001E-3</c:v>
                </c:pt>
                <c:pt idx="256">
                  <c:v>3.0412799999999999E-3</c:v>
                </c:pt>
                <c:pt idx="257">
                  <c:v>3.0449299999999999E-3</c:v>
                </c:pt>
                <c:pt idx="258">
                  <c:v>3.0615199999999999E-3</c:v>
                </c:pt>
                <c:pt idx="259">
                  <c:v>3.0722000000000002E-3</c:v>
                </c:pt>
                <c:pt idx="260">
                  <c:v>3.08268E-3</c:v>
                </c:pt>
                <c:pt idx="261">
                  <c:v>3.0930900000000002E-3</c:v>
                </c:pt>
                <c:pt idx="262">
                  <c:v>3.1026500000000002E-3</c:v>
                </c:pt>
                <c:pt idx="263">
                  <c:v>3.11057E-3</c:v>
                </c:pt>
                <c:pt idx="264">
                  <c:v>3.1203899999999998E-3</c:v>
                </c:pt>
                <c:pt idx="265">
                  <c:v>3.1309799999999998E-3</c:v>
                </c:pt>
                <c:pt idx="266">
                  <c:v>3.1478000000000001E-3</c:v>
                </c:pt>
                <c:pt idx="267">
                  <c:v>3.1606300000000002E-3</c:v>
                </c:pt>
                <c:pt idx="268">
                  <c:v>3.16089E-3</c:v>
                </c:pt>
                <c:pt idx="269">
                  <c:v>3.1809E-3</c:v>
                </c:pt>
                <c:pt idx="270">
                  <c:v>3.18659E-3</c:v>
                </c:pt>
                <c:pt idx="271">
                  <c:v>3.20098E-3</c:v>
                </c:pt>
                <c:pt idx="272">
                  <c:v>3.2141000000000001E-3</c:v>
                </c:pt>
                <c:pt idx="273">
                  <c:v>3.22113E-3</c:v>
                </c:pt>
                <c:pt idx="274">
                  <c:v>3.23047E-3</c:v>
                </c:pt>
                <c:pt idx="275">
                  <c:v>3.2491299999999998E-3</c:v>
                </c:pt>
                <c:pt idx="276">
                  <c:v>3.2561000000000001E-3</c:v>
                </c:pt>
                <c:pt idx="277">
                  <c:v>3.2657200000000002E-3</c:v>
                </c:pt>
                <c:pt idx="278">
                  <c:v>3.2810399999999998E-3</c:v>
                </c:pt>
                <c:pt idx="279">
                  <c:v>3.2862500000000001E-3</c:v>
                </c:pt>
                <c:pt idx="280">
                  <c:v>3.3020200000000001E-3</c:v>
                </c:pt>
                <c:pt idx="281">
                  <c:v>3.3191599999999998E-3</c:v>
                </c:pt>
                <c:pt idx="282">
                  <c:v>3.32438E-3</c:v>
                </c:pt>
                <c:pt idx="283">
                  <c:v>3.3352799999999999E-3</c:v>
                </c:pt>
                <c:pt idx="284">
                  <c:v>3.3473999999999999E-3</c:v>
                </c:pt>
                <c:pt idx="285">
                  <c:v>3.3582600000000001E-3</c:v>
                </c:pt>
                <c:pt idx="286">
                  <c:v>3.3730600000000002E-3</c:v>
                </c:pt>
                <c:pt idx="287">
                  <c:v>3.3799500000000001E-3</c:v>
                </c:pt>
                <c:pt idx="288">
                  <c:v>3.3919499999999999E-3</c:v>
                </c:pt>
                <c:pt idx="289">
                  <c:v>3.4057100000000002E-3</c:v>
                </c:pt>
                <c:pt idx="290">
                  <c:v>3.4137099999999999E-3</c:v>
                </c:pt>
                <c:pt idx="291">
                  <c:v>3.4294799999999999E-3</c:v>
                </c:pt>
                <c:pt idx="292">
                  <c:v>3.4484400000000001E-3</c:v>
                </c:pt>
                <c:pt idx="293">
                  <c:v>3.4599600000000002E-3</c:v>
                </c:pt>
                <c:pt idx="294">
                  <c:v>3.4728200000000002E-3</c:v>
                </c:pt>
                <c:pt idx="295">
                  <c:v>3.4843500000000002E-3</c:v>
                </c:pt>
                <c:pt idx="296">
                  <c:v>3.49205E-3</c:v>
                </c:pt>
                <c:pt idx="297">
                  <c:v>3.5081499999999998E-3</c:v>
                </c:pt>
                <c:pt idx="298">
                  <c:v>3.52068E-3</c:v>
                </c:pt>
                <c:pt idx="299">
                  <c:v>3.53623E-3</c:v>
                </c:pt>
                <c:pt idx="300">
                  <c:v>3.5462599999999999E-3</c:v>
                </c:pt>
                <c:pt idx="301">
                  <c:v>3.5544000000000001E-3</c:v>
                </c:pt>
                <c:pt idx="302">
                  <c:v>3.5722100000000001E-3</c:v>
                </c:pt>
                <c:pt idx="303">
                  <c:v>3.5893399999999999E-3</c:v>
                </c:pt>
                <c:pt idx="304">
                  <c:v>3.5969000000000001E-3</c:v>
                </c:pt>
                <c:pt idx="305">
                  <c:v>3.61306E-3</c:v>
                </c:pt>
                <c:pt idx="306">
                  <c:v>3.6368300000000002E-3</c:v>
                </c:pt>
                <c:pt idx="307">
                  <c:v>3.6324500000000002E-3</c:v>
                </c:pt>
                <c:pt idx="308">
                  <c:v>3.6496200000000001E-3</c:v>
                </c:pt>
                <c:pt idx="309">
                  <c:v>3.65753E-3</c:v>
                </c:pt>
                <c:pt idx="310">
                  <c:v>3.66805E-3</c:v>
                </c:pt>
                <c:pt idx="311">
                  <c:v>3.6864900000000002E-3</c:v>
                </c:pt>
                <c:pt idx="312">
                  <c:v>3.6995499999999998E-3</c:v>
                </c:pt>
                <c:pt idx="313">
                  <c:v>3.7084499999999999E-3</c:v>
                </c:pt>
                <c:pt idx="314">
                  <c:v>3.7263600000000002E-3</c:v>
                </c:pt>
                <c:pt idx="315">
                  <c:v>3.7366299999999999E-3</c:v>
                </c:pt>
                <c:pt idx="316">
                  <c:v>3.74639E-3</c:v>
                </c:pt>
                <c:pt idx="317">
                  <c:v>3.76371E-3</c:v>
                </c:pt>
                <c:pt idx="318">
                  <c:v>3.77065E-3</c:v>
                </c:pt>
                <c:pt idx="319">
                  <c:v>3.7915700000000002E-3</c:v>
                </c:pt>
                <c:pt idx="320">
                  <c:v>3.80533E-3</c:v>
                </c:pt>
                <c:pt idx="321">
                  <c:v>3.81716E-3</c:v>
                </c:pt>
                <c:pt idx="322">
                  <c:v>3.83037E-3</c:v>
                </c:pt>
                <c:pt idx="323">
                  <c:v>3.8432900000000001E-3</c:v>
                </c:pt>
                <c:pt idx="324">
                  <c:v>3.85367E-3</c:v>
                </c:pt>
                <c:pt idx="325">
                  <c:v>3.8742199999999998E-3</c:v>
                </c:pt>
                <c:pt idx="326">
                  <c:v>3.8939500000000002E-3</c:v>
                </c:pt>
                <c:pt idx="327">
                  <c:v>3.8969199999999999E-3</c:v>
                </c:pt>
                <c:pt idx="328">
                  <c:v>3.9162700000000003E-3</c:v>
                </c:pt>
                <c:pt idx="329">
                  <c:v>3.9246699999999999E-3</c:v>
                </c:pt>
                <c:pt idx="330">
                  <c:v>3.9389200000000003E-3</c:v>
                </c:pt>
                <c:pt idx="331">
                  <c:v>3.9532300000000003E-3</c:v>
                </c:pt>
                <c:pt idx="332">
                  <c:v>3.9626599999999998E-3</c:v>
                </c:pt>
                <c:pt idx="333">
                  <c:v>3.9829499999999999E-3</c:v>
                </c:pt>
                <c:pt idx="334">
                  <c:v>3.9921999999999996E-3</c:v>
                </c:pt>
                <c:pt idx="335">
                  <c:v>4.0083000000000002E-3</c:v>
                </c:pt>
                <c:pt idx="336">
                  <c:v>4.0256199999999997E-3</c:v>
                </c:pt>
                <c:pt idx="337">
                  <c:v>4.0298199999999999E-3</c:v>
                </c:pt>
                <c:pt idx="338">
                  <c:v>4.0470999999999997E-3</c:v>
                </c:pt>
                <c:pt idx="339">
                  <c:v>4.0621199999999998E-3</c:v>
                </c:pt>
                <c:pt idx="340">
                  <c:v>4.0730100000000002E-3</c:v>
                </c:pt>
                <c:pt idx="341">
                  <c:v>4.0868500000000004E-3</c:v>
                </c:pt>
                <c:pt idx="342">
                  <c:v>4.1022999999999997E-3</c:v>
                </c:pt>
                <c:pt idx="343">
                  <c:v>4.1155899999999997E-3</c:v>
                </c:pt>
                <c:pt idx="344">
                  <c:v>4.1348899999999996E-3</c:v>
                </c:pt>
                <c:pt idx="345">
                  <c:v>4.1447599999999999E-3</c:v>
                </c:pt>
                <c:pt idx="346">
                  <c:v>4.1535799999999996E-3</c:v>
                </c:pt>
                <c:pt idx="347">
                  <c:v>4.1722499999999997E-3</c:v>
                </c:pt>
                <c:pt idx="348">
                  <c:v>4.1882000000000004E-3</c:v>
                </c:pt>
                <c:pt idx="349">
                  <c:v>4.19791E-3</c:v>
                </c:pt>
                <c:pt idx="350">
                  <c:v>4.2160100000000001E-3</c:v>
                </c:pt>
                <c:pt idx="351">
                  <c:v>4.2313000000000003E-3</c:v>
                </c:pt>
                <c:pt idx="352">
                  <c:v>4.2436799999999997E-3</c:v>
                </c:pt>
                <c:pt idx="353">
                  <c:v>4.2590500000000003E-3</c:v>
                </c:pt>
                <c:pt idx="354">
                  <c:v>4.2686499999999997E-3</c:v>
                </c:pt>
                <c:pt idx="355">
                  <c:v>4.2854E-3</c:v>
                </c:pt>
                <c:pt idx="356">
                  <c:v>4.2960200000000002E-3</c:v>
                </c:pt>
                <c:pt idx="357">
                  <c:v>4.3104700000000003E-3</c:v>
                </c:pt>
                <c:pt idx="358">
                  <c:v>4.3278300000000004E-3</c:v>
                </c:pt>
                <c:pt idx="359">
                  <c:v>4.3525500000000002E-3</c:v>
                </c:pt>
                <c:pt idx="360">
                  <c:v>4.3612700000000004E-3</c:v>
                </c:pt>
                <c:pt idx="361">
                  <c:v>4.3829699999999999E-3</c:v>
                </c:pt>
                <c:pt idx="362">
                  <c:v>4.3954099999999998E-3</c:v>
                </c:pt>
                <c:pt idx="363">
                  <c:v>4.4051100000000003E-3</c:v>
                </c:pt>
                <c:pt idx="364">
                  <c:v>4.4205700000000004E-3</c:v>
                </c:pt>
                <c:pt idx="365">
                  <c:v>4.43758E-3</c:v>
                </c:pt>
                <c:pt idx="366">
                  <c:v>4.4453299999999999E-3</c:v>
                </c:pt>
                <c:pt idx="367">
                  <c:v>4.4649599999999996E-3</c:v>
                </c:pt>
                <c:pt idx="368">
                  <c:v>4.4813099999999996E-3</c:v>
                </c:pt>
                <c:pt idx="369">
                  <c:v>4.4950199999999997E-3</c:v>
                </c:pt>
                <c:pt idx="370">
                  <c:v>4.5086099999999997E-3</c:v>
                </c:pt>
                <c:pt idx="371">
                  <c:v>4.5251500000000004E-3</c:v>
                </c:pt>
                <c:pt idx="372">
                  <c:v>4.5428500000000002E-3</c:v>
                </c:pt>
                <c:pt idx="373">
                  <c:v>4.5569E-3</c:v>
                </c:pt>
                <c:pt idx="374">
                  <c:v>4.5654500000000004E-3</c:v>
                </c:pt>
                <c:pt idx="375">
                  <c:v>4.5896000000000001E-3</c:v>
                </c:pt>
                <c:pt idx="376">
                  <c:v>4.6275300000000004E-3</c:v>
                </c:pt>
                <c:pt idx="377">
                  <c:v>4.63183E-3</c:v>
                </c:pt>
                <c:pt idx="378">
                  <c:v>4.6481500000000002E-3</c:v>
                </c:pt>
                <c:pt idx="379">
                  <c:v>4.6668300000000003E-3</c:v>
                </c:pt>
                <c:pt idx="380">
                  <c:v>4.6896000000000004E-3</c:v>
                </c:pt>
                <c:pt idx="381">
                  <c:v>4.7087700000000001E-3</c:v>
                </c:pt>
                <c:pt idx="382">
                  <c:v>4.7181599999999999E-3</c:v>
                </c:pt>
                <c:pt idx="383">
                  <c:v>4.7361E-3</c:v>
                </c:pt>
                <c:pt idx="384">
                  <c:v>4.7521899999999999E-3</c:v>
                </c:pt>
                <c:pt idx="385">
                  <c:v>4.7628499999999999E-3</c:v>
                </c:pt>
                <c:pt idx="386">
                  <c:v>4.77846E-3</c:v>
                </c:pt>
                <c:pt idx="387">
                  <c:v>4.7905300000000003E-3</c:v>
                </c:pt>
                <c:pt idx="388">
                  <c:v>4.7975200000000004E-3</c:v>
                </c:pt>
                <c:pt idx="389">
                  <c:v>4.82067E-3</c:v>
                </c:pt>
                <c:pt idx="390">
                  <c:v>4.8276700000000001E-3</c:v>
                </c:pt>
                <c:pt idx="391">
                  <c:v>4.8456000000000003E-3</c:v>
                </c:pt>
                <c:pt idx="392">
                  <c:v>4.8625999999999999E-3</c:v>
                </c:pt>
                <c:pt idx="393">
                  <c:v>4.8792699999999998E-3</c:v>
                </c:pt>
                <c:pt idx="394">
                  <c:v>4.8913000000000003E-3</c:v>
                </c:pt>
                <c:pt idx="395">
                  <c:v>4.9114700000000002E-3</c:v>
                </c:pt>
                <c:pt idx="396">
                  <c:v>4.9244199999999997E-3</c:v>
                </c:pt>
                <c:pt idx="397">
                  <c:v>4.9445899999999996E-3</c:v>
                </c:pt>
                <c:pt idx="398">
                  <c:v>4.9591799999999997E-3</c:v>
                </c:pt>
                <c:pt idx="399">
                  <c:v>4.9666299999999997E-3</c:v>
                </c:pt>
                <c:pt idx="400">
                  <c:v>4.99535E-3</c:v>
                </c:pt>
                <c:pt idx="401">
                  <c:v>5.0138500000000003E-3</c:v>
                </c:pt>
                <c:pt idx="402">
                  <c:v>5.0331600000000001E-3</c:v>
                </c:pt>
                <c:pt idx="403">
                  <c:v>5.0524200000000002E-3</c:v>
                </c:pt>
                <c:pt idx="404">
                  <c:v>5.0705699999999999E-3</c:v>
                </c:pt>
                <c:pt idx="405">
                  <c:v>5.0931199999999996E-3</c:v>
                </c:pt>
                <c:pt idx="406">
                  <c:v>5.1133300000000001E-3</c:v>
                </c:pt>
                <c:pt idx="407">
                  <c:v>5.1263799999999998E-3</c:v>
                </c:pt>
                <c:pt idx="408">
                  <c:v>5.1365400000000002E-3</c:v>
                </c:pt>
                <c:pt idx="409">
                  <c:v>5.15556E-3</c:v>
                </c:pt>
                <c:pt idx="410">
                  <c:v>5.1731800000000003E-3</c:v>
                </c:pt>
                <c:pt idx="411">
                  <c:v>5.1928599999999997E-3</c:v>
                </c:pt>
                <c:pt idx="412">
                  <c:v>5.2046499999999999E-3</c:v>
                </c:pt>
                <c:pt idx="413">
                  <c:v>5.2198899999999996E-3</c:v>
                </c:pt>
                <c:pt idx="414">
                  <c:v>5.2377200000000004E-3</c:v>
                </c:pt>
                <c:pt idx="415">
                  <c:v>5.2572199999999999E-3</c:v>
                </c:pt>
                <c:pt idx="416">
                  <c:v>5.27663E-3</c:v>
                </c:pt>
                <c:pt idx="417">
                  <c:v>5.2907400000000004E-3</c:v>
                </c:pt>
                <c:pt idx="418">
                  <c:v>5.3051499999999998E-3</c:v>
                </c:pt>
                <c:pt idx="419">
                  <c:v>5.3219000000000001E-3</c:v>
                </c:pt>
                <c:pt idx="420">
                  <c:v>5.3431499999999996E-3</c:v>
                </c:pt>
                <c:pt idx="421">
                  <c:v>5.3661100000000003E-3</c:v>
                </c:pt>
                <c:pt idx="422">
                  <c:v>5.37654E-3</c:v>
                </c:pt>
                <c:pt idx="423">
                  <c:v>5.3950200000000004E-3</c:v>
                </c:pt>
                <c:pt idx="424">
                  <c:v>5.4122199999999997E-3</c:v>
                </c:pt>
                <c:pt idx="425">
                  <c:v>5.4289000000000004E-3</c:v>
                </c:pt>
                <c:pt idx="426">
                  <c:v>5.4569199999999997E-3</c:v>
                </c:pt>
                <c:pt idx="427">
                  <c:v>5.47045E-3</c:v>
                </c:pt>
                <c:pt idx="428">
                  <c:v>5.4895600000000001E-3</c:v>
                </c:pt>
                <c:pt idx="429">
                  <c:v>5.5095600000000002E-3</c:v>
                </c:pt>
                <c:pt idx="430">
                  <c:v>5.5240599999999999E-3</c:v>
                </c:pt>
                <c:pt idx="431">
                  <c:v>5.5489099999999998E-3</c:v>
                </c:pt>
                <c:pt idx="432">
                  <c:v>5.5672300000000003E-3</c:v>
                </c:pt>
                <c:pt idx="433">
                  <c:v>5.5848699999999996E-3</c:v>
                </c:pt>
                <c:pt idx="434">
                  <c:v>5.5991599999999997E-3</c:v>
                </c:pt>
                <c:pt idx="435">
                  <c:v>5.61635E-3</c:v>
                </c:pt>
                <c:pt idx="436">
                  <c:v>5.6382400000000001E-3</c:v>
                </c:pt>
                <c:pt idx="437">
                  <c:v>5.65344E-3</c:v>
                </c:pt>
                <c:pt idx="438">
                  <c:v>5.6731100000000003E-3</c:v>
                </c:pt>
                <c:pt idx="439">
                  <c:v>5.6972999999999998E-3</c:v>
                </c:pt>
                <c:pt idx="440">
                  <c:v>5.7137300000000002E-3</c:v>
                </c:pt>
                <c:pt idx="441">
                  <c:v>5.7409000000000002E-3</c:v>
                </c:pt>
                <c:pt idx="442">
                  <c:v>5.75889E-3</c:v>
                </c:pt>
                <c:pt idx="443">
                  <c:v>5.7758100000000001E-3</c:v>
                </c:pt>
                <c:pt idx="444">
                  <c:v>5.7906900000000002E-3</c:v>
                </c:pt>
                <c:pt idx="445">
                  <c:v>5.8142599999999999E-3</c:v>
                </c:pt>
                <c:pt idx="446">
                  <c:v>5.8279899999999999E-3</c:v>
                </c:pt>
                <c:pt idx="447">
                  <c:v>5.8559900000000002E-3</c:v>
                </c:pt>
                <c:pt idx="448">
                  <c:v>5.8798599999999998E-3</c:v>
                </c:pt>
                <c:pt idx="449">
                  <c:v>5.8990199999999996E-3</c:v>
                </c:pt>
                <c:pt idx="450">
                  <c:v>5.9234200000000004E-3</c:v>
                </c:pt>
                <c:pt idx="451">
                  <c:v>5.94671E-3</c:v>
                </c:pt>
                <c:pt idx="452">
                  <c:v>5.9767900000000001E-3</c:v>
                </c:pt>
                <c:pt idx="453">
                  <c:v>5.99126E-3</c:v>
                </c:pt>
                <c:pt idx="454">
                  <c:v>6.0119199999999996E-3</c:v>
                </c:pt>
                <c:pt idx="455">
                  <c:v>6.0348299999999997E-3</c:v>
                </c:pt>
                <c:pt idx="456">
                  <c:v>6.0571000000000002E-3</c:v>
                </c:pt>
                <c:pt idx="457">
                  <c:v>6.0796799999999996E-3</c:v>
                </c:pt>
                <c:pt idx="458">
                  <c:v>6.0964299999999999E-3</c:v>
                </c:pt>
                <c:pt idx="459">
                  <c:v>6.1179600000000004E-3</c:v>
                </c:pt>
                <c:pt idx="460">
                  <c:v>6.1400300000000003E-3</c:v>
                </c:pt>
                <c:pt idx="461">
                  <c:v>6.1664399999999996E-3</c:v>
                </c:pt>
                <c:pt idx="462">
                  <c:v>6.18769E-3</c:v>
                </c:pt>
                <c:pt idx="463">
                  <c:v>6.2080499999999997E-3</c:v>
                </c:pt>
                <c:pt idx="464">
                  <c:v>6.2356099999999999E-3</c:v>
                </c:pt>
                <c:pt idx="465">
                  <c:v>6.2498800000000002E-3</c:v>
                </c:pt>
                <c:pt idx="466">
                  <c:v>6.2797E-3</c:v>
                </c:pt>
                <c:pt idx="467">
                  <c:v>6.3009800000000003E-3</c:v>
                </c:pt>
                <c:pt idx="468">
                  <c:v>6.3262099999999996E-3</c:v>
                </c:pt>
                <c:pt idx="469">
                  <c:v>6.3514299999999999E-3</c:v>
                </c:pt>
                <c:pt idx="470">
                  <c:v>6.3708899999999997E-3</c:v>
                </c:pt>
                <c:pt idx="471">
                  <c:v>6.4009799999999997E-3</c:v>
                </c:pt>
                <c:pt idx="472">
                  <c:v>6.4286300000000003E-3</c:v>
                </c:pt>
                <c:pt idx="473">
                  <c:v>6.4486999999999999E-3</c:v>
                </c:pt>
                <c:pt idx="474">
                  <c:v>6.4720999999999997E-3</c:v>
                </c:pt>
                <c:pt idx="475">
                  <c:v>6.4980000000000003E-3</c:v>
                </c:pt>
                <c:pt idx="476">
                  <c:v>6.5390300000000004E-3</c:v>
                </c:pt>
                <c:pt idx="477">
                  <c:v>6.5732000000000004E-3</c:v>
                </c:pt>
                <c:pt idx="478">
                  <c:v>6.60218E-3</c:v>
                </c:pt>
                <c:pt idx="479">
                  <c:v>6.6198200000000002E-3</c:v>
                </c:pt>
                <c:pt idx="480">
                  <c:v>6.6468400000000002E-3</c:v>
                </c:pt>
                <c:pt idx="481">
                  <c:v>6.6563000000000004E-3</c:v>
                </c:pt>
                <c:pt idx="482">
                  <c:v>6.6851799999999998E-3</c:v>
                </c:pt>
                <c:pt idx="483">
                  <c:v>6.7247699999999997E-3</c:v>
                </c:pt>
                <c:pt idx="484">
                  <c:v>6.7432400000000002E-3</c:v>
                </c:pt>
                <c:pt idx="485">
                  <c:v>6.75671E-3</c:v>
                </c:pt>
                <c:pt idx="486">
                  <c:v>6.7823199999999997E-3</c:v>
                </c:pt>
                <c:pt idx="487">
                  <c:v>6.8020600000000004E-3</c:v>
                </c:pt>
                <c:pt idx="488">
                  <c:v>6.8301400000000002E-3</c:v>
                </c:pt>
                <c:pt idx="489">
                  <c:v>6.86011E-3</c:v>
                </c:pt>
                <c:pt idx="490">
                  <c:v>6.8796600000000001E-3</c:v>
                </c:pt>
                <c:pt idx="491">
                  <c:v>6.9118399999999998E-3</c:v>
                </c:pt>
                <c:pt idx="492">
                  <c:v>6.9316100000000004E-3</c:v>
                </c:pt>
                <c:pt idx="493">
                  <c:v>6.95811E-3</c:v>
                </c:pt>
                <c:pt idx="494">
                  <c:v>6.9854100000000001E-3</c:v>
                </c:pt>
                <c:pt idx="495">
                  <c:v>7.0088599999999996E-3</c:v>
                </c:pt>
                <c:pt idx="496">
                  <c:v>7.0368599999999998E-3</c:v>
                </c:pt>
                <c:pt idx="497">
                  <c:v>7.0704299999999999E-3</c:v>
                </c:pt>
                <c:pt idx="498">
                  <c:v>7.0876100000000003E-3</c:v>
                </c:pt>
                <c:pt idx="499">
                  <c:v>7.0722199999999997E-3</c:v>
                </c:pt>
                <c:pt idx="500">
                  <c:v>6.8800600000000003E-3</c:v>
                </c:pt>
                <c:pt idx="501">
                  <c:v>6.6396700000000003E-3</c:v>
                </c:pt>
                <c:pt idx="502">
                  <c:v>6.4290399999999996E-3</c:v>
                </c:pt>
                <c:pt idx="503">
                  <c:v>6.3204100000000003E-3</c:v>
                </c:pt>
                <c:pt idx="504">
                  <c:v>6.1397200000000004E-3</c:v>
                </c:pt>
                <c:pt idx="505">
                  <c:v>5.9411200000000003E-3</c:v>
                </c:pt>
                <c:pt idx="506">
                  <c:v>5.8002000000000001E-3</c:v>
                </c:pt>
                <c:pt idx="507">
                  <c:v>5.6431600000000004E-3</c:v>
                </c:pt>
                <c:pt idx="508">
                  <c:v>5.5278799999999998E-3</c:v>
                </c:pt>
                <c:pt idx="509">
                  <c:v>5.4041999999999996E-3</c:v>
                </c:pt>
                <c:pt idx="510">
                  <c:v>5.28905E-3</c:v>
                </c:pt>
                <c:pt idx="511">
                  <c:v>5.13541E-3</c:v>
                </c:pt>
                <c:pt idx="512">
                  <c:v>5.0375300000000001E-3</c:v>
                </c:pt>
                <c:pt idx="513">
                  <c:v>4.9254399999999997E-3</c:v>
                </c:pt>
                <c:pt idx="514">
                  <c:v>4.7861500000000003E-3</c:v>
                </c:pt>
                <c:pt idx="515">
                  <c:v>4.7126900000000003E-3</c:v>
                </c:pt>
                <c:pt idx="516">
                  <c:v>4.6350100000000002E-3</c:v>
                </c:pt>
                <c:pt idx="517">
                  <c:v>4.4971799999999999E-3</c:v>
                </c:pt>
                <c:pt idx="518">
                  <c:v>4.3898299999999999E-3</c:v>
                </c:pt>
                <c:pt idx="519">
                  <c:v>4.2914499999999996E-3</c:v>
                </c:pt>
                <c:pt idx="520">
                  <c:v>4.1980300000000002E-3</c:v>
                </c:pt>
                <c:pt idx="521">
                  <c:v>4.1222899999999998E-3</c:v>
                </c:pt>
                <c:pt idx="522">
                  <c:v>4.0459600000000004E-3</c:v>
                </c:pt>
                <c:pt idx="523">
                  <c:v>3.9720800000000002E-3</c:v>
                </c:pt>
                <c:pt idx="524">
                  <c:v>3.8860700000000001E-3</c:v>
                </c:pt>
                <c:pt idx="525">
                  <c:v>3.7978700000000001E-3</c:v>
                </c:pt>
                <c:pt idx="526">
                  <c:v>3.7391400000000002E-3</c:v>
                </c:pt>
                <c:pt idx="527">
                  <c:v>3.6568600000000001E-3</c:v>
                </c:pt>
                <c:pt idx="528">
                  <c:v>3.5805899999999998E-3</c:v>
                </c:pt>
                <c:pt idx="529">
                  <c:v>3.5155199999999998E-3</c:v>
                </c:pt>
                <c:pt idx="530">
                  <c:v>3.4497199999999999E-3</c:v>
                </c:pt>
                <c:pt idx="531">
                  <c:v>3.3880300000000002E-3</c:v>
                </c:pt>
                <c:pt idx="532">
                  <c:v>3.32519E-3</c:v>
                </c:pt>
                <c:pt idx="533">
                  <c:v>3.25632E-3</c:v>
                </c:pt>
                <c:pt idx="534">
                  <c:v>3.19616E-3</c:v>
                </c:pt>
                <c:pt idx="535">
                  <c:v>3.1363799999999998E-3</c:v>
                </c:pt>
                <c:pt idx="536">
                  <c:v>3.075E-3</c:v>
                </c:pt>
                <c:pt idx="537">
                  <c:v>3.0235700000000002E-3</c:v>
                </c:pt>
                <c:pt idx="538">
                  <c:v>2.97401E-3</c:v>
                </c:pt>
                <c:pt idx="539">
                  <c:v>2.91902E-3</c:v>
                </c:pt>
                <c:pt idx="540">
                  <c:v>2.8719399999999999E-3</c:v>
                </c:pt>
                <c:pt idx="541">
                  <c:v>2.8205399999999999E-3</c:v>
                </c:pt>
                <c:pt idx="542">
                  <c:v>2.7656600000000001E-3</c:v>
                </c:pt>
                <c:pt idx="543">
                  <c:v>2.7244000000000001E-3</c:v>
                </c:pt>
                <c:pt idx="544">
                  <c:v>2.6841399999999998E-3</c:v>
                </c:pt>
                <c:pt idx="545">
                  <c:v>2.64752E-3</c:v>
                </c:pt>
                <c:pt idx="546">
                  <c:v>2.5979699999999998E-3</c:v>
                </c:pt>
                <c:pt idx="547">
                  <c:v>2.55302E-3</c:v>
                </c:pt>
                <c:pt idx="548">
                  <c:v>2.5131900000000002E-3</c:v>
                </c:pt>
                <c:pt idx="549">
                  <c:v>2.4656399999999998E-3</c:v>
                </c:pt>
                <c:pt idx="550">
                  <c:v>2.4286300000000002E-3</c:v>
                </c:pt>
                <c:pt idx="551">
                  <c:v>2.4019100000000002E-3</c:v>
                </c:pt>
                <c:pt idx="552">
                  <c:v>2.35433E-3</c:v>
                </c:pt>
                <c:pt idx="553">
                  <c:v>2.3084199999999998E-3</c:v>
                </c:pt>
                <c:pt idx="554">
                  <c:v>2.2757900000000002E-3</c:v>
                </c:pt>
                <c:pt idx="555">
                  <c:v>2.2397599999999999E-3</c:v>
                </c:pt>
                <c:pt idx="556">
                  <c:v>2.2019700000000001E-3</c:v>
                </c:pt>
                <c:pt idx="557">
                  <c:v>2.16629E-3</c:v>
                </c:pt>
                <c:pt idx="558">
                  <c:v>2.1341300000000001E-3</c:v>
                </c:pt>
                <c:pt idx="559">
                  <c:v>2.0997699999999999E-3</c:v>
                </c:pt>
                <c:pt idx="560">
                  <c:v>2.0662499999999999E-3</c:v>
                </c:pt>
                <c:pt idx="561">
                  <c:v>2.0307799999999998E-3</c:v>
                </c:pt>
                <c:pt idx="562">
                  <c:v>2.0056800000000001E-3</c:v>
                </c:pt>
                <c:pt idx="563">
                  <c:v>1.97342E-3</c:v>
                </c:pt>
                <c:pt idx="564">
                  <c:v>1.93542E-3</c:v>
                </c:pt>
                <c:pt idx="565">
                  <c:v>1.9141500000000001E-3</c:v>
                </c:pt>
                <c:pt idx="566">
                  <c:v>1.88375E-3</c:v>
                </c:pt>
                <c:pt idx="567">
                  <c:v>1.85345E-3</c:v>
                </c:pt>
                <c:pt idx="568">
                  <c:v>1.8409399999999999E-3</c:v>
                </c:pt>
                <c:pt idx="569">
                  <c:v>1.8088100000000001E-3</c:v>
                </c:pt>
                <c:pt idx="570">
                  <c:v>1.7786900000000001E-3</c:v>
                </c:pt>
                <c:pt idx="571">
                  <c:v>1.7519899999999999E-3</c:v>
                </c:pt>
                <c:pt idx="572">
                  <c:v>1.71941E-3</c:v>
                </c:pt>
                <c:pt idx="573">
                  <c:v>1.69644E-3</c:v>
                </c:pt>
                <c:pt idx="574">
                  <c:v>1.6734899999999999E-3</c:v>
                </c:pt>
                <c:pt idx="575">
                  <c:v>1.6591900000000001E-3</c:v>
                </c:pt>
                <c:pt idx="576">
                  <c:v>1.6293799999999999E-3</c:v>
                </c:pt>
                <c:pt idx="577">
                  <c:v>1.60381E-3</c:v>
                </c:pt>
                <c:pt idx="578">
                  <c:v>1.5776E-3</c:v>
                </c:pt>
                <c:pt idx="579">
                  <c:v>1.55955E-3</c:v>
                </c:pt>
                <c:pt idx="580">
                  <c:v>1.53688E-3</c:v>
                </c:pt>
                <c:pt idx="581">
                  <c:v>1.5138199999999999E-3</c:v>
                </c:pt>
                <c:pt idx="582">
                  <c:v>1.4905999999999999E-3</c:v>
                </c:pt>
                <c:pt idx="583">
                  <c:v>1.4682899999999999E-3</c:v>
                </c:pt>
                <c:pt idx="584">
                  <c:v>1.4489500000000001E-3</c:v>
                </c:pt>
                <c:pt idx="585">
                  <c:v>1.4399E-3</c:v>
                </c:pt>
                <c:pt idx="586">
                  <c:v>1.4116599999999999E-3</c:v>
                </c:pt>
                <c:pt idx="587">
                  <c:v>1.39588E-3</c:v>
                </c:pt>
                <c:pt idx="588">
                  <c:v>1.3757000000000001E-3</c:v>
                </c:pt>
                <c:pt idx="589">
                  <c:v>1.3512400000000001E-3</c:v>
                </c:pt>
                <c:pt idx="590">
                  <c:v>1.33588E-3</c:v>
                </c:pt>
                <c:pt idx="591">
                  <c:v>1.3155300000000001E-3</c:v>
                </c:pt>
                <c:pt idx="592">
                  <c:v>1.29536E-3</c:v>
                </c:pt>
                <c:pt idx="593">
                  <c:v>1.28291E-3</c:v>
                </c:pt>
                <c:pt idx="594">
                  <c:v>1.2615300000000001E-3</c:v>
                </c:pt>
                <c:pt idx="595">
                  <c:v>1.2464100000000001E-3</c:v>
                </c:pt>
                <c:pt idx="596">
                  <c:v>1.2280500000000001E-3</c:v>
                </c:pt>
                <c:pt idx="597">
                  <c:v>1.21105E-3</c:v>
                </c:pt>
                <c:pt idx="598">
                  <c:v>1.1946400000000001E-3</c:v>
                </c:pt>
                <c:pt idx="599">
                  <c:v>1.17965E-3</c:v>
                </c:pt>
                <c:pt idx="600">
                  <c:v>1.16412E-3</c:v>
                </c:pt>
                <c:pt idx="601">
                  <c:v>1.1491400000000001E-3</c:v>
                </c:pt>
                <c:pt idx="602">
                  <c:v>1.1373799999999999E-3</c:v>
                </c:pt>
                <c:pt idx="603">
                  <c:v>1.11626E-3</c:v>
                </c:pt>
                <c:pt idx="604">
                  <c:v>1.10023E-3</c:v>
                </c:pt>
                <c:pt idx="605">
                  <c:v>1.0902500000000001E-3</c:v>
                </c:pt>
                <c:pt idx="606">
                  <c:v>1.07328E-3</c:v>
                </c:pt>
                <c:pt idx="607">
                  <c:v>1.06058E-3</c:v>
                </c:pt>
                <c:pt idx="608">
                  <c:v>1.04341E-3</c:v>
                </c:pt>
                <c:pt idx="609">
                  <c:v>1.03166E-3</c:v>
                </c:pt>
                <c:pt idx="610">
                  <c:v>1.02687E-3</c:v>
                </c:pt>
                <c:pt idx="611">
                  <c:v>1.0057200000000001E-3</c:v>
                </c:pt>
                <c:pt idx="612">
                  <c:v>9.977740000000001E-4</c:v>
                </c:pt>
                <c:pt idx="613">
                  <c:v>9.8281400000000004E-4</c:v>
                </c:pt>
                <c:pt idx="614">
                  <c:v>9.6502899999999995E-4</c:v>
                </c:pt>
                <c:pt idx="615">
                  <c:v>9.5182800000000005E-4</c:v>
                </c:pt>
                <c:pt idx="616">
                  <c:v>9.4576199999999995E-4</c:v>
                </c:pt>
                <c:pt idx="617">
                  <c:v>9.2792600000000003E-4</c:v>
                </c:pt>
                <c:pt idx="618">
                  <c:v>9.18215E-4</c:v>
                </c:pt>
                <c:pt idx="619">
                  <c:v>9.0393899999999998E-4</c:v>
                </c:pt>
                <c:pt idx="620">
                  <c:v>8.88254E-4</c:v>
                </c:pt>
                <c:pt idx="621">
                  <c:v>8.8264099999999998E-4</c:v>
                </c:pt>
                <c:pt idx="622">
                  <c:v>8.6945499999999999E-4</c:v>
                </c:pt>
                <c:pt idx="623">
                  <c:v>8.5755300000000005E-4</c:v>
                </c:pt>
                <c:pt idx="624">
                  <c:v>8.4409899999999996E-4</c:v>
                </c:pt>
                <c:pt idx="625">
                  <c:v>8.3701100000000003E-4</c:v>
                </c:pt>
                <c:pt idx="626">
                  <c:v>8.2647700000000005E-4</c:v>
                </c:pt>
                <c:pt idx="627">
                  <c:v>8.1574900000000005E-4</c:v>
                </c:pt>
                <c:pt idx="628">
                  <c:v>8.0518899999999999E-4</c:v>
                </c:pt>
                <c:pt idx="629">
                  <c:v>7.9593299999999997E-4</c:v>
                </c:pt>
                <c:pt idx="630">
                  <c:v>7.8697700000000001E-4</c:v>
                </c:pt>
                <c:pt idx="631">
                  <c:v>7.7405599999999996E-4</c:v>
                </c:pt>
                <c:pt idx="632">
                  <c:v>7.6849199999999996E-4</c:v>
                </c:pt>
                <c:pt idx="633">
                  <c:v>7.6124299999999999E-4</c:v>
                </c:pt>
                <c:pt idx="634">
                  <c:v>7.4654799999999998E-4</c:v>
                </c:pt>
                <c:pt idx="635">
                  <c:v>7.4095200000000002E-4</c:v>
                </c:pt>
                <c:pt idx="636">
                  <c:v>7.2856899999999998E-4</c:v>
                </c:pt>
                <c:pt idx="637">
                  <c:v>7.1671699999999996E-4</c:v>
                </c:pt>
                <c:pt idx="638">
                  <c:v>7.1413100000000001E-4</c:v>
                </c:pt>
                <c:pt idx="639">
                  <c:v>7.0059600000000005E-4</c:v>
                </c:pt>
                <c:pt idx="640">
                  <c:v>6.9703899999999999E-4</c:v>
                </c:pt>
                <c:pt idx="641">
                  <c:v>6.8537399999999999E-4</c:v>
                </c:pt>
                <c:pt idx="642">
                  <c:v>6.7481799999999999E-4</c:v>
                </c:pt>
                <c:pt idx="643">
                  <c:v>6.6553999999999995E-4</c:v>
                </c:pt>
                <c:pt idx="644">
                  <c:v>6.5867400000000004E-4</c:v>
                </c:pt>
                <c:pt idx="645">
                  <c:v>6.5317800000000003E-4</c:v>
                </c:pt>
                <c:pt idx="646">
                  <c:v>6.4712600000000004E-4</c:v>
                </c:pt>
                <c:pt idx="647">
                  <c:v>6.3560799999999996E-4</c:v>
                </c:pt>
                <c:pt idx="648">
                  <c:v>6.2824300000000001E-4</c:v>
                </c:pt>
                <c:pt idx="649">
                  <c:v>6.1953699999999997E-4</c:v>
                </c:pt>
                <c:pt idx="650">
                  <c:v>6.1247700000000005E-4</c:v>
                </c:pt>
                <c:pt idx="651">
                  <c:v>6.0675499999999995E-4</c:v>
                </c:pt>
                <c:pt idx="652">
                  <c:v>5.9907899999999997E-4</c:v>
                </c:pt>
                <c:pt idx="653">
                  <c:v>5.8948300000000002E-4</c:v>
                </c:pt>
                <c:pt idx="654">
                  <c:v>5.8463299999999998E-4</c:v>
                </c:pt>
                <c:pt idx="655">
                  <c:v>5.7461100000000005E-4</c:v>
                </c:pt>
                <c:pt idx="656">
                  <c:v>5.6905699999999998E-4</c:v>
                </c:pt>
                <c:pt idx="657">
                  <c:v>5.6531599999999995E-4</c:v>
                </c:pt>
                <c:pt idx="658">
                  <c:v>5.5723399999999998E-4</c:v>
                </c:pt>
                <c:pt idx="659">
                  <c:v>5.5247200000000003E-4</c:v>
                </c:pt>
                <c:pt idx="660">
                  <c:v>5.4438900000000005E-4</c:v>
                </c:pt>
                <c:pt idx="661">
                  <c:v>5.34677E-4</c:v>
                </c:pt>
                <c:pt idx="662">
                  <c:v>5.3018800000000001E-4</c:v>
                </c:pt>
                <c:pt idx="663">
                  <c:v>5.2538400000000005E-4</c:v>
                </c:pt>
                <c:pt idx="664">
                  <c:v>5.1514799999999999E-4</c:v>
                </c:pt>
                <c:pt idx="665">
                  <c:v>5.1232100000000004E-4</c:v>
                </c:pt>
                <c:pt idx="666">
                  <c:v>5.05102E-4</c:v>
                </c:pt>
                <c:pt idx="667">
                  <c:v>5.0282899999999999E-4</c:v>
                </c:pt>
                <c:pt idx="668">
                  <c:v>4.9644499999999998E-4</c:v>
                </c:pt>
                <c:pt idx="669">
                  <c:v>4.9098900000000005E-4</c:v>
                </c:pt>
                <c:pt idx="670">
                  <c:v>4.83893E-4</c:v>
                </c:pt>
                <c:pt idx="671">
                  <c:v>4.7957799999999998E-4</c:v>
                </c:pt>
                <c:pt idx="672">
                  <c:v>4.69295E-4</c:v>
                </c:pt>
                <c:pt idx="673">
                  <c:v>4.6658799999999999E-4</c:v>
                </c:pt>
                <c:pt idx="674">
                  <c:v>4.6166499999999999E-4</c:v>
                </c:pt>
                <c:pt idx="675">
                  <c:v>4.5097099999999999E-4</c:v>
                </c:pt>
                <c:pt idx="676">
                  <c:v>4.45955E-4</c:v>
                </c:pt>
                <c:pt idx="677">
                  <c:v>4.44974E-4</c:v>
                </c:pt>
                <c:pt idx="678">
                  <c:v>4.35802E-4</c:v>
                </c:pt>
                <c:pt idx="679">
                  <c:v>4.3161000000000002E-4</c:v>
                </c:pt>
                <c:pt idx="680">
                  <c:v>4.2720699999999998E-4</c:v>
                </c:pt>
                <c:pt idx="681">
                  <c:v>4.1735999999999997E-4</c:v>
                </c:pt>
                <c:pt idx="682">
                  <c:v>4.1648100000000001E-4</c:v>
                </c:pt>
                <c:pt idx="683">
                  <c:v>4.0904100000000002E-4</c:v>
                </c:pt>
                <c:pt idx="684">
                  <c:v>4.01252E-4</c:v>
                </c:pt>
                <c:pt idx="685">
                  <c:v>3.98804E-4</c:v>
                </c:pt>
                <c:pt idx="686">
                  <c:v>3.8878200000000001E-4</c:v>
                </c:pt>
                <c:pt idx="687">
                  <c:v>3.8457200000000002E-4</c:v>
                </c:pt>
                <c:pt idx="688">
                  <c:v>3.8311900000000002E-4</c:v>
                </c:pt>
                <c:pt idx="689">
                  <c:v>3.7421900000000002E-4</c:v>
                </c:pt>
                <c:pt idx="690">
                  <c:v>3.7218899999999998E-4</c:v>
                </c:pt>
                <c:pt idx="691">
                  <c:v>3.6736599999999999E-4</c:v>
                </c:pt>
                <c:pt idx="692">
                  <c:v>3.6041600000000001E-4</c:v>
                </c:pt>
                <c:pt idx="693">
                  <c:v>3.5779099999999999E-4</c:v>
                </c:pt>
                <c:pt idx="694">
                  <c:v>3.5114400000000001E-4</c:v>
                </c:pt>
                <c:pt idx="695">
                  <c:v>3.4760900000000003E-4</c:v>
                </c:pt>
                <c:pt idx="696">
                  <c:v>3.4216999999999999E-4</c:v>
                </c:pt>
                <c:pt idx="697">
                  <c:v>3.3848E-4</c:v>
                </c:pt>
                <c:pt idx="698">
                  <c:v>3.3883200000000001E-4</c:v>
                </c:pt>
                <c:pt idx="699">
                  <c:v>3.33977E-4</c:v>
                </c:pt>
                <c:pt idx="700">
                  <c:v>3.28602E-4</c:v>
                </c:pt>
                <c:pt idx="701">
                  <c:v>3.256E-4</c:v>
                </c:pt>
                <c:pt idx="702">
                  <c:v>3.1389299999999998E-4</c:v>
                </c:pt>
                <c:pt idx="703">
                  <c:v>3.1304400000000001E-4</c:v>
                </c:pt>
                <c:pt idx="704">
                  <c:v>3.0985099999999998E-4</c:v>
                </c:pt>
                <c:pt idx="705">
                  <c:v>3.0654E-4</c:v>
                </c:pt>
                <c:pt idx="706">
                  <c:v>3.0325000000000003E-4</c:v>
                </c:pt>
                <c:pt idx="707">
                  <c:v>2.9957600000000002E-4</c:v>
                </c:pt>
                <c:pt idx="708">
                  <c:v>2.96166E-4</c:v>
                </c:pt>
                <c:pt idx="709">
                  <c:v>2.7851200000000002E-4</c:v>
                </c:pt>
                <c:pt idx="710">
                  <c:v>2.6817099999999999E-4</c:v>
                </c:pt>
                <c:pt idx="711">
                  <c:v>2.6420300000000002E-4</c:v>
                </c:pt>
                <c:pt idx="712">
                  <c:v>2.5870999999999999E-4</c:v>
                </c:pt>
                <c:pt idx="713">
                  <c:v>2.5674699999999999E-4</c:v>
                </c:pt>
                <c:pt idx="714">
                  <c:v>2.53346E-4</c:v>
                </c:pt>
                <c:pt idx="715">
                  <c:v>2.5067299999999998E-4</c:v>
                </c:pt>
                <c:pt idx="716">
                  <c:v>2.5044599999999998E-4</c:v>
                </c:pt>
                <c:pt idx="717">
                  <c:v>2.4280499999999999E-4</c:v>
                </c:pt>
                <c:pt idx="718">
                  <c:v>2.4042200000000001E-4</c:v>
                </c:pt>
                <c:pt idx="719">
                  <c:v>2.3749900000000001E-4</c:v>
                </c:pt>
                <c:pt idx="720">
                  <c:v>2.3272700000000001E-4</c:v>
                </c:pt>
                <c:pt idx="721">
                  <c:v>2.2755799999999999E-4</c:v>
                </c:pt>
                <c:pt idx="722">
                  <c:v>2.2528899999999999E-4</c:v>
                </c:pt>
                <c:pt idx="723">
                  <c:v>2.1923400000000001E-4</c:v>
                </c:pt>
                <c:pt idx="724">
                  <c:v>2.1886400000000001E-4</c:v>
                </c:pt>
                <c:pt idx="725">
                  <c:v>2.1471399999999999E-4</c:v>
                </c:pt>
                <c:pt idx="726">
                  <c:v>2.1026700000000001E-4</c:v>
                </c:pt>
                <c:pt idx="727">
                  <c:v>2.0793499999999999E-4</c:v>
                </c:pt>
                <c:pt idx="728">
                  <c:v>2.03656E-4</c:v>
                </c:pt>
                <c:pt idx="729">
                  <c:v>2.02127E-4</c:v>
                </c:pt>
                <c:pt idx="730">
                  <c:v>2.0038099999999999E-4</c:v>
                </c:pt>
                <c:pt idx="731">
                  <c:v>1.9440399999999999E-4</c:v>
                </c:pt>
                <c:pt idx="732">
                  <c:v>1.9334899999999999E-4</c:v>
                </c:pt>
                <c:pt idx="733">
                  <c:v>1.9202600000000001E-4</c:v>
                </c:pt>
                <c:pt idx="734">
                  <c:v>1.86668E-4</c:v>
                </c:pt>
                <c:pt idx="735">
                  <c:v>1.8597199999999999E-4</c:v>
                </c:pt>
                <c:pt idx="736">
                  <c:v>1.8014999999999999E-4</c:v>
                </c:pt>
                <c:pt idx="737">
                  <c:v>1.7749000000000001E-4</c:v>
                </c:pt>
                <c:pt idx="738">
                  <c:v>1.79175E-4</c:v>
                </c:pt>
                <c:pt idx="739">
                  <c:v>1.7281299999999999E-4</c:v>
                </c:pt>
                <c:pt idx="740">
                  <c:v>1.6898099999999999E-4</c:v>
                </c:pt>
                <c:pt idx="741">
                  <c:v>1.6810600000000001E-4</c:v>
                </c:pt>
                <c:pt idx="742">
                  <c:v>1.6319300000000001E-4</c:v>
                </c:pt>
                <c:pt idx="743">
                  <c:v>1.6148099999999999E-4</c:v>
                </c:pt>
                <c:pt idx="744">
                  <c:v>1.62177E-4</c:v>
                </c:pt>
                <c:pt idx="745">
                  <c:v>1.5377300000000001E-4</c:v>
                </c:pt>
                <c:pt idx="746">
                  <c:v>1.53506E-4</c:v>
                </c:pt>
                <c:pt idx="747">
                  <c:v>1.53888E-4</c:v>
                </c:pt>
                <c:pt idx="748">
                  <c:v>1.5049599999999999E-4</c:v>
                </c:pt>
                <c:pt idx="749">
                  <c:v>1.46537E-4</c:v>
                </c:pt>
                <c:pt idx="750">
                  <c:v>1.42829E-4</c:v>
                </c:pt>
                <c:pt idx="751">
                  <c:v>1.3843500000000001E-4</c:v>
                </c:pt>
                <c:pt idx="752">
                  <c:v>1.3938899999999999E-4</c:v>
                </c:pt>
                <c:pt idx="753">
                  <c:v>1.3468399999999999E-4</c:v>
                </c:pt>
                <c:pt idx="754">
                  <c:v>1.3271600000000001E-4</c:v>
                </c:pt>
                <c:pt idx="755">
                  <c:v>1.3172800000000001E-4</c:v>
                </c:pt>
                <c:pt idx="756">
                  <c:v>1.2793200000000001E-4</c:v>
                </c:pt>
                <c:pt idx="757">
                  <c:v>1.23149E-4</c:v>
                </c:pt>
                <c:pt idx="758">
                  <c:v>1.2400099999999999E-4</c:v>
                </c:pt>
                <c:pt idx="759">
                  <c:v>1.17853E-4</c:v>
                </c:pt>
                <c:pt idx="760">
                  <c:v>1.1835100000000001E-4</c:v>
                </c:pt>
                <c:pt idx="761">
                  <c:v>1.1564499999999999E-4</c:v>
                </c:pt>
                <c:pt idx="762">
                  <c:v>1.11653E-4</c:v>
                </c:pt>
                <c:pt idx="763">
                  <c:v>1.13701E-4</c:v>
                </c:pt>
                <c:pt idx="764">
                  <c:v>1.0765200000000001E-4</c:v>
                </c:pt>
                <c:pt idx="765">
                  <c:v>1.0532899999999999E-4</c:v>
                </c:pt>
                <c:pt idx="766">
                  <c:v>1.12625E-4</c:v>
                </c:pt>
                <c:pt idx="767">
                  <c:v>1.09325E-4</c:v>
                </c:pt>
                <c:pt idx="768">
                  <c:v>1.07353E-4</c:v>
                </c:pt>
                <c:pt idx="769">
                  <c:v>1.03732E-4</c:v>
                </c:pt>
                <c:pt idx="770">
                  <c:v>9.9659400000000003E-5</c:v>
                </c:pt>
                <c:pt idx="771">
                  <c:v>9.7199299999999996E-5</c:v>
                </c:pt>
                <c:pt idx="772">
                  <c:v>9.9120699999999994E-5</c:v>
                </c:pt>
                <c:pt idx="773">
                  <c:v>9.2235800000000002E-5</c:v>
                </c:pt>
                <c:pt idx="774">
                  <c:v>9.2283599999999999E-5</c:v>
                </c:pt>
                <c:pt idx="775">
                  <c:v>8.8247199999999998E-5</c:v>
                </c:pt>
                <c:pt idx="776">
                  <c:v>8.5171600000000003E-5</c:v>
                </c:pt>
                <c:pt idx="777">
                  <c:v>8.4872999999999999E-5</c:v>
                </c:pt>
                <c:pt idx="778">
                  <c:v>8.2339800000000001E-5</c:v>
                </c:pt>
                <c:pt idx="779">
                  <c:v>8.0438200000000005E-5</c:v>
                </c:pt>
                <c:pt idx="780">
                  <c:v>8.2437100000000004E-5</c:v>
                </c:pt>
                <c:pt idx="781">
                  <c:v>7.7969700000000007E-5</c:v>
                </c:pt>
                <c:pt idx="782">
                  <c:v>7.5032700000000004E-5</c:v>
                </c:pt>
                <c:pt idx="783">
                  <c:v>7.3592799999999998E-5</c:v>
                </c:pt>
                <c:pt idx="784">
                  <c:v>7.0417200000000001E-5</c:v>
                </c:pt>
                <c:pt idx="785">
                  <c:v>6.9605799999999997E-5</c:v>
                </c:pt>
                <c:pt idx="786">
                  <c:v>6.5250299999999994E-5</c:v>
                </c:pt>
                <c:pt idx="787">
                  <c:v>6.4419799999999996E-5</c:v>
                </c:pt>
                <c:pt idx="788">
                  <c:v>6.3048799999999998E-5</c:v>
                </c:pt>
                <c:pt idx="789">
                  <c:v>6.0594399999999997E-5</c:v>
                </c:pt>
                <c:pt idx="790">
                  <c:v>6.0349100000000001E-5</c:v>
                </c:pt>
                <c:pt idx="791">
                  <c:v>5.7809600000000003E-5</c:v>
                </c:pt>
                <c:pt idx="792">
                  <c:v>5.6864599999999998E-5</c:v>
                </c:pt>
                <c:pt idx="793">
                  <c:v>5.4803399999999998E-5</c:v>
                </c:pt>
                <c:pt idx="794">
                  <c:v>5.43038E-5</c:v>
                </c:pt>
                <c:pt idx="795">
                  <c:v>5.0758399999999998E-5</c:v>
                </c:pt>
                <c:pt idx="796">
                  <c:v>4.8393000000000002E-5</c:v>
                </c:pt>
                <c:pt idx="797">
                  <c:v>4.6086099999999999E-5</c:v>
                </c:pt>
                <c:pt idx="798">
                  <c:v>4.6749499999999997E-5</c:v>
                </c:pt>
                <c:pt idx="799">
                  <c:v>4.5054600000000001E-5</c:v>
                </c:pt>
                <c:pt idx="800">
                  <c:v>4.4336299999999998E-5</c:v>
                </c:pt>
                <c:pt idx="801">
                  <c:v>4.22514E-5</c:v>
                </c:pt>
                <c:pt idx="802">
                  <c:v>3.9797299999999999E-5</c:v>
                </c:pt>
                <c:pt idx="803">
                  <c:v>3.7438799999999998E-5</c:v>
                </c:pt>
                <c:pt idx="804">
                  <c:v>3.8621100000000002E-5</c:v>
                </c:pt>
                <c:pt idx="805">
                  <c:v>3.5076300000000002E-5</c:v>
                </c:pt>
                <c:pt idx="806">
                  <c:v>3.2111199999999998E-5</c:v>
                </c:pt>
                <c:pt idx="807">
                  <c:v>3.7659500000000001E-5</c:v>
                </c:pt>
                <c:pt idx="808">
                  <c:v>3.0189399999999999E-5</c:v>
                </c:pt>
                <c:pt idx="809">
                  <c:v>2.93137E-5</c:v>
                </c:pt>
                <c:pt idx="810">
                  <c:v>2.8508800000000001E-5</c:v>
                </c:pt>
                <c:pt idx="811">
                  <c:v>2.3593600000000001E-5</c:v>
                </c:pt>
                <c:pt idx="812">
                  <c:v>2.6384500000000001E-5</c:v>
                </c:pt>
                <c:pt idx="813">
                  <c:v>2.0496299999999999E-5</c:v>
                </c:pt>
                <c:pt idx="814">
                  <c:v>2.0048099999999999E-5</c:v>
                </c:pt>
                <c:pt idx="815">
                  <c:v>2.13144E-5</c:v>
                </c:pt>
                <c:pt idx="816">
                  <c:v>1.7739000000000001E-5</c:v>
                </c:pt>
                <c:pt idx="817">
                  <c:v>1.65613E-5</c:v>
                </c:pt>
                <c:pt idx="818">
                  <c:v>1.4862699999999999E-5</c:v>
                </c:pt>
                <c:pt idx="819">
                  <c:v>1.27385E-5</c:v>
                </c:pt>
                <c:pt idx="820">
                  <c:v>1.1484900000000001E-5</c:v>
                </c:pt>
                <c:pt idx="821">
                  <c:v>9.6058300000000008E-6</c:v>
                </c:pt>
                <c:pt idx="822">
                  <c:v>8.7916900000000002E-6</c:v>
                </c:pt>
                <c:pt idx="823">
                  <c:v>6.8752099999999997E-6</c:v>
                </c:pt>
                <c:pt idx="824">
                  <c:v>4.2431799999999998E-6</c:v>
                </c:pt>
                <c:pt idx="825">
                  <c:v>6.2316800000000003E-6</c:v>
                </c:pt>
                <c:pt idx="826">
                  <c:v>5.3015599999999999E-6</c:v>
                </c:pt>
                <c:pt idx="827">
                  <c:v>6.4209699999999998E-7</c:v>
                </c:pt>
                <c:pt idx="828">
                  <c:v>-1.4171599999999999E-6</c:v>
                </c:pt>
                <c:pt idx="829">
                  <c:v>-3.1412600000000001E-6</c:v>
                </c:pt>
                <c:pt idx="830">
                  <c:v>-5.5051900000000004E-6</c:v>
                </c:pt>
                <c:pt idx="831">
                  <c:v>-6.8595299999999997E-6</c:v>
                </c:pt>
                <c:pt idx="832">
                  <c:v>-6.1224900000000004E-6</c:v>
                </c:pt>
                <c:pt idx="833">
                  <c:v>-7.4931700000000001E-6</c:v>
                </c:pt>
                <c:pt idx="834">
                  <c:v>-1.05814E-5</c:v>
                </c:pt>
                <c:pt idx="835">
                  <c:v>-1.3126799999999999E-5</c:v>
                </c:pt>
                <c:pt idx="836">
                  <c:v>-1.14537E-5</c:v>
                </c:pt>
                <c:pt idx="837">
                  <c:v>-1.37065E-5</c:v>
                </c:pt>
                <c:pt idx="838">
                  <c:v>-1.77248E-5</c:v>
                </c:pt>
                <c:pt idx="839">
                  <c:v>-1.7879900000000001E-5</c:v>
                </c:pt>
                <c:pt idx="840">
                  <c:v>-1.6634E-5</c:v>
                </c:pt>
                <c:pt idx="841">
                  <c:v>-2.0627399999999998E-5</c:v>
                </c:pt>
                <c:pt idx="842">
                  <c:v>-2.2403299999999999E-5</c:v>
                </c:pt>
                <c:pt idx="843">
                  <c:v>-2.3787200000000002E-5</c:v>
                </c:pt>
                <c:pt idx="844">
                  <c:v>-2.6809E-5</c:v>
                </c:pt>
                <c:pt idx="845">
                  <c:v>-2.5670800000000002E-5</c:v>
                </c:pt>
                <c:pt idx="846">
                  <c:v>-2.7397199999999999E-5</c:v>
                </c:pt>
                <c:pt idx="847">
                  <c:v>-3.0636699999999998E-5</c:v>
                </c:pt>
                <c:pt idx="848">
                  <c:v>-2.9223100000000001E-5</c:v>
                </c:pt>
                <c:pt idx="849">
                  <c:v>-3.28568E-5</c:v>
                </c:pt>
                <c:pt idx="850">
                  <c:v>-3.4788500000000001E-5</c:v>
                </c:pt>
                <c:pt idx="851">
                  <c:v>-3.4886099999999998E-5</c:v>
                </c:pt>
                <c:pt idx="852">
                  <c:v>-3.8388099999999999E-5</c:v>
                </c:pt>
                <c:pt idx="853">
                  <c:v>-3.9639399999999999E-5</c:v>
                </c:pt>
                <c:pt idx="854">
                  <c:v>-3.9049199999999999E-5</c:v>
                </c:pt>
                <c:pt idx="855">
                  <c:v>-4.2267600000000002E-5</c:v>
                </c:pt>
                <c:pt idx="856">
                  <c:v>-4.1202499999999997E-5</c:v>
                </c:pt>
                <c:pt idx="857">
                  <c:v>-4.4101599999999998E-5</c:v>
                </c:pt>
                <c:pt idx="858">
                  <c:v>-4.67604E-5</c:v>
                </c:pt>
                <c:pt idx="859">
                  <c:v>-4.5433499999999998E-5</c:v>
                </c:pt>
                <c:pt idx="860">
                  <c:v>-4.9364999999999999E-5</c:v>
                </c:pt>
                <c:pt idx="861">
                  <c:v>-4.8952500000000003E-5</c:v>
                </c:pt>
                <c:pt idx="862">
                  <c:v>-5.03388E-5</c:v>
                </c:pt>
                <c:pt idx="863">
                  <c:v>-5.3066299999999997E-5</c:v>
                </c:pt>
                <c:pt idx="864">
                  <c:v>-5.4092999999999999E-5</c:v>
                </c:pt>
                <c:pt idx="865">
                  <c:v>-5.4486800000000002E-5</c:v>
                </c:pt>
                <c:pt idx="866">
                  <c:v>-5.5773399999999997E-5</c:v>
                </c:pt>
                <c:pt idx="867">
                  <c:v>-5.5228100000000001E-5</c:v>
                </c:pt>
                <c:pt idx="868">
                  <c:v>-5.7719100000000001E-5</c:v>
                </c:pt>
                <c:pt idx="869">
                  <c:v>-6.0900699999999998E-5</c:v>
                </c:pt>
                <c:pt idx="870">
                  <c:v>-6.0151700000000002E-5</c:v>
                </c:pt>
                <c:pt idx="871">
                  <c:v>-6.3053199999999995E-5</c:v>
                </c:pt>
                <c:pt idx="872">
                  <c:v>-6.1803800000000006E-5</c:v>
                </c:pt>
                <c:pt idx="873">
                  <c:v>-6.1938000000000002E-5</c:v>
                </c:pt>
                <c:pt idx="874">
                  <c:v>-6.4800499999999997E-5</c:v>
                </c:pt>
                <c:pt idx="875">
                  <c:v>-6.2225900000000003E-5</c:v>
                </c:pt>
                <c:pt idx="876">
                  <c:v>-6.5584299999999995E-5</c:v>
                </c:pt>
                <c:pt idx="877">
                  <c:v>-7.0176600000000002E-5</c:v>
                </c:pt>
                <c:pt idx="878">
                  <c:v>-6.7496099999999999E-5</c:v>
                </c:pt>
                <c:pt idx="879">
                  <c:v>-6.9740700000000001E-5</c:v>
                </c:pt>
                <c:pt idx="880">
                  <c:v>-7.1679000000000003E-5</c:v>
                </c:pt>
                <c:pt idx="881">
                  <c:v>-7.0807299999999995E-5</c:v>
                </c:pt>
                <c:pt idx="882">
                  <c:v>-7.3976599999999999E-5</c:v>
                </c:pt>
                <c:pt idx="883">
                  <c:v>-7.2312199999999995E-5</c:v>
                </c:pt>
                <c:pt idx="884">
                  <c:v>-7.5845400000000004E-5</c:v>
                </c:pt>
                <c:pt idx="885">
                  <c:v>-7.6976600000000004E-5</c:v>
                </c:pt>
                <c:pt idx="886">
                  <c:v>-7.7865299999999995E-5</c:v>
                </c:pt>
                <c:pt idx="887">
                  <c:v>-7.7720700000000003E-5</c:v>
                </c:pt>
                <c:pt idx="888">
                  <c:v>-8.0820000000000002E-5</c:v>
                </c:pt>
                <c:pt idx="889">
                  <c:v>-7.9402100000000003E-5</c:v>
                </c:pt>
                <c:pt idx="890">
                  <c:v>-8.1143000000000006E-5</c:v>
                </c:pt>
                <c:pt idx="891">
                  <c:v>-8.3955200000000006E-5</c:v>
                </c:pt>
                <c:pt idx="892">
                  <c:v>-8.05594E-5</c:v>
                </c:pt>
                <c:pt idx="893">
                  <c:v>-8.2402600000000003E-5</c:v>
                </c:pt>
                <c:pt idx="894">
                  <c:v>-8.2542999999999999E-5</c:v>
                </c:pt>
                <c:pt idx="895">
                  <c:v>-8.3021699999999998E-5</c:v>
                </c:pt>
                <c:pt idx="896">
                  <c:v>-8.4797300000000002E-5</c:v>
                </c:pt>
                <c:pt idx="897">
                  <c:v>-8.4344299999999998E-5</c:v>
                </c:pt>
                <c:pt idx="898">
                  <c:v>-8.5051700000000004E-5</c:v>
                </c:pt>
                <c:pt idx="899">
                  <c:v>-8.9384900000000005E-5</c:v>
                </c:pt>
                <c:pt idx="900">
                  <c:v>-8.6252099999999994E-5</c:v>
                </c:pt>
                <c:pt idx="901">
                  <c:v>-9.0166400000000005E-5</c:v>
                </c:pt>
                <c:pt idx="902">
                  <c:v>-9.0344499999999995E-5</c:v>
                </c:pt>
                <c:pt idx="903">
                  <c:v>-9.0535499999999994E-5</c:v>
                </c:pt>
                <c:pt idx="904">
                  <c:v>-9.0880700000000006E-5</c:v>
                </c:pt>
                <c:pt idx="905">
                  <c:v>-9.2036599999999999E-5</c:v>
                </c:pt>
                <c:pt idx="906">
                  <c:v>-9.1594000000000004E-5</c:v>
                </c:pt>
                <c:pt idx="907">
                  <c:v>-9.3215599999999996E-5</c:v>
                </c:pt>
                <c:pt idx="908">
                  <c:v>-9.4442600000000003E-5</c:v>
                </c:pt>
                <c:pt idx="909">
                  <c:v>-9.3074300000000004E-5</c:v>
                </c:pt>
                <c:pt idx="910">
                  <c:v>-9.4243500000000007E-5</c:v>
                </c:pt>
                <c:pt idx="911">
                  <c:v>-9.6248600000000005E-5</c:v>
                </c:pt>
                <c:pt idx="912">
                  <c:v>-9.7804299999999995E-5</c:v>
                </c:pt>
                <c:pt idx="913">
                  <c:v>-1.00729E-4</c:v>
                </c:pt>
                <c:pt idx="914">
                  <c:v>-9.8661999999999998E-5</c:v>
                </c:pt>
                <c:pt idx="915">
                  <c:v>-1.01038E-4</c:v>
                </c:pt>
                <c:pt idx="916">
                  <c:v>-9.9748700000000003E-5</c:v>
                </c:pt>
                <c:pt idx="917">
                  <c:v>-1.00707E-4</c:v>
                </c:pt>
                <c:pt idx="918">
                  <c:v>-1.03392E-4</c:v>
                </c:pt>
                <c:pt idx="919">
                  <c:v>-1.0423499999999999E-4</c:v>
                </c:pt>
                <c:pt idx="920">
                  <c:v>-1.05534E-4</c:v>
                </c:pt>
                <c:pt idx="921">
                  <c:v>-1.04938E-4</c:v>
                </c:pt>
                <c:pt idx="922">
                  <c:v>-1.0572499999999999E-4</c:v>
                </c:pt>
                <c:pt idx="923">
                  <c:v>-1.08662E-4</c:v>
                </c:pt>
                <c:pt idx="924">
                  <c:v>-1.08551E-4</c:v>
                </c:pt>
                <c:pt idx="925">
                  <c:v>-1.06845E-4</c:v>
                </c:pt>
                <c:pt idx="926">
                  <c:v>-1.11208E-4</c:v>
                </c:pt>
                <c:pt idx="927">
                  <c:v>-1.1092E-4</c:v>
                </c:pt>
                <c:pt idx="928">
                  <c:v>-1.10909E-4</c:v>
                </c:pt>
                <c:pt idx="929">
                  <c:v>-1.13374E-4</c:v>
                </c:pt>
                <c:pt idx="930">
                  <c:v>-1.12606E-4</c:v>
                </c:pt>
                <c:pt idx="931">
                  <c:v>-1.15957E-4</c:v>
                </c:pt>
                <c:pt idx="932">
                  <c:v>-1.1603300000000001E-4</c:v>
                </c:pt>
                <c:pt idx="933">
                  <c:v>-1.16784E-4</c:v>
                </c:pt>
                <c:pt idx="934">
                  <c:v>-1.1796899999999999E-4</c:v>
                </c:pt>
                <c:pt idx="935">
                  <c:v>-1.1993300000000001E-4</c:v>
                </c:pt>
                <c:pt idx="936">
                  <c:v>-1.17308E-4</c:v>
                </c:pt>
                <c:pt idx="937">
                  <c:v>-1.2238E-4</c:v>
                </c:pt>
                <c:pt idx="938">
                  <c:v>-1.21722E-4</c:v>
                </c:pt>
                <c:pt idx="939">
                  <c:v>-1.19568E-4</c:v>
                </c:pt>
                <c:pt idx="940">
                  <c:v>-1.26038E-4</c:v>
                </c:pt>
                <c:pt idx="941">
                  <c:v>-1.25277E-4</c:v>
                </c:pt>
                <c:pt idx="942">
                  <c:v>-1.2535000000000001E-4</c:v>
                </c:pt>
                <c:pt idx="943">
                  <c:v>-1.26976E-4</c:v>
                </c:pt>
                <c:pt idx="944">
                  <c:v>-1.2653299999999999E-4</c:v>
                </c:pt>
                <c:pt idx="945">
                  <c:v>-1.2733699999999999E-4</c:v>
                </c:pt>
                <c:pt idx="946">
                  <c:v>-1.2992900000000001E-4</c:v>
                </c:pt>
                <c:pt idx="947">
                  <c:v>-1.2909400000000001E-4</c:v>
                </c:pt>
                <c:pt idx="948">
                  <c:v>-1.3189500000000001E-4</c:v>
                </c:pt>
                <c:pt idx="949">
                  <c:v>-1.3242700000000001E-4</c:v>
                </c:pt>
                <c:pt idx="950">
                  <c:v>-1.3141199999999999E-4</c:v>
                </c:pt>
                <c:pt idx="951">
                  <c:v>-1.3504200000000001E-4</c:v>
                </c:pt>
                <c:pt idx="952">
                  <c:v>-1.33984E-4</c:v>
                </c:pt>
                <c:pt idx="953">
                  <c:v>-1.35177E-4</c:v>
                </c:pt>
                <c:pt idx="954">
                  <c:v>-1.3908E-4</c:v>
                </c:pt>
                <c:pt idx="955">
                  <c:v>-1.3710999999999999E-4</c:v>
                </c:pt>
                <c:pt idx="956">
                  <c:v>-1.3778600000000001E-4</c:v>
                </c:pt>
                <c:pt idx="957">
                  <c:v>-1.4082299999999999E-4</c:v>
                </c:pt>
                <c:pt idx="958">
                  <c:v>-1.39999E-4</c:v>
                </c:pt>
                <c:pt idx="959">
                  <c:v>-1.4316200000000001E-4</c:v>
                </c:pt>
                <c:pt idx="960">
                  <c:v>-1.4260400000000001E-4</c:v>
                </c:pt>
                <c:pt idx="961">
                  <c:v>-1.4129499999999999E-4</c:v>
                </c:pt>
                <c:pt idx="962">
                  <c:v>-1.4458299999999999E-4</c:v>
                </c:pt>
                <c:pt idx="963">
                  <c:v>-1.44807E-4</c:v>
                </c:pt>
                <c:pt idx="964">
                  <c:v>-1.43311E-4</c:v>
                </c:pt>
                <c:pt idx="965">
                  <c:v>-1.4739899999999999E-4</c:v>
                </c:pt>
                <c:pt idx="966">
                  <c:v>-1.4622699999999999E-4</c:v>
                </c:pt>
                <c:pt idx="967">
                  <c:v>-1.4816699999999999E-4</c:v>
                </c:pt>
                <c:pt idx="968">
                  <c:v>-1.5168000000000001E-4</c:v>
                </c:pt>
                <c:pt idx="969">
                  <c:v>-1.5003999999999999E-4</c:v>
                </c:pt>
                <c:pt idx="970">
                  <c:v>-1.4918E-4</c:v>
                </c:pt>
                <c:pt idx="971">
                  <c:v>-1.5407600000000001E-4</c:v>
                </c:pt>
                <c:pt idx="972">
                  <c:v>-1.52385E-4</c:v>
                </c:pt>
                <c:pt idx="973">
                  <c:v>-1.5327E-4</c:v>
                </c:pt>
                <c:pt idx="974">
                  <c:v>-1.5451500000000001E-4</c:v>
                </c:pt>
                <c:pt idx="975">
                  <c:v>-1.54344E-4</c:v>
                </c:pt>
                <c:pt idx="976">
                  <c:v>-1.5669499999999999E-4</c:v>
                </c:pt>
                <c:pt idx="977">
                  <c:v>-1.57496E-4</c:v>
                </c:pt>
                <c:pt idx="978">
                  <c:v>-1.5589099999999999E-4</c:v>
                </c:pt>
                <c:pt idx="979">
                  <c:v>-1.59679E-4</c:v>
                </c:pt>
                <c:pt idx="980">
                  <c:v>-1.6134100000000001E-4</c:v>
                </c:pt>
                <c:pt idx="981">
                  <c:v>-1.5918599999999999E-4</c:v>
                </c:pt>
                <c:pt idx="982">
                  <c:v>-1.6387899999999999E-4</c:v>
                </c:pt>
                <c:pt idx="983">
                  <c:v>-1.6264299999999999E-4</c:v>
                </c:pt>
                <c:pt idx="984">
                  <c:v>-1.6144900000000001E-4</c:v>
                </c:pt>
                <c:pt idx="985">
                  <c:v>-1.63053E-4</c:v>
                </c:pt>
                <c:pt idx="986">
                  <c:v>-1.6536400000000001E-4</c:v>
                </c:pt>
                <c:pt idx="987">
                  <c:v>-1.66451E-4</c:v>
                </c:pt>
                <c:pt idx="988">
                  <c:v>-1.6956499999999999E-4</c:v>
                </c:pt>
                <c:pt idx="989">
                  <c:v>-1.6828399999999999E-4</c:v>
                </c:pt>
                <c:pt idx="990">
                  <c:v>-1.6724200000000001E-4</c:v>
                </c:pt>
                <c:pt idx="991">
                  <c:v>-1.6981799999999999E-4</c:v>
                </c:pt>
                <c:pt idx="992">
                  <c:v>-1.69622E-4</c:v>
                </c:pt>
                <c:pt idx="993">
                  <c:v>-1.7041699999999999E-4</c:v>
                </c:pt>
                <c:pt idx="994">
                  <c:v>-1.7440199999999999E-4</c:v>
                </c:pt>
                <c:pt idx="995">
                  <c:v>-1.7113999999999999E-4</c:v>
                </c:pt>
                <c:pt idx="996">
                  <c:v>-1.72129E-4</c:v>
                </c:pt>
                <c:pt idx="997">
                  <c:v>-1.7525700000000001E-4</c:v>
                </c:pt>
                <c:pt idx="998">
                  <c:v>-1.7301099999999999E-4</c:v>
                </c:pt>
                <c:pt idx="999">
                  <c:v>-1.761E-4</c:v>
                </c:pt>
                <c:pt idx="1000">
                  <c:v>-1.7663299999999999E-4</c:v>
                </c:pt>
                <c:pt idx="1001">
                  <c:v>-1.77615E-4</c:v>
                </c:pt>
                <c:pt idx="1002">
                  <c:v>-1.7744700000000001E-4</c:v>
                </c:pt>
                <c:pt idx="1003">
                  <c:v>-1.78779E-4</c:v>
                </c:pt>
                <c:pt idx="1004">
                  <c:v>-1.78021E-4</c:v>
                </c:pt>
                <c:pt idx="1005">
                  <c:v>-1.80774E-4</c:v>
                </c:pt>
                <c:pt idx="1006">
                  <c:v>-1.8220700000000001E-4</c:v>
                </c:pt>
                <c:pt idx="1007">
                  <c:v>-1.8209000000000001E-4</c:v>
                </c:pt>
                <c:pt idx="1008">
                  <c:v>-1.8364499999999999E-4</c:v>
                </c:pt>
                <c:pt idx="1009">
                  <c:v>-1.84511E-4</c:v>
                </c:pt>
                <c:pt idx="1010">
                  <c:v>-1.8289700000000001E-4</c:v>
                </c:pt>
                <c:pt idx="1011">
                  <c:v>-1.8401800000000001E-4</c:v>
                </c:pt>
                <c:pt idx="1012">
                  <c:v>-1.8578099999999999E-4</c:v>
                </c:pt>
                <c:pt idx="1013">
                  <c:v>-1.84854E-4</c:v>
                </c:pt>
                <c:pt idx="1014">
                  <c:v>-1.8776099999999999E-4</c:v>
                </c:pt>
                <c:pt idx="1015">
                  <c:v>-1.88071E-4</c:v>
                </c:pt>
                <c:pt idx="1016">
                  <c:v>-1.8655200000000001E-4</c:v>
                </c:pt>
                <c:pt idx="1017">
                  <c:v>-1.8942899999999999E-4</c:v>
                </c:pt>
                <c:pt idx="1018">
                  <c:v>-1.90299E-4</c:v>
                </c:pt>
                <c:pt idx="1019">
                  <c:v>-1.89922E-4</c:v>
                </c:pt>
                <c:pt idx="1020">
                  <c:v>-1.91492E-4</c:v>
                </c:pt>
                <c:pt idx="1021">
                  <c:v>-1.9112400000000001E-4</c:v>
                </c:pt>
                <c:pt idx="1022">
                  <c:v>-1.9361000000000001E-4</c:v>
                </c:pt>
                <c:pt idx="1023">
                  <c:v>-1.9465899999999999E-4</c:v>
                </c:pt>
                <c:pt idx="1024">
                  <c:v>-1.9362000000000001E-4</c:v>
                </c:pt>
                <c:pt idx="1025">
                  <c:v>-1.9548300000000001E-4</c:v>
                </c:pt>
                <c:pt idx="1026">
                  <c:v>-1.97116E-4</c:v>
                </c:pt>
                <c:pt idx="1027">
                  <c:v>-1.95489E-4</c:v>
                </c:pt>
                <c:pt idx="1028">
                  <c:v>-1.9561900000000001E-4</c:v>
                </c:pt>
                <c:pt idx="1029">
                  <c:v>-2.0017799999999999E-4</c:v>
                </c:pt>
                <c:pt idx="1030">
                  <c:v>-1.97021E-4</c:v>
                </c:pt>
                <c:pt idx="1031">
                  <c:v>-1.9901700000000001E-4</c:v>
                </c:pt>
                <c:pt idx="1032">
                  <c:v>-2.0270999999999999E-4</c:v>
                </c:pt>
                <c:pt idx="1033">
                  <c:v>-2.0207999999999999E-4</c:v>
                </c:pt>
                <c:pt idx="1034">
                  <c:v>-2.00335E-4</c:v>
                </c:pt>
                <c:pt idx="1035">
                  <c:v>-2.03637E-4</c:v>
                </c:pt>
                <c:pt idx="1036">
                  <c:v>-2.0259600000000001E-4</c:v>
                </c:pt>
                <c:pt idx="1037">
                  <c:v>-2.0421E-4</c:v>
                </c:pt>
                <c:pt idx="1038">
                  <c:v>-2.0583400000000001E-4</c:v>
                </c:pt>
                <c:pt idx="1039">
                  <c:v>-2.0468099999999999E-4</c:v>
                </c:pt>
                <c:pt idx="1040">
                  <c:v>-2.0676200000000001E-4</c:v>
                </c:pt>
                <c:pt idx="1041">
                  <c:v>-2.08168E-4</c:v>
                </c:pt>
                <c:pt idx="1042">
                  <c:v>-2.0585499999999999E-4</c:v>
                </c:pt>
                <c:pt idx="1043">
                  <c:v>-2.0920199999999999E-4</c:v>
                </c:pt>
                <c:pt idx="1044">
                  <c:v>-2.0942500000000001E-4</c:v>
                </c:pt>
                <c:pt idx="1045">
                  <c:v>-2.0846300000000001E-4</c:v>
                </c:pt>
                <c:pt idx="1046">
                  <c:v>-2.1357E-4</c:v>
                </c:pt>
                <c:pt idx="1047">
                  <c:v>-2.1161300000000001E-4</c:v>
                </c:pt>
                <c:pt idx="1048">
                  <c:v>-2.1340700000000001E-4</c:v>
                </c:pt>
                <c:pt idx="1049">
                  <c:v>-2.1459199999999999E-4</c:v>
                </c:pt>
                <c:pt idx="1050">
                  <c:v>-2.15911E-4</c:v>
                </c:pt>
                <c:pt idx="1051">
                  <c:v>-2.1489799999999999E-4</c:v>
                </c:pt>
                <c:pt idx="1052">
                  <c:v>-2.1885900000000001E-4</c:v>
                </c:pt>
                <c:pt idx="1053">
                  <c:v>-2.1379099999999999E-4</c:v>
                </c:pt>
                <c:pt idx="1054">
                  <c:v>-2.17846E-4</c:v>
                </c:pt>
                <c:pt idx="1055">
                  <c:v>-2.19049E-4</c:v>
                </c:pt>
                <c:pt idx="1056">
                  <c:v>-2.17689E-4</c:v>
                </c:pt>
                <c:pt idx="1057">
                  <c:v>-2.2203699999999999E-4</c:v>
                </c:pt>
                <c:pt idx="1058">
                  <c:v>-2.2213800000000001E-4</c:v>
                </c:pt>
                <c:pt idx="1059">
                  <c:v>-2.20807E-4</c:v>
                </c:pt>
                <c:pt idx="1060">
                  <c:v>-2.24978E-4</c:v>
                </c:pt>
                <c:pt idx="1061">
                  <c:v>-2.2269E-4</c:v>
                </c:pt>
                <c:pt idx="1062">
                  <c:v>-2.23422E-4</c:v>
                </c:pt>
                <c:pt idx="1063">
                  <c:v>-2.2505600000000001E-4</c:v>
                </c:pt>
                <c:pt idx="1064">
                  <c:v>-2.26071E-4</c:v>
                </c:pt>
                <c:pt idx="1065">
                  <c:v>-2.26164E-4</c:v>
                </c:pt>
                <c:pt idx="1066">
                  <c:v>-2.2824100000000001E-4</c:v>
                </c:pt>
                <c:pt idx="1067">
                  <c:v>-2.28619E-4</c:v>
                </c:pt>
                <c:pt idx="1068">
                  <c:v>-2.29075E-4</c:v>
                </c:pt>
                <c:pt idx="1069">
                  <c:v>-2.3102100000000001E-4</c:v>
                </c:pt>
                <c:pt idx="1070">
                  <c:v>-2.2975299999999999E-4</c:v>
                </c:pt>
                <c:pt idx="1071">
                  <c:v>-2.31406E-4</c:v>
                </c:pt>
                <c:pt idx="1072">
                  <c:v>-2.3367799999999999E-4</c:v>
                </c:pt>
                <c:pt idx="1073">
                  <c:v>-2.3308899999999999E-4</c:v>
                </c:pt>
                <c:pt idx="1074">
                  <c:v>-2.34455E-4</c:v>
                </c:pt>
                <c:pt idx="1075">
                  <c:v>-2.3741999999999999E-4</c:v>
                </c:pt>
                <c:pt idx="1076">
                  <c:v>-2.34539E-4</c:v>
                </c:pt>
                <c:pt idx="1077">
                  <c:v>-2.3751499999999999E-4</c:v>
                </c:pt>
                <c:pt idx="1078">
                  <c:v>-2.3898999999999999E-4</c:v>
                </c:pt>
                <c:pt idx="1079">
                  <c:v>-2.3609999999999999E-4</c:v>
                </c:pt>
                <c:pt idx="1080">
                  <c:v>-2.4020500000000001E-4</c:v>
                </c:pt>
                <c:pt idx="1081">
                  <c:v>-2.39485E-4</c:v>
                </c:pt>
                <c:pt idx="1082">
                  <c:v>-2.3983300000000001E-4</c:v>
                </c:pt>
                <c:pt idx="1083">
                  <c:v>-2.44226E-4</c:v>
                </c:pt>
                <c:pt idx="1084">
                  <c:v>-2.4272599999999999E-4</c:v>
                </c:pt>
                <c:pt idx="1085">
                  <c:v>-2.4465000000000001E-4</c:v>
                </c:pt>
                <c:pt idx="1086">
                  <c:v>-2.4693700000000002E-4</c:v>
                </c:pt>
                <c:pt idx="1087">
                  <c:v>-2.4373299999999999E-4</c:v>
                </c:pt>
                <c:pt idx="1088">
                  <c:v>-2.4730500000000002E-4</c:v>
                </c:pt>
                <c:pt idx="1089">
                  <c:v>-2.4803500000000002E-4</c:v>
                </c:pt>
                <c:pt idx="1090">
                  <c:v>-2.4737499999999998E-4</c:v>
                </c:pt>
                <c:pt idx="1091">
                  <c:v>-2.4989400000000002E-4</c:v>
                </c:pt>
                <c:pt idx="1092">
                  <c:v>-2.5200199999999998E-4</c:v>
                </c:pt>
                <c:pt idx="1093">
                  <c:v>-2.5016399999999999E-4</c:v>
                </c:pt>
                <c:pt idx="1094">
                  <c:v>-2.5191100000000001E-4</c:v>
                </c:pt>
                <c:pt idx="1095">
                  <c:v>-2.53491E-4</c:v>
                </c:pt>
                <c:pt idx="1096">
                  <c:v>-2.5528399999999999E-4</c:v>
                </c:pt>
                <c:pt idx="1097">
                  <c:v>-2.5454500000000001E-4</c:v>
                </c:pt>
                <c:pt idx="1098">
                  <c:v>-2.5560200000000001E-4</c:v>
                </c:pt>
                <c:pt idx="1099">
                  <c:v>-2.5544899999999999E-4</c:v>
                </c:pt>
                <c:pt idx="1100">
                  <c:v>-2.57013E-4</c:v>
                </c:pt>
                <c:pt idx="1101">
                  <c:v>-2.5642699999999999E-4</c:v>
                </c:pt>
                <c:pt idx="1102">
                  <c:v>-2.5613200000000001E-4</c:v>
                </c:pt>
                <c:pt idx="1103">
                  <c:v>-2.6238699999999999E-4</c:v>
                </c:pt>
                <c:pt idx="1104">
                  <c:v>-2.6018599999999998E-4</c:v>
                </c:pt>
                <c:pt idx="1105">
                  <c:v>-2.5846000000000002E-4</c:v>
                </c:pt>
                <c:pt idx="1106">
                  <c:v>-2.61661E-4</c:v>
                </c:pt>
                <c:pt idx="1107">
                  <c:v>-2.6372500000000003E-4</c:v>
                </c:pt>
                <c:pt idx="1108">
                  <c:v>-2.6363999999999999E-4</c:v>
                </c:pt>
                <c:pt idx="1109">
                  <c:v>-2.6552200000000002E-4</c:v>
                </c:pt>
                <c:pt idx="1110">
                  <c:v>-2.6458800000000001E-4</c:v>
                </c:pt>
                <c:pt idx="1111">
                  <c:v>-2.6481699999999998E-4</c:v>
                </c:pt>
                <c:pt idx="1112">
                  <c:v>-2.6825699999999999E-4</c:v>
                </c:pt>
                <c:pt idx="1113">
                  <c:v>-2.6676299999999999E-4</c:v>
                </c:pt>
                <c:pt idx="1114">
                  <c:v>-2.6858300000000003E-4</c:v>
                </c:pt>
                <c:pt idx="1115">
                  <c:v>-2.70296E-4</c:v>
                </c:pt>
                <c:pt idx="1116">
                  <c:v>-2.6799499999999998E-4</c:v>
                </c:pt>
                <c:pt idx="1117">
                  <c:v>-2.73202E-4</c:v>
                </c:pt>
                <c:pt idx="1118">
                  <c:v>-2.7044500000000002E-4</c:v>
                </c:pt>
                <c:pt idx="1119">
                  <c:v>-2.6891699999999997E-4</c:v>
                </c:pt>
                <c:pt idx="1120">
                  <c:v>-2.7273599999999999E-4</c:v>
                </c:pt>
                <c:pt idx="1121">
                  <c:v>-2.7297299999999998E-4</c:v>
                </c:pt>
                <c:pt idx="1122">
                  <c:v>-2.7345899999999999E-4</c:v>
                </c:pt>
                <c:pt idx="1123">
                  <c:v>-2.7719099999999998E-4</c:v>
                </c:pt>
                <c:pt idx="1124">
                  <c:v>-2.7776299999999999E-4</c:v>
                </c:pt>
                <c:pt idx="1125">
                  <c:v>-2.7588100000000001E-4</c:v>
                </c:pt>
                <c:pt idx="1126">
                  <c:v>-2.77695E-4</c:v>
                </c:pt>
                <c:pt idx="1127">
                  <c:v>-2.7834000000000002E-4</c:v>
                </c:pt>
                <c:pt idx="1128">
                  <c:v>-2.7954299999999999E-4</c:v>
                </c:pt>
                <c:pt idx="1129">
                  <c:v>-2.8048299999999999E-4</c:v>
                </c:pt>
                <c:pt idx="1130">
                  <c:v>-2.7972099999999997E-4</c:v>
                </c:pt>
                <c:pt idx="1131">
                  <c:v>-2.8365500000000001E-4</c:v>
                </c:pt>
                <c:pt idx="1132">
                  <c:v>-2.8268500000000002E-4</c:v>
                </c:pt>
                <c:pt idx="1133">
                  <c:v>-2.8332999999999999E-4</c:v>
                </c:pt>
                <c:pt idx="1134">
                  <c:v>-2.8444499999999998E-4</c:v>
                </c:pt>
                <c:pt idx="1135">
                  <c:v>-2.8534900000000001E-4</c:v>
                </c:pt>
                <c:pt idx="1136">
                  <c:v>-2.8328499999999998E-4</c:v>
                </c:pt>
                <c:pt idx="1137">
                  <c:v>-2.8861799999999998E-4</c:v>
                </c:pt>
                <c:pt idx="1138">
                  <c:v>-2.8683799999999998E-4</c:v>
                </c:pt>
                <c:pt idx="1139">
                  <c:v>-2.8664700000000001E-4</c:v>
                </c:pt>
                <c:pt idx="1140">
                  <c:v>-2.9029700000000002E-4</c:v>
                </c:pt>
                <c:pt idx="1141">
                  <c:v>-2.88089E-4</c:v>
                </c:pt>
                <c:pt idx="1142">
                  <c:v>-2.9013999999999998E-4</c:v>
                </c:pt>
                <c:pt idx="1143">
                  <c:v>-2.9139299999999998E-4</c:v>
                </c:pt>
                <c:pt idx="1144">
                  <c:v>-2.9099900000000001E-4</c:v>
                </c:pt>
                <c:pt idx="1145">
                  <c:v>-2.9334599999999999E-4</c:v>
                </c:pt>
                <c:pt idx="1146">
                  <c:v>-2.9463299999999998E-4</c:v>
                </c:pt>
                <c:pt idx="1147">
                  <c:v>-2.9297999999999998E-4</c:v>
                </c:pt>
                <c:pt idx="1148">
                  <c:v>-2.9645600000000001E-4</c:v>
                </c:pt>
                <c:pt idx="1149">
                  <c:v>-2.9442200000000002E-4</c:v>
                </c:pt>
                <c:pt idx="1150">
                  <c:v>-2.9582300000000002E-4</c:v>
                </c:pt>
                <c:pt idx="1151">
                  <c:v>-2.9797299999999999E-4</c:v>
                </c:pt>
                <c:pt idx="1152">
                  <c:v>-2.96318E-4</c:v>
                </c:pt>
                <c:pt idx="1153">
                  <c:v>-2.9916900000000001E-4</c:v>
                </c:pt>
                <c:pt idx="1154">
                  <c:v>-2.9914200000000002E-4</c:v>
                </c:pt>
                <c:pt idx="1155">
                  <c:v>-2.98652E-4</c:v>
                </c:pt>
                <c:pt idx="1156">
                  <c:v>-3.00084E-4</c:v>
                </c:pt>
                <c:pt idx="1157">
                  <c:v>-3.0234400000000002E-4</c:v>
                </c:pt>
                <c:pt idx="1158">
                  <c:v>-3.0345699999999998E-4</c:v>
                </c:pt>
                <c:pt idx="1159">
                  <c:v>-3.0334900000000001E-4</c:v>
                </c:pt>
                <c:pt idx="1160">
                  <c:v>-3.0457299999999999E-4</c:v>
                </c:pt>
                <c:pt idx="1161">
                  <c:v>-3.0429099999999999E-4</c:v>
                </c:pt>
                <c:pt idx="1162">
                  <c:v>-3.07817E-4</c:v>
                </c:pt>
                <c:pt idx="1163">
                  <c:v>-3.0431799999999998E-4</c:v>
                </c:pt>
                <c:pt idx="1164">
                  <c:v>-3.0871099999999998E-4</c:v>
                </c:pt>
                <c:pt idx="1165">
                  <c:v>-3.09201E-4</c:v>
                </c:pt>
                <c:pt idx="1166">
                  <c:v>-3.0757400000000002E-4</c:v>
                </c:pt>
                <c:pt idx="1167">
                  <c:v>-3.1031800000000002E-4</c:v>
                </c:pt>
                <c:pt idx="1168">
                  <c:v>-3.1161300000000003E-4</c:v>
                </c:pt>
                <c:pt idx="1169">
                  <c:v>-3.1259199999999999E-4</c:v>
                </c:pt>
                <c:pt idx="1170">
                  <c:v>-3.1407199999999998E-4</c:v>
                </c:pt>
                <c:pt idx="1171">
                  <c:v>-3.1397599999999999E-4</c:v>
                </c:pt>
                <c:pt idx="1172">
                  <c:v>-3.1387100000000002E-4</c:v>
                </c:pt>
                <c:pt idx="1173">
                  <c:v>-3.1663999999999998E-4</c:v>
                </c:pt>
                <c:pt idx="1174">
                  <c:v>-3.16111E-4</c:v>
                </c:pt>
                <c:pt idx="1175">
                  <c:v>-3.17633E-4</c:v>
                </c:pt>
                <c:pt idx="1176">
                  <c:v>-3.1712899999999998E-4</c:v>
                </c:pt>
                <c:pt idx="1177">
                  <c:v>-3.1791300000000002E-4</c:v>
                </c:pt>
                <c:pt idx="1178">
                  <c:v>-3.1995999999999999E-4</c:v>
                </c:pt>
                <c:pt idx="1179">
                  <c:v>-3.2040500000000001E-4</c:v>
                </c:pt>
                <c:pt idx="1180">
                  <c:v>-3.21603E-4</c:v>
                </c:pt>
                <c:pt idx="1181">
                  <c:v>-3.2399000000000002E-4</c:v>
                </c:pt>
                <c:pt idx="1182">
                  <c:v>-3.23524E-4</c:v>
                </c:pt>
                <c:pt idx="1183">
                  <c:v>-3.2384699999999999E-4</c:v>
                </c:pt>
                <c:pt idx="1184">
                  <c:v>-3.27098E-4</c:v>
                </c:pt>
                <c:pt idx="1185">
                  <c:v>-3.2427999999999998E-4</c:v>
                </c:pt>
                <c:pt idx="1186">
                  <c:v>-3.2686899999999998E-4</c:v>
                </c:pt>
                <c:pt idx="1187">
                  <c:v>-3.2795300000000002E-4</c:v>
                </c:pt>
                <c:pt idx="1188">
                  <c:v>-3.2896299999999999E-4</c:v>
                </c:pt>
                <c:pt idx="1189">
                  <c:v>-3.3122000000000002E-4</c:v>
                </c:pt>
                <c:pt idx="1190">
                  <c:v>-3.3119699999999998E-4</c:v>
                </c:pt>
                <c:pt idx="1191">
                  <c:v>-3.3045600000000002E-4</c:v>
                </c:pt>
                <c:pt idx="1192">
                  <c:v>-3.3505200000000002E-4</c:v>
                </c:pt>
                <c:pt idx="1193">
                  <c:v>-3.3273100000000001E-4</c:v>
                </c:pt>
                <c:pt idx="1194">
                  <c:v>-3.3503500000000002E-4</c:v>
                </c:pt>
                <c:pt idx="1195">
                  <c:v>-3.3827E-4</c:v>
                </c:pt>
                <c:pt idx="1196">
                  <c:v>-3.3500700000000001E-4</c:v>
                </c:pt>
                <c:pt idx="1197">
                  <c:v>-3.3766999999999998E-4</c:v>
                </c:pt>
                <c:pt idx="1198">
                  <c:v>-3.39482E-4</c:v>
                </c:pt>
                <c:pt idx="1199">
                  <c:v>-3.3850500000000001E-4</c:v>
                </c:pt>
                <c:pt idx="1200">
                  <c:v>-3.4299200000000003E-4</c:v>
                </c:pt>
                <c:pt idx="1201">
                  <c:v>-2.4599000000000002E-4</c:v>
                </c:pt>
                <c:pt idx="1202">
                  <c:v>-2.2056199999999999E-4</c:v>
                </c:pt>
                <c:pt idx="1203">
                  <c:v>-1.9913600000000001E-4</c:v>
                </c:pt>
                <c:pt idx="1204">
                  <c:v>-1.8744000000000001E-4</c:v>
                </c:pt>
                <c:pt idx="1205">
                  <c:v>-1.7541200000000001E-4</c:v>
                </c:pt>
                <c:pt idx="1206">
                  <c:v>-1.6212600000000001E-4</c:v>
                </c:pt>
                <c:pt idx="1207">
                  <c:v>-1.5337E-4</c:v>
                </c:pt>
                <c:pt idx="1208">
                  <c:v>-1.4427999999999999E-4</c:v>
                </c:pt>
                <c:pt idx="1209">
                  <c:v>-1.33344E-4</c:v>
                </c:pt>
                <c:pt idx="1210">
                  <c:v>-1.26205E-4</c:v>
                </c:pt>
                <c:pt idx="1211">
                  <c:v>-1.17074E-4</c:v>
                </c:pt>
                <c:pt idx="1212">
                  <c:v>-1.0858599999999999E-4</c:v>
                </c:pt>
                <c:pt idx="1213">
                  <c:v>-1.0545800000000001E-4</c:v>
                </c:pt>
                <c:pt idx="1214">
                  <c:v>-9.4336899999999995E-5</c:v>
                </c:pt>
                <c:pt idx="1215">
                  <c:v>-9.0994499999999998E-5</c:v>
                </c:pt>
                <c:pt idx="1216">
                  <c:v>-8.4991800000000002E-5</c:v>
                </c:pt>
                <c:pt idx="1217">
                  <c:v>-7.7191200000000001E-5</c:v>
                </c:pt>
                <c:pt idx="1218">
                  <c:v>-7.2343300000000002E-5</c:v>
                </c:pt>
                <c:pt idx="1219">
                  <c:v>-6.9857299999999999E-5</c:v>
                </c:pt>
                <c:pt idx="1220">
                  <c:v>-5.96534E-5</c:v>
                </c:pt>
                <c:pt idx="1221">
                  <c:v>-5.7515400000000002E-5</c:v>
                </c:pt>
                <c:pt idx="1222">
                  <c:v>-5.1284099999999999E-5</c:v>
                </c:pt>
                <c:pt idx="1223">
                  <c:v>-4.4864499999999997E-5</c:v>
                </c:pt>
                <c:pt idx="1224">
                  <c:v>-4.36697E-5</c:v>
                </c:pt>
                <c:pt idx="1225">
                  <c:v>-3.5729299999999997E-5</c:v>
                </c:pt>
                <c:pt idx="1226">
                  <c:v>-3.0613500000000001E-5</c:v>
                </c:pt>
                <c:pt idx="1227">
                  <c:v>-2.7192600000000001E-5</c:v>
                </c:pt>
                <c:pt idx="1228">
                  <c:v>-2.3357700000000002E-5</c:v>
                </c:pt>
                <c:pt idx="1229">
                  <c:v>-1.8091E-5</c:v>
                </c:pt>
                <c:pt idx="1230">
                  <c:v>-1.5809100000000001E-5</c:v>
                </c:pt>
                <c:pt idx="1231">
                  <c:v>-1.0943499999999999E-5</c:v>
                </c:pt>
                <c:pt idx="1232">
                  <c:v>-8.4978500000000003E-6</c:v>
                </c:pt>
                <c:pt idx="1233">
                  <c:v>-4.5786499999999998E-6</c:v>
                </c:pt>
                <c:pt idx="1234">
                  <c:v>-3.7920099999999998E-7</c:v>
                </c:pt>
                <c:pt idx="1235">
                  <c:v>4.7002700000000001E-6</c:v>
                </c:pt>
                <c:pt idx="1236">
                  <c:v>6.47769E-6</c:v>
                </c:pt>
                <c:pt idx="1237">
                  <c:v>1.3112000000000001E-5</c:v>
                </c:pt>
                <c:pt idx="1238">
                  <c:v>1.5377099999999999E-5</c:v>
                </c:pt>
                <c:pt idx="1239">
                  <c:v>1.48586E-5</c:v>
                </c:pt>
                <c:pt idx="1240">
                  <c:v>2.1658399999999999E-5</c:v>
                </c:pt>
                <c:pt idx="1241">
                  <c:v>2.2819800000000001E-5</c:v>
                </c:pt>
                <c:pt idx="1242">
                  <c:v>2.5808599999999999E-5</c:v>
                </c:pt>
                <c:pt idx="1243">
                  <c:v>3.1932299999999999E-5</c:v>
                </c:pt>
                <c:pt idx="1244">
                  <c:v>3.25382E-5</c:v>
                </c:pt>
                <c:pt idx="1245">
                  <c:v>3.4900600000000003E-5</c:v>
                </c:pt>
                <c:pt idx="1246">
                  <c:v>3.7871599999999998E-5</c:v>
                </c:pt>
                <c:pt idx="1247">
                  <c:v>4.0250999999999998E-5</c:v>
                </c:pt>
                <c:pt idx="1248">
                  <c:v>4.4512599999999998E-5</c:v>
                </c:pt>
                <c:pt idx="1249">
                  <c:v>4.8148E-5</c:v>
                </c:pt>
                <c:pt idx="1250">
                  <c:v>4.6690699999999997E-5</c:v>
                </c:pt>
                <c:pt idx="1251">
                  <c:v>5.2506200000000002E-5</c:v>
                </c:pt>
                <c:pt idx="1252">
                  <c:v>5.6627199999999999E-5</c:v>
                </c:pt>
                <c:pt idx="1253">
                  <c:v>5.54935E-5</c:v>
                </c:pt>
                <c:pt idx="1254">
                  <c:v>6.1186799999999995E-5</c:v>
                </c:pt>
                <c:pt idx="1255">
                  <c:v>6.4803100000000003E-5</c:v>
                </c:pt>
                <c:pt idx="1256">
                  <c:v>6.5463399999999994E-5</c:v>
                </c:pt>
                <c:pt idx="1257">
                  <c:v>7.0252400000000005E-5</c:v>
                </c:pt>
                <c:pt idx="1258">
                  <c:v>7.1788100000000005E-5</c:v>
                </c:pt>
                <c:pt idx="1259">
                  <c:v>7.4224699999999994E-5</c:v>
                </c:pt>
                <c:pt idx="1260">
                  <c:v>7.8035900000000003E-5</c:v>
                </c:pt>
                <c:pt idx="1261">
                  <c:v>7.7108799999999996E-5</c:v>
                </c:pt>
                <c:pt idx="1262">
                  <c:v>8.07262E-5</c:v>
                </c:pt>
                <c:pt idx="1263">
                  <c:v>8.58994E-5</c:v>
                </c:pt>
                <c:pt idx="1264">
                  <c:v>8.5460700000000007E-5</c:v>
                </c:pt>
                <c:pt idx="1265">
                  <c:v>8.8907399999999995E-5</c:v>
                </c:pt>
                <c:pt idx="1266">
                  <c:v>8.9874299999999994E-5</c:v>
                </c:pt>
                <c:pt idx="1267">
                  <c:v>9.2313999999999997E-5</c:v>
                </c:pt>
                <c:pt idx="1268">
                  <c:v>9.5662700000000001E-5</c:v>
                </c:pt>
                <c:pt idx="1269">
                  <c:v>9.8586399999999995E-5</c:v>
                </c:pt>
                <c:pt idx="1270">
                  <c:v>9.8737899999999995E-5</c:v>
                </c:pt>
                <c:pt idx="1271">
                  <c:v>1.0411799999999999E-4</c:v>
                </c:pt>
                <c:pt idx="1272">
                  <c:v>1.06705E-4</c:v>
                </c:pt>
                <c:pt idx="1273">
                  <c:v>1.05714E-4</c:v>
                </c:pt>
                <c:pt idx="1274">
                  <c:v>1.0802999999999999E-4</c:v>
                </c:pt>
                <c:pt idx="1275">
                  <c:v>1.11493E-4</c:v>
                </c:pt>
                <c:pt idx="1276">
                  <c:v>1.13245E-4</c:v>
                </c:pt>
                <c:pt idx="1277">
                  <c:v>1.1658399999999999E-4</c:v>
                </c:pt>
                <c:pt idx="1278">
                  <c:v>1.1714000000000001E-4</c:v>
                </c:pt>
                <c:pt idx="1279">
                  <c:v>1.19845E-4</c:v>
                </c:pt>
                <c:pt idx="1280">
                  <c:v>1.2113E-4</c:v>
                </c:pt>
                <c:pt idx="1281">
                  <c:v>1.23158E-4</c:v>
                </c:pt>
                <c:pt idx="1282">
                  <c:v>1.2663099999999999E-4</c:v>
                </c:pt>
                <c:pt idx="1283">
                  <c:v>1.27479E-4</c:v>
                </c:pt>
                <c:pt idx="1284">
                  <c:v>1.29097E-4</c:v>
                </c:pt>
                <c:pt idx="1285">
                  <c:v>1.3275E-4</c:v>
                </c:pt>
                <c:pt idx="1286">
                  <c:v>1.348E-4</c:v>
                </c:pt>
                <c:pt idx="1287">
                  <c:v>1.3332200000000001E-4</c:v>
                </c:pt>
                <c:pt idx="1288">
                  <c:v>1.3847800000000001E-4</c:v>
                </c:pt>
                <c:pt idx="1289">
                  <c:v>1.3860000000000001E-4</c:v>
                </c:pt>
                <c:pt idx="1290">
                  <c:v>1.3815400000000001E-4</c:v>
                </c:pt>
                <c:pt idx="1291">
                  <c:v>1.4437599999999999E-4</c:v>
                </c:pt>
                <c:pt idx="1292">
                  <c:v>1.43898E-4</c:v>
                </c:pt>
                <c:pt idx="1293">
                  <c:v>1.4591100000000001E-4</c:v>
                </c:pt>
                <c:pt idx="1294">
                  <c:v>1.51466E-4</c:v>
                </c:pt>
                <c:pt idx="1295">
                  <c:v>1.5027199999999999E-4</c:v>
                </c:pt>
                <c:pt idx="1296">
                  <c:v>1.5475499999999999E-4</c:v>
                </c:pt>
                <c:pt idx="1297">
                  <c:v>1.5616299999999999E-4</c:v>
                </c:pt>
                <c:pt idx="1298">
                  <c:v>1.55752E-4</c:v>
                </c:pt>
                <c:pt idx="1299">
                  <c:v>1.58283E-4</c:v>
                </c:pt>
                <c:pt idx="1300">
                  <c:v>1.6302800000000001E-4</c:v>
                </c:pt>
                <c:pt idx="1301">
                  <c:v>1.60555E-4</c:v>
                </c:pt>
                <c:pt idx="1302">
                  <c:v>1.63573E-4</c:v>
                </c:pt>
                <c:pt idx="1303">
                  <c:v>1.66522E-4</c:v>
                </c:pt>
                <c:pt idx="1304">
                  <c:v>1.6563400000000001E-4</c:v>
                </c:pt>
                <c:pt idx="1305">
                  <c:v>1.71655E-4</c:v>
                </c:pt>
                <c:pt idx="1306">
                  <c:v>1.70736E-4</c:v>
                </c:pt>
                <c:pt idx="1307">
                  <c:v>1.71044E-4</c:v>
                </c:pt>
                <c:pt idx="1308">
                  <c:v>1.7534000000000001E-4</c:v>
                </c:pt>
                <c:pt idx="1309">
                  <c:v>1.7549199999999999E-4</c:v>
                </c:pt>
                <c:pt idx="1310">
                  <c:v>1.7829599999999999E-4</c:v>
                </c:pt>
                <c:pt idx="1311">
                  <c:v>1.8152700000000001E-4</c:v>
                </c:pt>
                <c:pt idx="1312">
                  <c:v>1.7938599999999999E-4</c:v>
                </c:pt>
                <c:pt idx="1313">
                  <c:v>1.81764E-4</c:v>
                </c:pt>
                <c:pt idx="1314">
                  <c:v>1.8479600000000001E-4</c:v>
                </c:pt>
                <c:pt idx="1315">
                  <c:v>1.8442099999999999E-4</c:v>
                </c:pt>
                <c:pt idx="1316">
                  <c:v>1.8975E-4</c:v>
                </c:pt>
                <c:pt idx="1317">
                  <c:v>1.9004699999999999E-4</c:v>
                </c:pt>
                <c:pt idx="1318">
                  <c:v>1.90197E-4</c:v>
                </c:pt>
                <c:pt idx="1319">
                  <c:v>1.9324199999999999E-4</c:v>
                </c:pt>
                <c:pt idx="1320">
                  <c:v>1.9375800000000001E-4</c:v>
                </c:pt>
                <c:pt idx="1321">
                  <c:v>1.9427100000000001E-4</c:v>
                </c:pt>
                <c:pt idx="1322">
                  <c:v>1.9818700000000001E-4</c:v>
                </c:pt>
                <c:pt idx="1323">
                  <c:v>1.98879E-4</c:v>
                </c:pt>
                <c:pt idx="1324">
                  <c:v>1.9984899999999999E-4</c:v>
                </c:pt>
                <c:pt idx="1325">
                  <c:v>2.0107299999999999E-4</c:v>
                </c:pt>
                <c:pt idx="1326">
                  <c:v>2.0104300000000001E-4</c:v>
                </c:pt>
                <c:pt idx="1327">
                  <c:v>2.01981E-4</c:v>
                </c:pt>
                <c:pt idx="1328">
                  <c:v>2.05169E-4</c:v>
                </c:pt>
                <c:pt idx="1329">
                  <c:v>2.0434199999999999E-4</c:v>
                </c:pt>
                <c:pt idx="1330">
                  <c:v>2.0768300000000001E-4</c:v>
                </c:pt>
                <c:pt idx="1331">
                  <c:v>2.1017400000000001E-4</c:v>
                </c:pt>
                <c:pt idx="1332">
                  <c:v>2.10686E-4</c:v>
                </c:pt>
                <c:pt idx="1333">
                  <c:v>2.1107100000000001E-4</c:v>
                </c:pt>
                <c:pt idx="1334">
                  <c:v>2.14067E-4</c:v>
                </c:pt>
                <c:pt idx="1335">
                  <c:v>2.12919E-4</c:v>
                </c:pt>
                <c:pt idx="1336">
                  <c:v>2.1661E-4</c:v>
                </c:pt>
                <c:pt idx="1337">
                  <c:v>2.1896599999999999E-4</c:v>
                </c:pt>
                <c:pt idx="1338">
                  <c:v>2.1738399999999999E-4</c:v>
                </c:pt>
                <c:pt idx="1339">
                  <c:v>2.20841E-4</c:v>
                </c:pt>
                <c:pt idx="1340">
                  <c:v>2.1928599999999999E-4</c:v>
                </c:pt>
                <c:pt idx="1341">
                  <c:v>2.2220599999999999E-4</c:v>
                </c:pt>
                <c:pt idx="1342">
                  <c:v>2.2418699999999999E-4</c:v>
                </c:pt>
                <c:pt idx="1343">
                  <c:v>2.23995E-4</c:v>
                </c:pt>
                <c:pt idx="1344">
                  <c:v>2.2346700000000001E-4</c:v>
                </c:pt>
                <c:pt idx="1345">
                  <c:v>2.30585E-4</c:v>
                </c:pt>
                <c:pt idx="1346">
                  <c:v>2.2931399999999999E-4</c:v>
                </c:pt>
                <c:pt idx="1347">
                  <c:v>2.3076699999999999E-4</c:v>
                </c:pt>
                <c:pt idx="1348">
                  <c:v>2.33725E-4</c:v>
                </c:pt>
                <c:pt idx="1349">
                  <c:v>2.33291E-4</c:v>
                </c:pt>
                <c:pt idx="1350">
                  <c:v>2.3434199999999999E-4</c:v>
                </c:pt>
                <c:pt idx="1351">
                  <c:v>2.3675200000000001E-4</c:v>
                </c:pt>
                <c:pt idx="1352">
                  <c:v>2.3602399999999999E-4</c:v>
                </c:pt>
                <c:pt idx="1353">
                  <c:v>2.38285E-4</c:v>
                </c:pt>
                <c:pt idx="1354">
                  <c:v>2.4107800000000001E-4</c:v>
                </c:pt>
                <c:pt idx="1355">
                  <c:v>2.4115000000000001E-4</c:v>
                </c:pt>
                <c:pt idx="1356">
                  <c:v>2.4132099999999999E-4</c:v>
                </c:pt>
                <c:pt idx="1357">
                  <c:v>2.4343699999999999E-4</c:v>
                </c:pt>
                <c:pt idx="1358">
                  <c:v>2.4295400000000001E-4</c:v>
                </c:pt>
                <c:pt idx="1359">
                  <c:v>2.4490699999999999E-4</c:v>
                </c:pt>
                <c:pt idx="1360">
                  <c:v>2.4746399999999997E-4</c:v>
                </c:pt>
                <c:pt idx="1361">
                  <c:v>2.47166E-4</c:v>
                </c:pt>
                <c:pt idx="1362">
                  <c:v>2.49332E-4</c:v>
                </c:pt>
                <c:pt idx="1363">
                  <c:v>2.50781E-4</c:v>
                </c:pt>
                <c:pt idx="1364">
                  <c:v>2.4873799999999998E-4</c:v>
                </c:pt>
                <c:pt idx="1365">
                  <c:v>2.5316599999999998E-4</c:v>
                </c:pt>
                <c:pt idx="1366">
                  <c:v>2.5380900000000002E-4</c:v>
                </c:pt>
                <c:pt idx="1367">
                  <c:v>2.5348500000000002E-4</c:v>
                </c:pt>
                <c:pt idx="1368">
                  <c:v>2.56314E-4</c:v>
                </c:pt>
                <c:pt idx="1369">
                  <c:v>2.54431E-4</c:v>
                </c:pt>
                <c:pt idx="1370">
                  <c:v>2.5854600000000001E-4</c:v>
                </c:pt>
                <c:pt idx="1371">
                  <c:v>2.6075300000000002E-4</c:v>
                </c:pt>
                <c:pt idx="1372">
                  <c:v>2.5888899999999999E-4</c:v>
                </c:pt>
                <c:pt idx="1373">
                  <c:v>2.60301E-4</c:v>
                </c:pt>
                <c:pt idx="1374">
                  <c:v>2.62346E-4</c:v>
                </c:pt>
                <c:pt idx="1375">
                  <c:v>2.6264300000000001E-4</c:v>
                </c:pt>
                <c:pt idx="1376">
                  <c:v>2.6341899999999998E-4</c:v>
                </c:pt>
                <c:pt idx="1377">
                  <c:v>2.6669600000000002E-4</c:v>
                </c:pt>
                <c:pt idx="1378">
                  <c:v>2.65087E-4</c:v>
                </c:pt>
                <c:pt idx="1379">
                  <c:v>2.6945499999999999E-4</c:v>
                </c:pt>
                <c:pt idx="1380">
                  <c:v>2.6956300000000001E-4</c:v>
                </c:pt>
                <c:pt idx="1381">
                  <c:v>2.6972600000000003E-4</c:v>
                </c:pt>
                <c:pt idx="1382">
                  <c:v>2.7272499999999997E-4</c:v>
                </c:pt>
                <c:pt idx="1383">
                  <c:v>2.7370399999999999E-4</c:v>
                </c:pt>
                <c:pt idx="1384">
                  <c:v>2.73801E-4</c:v>
                </c:pt>
                <c:pt idx="1385">
                  <c:v>2.7576800000000002E-4</c:v>
                </c:pt>
                <c:pt idx="1386">
                  <c:v>2.7756599999999998E-4</c:v>
                </c:pt>
                <c:pt idx="1387">
                  <c:v>2.7827800000000002E-4</c:v>
                </c:pt>
                <c:pt idx="1388">
                  <c:v>2.8025199999999999E-4</c:v>
                </c:pt>
                <c:pt idx="1389">
                  <c:v>2.8045199999999999E-4</c:v>
                </c:pt>
                <c:pt idx="1390">
                  <c:v>2.8252099999999999E-4</c:v>
                </c:pt>
                <c:pt idx="1391">
                  <c:v>2.8406900000000002E-4</c:v>
                </c:pt>
                <c:pt idx="1392">
                  <c:v>2.8271699999999998E-4</c:v>
                </c:pt>
                <c:pt idx="1393">
                  <c:v>2.8415500000000002E-4</c:v>
                </c:pt>
                <c:pt idx="1394">
                  <c:v>2.8653100000000003E-4</c:v>
                </c:pt>
                <c:pt idx="1395">
                  <c:v>2.8868699999999998E-4</c:v>
                </c:pt>
                <c:pt idx="1396">
                  <c:v>2.91883E-4</c:v>
                </c:pt>
                <c:pt idx="1397">
                  <c:v>2.9275900000000002E-4</c:v>
                </c:pt>
                <c:pt idx="1398">
                  <c:v>2.9440199999999998E-4</c:v>
                </c:pt>
                <c:pt idx="1399">
                  <c:v>2.9452900000000003E-4</c:v>
                </c:pt>
                <c:pt idx="1400">
                  <c:v>2.9504899999999997E-4</c:v>
                </c:pt>
                <c:pt idx="1401">
                  <c:v>2.9669800000000002E-4</c:v>
                </c:pt>
                <c:pt idx="1402">
                  <c:v>2.967E-4</c:v>
                </c:pt>
                <c:pt idx="1403">
                  <c:v>2.9918799999999998E-4</c:v>
                </c:pt>
                <c:pt idx="1404">
                  <c:v>3.0249999999999998E-4</c:v>
                </c:pt>
                <c:pt idx="1405">
                  <c:v>3.02708E-4</c:v>
                </c:pt>
                <c:pt idx="1406">
                  <c:v>3.0405500000000002E-4</c:v>
                </c:pt>
                <c:pt idx="1407">
                  <c:v>3.0570899999999998E-4</c:v>
                </c:pt>
                <c:pt idx="1408">
                  <c:v>3.06688E-4</c:v>
                </c:pt>
                <c:pt idx="1409">
                  <c:v>3.0788199999999999E-4</c:v>
                </c:pt>
                <c:pt idx="1410">
                  <c:v>3.0907500000000002E-4</c:v>
                </c:pt>
                <c:pt idx="1411">
                  <c:v>3.10317E-4</c:v>
                </c:pt>
                <c:pt idx="1412">
                  <c:v>3.1191900000000002E-4</c:v>
                </c:pt>
                <c:pt idx="1413">
                  <c:v>3.13753E-4</c:v>
                </c:pt>
                <c:pt idx="1414">
                  <c:v>3.1248099999999998E-4</c:v>
                </c:pt>
                <c:pt idx="1415">
                  <c:v>3.1763599999999999E-4</c:v>
                </c:pt>
                <c:pt idx="1416">
                  <c:v>3.1688000000000002E-4</c:v>
                </c:pt>
                <c:pt idx="1417">
                  <c:v>3.1885600000000001E-4</c:v>
                </c:pt>
                <c:pt idx="1418">
                  <c:v>3.2195900000000003E-4</c:v>
                </c:pt>
                <c:pt idx="1419">
                  <c:v>3.1847899999999998E-4</c:v>
                </c:pt>
                <c:pt idx="1420">
                  <c:v>3.2504300000000001E-4</c:v>
                </c:pt>
                <c:pt idx="1421">
                  <c:v>3.2722900000000001E-4</c:v>
                </c:pt>
                <c:pt idx="1422">
                  <c:v>3.2580800000000002E-4</c:v>
                </c:pt>
                <c:pt idx="1423">
                  <c:v>3.3335500000000002E-4</c:v>
                </c:pt>
                <c:pt idx="1424">
                  <c:v>3.3180500000000001E-4</c:v>
                </c:pt>
                <c:pt idx="1425">
                  <c:v>3.3023200000000002E-4</c:v>
                </c:pt>
                <c:pt idx="1426">
                  <c:v>3.3445000000000003E-4</c:v>
                </c:pt>
                <c:pt idx="1427">
                  <c:v>3.31553E-4</c:v>
                </c:pt>
                <c:pt idx="1428">
                  <c:v>3.35037E-4</c:v>
                </c:pt>
                <c:pt idx="1429">
                  <c:v>3.3590399999999999E-4</c:v>
                </c:pt>
                <c:pt idx="1430">
                  <c:v>3.3565500000000002E-4</c:v>
                </c:pt>
                <c:pt idx="1431">
                  <c:v>3.3818699999999999E-4</c:v>
                </c:pt>
                <c:pt idx="1432">
                  <c:v>3.3878100000000002E-4</c:v>
                </c:pt>
                <c:pt idx="1433">
                  <c:v>3.38384E-4</c:v>
                </c:pt>
                <c:pt idx="1434">
                  <c:v>3.4296199999999999E-4</c:v>
                </c:pt>
                <c:pt idx="1435">
                  <c:v>3.4101200000000002E-4</c:v>
                </c:pt>
                <c:pt idx="1436">
                  <c:v>3.4423199999999998E-4</c:v>
                </c:pt>
                <c:pt idx="1437">
                  <c:v>3.4642499999999998E-4</c:v>
                </c:pt>
                <c:pt idx="1438">
                  <c:v>3.4456500000000002E-4</c:v>
                </c:pt>
                <c:pt idx="1439">
                  <c:v>3.4713499999999999E-4</c:v>
                </c:pt>
                <c:pt idx="1440">
                  <c:v>3.5026799999999999E-4</c:v>
                </c:pt>
                <c:pt idx="1441">
                  <c:v>3.4760699999999999E-4</c:v>
                </c:pt>
                <c:pt idx="1442">
                  <c:v>3.5428599999999999E-4</c:v>
                </c:pt>
                <c:pt idx="1443">
                  <c:v>3.5730700000000001E-4</c:v>
                </c:pt>
                <c:pt idx="1444">
                  <c:v>3.5604799999999998E-4</c:v>
                </c:pt>
                <c:pt idx="1445">
                  <c:v>3.5804599999999999E-4</c:v>
                </c:pt>
                <c:pt idx="1446">
                  <c:v>3.5673600000000002E-4</c:v>
                </c:pt>
                <c:pt idx="1447">
                  <c:v>3.5903399999999999E-4</c:v>
                </c:pt>
                <c:pt idx="1448">
                  <c:v>3.6051399999999998E-4</c:v>
                </c:pt>
                <c:pt idx="1449">
                  <c:v>3.6224199999999998E-4</c:v>
                </c:pt>
                <c:pt idx="1450">
                  <c:v>3.6226999999999999E-4</c:v>
                </c:pt>
                <c:pt idx="1451">
                  <c:v>3.6492000000000002E-4</c:v>
                </c:pt>
                <c:pt idx="1452">
                  <c:v>3.6194500000000002E-4</c:v>
                </c:pt>
                <c:pt idx="1453">
                  <c:v>3.67783E-4</c:v>
                </c:pt>
                <c:pt idx="1454">
                  <c:v>3.6793200000000001E-4</c:v>
                </c:pt>
                <c:pt idx="1455">
                  <c:v>3.6798700000000001E-4</c:v>
                </c:pt>
                <c:pt idx="1456">
                  <c:v>3.7083299999999999E-4</c:v>
                </c:pt>
                <c:pt idx="1457">
                  <c:v>3.7227899999999999E-4</c:v>
                </c:pt>
                <c:pt idx="1458">
                  <c:v>3.7049799999999998E-4</c:v>
                </c:pt>
                <c:pt idx="1459">
                  <c:v>3.75051E-4</c:v>
                </c:pt>
                <c:pt idx="1460">
                  <c:v>3.7482800000000001E-4</c:v>
                </c:pt>
                <c:pt idx="1461">
                  <c:v>3.7742100000000002E-4</c:v>
                </c:pt>
                <c:pt idx="1462">
                  <c:v>3.7870100000000001E-4</c:v>
                </c:pt>
                <c:pt idx="1463">
                  <c:v>3.7909800000000002E-4</c:v>
                </c:pt>
                <c:pt idx="1464">
                  <c:v>3.81503E-4</c:v>
                </c:pt>
                <c:pt idx="1465">
                  <c:v>3.8420499999999998E-4</c:v>
                </c:pt>
                <c:pt idx="1466">
                  <c:v>3.8142699999999999E-4</c:v>
                </c:pt>
                <c:pt idx="1467">
                  <c:v>3.8613999999999999E-4</c:v>
                </c:pt>
                <c:pt idx="1468">
                  <c:v>3.8806799999999999E-4</c:v>
                </c:pt>
                <c:pt idx="1469">
                  <c:v>3.8641499999999998E-4</c:v>
                </c:pt>
                <c:pt idx="1470">
                  <c:v>3.9002999999999998E-4</c:v>
                </c:pt>
                <c:pt idx="1471">
                  <c:v>3.9220200000000002E-4</c:v>
                </c:pt>
                <c:pt idx="1472">
                  <c:v>3.90434E-4</c:v>
                </c:pt>
                <c:pt idx="1473">
                  <c:v>3.9561499999999999E-4</c:v>
                </c:pt>
                <c:pt idx="1474">
                  <c:v>3.9455600000000001E-4</c:v>
                </c:pt>
                <c:pt idx="1475">
                  <c:v>3.9654000000000002E-4</c:v>
                </c:pt>
                <c:pt idx="1476">
                  <c:v>3.9879999999999999E-4</c:v>
                </c:pt>
                <c:pt idx="1477">
                  <c:v>3.97699E-4</c:v>
                </c:pt>
                <c:pt idx="1478">
                  <c:v>4.0193599999999998E-4</c:v>
                </c:pt>
                <c:pt idx="1479">
                  <c:v>4.0255500000000002E-4</c:v>
                </c:pt>
                <c:pt idx="1480">
                  <c:v>4.01087E-4</c:v>
                </c:pt>
                <c:pt idx="1481">
                  <c:v>4.0862800000000002E-4</c:v>
                </c:pt>
                <c:pt idx="1482">
                  <c:v>4.0785399999999997E-4</c:v>
                </c:pt>
                <c:pt idx="1483">
                  <c:v>4.0690700000000003E-4</c:v>
                </c:pt>
                <c:pt idx="1484">
                  <c:v>4.1222999999999997E-4</c:v>
                </c:pt>
                <c:pt idx="1485">
                  <c:v>4.0957E-4</c:v>
                </c:pt>
                <c:pt idx="1486">
                  <c:v>4.1348399999999999E-4</c:v>
                </c:pt>
                <c:pt idx="1487">
                  <c:v>4.17427E-4</c:v>
                </c:pt>
                <c:pt idx="1488">
                  <c:v>4.1474399999999999E-4</c:v>
                </c:pt>
                <c:pt idx="1489">
                  <c:v>4.1953500000000001E-4</c:v>
                </c:pt>
                <c:pt idx="1490">
                  <c:v>4.19837E-4</c:v>
                </c:pt>
                <c:pt idx="1491">
                  <c:v>4.2210000000000001E-4</c:v>
                </c:pt>
                <c:pt idx="1492">
                  <c:v>4.2422100000000002E-4</c:v>
                </c:pt>
                <c:pt idx="1493">
                  <c:v>4.2490099999999999E-4</c:v>
                </c:pt>
                <c:pt idx="1494">
                  <c:v>4.2690000000000002E-4</c:v>
                </c:pt>
                <c:pt idx="1495">
                  <c:v>4.29398E-4</c:v>
                </c:pt>
                <c:pt idx="1496">
                  <c:v>4.2910300000000001E-4</c:v>
                </c:pt>
                <c:pt idx="1497">
                  <c:v>4.3299199999999999E-4</c:v>
                </c:pt>
                <c:pt idx="1498">
                  <c:v>4.3512299999999999E-4</c:v>
                </c:pt>
                <c:pt idx="1499">
                  <c:v>4.33943E-4</c:v>
                </c:pt>
                <c:pt idx="1500">
                  <c:v>4.37844E-4</c:v>
                </c:pt>
                <c:pt idx="1501">
                  <c:v>4.3862399999999998E-4</c:v>
                </c:pt>
                <c:pt idx="1502">
                  <c:v>4.4177799999999998E-4</c:v>
                </c:pt>
                <c:pt idx="1503">
                  <c:v>4.4335199999999999E-4</c:v>
                </c:pt>
                <c:pt idx="1504">
                  <c:v>4.4403599999999997E-4</c:v>
                </c:pt>
                <c:pt idx="1505">
                  <c:v>4.45556E-4</c:v>
                </c:pt>
                <c:pt idx="1506">
                  <c:v>4.4928699999999998E-4</c:v>
                </c:pt>
                <c:pt idx="1507">
                  <c:v>4.4880199999999999E-4</c:v>
                </c:pt>
                <c:pt idx="1508">
                  <c:v>4.5307499999999999E-4</c:v>
                </c:pt>
                <c:pt idx="1509">
                  <c:v>4.5578099999999999E-4</c:v>
                </c:pt>
                <c:pt idx="1510">
                  <c:v>4.53671E-4</c:v>
                </c:pt>
                <c:pt idx="1511">
                  <c:v>4.58639E-4</c:v>
                </c:pt>
                <c:pt idx="1512">
                  <c:v>4.59448E-4</c:v>
                </c:pt>
                <c:pt idx="1513">
                  <c:v>4.6063199999999999E-4</c:v>
                </c:pt>
                <c:pt idx="1514">
                  <c:v>4.6304799999999998E-4</c:v>
                </c:pt>
                <c:pt idx="1515">
                  <c:v>4.6506100000000001E-4</c:v>
                </c:pt>
                <c:pt idx="1516">
                  <c:v>4.6796300000000001E-4</c:v>
                </c:pt>
                <c:pt idx="1517">
                  <c:v>4.6935299999999999E-4</c:v>
                </c:pt>
                <c:pt idx="1518">
                  <c:v>4.71123E-4</c:v>
                </c:pt>
                <c:pt idx="1519">
                  <c:v>4.7569799999999998E-4</c:v>
                </c:pt>
                <c:pt idx="1520">
                  <c:v>4.73568E-4</c:v>
                </c:pt>
                <c:pt idx="1521">
                  <c:v>4.7816999999999998E-4</c:v>
                </c:pt>
                <c:pt idx="1522">
                  <c:v>4.8196699999999997E-4</c:v>
                </c:pt>
                <c:pt idx="1523">
                  <c:v>4.80481E-4</c:v>
                </c:pt>
                <c:pt idx="1524">
                  <c:v>4.8480300000000001E-4</c:v>
                </c:pt>
                <c:pt idx="1525">
                  <c:v>4.8614900000000001E-4</c:v>
                </c:pt>
                <c:pt idx="1526">
                  <c:v>4.8777899999999998E-4</c:v>
                </c:pt>
                <c:pt idx="1527">
                  <c:v>4.93575E-4</c:v>
                </c:pt>
                <c:pt idx="1528">
                  <c:v>4.9130300000000001E-4</c:v>
                </c:pt>
                <c:pt idx="1529">
                  <c:v>4.94759E-4</c:v>
                </c:pt>
                <c:pt idx="1530">
                  <c:v>4.9671399999999999E-4</c:v>
                </c:pt>
                <c:pt idx="1531">
                  <c:v>4.9834800000000002E-4</c:v>
                </c:pt>
                <c:pt idx="1532">
                  <c:v>5.0204899999999996E-4</c:v>
                </c:pt>
                <c:pt idx="1533">
                  <c:v>5.02024E-4</c:v>
                </c:pt>
                <c:pt idx="1534">
                  <c:v>5.0540999999999997E-4</c:v>
                </c:pt>
                <c:pt idx="1535">
                  <c:v>5.0841199999999997E-4</c:v>
                </c:pt>
                <c:pt idx="1536">
                  <c:v>5.0758400000000005E-4</c:v>
                </c:pt>
                <c:pt idx="1537">
                  <c:v>5.1290799999999996E-4</c:v>
                </c:pt>
                <c:pt idx="1538">
                  <c:v>5.1306500000000005E-4</c:v>
                </c:pt>
                <c:pt idx="1539">
                  <c:v>5.1367600000000002E-4</c:v>
                </c:pt>
                <c:pt idx="1540">
                  <c:v>5.1875300000000005E-4</c:v>
                </c:pt>
                <c:pt idx="1541">
                  <c:v>5.1899499999999996E-4</c:v>
                </c:pt>
                <c:pt idx="1542">
                  <c:v>5.2426899999999995E-4</c:v>
                </c:pt>
                <c:pt idx="1543">
                  <c:v>5.2491500000000004E-4</c:v>
                </c:pt>
                <c:pt idx="1544">
                  <c:v>5.2537700000000005E-4</c:v>
                </c:pt>
                <c:pt idx="1545">
                  <c:v>5.3117300000000002E-4</c:v>
                </c:pt>
                <c:pt idx="1546">
                  <c:v>5.3065999999999996E-4</c:v>
                </c:pt>
                <c:pt idx="1547">
                  <c:v>5.3360500000000004E-4</c:v>
                </c:pt>
                <c:pt idx="1548">
                  <c:v>5.3598299999999997E-4</c:v>
                </c:pt>
                <c:pt idx="1549">
                  <c:v>5.36701E-4</c:v>
                </c:pt>
                <c:pt idx="1550">
                  <c:v>5.3995300000000003E-4</c:v>
                </c:pt>
                <c:pt idx="1551">
                  <c:v>5.40571E-4</c:v>
                </c:pt>
                <c:pt idx="1552">
                  <c:v>5.4202000000000005E-4</c:v>
                </c:pt>
                <c:pt idx="1553">
                  <c:v>5.4532500000000004E-4</c:v>
                </c:pt>
                <c:pt idx="1554">
                  <c:v>5.4613700000000003E-4</c:v>
                </c:pt>
                <c:pt idx="1555">
                  <c:v>5.4829399999999995E-4</c:v>
                </c:pt>
                <c:pt idx="1556">
                  <c:v>5.5179800000000005E-4</c:v>
                </c:pt>
                <c:pt idx="1557">
                  <c:v>5.5263299999999997E-4</c:v>
                </c:pt>
                <c:pt idx="1558">
                  <c:v>5.5749E-4</c:v>
                </c:pt>
                <c:pt idx="1559">
                  <c:v>5.58915E-4</c:v>
                </c:pt>
                <c:pt idx="1560">
                  <c:v>5.6029500000000004E-4</c:v>
                </c:pt>
                <c:pt idx="1561">
                  <c:v>5.6391299999999998E-4</c:v>
                </c:pt>
                <c:pt idx="1562">
                  <c:v>5.6614000000000002E-4</c:v>
                </c:pt>
                <c:pt idx="1563">
                  <c:v>5.7055099999999998E-4</c:v>
                </c:pt>
                <c:pt idx="1564">
                  <c:v>5.6955999999999999E-4</c:v>
                </c:pt>
                <c:pt idx="1565">
                  <c:v>5.7225600000000005E-4</c:v>
                </c:pt>
                <c:pt idx="1566">
                  <c:v>5.7912399999999998E-4</c:v>
                </c:pt>
                <c:pt idx="1567">
                  <c:v>5.7515799999999998E-4</c:v>
                </c:pt>
                <c:pt idx="1568">
                  <c:v>5.8200299999999999E-4</c:v>
                </c:pt>
                <c:pt idx="1569">
                  <c:v>5.8310000000000002E-4</c:v>
                </c:pt>
                <c:pt idx="1570">
                  <c:v>5.81122E-4</c:v>
                </c:pt>
                <c:pt idx="1571">
                  <c:v>5.8854600000000001E-4</c:v>
                </c:pt>
                <c:pt idx="1572">
                  <c:v>5.8851499999999996E-4</c:v>
                </c:pt>
                <c:pt idx="1573">
                  <c:v>5.9088599999999999E-4</c:v>
                </c:pt>
                <c:pt idx="1574">
                  <c:v>5.94295E-4</c:v>
                </c:pt>
                <c:pt idx="1575">
                  <c:v>6.0026700000000003E-4</c:v>
                </c:pt>
                <c:pt idx="1576">
                  <c:v>5.9783199999999996E-4</c:v>
                </c:pt>
                <c:pt idx="1577">
                  <c:v>6.0003499999999996E-4</c:v>
                </c:pt>
                <c:pt idx="1578">
                  <c:v>6.0216100000000004E-4</c:v>
                </c:pt>
                <c:pt idx="1579">
                  <c:v>6.0558300000000003E-4</c:v>
                </c:pt>
                <c:pt idx="1580">
                  <c:v>6.0862399999999999E-4</c:v>
                </c:pt>
                <c:pt idx="1581">
                  <c:v>6.08184E-4</c:v>
                </c:pt>
                <c:pt idx="1582">
                  <c:v>6.1387400000000004E-4</c:v>
                </c:pt>
                <c:pt idx="1583">
                  <c:v>6.1404199999999997E-4</c:v>
                </c:pt>
                <c:pt idx="1584">
                  <c:v>6.1896E-4</c:v>
                </c:pt>
                <c:pt idx="1585">
                  <c:v>6.2328299999999998E-4</c:v>
                </c:pt>
                <c:pt idx="1586">
                  <c:v>6.2072600000000005E-4</c:v>
                </c:pt>
                <c:pt idx="1587">
                  <c:v>6.2490600000000005E-4</c:v>
                </c:pt>
                <c:pt idx="1588">
                  <c:v>6.2606900000000004E-4</c:v>
                </c:pt>
                <c:pt idx="1589">
                  <c:v>6.3215899999999998E-4</c:v>
                </c:pt>
                <c:pt idx="1590">
                  <c:v>6.3350899999999998E-4</c:v>
                </c:pt>
                <c:pt idx="1591">
                  <c:v>6.3346699999999997E-4</c:v>
                </c:pt>
                <c:pt idx="1592">
                  <c:v>6.3688299999999998E-4</c:v>
                </c:pt>
                <c:pt idx="1593">
                  <c:v>6.4085499999999996E-4</c:v>
                </c:pt>
                <c:pt idx="1594">
                  <c:v>6.3941300000000003E-4</c:v>
                </c:pt>
                <c:pt idx="1595">
                  <c:v>6.4724100000000001E-4</c:v>
                </c:pt>
                <c:pt idx="1596">
                  <c:v>6.46545E-4</c:v>
                </c:pt>
                <c:pt idx="1597">
                  <c:v>6.4863200000000001E-4</c:v>
                </c:pt>
                <c:pt idx="1598">
                  <c:v>6.5361399999999995E-4</c:v>
                </c:pt>
                <c:pt idx="1599">
                  <c:v>6.55318E-4</c:v>
                </c:pt>
                <c:pt idx="1600">
                  <c:v>6.6011200000000003E-4</c:v>
                </c:pt>
                <c:pt idx="1601">
                  <c:v>6.6062499999999997E-4</c:v>
                </c:pt>
                <c:pt idx="1602">
                  <c:v>6.63636E-4</c:v>
                </c:pt>
                <c:pt idx="1603">
                  <c:v>6.7069799999999995E-4</c:v>
                </c:pt>
                <c:pt idx="1604">
                  <c:v>6.6893900000000001E-4</c:v>
                </c:pt>
                <c:pt idx="1605">
                  <c:v>6.7284099999999998E-4</c:v>
                </c:pt>
                <c:pt idx="1606">
                  <c:v>6.7516699999999995E-4</c:v>
                </c:pt>
                <c:pt idx="1607">
                  <c:v>6.7884300000000005E-4</c:v>
                </c:pt>
                <c:pt idx="1608">
                  <c:v>6.8464600000000002E-4</c:v>
                </c:pt>
                <c:pt idx="1609">
                  <c:v>6.8406599999999999E-4</c:v>
                </c:pt>
                <c:pt idx="1610">
                  <c:v>6.8919100000000002E-4</c:v>
                </c:pt>
                <c:pt idx="1611">
                  <c:v>6.9198700000000003E-4</c:v>
                </c:pt>
                <c:pt idx="1612">
                  <c:v>6.9451400000000003E-4</c:v>
                </c:pt>
                <c:pt idx="1613">
                  <c:v>6.99429E-4</c:v>
                </c:pt>
                <c:pt idx="1614">
                  <c:v>7.0019799999999997E-4</c:v>
                </c:pt>
                <c:pt idx="1615">
                  <c:v>7.0193299999999996E-4</c:v>
                </c:pt>
                <c:pt idx="1616">
                  <c:v>7.0903100000000005E-4</c:v>
                </c:pt>
                <c:pt idx="1617">
                  <c:v>7.12698E-4</c:v>
                </c:pt>
                <c:pt idx="1618">
                  <c:v>7.1755799999999998E-4</c:v>
                </c:pt>
                <c:pt idx="1619">
                  <c:v>7.1857500000000005E-4</c:v>
                </c:pt>
                <c:pt idx="1620">
                  <c:v>7.2156900000000003E-4</c:v>
                </c:pt>
                <c:pt idx="1621">
                  <c:v>7.2605800000000002E-4</c:v>
                </c:pt>
                <c:pt idx="1622">
                  <c:v>7.2814799999999997E-4</c:v>
                </c:pt>
                <c:pt idx="1623">
                  <c:v>7.33652E-4</c:v>
                </c:pt>
                <c:pt idx="1624">
                  <c:v>7.3560300000000004E-4</c:v>
                </c:pt>
                <c:pt idx="1625">
                  <c:v>7.3928700000000004E-4</c:v>
                </c:pt>
                <c:pt idx="1626">
                  <c:v>7.4333999999999999E-4</c:v>
                </c:pt>
                <c:pt idx="1627">
                  <c:v>7.4849400000000005E-4</c:v>
                </c:pt>
                <c:pt idx="1628">
                  <c:v>7.4870299999999998E-4</c:v>
                </c:pt>
                <c:pt idx="1629">
                  <c:v>7.5375300000000002E-4</c:v>
                </c:pt>
                <c:pt idx="1630">
                  <c:v>7.5681999999999995E-4</c:v>
                </c:pt>
                <c:pt idx="1631">
                  <c:v>7.5968100000000001E-4</c:v>
                </c:pt>
                <c:pt idx="1632">
                  <c:v>7.6596300000000004E-4</c:v>
                </c:pt>
                <c:pt idx="1633">
                  <c:v>7.6554399999999995E-4</c:v>
                </c:pt>
                <c:pt idx="1634">
                  <c:v>7.7070800000000005E-4</c:v>
                </c:pt>
                <c:pt idx="1635">
                  <c:v>7.7475700000000005E-4</c:v>
                </c:pt>
                <c:pt idx="1636">
                  <c:v>7.75449E-4</c:v>
                </c:pt>
                <c:pt idx="1637">
                  <c:v>7.81254E-4</c:v>
                </c:pt>
                <c:pt idx="1638">
                  <c:v>7.8452000000000003E-4</c:v>
                </c:pt>
                <c:pt idx="1639">
                  <c:v>7.8777399999999998E-4</c:v>
                </c:pt>
                <c:pt idx="1640">
                  <c:v>7.9390799999999996E-4</c:v>
                </c:pt>
                <c:pt idx="1641">
                  <c:v>7.9635199999999995E-4</c:v>
                </c:pt>
                <c:pt idx="1642">
                  <c:v>7.9998999999999999E-4</c:v>
                </c:pt>
                <c:pt idx="1643">
                  <c:v>8.0681800000000005E-4</c:v>
                </c:pt>
                <c:pt idx="1644">
                  <c:v>8.0637299999999999E-4</c:v>
                </c:pt>
                <c:pt idx="1645">
                  <c:v>8.11917E-4</c:v>
                </c:pt>
                <c:pt idx="1646">
                  <c:v>8.1522599999999995E-4</c:v>
                </c:pt>
                <c:pt idx="1647">
                  <c:v>8.1760800000000005E-4</c:v>
                </c:pt>
                <c:pt idx="1648">
                  <c:v>8.2545600000000002E-4</c:v>
                </c:pt>
                <c:pt idx="1649">
                  <c:v>8.2717200000000004E-4</c:v>
                </c:pt>
                <c:pt idx="1650">
                  <c:v>8.3097599999999998E-4</c:v>
                </c:pt>
                <c:pt idx="1651">
                  <c:v>8.3801800000000005E-4</c:v>
                </c:pt>
                <c:pt idx="1652">
                  <c:v>8.3889800000000003E-4</c:v>
                </c:pt>
                <c:pt idx="1653">
                  <c:v>8.4531099999999996E-4</c:v>
                </c:pt>
                <c:pt idx="1654">
                  <c:v>8.4867999999999999E-4</c:v>
                </c:pt>
                <c:pt idx="1655">
                  <c:v>8.5219899999999999E-4</c:v>
                </c:pt>
                <c:pt idx="1656">
                  <c:v>8.5630199999999997E-4</c:v>
                </c:pt>
                <c:pt idx="1657">
                  <c:v>8.5912499999999997E-4</c:v>
                </c:pt>
                <c:pt idx="1658">
                  <c:v>8.6233100000000003E-4</c:v>
                </c:pt>
                <c:pt idx="1659">
                  <c:v>8.6939500000000002E-4</c:v>
                </c:pt>
                <c:pt idx="1660">
                  <c:v>8.7216500000000005E-4</c:v>
                </c:pt>
                <c:pt idx="1661">
                  <c:v>8.8078500000000003E-4</c:v>
                </c:pt>
                <c:pt idx="1662">
                  <c:v>8.8223200000000005E-4</c:v>
                </c:pt>
                <c:pt idx="1663">
                  <c:v>8.8431700000000002E-4</c:v>
                </c:pt>
                <c:pt idx="1664">
                  <c:v>8.9051600000000005E-4</c:v>
                </c:pt>
                <c:pt idx="1665">
                  <c:v>8.9553400000000002E-4</c:v>
                </c:pt>
                <c:pt idx="1666">
                  <c:v>9.0004799999999997E-4</c:v>
                </c:pt>
                <c:pt idx="1667">
                  <c:v>9.0633300000000005E-4</c:v>
                </c:pt>
                <c:pt idx="1668">
                  <c:v>9.0646300000000004E-4</c:v>
                </c:pt>
                <c:pt idx="1669">
                  <c:v>9.1315199999999997E-4</c:v>
                </c:pt>
                <c:pt idx="1670">
                  <c:v>9.1860900000000003E-4</c:v>
                </c:pt>
                <c:pt idx="1671">
                  <c:v>9.2255699999999996E-4</c:v>
                </c:pt>
                <c:pt idx="1672">
                  <c:v>9.2741799999999995E-4</c:v>
                </c:pt>
                <c:pt idx="1673">
                  <c:v>9.3308200000000001E-4</c:v>
                </c:pt>
                <c:pt idx="1674">
                  <c:v>9.4129299999999995E-4</c:v>
                </c:pt>
                <c:pt idx="1675">
                  <c:v>9.4611300000000005E-4</c:v>
                </c:pt>
                <c:pt idx="1676">
                  <c:v>9.40112E-4</c:v>
                </c:pt>
                <c:pt idx="1677">
                  <c:v>9.2619800000000004E-4</c:v>
                </c:pt>
                <c:pt idx="1678">
                  <c:v>9.3434799999999999E-4</c:v>
                </c:pt>
                <c:pt idx="1679">
                  <c:v>9.3759400000000004E-4</c:v>
                </c:pt>
                <c:pt idx="1680">
                  <c:v>9.4257499999999997E-4</c:v>
                </c:pt>
                <c:pt idx="1681">
                  <c:v>9.4800500000000003E-4</c:v>
                </c:pt>
                <c:pt idx="1682">
                  <c:v>9.4986400000000003E-4</c:v>
                </c:pt>
                <c:pt idx="1683">
                  <c:v>9.5814999999999995E-4</c:v>
                </c:pt>
                <c:pt idx="1684">
                  <c:v>9.6358499999999998E-4</c:v>
                </c:pt>
                <c:pt idx="1685">
                  <c:v>9.6593099999999995E-4</c:v>
                </c:pt>
                <c:pt idx="1686">
                  <c:v>9.7424499999999999E-4</c:v>
                </c:pt>
                <c:pt idx="1687">
                  <c:v>9.7629399999999995E-4</c:v>
                </c:pt>
                <c:pt idx="1688">
                  <c:v>9.7975199999999997E-4</c:v>
                </c:pt>
                <c:pt idx="1689">
                  <c:v>9.8764800000000004E-4</c:v>
                </c:pt>
                <c:pt idx="1690">
                  <c:v>9.8894900000000003E-4</c:v>
                </c:pt>
                <c:pt idx="1691">
                  <c:v>9.9927000000000002E-4</c:v>
                </c:pt>
                <c:pt idx="1692">
                  <c:v>1.00716E-3</c:v>
                </c:pt>
                <c:pt idx="1693">
                  <c:v>1.00826E-3</c:v>
                </c:pt>
                <c:pt idx="1694">
                  <c:v>1.01359E-3</c:v>
                </c:pt>
                <c:pt idx="1695">
                  <c:v>1.0210600000000001E-3</c:v>
                </c:pt>
                <c:pt idx="1696">
                  <c:v>1.0301100000000001E-3</c:v>
                </c:pt>
                <c:pt idx="1697">
                  <c:v>1.0359200000000001E-3</c:v>
                </c:pt>
                <c:pt idx="1698">
                  <c:v>1.0365400000000001E-3</c:v>
                </c:pt>
                <c:pt idx="1699">
                  <c:v>1.0449700000000001E-3</c:v>
                </c:pt>
                <c:pt idx="1700">
                  <c:v>1.0458100000000001E-3</c:v>
                </c:pt>
                <c:pt idx="1701">
                  <c:v>1.05334E-3</c:v>
                </c:pt>
                <c:pt idx="1702">
                  <c:v>1.06193E-3</c:v>
                </c:pt>
                <c:pt idx="1703">
                  <c:v>1.0657100000000001E-3</c:v>
                </c:pt>
                <c:pt idx="1704">
                  <c:v>1.07175E-3</c:v>
                </c:pt>
                <c:pt idx="1705">
                  <c:v>1.0796200000000001E-3</c:v>
                </c:pt>
                <c:pt idx="1706">
                  <c:v>1.0825100000000001E-3</c:v>
                </c:pt>
                <c:pt idx="1707">
                  <c:v>1.09066E-3</c:v>
                </c:pt>
                <c:pt idx="1708">
                  <c:v>1.09534E-3</c:v>
                </c:pt>
                <c:pt idx="1709">
                  <c:v>1.1008299999999999E-3</c:v>
                </c:pt>
                <c:pt idx="1710">
                  <c:v>1.1101399999999999E-3</c:v>
                </c:pt>
                <c:pt idx="1711">
                  <c:v>1.1122899999999999E-3</c:v>
                </c:pt>
                <c:pt idx="1712">
                  <c:v>1.1247099999999999E-3</c:v>
                </c:pt>
                <c:pt idx="1713">
                  <c:v>1.1292400000000001E-3</c:v>
                </c:pt>
                <c:pt idx="1714">
                  <c:v>1.13226E-3</c:v>
                </c:pt>
                <c:pt idx="1715">
                  <c:v>1.14207E-3</c:v>
                </c:pt>
                <c:pt idx="1716">
                  <c:v>1.14444E-3</c:v>
                </c:pt>
                <c:pt idx="1717">
                  <c:v>1.1539600000000001E-3</c:v>
                </c:pt>
                <c:pt idx="1718">
                  <c:v>1.1612199999999999E-3</c:v>
                </c:pt>
                <c:pt idx="1719">
                  <c:v>1.1638E-3</c:v>
                </c:pt>
                <c:pt idx="1720">
                  <c:v>1.17319E-3</c:v>
                </c:pt>
                <c:pt idx="1721">
                  <c:v>1.1783E-3</c:v>
                </c:pt>
                <c:pt idx="1722">
                  <c:v>1.18764E-3</c:v>
                </c:pt>
                <c:pt idx="1723">
                  <c:v>1.1965299999999999E-3</c:v>
                </c:pt>
                <c:pt idx="1724">
                  <c:v>1.1986099999999999E-3</c:v>
                </c:pt>
                <c:pt idx="1725">
                  <c:v>1.20297E-3</c:v>
                </c:pt>
                <c:pt idx="1726">
                  <c:v>1.2133300000000001E-3</c:v>
                </c:pt>
                <c:pt idx="1727">
                  <c:v>1.2202300000000001E-3</c:v>
                </c:pt>
                <c:pt idx="1728">
                  <c:v>1.2281499999999999E-3</c:v>
                </c:pt>
                <c:pt idx="1729">
                  <c:v>1.23391E-3</c:v>
                </c:pt>
                <c:pt idx="1730">
                  <c:v>1.2439899999999999E-3</c:v>
                </c:pt>
                <c:pt idx="1731">
                  <c:v>1.2524999999999999E-3</c:v>
                </c:pt>
                <c:pt idx="1732">
                  <c:v>1.25811E-3</c:v>
                </c:pt>
                <c:pt idx="1733">
                  <c:v>1.2673599999999999E-3</c:v>
                </c:pt>
                <c:pt idx="1734">
                  <c:v>1.27151E-3</c:v>
                </c:pt>
                <c:pt idx="1735">
                  <c:v>1.2827800000000001E-3</c:v>
                </c:pt>
                <c:pt idx="1736">
                  <c:v>1.2916E-3</c:v>
                </c:pt>
                <c:pt idx="1737">
                  <c:v>1.29396E-3</c:v>
                </c:pt>
                <c:pt idx="1738">
                  <c:v>1.30569E-3</c:v>
                </c:pt>
                <c:pt idx="1739">
                  <c:v>1.3108799999999999E-3</c:v>
                </c:pt>
                <c:pt idx="1740">
                  <c:v>1.3159000000000001E-3</c:v>
                </c:pt>
                <c:pt idx="1741">
                  <c:v>1.32722E-3</c:v>
                </c:pt>
                <c:pt idx="1742">
                  <c:v>1.3296899999999999E-3</c:v>
                </c:pt>
                <c:pt idx="1743">
                  <c:v>1.3422799999999999E-3</c:v>
                </c:pt>
                <c:pt idx="1744">
                  <c:v>1.35129E-3</c:v>
                </c:pt>
                <c:pt idx="1745">
                  <c:v>1.3567099999999999E-3</c:v>
                </c:pt>
                <c:pt idx="1746">
                  <c:v>1.3659E-3</c:v>
                </c:pt>
                <c:pt idx="1747">
                  <c:v>1.3757299999999999E-3</c:v>
                </c:pt>
                <c:pt idx="1748">
                  <c:v>1.3794499999999999E-3</c:v>
                </c:pt>
                <c:pt idx="1749">
                  <c:v>1.39379E-3</c:v>
                </c:pt>
                <c:pt idx="1750">
                  <c:v>1.40346E-3</c:v>
                </c:pt>
                <c:pt idx="1751">
                  <c:v>1.40716E-3</c:v>
                </c:pt>
                <c:pt idx="1752">
                  <c:v>1.4179399999999999E-3</c:v>
                </c:pt>
                <c:pt idx="1753">
                  <c:v>1.42267E-3</c:v>
                </c:pt>
                <c:pt idx="1754">
                  <c:v>1.4348900000000001E-3</c:v>
                </c:pt>
                <c:pt idx="1755">
                  <c:v>1.4390500000000001E-3</c:v>
                </c:pt>
                <c:pt idx="1756">
                  <c:v>1.44528E-3</c:v>
                </c:pt>
                <c:pt idx="1757">
                  <c:v>1.4629700000000001E-3</c:v>
                </c:pt>
                <c:pt idx="1758">
                  <c:v>1.4658500000000001E-3</c:v>
                </c:pt>
                <c:pt idx="1759">
                  <c:v>1.47404E-3</c:v>
                </c:pt>
                <c:pt idx="1760">
                  <c:v>1.4846099999999999E-3</c:v>
                </c:pt>
                <c:pt idx="1761">
                  <c:v>1.4916599999999999E-3</c:v>
                </c:pt>
                <c:pt idx="1762">
                  <c:v>1.50117E-3</c:v>
                </c:pt>
                <c:pt idx="1763">
                  <c:v>1.5115899999999999E-3</c:v>
                </c:pt>
                <c:pt idx="1764">
                  <c:v>1.5203300000000001E-3</c:v>
                </c:pt>
                <c:pt idx="1765">
                  <c:v>1.53027E-3</c:v>
                </c:pt>
                <c:pt idx="1766">
                  <c:v>1.5391999999999999E-3</c:v>
                </c:pt>
                <c:pt idx="1767">
                  <c:v>1.5479199999999999E-3</c:v>
                </c:pt>
                <c:pt idx="1768">
                  <c:v>1.56014E-3</c:v>
                </c:pt>
                <c:pt idx="1769">
                  <c:v>1.5621999999999999E-3</c:v>
                </c:pt>
                <c:pt idx="1770">
                  <c:v>1.57533E-3</c:v>
                </c:pt>
                <c:pt idx="1771">
                  <c:v>1.58702E-3</c:v>
                </c:pt>
                <c:pt idx="1772">
                  <c:v>1.5945600000000001E-3</c:v>
                </c:pt>
                <c:pt idx="1773">
                  <c:v>1.60874E-3</c:v>
                </c:pt>
                <c:pt idx="1774">
                  <c:v>1.61185E-3</c:v>
                </c:pt>
                <c:pt idx="1775">
                  <c:v>1.62407E-3</c:v>
                </c:pt>
                <c:pt idx="1776">
                  <c:v>1.6363E-3</c:v>
                </c:pt>
                <c:pt idx="1777">
                  <c:v>1.6382300000000001E-3</c:v>
                </c:pt>
                <c:pt idx="1778">
                  <c:v>1.65704E-3</c:v>
                </c:pt>
                <c:pt idx="1779">
                  <c:v>1.6644800000000001E-3</c:v>
                </c:pt>
                <c:pt idx="1780">
                  <c:v>1.67213E-3</c:v>
                </c:pt>
                <c:pt idx="1781">
                  <c:v>1.68238E-3</c:v>
                </c:pt>
                <c:pt idx="1782">
                  <c:v>1.6901100000000001E-3</c:v>
                </c:pt>
                <c:pt idx="1783">
                  <c:v>1.7033199999999999E-3</c:v>
                </c:pt>
                <c:pt idx="1784">
                  <c:v>1.7156999999999999E-3</c:v>
                </c:pt>
                <c:pt idx="1785">
                  <c:v>1.7217300000000001E-3</c:v>
                </c:pt>
                <c:pt idx="1786">
                  <c:v>1.7390999999999999E-3</c:v>
                </c:pt>
                <c:pt idx="1787">
                  <c:v>1.7503600000000001E-3</c:v>
                </c:pt>
                <c:pt idx="1788">
                  <c:v>1.7591799999999999E-3</c:v>
                </c:pt>
                <c:pt idx="1789">
                  <c:v>1.77165E-3</c:v>
                </c:pt>
                <c:pt idx="1790">
                  <c:v>1.77983E-3</c:v>
                </c:pt>
                <c:pt idx="1791">
                  <c:v>1.79445E-3</c:v>
                </c:pt>
                <c:pt idx="1792">
                  <c:v>1.80587E-3</c:v>
                </c:pt>
                <c:pt idx="1793">
                  <c:v>1.81701E-3</c:v>
                </c:pt>
                <c:pt idx="1794">
                  <c:v>1.8325500000000001E-3</c:v>
                </c:pt>
                <c:pt idx="1795">
                  <c:v>1.8463399999999999E-3</c:v>
                </c:pt>
                <c:pt idx="1796">
                  <c:v>1.8511599999999999E-3</c:v>
                </c:pt>
                <c:pt idx="1797">
                  <c:v>1.86451E-3</c:v>
                </c:pt>
                <c:pt idx="1798">
                  <c:v>1.8762099999999999E-3</c:v>
                </c:pt>
                <c:pt idx="1799">
                  <c:v>1.8904200000000001E-3</c:v>
                </c:pt>
                <c:pt idx="1800">
                  <c:v>1.9022100000000001E-3</c:v>
                </c:pt>
                <c:pt idx="1801">
                  <c:v>1.9159699999999999E-3</c:v>
                </c:pt>
                <c:pt idx="1802">
                  <c:v>1.9344E-3</c:v>
                </c:pt>
                <c:pt idx="1803">
                  <c:v>1.9448E-3</c:v>
                </c:pt>
                <c:pt idx="1804">
                  <c:v>1.9481399999999999E-3</c:v>
                </c:pt>
                <c:pt idx="1805">
                  <c:v>1.96006E-3</c:v>
                </c:pt>
                <c:pt idx="1806">
                  <c:v>1.9747300000000001E-3</c:v>
                </c:pt>
                <c:pt idx="1807">
                  <c:v>1.98102E-3</c:v>
                </c:pt>
                <c:pt idx="1808">
                  <c:v>2.0000899999999999E-3</c:v>
                </c:pt>
                <c:pt idx="1809">
                  <c:v>2.0107300000000001E-3</c:v>
                </c:pt>
                <c:pt idx="1810">
                  <c:v>2.0204099999999998E-3</c:v>
                </c:pt>
                <c:pt idx="1811">
                  <c:v>2.03579E-3</c:v>
                </c:pt>
                <c:pt idx="1812">
                  <c:v>2.0554000000000002E-3</c:v>
                </c:pt>
                <c:pt idx="1813">
                  <c:v>2.0649499999999999E-3</c:v>
                </c:pt>
                <c:pt idx="1814">
                  <c:v>2.0758899999999999E-3</c:v>
                </c:pt>
                <c:pt idx="1815">
                  <c:v>2.0887200000000001E-3</c:v>
                </c:pt>
                <c:pt idx="1816">
                  <c:v>2.10743E-3</c:v>
                </c:pt>
                <c:pt idx="1817">
                  <c:v>2.12349E-3</c:v>
                </c:pt>
                <c:pt idx="1818">
                  <c:v>2.1347699999999998E-3</c:v>
                </c:pt>
                <c:pt idx="1819">
                  <c:v>2.1523200000000001E-3</c:v>
                </c:pt>
                <c:pt idx="1820">
                  <c:v>2.1663199999999998E-3</c:v>
                </c:pt>
                <c:pt idx="1821">
                  <c:v>2.17936E-3</c:v>
                </c:pt>
                <c:pt idx="1822">
                  <c:v>2.19572E-3</c:v>
                </c:pt>
                <c:pt idx="1823">
                  <c:v>2.2120299999999998E-3</c:v>
                </c:pt>
                <c:pt idx="1824">
                  <c:v>2.2199400000000001E-3</c:v>
                </c:pt>
                <c:pt idx="1825">
                  <c:v>2.23961E-3</c:v>
                </c:pt>
                <c:pt idx="1826">
                  <c:v>2.2523500000000002E-3</c:v>
                </c:pt>
                <c:pt idx="1827">
                  <c:v>2.2729E-3</c:v>
                </c:pt>
                <c:pt idx="1828">
                  <c:v>2.2881799999999999E-3</c:v>
                </c:pt>
                <c:pt idx="1829">
                  <c:v>2.2938099999999999E-3</c:v>
                </c:pt>
                <c:pt idx="1830">
                  <c:v>2.3174900000000002E-3</c:v>
                </c:pt>
                <c:pt idx="1831">
                  <c:v>2.3322E-3</c:v>
                </c:pt>
                <c:pt idx="1832">
                  <c:v>2.3502200000000001E-3</c:v>
                </c:pt>
                <c:pt idx="1833">
                  <c:v>2.37295E-3</c:v>
                </c:pt>
                <c:pt idx="1834">
                  <c:v>2.3859599999999999E-3</c:v>
                </c:pt>
                <c:pt idx="1835">
                  <c:v>2.3981900000000001E-3</c:v>
                </c:pt>
                <c:pt idx="1836">
                  <c:v>2.42268E-3</c:v>
                </c:pt>
                <c:pt idx="1837">
                  <c:v>2.4326E-3</c:v>
                </c:pt>
                <c:pt idx="1838">
                  <c:v>2.4538699999999999E-3</c:v>
                </c:pt>
                <c:pt idx="1839">
                  <c:v>2.4734700000000002E-3</c:v>
                </c:pt>
                <c:pt idx="1840">
                  <c:v>2.4842000000000002E-3</c:v>
                </c:pt>
                <c:pt idx="1841">
                  <c:v>2.5030299999999998E-3</c:v>
                </c:pt>
                <c:pt idx="1842">
                  <c:v>2.5166199999999998E-3</c:v>
                </c:pt>
                <c:pt idx="1843">
                  <c:v>2.5351200000000001E-3</c:v>
                </c:pt>
                <c:pt idx="1844">
                  <c:v>2.5514600000000002E-3</c:v>
                </c:pt>
                <c:pt idx="1845">
                  <c:v>2.5701299999999999E-3</c:v>
                </c:pt>
                <c:pt idx="1846">
                  <c:v>2.5840699999999999E-3</c:v>
                </c:pt>
                <c:pt idx="1847">
                  <c:v>2.60729E-3</c:v>
                </c:pt>
                <c:pt idx="1848">
                  <c:v>2.6214900000000002E-3</c:v>
                </c:pt>
                <c:pt idx="1849">
                  <c:v>2.6418800000000001E-3</c:v>
                </c:pt>
                <c:pt idx="1850">
                  <c:v>2.6641099999999999E-3</c:v>
                </c:pt>
                <c:pt idx="1851">
                  <c:v>2.68242E-3</c:v>
                </c:pt>
                <c:pt idx="1852">
                  <c:v>2.7024900000000001E-3</c:v>
                </c:pt>
                <c:pt idx="1853">
                  <c:v>2.72485E-3</c:v>
                </c:pt>
                <c:pt idx="1854">
                  <c:v>2.7422800000000002E-3</c:v>
                </c:pt>
                <c:pt idx="1855">
                  <c:v>2.7648600000000001E-3</c:v>
                </c:pt>
                <c:pt idx="1856">
                  <c:v>2.7846799999999999E-3</c:v>
                </c:pt>
                <c:pt idx="1857">
                  <c:v>2.8058800000000002E-3</c:v>
                </c:pt>
                <c:pt idx="1858">
                  <c:v>2.8327600000000001E-3</c:v>
                </c:pt>
                <c:pt idx="1859">
                  <c:v>2.8462600000000002E-3</c:v>
                </c:pt>
                <c:pt idx="1860">
                  <c:v>2.88419E-3</c:v>
                </c:pt>
                <c:pt idx="1861">
                  <c:v>2.89639E-3</c:v>
                </c:pt>
                <c:pt idx="1862">
                  <c:v>2.9116099999999998E-3</c:v>
                </c:pt>
                <c:pt idx="1863">
                  <c:v>2.9436000000000002E-3</c:v>
                </c:pt>
                <c:pt idx="1864">
                  <c:v>2.9661800000000001E-3</c:v>
                </c:pt>
                <c:pt idx="1865">
                  <c:v>2.9841999999999998E-3</c:v>
                </c:pt>
                <c:pt idx="1866">
                  <c:v>3.0085099999999998E-3</c:v>
                </c:pt>
                <c:pt idx="1867">
                  <c:v>3.0262900000000001E-3</c:v>
                </c:pt>
                <c:pt idx="1868">
                  <c:v>3.0487600000000002E-3</c:v>
                </c:pt>
                <c:pt idx="1869">
                  <c:v>3.0785500000000002E-3</c:v>
                </c:pt>
                <c:pt idx="1870">
                  <c:v>3.0950399999999999E-3</c:v>
                </c:pt>
                <c:pt idx="1871">
                  <c:v>3.12993E-3</c:v>
                </c:pt>
                <c:pt idx="1872">
                  <c:v>3.1507200000000001E-3</c:v>
                </c:pt>
                <c:pt idx="1873">
                  <c:v>3.1724100000000001E-3</c:v>
                </c:pt>
                <c:pt idx="1874">
                  <c:v>3.2004300000000002E-3</c:v>
                </c:pt>
                <c:pt idx="1875">
                  <c:v>3.2223500000000001E-3</c:v>
                </c:pt>
                <c:pt idx="1876">
                  <c:v>3.26232E-3</c:v>
                </c:pt>
                <c:pt idx="1877">
                  <c:v>3.2948600000000001E-3</c:v>
                </c:pt>
                <c:pt idx="1878">
                  <c:v>3.3178399999999999E-3</c:v>
                </c:pt>
                <c:pt idx="1879">
                  <c:v>3.3623799999999999E-3</c:v>
                </c:pt>
                <c:pt idx="1880">
                  <c:v>3.3719499999999999E-3</c:v>
                </c:pt>
                <c:pt idx="1881">
                  <c:v>3.3899500000000001E-3</c:v>
                </c:pt>
                <c:pt idx="1882">
                  <c:v>3.4164299999999998E-3</c:v>
                </c:pt>
                <c:pt idx="1883">
                  <c:v>3.4364899999999999E-3</c:v>
                </c:pt>
                <c:pt idx="1884">
                  <c:v>3.4627400000000002E-3</c:v>
                </c:pt>
                <c:pt idx="1885">
                  <c:v>3.49512E-3</c:v>
                </c:pt>
                <c:pt idx="1886">
                  <c:v>3.5166899999999998E-3</c:v>
                </c:pt>
                <c:pt idx="1887">
                  <c:v>3.5494699999999999E-3</c:v>
                </c:pt>
                <c:pt idx="1888">
                  <c:v>3.5772400000000002E-3</c:v>
                </c:pt>
                <c:pt idx="1889">
                  <c:v>3.6081099999999999E-3</c:v>
                </c:pt>
                <c:pt idx="1890">
                  <c:v>3.6436900000000002E-3</c:v>
                </c:pt>
                <c:pt idx="1891">
                  <c:v>3.66345E-3</c:v>
                </c:pt>
                <c:pt idx="1892">
                  <c:v>3.6914999999999999E-3</c:v>
                </c:pt>
                <c:pt idx="1893">
                  <c:v>3.7212500000000002E-3</c:v>
                </c:pt>
                <c:pt idx="1894">
                  <c:v>3.75041E-3</c:v>
                </c:pt>
                <c:pt idx="1895">
                  <c:v>3.78561E-3</c:v>
                </c:pt>
                <c:pt idx="1896">
                  <c:v>3.8094499999999998E-3</c:v>
                </c:pt>
                <c:pt idx="1897">
                  <c:v>3.84367E-3</c:v>
                </c:pt>
                <c:pt idx="1898">
                  <c:v>3.87712E-3</c:v>
                </c:pt>
                <c:pt idx="1899">
                  <c:v>3.9045099999999999E-3</c:v>
                </c:pt>
                <c:pt idx="1900">
                  <c:v>3.9343900000000003E-3</c:v>
                </c:pt>
                <c:pt idx="1901">
                  <c:v>3.94131E-3</c:v>
                </c:pt>
                <c:pt idx="1902">
                  <c:v>3.79196E-3</c:v>
                </c:pt>
                <c:pt idx="1903">
                  <c:v>3.63701E-3</c:v>
                </c:pt>
                <c:pt idx="1904">
                  <c:v>3.5217899999999999E-3</c:v>
                </c:pt>
                <c:pt idx="1905">
                  <c:v>3.4154200000000002E-3</c:v>
                </c:pt>
                <c:pt idx="1906">
                  <c:v>3.3061599999999998E-3</c:v>
                </c:pt>
                <c:pt idx="1907">
                  <c:v>3.2243599999999999E-3</c:v>
                </c:pt>
                <c:pt idx="1908">
                  <c:v>3.1414199999999998E-3</c:v>
                </c:pt>
                <c:pt idx="1909">
                  <c:v>3.05493E-3</c:v>
                </c:pt>
                <c:pt idx="1910">
                  <c:v>2.9881500000000002E-3</c:v>
                </c:pt>
                <c:pt idx="1911">
                  <c:v>2.9050899999999999E-3</c:v>
                </c:pt>
                <c:pt idx="1912">
                  <c:v>2.83446E-3</c:v>
                </c:pt>
                <c:pt idx="1913">
                  <c:v>2.7712499999999998E-3</c:v>
                </c:pt>
                <c:pt idx="1914">
                  <c:v>2.69914E-3</c:v>
                </c:pt>
                <c:pt idx="1915">
                  <c:v>2.6411E-3</c:v>
                </c:pt>
                <c:pt idx="1916">
                  <c:v>2.5818799999999999E-3</c:v>
                </c:pt>
                <c:pt idx="1917">
                  <c:v>2.5204799999999999E-3</c:v>
                </c:pt>
                <c:pt idx="1918">
                  <c:v>2.4757999999999998E-3</c:v>
                </c:pt>
                <c:pt idx="1919">
                  <c:v>2.4179200000000001E-3</c:v>
                </c:pt>
                <c:pt idx="1920">
                  <c:v>2.3671899999999999E-3</c:v>
                </c:pt>
                <c:pt idx="1921">
                  <c:v>2.3172000000000002E-3</c:v>
                </c:pt>
                <c:pt idx="1922">
                  <c:v>2.26765E-3</c:v>
                </c:pt>
                <c:pt idx="1923">
                  <c:v>2.2207699999999999E-3</c:v>
                </c:pt>
                <c:pt idx="1924">
                  <c:v>2.1701899999999998E-3</c:v>
                </c:pt>
                <c:pt idx="1925">
                  <c:v>2.1304499999999999E-3</c:v>
                </c:pt>
                <c:pt idx="1926">
                  <c:v>2.08954E-3</c:v>
                </c:pt>
                <c:pt idx="1927">
                  <c:v>2.0456099999999998E-3</c:v>
                </c:pt>
                <c:pt idx="1928">
                  <c:v>2.0036799999999999E-3</c:v>
                </c:pt>
                <c:pt idx="1929">
                  <c:v>1.9661600000000002E-3</c:v>
                </c:pt>
                <c:pt idx="1930">
                  <c:v>1.9310900000000001E-3</c:v>
                </c:pt>
                <c:pt idx="1931">
                  <c:v>1.8942200000000001E-3</c:v>
                </c:pt>
                <c:pt idx="1932">
                  <c:v>1.8639500000000001E-3</c:v>
                </c:pt>
                <c:pt idx="1933">
                  <c:v>1.83606E-3</c:v>
                </c:pt>
                <c:pt idx="1934">
                  <c:v>1.8013899999999999E-3</c:v>
                </c:pt>
                <c:pt idx="1935">
                  <c:v>1.7687600000000001E-3</c:v>
                </c:pt>
                <c:pt idx="1936">
                  <c:v>1.72584E-3</c:v>
                </c:pt>
                <c:pt idx="1937">
                  <c:v>1.69658E-3</c:v>
                </c:pt>
                <c:pt idx="1938">
                  <c:v>1.6603500000000001E-3</c:v>
                </c:pt>
                <c:pt idx="1939">
                  <c:v>1.62934E-3</c:v>
                </c:pt>
                <c:pt idx="1940">
                  <c:v>1.60491E-3</c:v>
                </c:pt>
                <c:pt idx="1941">
                  <c:v>1.56854E-3</c:v>
                </c:pt>
                <c:pt idx="1942">
                  <c:v>1.5441400000000001E-3</c:v>
                </c:pt>
                <c:pt idx="1943">
                  <c:v>1.5140900000000001E-3</c:v>
                </c:pt>
                <c:pt idx="1944">
                  <c:v>1.4854E-3</c:v>
                </c:pt>
                <c:pt idx="1945">
                  <c:v>1.46514E-3</c:v>
                </c:pt>
                <c:pt idx="1946">
                  <c:v>1.43559E-3</c:v>
                </c:pt>
                <c:pt idx="1947">
                  <c:v>1.41971E-3</c:v>
                </c:pt>
                <c:pt idx="1948">
                  <c:v>1.3977799999999999E-3</c:v>
                </c:pt>
                <c:pt idx="1949">
                  <c:v>1.36633E-3</c:v>
                </c:pt>
                <c:pt idx="1950">
                  <c:v>1.3435299999999999E-3</c:v>
                </c:pt>
                <c:pt idx="1951">
                  <c:v>1.32379E-3</c:v>
                </c:pt>
                <c:pt idx="1952">
                  <c:v>1.29532E-3</c:v>
                </c:pt>
                <c:pt idx="1953">
                  <c:v>1.27819E-3</c:v>
                </c:pt>
                <c:pt idx="1954">
                  <c:v>1.2520400000000001E-3</c:v>
                </c:pt>
                <c:pt idx="1955">
                  <c:v>1.2297499999999999E-3</c:v>
                </c:pt>
                <c:pt idx="1956">
                  <c:v>1.2130699999999999E-3</c:v>
                </c:pt>
                <c:pt idx="1957">
                  <c:v>1.18672E-3</c:v>
                </c:pt>
                <c:pt idx="1958">
                  <c:v>1.16876E-3</c:v>
                </c:pt>
                <c:pt idx="1959">
                  <c:v>1.1490300000000001E-3</c:v>
                </c:pt>
                <c:pt idx="1960">
                  <c:v>1.12882E-3</c:v>
                </c:pt>
                <c:pt idx="1961">
                  <c:v>1.11447E-3</c:v>
                </c:pt>
                <c:pt idx="1962">
                  <c:v>1.0914500000000001E-3</c:v>
                </c:pt>
                <c:pt idx="1963">
                  <c:v>1.07161E-3</c:v>
                </c:pt>
                <c:pt idx="1964">
                  <c:v>1.0585600000000001E-3</c:v>
                </c:pt>
                <c:pt idx="1965">
                  <c:v>1.04173E-3</c:v>
                </c:pt>
                <c:pt idx="1966">
                  <c:v>1.0256E-3</c:v>
                </c:pt>
                <c:pt idx="1967">
                  <c:v>1.01034E-3</c:v>
                </c:pt>
                <c:pt idx="1968">
                  <c:v>9.9040900000000004E-4</c:v>
                </c:pt>
                <c:pt idx="1969">
                  <c:v>9.7985299999999993E-4</c:v>
                </c:pt>
                <c:pt idx="1970">
                  <c:v>9.6683299999999995E-4</c:v>
                </c:pt>
                <c:pt idx="1971">
                  <c:v>9.4610400000000002E-4</c:v>
                </c:pt>
                <c:pt idx="1972">
                  <c:v>9.3384700000000002E-4</c:v>
                </c:pt>
                <c:pt idx="1973">
                  <c:v>9.2056600000000005E-4</c:v>
                </c:pt>
                <c:pt idx="1974">
                  <c:v>9.06206E-4</c:v>
                </c:pt>
                <c:pt idx="1975">
                  <c:v>8.9456900000000001E-4</c:v>
                </c:pt>
                <c:pt idx="1976">
                  <c:v>8.8508599999999999E-4</c:v>
                </c:pt>
                <c:pt idx="1977">
                  <c:v>8.7788899999999997E-4</c:v>
                </c:pt>
                <c:pt idx="1978">
                  <c:v>8.6031599999999997E-4</c:v>
                </c:pt>
                <c:pt idx="1979">
                  <c:v>8.4077999999999996E-4</c:v>
                </c:pt>
                <c:pt idx="1980">
                  <c:v>8.3469900000000005E-4</c:v>
                </c:pt>
                <c:pt idx="1981">
                  <c:v>8.22184E-4</c:v>
                </c:pt>
                <c:pt idx="1982">
                  <c:v>8.00156E-4</c:v>
                </c:pt>
                <c:pt idx="1983">
                  <c:v>7.9248299999999997E-4</c:v>
                </c:pt>
                <c:pt idx="1984">
                  <c:v>7.8134899999999998E-4</c:v>
                </c:pt>
                <c:pt idx="1985">
                  <c:v>7.7007499999999995E-4</c:v>
                </c:pt>
                <c:pt idx="1986">
                  <c:v>7.6076300000000002E-4</c:v>
                </c:pt>
                <c:pt idx="1987">
                  <c:v>7.4491399999999995E-4</c:v>
                </c:pt>
                <c:pt idx="1988">
                  <c:v>7.3465499999999997E-4</c:v>
                </c:pt>
                <c:pt idx="1989">
                  <c:v>7.2541900000000004E-4</c:v>
                </c:pt>
                <c:pt idx="1990">
                  <c:v>7.0903100000000005E-4</c:v>
                </c:pt>
                <c:pt idx="1991">
                  <c:v>7.0541699999999996E-4</c:v>
                </c:pt>
                <c:pt idx="1992">
                  <c:v>6.8881400000000005E-4</c:v>
                </c:pt>
                <c:pt idx="1993">
                  <c:v>6.7949700000000004E-4</c:v>
                </c:pt>
                <c:pt idx="1994">
                  <c:v>6.7089600000000004E-4</c:v>
                </c:pt>
                <c:pt idx="1995">
                  <c:v>6.59091E-4</c:v>
                </c:pt>
                <c:pt idx="1996">
                  <c:v>6.5335399999999998E-4</c:v>
                </c:pt>
                <c:pt idx="1997">
                  <c:v>6.4510200000000005E-4</c:v>
                </c:pt>
                <c:pt idx="1998">
                  <c:v>6.28676E-4</c:v>
                </c:pt>
                <c:pt idx="1999">
                  <c:v>6.2679700000000001E-4</c:v>
                </c:pt>
                <c:pt idx="2000">
                  <c:v>6.1663799999999997E-4</c:v>
                </c:pt>
                <c:pt idx="2001">
                  <c:v>6.02145E-4</c:v>
                </c:pt>
                <c:pt idx="2002">
                  <c:v>5.95803E-4</c:v>
                </c:pt>
                <c:pt idx="2003">
                  <c:v>5.8720699999999996E-4</c:v>
                </c:pt>
                <c:pt idx="2004">
                  <c:v>5.7833199999999998E-4</c:v>
                </c:pt>
                <c:pt idx="2005">
                  <c:v>5.7576700000000003E-4</c:v>
                </c:pt>
                <c:pt idx="2006">
                  <c:v>5.6382899999999996E-4</c:v>
                </c:pt>
                <c:pt idx="2007">
                  <c:v>5.5763000000000004E-4</c:v>
                </c:pt>
                <c:pt idx="2008">
                  <c:v>5.5029199999999997E-4</c:v>
                </c:pt>
                <c:pt idx="2009">
                  <c:v>5.3759399999999996E-4</c:v>
                </c:pt>
                <c:pt idx="2010">
                  <c:v>5.3639699999999998E-4</c:v>
                </c:pt>
                <c:pt idx="2011">
                  <c:v>5.2443499999999996E-4</c:v>
                </c:pt>
                <c:pt idx="2012">
                  <c:v>5.1593600000000004E-4</c:v>
                </c:pt>
                <c:pt idx="2013">
                  <c:v>5.1282599999999997E-4</c:v>
                </c:pt>
                <c:pt idx="2014">
                  <c:v>4.9843399999999996E-4</c:v>
                </c:pt>
                <c:pt idx="2015">
                  <c:v>4.9637900000000003E-4</c:v>
                </c:pt>
                <c:pt idx="2016">
                  <c:v>4.8538100000000001E-4</c:v>
                </c:pt>
                <c:pt idx="2017">
                  <c:v>4.8112799999999999E-4</c:v>
                </c:pt>
                <c:pt idx="2018">
                  <c:v>4.7401000000000002E-4</c:v>
                </c:pt>
                <c:pt idx="2019">
                  <c:v>4.6862199999999997E-4</c:v>
                </c:pt>
                <c:pt idx="2020">
                  <c:v>4.6137700000000001E-4</c:v>
                </c:pt>
                <c:pt idx="2021">
                  <c:v>4.5398699999999999E-4</c:v>
                </c:pt>
                <c:pt idx="2022">
                  <c:v>4.4778400000000001E-4</c:v>
                </c:pt>
                <c:pt idx="2023">
                  <c:v>4.4197300000000002E-4</c:v>
                </c:pt>
                <c:pt idx="2024">
                  <c:v>4.3616599999999998E-4</c:v>
                </c:pt>
                <c:pt idx="2025">
                  <c:v>4.2941099999999999E-4</c:v>
                </c:pt>
                <c:pt idx="2026">
                  <c:v>4.2459000000000003E-4</c:v>
                </c:pt>
                <c:pt idx="2027">
                  <c:v>4.1863600000000001E-4</c:v>
                </c:pt>
                <c:pt idx="2028">
                  <c:v>4.0950900000000001E-4</c:v>
                </c:pt>
                <c:pt idx="2029">
                  <c:v>4.1066699999999998E-4</c:v>
                </c:pt>
                <c:pt idx="2030">
                  <c:v>3.9872099999999999E-4</c:v>
                </c:pt>
                <c:pt idx="2031">
                  <c:v>3.8255100000000002E-4</c:v>
                </c:pt>
                <c:pt idx="2032">
                  <c:v>3.5418400000000001E-4</c:v>
                </c:pt>
                <c:pt idx="2033">
                  <c:v>3.5094299999999999E-4</c:v>
                </c:pt>
                <c:pt idx="2034">
                  <c:v>3.4549500000000003E-4</c:v>
                </c:pt>
                <c:pt idx="2035">
                  <c:v>3.37578E-4</c:v>
                </c:pt>
                <c:pt idx="2036">
                  <c:v>3.3653099999999999E-4</c:v>
                </c:pt>
                <c:pt idx="2037">
                  <c:v>3.2919600000000002E-4</c:v>
                </c:pt>
                <c:pt idx="2038">
                  <c:v>3.2399300000000001E-4</c:v>
                </c:pt>
                <c:pt idx="2039">
                  <c:v>3.1950300000000001E-4</c:v>
                </c:pt>
                <c:pt idx="2040">
                  <c:v>3.12169E-4</c:v>
                </c:pt>
                <c:pt idx="2041">
                  <c:v>3.1083199999999998E-4</c:v>
                </c:pt>
                <c:pt idx="2042">
                  <c:v>3.0549400000000001E-4</c:v>
                </c:pt>
                <c:pt idx="2043">
                  <c:v>3.0044199999999999E-4</c:v>
                </c:pt>
                <c:pt idx="2044">
                  <c:v>2.9578699999999999E-4</c:v>
                </c:pt>
                <c:pt idx="2045">
                  <c:v>2.9076500000000001E-4</c:v>
                </c:pt>
                <c:pt idx="2046">
                  <c:v>2.85851E-4</c:v>
                </c:pt>
                <c:pt idx="2047">
                  <c:v>2.8365900000000002E-4</c:v>
                </c:pt>
                <c:pt idx="2048">
                  <c:v>2.7598100000000001E-4</c:v>
                </c:pt>
                <c:pt idx="2049">
                  <c:v>2.7236399999999998E-4</c:v>
                </c:pt>
                <c:pt idx="2050">
                  <c:v>2.6876100000000001E-4</c:v>
                </c:pt>
                <c:pt idx="2051">
                  <c:v>2.6146200000000001E-4</c:v>
                </c:pt>
                <c:pt idx="2052">
                  <c:v>2.5961199999999999E-4</c:v>
                </c:pt>
                <c:pt idx="2053">
                  <c:v>2.5610900000000002E-4</c:v>
                </c:pt>
                <c:pt idx="2054">
                  <c:v>2.5082300000000001E-4</c:v>
                </c:pt>
                <c:pt idx="2055">
                  <c:v>2.49903E-4</c:v>
                </c:pt>
                <c:pt idx="2056">
                  <c:v>2.4076699999999999E-4</c:v>
                </c:pt>
                <c:pt idx="2057">
                  <c:v>2.4054799999999999E-4</c:v>
                </c:pt>
                <c:pt idx="2058">
                  <c:v>2.3392399999999999E-4</c:v>
                </c:pt>
                <c:pt idx="2059">
                  <c:v>2.2928400000000001E-4</c:v>
                </c:pt>
                <c:pt idx="2060">
                  <c:v>2.3074799999999999E-4</c:v>
                </c:pt>
                <c:pt idx="2061">
                  <c:v>2.2331299999999999E-4</c:v>
                </c:pt>
                <c:pt idx="2062">
                  <c:v>2.20924E-4</c:v>
                </c:pt>
                <c:pt idx="2063">
                  <c:v>2.1790399999999999E-4</c:v>
                </c:pt>
                <c:pt idx="2064">
                  <c:v>2.10788E-4</c:v>
                </c:pt>
                <c:pt idx="2065">
                  <c:v>2.1125399999999999E-4</c:v>
                </c:pt>
                <c:pt idx="2066">
                  <c:v>2.07414E-4</c:v>
                </c:pt>
                <c:pt idx="2067">
                  <c:v>2.0153700000000001E-4</c:v>
                </c:pt>
                <c:pt idx="2068">
                  <c:v>1.99963E-4</c:v>
                </c:pt>
                <c:pt idx="2069">
                  <c:v>1.9787099999999999E-4</c:v>
                </c:pt>
                <c:pt idx="2070">
                  <c:v>1.9282199999999999E-4</c:v>
                </c:pt>
                <c:pt idx="2071">
                  <c:v>1.9030100000000001E-4</c:v>
                </c:pt>
                <c:pt idx="2072">
                  <c:v>1.85346E-4</c:v>
                </c:pt>
                <c:pt idx="2073">
                  <c:v>1.8638899999999999E-4</c:v>
                </c:pt>
                <c:pt idx="2074">
                  <c:v>1.8314399999999999E-4</c:v>
                </c:pt>
                <c:pt idx="2075">
                  <c:v>1.7822000000000001E-4</c:v>
                </c:pt>
                <c:pt idx="2076">
                  <c:v>1.75482E-4</c:v>
                </c:pt>
                <c:pt idx="2077">
                  <c:v>1.7135699999999999E-4</c:v>
                </c:pt>
                <c:pt idx="2078">
                  <c:v>1.6780199999999999E-4</c:v>
                </c:pt>
                <c:pt idx="2079">
                  <c:v>1.64375E-4</c:v>
                </c:pt>
                <c:pt idx="2080">
                  <c:v>1.59531E-4</c:v>
                </c:pt>
                <c:pt idx="2081">
                  <c:v>1.59531E-4</c:v>
                </c:pt>
                <c:pt idx="2082">
                  <c:v>1.5505900000000001E-4</c:v>
                </c:pt>
                <c:pt idx="2083">
                  <c:v>1.50846E-4</c:v>
                </c:pt>
                <c:pt idx="2084">
                  <c:v>1.5212799999999999E-4</c:v>
                </c:pt>
                <c:pt idx="2085">
                  <c:v>1.4803700000000001E-4</c:v>
                </c:pt>
                <c:pt idx="2086">
                  <c:v>1.4524300000000001E-4</c:v>
                </c:pt>
                <c:pt idx="2087">
                  <c:v>1.43523E-4</c:v>
                </c:pt>
                <c:pt idx="2088">
                  <c:v>1.38369E-4</c:v>
                </c:pt>
                <c:pt idx="2089">
                  <c:v>1.3758999999999999E-4</c:v>
                </c:pt>
                <c:pt idx="2090">
                  <c:v>1.3266600000000001E-4</c:v>
                </c:pt>
                <c:pt idx="2091">
                  <c:v>1.31944E-4</c:v>
                </c:pt>
                <c:pt idx="2092">
                  <c:v>1.3424899999999999E-4</c:v>
                </c:pt>
                <c:pt idx="2093">
                  <c:v>1.3158000000000001E-4</c:v>
                </c:pt>
                <c:pt idx="2094">
                  <c:v>1.25695E-4</c:v>
                </c:pt>
                <c:pt idx="2095">
                  <c:v>1.24559E-4</c:v>
                </c:pt>
                <c:pt idx="2096">
                  <c:v>1.18597E-4</c:v>
                </c:pt>
                <c:pt idx="2097">
                  <c:v>1.18041E-4</c:v>
                </c:pt>
                <c:pt idx="2098">
                  <c:v>1.1497600000000001E-4</c:v>
                </c:pt>
                <c:pt idx="2099">
                  <c:v>1.1230600000000001E-4</c:v>
                </c:pt>
                <c:pt idx="2100">
                  <c:v>1.12209E-4</c:v>
                </c:pt>
                <c:pt idx="2101">
                  <c:v>1.0854E-4</c:v>
                </c:pt>
                <c:pt idx="2102">
                  <c:v>1.05247E-4</c:v>
                </c:pt>
                <c:pt idx="2103">
                  <c:v>1.03198E-4</c:v>
                </c:pt>
                <c:pt idx="2104">
                  <c:v>1.00649E-4</c:v>
                </c:pt>
                <c:pt idx="2105">
                  <c:v>1.00657E-4</c:v>
                </c:pt>
                <c:pt idx="2106">
                  <c:v>9.72538E-5</c:v>
                </c:pt>
                <c:pt idx="2107">
                  <c:v>9.4395500000000001E-5</c:v>
                </c:pt>
                <c:pt idx="2108">
                  <c:v>9.5589799999999997E-5</c:v>
                </c:pt>
                <c:pt idx="2109">
                  <c:v>9.0502999999999997E-5</c:v>
                </c:pt>
                <c:pt idx="2110">
                  <c:v>8.8462399999999995E-5</c:v>
                </c:pt>
                <c:pt idx="2111">
                  <c:v>8.9502199999999998E-5</c:v>
                </c:pt>
                <c:pt idx="2112">
                  <c:v>8.3620000000000002E-5</c:v>
                </c:pt>
                <c:pt idx="2113">
                  <c:v>8.5025799999999995E-5</c:v>
                </c:pt>
                <c:pt idx="2114">
                  <c:v>8.6123400000000003E-5</c:v>
                </c:pt>
                <c:pt idx="2115">
                  <c:v>8.1847600000000006E-5</c:v>
                </c:pt>
                <c:pt idx="2116">
                  <c:v>8.1999300000000006E-5</c:v>
                </c:pt>
                <c:pt idx="2117">
                  <c:v>7.6924199999999998E-5</c:v>
                </c:pt>
                <c:pt idx="2118">
                  <c:v>7.2494200000000001E-5</c:v>
                </c:pt>
                <c:pt idx="2119">
                  <c:v>7.2177799999999999E-5</c:v>
                </c:pt>
                <c:pt idx="2120">
                  <c:v>7.0213299999999994E-5</c:v>
                </c:pt>
                <c:pt idx="2121">
                  <c:v>6.8434800000000004E-5</c:v>
                </c:pt>
                <c:pt idx="2122">
                  <c:v>6.7290699999999996E-5</c:v>
                </c:pt>
                <c:pt idx="2123">
                  <c:v>6.2951400000000002E-5</c:v>
                </c:pt>
                <c:pt idx="2124">
                  <c:v>6.5250600000000002E-5</c:v>
                </c:pt>
                <c:pt idx="2125">
                  <c:v>6.1441799999999998E-5</c:v>
                </c:pt>
                <c:pt idx="2126">
                  <c:v>5.9933199999999997E-5</c:v>
                </c:pt>
                <c:pt idx="2127">
                  <c:v>5.8688699999999999E-5</c:v>
                </c:pt>
                <c:pt idx="2128">
                  <c:v>5.5735700000000002E-5</c:v>
                </c:pt>
                <c:pt idx="2129">
                  <c:v>5.4596699999999999E-5</c:v>
                </c:pt>
                <c:pt idx="2130">
                  <c:v>5.2481400000000002E-5</c:v>
                </c:pt>
                <c:pt idx="2131">
                  <c:v>4.8159699999999999E-5</c:v>
                </c:pt>
                <c:pt idx="2132">
                  <c:v>5.1003600000000001E-5</c:v>
                </c:pt>
                <c:pt idx="2133">
                  <c:v>4.6765699999999998E-5</c:v>
                </c:pt>
                <c:pt idx="2134">
                  <c:v>4.4255699999999997E-5</c:v>
                </c:pt>
                <c:pt idx="2135">
                  <c:v>4.3915400000000003E-5</c:v>
                </c:pt>
                <c:pt idx="2136">
                  <c:v>3.97575E-5</c:v>
                </c:pt>
                <c:pt idx="2137">
                  <c:v>4.2533500000000002E-5</c:v>
                </c:pt>
                <c:pt idx="2138">
                  <c:v>4.0514900000000001E-5</c:v>
                </c:pt>
                <c:pt idx="2139">
                  <c:v>3.7398499999999998E-5</c:v>
                </c:pt>
                <c:pt idx="2140">
                  <c:v>3.9040900000000001E-5</c:v>
                </c:pt>
                <c:pt idx="2141">
                  <c:v>3.2768699999999997E-5</c:v>
                </c:pt>
                <c:pt idx="2142">
                  <c:v>3.2673799999999999E-5</c:v>
                </c:pt>
                <c:pt idx="2143">
                  <c:v>3.3345500000000001E-5</c:v>
                </c:pt>
                <c:pt idx="2144">
                  <c:v>2.96474E-5</c:v>
                </c:pt>
                <c:pt idx="2145">
                  <c:v>3.0788399999999998E-5</c:v>
                </c:pt>
                <c:pt idx="2146">
                  <c:v>2.8507700000000002E-5</c:v>
                </c:pt>
                <c:pt idx="2147">
                  <c:v>2.3286100000000001E-5</c:v>
                </c:pt>
                <c:pt idx="2148">
                  <c:v>2.5833000000000002E-5</c:v>
                </c:pt>
                <c:pt idx="2149">
                  <c:v>2.1627399999999999E-5</c:v>
                </c:pt>
                <c:pt idx="2150">
                  <c:v>1.986E-5</c:v>
                </c:pt>
                <c:pt idx="2151">
                  <c:v>2.22041E-5</c:v>
                </c:pt>
                <c:pt idx="2152">
                  <c:v>1.50979E-5</c:v>
                </c:pt>
                <c:pt idx="2153">
                  <c:v>1.5826100000000001E-5</c:v>
                </c:pt>
                <c:pt idx="2154">
                  <c:v>1.43244E-5</c:v>
                </c:pt>
                <c:pt idx="2155">
                  <c:v>1.2964300000000001E-5</c:v>
                </c:pt>
                <c:pt idx="2156">
                  <c:v>1.39963E-5</c:v>
                </c:pt>
                <c:pt idx="2157">
                  <c:v>8.7165399999999997E-6</c:v>
                </c:pt>
                <c:pt idx="2158">
                  <c:v>9.0900499999999995E-6</c:v>
                </c:pt>
                <c:pt idx="2159">
                  <c:v>8.7839999999999992E-6</c:v>
                </c:pt>
                <c:pt idx="2160">
                  <c:v>4.3525700000000001E-6</c:v>
                </c:pt>
                <c:pt idx="2161">
                  <c:v>7.0882299999999997E-6</c:v>
                </c:pt>
                <c:pt idx="2162">
                  <c:v>3.6639499999999999E-6</c:v>
                </c:pt>
                <c:pt idx="2163">
                  <c:v>2.9362299999999999E-6</c:v>
                </c:pt>
                <c:pt idx="2164">
                  <c:v>2.83807E-6</c:v>
                </c:pt>
                <c:pt idx="2165">
                  <c:v>-4.8473200000000003E-7</c:v>
                </c:pt>
                <c:pt idx="2166">
                  <c:v>-1.6853599999999999E-6</c:v>
                </c:pt>
                <c:pt idx="2167">
                  <c:v>-2.7748399999999999E-6</c:v>
                </c:pt>
                <c:pt idx="2168">
                  <c:v>-3.8193799999999997E-6</c:v>
                </c:pt>
                <c:pt idx="2169">
                  <c:v>-4.5166299999999996E-6</c:v>
                </c:pt>
                <c:pt idx="2170">
                  <c:v>-6.5434900000000003E-6</c:v>
                </c:pt>
                <c:pt idx="2171">
                  <c:v>-7.9727999999999993E-6</c:v>
                </c:pt>
                <c:pt idx="2172">
                  <c:v>-8.7461900000000004E-6</c:v>
                </c:pt>
                <c:pt idx="2173">
                  <c:v>-1.2004899999999999E-5</c:v>
                </c:pt>
                <c:pt idx="2174">
                  <c:v>-1.16597E-5</c:v>
                </c:pt>
                <c:pt idx="2175">
                  <c:v>-1.3461E-5</c:v>
                </c:pt>
                <c:pt idx="2176">
                  <c:v>-1.4622300000000001E-5</c:v>
                </c:pt>
                <c:pt idx="2177">
                  <c:v>-1.32088E-5</c:v>
                </c:pt>
                <c:pt idx="2178">
                  <c:v>-1.6135899999999999E-5</c:v>
                </c:pt>
                <c:pt idx="2179">
                  <c:v>-1.9126E-5</c:v>
                </c:pt>
                <c:pt idx="2180">
                  <c:v>-1.78111E-5</c:v>
                </c:pt>
                <c:pt idx="2181">
                  <c:v>-2.1753600000000001E-5</c:v>
                </c:pt>
                <c:pt idx="2182">
                  <c:v>-1.9222E-5</c:v>
                </c:pt>
                <c:pt idx="2183">
                  <c:v>-1.8843800000000001E-5</c:v>
                </c:pt>
                <c:pt idx="2184">
                  <c:v>-2.3785799999999998E-5</c:v>
                </c:pt>
                <c:pt idx="2185">
                  <c:v>-2.37013E-5</c:v>
                </c:pt>
                <c:pt idx="2186">
                  <c:v>-2.5594600000000001E-5</c:v>
                </c:pt>
                <c:pt idx="2187">
                  <c:v>-2.84251E-5</c:v>
                </c:pt>
                <c:pt idx="2188">
                  <c:v>-2.7194499999999999E-5</c:v>
                </c:pt>
                <c:pt idx="2189">
                  <c:v>-2.8752399999999999E-5</c:v>
                </c:pt>
                <c:pt idx="2190">
                  <c:v>-2.97308E-5</c:v>
                </c:pt>
                <c:pt idx="2191">
                  <c:v>-3.1112100000000003E-5</c:v>
                </c:pt>
                <c:pt idx="2192">
                  <c:v>-3.2141899999999998E-5</c:v>
                </c:pt>
                <c:pt idx="2193">
                  <c:v>-3.06654E-5</c:v>
                </c:pt>
                <c:pt idx="2194">
                  <c:v>-3.4946200000000001E-5</c:v>
                </c:pt>
                <c:pt idx="2195">
                  <c:v>-3.4829999999999997E-5</c:v>
                </c:pt>
                <c:pt idx="2196">
                  <c:v>-3.4176900000000001E-5</c:v>
                </c:pt>
                <c:pt idx="2197">
                  <c:v>-3.9017599999999997E-5</c:v>
                </c:pt>
                <c:pt idx="2198">
                  <c:v>-3.6326299999999998E-5</c:v>
                </c:pt>
                <c:pt idx="2199">
                  <c:v>-3.80918E-5</c:v>
                </c:pt>
                <c:pt idx="2200">
                  <c:v>-4.0910800000000001E-5</c:v>
                </c:pt>
                <c:pt idx="2201">
                  <c:v>-4.0308200000000001E-5</c:v>
                </c:pt>
                <c:pt idx="2202">
                  <c:v>-4.2466000000000003E-5</c:v>
                </c:pt>
                <c:pt idx="2203">
                  <c:v>-4.5204200000000003E-5</c:v>
                </c:pt>
                <c:pt idx="2204">
                  <c:v>-4.2124399999999999E-5</c:v>
                </c:pt>
                <c:pt idx="2205">
                  <c:v>-4.4954299999999997E-5</c:v>
                </c:pt>
                <c:pt idx="2206">
                  <c:v>-4.4525099999999998E-5</c:v>
                </c:pt>
                <c:pt idx="2207">
                  <c:v>-4.5817399999999999E-5</c:v>
                </c:pt>
                <c:pt idx="2208">
                  <c:v>-4.85279E-5</c:v>
                </c:pt>
                <c:pt idx="2209">
                  <c:v>-4.9449E-5</c:v>
                </c:pt>
                <c:pt idx="2210">
                  <c:v>-4.9513299999999999E-5</c:v>
                </c:pt>
                <c:pt idx="2211">
                  <c:v>-5.3446100000000003E-5</c:v>
                </c:pt>
                <c:pt idx="2212">
                  <c:v>-4.90716E-5</c:v>
                </c:pt>
                <c:pt idx="2213">
                  <c:v>-5.1324099999999999E-5</c:v>
                </c:pt>
                <c:pt idx="2214">
                  <c:v>-5.4693500000000001E-5</c:v>
                </c:pt>
                <c:pt idx="2215">
                  <c:v>-5.44955E-5</c:v>
                </c:pt>
                <c:pt idx="2216">
                  <c:v>-5.6156300000000003E-5</c:v>
                </c:pt>
                <c:pt idx="2217">
                  <c:v>-5.7295600000000001E-5</c:v>
                </c:pt>
                <c:pt idx="2218">
                  <c:v>-5.4459800000000003E-5</c:v>
                </c:pt>
                <c:pt idx="2219">
                  <c:v>-5.5940999999999999E-5</c:v>
                </c:pt>
                <c:pt idx="2220">
                  <c:v>-5.6342999999999999E-5</c:v>
                </c:pt>
                <c:pt idx="2221">
                  <c:v>-5.56233E-5</c:v>
                </c:pt>
                <c:pt idx="2222">
                  <c:v>-5.7170000000000003E-5</c:v>
                </c:pt>
                <c:pt idx="2223">
                  <c:v>-5.6065700000000001E-5</c:v>
                </c:pt>
                <c:pt idx="2224">
                  <c:v>-5.6798900000000003E-5</c:v>
                </c:pt>
                <c:pt idx="2225">
                  <c:v>-6.0184299999999999E-5</c:v>
                </c:pt>
                <c:pt idx="2226">
                  <c:v>-5.74714E-5</c:v>
                </c:pt>
                <c:pt idx="2227">
                  <c:v>-6.1364000000000004E-5</c:v>
                </c:pt>
                <c:pt idx="2228">
                  <c:v>-6.4230400000000001E-5</c:v>
                </c:pt>
                <c:pt idx="2229">
                  <c:v>-6.25209E-5</c:v>
                </c:pt>
                <c:pt idx="2230">
                  <c:v>-6.6107999999999998E-5</c:v>
                </c:pt>
                <c:pt idx="2231">
                  <c:v>-6.7355199999999995E-5</c:v>
                </c:pt>
                <c:pt idx="2232">
                  <c:v>-6.2918900000000005E-5</c:v>
                </c:pt>
                <c:pt idx="2233">
                  <c:v>-7.0831800000000002E-5</c:v>
                </c:pt>
                <c:pt idx="2234">
                  <c:v>-6.8251999999999996E-5</c:v>
                </c:pt>
                <c:pt idx="2235">
                  <c:v>-6.8088600000000004E-5</c:v>
                </c:pt>
                <c:pt idx="2236">
                  <c:v>-7.1717699999999999E-5</c:v>
                </c:pt>
                <c:pt idx="2237">
                  <c:v>-6.9338099999999999E-5</c:v>
                </c:pt>
                <c:pt idx="2238">
                  <c:v>-7.4772399999999996E-5</c:v>
                </c:pt>
                <c:pt idx="2239">
                  <c:v>-7.4257699999999999E-5</c:v>
                </c:pt>
                <c:pt idx="2240">
                  <c:v>-7.1892999999999998E-5</c:v>
                </c:pt>
                <c:pt idx="2241">
                  <c:v>-7.64804E-5</c:v>
                </c:pt>
                <c:pt idx="2242">
                  <c:v>-7.5967499999999994E-5</c:v>
                </c:pt>
                <c:pt idx="2243">
                  <c:v>-7.8932399999999997E-5</c:v>
                </c:pt>
                <c:pt idx="2244">
                  <c:v>-7.7820799999999999E-5</c:v>
                </c:pt>
                <c:pt idx="2245">
                  <c:v>-7.9123700000000003E-5</c:v>
                </c:pt>
                <c:pt idx="2246">
                  <c:v>-7.9446900000000007E-5</c:v>
                </c:pt>
                <c:pt idx="2247">
                  <c:v>-8.1559900000000005E-5</c:v>
                </c:pt>
                <c:pt idx="2248">
                  <c:v>-7.7741800000000002E-5</c:v>
                </c:pt>
                <c:pt idx="2249">
                  <c:v>-8.1378000000000006E-5</c:v>
                </c:pt>
                <c:pt idx="2250">
                  <c:v>-7.9183299999999998E-5</c:v>
                </c:pt>
                <c:pt idx="2251">
                  <c:v>-7.9155300000000004E-5</c:v>
                </c:pt>
                <c:pt idx="2252">
                  <c:v>-8.2928699999999998E-5</c:v>
                </c:pt>
                <c:pt idx="2253">
                  <c:v>-8.2998100000000001E-5</c:v>
                </c:pt>
                <c:pt idx="2254">
                  <c:v>-8.30101E-5</c:v>
                </c:pt>
                <c:pt idx="2255">
                  <c:v>-8.4487700000000001E-5</c:v>
                </c:pt>
                <c:pt idx="2256">
                  <c:v>-8.4612700000000004E-5</c:v>
                </c:pt>
                <c:pt idx="2257">
                  <c:v>-8.7148899999999995E-5</c:v>
                </c:pt>
                <c:pt idx="2258">
                  <c:v>-8.8917000000000003E-5</c:v>
                </c:pt>
                <c:pt idx="2259">
                  <c:v>-8.7287500000000001E-5</c:v>
                </c:pt>
                <c:pt idx="2260">
                  <c:v>-9.0631900000000002E-5</c:v>
                </c:pt>
                <c:pt idx="2261">
                  <c:v>-9.0542699999999996E-5</c:v>
                </c:pt>
                <c:pt idx="2262">
                  <c:v>-8.9128600000000006E-5</c:v>
                </c:pt>
                <c:pt idx="2263">
                  <c:v>-9.4187900000000007E-5</c:v>
                </c:pt>
                <c:pt idx="2264">
                  <c:v>-9.0819899999999994E-5</c:v>
                </c:pt>
                <c:pt idx="2265">
                  <c:v>-9.0373799999999999E-5</c:v>
                </c:pt>
                <c:pt idx="2266">
                  <c:v>-9.3372699999999995E-5</c:v>
                </c:pt>
                <c:pt idx="2267">
                  <c:v>-9.2826599999999997E-5</c:v>
                </c:pt>
                <c:pt idx="2268">
                  <c:v>-9.5379199999999996E-5</c:v>
                </c:pt>
                <c:pt idx="2269">
                  <c:v>-9.8138699999999996E-5</c:v>
                </c:pt>
                <c:pt idx="2270">
                  <c:v>-9.5636600000000005E-5</c:v>
                </c:pt>
                <c:pt idx="2271">
                  <c:v>-9.6845199999999999E-5</c:v>
                </c:pt>
                <c:pt idx="2272">
                  <c:v>-9.9840999999999995E-5</c:v>
                </c:pt>
                <c:pt idx="2273">
                  <c:v>-9.8145600000000004E-5</c:v>
                </c:pt>
                <c:pt idx="2274">
                  <c:v>-1.01242E-4</c:v>
                </c:pt>
                <c:pt idx="2275">
                  <c:v>-1.0337599999999999E-4</c:v>
                </c:pt>
                <c:pt idx="2276">
                  <c:v>-1.00058E-4</c:v>
                </c:pt>
                <c:pt idx="2277">
                  <c:v>-1.02468E-4</c:v>
                </c:pt>
                <c:pt idx="2278">
                  <c:v>-1.00233E-4</c:v>
                </c:pt>
                <c:pt idx="2279">
                  <c:v>-1.02408E-4</c:v>
                </c:pt>
                <c:pt idx="2280">
                  <c:v>-1.03199E-4</c:v>
                </c:pt>
                <c:pt idx="2281">
                  <c:v>-1.02846E-4</c:v>
                </c:pt>
                <c:pt idx="2282">
                  <c:v>-1.05374E-4</c:v>
                </c:pt>
                <c:pt idx="2283">
                  <c:v>-1.0683699999999999E-4</c:v>
                </c:pt>
                <c:pt idx="2284">
                  <c:v>-1.02859E-4</c:v>
                </c:pt>
                <c:pt idx="2285">
                  <c:v>-1.0726900000000001E-4</c:v>
                </c:pt>
                <c:pt idx="2286">
                  <c:v>-1.0799899999999999E-4</c:v>
                </c:pt>
                <c:pt idx="2287">
                  <c:v>-1.07811E-4</c:v>
                </c:pt>
                <c:pt idx="2288">
                  <c:v>-1.11927E-4</c:v>
                </c:pt>
                <c:pt idx="2289">
                  <c:v>-1.0993999999999999E-4</c:v>
                </c:pt>
                <c:pt idx="2290">
                  <c:v>-1.1035999999999999E-4</c:v>
                </c:pt>
                <c:pt idx="2291">
                  <c:v>-1.11019E-4</c:v>
                </c:pt>
                <c:pt idx="2292">
                  <c:v>-1.11671E-4</c:v>
                </c:pt>
                <c:pt idx="2293">
                  <c:v>-1.1177500000000001E-4</c:v>
                </c:pt>
                <c:pt idx="2294">
                  <c:v>-1.1404999999999999E-4</c:v>
                </c:pt>
                <c:pt idx="2295">
                  <c:v>-1.12355E-4</c:v>
                </c:pt>
                <c:pt idx="2296">
                  <c:v>-1.12756E-4</c:v>
                </c:pt>
                <c:pt idx="2297">
                  <c:v>-1.14132E-4</c:v>
                </c:pt>
                <c:pt idx="2298">
                  <c:v>-1.1312800000000001E-4</c:v>
                </c:pt>
                <c:pt idx="2299">
                  <c:v>-1.17905E-4</c:v>
                </c:pt>
                <c:pt idx="2300">
                  <c:v>-1.16154E-4</c:v>
                </c:pt>
                <c:pt idx="2301">
                  <c:v>-1.15139E-4</c:v>
                </c:pt>
                <c:pt idx="2302">
                  <c:v>-1.1950100000000001E-4</c:v>
                </c:pt>
                <c:pt idx="2303">
                  <c:v>-1.18755E-4</c:v>
                </c:pt>
                <c:pt idx="2304">
                  <c:v>-1.17921E-4</c:v>
                </c:pt>
                <c:pt idx="2305">
                  <c:v>-1.2022499999999999E-4</c:v>
                </c:pt>
                <c:pt idx="2306">
                  <c:v>-1.1964999999999999E-4</c:v>
                </c:pt>
                <c:pt idx="2307">
                  <c:v>-1.20951E-4</c:v>
                </c:pt>
                <c:pt idx="2308">
                  <c:v>-1.2143599999999999E-4</c:v>
                </c:pt>
                <c:pt idx="2309">
                  <c:v>-1.19095E-4</c:v>
                </c:pt>
                <c:pt idx="2310">
                  <c:v>-1.21317E-4</c:v>
                </c:pt>
                <c:pt idx="2311">
                  <c:v>-1.2260299999999999E-4</c:v>
                </c:pt>
                <c:pt idx="2312">
                  <c:v>-1.21026E-4</c:v>
                </c:pt>
                <c:pt idx="2313">
                  <c:v>-1.2439499999999999E-4</c:v>
                </c:pt>
                <c:pt idx="2314">
                  <c:v>-1.2450499999999999E-4</c:v>
                </c:pt>
                <c:pt idx="2315">
                  <c:v>-1.2621400000000001E-4</c:v>
                </c:pt>
                <c:pt idx="2316">
                  <c:v>-1.2734500000000001E-4</c:v>
                </c:pt>
                <c:pt idx="2317">
                  <c:v>-1.2692500000000001E-4</c:v>
                </c:pt>
                <c:pt idx="2318">
                  <c:v>-1.2949200000000001E-4</c:v>
                </c:pt>
                <c:pt idx="2319">
                  <c:v>-1.29429E-4</c:v>
                </c:pt>
                <c:pt idx="2320">
                  <c:v>-1.2500400000000001E-4</c:v>
                </c:pt>
                <c:pt idx="2321">
                  <c:v>-1.32597E-4</c:v>
                </c:pt>
                <c:pt idx="2322">
                  <c:v>-1.2905499999999999E-4</c:v>
                </c:pt>
                <c:pt idx="2323">
                  <c:v>-1.2871399999999999E-4</c:v>
                </c:pt>
                <c:pt idx="2324">
                  <c:v>-1.32533E-4</c:v>
                </c:pt>
                <c:pt idx="2325">
                  <c:v>-1.3063199999999999E-4</c:v>
                </c:pt>
                <c:pt idx="2326">
                  <c:v>-1.3207099999999999E-4</c:v>
                </c:pt>
                <c:pt idx="2327">
                  <c:v>-1.32836E-4</c:v>
                </c:pt>
                <c:pt idx="2328">
                  <c:v>-1.3186400000000001E-4</c:v>
                </c:pt>
                <c:pt idx="2329">
                  <c:v>-1.34988E-4</c:v>
                </c:pt>
                <c:pt idx="2330">
                  <c:v>-1.33991E-4</c:v>
                </c:pt>
                <c:pt idx="2331">
                  <c:v>-1.3292100000000001E-4</c:v>
                </c:pt>
                <c:pt idx="2332">
                  <c:v>-1.3834200000000001E-4</c:v>
                </c:pt>
                <c:pt idx="2333">
                  <c:v>-1.3373700000000001E-4</c:v>
                </c:pt>
                <c:pt idx="2334">
                  <c:v>-1.3433999999999999E-4</c:v>
                </c:pt>
                <c:pt idx="2335">
                  <c:v>-1.3655500000000001E-4</c:v>
                </c:pt>
                <c:pt idx="2336">
                  <c:v>-1.3606299999999999E-4</c:v>
                </c:pt>
                <c:pt idx="2337">
                  <c:v>-1.39543E-4</c:v>
                </c:pt>
                <c:pt idx="2338">
                  <c:v>-1.3835E-4</c:v>
                </c:pt>
                <c:pt idx="2339">
                  <c:v>-1.3763999999999999E-4</c:v>
                </c:pt>
                <c:pt idx="2340">
                  <c:v>-1.3938199999999999E-4</c:v>
                </c:pt>
                <c:pt idx="2341">
                  <c:v>-1.38028E-4</c:v>
                </c:pt>
                <c:pt idx="2342">
                  <c:v>-1.3956099999999999E-4</c:v>
                </c:pt>
                <c:pt idx="2343">
                  <c:v>-1.41769E-4</c:v>
                </c:pt>
                <c:pt idx="2344">
                  <c:v>-1.3947100000000001E-4</c:v>
                </c:pt>
                <c:pt idx="2345">
                  <c:v>-1.4196099999999999E-4</c:v>
                </c:pt>
                <c:pt idx="2346">
                  <c:v>-1.4090899999999999E-4</c:v>
                </c:pt>
                <c:pt idx="2347">
                  <c:v>-1.42006E-4</c:v>
                </c:pt>
                <c:pt idx="2348">
                  <c:v>-1.4146300000000001E-4</c:v>
                </c:pt>
                <c:pt idx="2349">
                  <c:v>-1.41841E-4</c:v>
                </c:pt>
                <c:pt idx="2350">
                  <c:v>-1.4216399999999999E-4</c:v>
                </c:pt>
                <c:pt idx="2351">
                  <c:v>-1.42874E-4</c:v>
                </c:pt>
                <c:pt idx="2352">
                  <c:v>-1.4492800000000001E-4</c:v>
                </c:pt>
                <c:pt idx="2353">
                  <c:v>-1.4303699999999999E-4</c:v>
                </c:pt>
                <c:pt idx="2354">
                  <c:v>-1.46203E-4</c:v>
                </c:pt>
                <c:pt idx="2355">
                  <c:v>-1.4362000000000001E-4</c:v>
                </c:pt>
                <c:pt idx="2356">
                  <c:v>-1.46556E-4</c:v>
                </c:pt>
                <c:pt idx="2357">
                  <c:v>-1.46866E-4</c:v>
                </c:pt>
                <c:pt idx="2358">
                  <c:v>-1.4617800000000001E-4</c:v>
                </c:pt>
                <c:pt idx="2359">
                  <c:v>-1.4944700000000001E-4</c:v>
                </c:pt>
                <c:pt idx="2360">
                  <c:v>-1.4854199999999999E-4</c:v>
                </c:pt>
                <c:pt idx="2361">
                  <c:v>-1.4862299999999999E-4</c:v>
                </c:pt>
                <c:pt idx="2362">
                  <c:v>-1.5124100000000001E-4</c:v>
                </c:pt>
                <c:pt idx="2363">
                  <c:v>-1.49517E-4</c:v>
                </c:pt>
                <c:pt idx="2364">
                  <c:v>-1.5117400000000001E-4</c:v>
                </c:pt>
                <c:pt idx="2365">
                  <c:v>-1.5425200000000001E-4</c:v>
                </c:pt>
                <c:pt idx="2366">
                  <c:v>-1.5259099999999999E-4</c:v>
                </c:pt>
                <c:pt idx="2367">
                  <c:v>-1.5191E-4</c:v>
                </c:pt>
                <c:pt idx="2368">
                  <c:v>-1.5321099999999999E-4</c:v>
                </c:pt>
                <c:pt idx="2369">
                  <c:v>-1.54153E-4</c:v>
                </c:pt>
                <c:pt idx="2370">
                  <c:v>-1.5528100000000001E-4</c:v>
                </c:pt>
                <c:pt idx="2371">
                  <c:v>-1.5529300000000001E-4</c:v>
                </c:pt>
                <c:pt idx="2372">
                  <c:v>-1.5432400000000001E-4</c:v>
                </c:pt>
                <c:pt idx="2373">
                  <c:v>-1.56353E-4</c:v>
                </c:pt>
                <c:pt idx="2374">
                  <c:v>-1.5556700000000001E-4</c:v>
                </c:pt>
                <c:pt idx="2375">
                  <c:v>-1.5413100000000001E-4</c:v>
                </c:pt>
                <c:pt idx="2376">
                  <c:v>-1.5867600000000001E-4</c:v>
                </c:pt>
                <c:pt idx="2377">
                  <c:v>-1.57152E-4</c:v>
                </c:pt>
                <c:pt idx="2378">
                  <c:v>-1.5719200000000001E-4</c:v>
                </c:pt>
                <c:pt idx="2379">
                  <c:v>-1.60271E-4</c:v>
                </c:pt>
                <c:pt idx="2380">
                  <c:v>-1.57193E-4</c:v>
                </c:pt>
                <c:pt idx="2381">
                  <c:v>-1.61609E-4</c:v>
                </c:pt>
                <c:pt idx="2382">
                  <c:v>-1.6222599999999999E-4</c:v>
                </c:pt>
                <c:pt idx="2383">
                  <c:v>-1.6229699999999999E-4</c:v>
                </c:pt>
                <c:pt idx="2384">
                  <c:v>-1.6290799999999999E-4</c:v>
                </c:pt>
                <c:pt idx="2385">
                  <c:v>-1.6245499999999999E-4</c:v>
                </c:pt>
                <c:pt idx="2386">
                  <c:v>-1.61848E-4</c:v>
                </c:pt>
                <c:pt idx="2387">
                  <c:v>-1.66078E-4</c:v>
                </c:pt>
                <c:pt idx="2388">
                  <c:v>-1.6536900000000001E-4</c:v>
                </c:pt>
                <c:pt idx="2389">
                  <c:v>-1.6508899999999999E-4</c:v>
                </c:pt>
                <c:pt idx="2390">
                  <c:v>-1.67066E-4</c:v>
                </c:pt>
                <c:pt idx="2391">
                  <c:v>-1.6677099999999999E-4</c:v>
                </c:pt>
                <c:pt idx="2392">
                  <c:v>-1.6753100000000001E-4</c:v>
                </c:pt>
                <c:pt idx="2393">
                  <c:v>-1.69469E-4</c:v>
                </c:pt>
                <c:pt idx="2394">
                  <c:v>-1.6700499999999999E-4</c:v>
                </c:pt>
                <c:pt idx="2395">
                  <c:v>-1.7097600000000001E-4</c:v>
                </c:pt>
                <c:pt idx="2396">
                  <c:v>-1.6907000000000001E-4</c:v>
                </c:pt>
                <c:pt idx="2397">
                  <c:v>-1.6898099999999999E-4</c:v>
                </c:pt>
                <c:pt idx="2398">
                  <c:v>-1.72437E-4</c:v>
                </c:pt>
                <c:pt idx="2399">
                  <c:v>-1.7007200000000001E-4</c:v>
                </c:pt>
                <c:pt idx="2400">
                  <c:v>-1.7256899999999999E-4</c:v>
                </c:pt>
                <c:pt idx="2401">
                  <c:v>-1.75384E-4</c:v>
                </c:pt>
                <c:pt idx="2402">
                  <c:v>-1.72664E-4</c:v>
                </c:pt>
                <c:pt idx="2403">
                  <c:v>-1.7418699999999999E-4</c:v>
                </c:pt>
                <c:pt idx="2404">
                  <c:v>-1.76152E-4</c:v>
                </c:pt>
                <c:pt idx="2405">
                  <c:v>-1.7340000000000001E-4</c:v>
                </c:pt>
                <c:pt idx="2406">
                  <c:v>-1.7852699999999999E-4</c:v>
                </c:pt>
                <c:pt idx="2407">
                  <c:v>-1.7813700000000001E-4</c:v>
                </c:pt>
                <c:pt idx="2408">
                  <c:v>-1.76427E-4</c:v>
                </c:pt>
                <c:pt idx="2409">
                  <c:v>-1.79789E-4</c:v>
                </c:pt>
                <c:pt idx="2410">
                  <c:v>-1.7764300000000001E-4</c:v>
                </c:pt>
                <c:pt idx="2411">
                  <c:v>-1.79068E-4</c:v>
                </c:pt>
                <c:pt idx="2412">
                  <c:v>-1.8280799999999999E-4</c:v>
                </c:pt>
                <c:pt idx="2413">
                  <c:v>-1.81201E-4</c:v>
                </c:pt>
                <c:pt idx="2414">
                  <c:v>-1.81996E-4</c:v>
                </c:pt>
                <c:pt idx="2415">
                  <c:v>-1.82979E-4</c:v>
                </c:pt>
                <c:pt idx="2416">
                  <c:v>-1.8147399999999999E-4</c:v>
                </c:pt>
                <c:pt idx="2417">
                  <c:v>-1.8595800000000001E-4</c:v>
                </c:pt>
                <c:pt idx="2418">
                  <c:v>-1.83988E-4</c:v>
                </c:pt>
                <c:pt idx="2419">
                  <c:v>-1.84229E-4</c:v>
                </c:pt>
                <c:pt idx="2420">
                  <c:v>-1.8695100000000001E-4</c:v>
                </c:pt>
                <c:pt idx="2421">
                  <c:v>-1.86391E-4</c:v>
                </c:pt>
                <c:pt idx="2422">
                  <c:v>-1.8594400000000001E-4</c:v>
                </c:pt>
                <c:pt idx="2423">
                  <c:v>-1.8898100000000001E-4</c:v>
                </c:pt>
                <c:pt idx="2424">
                  <c:v>-1.8686899999999999E-4</c:v>
                </c:pt>
                <c:pt idx="2425">
                  <c:v>-1.8943200000000001E-4</c:v>
                </c:pt>
                <c:pt idx="2426">
                  <c:v>-1.9041699999999999E-4</c:v>
                </c:pt>
                <c:pt idx="2427">
                  <c:v>-1.89626E-4</c:v>
                </c:pt>
                <c:pt idx="2428">
                  <c:v>-1.91688E-4</c:v>
                </c:pt>
                <c:pt idx="2429">
                  <c:v>-1.9218300000000001E-4</c:v>
                </c:pt>
                <c:pt idx="2430">
                  <c:v>-1.9185799999999999E-4</c:v>
                </c:pt>
                <c:pt idx="2431">
                  <c:v>-1.93959E-4</c:v>
                </c:pt>
                <c:pt idx="2432">
                  <c:v>-1.9254600000000001E-4</c:v>
                </c:pt>
                <c:pt idx="2433">
                  <c:v>-1.91096E-4</c:v>
                </c:pt>
                <c:pt idx="2434">
                  <c:v>-1.9637300000000001E-4</c:v>
                </c:pt>
                <c:pt idx="2435">
                  <c:v>-1.9438499999999999E-4</c:v>
                </c:pt>
                <c:pt idx="2436">
                  <c:v>-1.9551400000000001E-4</c:v>
                </c:pt>
                <c:pt idx="2437">
                  <c:v>-1.9581500000000001E-4</c:v>
                </c:pt>
                <c:pt idx="2438">
                  <c:v>-1.9669899999999999E-4</c:v>
                </c:pt>
                <c:pt idx="2439">
                  <c:v>-1.97753E-4</c:v>
                </c:pt>
                <c:pt idx="2440">
                  <c:v>-1.98452E-4</c:v>
                </c:pt>
                <c:pt idx="2441">
                  <c:v>-1.9867999999999999E-4</c:v>
                </c:pt>
                <c:pt idx="2442">
                  <c:v>-1.99583E-4</c:v>
                </c:pt>
                <c:pt idx="2443">
                  <c:v>-1.9876099999999999E-4</c:v>
                </c:pt>
                <c:pt idx="2444">
                  <c:v>-2.01022E-4</c:v>
                </c:pt>
                <c:pt idx="2445">
                  <c:v>-2.03141E-4</c:v>
                </c:pt>
                <c:pt idx="2446">
                  <c:v>-2.02325E-4</c:v>
                </c:pt>
                <c:pt idx="2447">
                  <c:v>-2.0314000000000001E-4</c:v>
                </c:pt>
                <c:pt idx="2448">
                  <c:v>-2.0415E-4</c:v>
                </c:pt>
                <c:pt idx="2449">
                  <c:v>-2.0188000000000001E-4</c:v>
                </c:pt>
                <c:pt idx="2450">
                  <c:v>-2.0724400000000001E-4</c:v>
                </c:pt>
                <c:pt idx="2451">
                  <c:v>-2.0419700000000001E-4</c:v>
                </c:pt>
                <c:pt idx="2452">
                  <c:v>-2.0404700000000001E-4</c:v>
                </c:pt>
                <c:pt idx="2453">
                  <c:v>-2.0704499999999999E-4</c:v>
                </c:pt>
                <c:pt idx="2454">
                  <c:v>-2.0933700000000001E-4</c:v>
                </c:pt>
                <c:pt idx="2455">
                  <c:v>-2.05458E-4</c:v>
                </c:pt>
                <c:pt idx="2456">
                  <c:v>-2.0977499999999999E-4</c:v>
                </c:pt>
                <c:pt idx="2457">
                  <c:v>-2.08397E-4</c:v>
                </c:pt>
                <c:pt idx="2458">
                  <c:v>-2.0903299999999999E-4</c:v>
                </c:pt>
                <c:pt idx="2459">
                  <c:v>-2.09421E-4</c:v>
                </c:pt>
                <c:pt idx="2460">
                  <c:v>-2.0916000000000001E-4</c:v>
                </c:pt>
                <c:pt idx="2461">
                  <c:v>-2.10065E-4</c:v>
                </c:pt>
                <c:pt idx="2462">
                  <c:v>-2.1257399999999999E-4</c:v>
                </c:pt>
                <c:pt idx="2463">
                  <c:v>-2.09772E-4</c:v>
                </c:pt>
                <c:pt idx="2464">
                  <c:v>-2.10628E-4</c:v>
                </c:pt>
                <c:pt idx="2465">
                  <c:v>-2.1058599999999999E-4</c:v>
                </c:pt>
                <c:pt idx="2466">
                  <c:v>-2.1225199999999999E-4</c:v>
                </c:pt>
                <c:pt idx="2467">
                  <c:v>-2.1538300000000001E-4</c:v>
                </c:pt>
                <c:pt idx="2468">
                  <c:v>-2.1230700000000001E-4</c:v>
                </c:pt>
                <c:pt idx="2469">
                  <c:v>-2.14441E-4</c:v>
                </c:pt>
                <c:pt idx="2470">
                  <c:v>-2.1574300000000001E-4</c:v>
                </c:pt>
                <c:pt idx="2471">
                  <c:v>-2.15439E-4</c:v>
                </c:pt>
                <c:pt idx="2472">
                  <c:v>-2.1771799999999999E-4</c:v>
                </c:pt>
                <c:pt idx="2473">
                  <c:v>-2.1765900000000001E-4</c:v>
                </c:pt>
                <c:pt idx="2474">
                  <c:v>-2.15551E-4</c:v>
                </c:pt>
                <c:pt idx="2475">
                  <c:v>-2.18013E-4</c:v>
                </c:pt>
                <c:pt idx="2476">
                  <c:v>-2.19497E-4</c:v>
                </c:pt>
                <c:pt idx="2477">
                  <c:v>-2.1912799999999999E-4</c:v>
                </c:pt>
                <c:pt idx="2478">
                  <c:v>-2.1960999999999999E-4</c:v>
                </c:pt>
                <c:pt idx="2479">
                  <c:v>-2.1954E-4</c:v>
                </c:pt>
                <c:pt idx="2480">
                  <c:v>-2.22523E-4</c:v>
                </c:pt>
                <c:pt idx="2481">
                  <c:v>-2.23262E-4</c:v>
                </c:pt>
                <c:pt idx="2482">
                  <c:v>-2.2135899999999999E-4</c:v>
                </c:pt>
                <c:pt idx="2483">
                  <c:v>-2.2158200000000001E-4</c:v>
                </c:pt>
                <c:pt idx="2484">
                  <c:v>-2.2242099999999999E-4</c:v>
                </c:pt>
                <c:pt idx="2485">
                  <c:v>-2.22792E-4</c:v>
                </c:pt>
                <c:pt idx="2486">
                  <c:v>-2.2580500000000001E-4</c:v>
                </c:pt>
                <c:pt idx="2487">
                  <c:v>-2.26085E-4</c:v>
                </c:pt>
                <c:pt idx="2488">
                  <c:v>-2.2444399999999999E-4</c:v>
                </c:pt>
                <c:pt idx="2489">
                  <c:v>-2.2737699999999999E-4</c:v>
                </c:pt>
                <c:pt idx="2490">
                  <c:v>-2.2613000000000001E-4</c:v>
                </c:pt>
                <c:pt idx="2491">
                  <c:v>-2.2540400000000001E-4</c:v>
                </c:pt>
                <c:pt idx="2492">
                  <c:v>-2.29409E-4</c:v>
                </c:pt>
                <c:pt idx="2493">
                  <c:v>-2.28559E-4</c:v>
                </c:pt>
                <c:pt idx="2494">
                  <c:v>-2.2937599999999999E-4</c:v>
                </c:pt>
                <c:pt idx="2495">
                  <c:v>-2.2957000000000001E-4</c:v>
                </c:pt>
                <c:pt idx="2496">
                  <c:v>-2.3090299999999999E-4</c:v>
                </c:pt>
                <c:pt idx="2497">
                  <c:v>-2.3315099999999999E-4</c:v>
                </c:pt>
                <c:pt idx="2498">
                  <c:v>-2.31802E-4</c:v>
                </c:pt>
                <c:pt idx="2499">
                  <c:v>-2.3127400000000001E-4</c:v>
                </c:pt>
                <c:pt idx="2500">
                  <c:v>-2.3443199999999999E-4</c:v>
                </c:pt>
                <c:pt idx="2501">
                  <c:v>-2.3508000000000001E-4</c:v>
                </c:pt>
                <c:pt idx="2502">
                  <c:v>-2.3384999999999999E-4</c:v>
                </c:pt>
                <c:pt idx="2503">
                  <c:v>-2.36877E-4</c:v>
                </c:pt>
                <c:pt idx="2504">
                  <c:v>-2.3613799999999999E-4</c:v>
                </c:pt>
                <c:pt idx="2505">
                  <c:v>-2.3878199999999999E-4</c:v>
                </c:pt>
                <c:pt idx="2506">
                  <c:v>-2.3945999999999999E-4</c:v>
                </c:pt>
                <c:pt idx="2507">
                  <c:v>-2.39774E-4</c:v>
                </c:pt>
                <c:pt idx="2508">
                  <c:v>-2.3986100000000001E-4</c:v>
                </c:pt>
                <c:pt idx="2509">
                  <c:v>-2.4101799999999999E-4</c:v>
                </c:pt>
                <c:pt idx="2510">
                  <c:v>-2.4118699999999999E-4</c:v>
                </c:pt>
                <c:pt idx="2511">
                  <c:v>-2.4305299999999999E-4</c:v>
                </c:pt>
                <c:pt idx="2512">
                  <c:v>-2.4277500000000001E-4</c:v>
                </c:pt>
                <c:pt idx="2513">
                  <c:v>-2.4315299999999999E-4</c:v>
                </c:pt>
                <c:pt idx="2514">
                  <c:v>-2.44367E-4</c:v>
                </c:pt>
                <c:pt idx="2515">
                  <c:v>-2.4581199999999998E-4</c:v>
                </c:pt>
                <c:pt idx="2516">
                  <c:v>-2.4813299999999999E-4</c:v>
                </c:pt>
                <c:pt idx="2517">
                  <c:v>-2.4732600000000002E-4</c:v>
                </c:pt>
                <c:pt idx="2518">
                  <c:v>-2.4816299999999998E-4</c:v>
                </c:pt>
                <c:pt idx="2519">
                  <c:v>-2.4900299999999997E-4</c:v>
                </c:pt>
                <c:pt idx="2520">
                  <c:v>-2.4903799999999998E-4</c:v>
                </c:pt>
                <c:pt idx="2521">
                  <c:v>-2.5005999999999997E-4</c:v>
                </c:pt>
                <c:pt idx="2522">
                  <c:v>-2.5244200000000002E-4</c:v>
                </c:pt>
                <c:pt idx="2523">
                  <c:v>-2.5243200000000003E-4</c:v>
                </c:pt>
                <c:pt idx="2524">
                  <c:v>-2.5344799999999998E-4</c:v>
                </c:pt>
                <c:pt idx="2525">
                  <c:v>-2.5556599999999999E-4</c:v>
                </c:pt>
                <c:pt idx="2526">
                  <c:v>-2.5367899999999998E-4</c:v>
                </c:pt>
                <c:pt idx="2527">
                  <c:v>-2.56307E-4</c:v>
                </c:pt>
                <c:pt idx="2528">
                  <c:v>-2.5690000000000001E-4</c:v>
                </c:pt>
                <c:pt idx="2529">
                  <c:v>-2.5550099999999999E-4</c:v>
                </c:pt>
                <c:pt idx="2530">
                  <c:v>-2.5984100000000002E-4</c:v>
                </c:pt>
                <c:pt idx="2531">
                  <c:v>-2.5911800000000002E-4</c:v>
                </c:pt>
                <c:pt idx="2532">
                  <c:v>-2.6012499999999999E-4</c:v>
                </c:pt>
                <c:pt idx="2533">
                  <c:v>-2.6436400000000001E-4</c:v>
                </c:pt>
                <c:pt idx="2534">
                  <c:v>-2.6112800000000001E-4</c:v>
                </c:pt>
                <c:pt idx="2535">
                  <c:v>-2.6282600000000002E-4</c:v>
                </c:pt>
                <c:pt idx="2536">
                  <c:v>-2.6526000000000002E-4</c:v>
                </c:pt>
                <c:pt idx="2537">
                  <c:v>-2.6478100000000001E-4</c:v>
                </c:pt>
                <c:pt idx="2538">
                  <c:v>-2.6629600000000001E-4</c:v>
                </c:pt>
                <c:pt idx="2539">
                  <c:v>-2.6776399999999998E-4</c:v>
                </c:pt>
                <c:pt idx="2540">
                  <c:v>-2.6742399999999999E-4</c:v>
                </c:pt>
                <c:pt idx="2541">
                  <c:v>-2.71012E-4</c:v>
                </c:pt>
                <c:pt idx="2542">
                  <c:v>-2.72269E-4</c:v>
                </c:pt>
                <c:pt idx="2543">
                  <c:v>-2.7059799999999999E-4</c:v>
                </c:pt>
                <c:pt idx="2544">
                  <c:v>-2.7372399999999998E-4</c:v>
                </c:pt>
                <c:pt idx="2545">
                  <c:v>-2.7362799999999999E-4</c:v>
                </c:pt>
                <c:pt idx="2546">
                  <c:v>-2.7149999999999999E-4</c:v>
                </c:pt>
                <c:pt idx="2547">
                  <c:v>-2.7726999999999998E-4</c:v>
                </c:pt>
                <c:pt idx="2548">
                  <c:v>-2.7722400000000001E-4</c:v>
                </c:pt>
                <c:pt idx="2549">
                  <c:v>-2.77619E-4</c:v>
                </c:pt>
                <c:pt idx="2550">
                  <c:v>-2.7911499999999997E-4</c:v>
                </c:pt>
                <c:pt idx="2551">
                  <c:v>-2.8001499999999999E-4</c:v>
                </c:pt>
                <c:pt idx="2552">
                  <c:v>-2.7907300000000002E-4</c:v>
                </c:pt>
                <c:pt idx="2553">
                  <c:v>-2.8304399999999998E-4</c:v>
                </c:pt>
                <c:pt idx="2554">
                  <c:v>-2.8248900000000003E-4</c:v>
                </c:pt>
                <c:pt idx="2555">
                  <c:v>-2.8501900000000002E-4</c:v>
                </c:pt>
                <c:pt idx="2556">
                  <c:v>-2.8366699999999998E-4</c:v>
                </c:pt>
                <c:pt idx="2557">
                  <c:v>-2.8428200000000001E-4</c:v>
                </c:pt>
                <c:pt idx="2558">
                  <c:v>-2.8705499999999998E-4</c:v>
                </c:pt>
                <c:pt idx="2559">
                  <c:v>-2.8832400000000001E-4</c:v>
                </c:pt>
                <c:pt idx="2560">
                  <c:v>-2.87442E-4</c:v>
                </c:pt>
                <c:pt idx="2561">
                  <c:v>-2.8911699999999998E-4</c:v>
                </c:pt>
                <c:pt idx="2562">
                  <c:v>-2.8814800000000001E-4</c:v>
                </c:pt>
                <c:pt idx="2563">
                  <c:v>-2.9114000000000001E-4</c:v>
                </c:pt>
                <c:pt idx="2564">
                  <c:v>-2.9262100000000002E-4</c:v>
                </c:pt>
                <c:pt idx="2565">
                  <c:v>-2.9232200000000002E-4</c:v>
                </c:pt>
                <c:pt idx="2566">
                  <c:v>-2.9418400000000001E-4</c:v>
                </c:pt>
                <c:pt idx="2567">
                  <c:v>-2.9287699999999998E-4</c:v>
                </c:pt>
                <c:pt idx="2568">
                  <c:v>-2.9207499999999998E-4</c:v>
                </c:pt>
                <c:pt idx="2569">
                  <c:v>-2.9505299999999998E-4</c:v>
                </c:pt>
                <c:pt idx="2570">
                  <c:v>-2.9775199999999998E-4</c:v>
                </c:pt>
                <c:pt idx="2571">
                  <c:v>-2.9605899999999999E-4</c:v>
                </c:pt>
                <c:pt idx="2572">
                  <c:v>-2.9925399999999999E-4</c:v>
                </c:pt>
                <c:pt idx="2573">
                  <c:v>-2.9806599999999999E-4</c:v>
                </c:pt>
                <c:pt idx="2574">
                  <c:v>-2.99668E-4</c:v>
                </c:pt>
                <c:pt idx="2575">
                  <c:v>-2.9903200000000002E-4</c:v>
                </c:pt>
                <c:pt idx="2576">
                  <c:v>-3.0111500000000002E-4</c:v>
                </c:pt>
                <c:pt idx="2577">
                  <c:v>-3.0159300000000001E-4</c:v>
                </c:pt>
                <c:pt idx="2578">
                  <c:v>-3.0322500000000001E-4</c:v>
                </c:pt>
                <c:pt idx="2579">
                  <c:v>-3.0225500000000003E-4</c:v>
                </c:pt>
                <c:pt idx="2580">
                  <c:v>-3.0764699999999998E-4</c:v>
                </c:pt>
                <c:pt idx="2581">
                  <c:v>-3.0634800000000002E-4</c:v>
                </c:pt>
                <c:pt idx="2582">
                  <c:v>-3.0567300000000001E-4</c:v>
                </c:pt>
                <c:pt idx="2583">
                  <c:v>-3.09473E-4</c:v>
                </c:pt>
                <c:pt idx="2584">
                  <c:v>-3.0675899999999998E-4</c:v>
                </c:pt>
                <c:pt idx="2585">
                  <c:v>-3.11167E-4</c:v>
                </c:pt>
                <c:pt idx="2586">
                  <c:v>-3.12751E-4</c:v>
                </c:pt>
                <c:pt idx="2587">
                  <c:v>-3.1154799999999998E-4</c:v>
                </c:pt>
                <c:pt idx="2588">
                  <c:v>-3.1401900000000002E-4</c:v>
                </c:pt>
                <c:pt idx="2589">
                  <c:v>-3.1620900000000002E-4</c:v>
                </c:pt>
                <c:pt idx="2590">
                  <c:v>-3.1296600000000003E-4</c:v>
                </c:pt>
                <c:pt idx="2591">
                  <c:v>-3.1565800000000002E-4</c:v>
                </c:pt>
                <c:pt idx="2592">
                  <c:v>-3.17702E-4</c:v>
                </c:pt>
                <c:pt idx="2593">
                  <c:v>-3.1812499999999999E-4</c:v>
                </c:pt>
                <c:pt idx="2594">
                  <c:v>-3.2046599999999999E-4</c:v>
                </c:pt>
                <c:pt idx="2595">
                  <c:v>-3.2030399999999999E-4</c:v>
                </c:pt>
                <c:pt idx="2596">
                  <c:v>-3.2289900000000003E-4</c:v>
                </c:pt>
                <c:pt idx="2597">
                  <c:v>-3.2268299999999999E-4</c:v>
                </c:pt>
                <c:pt idx="2598">
                  <c:v>-3.2086300000000001E-4</c:v>
                </c:pt>
                <c:pt idx="2599">
                  <c:v>-3.2571999999999999E-4</c:v>
                </c:pt>
                <c:pt idx="2600">
                  <c:v>-3.2475000000000001E-4</c:v>
                </c:pt>
                <c:pt idx="2601">
                  <c:v>-3.2304399999999998E-4</c:v>
                </c:pt>
                <c:pt idx="2602">
                  <c:v>-3.2644899999999998E-4</c:v>
                </c:pt>
                <c:pt idx="2603">
                  <c:v>-2.3111400000000001E-4</c:v>
                </c:pt>
                <c:pt idx="2604">
                  <c:v>-2.0245899999999999E-4</c:v>
                </c:pt>
                <c:pt idx="2605">
                  <c:v>-1.8359600000000001E-4</c:v>
                </c:pt>
                <c:pt idx="2606">
                  <c:v>-1.7220000000000001E-4</c:v>
                </c:pt>
                <c:pt idx="2607">
                  <c:v>-1.5962100000000001E-4</c:v>
                </c:pt>
                <c:pt idx="2608">
                  <c:v>-1.4706100000000001E-4</c:v>
                </c:pt>
                <c:pt idx="2609">
                  <c:v>-1.3813200000000001E-4</c:v>
                </c:pt>
                <c:pt idx="2610">
                  <c:v>-1.2666899999999999E-4</c:v>
                </c:pt>
                <c:pt idx="2611">
                  <c:v>-1.1921099999999999E-4</c:v>
                </c:pt>
                <c:pt idx="2612">
                  <c:v>-1.13046E-4</c:v>
                </c:pt>
                <c:pt idx="2613">
                  <c:v>-1.02415E-4</c:v>
                </c:pt>
                <c:pt idx="2614">
                  <c:v>-1.00243E-4</c:v>
                </c:pt>
                <c:pt idx="2615">
                  <c:v>-8.9936200000000001E-5</c:v>
                </c:pt>
                <c:pt idx="2616">
                  <c:v>-8.3413999999999998E-5</c:v>
                </c:pt>
                <c:pt idx="2617">
                  <c:v>-7.7905399999999994E-5</c:v>
                </c:pt>
                <c:pt idx="2618">
                  <c:v>-7.0340599999999995E-5</c:v>
                </c:pt>
                <c:pt idx="2619">
                  <c:v>-6.6708800000000001E-5</c:v>
                </c:pt>
                <c:pt idx="2620">
                  <c:v>-5.85652E-5</c:v>
                </c:pt>
                <c:pt idx="2621">
                  <c:v>-5.6767700000000002E-5</c:v>
                </c:pt>
                <c:pt idx="2622">
                  <c:v>-5.2221900000000002E-5</c:v>
                </c:pt>
                <c:pt idx="2623">
                  <c:v>-4.3390699999999998E-5</c:v>
                </c:pt>
                <c:pt idx="2624">
                  <c:v>-4.0968499999999999E-5</c:v>
                </c:pt>
                <c:pt idx="2625">
                  <c:v>-3.4906700000000002E-5</c:v>
                </c:pt>
                <c:pt idx="2626">
                  <c:v>-2.8523000000000001E-5</c:v>
                </c:pt>
                <c:pt idx="2627">
                  <c:v>-2.7313499999999999E-5</c:v>
                </c:pt>
                <c:pt idx="2628">
                  <c:v>-2.2142800000000001E-5</c:v>
                </c:pt>
                <c:pt idx="2629">
                  <c:v>-1.8749E-5</c:v>
                </c:pt>
                <c:pt idx="2630">
                  <c:v>-1.5426200000000001E-5</c:v>
                </c:pt>
                <c:pt idx="2631">
                  <c:v>-1.10641E-5</c:v>
                </c:pt>
                <c:pt idx="2632">
                  <c:v>-6.1952399999999998E-6</c:v>
                </c:pt>
                <c:pt idx="2633">
                  <c:v>-3.7937900000000001E-6</c:v>
                </c:pt>
                <c:pt idx="2634">
                  <c:v>6.5425800000000003E-7</c:v>
                </c:pt>
                <c:pt idx="2635">
                  <c:v>8.4013100000000002E-7</c:v>
                </c:pt>
                <c:pt idx="2636">
                  <c:v>6.5149799999999998E-6</c:v>
                </c:pt>
                <c:pt idx="2637">
                  <c:v>1.05689E-5</c:v>
                </c:pt>
                <c:pt idx="2638">
                  <c:v>1.40341E-5</c:v>
                </c:pt>
                <c:pt idx="2639">
                  <c:v>1.5399600000000001E-5</c:v>
                </c:pt>
                <c:pt idx="2640">
                  <c:v>1.77911E-5</c:v>
                </c:pt>
                <c:pt idx="2641">
                  <c:v>2.1801799999999999E-5</c:v>
                </c:pt>
                <c:pt idx="2642">
                  <c:v>2.6060200000000002E-5</c:v>
                </c:pt>
                <c:pt idx="2643">
                  <c:v>2.62929E-5</c:v>
                </c:pt>
                <c:pt idx="2644">
                  <c:v>2.9629500000000002E-5</c:v>
                </c:pt>
                <c:pt idx="2645">
                  <c:v>3.3546900000000002E-5</c:v>
                </c:pt>
                <c:pt idx="2646">
                  <c:v>3.42101E-5</c:v>
                </c:pt>
                <c:pt idx="2647">
                  <c:v>4.2296399999999997E-5</c:v>
                </c:pt>
                <c:pt idx="2648">
                  <c:v>4.1236799999999998E-5</c:v>
                </c:pt>
                <c:pt idx="2649">
                  <c:v>4.3589800000000001E-5</c:v>
                </c:pt>
                <c:pt idx="2650">
                  <c:v>4.75945E-5</c:v>
                </c:pt>
                <c:pt idx="2651">
                  <c:v>4.8913799999999999E-5</c:v>
                </c:pt>
                <c:pt idx="2652">
                  <c:v>5.1869700000000002E-5</c:v>
                </c:pt>
                <c:pt idx="2653">
                  <c:v>5.6289599999999997E-5</c:v>
                </c:pt>
                <c:pt idx="2654">
                  <c:v>5.6829400000000002E-5</c:v>
                </c:pt>
                <c:pt idx="2655">
                  <c:v>6.2452499999999999E-5</c:v>
                </c:pt>
                <c:pt idx="2656">
                  <c:v>6.2452000000000004E-5</c:v>
                </c:pt>
                <c:pt idx="2657">
                  <c:v>6.3074600000000001E-5</c:v>
                </c:pt>
                <c:pt idx="2658">
                  <c:v>6.7634100000000004E-5</c:v>
                </c:pt>
                <c:pt idx="2659">
                  <c:v>7.0411000000000001E-5</c:v>
                </c:pt>
                <c:pt idx="2660">
                  <c:v>7.0322500000000003E-5</c:v>
                </c:pt>
                <c:pt idx="2661">
                  <c:v>7.4124300000000005E-5</c:v>
                </c:pt>
                <c:pt idx="2662">
                  <c:v>7.5962899999999997E-5</c:v>
                </c:pt>
                <c:pt idx="2663">
                  <c:v>7.8338300000000002E-5</c:v>
                </c:pt>
                <c:pt idx="2664">
                  <c:v>8.1390600000000006E-5</c:v>
                </c:pt>
                <c:pt idx="2665">
                  <c:v>8.1728499999999995E-5</c:v>
                </c:pt>
                <c:pt idx="2666">
                  <c:v>8.3677299999999999E-5</c:v>
                </c:pt>
                <c:pt idx="2667">
                  <c:v>8.7102599999999995E-5</c:v>
                </c:pt>
                <c:pt idx="2668">
                  <c:v>8.8998299999999998E-5</c:v>
                </c:pt>
                <c:pt idx="2669">
                  <c:v>9.2776599999999995E-5</c:v>
                </c:pt>
                <c:pt idx="2670">
                  <c:v>9.3423699999999998E-5</c:v>
                </c:pt>
                <c:pt idx="2671">
                  <c:v>9.5402400000000007E-5</c:v>
                </c:pt>
                <c:pt idx="2672">
                  <c:v>9.7415400000000002E-5</c:v>
                </c:pt>
                <c:pt idx="2673">
                  <c:v>1.00855E-4</c:v>
                </c:pt>
                <c:pt idx="2674">
                  <c:v>1.02428E-4</c:v>
                </c:pt>
                <c:pt idx="2675">
                  <c:v>1.03767E-4</c:v>
                </c:pt>
                <c:pt idx="2676">
                  <c:v>1.0501E-4</c:v>
                </c:pt>
                <c:pt idx="2677">
                  <c:v>1.0784E-4</c:v>
                </c:pt>
                <c:pt idx="2678">
                  <c:v>1.10253E-4</c:v>
                </c:pt>
                <c:pt idx="2679">
                  <c:v>1.0994500000000001E-4</c:v>
                </c:pt>
                <c:pt idx="2680">
                  <c:v>1.1218E-4</c:v>
                </c:pt>
                <c:pt idx="2681">
                  <c:v>1.14867E-4</c:v>
                </c:pt>
                <c:pt idx="2682">
                  <c:v>1.15037E-4</c:v>
                </c:pt>
                <c:pt idx="2683">
                  <c:v>1.18504E-4</c:v>
                </c:pt>
                <c:pt idx="2684">
                  <c:v>1.17651E-4</c:v>
                </c:pt>
                <c:pt idx="2685">
                  <c:v>1.20096E-4</c:v>
                </c:pt>
                <c:pt idx="2686">
                  <c:v>1.2485999999999999E-4</c:v>
                </c:pt>
                <c:pt idx="2687">
                  <c:v>1.2428100000000001E-4</c:v>
                </c:pt>
                <c:pt idx="2688">
                  <c:v>1.2539699999999999E-4</c:v>
                </c:pt>
                <c:pt idx="2689">
                  <c:v>1.3048500000000001E-4</c:v>
                </c:pt>
                <c:pt idx="2690">
                  <c:v>1.29939E-4</c:v>
                </c:pt>
                <c:pt idx="2691">
                  <c:v>1.3330199999999999E-4</c:v>
                </c:pt>
                <c:pt idx="2692">
                  <c:v>1.3580600000000001E-4</c:v>
                </c:pt>
                <c:pt idx="2693">
                  <c:v>1.33304E-4</c:v>
                </c:pt>
                <c:pt idx="2694">
                  <c:v>1.3619500000000001E-4</c:v>
                </c:pt>
                <c:pt idx="2695">
                  <c:v>1.3876700000000001E-4</c:v>
                </c:pt>
                <c:pt idx="2696">
                  <c:v>1.3903200000000001E-4</c:v>
                </c:pt>
                <c:pt idx="2697">
                  <c:v>1.4066400000000001E-4</c:v>
                </c:pt>
                <c:pt idx="2698">
                  <c:v>1.40669E-4</c:v>
                </c:pt>
                <c:pt idx="2699">
                  <c:v>1.4335899999999999E-4</c:v>
                </c:pt>
                <c:pt idx="2700">
                  <c:v>1.473E-4</c:v>
                </c:pt>
                <c:pt idx="2701">
                  <c:v>1.4356699999999999E-4</c:v>
                </c:pt>
                <c:pt idx="2702">
                  <c:v>1.47696E-4</c:v>
                </c:pt>
                <c:pt idx="2703">
                  <c:v>1.5080599999999999E-4</c:v>
                </c:pt>
                <c:pt idx="2704">
                  <c:v>1.4767599999999999E-4</c:v>
                </c:pt>
                <c:pt idx="2705">
                  <c:v>1.53809E-4</c:v>
                </c:pt>
                <c:pt idx="2706">
                  <c:v>1.5302999999999999E-4</c:v>
                </c:pt>
                <c:pt idx="2707">
                  <c:v>1.5415599999999999E-4</c:v>
                </c:pt>
                <c:pt idx="2708">
                  <c:v>1.54687E-4</c:v>
                </c:pt>
                <c:pt idx="2709">
                  <c:v>1.5683599999999999E-4</c:v>
                </c:pt>
                <c:pt idx="2710">
                  <c:v>1.5657799999999999E-4</c:v>
                </c:pt>
                <c:pt idx="2711">
                  <c:v>1.60156E-4</c:v>
                </c:pt>
                <c:pt idx="2712">
                  <c:v>1.5723399999999999E-4</c:v>
                </c:pt>
                <c:pt idx="2713">
                  <c:v>1.61342E-4</c:v>
                </c:pt>
                <c:pt idx="2714">
                  <c:v>1.6367000000000001E-4</c:v>
                </c:pt>
                <c:pt idx="2715">
                  <c:v>1.63905E-4</c:v>
                </c:pt>
                <c:pt idx="2716">
                  <c:v>1.66062E-4</c:v>
                </c:pt>
                <c:pt idx="2717">
                  <c:v>1.6542099999999999E-4</c:v>
                </c:pt>
                <c:pt idx="2718">
                  <c:v>1.6802700000000001E-4</c:v>
                </c:pt>
                <c:pt idx="2719">
                  <c:v>1.6906000000000001E-4</c:v>
                </c:pt>
                <c:pt idx="2720">
                  <c:v>1.6979199999999999E-4</c:v>
                </c:pt>
                <c:pt idx="2721">
                  <c:v>1.71891E-4</c:v>
                </c:pt>
                <c:pt idx="2722">
                  <c:v>1.7161999999999999E-4</c:v>
                </c:pt>
                <c:pt idx="2723">
                  <c:v>1.7154099999999999E-4</c:v>
                </c:pt>
                <c:pt idx="2724">
                  <c:v>1.74069E-4</c:v>
                </c:pt>
                <c:pt idx="2725">
                  <c:v>1.7503000000000001E-4</c:v>
                </c:pt>
                <c:pt idx="2726">
                  <c:v>1.7617500000000001E-4</c:v>
                </c:pt>
                <c:pt idx="2727">
                  <c:v>1.7850099999999999E-4</c:v>
                </c:pt>
                <c:pt idx="2728">
                  <c:v>1.7680300000000001E-4</c:v>
                </c:pt>
                <c:pt idx="2729">
                  <c:v>1.82413E-4</c:v>
                </c:pt>
                <c:pt idx="2730">
                  <c:v>1.8020699999999999E-4</c:v>
                </c:pt>
                <c:pt idx="2731">
                  <c:v>1.80304E-4</c:v>
                </c:pt>
                <c:pt idx="2732">
                  <c:v>1.8405599999999999E-4</c:v>
                </c:pt>
                <c:pt idx="2733">
                  <c:v>1.82306E-4</c:v>
                </c:pt>
                <c:pt idx="2734">
                  <c:v>1.8397899999999999E-4</c:v>
                </c:pt>
                <c:pt idx="2735">
                  <c:v>1.8651799999999999E-4</c:v>
                </c:pt>
                <c:pt idx="2736">
                  <c:v>1.8619E-4</c:v>
                </c:pt>
                <c:pt idx="2737">
                  <c:v>1.88166E-4</c:v>
                </c:pt>
                <c:pt idx="2738">
                  <c:v>1.9035999999999999E-4</c:v>
                </c:pt>
                <c:pt idx="2739">
                  <c:v>1.8979399999999999E-4</c:v>
                </c:pt>
                <c:pt idx="2740">
                  <c:v>1.9288899999999999E-4</c:v>
                </c:pt>
                <c:pt idx="2741">
                  <c:v>1.9063199999999999E-4</c:v>
                </c:pt>
                <c:pt idx="2742">
                  <c:v>1.9225700000000001E-4</c:v>
                </c:pt>
                <c:pt idx="2743">
                  <c:v>1.9583799999999999E-4</c:v>
                </c:pt>
                <c:pt idx="2744">
                  <c:v>1.9449300000000001E-4</c:v>
                </c:pt>
                <c:pt idx="2745">
                  <c:v>1.9818700000000001E-4</c:v>
                </c:pt>
                <c:pt idx="2746">
                  <c:v>1.9940600000000001E-4</c:v>
                </c:pt>
                <c:pt idx="2747">
                  <c:v>1.98042E-4</c:v>
                </c:pt>
                <c:pt idx="2748">
                  <c:v>1.9970099999999999E-4</c:v>
                </c:pt>
                <c:pt idx="2749">
                  <c:v>2.0252700000000001E-4</c:v>
                </c:pt>
                <c:pt idx="2750">
                  <c:v>2.0188399999999999E-4</c:v>
                </c:pt>
                <c:pt idx="2751">
                  <c:v>2.04759E-4</c:v>
                </c:pt>
                <c:pt idx="2752">
                  <c:v>2.0349499999999999E-4</c:v>
                </c:pt>
                <c:pt idx="2753">
                  <c:v>2.06937E-4</c:v>
                </c:pt>
                <c:pt idx="2754">
                  <c:v>2.06675E-4</c:v>
                </c:pt>
                <c:pt idx="2755">
                  <c:v>2.0699999999999999E-4</c:v>
                </c:pt>
                <c:pt idx="2756">
                  <c:v>2.0940100000000001E-4</c:v>
                </c:pt>
                <c:pt idx="2757">
                  <c:v>2.1281499999999999E-4</c:v>
                </c:pt>
                <c:pt idx="2758">
                  <c:v>2.0964399999999999E-4</c:v>
                </c:pt>
                <c:pt idx="2759">
                  <c:v>2.11945E-4</c:v>
                </c:pt>
                <c:pt idx="2760">
                  <c:v>2.1221400000000001E-4</c:v>
                </c:pt>
                <c:pt idx="2761">
                  <c:v>2.13694E-4</c:v>
                </c:pt>
                <c:pt idx="2762">
                  <c:v>2.1602500000000001E-4</c:v>
                </c:pt>
                <c:pt idx="2763">
                  <c:v>2.1600999999999999E-4</c:v>
                </c:pt>
                <c:pt idx="2764">
                  <c:v>2.17347E-4</c:v>
                </c:pt>
                <c:pt idx="2765">
                  <c:v>2.2048099999999999E-4</c:v>
                </c:pt>
                <c:pt idx="2766">
                  <c:v>2.19199E-4</c:v>
                </c:pt>
                <c:pt idx="2767">
                  <c:v>2.21442E-4</c:v>
                </c:pt>
                <c:pt idx="2768">
                  <c:v>2.2057199999999999E-4</c:v>
                </c:pt>
                <c:pt idx="2769">
                  <c:v>2.2294200000000001E-4</c:v>
                </c:pt>
                <c:pt idx="2770">
                  <c:v>2.2533500000000001E-4</c:v>
                </c:pt>
                <c:pt idx="2771">
                  <c:v>2.2662499999999999E-4</c:v>
                </c:pt>
                <c:pt idx="2772">
                  <c:v>2.2768199999999999E-4</c:v>
                </c:pt>
                <c:pt idx="2773">
                  <c:v>2.2913400000000001E-4</c:v>
                </c:pt>
                <c:pt idx="2774">
                  <c:v>2.2979399999999999E-4</c:v>
                </c:pt>
                <c:pt idx="2775">
                  <c:v>2.2996400000000001E-4</c:v>
                </c:pt>
                <c:pt idx="2776">
                  <c:v>2.3046000000000001E-4</c:v>
                </c:pt>
                <c:pt idx="2777">
                  <c:v>2.2985099999999999E-4</c:v>
                </c:pt>
                <c:pt idx="2778">
                  <c:v>2.3301100000000001E-4</c:v>
                </c:pt>
                <c:pt idx="2779">
                  <c:v>2.3370899999999999E-4</c:v>
                </c:pt>
                <c:pt idx="2780">
                  <c:v>2.3391800000000001E-4</c:v>
                </c:pt>
                <c:pt idx="2781">
                  <c:v>2.37576E-4</c:v>
                </c:pt>
                <c:pt idx="2782">
                  <c:v>2.34956E-4</c:v>
                </c:pt>
                <c:pt idx="2783">
                  <c:v>2.3798299999999999E-4</c:v>
                </c:pt>
                <c:pt idx="2784">
                  <c:v>2.3719400000000001E-4</c:v>
                </c:pt>
                <c:pt idx="2785">
                  <c:v>2.3729600000000001E-4</c:v>
                </c:pt>
                <c:pt idx="2786">
                  <c:v>2.4074799999999999E-4</c:v>
                </c:pt>
                <c:pt idx="2787">
                  <c:v>2.39619E-4</c:v>
                </c:pt>
                <c:pt idx="2788">
                  <c:v>2.4262099999999999E-4</c:v>
                </c:pt>
                <c:pt idx="2789">
                  <c:v>2.4412899999999999E-4</c:v>
                </c:pt>
                <c:pt idx="2790">
                  <c:v>2.4293900000000001E-4</c:v>
                </c:pt>
                <c:pt idx="2791">
                  <c:v>2.4552500000000002E-4</c:v>
                </c:pt>
                <c:pt idx="2792">
                  <c:v>2.45968E-4</c:v>
                </c:pt>
                <c:pt idx="2793">
                  <c:v>2.4580899999999999E-4</c:v>
                </c:pt>
                <c:pt idx="2794">
                  <c:v>2.4790199999999999E-4</c:v>
                </c:pt>
                <c:pt idx="2795">
                  <c:v>2.4759700000000001E-4</c:v>
                </c:pt>
                <c:pt idx="2796">
                  <c:v>2.4826699999999999E-4</c:v>
                </c:pt>
                <c:pt idx="2797">
                  <c:v>2.5101399999999998E-4</c:v>
                </c:pt>
                <c:pt idx="2798">
                  <c:v>2.5000199999999998E-4</c:v>
                </c:pt>
                <c:pt idx="2799">
                  <c:v>2.5146800000000003E-4</c:v>
                </c:pt>
                <c:pt idx="2800">
                  <c:v>2.55615E-4</c:v>
                </c:pt>
                <c:pt idx="2801">
                  <c:v>2.51549E-4</c:v>
                </c:pt>
                <c:pt idx="2802">
                  <c:v>2.5490000000000002E-4</c:v>
                </c:pt>
                <c:pt idx="2803">
                  <c:v>2.56221E-4</c:v>
                </c:pt>
                <c:pt idx="2804">
                  <c:v>2.5576700000000001E-4</c:v>
                </c:pt>
                <c:pt idx="2805">
                  <c:v>2.5805400000000002E-4</c:v>
                </c:pt>
                <c:pt idx="2806">
                  <c:v>2.5744800000000002E-4</c:v>
                </c:pt>
                <c:pt idx="2807">
                  <c:v>2.5983400000000002E-4</c:v>
                </c:pt>
                <c:pt idx="2808">
                  <c:v>2.6032900000000001E-4</c:v>
                </c:pt>
                <c:pt idx="2809">
                  <c:v>2.5978399999999999E-4</c:v>
                </c:pt>
                <c:pt idx="2810">
                  <c:v>2.60263E-4</c:v>
                </c:pt>
                <c:pt idx="2811">
                  <c:v>2.6315600000000001E-4</c:v>
                </c:pt>
                <c:pt idx="2812">
                  <c:v>2.6174599999999998E-4</c:v>
                </c:pt>
                <c:pt idx="2813">
                  <c:v>2.6583100000000001E-4</c:v>
                </c:pt>
                <c:pt idx="2814">
                  <c:v>2.6318000000000001E-4</c:v>
                </c:pt>
                <c:pt idx="2815">
                  <c:v>2.65259E-4</c:v>
                </c:pt>
                <c:pt idx="2816">
                  <c:v>2.6594900000000002E-4</c:v>
                </c:pt>
                <c:pt idx="2817">
                  <c:v>2.6679699999999999E-4</c:v>
                </c:pt>
                <c:pt idx="2818">
                  <c:v>2.6693099999999998E-4</c:v>
                </c:pt>
                <c:pt idx="2819">
                  <c:v>2.7097200000000002E-4</c:v>
                </c:pt>
                <c:pt idx="2820">
                  <c:v>2.6663499999999998E-4</c:v>
                </c:pt>
                <c:pt idx="2821">
                  <c:v>2.7064100000000001E-4</c:v>
                </c:pt>
                <c:pt idx="2822">
                  <c:v>2.7059799999999999E-4</c:v>
                </c:pt>
                <c:pt idx="2823">
                  <c:v>2.7121600000000001E-4</c:v>
                </c:pt>
                <c:pt idx="2824">
                  <c:v>2.7322400000000003E-4</c:v>
                </c:pt>
                <c:pt idx="2825">
                  <c:v>2.72627E-4</c:v>
                </c:pt>
                <c:pt idx="2826">
                  <c:v>2.74541E-4</c:v>
                </c:pt>
                <c:pt idx="2827">
                  <c:v>2.7589299999999998E-4</c:v>
                </c:pt>
                <c:pt idx="2828">
                  <c:v>2.7395000000000002E-4</c:v>
                </c:pt>
                <c:pt idx="2829">
                  <c:v>2.77729E-4</c:v>
                </c:pt>
                <c:pt idx="2830">
                  <c:v>2.77636E-4</c:v>
                </c:pt>
                <c:pt idx="2831">
                  <c:v>2.7547800000000001E-4</c:v>
                </c:pt>
                <c:pt idx="2832">
                  <c:v>2.7948699999999998E-4</c:v>
                </c:pt>
                <c:pt idx="2833">
                  <c:v>2.7915699999999998E-4</c:v>
                </c:pt>
                <c:pt idx="2834">
                  <c:v>2.7777200000000002E-4</c:v>
                </c:pt>
                <c:pt idx="2835">
                  <c:v>2.8328700000000001E-4</c:v>
                </c:pt>
                <c:pt idx="2836">
                  <c:v>2.79096E-4</c:v>
                </c:pt>
                <c:pt idx="2837">
                  <c:v>2.8414E-4</c:v>
                </c:pt>
                <c:pt idx="2838">
                  <c:v>2.8552699999999999E-4</c:v>
                </c:pt>
                <c:pt idx="2839">
                  <c:v>2.86209E-4</c:v>
                </c:pt>
                <c:pt idx="2840">
                  <c:v>2.8717899999999998E-4</c:v>
                </c:pt>
                <c:pt idx="2841">
                  <c:v>2.8553500000000001E-4</c:v>
                </c:pt>
                <c:pt idx="2842">
                  <c:v>2.8546600000000001E-4</c:v>
                </c:pt>
                <c:pt idx="2843">
                  <c:v>2.9052599999999999E-4</c:v>
                </c:pt>
                <c:pt idx="2844">
                  <c:v>2.9048799999999999E-4</c:v>
                </c:pt>
                <c:pt idx="2845">
                  <c:v>2.9014699999999999E-4</c:v>
                </c:pt>
                <c:pt idx="2846">
                  <c:v>2.9345E-4</c:v>
                </c:pt>
                <c:pt idx="2847">
                  <c:v>2.9074599999999998E-4</c:v>
                </c:pt>
                <c:pt idx="2848">
                  <c:v>2.9353700000000002E-4</c:v>
                </c:pt>
                <c:pt idx="2849">
                  <c:v>2.9349999999999998E-4</c:v>
                </c:pt>
                <c:pt idx="2850">
                  <c:v>2.9408400000000001E-4</c:v>
                </c:pt>
                <c:pt idx="2851">
                  <c:v>2.9626099999999997E-4</c:v>
                </c:pt>
                <c:pt idx="2852">
                  <c:v>2.96893E-4</c:v>
                </c:pt>
                <c:pt idx="2853">
                  <c:v>2.9857100000000003E-4</c:v>
                </c:pt>
                <c:pt idx="2854">
                  <c:v>3.0144999999999998E-4</c:v>
                </c:pt>
                <c:pt idx="2855">
                  <c:v>2.9945699999999999E-4</c:v>
                </c:pt>
                <c:pt idx="2856">
                  <c:v>3.0283399999999998E-4</c:v>
                </c:pt>
                <c:pt idx="2857">
                  <c:v>3.0369799999999998E-4</c:v>
                </c:pt>
                <c:pt idx="2858">
                  <c:v>3.0077000000000001E-4</c:v>
                </c:pt>
                <c:pt idx="2859">
                  <c:v>3.0569700000000001E-4</c:v>
                </c:pt>
                <c:pt idx="2860">
                  <c:v>3.0516300000000001E-4</c:v>
                </c:pt>
                <c:pt idx="2861">
                  <c:v>3.0603800000000001E-4</c:v>
                </c:pt>
                <c:pt idx="2862">
                  <c:v>3.0752600000000002E-4</c:v>
                </c:pt>
                <c:pt idx="2863">
                  <c:v>3.0729900000000003E-4</c:v>
                </c:pt>
                <c:pt idx="2864">
                  <c:v>3.1169800000000001E-4</c:v>
                </c:pt>
                <c:pt idx="2865">
                  <c:v>3.1170900000000002E-4</c:v>
                </c:pt>
                <c:pt idx="2866">
                  <c:v>3.1336200000000003E-4</c:v>
                </c:pt>
                <c:pt idx="2867">
                  <c:v>3.1579399999999999E-4</c:v>
                </c:pt>
                <c:pt idx="2868">
                  <c:v>3.1485299999999998E-4</c:v>
                </c:pt>
                <c:pt idx="2869">
                  <c:v>3.1574700000000001E-4</c:v>
                </c:pt>
                <c:pt idx="2870">
                  <c:v>3.1784199999999998E-4</c:v>
                </c:pt>
                <c:pt idx="2871">
                  <c:v>3.1700899999999999E-4</c:v>
                </c:pt>
                <c:pt idx="2872">
                  <c:v>3.19196E-4</c:v>
                </c:pt>
                <c:pt idx="2873">
                  <c:v>3.2022000000000002E-4</c:v>
                </c:pt>
                <c:pt idx="2874">
                  <c:v>3.2144200000000002E-4</c:v>
                </c:pt>
                <c:pt idx="2875">
                  <c:v>3.2362800000000001E-4</c:v>
                </c:pt>
                <c:pt idx="2876">
                  <c:v>3.2300699999999999E-4</c:v>
                </c:pt>
                <c:pt idx="2877">
                  <c:v>3.24612E-4</c:v>
                </c:pt>
                <c:pt idx="2878">
                  <c:v>3.26946E-4</c:v>
                </c:pt>
                <c:pt idx="2879">
                  <c:v>3.2619600000000001E-4</c:v>
                </c:pt>
                <c:pt idx="2880">
                  <c:v>3.2788400000000002E-4</c:v>
                </c:pt>
                <c:pt idx="2881">
                  <c:v>3.3183000000000003E-4</c:v>
                </c:pt>
                <c:pt idx="2882">
                  <c:v>3.2973399999999998E-4</c:v>
                </c:pt>
                <c:pt idx="2883">
                  <c:v>3.3335299999999999E-4</c:v>
                </c:pt>
                <c:pt idx="2884">
                  <c:v>3.3316200000000002E-4</c:v>
                </c:pt>
                <c:pt idx="2885">
                  <c:v>3.32665E-4</c:v>
                </c:pt>
                <c:pt idx="2886">
                  <c:v>3.3721899999999998E-4</c:v>
                </c:pt>
                <c:pt idx="2887">
                  <c:v>3.3641200000000002E-4</c:v>
                </c:pt>
                <c:pt idx="2888">
                  <c:v>3.3559200000000001E-4</c:v>
                </c:pt>
                <c:pt idx="2889">
                  <c:v>3.3986599999999997E-4</c:v>
                </c:pt>
                <c:pt idx="2890">
                  <c:v>3.38019E-4</c:v>
                </c:pt>
                <c:pt idx="2891">
                  <c:v>3.4238200000000002E-4</c:v>
                </c:pt>
                <c:pt idx="2892">
                  <c:v>3.4328700000000001E-4</c:v>
                </c:pt>
                <c:pt idx="2893">
                  <c:v>3.4198799999999999E-4</c:v>
                </c:pt>
                <c:pt idx="2894">
                  <c:v>3.4633999999999999E-4</c:v>
                </c:pt>
                <c:pt idx="2895">
                  <c:v>3.4684700000000001E-4</c:v>
                </c:pt>
                <c:pt idx="2896">
                  <c:v>3.4506499999999998E-4</c:v>
                </c:pt>
                <c:pt idx="2897">
                  <c:v>3.4984099999999999E-4</c:v>
                </c:pt>
                <c:pt idx="2898">
                  <c:v>3.4718299999999999E-4</c:v>
                </c:pt>
                <c:pt idx="2899">
                  <c:v>3.5176199999999998E-4</c:v>
                </c:pt>
                <c:pt idx="2900">
                  <c:v>3.5334299999999999E-4</c:v>
                </c:pt>
                <c:pt idx="2901">
                  <c:v>3.5174300000000001E-4</c:v>
                </c:pt>
                <c:pt idx="2902">
                  <c:v>3.53839E-4</c:v>
                </c:pt>
                <c:pt idx="2903">
                  <c:v>3.5826599999999999E-4</c:v>
                </c:pt>
                <c:pt idx="2904">
                  <c:v>3.56545E-4</c:v>
                </c:pt>
                <c:pt idx="2905">
                  <c:v>3.6019699999999998E-4</c:v>
                </c:pt>
                <c:pt idx="2906">
                  <c:v>3.6154399999999999E-4</c:v>
                </c:pt>
                <c:pt idx="2907">
                  <c:v>3.5898000000000001E-4</c:v>
                </c:pt>
                <c:pt idx="2908">
                  <c:v>3.6458200000000001E-4</c:v>
                </c:pt>
                <c:pt idx="2909">
                  <c:v>3.6064199999999999E-4</c:v>
                </c:pt>
                <c:pt idx="2910">
                  <c:v>3.6476599999999998E-4</c:v>
                </c:pt>
                <c:pt idx="2911">
                  <c:v>3.67253E-4</c:v>
                </c:pt>
                <c:pt idx="2912">
                  <c:v>3.6622899999999998E-4</c:v>
                </c:pt>
                <c:pt idx="2913">
                  <c:v>3.70076E-4</c:v>
                </c:pt>
                <c:pt idx="2914">
                  <c:v>3.6957800000000002E-4</c:v>
                </c:pt>
                <c:pt idx="2915">
                  <c:v>3.7045699999999998E-4</c:v>
                </c:pt>
                <c:pt idx="2916">
                  <c:v>3.74707E-4</c:v>
                </c:pt>
                <c:pt idx="2917">
                  <c:v>3.7416100000000002E-4</c:v>
                </c:pt>
                <c:pt idx="2918">
                  <c:v>3.7399800000000001E-4</c:v>
                </c:pt>
                <c:pt idx="2919">
                  <c:v>3.7730199999999999E-4</c:v>
                </c:pt>
                <c:pt idx="2920">
                  <c:v>3.76728E-4</c:v>
                </c:pt>
                <c:pt idx="2921">
                  <c:v>3.7943699999999999E-4</c:v>
                </c:pt>
                <c:pt idx="2922">
                  <c:v>3.8207399999999999E-4</c:v>
                </c:pt>
                <c:pt idx="2923">
                  <c:v>3.8222700000000001E-4</c:v>
                </c:pt>
                <c:pt idx="2924">
                  <c:v>3.8686800000000001E-4</c:v>
                </c:pt>
                <c:pt idx="2925">
                  <c:v>3.8434400000000001E-4</c:v>
                </c:pt>
                <c:pt idx="2926">
                  <c:v>3.8584999999999997E-4</c:v>
                </c:pt>
                <c:pt idx="2927">
                  <c:v>3.9000299999999999E-4</c:v>
                </c:pt>
                <c:pt idx="2928">
                  <c:v>3.8919999999999997E-4</c:v>
                </c:pt>
                <c:pt idx="2929">
                  <c:v>3.90083E-4</c:v>
                </c:pt>
                <c:pt idx="2930">
                  <c:v>3.9289099999999998E-4</c:v>
                </c:pt>
                <c:pt idx="2931">
                  <c:v>3.9426700000000001E-4</c:v>
                </c:pt>
                <c:pt idx="2932">
                  <c:v>3.95599E-4</c:v>
                </c:pt>
                <c:pt idx="2933">
                  <c:v>3.9879800000000001E-4</c:v>
                </c:pt>
                <c:pt idx="2934">
                  <c:v>3.9826999999999999E-4</c:v>
                </c:pt>
                <c:pt idx="2935">
                  <c:v>4.0069999999999998E-4</c:v>
                </c:pt>
                <c:pt idx="2936">
                  <c:v>4.00729E-4</c:v>
                </c:pt>
                <c:pt idx="2937">
                  <c:v>4.0106899999999999E-4</c:v>
                </c:pt>
                <c:pt idx="2938">
                  <c:v>4.05559E-4</c:v>
                </c:pt>
                <c:pt idx="2939">
                  <c:v>4.0438699999999998E-4</c:v>
                </c:pt>
                <c:pt idx="2940">
                  <c:v>4.0623500000000002E-4</c:v>
                </c:pt>
                <c:pt idx="2941">
                  <c:v>4.0895900000000003E-4</c:v>
                </c:pt>
                <c:pt idx="2942">
                  <c:v>4.0858300000000001E-4</c:v>
                </c:pt>
                <c:pt idx="2943">
                  <c:v>4.1051599999999998E-4</c:v>
                </c:pt>
                <c:pt idx="2944">
                  <c:v>4.1348900000000001E-4</c:v>
                </c:pt>
                <c:pt idx="2945">
                  <c:v>4.1363800000000003E-4</c:v>
                </c:pt>
                <c:pt idx="2946">
                  <c:v>4.1617500000000002E-4</c:v>
                </c:pt>
                <c:pt idx="2947">
                  <c:v>4.1664700000000002E-4</c:v>
                </c:pt>
                <c:pt idx="2948">
                  <c:v>4.17114E-4</c:v>
                </c:pt>
                <c:pt idx="2949">
                  <c:v>4.20522E-4</c:v>
                </c:pt>
                <c:pt idx="2950">
                  <c:v>4.2403999999999999E-4</c:v>
                </c:pt>
                <c:pt idx="2951">
                  <c:v>4.2107899999999998E-4</c:v>
                </c:pt>
                <c:pt idx="2952">
                  <c:v>4.23783E-4</c:v>
                </c:pt>
                <c:pt idx="2953">
                  <c:v>4.2469900000000001E-4</c:v>
                </c:pt>
                <c:pt idx="2954">
                  <c:v>4.2596799999999998E-4</c:v>
                </c:pt>
                <c:pt idx="2955">
                  <c:v>4.2898900000000001E-4</c:v>
                </c:pt>
                <c:pt idx="2956">
                  <c:v>4.2975100000000003E-4</c:v>
                </c:pt>
                <c:pt idx="2957">
                  <c:v>4.2939600000000002E-4</c:v>
                </c:pt>
                <c:pt idx="2958">
                  <c:v>4.3573499999999997E-4</c:v>
                </c:pt>
                <c:pt idx="2959">
                  <c:v>4.3362300000000001E-4</c:v>
                </c:pt>
                <c:pt idx="2960">
                  <c:v>4.3595500000000002E-4</c:v>
                </c:pt>
                <c:pt idx="2961">
                  <c:v>4.4037200000000002E-4</c:v>
                </c:pt>
                <c:pt idx="2962">
                  <c:v>4.3945699999999998E-4</c:v>
                </c:pt>
                <c:pt idx="2963">
                  <c:v>4.4042199999999999E-4</c:v>
                </c:pt>
                <c:pt idx="2964">
                  <c:v>4.4391500000000002E-4</c:v>
                </c:pt>
                <c:pt idx="2965">
                  <c:v>4.43194E-4</c:v>
                </c:pt>
                <c:pt idx="2966">
                  <c:v>4.4630599999999999E-4</c:v>
                </c:pt>
                <c:pt idx="2967">
                  <c:v>4.4795099999999998E-4</c:v>
                </c:pt>
                <c:pt idx="2968">
                  <c:v>4.4819199999999998E-4</c:v>
                </c:pt>
                <c:pt idx="2969">
                  <c:v>4.4817099999999998E-4</c:v>
                </c:pt>
                <c:pt idx="2970">
                  <c:v>4.53922E-4</c:v>
                </c:pt>
                <c:pt idx="2971">
                  <c:v>4.5544999999999998E-4</c:v>
                </c:pt>
                <c:pt idx="2972">
                  <c:v>4.5337099999999999E-4</c:v>
                </c:pt>
                <c:pt idx="2973">
                  <c:v>4.6073000000000002E-4</c:v>
                </c:pt>
                <c:pt idx="2974">
                  <c:v>4.6120900000000002E-4</c:v>
                </c:pt>
                <c:pt idx="2975">
                  <c:v>4.6114600000000001E-4</c:v>
                </c:pt>
                <c:pt idx="2976">
                  <c:v>4.6627099999999998E-4</c:v>
                </c:pt>
                <c:pt idx="2977">
                  <c:v>4.6659199999999999E-4</c:v>
                </c:pt>
                <c:pt idx="2978">
                  <c:v>4.6740099999999999E-4</c:v>
                </c:pt>
                <c:pt idx="2979">
                  <c:v>4.7149399999999998E-4</c:v>
                </c:pt>
                <c:pt idx="2980">
                  <c:v>4.7278799999999997E-4</c:v>
                </c:pt>
                <c:pt idx="2981">
                  <c:v>4.7252200000000001E-4</c:v>
                </c:pt>
                <c:pt idx="2982">
                  <c:v>4.7637899999999997E-4</c:v>
                </c:pt>
                <c:pt idx="2983">
                  <c:v>4.73981E-4</c:v>
                </c:pt>
                <c:pt idx="2984">
                  <c:v>4.7990400000000002E-4</c:v>
                </c:pt>
                <c:pt idx="2985">
                  <c:v>4.8444100000000001E-4</c:v>
                </c:pt>
                <c:pt idx="2986">
                  <c:v>4.8217099999999999E-4</c:v>
                </c:pt>
                <c:pt idx="2987">
                  <c:v>4.8487600000000002E-4</c:v>
                </c:pt>
                <c:pt idx="2988">
                  <c:v>4.8812399999999999E-4</c:v>
                </c:pt>
                <c:pt idx="2989">
                  <c:v>4.87842E-4</c:v>
                </c:pt>
                <c:pt idx="2990">
                  <c:v>4.9103000000000005E-4</c:v>
                </c:pt>
                <c:pt idx="2991">
                  <c:v>4.91881E-4</c:v>
                </c:pt>
                <c:pt idx="2992">
                  <c:v>4.9162499999999998E-4</c:v>
                </c:pt>
                <c:pt idx="2993">
                  <c:v>4.9826000000000004E-4</c:v>
                </c:pt>
                <c:pt idx="2994">
                  <c:v>4.9861700000000003E-4</c:v>
                </c:pt>
                <c:pt idx="2995">
                  <c:v>4.9709999999999999E-4</c:v>
                </c:pt>
                <c:pt idx="2996">
                  <c:v>5.0354999999999996E-4</c:v>
                </c:pt>
                <c:pt idx="2997">
                  <c:v>5.0463500000000002E-4</c:v>
                </c:pt>
                <c:pt idx="2998">
                  <c:v>5.0794900000000005E-4</c:v>
                </c:pt>
                <c:pt idx="2999">
                  <c:v>5.1298900000000004E-4</c:v>
                </c:pt>
                <c:pt idx="3000">
                  <c:v>5.1162500000000004E-4</c:v>
                </c:pt>
                <c:pt idx="3001">
                  <c:v>5.1564199999999997E-4</c:v>
                </c:pt>
                <c:pt idx="3002">
                  <c:v>5.1793599999999998E-4</c:v>
                </c:pt>
                <c:pt idx="3003">
                  <c:v>5.1704099999999998E-4</c:v>
                </c:pt>
                <c:pt idx="3004">
                  <c:v>5.19803E-4</c:v>
                </c:pt>
                <c:pt idx="3005">
                  <c:v>5.2582499999999995E-4</c:v>
                </c:pt>
                <c:pt idx="3006">
                  <c:v>5.2334899999999999E-4</c:v>
                </c:pt>
                <c:pt idx="3007">
                  <c:v>5.2643899999999997E-4</c:v>
                </c:pt>
                <c:pt idx="3008">
                  <c:v>5.2970399999999998E-4</c:v>
                </c:pt>
                <c:pt idx="3009">
                  <c:v>5.3132699999999995E-4</c:v>
                </c:pt>
                <c:pt idx="3010">
                  <c:v>5.38223E-4</c:v>
                </c:pt>
                <c:pt idx="3011">
                  <c:v>5.4093900000000005E-4</c:v>
                </c:pt>
                <c:pt idx="3012">
                  <c:v>5.4247099999999999E-4</c:v>
                </c:pt>
                <c:pt idx="3013">
                  <c:v>5.4716499999999996E-4</c:v>
                </c:pt>
                <c:pt idx="3014">
                  <c:v>5.5007700000000005E-4</c:v>
                </c:pt>
                <c:pt idx="3015">
                  <c:v>5.5095199999999995E-4</c:v>
                </c:pt>
                <c:pt idx="3016">
                  <c:v>5.5280200000000002E-4</c:v>
                </c:pt>
                <c:pt idx="3017">
                  <c:v>5.53055E-4</c:v>
                </c:pt>
                <c:pt idx="3018">
                  <c:v>5.5399099999999999E-4</c:v>
                </c:pt>
                <c:pt idx="3019">
                  <c:v>5.6183800000000005E-4</c:v>
                </c:pt>
                <c:pt idx="3020">
                  <c:v>5.5881699999999997E-4</c:v>
                </c:pt>
                <c:pt idx="3021">
                  <c:v>5.6276299999999998E-4</c:v>
                </c:pt>
                <c:pt idx="3022">
                  <c:v>5.6514300000000005E-4</c:v>
                </c:pt>
                <c:pt idx="3023">
                  <c:v>5.66848E-4</c:v>
                </c:pt>
                <c:pt idx="3024">
                  <c:v>5.7393600000000004E-4</c:v>
                </c:pt>
                <c:pt idx="3025">
                  <c:v>5.7571200000000003E-4</c:v>
                </c:pt>
                <c:pt idx="3026">
                  <c:v>5.7488400000000001E-4</c:v>
                </c:pt>
                <c:pt idx="3027">
                  <c:v>5.7927100000000002E-4</c:v>
                </c:pt>
                <c:pt idx="3028">
                  <c:v>5.7835299999999998E-4</c:v>
                </c:pt>
                <c:pt idx="3029">
                  <c:v>5.8165799999999998E-4</c:v>
                </c:pt>
                <c:pt idx="3030">
                  <c:v>5.85708E-4</c:v>
                </c:pt>
                <c:pt idx="3031">
                  <c:v>5.8612699999999998E-4</c:v>
                </c:pt>
                <c:pt idx="3032">
                  <c:v>5.8995599999999999E-4</c:v>
                </c:pt>
                <c:pt idx="3033">
                  <c:v>5.9127799999999999E-4</c:v>
                </c:pt>
                <c:pt idx="3034">
                  <c:v>5.9220900000000001E-4</c:v>
                </c:pt>
                <c:pt idx="3035">
                  <c:v>5.9917200000000003E-4</c:v>
                </c:pt>
                <c:pt idx="3036">
                  <c:v>6.0040899999999999E-4</c:v>
                </c:pt>
                <c:pt idx="3037">
                  <c:v>6.0194100000000004E-4</c:v>
                </c:pt>
                <c:pt idx="3038">
                  <c:v>6.0921100000000002E-4</c:v>
                </c:pt>
                <c:pt idx="3039">
                  <c:v>6.0667999999999996E-4</c:v>
                </c:pt>
                <c:pt idx="3040">
                  <c:v>6.1235399999999996E-4</c:v>
                </c:pt>
                <c:pt idx="3041">
                  <c:v>6.1740199999999997E-4</c:v>
                </c:pt>
                <c:pt idx="3042">
                  <c:v>6.1579400000000002E-4</c:v>
                </c:pt>
                <c:pt idx="3043">
                  <c:v>6.1990899999999998E-4</c:v>
                </c:pt>
                <c:pt idx="3044">
                  <c:v>6.2282099999999996E-4</c:v>
                </c:pt>
                <c:pt idx="3045">
                  <c:v>6.2370299999999997E-4</c:v>
                </c:pt>
                <c:pt idx="3046">
                  <c:v>6.2798200000000002E-4</c:v>
                </c:pt>
                <c:pt idx="3047">
                  <c:v>6.2863299999999997E-4</c:v>
                </c:pt>
                <c:pt idx="3048">
                  <c:v>6.3236900000000003E-4</c:v>
                </c:pt>
                <c:pt idx="3049">
                  <c:v>6.3710000000000004E-4</c:v>
                </c:pt>
                <c:pt idx="3050">
                  <c:v>6.40141E-4</c:v>
                </c:pt>
                <c:pt idx="3051">
                  <c:v>6.4217799999999998E-4</c:v>
                </c:pt>
                <c:pt idx="3052">
                  <c:v>6.4528399999999998E-4</c:v>
                </c:pt>
                <c:pt idx="3053">
                  <c:v>6.4766200000000002E-4</c:v>
                </c:pt>
                <c:pt idx="3054">
                  <c:v>6.4943300000000004E-4</c:v>
                </c:pt>
                <c:pt idx="3055">
                  <c:v>6.533E-4</c:v>
                </c:pt>
                <c:pt idx="3056">
                  <c:v>6.55352E-4</c:v>
                </c:pt>
                <c:pt idx="3057">
                  <c:v>6.6118600000000002E-4</c:v>
                </c:pt>
                <c:pt idx="3058">
                  <c:v>6.6452600000000003E-4</c:v>
                </c:pt>
                <c:pt idx="3059">
                  <c:v>6.6362400000000003E-4</c:v>
                </c:pt>
                <c:pt idx="3060">
                  <c:v>6.7145599999999996E-4</c:v>
                </c:pt>
                <c:pt idx="3061">
                  <c:v>6.7285200000000004E-4</c:v>
                </c:pt>
                <c:pt idx="3062">
                  <c:v>6.7511000000000003E-4</c:v>
                </c:pt>
                <c:pt idx="3063">
                  <c:v>6.8124600000000004E-4</c:v>
                </c:pt>
                <c:pt idx="3064">
                  <c:v>6.7880900000000005E-4</c:v>
                </c:pt>
                <c:pt idx="3065">
                  <c:v>6.8517000000000003E-4</c:v>
                </c:pt>
                <c:pt idx="3066">
                  <c:v>6.8849600000000003E-4</c:v>
                </c:pt>
                <c:pt idx="3067">
                  <c:v>6.9059199999999996E-4</c:v>
                </c:pt>
                <c:pt idx="3068">
                  <c:v>6.9455500000000002E-4</c:v>
                </c:pt>
                <c:pt idx="3069">
                  <c:v>6.96764E-4</c:v>
                </c:pt>
                <c:pt idx="3070">
                  <c:v>6.9914300000000005E-4</c:v>
                </c:pt>
                <c:pt idx="3071">
                  <c:v>7.0769300000000002E-4</c:v>
                </c:pt>
                <c:pt idx="3072">
                  <c:v>7.0594699999999995E-4</c:v>
                </c:pt>
                <c:pt idx="3073">
                  <c:v>7.1071000000000003E-4</c:v>
                </c:pt>
                <c:pt idx="3074">
                  <c:v>7.1564399999999998E-4</c:v>
                </c:pt>
                <c:pt idx="3075">
                  <c:v>7.17284E-4</c:v>
                </c:pt>
                <c:pt idx="3076">
                  <c:v>7.2160099999999999E-4</c:v>
                </c:pt>
                <c:pt idx="3077">
                  <c:v>7.2622799999999999E-4</c:v>
                </c:pt>
                <c:pt idx="3078">
                  <c:v>7.2897200000000004E-4</c:v>
                </c:pt>
                <c:pt idx="3079">
                  <c:v>7.3345799999999998E-4</c:v>
                </c:pt>
                <c:pt idx="3080">
                  <c:v>7.3658100000000004E-4</c:v>
                </c:pt>
                <c:pt idx="3081">
                  <c:v>7.4050600000000004E-4</c:v>
                </c:pt>
                <c:pt idx="3082">
                  <c:v>7.4556100000000005E-4</c:v>
                </c:pt>
                <c:pt idx="3083">
                  <c:v>7.4876299999999995E-4</c:v>
                </c:pt>
                <c:pt idx="3084">
                  <c:v>7.5413499999999996E-4</c:v>
                </c:pt>
                <c:pt idx="3085">
                  <c:v>7.5757400000000001E-4</c:v>
                </c:pt>
                <c:pt idx="3086">
                  <c:v>7.5915900000000003E-4</c:v>
                </c:pt>
                <c:pt idx="3087">
                  <c:v>7.6520600000000005E-4</c:v>
                </c:pt>
                <c:pt idx="3088">
                  <c:v>7.7026299999999998E-4</c:v>
                </c:pt>
                <c:pt idx="3089">
                  <c:v>7.7486799999999995E-4</c:v>
                </c:pt>
                <c:pt idx="3090">
                  <c:v>7.7701199999999999E-4</c:v>
                </c:pt>
                <c:pt idx="3091">
                  <c:v>7.7885900000000002E-4</c:v>
                </c:pt>
                <c:pt idx="3092">
                  <c:v>7.8483899999999996E-4</c:v>
                </c:pt>
                <c:pt idx="3093">
                  <c:v>7.8888299999999999E-4</c:v>
                </c:pt>
                <c:pt idx="3094">
                  <c:v>7.9091999999999997E-4</c:v>
                </c:pt>
                <c:pt idx="3095">
                  <c:v>7.9564000000000002E-4</c:v>
                </c:pt>
                <c:pt idx="3096">
                  <c:v>7.9854100000000005E-4</c:v>
                </c:pt>
                <c:pt idx="3097">
                  <c:v>8.0290600000000004E-4</c:v>
                </c:pt>
                <c:pt idx="3098">
                  <c:v>8.0924800000000004E-4</c:v>
                </c:pt>
                <c:pt idx="3099">
                  <c:v>8.1289700000000003E-4</c:v>
                </c:pt>
                <c:pt idx="3100">
                  <c:v>8.1628600000000005E-4</c:v>
                </c:pt>
                <c:pt idx="3101">
                  <c:v>8.2251500000000001E-4</c:v>
                </c:pt>
                <c:pt idx="3102">
                  <c:v>8.3058100000000005E-4</c:v>
                </c:pt>
                <c:pt idx="3103">
                  <c:v>8.3704099999999996E-4</c:v>
                </c:pt>
                <c:pt idx="3104">
                  <c:v>8.3853599999999997E-4</c:v>
                </c:pt>
                <c:pt idx="3105">
                  <c:v>8.4223499999999999E-4</c:v>
                </c:pt>
                <c:pt idx="3106">
                  <c:v>8.4950900000000003E-4</c:v>
                </c:pt>
                <c:pt idx="3107">
                  <c:v>8.4899400000000005E-4</c:v>
                </c:pt>
                <c:pt idx="3108">
                  <c:v>8.5576599999999999E-4</c:v>
                </c:pt>
                <c:pt idx="3109">
                  <c:v>8.5855199999999995E-4</c:v>
                </c:pt>
                <c:pt idx="3110">
                  <c:v>8.6401100000000003E-4</c:v>
                </c:pt>
                <c:pt idx="3111">
                  <c:v>8.70241E-4</c:v>
                </c:pt>
                <c:pt idx="3112">
                  <c:v>8.71604E-4</c:v>
                </c:pt>
                <c:pt idx="3113">
                  <c:v>8.7895300000000003E-4</c:v>
                </c:pt>
                <c:pt idx="3114">
                  <c:v>8.83152E-4</c:v>
                </c:pt>
                <c:pt idx="3115">
                  <c:v>8.8683800000000004E-4</c:v>
                </c:pt>
                <c:pt idx="3116">
                  <c:v>8.9232700000000005E-4</c:v>
                </c:pt>
                <c:pt idx="3117">
                  <c:v>8.9797300000000004E-4</c:v>
                </c:pt>
                <c:pt idx="3118">
                  <c:v>9.0056900000000004E-4</c:v>
                </c:pt>
                <c:pt idx="3119">
                  <c:v>9.0699499999999996E-4</c:v>
                </c:pt>
                <c:pt idx="3120">
                  <c:v>9.1208200000000004E-4</c:v>
                </c:pt>
                <c:pt idx="3121">
                  <c:v>9.1845200000000005E-4</c:v>
                </c:pt>
                <c:pt idx="3122">
                  <c:v>9.2254999999999995E-4</c:v>
                </c:pt>
                <c:pt idx="3123">
                  <c:v>9.2623E-4</c:v>
                </c:pt>
                <c:pt idx="3124">
                  <c:v>9.3284599999999998E-4</c:v>
                </c:pt>
                <c:pt idx="3125">
                  <c:v>9.3584199999999999E-4</c:v>
                </c:pt>
                <c:pt idx="3126">
                  <c:v>9.4086400000000002E-4</c:v>
                </c:pt>
                <c:pt idx="3127">
                  <c:v>9.3665100000000004E-4</c:v>
                </c:pt>
                <c:pt idx="3128">
                  <c:v>9.3049199999999999E-4</c:v>
                </c:pt>
                <c:pt idx="3129">
                  <c:v>9.3391199999999996E-4</c:v>
                </c:pt>
                <c:pt idx="3130">
                  <c:v>9.4144599999999997E-4</c:v>
                </c:pt>
                <c:pt idx="3131">
                  <c:v>9.4042300000000002E-4</c:v>
                </c:pt>
                <c:pt idx="3132">
                  <c:v>9.5298599999999996E-4</c:v>
                </c:pt>
                <c:pt idx="3133">
                  <c:v>9.5387599999999999E-4</c:v>
                </c:pt>
                <c:pt idx="3134">
                  <c:v>9.6051600000000002E-4</c:v>
                </c:pt>
                <c:pt idx="3135">
                  <c:v>9.7018699999999996E-4</c:v>
                </c:pt>
                <c:pt idx="3136">
                  <c:v>9.7070399999999997E-4</c:v>
                </c:pt>
                <c:pt idx="3137">
                  <c:v>9.7830599999999997E-4</c:v>
                </c:pt>
                <c:pt idx="3138">
                  <c:v>9.8221099999999998E-4</c:v>
                </c:pt>
                <c:pt idx="3139">
                  <c:v>9.86048E-4</c:v>
                </c:pt>
                <c:pt idx="3140">
                  <c:v>9.949519999999999E-4</c:v>
                </c:pt>
                <c:pt idx="3141">
                  <c:v>1.0021400000000001E-3</c:v>
                </c:pt>
                <c:pt idx="3142">
                  <c:v>1.00497E-3</c:v>
                </c:pt>
                <c:pt idx="3143">
                  <c:v>1.0153300000000001E-3</c:v>
                </c:pt>
                <c:pt idx="3144">
                  <c:v>1.0174400000000001E-3</c:v>
                </c:pt>
                <c:pt idx="3145">
                  <c:v>1.0285299999999999E-3</c:v>
                </c:pt>
                <c:pt idx="3146">
                  <c:v>1.04064E-3</c:v>
                </c:pt>
                <c:pt idx="3147">
                  <c:v>1.0560999999999999E-3</c:v>
                </c:pt>
                <c:pt idx="3148">
                  <c:v>1.0451499999999999E-3</c:v>
                </c:pt>
                <c:pt idx="3149">
                  <c:v>1.05204E-3</c:v>
                </c:pt>
                <c:pt idx="3150">
                  <c:v>1.05423E-3</c:v>
                </c:pt>
                <c:pt idx="3151">
                  <c:v>1.06478E-3</c:v>
                </c:pt>
                <c:pt idx="3152">
                  <c:v>1.0640599999999999E-3</c:v>
                </c:pt>
                <c:pt idx="3153">
                  <c:v>1.07284E-3</c:v>
                </c:pt>
                <c:pt idx="3154">
                  <c:v>1.07624E-3</c:v>
                </c:pt>
                <c:pt idx="3155">
                  <c:v>1.0807900000000001E-3</c:v>
                </c:pt>
                <c:pt idx="3156">
                  <c:v>1.08825E-3</c:v>
                </c:pt>
                <c:pt idx="3157">
                  <c:v>1.0937200000000001E-3</c:v>
                </c:pt>
                <c:pt idx="3158">
                  <c:v>1.09409E-3</c:v>
                </c:pt>
                <c:pt idx="3159">
                  <c:v>1.1072600000000001E-3</c:v>
                </c:pt>
                <c:pt idx="3160">
                  <c:v>1.1090099999999999E-3</c:v>
                </c:pt>
                <c:pt idx="3161">
                  <c:v>1.1157300000000001E-3</c:v>
                </c:pt>
                <c:pt idx="3162">
                  <c:v>1.12531E-3</c:v>
                </c:pt>
                <c:pt idx="3163">
                  <c:v>1.1301099999999999E-3</c:v>
                </c:pt>
                <c:pt idx="3164">
                  <c:v>1.13951E-3</c:v>
                </c:pt>
                <c:pt idx="3165">
                  <c:v>1.14372E-3</c:v>
                </c:pt>
                <c:pt idx="3166">
                  <c:v>1.1479999999999999E-3</c:v>
                </c:pt>
                <c:pt idx="3167">
                  <c:v>1.1548800000000001E-3</c:v>
                </c:pt>
                <c:pt idx="3168">
                  <c:v>1.1610500000000001E-3</c:v>
                </c:pt>
                <c:pt idx="3169">
                  <c:v>1.1666000000000001E-3</c:v>
                </c:pt>
                <c:pt idx="3170">
                  <c:v>1.1739599999999999E-3</c:v>
                </c:pt>
                <c:pt idx="3171">
                  <c:v>1.1778800000000001E-3</c:v>
                </c:pt>
                <c:pt idx="3172">
                  <c:v>1.1856799999999999E-3</c:v>
                </c:pt>
                <c:pt idx="3173">
                  <c:v>1.1908299999999999E-3</c:v>
                </c:pt>
                <c:pt idx="3174">
                  <c:v>1.1980700000000001E-3</c:v>
                </c:pt>
                <c:pt idx="3175">
                  <c:v>1.20667E-3</c:v>
                </c:pt>
                <c:pt idx="3176">
                  <c:v>1.2136600000000001E-3</c:v>
                </c:pt>
                <c:pt idx="3177">
                  <c:v>1.2192500000000001E-3</c:v>
                </c:pt>
                <c:pt idx="3178">
                  <c:v>1.23094E-3</c:v>
                </c:pt>
                <c:pt idx="3179">
                  <c:v>1.23331E-3</c:v>
                </c:pt>
                <c:pt idx="3180">
                  <c:v>1.2448100000000001E-3</c:v>
                </c:pt>
                <c:pt idx="3181">
                  <c:v>1.24723E-3</c:v>
                </c:pt>
                <c:pt idx="3182">
                  <c:v>1.2584300000000001E-3</c:v>
                </c:pt>
                <c:pt idx="3183">
                  <c:v>1.26537E-3</c:v>
                </c:pt>
                <c:pt idx="3184">
                  <c:v>1.2646599999999999E-3</c:v>
                </c:pt>
                <c:pt idx="3185">
                  <c:v>1.2800299999999999E-3</c:v>
                </c:pt>
                <c:pt idx="3186">
                  <c:v>1.28724E-3</c:v>
                </c:pt>
                <c:pt idx="3187">
                  <c:v>1.28992E-3</c:v>
                </c:pt>
                <c:pt idx="3188">
                  <c:v>1.30886E-3</c:v>
                </c:pt>
                <c:pt idx="3189">
                  <c:v>1.31493E-3</c:v>
                </c:pt>
                <c:pt idx="3190">
                  <c:v>1.3213400000000001E-3</c:v>
                </c:pt>
                <c:pt idx="3191">
                  <c:v>1.3280399999999999E-3</c:v>
                </c:pt>
                <c:pt idx="3192">
                  <c:v>1.33168E-3</c:v>
                </c:pt>
                <c:pt idx="3193">
                  <c:v>1.34603E-3</c:v>
                </c:pt>
                <c:pt idx="3194">
                  <c:v>1.35045E-3</c:v>
                </c:pt>
                <c:pt idx="3195">
                  <c:v>1.3565300000000001E-3</c:v>
                </c:pt>
                <c:pt idx="3196">
                  <c:v>1.3721300000000001E-3</c:v>
                </c:pt>
                <c:pt idx="3197">
                  <c:v>1.3803000000000001E-3</c:v>
                </c:pt>
                <c:pt idx="3198">
                  <c:v>1.38962E-3</c:v>
                </c:pt>
                <c:pt idx="3199">
                  <c:v>1.39547E-3</c:v>
                </c:pt>
                <c:pt idx="3200">
                  <c:v>1.4011799999999999E-3</c:v>
                </c:pt>
                <c:pt idx="3201">
                  <c:v>1.4097999999999999E-3</c:v>
                </c:pt>
                <c:pt idx="3202">
                  <c:v>1.4202399999999999E-3</c:v>
                </c:pt>
                <c:pt idx="3203">
                  <c:v>1.4276099999999999E-3</c:v>
                </c:pt>
                <c:pt idx="3204">
                  <c:v>1.44221E-3</c:v>
                </c:pt>
                <c:pt idx="3205">
                  <c:v>1.4484599999999999E-3</c:v>
                </c:pt>
                <c:pt idx="3206">
                  <c:v>1.45404E-3</c:v>
                </c:pt>
                <c:pt idx="3207">
                  <c:v>1.46802E-3</c:v>
                </c:pt>
                <c:pt idx="3208">
                  <c:v>1.4740599999999999E-3</c:v>
                </c:pt>
                <c:pt idx="3209">
                  <c:v>1.4844999999999999E-3</c:v>
                </c:pt>
                <c:pt idx="3210">
                  <c:v>1.4968399999999999E-3</c:v>
                </c:pt>
                <c:pt idx="3211">
                  <c:v>1.5009400000000001E-3</c:v>
                </c:pt>
                <c:pt idx="3212">
                  <c:v>1.51487E-3</c:v>
                </c:pt>
                <c:pt idx="3213">
                  <c:v>1.5218300000000001E-3</c:v>
                </c:pt>
                <c:pt idx="3214">
                  <c:v>1.53549E-3</c:v>
                </c:pt>
                <c:pt idx="3215">
                  <c:v>1.5505199999999999E-3</c:v>
                </c:pt>
                <c:pt idx="3216">
                  <c:v>1.5547600000000001E-3</c:v>
                </c:pt>
                <c:pt idx="3217">
                  <c:v>1.56733E-3</c:v>
                </c:pt>
                <c:pt idx="3218">
                  <c:v>1.57964E-3</c:v>
                </c:pt>
                <c:pt idx="3219">
                  <c:v>1.5850199999999999E-3</c:v>
                </c:pt>
                <c:pt idx="3220">
                  <c:v>1.6011899999999999E-3</c:v>
                </c:pt>
                <c:pt idx="3221">
                  <c:v>1.6067900000000001E-3</c:v>
                </c:pt>
                <c:pt idx="3222">
                  <c:v>1.6188699999999999E-3</c:v>
                </c:pt>
                <c:pt idx="3223">
                  <c:v>1.6326100000000001E-3</c:v>
                </c:pt>
                <c:pt idx="3224">
                  <c:v>1.6452999999999999E-3</c:v>
                </c:pt>
                <c:pt idx="3225">
                  <c:v>1.6501300000000001E-3</c:v>
                </c:pt>
                <c:pt idx="3226">
                  <c:v>1.66804E-3</c:v>
                </c:pt>
                <c:pt idx="3227">
                  <c:v>1.6756900000000001E-3</c:v>
                </c:pt>
                <c:pt idx="3228">
                  <c:v>1.68272E-3</c:v>
                </c:pt>
                <c:pt idx="3229">
                  <c:v>1.6991E-3</c:v>
                </c:pt>
                <c:pt idx="3230">
                  <c:v>1.70393E-3</c:v>
                </c:pt>
                <c:pt idx="3231">
                  <c:v>1.7216899999999999E-3</c:v>
                </c:pt>
                <c:pt idx="3232">
                  <c:v>1.73548E-3</c:v>
                </c:pt>
                <c:pt idx="3233">
                  <c:v>1.7445799999999999E-3</c:v>
                </c:pt>
                <c:pt idx="3234">
                  <c:v>1.7594399999999999E-3</c:v>
                </c:pt>
                <c:pt idx="3235">
                  <c:v>1.7738599999999999E-3</c:v>
                </c:pt>
                <c:pt idx="3236">
                  <c:v>1.78294E-3</c:v>
                </c:pt>
                <c:pt idx="3237">
                  <c:v>1.7998199999999999E-3</c:v>
                </c:pt>
                <c:pt idx="3238">
                  <c:v>1.8139899999999999E-3</c:v>
                </c:pt>
                <c:pt idx="3239">
                  <c:v>1.82114E-3</c:v>
                </c:pt>
                <c:pt idx="3240">
                  <c:v>1.83511E-3</c:v>
                </c:pt>
                <c:pt idx="3241">
                  <c:v>1.84691E-3</c:v>
                </c:pt>
                <c:pt idx="3242">
                  <c:v>1.8569299999999999E-3</c:v>
                </c:pt>
                <c:pt idx="3243">
                  <c:v>1.87739E-3</c:v>
                </c:pt>
                <c:pt idx="3244">
                  <c:v>1.8861399999999999E-3</c:v>
                </c:pt>
                <c:pt idx="3245">
                  <c:v>1.90401E-3</c:v>
                </c:pt>
                <c:pt idx="3246">
                  <c:v>1.9182299999999999E-3</c:v>
                </c:pt>
                <c:pt idx="3247">
                  <c:v>1.92604E-3</c:v>
                </c:pt>
                <c:pt idx="3248">
                  <c:v>1.9439500000000001E-3</c:v>
                </c:pt>
                <c:pt idx="3249">
                  <c:v>1.9628900000000001E-3</c:v>
                </c:pt>
                <c:pt idx="3250">
                  <c:v>1.9712100000000001E-3</c:v>
                </c:pt>
                <c:pt idx="3251">
                  <c:v>1.98862E-3</c:v>
                </c:pt>
                <c:pt idx="3252">
                  <c:v>2.00139E-3</c:v>
                </c:pt>
                <c:pt idx="3253">
                  <c:v>2.0208700000000001E-3</c:v>
                </c:pt>
                <c:pt idx="3254">
                  <c:v>2.0321699999999998E-3</c:v>
                </c:pt>
                <c:pt idx="3255">
                  <c:v>2.0426799999999998E-3</c:v>
                </c:pt>
                <c:pt idx="3256">
                  <c:v>2.0687100000000001E-3</c:v>
                </c:pt>
                <c:pt idx="3257">
                  <c:v>2.0804600000000001E-3</c:v>
                </c:pt>
                <c:pt idx="3258">
                  <c:v>2.0956199999999999E-3</c:v>
                </c:pt>
                <c:pt idx="3259">
                  <c:v>2.1170300000000002E-3</c:v>
                </c:pt>
                <c:pt idx="3260">
                  <c:v>2.1309200000000001E-3</c:v>
                </c:pt>
                <c:pt idx="3261">
                  <c:v>2.14431E-3</c:v>
                </c:pt>
                <c:pt idx="3262">
                  <c:v>2.1694399999999999E-3</c:v>
                </c:pt>
                <c:pt idx="3263">
                  <c:v>2.18286E-3</c:v>
                </c:pt>
                <c:pt idx="3264">
                  <c:v>2.2022700000000001E-3</c:v>
                </c:pt>
                <c:pt idx="3265">
                  <c:v>2.2211000000000002E-3</c:v>
                </c:pt>
                <c:pt idx="3266">
                  <c:v>2.2375899999999998E-3</c:v>
                </c:pt>
                <c:pt idx="3267">
                  <c:v>2.2555600000000002E-3</c:v>
                </c:pt>
                <c:pt idx="3268">
                  <c:v>2.2743500000000001E-3</c:v>
                </c:pt>
                <c:pt idx="3269">
                  <c:v>2.2922900000000002E-3</c:v>
                </c:pt>
                <c:pt idx="3270">
                  <c:v>2.3158100000000002E-3</c:v>
                </c:pt>
                <c:pt idx="3271">
                  <c:v>2.3318200000000001E-3</c:v>
                </c:pt>
                <c:pt idx="3272">
                  <c:v>2.34972E-3</c:v>
                </c:pt>
                <c:pt idx="3273">
                  <c:v>2.3712E-3</c:v>
                </c:pt>
                <c:pt idx="3274">
                  <c:v>2.3876100000000001E-3</c:v>
                </c:pt>
                <c:pt idx="3275">
                  <c:v>2.4119200000000001E-3</c:v>
                </c:pt>
                <c:pt idx="3276">
                  <c:v>2.4336700000000002E-3</c:v>
                </c:pt>
                <c:pt idx="3277">
                  <c:v>2.4520200000000001E-3</c:v>
                </c:pt>
                <c:pt idx="3278">
                  <c:v>2.4749300000000002E-3</c:v>
                </c:pt>
                <c:pt idx="3279">
                  <c:v>2.4936699999999999E-3</c:v>
                </c:pt>
                <c:pt idx="3280">
                  <c:v>2.5145800000000002E-3</c:v>
                </c:pt>
                <c:pt idx="3281">
                  <c:v>2.5406000000000001E-3</c:v>
                </c:pt>
                <c:pt idx="3282">
                  <c:v>2.55894E-3</c:v>
                </c:pt>
                <c:pt idx="3283">
                  <c:v>2.5802799999999999E-3</c:v>
                </c:pt>
                <c:pt idx="3284">
                  <c:v>2.6040600000000001E-3</c:v>
                </c:pt>
                <c:pt idx="3285">
                  <c:v>2.6306200000000002E-3</c:v>
                </c:pt>
                <c:pt idx="3286">
                  <c:v>2.6586600000000002E-3</c:v>
                </c:pt>
                <c:pt idx="3287">
                  <c:v>2.6812799999999999E-3</c:v>
                </c:pt>
                <c:pt idx="3288">
                  <c:v>2.7027800000000001E-3</c:v>
                </c:pt>
                <c:pt idx="3289">
                  <c:v>2.7345799999999999E-3</c:v>
                </c:pt>
                <c:pt idx="3290">
                  <c:v>2.7537E-3</c:v>
                </c:pt>
                <c:pt idx="3291">
                  <c:v>2.7763100000000001E-3</c:v>
                </c:pt>
                <c:pt idx="3292">
                  <c:v>2.80263E-3</c:v>
                </c:pt>
                <c:pt idx="3293">
                  <c:v>2.8219500000000002E-3</c:v>
                </c:pt>
                <c:pt idx="3294">
                  <c:v>2.8533600000000001E-3</c:v>
                </c:pt>
                <c:pt idx="3295">
                  <c:v>2.8885999999999998E-3</c:v>
                </c:pt>
                <c:pt idx="3296">
                  <c:v>2.9048799999999999E-3</c:v>
                </c:pt>
                <c:pt idx="3297">
                  <c:v>2.9336499999999999E-3</c:v>
                </c:pt>
                <c:pt idx="3298">
                  <c:v>2.9590200000000001E-3</c:v>
                </c:pt>
                <c:pt idx="3299">
                  <c:v>2.9846E-3</c:v>
                </c:pt>
                <c:pt idx="3300">
                  <c:v>3.0095E-3</c:v>
                </c:pt>
                <c:pt idx="3301">
                  <c:v>3.0319600000000002E-3</c:v>
                </c:pt>
                <c:pt idx="3302">
                  <c:v>3.0586200000000002E-3</c:v>
                </c:pt>
                <c:pt idx="3303">
                  <c:v>3.0699099999999999E-3</c:v>
                </c:pt>
                <c:pt idx="3304">
                  <c:v>2.9338300000000001E-3</c:v>
                </c:pt>
                <c:pt idx="3305">
                  <c:v>2.8126599999999998E-3</c:v>
                </c:pt>
                <c:pt idx="3306">
                  <c:v>2.7144199999999999E-3</c:v>
                </c:pt>
                <c:pt idx="3307">
                  <c:v>2.6336200000000001E-3</c:v>
                </c:pt>
                <c:pt idx="3308">
                  <c:v>2.5503499999999998E-3</c:v>
                </c:pt>
                <c:pt idx="3309">
                  <c:v>2.4772499999999999E-3</c:v>
                </c:pt>
                <c:pt idx="3310">
                  <c:v>2.4147399999999999E-3</c:v>
                </c:pt>
                <c:pt idx="3311">
                  <c:v>2.3495899999999999E-3</c:v>
                </c:pt>
                <c:pt idx="3312">
                  <c:v>2.28809E-3</c:v>
                </c:pt>
                <c:pt idx="3313">
                  <c:v>2.2347299999999999E-3</c:v>
                </c:pt>
                <c:pt idx="3314">
                  <c:v>2.17257E-3</c:v>
                </c:pt>
                <c:pt idx="3315">
                  <c:v>2.1281899999999999E-3</c:v>
                </c:pt>
                <c:pt idx="3316">
                  <c:v>2.0781799999999998E-3</c:v>
                </c:pt>
                <c:pt idx="3317">
                  <c:v>2.0267699999999998E-3</c:v>
                </c:pt>
                <c:pt idx="3318">
                  <c:v>1.9838099999999999E-3</c:v>
                </c:pt>
                <c:pt idx="3319">
                  <c:v>1.9371600000000001E-3</c:v>
                </c:pt>
                <c:pt idx="3320">
                  <c:v>1.8931600000000001E-3</c:v>
                </c:pt>
                <c:pt idx="3321">
                  <c:v>1.86371E-3</c:v>
                </c:pt>
                <c:pt idx="3322">
                  <c:v>1.81555E-3</c:v>
                </c:pt>
                <c:pt idx="3323">
                  <c:v>1.7885799999999999E-3</c:v>
                </c:pt>
                <c:pt idx="3324">
                  <c:v>1.7406500000000001E-3</c:v>
                </c:pt>
                <c:pt idx="3325">
                  <c:v>1.7033300000000001E-3</c:v>
                </c:pt>
                <c:pt idx="3326">
                  <c:v>1.66548E-3</c:v>
                </c:pt>
                <c:pt idx="3327">
                  <c:v>1.63294E-3</c:v>
                </c:pt>
                <c:pt idx="3328">
                  <c:v>1.5958999999999999E-3</c:v>
                </c:pt>
                <c:pt idx="3329">
                  <c:v>1.56394E-3</c:v>
                </c:pt>
                <c:pt idx="3330">
                  <c:v>1.5314300000000001E-3</c:v>
                </c:pt>
                <c:pt idx="3331">
                  <c:v>1.50169E-3</c:v>
                </c:pt>
                <c:pt idx="3332">
                  <c:v>1.47865E-3</c:v>
                </c:pt>
                <c:pt idx="3333">
                  <c:v>1.44165E-3</c:v>
                </c:pt>
                <c:pt idx="3334">
                  <c:v>1.4185000000000001E-3</c:v>
                </c:pt>
                <c:pt idx="3335">
                  <c:v>1.3925299999999999E-3</c:v>
                </c:pt>
                <c:pt idx="3336">
                  <c:v>1.3583600000000001E-3</c:v>
                </c:pt>
                <c:pt idx="3337">
                  <c:v>1.3359800000000001E-3</c:v>
                </c:pt>
                <c:pt idx="3338">
                  <c:v>1.31303E-3</c:v>
                </c:pt>
                <c:pt idx="3339">
                  <c:v>1.2850100000000001E-3</c:v>
                </c:pt>
                <c:pt idx="3340">
                  <c:v>1.2621900000000001E-3</c:v>
                </c:pt>
                <c:pt idx="3341">
                  <c:v>1.2404200000000001E-3</c:v>
                </c:pt>
                <c:pt idx="3342">
                  <c:v>1.2154500000000001E-3</c:v>
                </c:pt>
                <c:pt idx="3343">
                  <c:v>1.1952E-3</c:v>
                </c:pt>
                <c:pt idx="3344">
                  <c:v>1.1693599999999999E-3</c:v>
                </c:pt>
                <c:pt idx="3345">
                  <c:v>1.1454799999999999E-3</c:v>
                </c:pt>
                <c:pt idx="3346">
                  <c:v>1.1278200000000001E-3</c:v>
                </c:pt>
                <c:pt idx="3347">
                  <c:v>1.1070100000000001E-3</c:v>
                </c:pt>
                <c:pt idx="3348">
                  <c:v>1.0919599999999999E-3</c:v>
                </c:pt>
                <c:pt idx="3349">
                  <c:v>1.07318E-3</c:v>
                </c:pt>
                <c:pt idx="3350">
                  <c:v>1.0490499999999999E-3</c:v>
                </c:pt>
                <c:pt idx="3351">
                  <c:v>1.0356600000000001E-3</c:v>
                </c:pt>
                <c:pt idx="3352">
                  <c:v>1.0179500000000001E-3</c:v>
                </c:pt>
                <c:pt idx="3353">
                  <c:v>9.9974700000000005E-4</c:v>
                </c:pt>
                <c:pt idx="3354">
                  <c:v>9.8248400000000005E-4</c:v>
                </c:pt>
                <c:pt idx="3355">
                  <c:v>9.7014699999999998E-4</c:v>
                </c:pt>
                <c:pt idx="3356">
                  <c:v>9.49029E-4</c:v>
                </c:pt>
                <c:pt idx="3357">
                  <c:v>9.3702900000000003E-4</c:v>
                </c:pt>
                <c:pt idx="3358">
                  <c:v>9.1512099999999997E-4</c:v>
                </c:pt>
                <c:pt idx="3359">
                  <c:v>9.0561999999999999E-4</c:v>
                </c:pt>
                <c:pt idx="3360">
                  <c:v>8.8737600000000005E-4</c:v>
                </c:pt>
                <c:pt idx="3361">
                  <c:v>8.6805599999999997E-4</c:v>
                </c:pt>
                <c:pt idx="3362">
                  <c:v>8.6142200000000003E-4</c:v>
                </c:pt>
                <c:pt idx="3363">
                  <c:v>8.4060799999999996E-4</c:v>
                </c:pt>
                <c:pt idx="3364">
                  <c:v>8.2351699999999996E-4</c:v>
                </c:pt>
                <c:pt idx="3365">
                  <c:v>8.1337200000000003E-4</c:v>
                </c:pt>
                <c:pt idx="3366">
                  <c:v>8.0023699999999998E-4</c:v>
                </c:pt>
                <c:pt idx="3367">
                  <c:v>7.8625799999999997E-4</c:v>
                </c:pt>
                <c:pt idx="3368">
                  <c:v>7.7664300000000004E-4</c:v>
                </c:pt>
                <c:pt idx="3369">
                  <c:v>7.5570900000000002E-4</c:v>
                </c:pt>
                <c:pt idx="3370">
                  <c:v>7.4813799999999997E-4</c:v>
                </c:pt>
                <c:pt idx="3371">
                  <c:v>7.3167800000000004E-4</c:v>
                </c:pt>
                <c:pt idx="3372">
                  <c:v>7.2135600000000004E-4</c:v>
                </c:pt>
                <c:pt idx="3373">
                  <c:v>7.10095E-4</c:v>
                </c:pt>
                <c:pt idx="3374">
                  <c:v>6.98802E-4</c:v>
                </c:pt>
                <c:pt idx="3375">
                  <c:v>6.8718200000000005E-4</c:v>
                </c:pt>
                <c:pt idx="3376">
                  <c:v>6.7392500000000002E-4</c:v>
                </c:pt>
                <c:pt idx="3377">
                  <c:v>6.6321800000000003E-4</c:v>
                </c:pt>
                <c:pt idx="3378">
                  <c:v>6.5353899999999996E-4</c:v>
                </c:pt>
                <c:pt idx="3379">
                  <c:v>6.44087E-4</c:v>
                </c:pt>
                <c:pt idx="3380">
                  <c:v>6.3075000000000002E-4</c:v>
                </c:pt>
                <c:pt idx="3381">
                  <c:v>6.2472099999999996E-4</c:v>
                </c:pt>
                <c:pt idx="3382">
                  <c:v>6.1676299999999999E-4</c:v>
                </c:pt>
                <c:pt idx="3383">
                  <c:v>6.0481100000000002E-4</c:v>
                </c:pt>
                <c:pt idx="3384">
                  <c:v>6.0169900000000003E-4</c:v>
                </c:pt>
                <c:pt idx="3385">
                  <c:v>5.9124799999999995E-4</c:v>
                </c:pt>
                <c:pt idx="3386">
                  <c:v>5.7748200000000004E-4</c:v>
                </c:pt>
                <c:pt idx="3387">
                  <c:v>5.7513099999999999E-4</c:v>
                </c:pt>
                <c:pt idx="3388">
                  <c:v>5.6566400000000001E-4</c:v>
                </c:pt>
                <c:pt idx="3389">
                  <c:v>5.5080999999999999E-4</c:v>
                </c:pt>
                <c:pt idx="3390">
                  <c:v>5.4757000000000004E-4</c:v>
                </c:pt>
                <c:pt idx="3391">
                  <c:v>5.3261400000000005E-4</c:v>
                </c:pt>
                <c:pt idx="3392">
                  <c:v>5.2654799999999995E-4</c:v>
                </c:pt>
                <c:pt idx="3393">
                  <c:v>5.1833700000000001E-4</c:v>
                </c:pt>
                <c:pt idx="3394">
                  <c:v>5.07498E-4</c:v>
                </c:pt>
                <c:pt idx="3395">
                  <c:v>5.0141900000000002E-4</c:v>
                </c:pt>
                <c:pt idx="3396">
                  <c:v>4.9674699999999997E-4</c:v>
                </c:pt>
                <c:pt idx="3397">
                  <c:v>4.8654999999999998E-4</c:v>
                </c:pt>
                <c:pt idx="3398">
                  <c:v>4.8611699999999999E-4</c:v>
                </c:pt>
                <c:pt idx="3399">
                  <c:v>4.7613100000000003E-4</c:v>
                </c:pt>
                <c:pt idx="3400">
                  <c:v>4.67446E-4</c:v>
                </c:pt>
                <c:pt idx="3401">
                  <c:v>4.6242700000000001E-4</c:v>
                </c:pt>
                <c:pt idx="3402">
                  <c:v>4.5029899999999998E-4</c:v>
                </c:pt>
                <c:pt idx="3403">
                  <c:v>4.4141200000000002E-4</c:v>
                </c:pt>
                <c:pt idx="3404">
                  <c:v>4.3729400000000002E-4</c:v>
                </c:pt>
                <c:pt idx="3405">
                  <c:v>4.2867600000000001E-4</c:v>
                </c:pt>
                <c:pt idx="3406">
                  <c:v>4.2177799999999999E-4</c:v>
                </c:pt>
                <c:pt idx="3407">
                  <c:v>4.1857999999999999E-4</c:v>
                </c:pt>
                <c:pt idx="3408">
                  <c:v>4.1217700000000001E-4</c:v>
                </c:pt>
                <c:pt idx="3409">
                  <c:v>4.0859799999999998E-4</c:v>
                </c:pt>
                <c:pt idx="3410">
                  <c:v>3.9900800000000001E-4</c:v>
                </c:pt>
                <c:pt idx="3411">
                  <c:v>3.94008E-4</c:v>
                </c:pt>
                <c:pt idx="3412">
                  <c:v>3.8926800000000001E-4</c:v>
                </c:pt>
                <c:pt idx="3413">
                  <c:v>3.8199099999999998E-4</c:v>
                </c:pt>
                <c:pt idx="3414">
                  <c:v>3.7995299999999999E-4</c:v>
                </c:pt>
                <c:pt idx="3415">
                  <c:v>3.6727500000000002E-4</c:v>
                </c:pt>
                <c:pt idx="3416">
                  <c:v>3.62884E-4</c:v>
                </c:pt>
                <c:pt idx="3417">
                  <c:v>3.6047999999999999E-4</c:v>
                </c:pt>
                <c:pt idx="3418">
                  <c:v>3.5751700000000001E-4</c:v>
                </c:pt>
                <c:pt idx="3419">
                  <c:v>3.5036699999999997E-4</c:v>
                </c:pt>
                <c:pt idx="3420">
                  <c:v>3.4618499999999999E-4</c:v>
                </c:pt>
                <c:pt idx="3421">
                  <c:v>3.3957600000000002E-4</c:v>
                </c:pt>
                <c:pt idx="3422">
                  <c:v>3.34221E-4</c:v>
                </c:pt>
                <c:pt idx="3423">
                  <c:v>3.2812599999999998E-4</c:v>
                </c:pt>
                <c:pt idx="3424">
                  <c:v>3.2015899999999998E-4</c:v>
                </c:pt>
                <c:pt idx="3425">
                  <c:v>3.21331E-4</c:v>
                </c:pt>
                <c:pt idx="3426">
                  <c:v>3.1032599999999998E-4</c:v>
                </c:pt>
                <c:pt idx="3427">
                  <c:v>3.0495099999999997E-4</c:v>
                </c:pt>
                <c:pt idx="3428">
                  <c:v>3.0379400000000003E-4</c:v>
                </c:pt>
                <c:pt idx="3429">
                  <c:v>2.9283999999999999E-4</c:v>
                </c:pt>
                <c:pt idx="3430">
                  <c:v>2.9590200000000001E-4</c:v>
                </c:pt>
                <c:pt idx="3431">
                  <c:v>2.8569700000000001E-4</c:v>
                </c:pt>
                <c:pt idx="3432">
                  <c:v>2.8039999999999999E-4</c:v>
                </c:pt>
                <c:pt idx="3433">
                  <c:v>2.7948200000000001E-4</c:v>
                </c:pt>
                <c:pt idx="3434">
                  <c:v>2.7330600000000002E-4</c:v>
                </c:pt>
                <c:pt idx="3435">
                  <c:v>2.6834299999999999E-4</c:v>
                </c:pt>
                <c:pt idx="3436">
                  <c:v>2.6660600000000002E-4</c:v>
                </c:pt>
                <c:pt idx="3437">
                  <c:v>2.6215500000000003E-4</c:v>
                </c:pt>
                <c:pt idx="3438">
                  <c:v>2.5714100000000001E-4</c:v>
                </c:pt>
                <c:pt idx="3439">
                  <c:v>2.5827400000000001E-4</c:v>
                </c:pt>
                <c:pt idx="3440">
                  <c:v>2.4737400000000002E-4</c:v>
                </c:pt>
                <c:pt idx="3441">
                  <c:v>2.4585999999999998E-4</c:v>
                </c:pt>
                <c:pt idx="3442">
                  <c:v>2.4636100000000001E-4</c:v>
                </c:pt>
                <c:pt idx="3443">
                  <c:v>2.3610800000000001E-4</c:v>
                </c:pt>
                <c:pt idx="3444">
                  <c:v>2.3590500000000001E-4</c:v>
                </c:pt>
                <c:pt idx="3445">
                  <c:v>2.3624599999999999E-4</c:v>
                </c:pt>
                <c:pt idx="3446">
                  <c:v>2.3160699999999999E-4</c:v>
                </c:pt>
                <c:pt idx="3447">
                  <c:v>2.24704E-4</c:v>
                </c:pt>
                <c:pt idx="3448">
                  <c:v>2.1933599999999999E-4</c:v>
                </c:pt>
                <c:pt idx="3449">
                  <c:v>2.1586700000000001E-4</c:v>
                </c:pt>
                <c:pt idx="3450">
                  <c:v>2.1428699999999999E-4</c:v>
                </c:pt>
                <c:pt idx="3451">
                  <c:v>2.0822500000000001E-4</c:v>
                </c:pt>
                <c:pt idx="3452">
                  <c:v>2.1063899999999999E-4</c:v>
                </c:pt>
                <c:pt idx="3453">
                  <c:v>2.0610499999999999E-4</c:v>
                </c:pt>
                <c:pt idx="3454">
                  <c:v>1.9862499999999999E-4</c:v>
                </c:pt>
                <c:pt idx="3455">
                  <c:v>1.9783999999999999E-4</c:v>
                </c:pt>
                <c:pt idx="3456">
                  <c:v>1.8741999999999999E-4</c:v>
                </c:pt>
                <c:pt idx="3457">
                  <c:v>1.9099500000000001E-4</c:v>
                </c:pt>
                <c:pt idx="3458">
                  <c:v>1.89087E-4</c:v>
                </c:pt>
                <c:pt idx="3459">
                  <c:v>1.8605800000000001E-4</c:v>
                </c:pt>
                <c:pt idx="3460">
                  <c:v>1.82289E-4</c:v>
                </c:pt>
                <c:pt idx="3461">
                  <c:v>1.7714200000000001E-4</c:v>
                </c:pt>
                <c:pt idx="3462">
                  <c:v>1.74957E-4</c:v>
                </c:pt>
                <c:pt idx="3463">
                  <c:v>1.7338400000000001E-4</c:v>
                </c:pt>
                <c:pt idx="3464">
                  <c:v>1.68534E-4</c:v>
                </c:pt>
                <c:pt idx="3465">
                  <c:v>1.6353E-4</c:v>
                </c:pt>
                <c:pt idx="3466">
                  <c:v>1.6288699999999999E-4</c:v>
                </c:pt>
                <c:pt idx="3467">
                  <c:v>1.6231399999999999E-4</c:v>
                </c:pt>
                <c:pt idx="3468">
                  <c:v>1.5620599999999999E-4</c:v>
                </c:pt>
                <c:pt idx="3469">
                  <c:v>1.5674600000000001E-4</c:v>
                </c:pt>
                <c:pt idx="3470">
                  <c:v>1.52566E-4</c:v>
                </c:pt>
                <c:pt idx="3471">
                  <c:v>1.50245E-4</c:v>
                </c:pt>
                <c:pt idx="3472">
                  <c:v>1.4920600000000001E-4</c:v>
                </c:pt>
                <c:pt idx="3473">
                  <c:v>1.4428999999999999E-4</c:v>
                </c:pt>
                <c:pt idx="3474">
                  <c:v>1.4267500000000001E-4</c:v>
                </c:pt>
                <c:pt idx="3475">
                  <c:v>1.42223E-4</c:v>
                </c:pt>
                <c:pt idx="3476">
                  <c:v>1.34439E-4</c:v>
                </c:pt>
                <c:pt idx="3477">
                  <c:v>1.35699E-4</c:v>
                </c:pt>
                <c:pt idx="3478">
                  <c:v>1.3362700000000001E-4</c:v>
                </c:pt>
                <c:pt idx="3479">
                  <c:v>1.29104E-4</c:v>
                </c:pt>
                <c:pt idx="3480">
                  <c:v>1.28038E-4</c:v>
                </c:pt>
                <c:pt idx="3481">
                  <c:v>1.2724000000000001E-4</c:v>
                </c:pt>
                <c:pt idx="3482">
                  <c:v>1.23206E-4</c:v>
                </c:pt>
                <c:pt idx="3483">
                  <c:v>1.20831E-4</c:v>
                </c:pt>
                <c:pt idx="3484">
                  <c:v>1.20012E-4</c:v>
                </c:pt>
                <c:pt idx="3485">
                  <c:v>1.1676E-4</c:v>
                </c:pt>
                <c:pt idx="3486">
                  <c:v>1.17291E-4</c:v>
                </c:pt>
                <c:pt idx="3487">
                  <c:v>1.0863599999999999E-4</c:v>
                </c:pt>
                <c:pt idx="3488">
                  <c:v>1.09197E-4</c:v>
                </c:pt>
                <c:pt idx="3489">
                  <c:v>1.0754700000000001E-4</c:v>
                </c:pt>
                <c:pt idx="3490">
                  <c:v>1.04533E-4</c:v>
                </c:pt>
                <c:pt idx="3491">
                  <c:v>1.02314E-4</c:v>
                </c:pt>
                <c:pt idx="3492">
                  <c:v>1.02767E-4</c:v>
                </c:pt>
                <c:pt idx="3493">
                  <c:v>9.8787200000000002E-5</c:v>
                </c:pt>
                <c:pt idx="3494">
                  <c:v>9.8614099999999995E-5</c:v>
                </c:pt>
                <c:pt idx="3495">
                  <c:v>9.4365100000000002E-5</c:v>
                </c:pt>
                <c:pt idx="3496">
                  <c:v>9.1254200000000005E-5</c:v>
                </c:pt>
                <c:pt idx="3497">
                  <c:v>9.3379000000000002E-5</c:v>
                </c:pt>
                <c:pt idx="3498">
                  <c:v>8.5788100000000006E-5</c:v>
                </c:pt>
                <c:pt idx="3499">
                  <c:v>8.8259900000000005E-5</c:v>
                </c:pt>
                <c:pt idx="3500">
                  <c:v>8.7631200000000002E-5</c:v>
                </c:pt>
                <c:pt idx="3501">
                  <c:v>7.9241700000000004E-5</c:v>
                </c:pt>
                <c:pt idx="3502">
                  <c:v>8.0659000000000001E-5</c:v>
                </c:pt>
                <c:pt idx="3503">
                  <c:v>8.2753500000000007E-5</c:v>
                </c:pt>
                <c:pt idx="3504">
                  <c:v>7.5318899999999995E-5</c:v>
                </c:pt>
                <c:pt idx="3505">
                  <c:v>7.9830600000000001E-5</c:v>
                </c:pt>
                <c:pt idx="3506">
                  <c:v>7.6565999999999998E-5</c:v>
                </c:pt>
                <c:pt idx="3507">
                  <c:v>7.1502100000000001E-5</c:v>
                </c:pt>
                <c:pt idx="3508">
                  <c:v>7.1644599999999995E-5</c:v>
                </c:pt>
                <c:pt idx="3509">
                  <c:v>6.7746300000000006E-5</c:v>
                </c:pt>
                <c:pt idx="3510">
                  <c:v>6.6733100000000007E-5</c:v>
                </c:pt>
                <c:pt idx="3511">
                  <c:v>7.1495999999999994E-5</c:v>
                </c:pt>
                <c:pt idx="3512">
                  <c:v>6.3237400000000005E-5</c:v>
                </c:pt>
                <c:pt idx="3513">
                  <c:v>6.4281000000000003E-5</c:v>
                </c:pt>
                <c:pt idx="3514">
                  <c:v>5.8503099999999999E-5</c:v>
                </c:pt>
                <c:pt idx="3515">
                  <c:v>6.1422199999999996E-5</c:v>
                </c:pt>
                <c:pt idx="3516">
                  <c:v>5.9368599999999999E-5</c:v>
                </c:pt>
                <c:pt idx="3517">
                  <c:v>5.6678200000000002E-5</c:v>
                </c:pt>
                <c:pt idx="3518">
                  <c:v>5.4307100000000001E-5</c:v>
                </c:pt>
                <c:pt idx="3519">
                  <c:v>5.5537900000000002E-5</c:v>
                </c:pt>
                <c:pt idx="3520">
                  <c:v>4.9377199999999999E-5</c:v>
                </c:pt>
                <c:pt idx="3521">
                  <c:v>5.0340999999999998E-5</c:v>
                </c:pt>
                <c:pt idx="3522">
                  <c:v>4.9992199999999999E-5</c:v>
                </c:pt>
                <c:pt idx="3523">
                  <c:v>4.3331200000000003E-5</c:v>
                </c:pt>
                <c:pt idx="3524">
                  <c:v>4.7330999999999998E-5</c:v>
                </c:pt>
                <c:pt idx="3525">
                  <c:v>3.2296199999999998E-5</c:v>
                </c:pt>
                <c:pt idx="3526">
                  <c:v>1.87599E-5</c:v>
                </c:pt>
                <c:pt idx="3527">
                  <c:v>1.5769200000000001E-5</c:v>
                </c:pt>
                <c:pt idx="3528">
                  <c:v>1.6143499999999999E-5</c:v>
                </c:pt>
                <c:pt idx="3529">
                  <c:v>1.45477E-5</c:v>
                </c:pt>
                <c:pt idx="3530">
                  <c:v>9.4005999999999994E-6</c:v>
                </c:pt>
                <c:pt idx="3531">
                  <c:v>1.34344E-5</c:v>
                </c:pt>
                <c:pt idx="3532">
                  <c:v>8.5396399999999998E-6</c:v>
                </c:pt>
                <c:pt idx="3533">
                  <c:v>7.5906599999999998E-6</c:v>
                </c:pt>
                <c:pt idx="3534">
                  <c:v>7.0605200000000001E-6</c:v>
                </c:pt>
                <c:pt idx="3535">
                  <c:v>3.4904099999999999E-6</c:v>
                </c:pt>
                <c:pt idx="3536">
                  <c:v>2.0271800000000001E-6</c:v>
                </c:pt>
                <c:pt idx="3537">
                  <c:v>3.1110400000000002E-6</c:v>
                </c:pt>
                <c:pt idx="3538">
                  <c:v>-2.49786E-8</c:v>
                </c:pt>
                <c:pt idx="3539">
                  <c:v>1.4517800000000001E-6</c:v>
                </c:pt>
                <c:pt idx="3540">
                  <c:v>-9.802059999999999E-7</c:v>
                </c:pt>
                <c:pt idx="3541">
                  <c:v>-2.43741E-6</c:v>
                </c:pt>
                <c:pt idx="3542">
                  <c:v>-3.96294E-6</c:v>
                </c:pt>
                <c:pt idx="3543">
                  <c:v>-6.0760400000000002E-6</c:v>
                </c:pt>
                <c:pt idx="3544">
                  <c:v>-7.0858799999999997E-6</c:v>
                </c:pt>
                <c:pt idx="3545">
                  <c:v>-9.2641500000000001E-6</c:v>
                </c:pt>
                <c:pt idx="3546">
                  <c:v>-8.89531E-6</c:v>
                </c:pt>
                <c:pt idx="3547">
                  <c:v>-1.0107E-5</c:v>
                </c:pt>
                <c:pt idx="3548">
                  <c:v>-1.13023E-5</c:v>
                </c:pt>
                <c:pt idx="3549">
                  <c:v>-1.3139899999999999E-5</c:v>
                </c:pt>
                <c:pt idx="3550">
                  <c:v>-1.0585500000000001E-5</c:v>
                </c:pt>
                <c:pt idx="3551">
                  <c:v>-1.3160799999999999E-5</c:v>
                </c:pt>
                <c:pt idx="3552">
                  <c:v>-1.69599E-5</c:v>
                </c:pt>
                <c:pt idx="3553">
                  <c:v>-1.4963199999999999E-5</c:v>
                </c:pt>
                <c:pt idx="3554">
                  <c:v>-1.6696100000000001E-5</c:v>
                </c:pt>
                <c:pt idx="3555">
                  <c:v>-2.0672599999999999E-5</c:v>
                </c:pt>
                <c:pt idx="3556">
                  <c:v>-1.96022E-5</c:v>
                </c:pt>
                <c:pt idx="3557">
                  <c:v>-2.2677400000000001E-5</c:v>
                </c:pt>
                <c:pt idx="3558">
                  <c:v>-2.0395E-5</c:v>
                </c:pt>
                <c:pt idx="3559">
                  <c:v>-2.2452000000000001E-5</c:v>
                </c:pt>
                <c:pt idx="3560">
                  <c:v>-2.5451899999999999E-5</c:v>
                </c:pt>
                <c:pt idx="3561">
                  <c:v>-2.3495000000000001E-5</c:v>
                </c:pt>
                <c:pt idx="3562">
                  <c:v>-2.5779299999999999E-5</c:v>
                </c:pt>
                <c:pt idx="3563">
                  <c:v>-2.7177399999999998E-5</c:v>
                </c:pt>
                <c:pt idx="3564">
                  <c:v>-2.7095000000000001E-5</c:v>
                </c:pt>
                <c:pt idx="3565">
                  <c:v>-3.0868899999999998E-5</c:v>
                </c:pt>
                <c:pt idx="3566">
                  <c:v>-3.0976499999999997E-5</c:v>
                </c:pt>
                <c:pt idx="3567">
                  <c:v>-3.1842399999999999E-5</c:v>
                </c:pt>
                <c:pt idx="3568">
                  <c:v>-3.3517699999999999E-5</c:v>
                </c:pt>
                <c:pt idx="3569">
                  <c:v>-3.2814200000000002E-5</c:v>
                </c:pt>
                <c:pt idx="3570">
                  <c:v>-3.2446100000000001E-5</c:v>
                </c:pt>
                <c:pt idx="3571">
                  <c:v>-3.6341000000000003E-5</c:v>
                </c:pt>
                <c:pt idx="3572">
                  <c:v>-3.5784200000000002E-5</c:v>
                </c:pt>
                <c:pt idx="3573">
                  <c:v>-3.6397199999999998E-5</c:v>
                </c:pt>
                <c:pt idx="3574">
                  <c:v>-4.0410500000000002E-5</c:v>
                </c:pt>
                <c:pt idx="3575">
                  <c:v>-3.8495399999999997E-5</c:v>
                </c:pt>
                <c:pt idx="3576">
                  <c:v>-3.99492E-5</c:v>
                </c:pt>
                <c:pt idx="3577">
                  <c:v>-4.1199499999999997E-5</c:v>
                </c:pt>
                <c:pt idx="3578">
                  <c:v>-4.0609899999999999E-5</c:v>
                </c:pt>
                <c:pt idx="3579">
                  <c:v>-4.23318E-5</c:v>
                </c:pt>
                <c:pt idx="3580">
                  <c:v>-4.39295E-5</c:v>
                </c:pt>
                <c:pt idx="3581">
                  <c:v>-4.3810699999999997E-5</c:v>
                </c:pt>
                <c:pt idx="3582">
                  <c:v>-4.4348799999999998E-5</c:v>
                </c:pt>
                <c:pt idx="3583">
                  <c:v>-4.57774E-5</c:v>
                </c:pt>
                <c:pt idx="3584">
                  <c:v>-4.3982300000000001E-5</c:v>
                </c:pt>
                <c:pt idx="3585">
                  <c:v>-4.7615499999999998E-5</c:v>
                </c:pt>
                <c:pt idx="3586">
                  <c:v>-4.8085599999999999E-5</c:v>
                </c:pt>
                <c:pt idx="3587">
                  <c:v>-4.8767799999999997E-5</c:v>
                </c:pt>
                <c:pt idx="3588">
                  <c:v>-4.9570899999999997E-5</c:v>
                </c:pt>
                <c:pt idx="3589">
                  <c:v>-4.8715899999999999E-5</c:v>
                </c:pt>
                <c:pt idx="3590">
                  <c:v>-5.1400599999999997E-5</c:v>
                </c:pt>
                <c:pt idx="3591">
                  <c:v>-5.1823100000000002E-5</c:v>
                </c:pt>
                <c:pt idx="3592">
                  <c:v>-5.2555400000000002E-5</c:v>
                </c:pt>
                <c:pt idx="3593">
                  <c:v>-5.4035800000000002E-5</c:v>
                </c:pt>
                <c:pt idx="3594">
                  <c:v>-5.3782500000000002E-5</c:v>
                </c:pt>
                <c:pt idx="3595">
                  <c:v>-5.5764999999999999E-5</c:v>
                </c:pt>
                <c:pt idx="3596">
                  <c:v>-5.69829E-5</c:v>
                </c:pt>
                <c:pt idx="3597">
                  <c:v>-5.4445599999999999E-5</c:v>
                </c:pt>
                <c:pt idx="3598">
                  <c:v>-6.0269000000000002E-5</c:v>
                </c:pt>
                <c:pt idx="3599">
                  <c:v>-5.7352899999999998E-5</c:v>
                </c:pt>
                <c:pt idx="3600">
                  <c:v>-5.6573799999999997E-5</c:v>
                </c:pt>
                <c:pt idx="3601">
                  <c:v>-5.9730900000000001E-5</c:v>
                </c:pt>
                <c:pt idx="3602">
                  <c:v>-6.01227E-5</c:v>
                </c:pt>
                <c:pt idx="3603">
                  <c:v>-6.0328100000000003E-5</c:v>
                </c:pt>
                <c:pt idx="3604">
                  <c:v>-6.3496499999999998E-5</c:v>
                </c:pt>
                <c:pt idx="3605">
                  <c:v>-6.0742000000000002E-5</c:v>
                </c:pt>
                <c:pt idx="3606">
                  <c:v>-6.3978899999999998E-5</c:v>
                </c:pt>
                <c:pt idx="3607">
                  <c:v>-6.07906E-5</c:v>
                </c:pt>
                <c:pt idx="3608">
                  <c:v>-6.0819999999999997E-5</c:v>
                </c:pt>
                <c:pt idx="3609">
                  <c:v>-6.3243800000000006E-5</c:v>
                </c:pt>
                <c:pt idx="3610">
                  <c:v>-6.1890900000000001E-5</c:v>
                </c:pt>
                <c:pt idx="3611">
                  <c:v>-6.5312699999999996E-5</c:v>
                </c:pt>
                <c:pt idx="3612">
                  <c:v>-6.8841499999999995E-5</c:v>
                </c:pt>
                <c:pt idx="3613">
                  <c:v>-6.7429500000000002E-5</c:v>
                </c:pt>
                <c:pt idx="3614">
                  <c:v>-6.9239400000000007E-5</c:v>
                </c:pt>
                <c:pt idx="3615">
                  <c:v>-6.8878499999999995E-5</c:v>
                </c:pt>
                <c:pt idx="3616">
                  <c:v>-6.9467000000000004E-5</c:v>
                </c:pt>
                <c:pt idx="3617">
                  <c:v>-7.0643599999999996E-5</c:v>
                </c:pt>
                <c:pt idx="3618">
                  <c:v>-7.1116099999999995E-5</c:v>
                </c:pt>
                <c:pt idx="3619">
                  <c:v>-7.4031399999999997E-5</c:v>
                </c:pt>
                <c:pt idx="3620">
                  <c:v>-7.3469199999999998E-5</c:v>
                </c:pt>
                <c:pt idx="3621">
                  <c:v>-7.1120700000000005E-5</c:v>
                </c:pt>
                <c:pt idx="3622">
                  <c:v>-7.4641700000000001E-5</c:v>
                </c:pt>
                <c:pt idx="3623">
                  <c:v>-7.3864399999999997E-5</c:v>
                </c:pt>
                <c:pt idx="3624">
                  <c:v>-7.3289500000000004E-5</c:v>
                </c:pt>
                <c:pt idx="3625">
                  <c:v>-7.6455800000000001E-5</c:v>
                </c:pt>
                <c:pt idx="3626">
                  <c:v>-7.50989E-5</c:v>
                </c:pt>
                <c:pt idx="3627">
                  <c:v>-7.5598499999999998E-5</c:v>
                </c:pt>
                <c:pt idx="3628">
                  <c:v>-7.8007299999999994E-5</c:v>
                </c:pt>
                <c:pt idx="3629">
                  <c:v>-7.5854700000000004E-5</c:v>
                </c:pt>
                <c:pt idx="3630">
                  <c:v>-7.9736300000000004E-5</c:v>
                </c:pt>
                <c:pt idx="3631">
                  <c:v>-7.8889799999999998E-5</c:v>
                </c:pt>
                <c:pt idx="3632">
                  <c:v>-7.9239299999999999E-5</c:v>
                </c:pt>
                <c:pt idx="3633">
                  <c:v>-8.2342099999999999E-5</c:v>
                </c:pt>
                <c:pt idx="3634">
                  <c:v>-7.87639E-5</c:v>
                </c:pt>
                <c:pt idx="3635">
                  <c:v>-8.1529700000000006E-5</c:v>
                </c:pt>
                <c:pt idx="3636">
                  <c:v>-8.2814999999999999E-5</c:v>
                </c:pt>
                <c:pt idx="3637">
                  <c:v>-8.1959900000000001E-5</c:v>
                </c:pt>
                <c:pt idx="3638">
                  <c:v>-8.6628199999999998E-5</c:v>
                </c:pt>
                <c:pt idx="3639">
                  <c:v>-8.4594100000000004E-5</c:v>
                </c:pt>
                <c:pt idx="3640">
                  <c:v>-8.3023199999999995E-5</c:v>
                </c:pt>
                <c:pt idx="3641">
                  <c:v>-8.6964699999999998E-5</c:v>
                </c:pt>
                <c:pt idx="3642">
                  <c:v>-8.6198400000000005E-5</c:v>
                </c:pt>
                <c:pt idx="3643">
                  <c:v>-8.7143899999999998E-5</c:v>
                </c:pt>
                <c:pt idx="3644">
                  <c:v>-8.9780599999999999E-5</c:v>
                </c:pt>
                <c:pt idx="3645">
                  <c:v>-8.7106899999999998E-5</c:v>
                </c:pt>
                <c:pt idx="3646">
                  <c:v>-9.3105500000000005E-5</c:v>
                </c:pt>
                <c:pt idx="3647">
                  <c:v>-8.8824499999999996E-5</c:v>
                </c:pt>
                <c:pt idx="3648">
                  <c:v>-9.18394E-5</c:v>
                </c:pt>
                <c:pt idx="3649">
                  <c:v>-9.0981000000000002E-5</c:v>
                </c:pt>
                <c:pt idx="3650">
                  <c:v>-9.0654499999999997E-5</c:v>
                </c:pt>
                <c:pt idx="3651">
                  <c:v>-9.4511800000000005E-5</c:v>
                </c:pt>
                <c:pt idx="3652">
                  <c:v>-9.43701E-5</c:v>
                </c:pt>
                <c:pt idx="3653">
                  <c:v>-9.3597299999999999E-5</c:v>
                </c:pt>
                <c:pt idx="3654">
                  <c:v>-9.4728799999999993E-5</c:v>
                </c:pt>
                <c:pt idx="3655">
                  <c:v>-9.5838800000000001E-5</c:v>
                </c:pt>
                <c:pt idx="3656">
                  <c:v>-9.5154699999999999E-5</c:v>
                </c:pt>
                <c:pt idx="3657">
                  <c:v>-9.8578400000000005E-5</c:v>
                </c:pt>
                <c:pt idx="3658">
                  <c:v>-9.6659799999999999E-5</c:v>
                </c:pt>
                <c:pt idx="3659">
                  <c:v>-9.7590999999999994E-5</c:v>
                </c:pt>
                <c:pt idx="3660">
                  <c:v>-9.9432900000000001E-5</c:v>
                </c:pt>
                <c:pt idx="3661">
                  <c:v>-9.8443099999999999E-5</c:v>
                </c:pt>
                <c:pt idx="3662">
                  <c:v>-9.8248100000000006E-5</c:v>
                </c:pt>
                <c:pt idx="3663">
                  <c:v>-9.9084699999999997E-5</c:v>
                </c:pt>
                <c:pt idx="3664">
                  <c:v>-1.01056E-4</c:v>
                </c:pt>
                <c:pt idx="3665">
                  <c:v>-1.00927E-4</c:v>
                </c:pt>
                <c:pt idx="3666">
                  <c:v>-9.9990199999999997E-5</c:v>
                </c:pt>
                <c:pt idx="3667">
                  <c:v>-1.03972E-4</c:v>
                </c:pt>
                <c:pt idx="3668">
                  <c:v>-1.04094E-4</c:v>
                </c:pt>
                <c:pt idx="3669">
                  <c:v>-1.0208300000000001E-4</c:v>
                </c:pt>
                <c:pt idx="3670">
                  <c:v>-1.07803E-4</c:v>
                </c:pt>
                <c:pt idx="3671">
                  <c:v>-1.04663E-4</c:v>
                </c:pt>
                <c:pt idx="3672">
                  <c:v>-1.0371500000000001E-4</c:v>
                </c:pt>
                <c:pt idx="3673">
                  <c:v>-1.0670000000000001E-4</c:v>
                </c:pt>
                <c:pt idx="3674">
                  <c:v>-1.0439599999999999E-4</c:v>
                </c:pt>
                <c:pt idx="3675">
                  <c:v>-1.0750499999999999E-4</c:v>
                </c:pt>
                <c:pt idx="3676">
                  <c:v>-1.08323E-4</c:v>
                </c:pt>
                <c:pt idx="3677">
                  <c:v>-1.0802399999999999E-4</c:v>
                </c:pt>
                <c:pt idx="3678">
                  <c:v>-1.10677E-4</c:v>
                </c:pt>
                <c:pt idx="3679">
                  <c:v>-1.0948200000000001E-4</c:v>
                </c:pt>
                <c:pt idx="3680">
                  <c:v>-1.10666E-4</c:v>
                </c:pt>
                <c:pt idx="3681">
                  <c:v>-1.1092800000000001E-4</c:v>
                </c:pt>
                <c:pt idx="3682">
                  <c:v>-1.0893800000000001E-4</c:v>
                </c:pt>
                <c:pt idx="3683">
                  <c:v>-1.1215899999999999E-4</c:v>
                </c:pt>
                <c:pt idx="3684">
                  <c:v>-1.11673E-4</c:v>
                </c:pt>
                <c:pt idx="3685">
                  <c:v>-1.11724E-4</c:v>
                </c:pt>
                <c:pt idx="3686">
                  <c:v>-1.13585E-4</c:v>
                </c:pt>
                <c:pt idx="3687">
                  <c:v>-1.14634E-4</c:v>
                </c:pt>
                <c:pt idx="3688">
                  <c:v>-1.13199E-4</c:v>
                </c:pt>
                <c:pt idx="3689">
                  <c:v>-1.15238E-4</c:v>
                </c:pt>
                <c:pt idx="3690">
                  <c:v>-1.14605E-4</c:v>
                </c:pt>
                <c:pt idx="3691">
                  <c:v>-1.16601E-4</c:v>
                </c:pt>
                <c:pt idx="3692">
                  <c:v>-1.1679E-4</c:v>
                </c:pt>
                <c:pt idx="3693">
                  <c:v>-1.15659E-4</c:v>
                </c:pt>
                <c:pt idx="3694">
                  <c:v>-1.17947E-4</c:v>
                </c:pt>
                <c:pt idx="3695">
                  <c:v>-1.14893E-4</c:v>
                </c:pt>
                <c:pt idx="3696">
                  <c:v>-1.18347E-4</c:v>
                </c:pt>
                <c:pt idx="3697">
                  <c:v>-1.18367E-4</c:v>
                </c:pt>
                <c:pt idx="3698">
                  <c:v>-1.17657E-4</c:v>
                </c:pt>
                <c:pt idx="3699">
                  <c:v>-1.1901200000000001E-4</c:v>
                </c:pt>
                <c:pt idx="3700">
                  <c:v>-1.20413E-4</c:v>
                </c:pt>
                <c:pt idx="3701">
                  <c:v>-1.1953199999999999E-4</c:v>
                </c:pt>
                <c:pt idx="3702">
                  <c:v>-1.20717E-4</c:v>
                </c:pt>
                <c:pt idx="3703">
                  <c:v>-1.19418E-4</c:v>
                </c:pt>
                <c:pt idx="3704">
                  <c:v>-1.2081700000000001E-4</c:v>
                </c:pt>
                <c:pt idx="3705">
                  <c:v>-1.24218E-4</c:v>
                </c:pt>
                <c:pt idx="3706">
                  <c:v>-1.20726E-4</c:v>
                </c:pt>
                <c:pt idx="3707">
                  <c:v>-1.2349400000000001E-4</c:v>
                </c:pt>
                <c:pt idx="3708">
                  <c:v>-1.2391799999999999E-4</c:v>
                </c:pt>
                <c:pt idx="3709">
                  <c:v>-1.22662E-4</c:v>
                </c:pt>
                <c:pt idx="3710">
                  <c:v>-1.25473E-4</c:v>
                </c:pt>
                <c:pt idx="3711">
                  <c:v>-1.2449499999999999E-4</c:v>
                </c:pt>
                <c:pt idx="3712">
                  <c:v>-1.2391100000000001E-4</c:v>
                </c:pt>
                <c:pt idx="3713">
                  <c:v>-1.2588700000000001E-4</c:v>
                </c:pt>
                <c:pt idx="3714">
                  <c:v>-1.2439100000000001E-4</c:v>
                </c:pt>
                <c:pt idx="3715">
                  <c:v>-1.2613500000000001E-4</c:v>
                </c:pt>
                <c:pt idx="3716">
                  <c:v>-1.2582399999999999E-4</c:v>
                </c:pt>
                <c:pt idx="3717">
                  <c:v>-1.25475E-4</c:v>
                </c:pt>
                <c:pt idx="3718">
                  <c:v>-1.2973999999999999E-4</c:v>
                </c:pt>
                <c:pt idx="3719">
                  <c:v>-1.2867E-4</c:v>
                </c:pt>
                <c:pt idx="3720">
                  <c:v>-1.2741099999999999E-4</c:v>
                </c:pt>
                <c:pt idx="3721">
                  <c:v>-1.2987799999999999E-4</c:v>
                </c:pt>
                <c:pt idx="3722">
                  <c:v>-1.2870199999999999E-4</c:v>
                </c:pt>
                <c:pt idx="3723">
                  <c:v>-1.293E-4</c:v>
                </c:pt>
                <c:pt idx="3724">
                  <c:v>-1.3248900000000001E-4</c:v>
                </c:pt>
                <c:pt idx="3725">
                  <c:v>-1.2977299999999999E-4</c:v>
                </c:pt>
                <c:pt idx="3726">
                  <c:v>-1.32008E-4</c:v>
                </c:pt>
                <c:pt idx="3727">
                  <c:v>-1.32096E-4</c:v>
                </c:pt>
                <c:pt idx="3728">
                  <c:v>-1.3221000000000001E-4</c:v>
                </c:pt>
                <c:pt idx="3729">
                  <c:v>-1.36057E-4</c:v>
                </c:pt>
                <c:pt idx="3730">
                  <c:v>-1.32404E-4</c:v>
                </c:pt>
                <c:pt idx="3731">
                  <c:v>-1.3353700000000001E-4</c:v>
                </c:pt>
                <c:pt idx="3732">
                  <c:v>-1.3461500000000001E-4</c:v>
                </c:pt>
                <c:pt idx="3733">
                  <c:v>-1.3505400000000001E-4</c:v>
                </c:pt>
                <c:pt idx="3734">
                  <c:v>-1.3539499999999999E-4</c:v>
                </c:pt>
                <c:pt idx="3735">
                  <c:v>-1.3629000000000001E-4</c:v>
                </c:pt>
                <c:pt idx="3736">
                  <c:v>-1.34253E-4</c:v>
                </c:pt>
                <c:pt idx="3737">
                  <c:v>-1.38169E-4</c:v>
                </c:pt>
                <c:pt idx="3738">
                  <c:v>-1.3711800000000001E-4</c:v>
                </c:pt>
                <c:pt idx="3739">
                  <c:v>-1.3891199999999999E-4</c:v>
                </c:pt>
                <c:pt idx="3740">
                  <c:v>-1.39796E-4</c:v>
                </c:pt>
                <c:pt idx="3741">
                  <c:v>-1.3920600000000001E-4</c:v>
                </c:pt>
                <c:pt idx="3742">
                  <c:v>-1.39679E-4</c:v>
                </c:pt>
                <c:pt idx="3743">
                  <c:v>-1.40548E-4</c:v>
                </c:pt>
                <c:pt idx="3744">
                  <c:v>-1.38264E-4</c:v>
                </c:pt>
                <c:pt idx="3745">
                  <c:v>-1.4315399999999999E-4</c:v>
                </c:pt>
                <c:pt idx="3746">
                  <c:v>-1.4094199999999999E-4</c:v>
                </c:pt>
                <c:pt idx="3747">
                  <c:v>-1.41211E-4</c:v>
                </c:pt>
                <c:pt idx="3748">
                  <c:v>-1.4176999999999999E-4</c:v>
                </c:pt>
                <c:pt idx="3749">
                  <c:v>-1.4420399999999999E-4</c:v>
                </c:pt>
                <c:pt idx="3750">
                  <c:v>-1.4372199999999999E-4</c:v>
                </c:pt>
                <c:pt idx="3751">
                  <c:v>-1.44587E-4</c:v>
                </c:pt>
                <c:pt idx="3752">
                  <c:v>-1.4456399999999999E-4</c:v>
                </c:pt>
                <c:pt idx="3753">
                  <c:v>-1.4684799999999999E-4</c:v>
                </c:pt>
                <c:pt idx="3754">
                  <c:v>-1.46131E-4</c:v>
                </c:pt>
                <c:pt idx="3755">
                  <c:v>-1.4481499999999999E-4</c:v>
                </c:pt>
                <c:pt idx="3756">
                  <c:v>-1.4668600000000001E-4</c:v>
                </c:pt>
                <c:pt idx="3757">
                  <c:v>-1.47181E-4</c:v>
                </c:pt>
                <c:pt idx="3758">
                  <c:v>-1.4777400000000001E-4</c:v>
                </c:pt>
                <c:pt idx="3759">
                  <c:v>-1.4894800000000001E-4</c:v>
                </c:pt>
                <c:pt idx="3760">
                  <c:v>-1.4805600000000001E-4</c:v>
                </c:pt>
                <c:pt idx="3761">
                  <c:v>-1.50438E-4</c:v>
                </c:pt>
                <c:pt idx="3762">
                  <c:v>-1.5286999999999999E-4</c:v>
                </c:pt>
                <c:pt idx="3763">
                  <c:v>-1.4779800000000001E-4</c:v>
                </c:pt>
                <c:pt idx="3764">
                  <c:v>-1.51385E-4</c:v>
                </c:pt>
                <c:pt idx="3765">
                  <c:v>-1.5284000000000001E-4</c:v>
                </c:pt>
                <c:pt idx="3766">
                  <c:v>-1.5209699999999999E-4</c:v>
                </c:pt>
                <c:pt idx="3767">
                  <c:v>-1.5665699999999999E-4</c:v>
                </c:pt>
                <c:pt idx="3768">
                  <c:v>-1.5270799999999999E-4</c:v>
                </c:pt>
                <c:pt idx="3769">
                  <c:v>-1.5413300000000001E-4</c:v>
                </c:pt>
                <c:pt idx="3770">
                  <c:v>-1.54322E-4</c:v>
                </c:pt>
                <c:pt idx="3771">
                  <c:v>-1.52103E-4</c:v>
                </c:pt>
                <c:pt idx="3772">
                  <c:v>-1.5550500000000001E-4</c:v>
                </c:pt>
                <c:pt idx="3773">
                  <c:v>-1.5572599999999999E-4</c:v>
                </c:pt>
                <c:pt idx="3774">
                  <c:v>-1.5562200000000001E-4</c:v>
                </c:pt>
                <c:pt idx="3775">
                  <c:v>-1.5846299999999999E-4</c:v>
                </c:pt>
                <c:pt idx="3776">
                  <c:v>-1.5942199999999999E-4</c:v>
                </c:pt>
                <c:pt idx="3777">
                  <c:v>-1.5539300000000001E-4</c:v>
                </c:pt>
                <c:pt idx="3778">
                  <c:v>-1.5885199999999999E-4</c:v>
                </c:pt>
                <c:pt idx="3779">
                  <c:v>-1.5818700000000001E-4</c:v>
                </c:pt>
                <c:pt idx="3780">
                  <c:v>-1.5886900000000001E-4</c:v>
                </c:pt>
                <c:pt idx="3781">
                  <c:v>-1.59452E-4</c:v>
                </c:pt>
                <c:pt idx="3782">
                  <c:v>-1.5951299999999999E-4</c:v>
                </c:pt>
                <c:pt idx="3783">
                  <c:v>-1.5894800000000001E-4</c:v>
                </c:pt>
                <c:pt idx="3784">
                  <c:v>-1.6217799999999999E-4</c:v>
                </c:pt>
                <c:pt idx="3785">
                  <c:v>-1.6128799999999999E-4</c:v>
                </c:pt>
                <c:pt idx="3786">
                  <c:v>-1.6304899999999999E-4</c:v>
                </c:pt>
                <c:pt idx="3787">
                  <c:v>-1.64501E-4</c:v>
                </c:pt>
                <c:pt idx="3788">
                  <c:v>-1.6211900000000001E-4</c:v>
                </c:pt>
                <c:pt idx="3789">
                  <c:v>-1.6406099999999999E-4</c:v>
                </c:pt>
                <c:pt idx="3790">
                  <c:v>-1.6493599999999999E-4</c:v>
                </c:pt>
                <c:pt idx="3791">
                  <c:v>-1.6355300000000001E-4</c:v>
                </c:pt>
                <c:pt idx="3792">
                  <c:v>-1.6553100000000001E-4</c:v>
                </c:pt>
                <c:pt idx="3793">
                  <c:v>-1.6526600000000001E-4</c:v>
                </c:pt>
                <c:pt idx="3794">
                  <c:v>-1.64585E-4</c:v>
                </c:pt>
                <c:pt idx="3795">
                  <c:v>-1.68133E-4</c:v>
                </c:pt>
                <c:pt idx="3796">
                  <c:v>-1.6748800000000001E-4</c:v>
                </c:pt>
                <c:pt idx="3797">
                  <c:v>-1.6867799999999999E-4</c:v>
                </c:pt>
                <c:pt idx="3798">
                  <c:v>-1.6927700000000001E-4</c:v>
                </c:pt>
                <c:pt idx="3799">
                  <c:v>-1.6671500000000001E-4</c:v>
                </c:pt>
                <c:pt idx="3800">
                  <c:v>-1.7127599999999999E-4</c:v>
                </c:pt>
                <c:pt idx="3801">
                  <c:v>-1.6980000000000001E-4</c:v>
                </c:pt>
                <c:pt idx="3802">
                  <c:v>-1.69195E-4</c:v>
                </c:pt>
                <c:pt idx="3803">
                  <c:v>-1.7259400000000001E-4</c:v>
                </c:pt>
                <c:pt idx="3804">
                  <c:v>-1.7033599999999999E-4</c:v>
                </c:pt>
                <c:pt idx="3805">
                  <c:v>-1.7086599999999999E-4</c:v>
                </c:pt>
                <c:pt idx="3806">
                  <c:v>-1.7318300000000001E-4</c:v>
                </c:pt>
                <c:pt idx="3807">
                  <c:v>-1.7104800000000001E-4</c:v>
                </c:pt>
                <c:pt idx="3808">
                  <c:v>-1.7040100000000001E-4</c:v>
                </c:pt>
                <c:pt idx="3809">
                  <c:v>-1.7362399999999999E-4</c:v>
                </c:pt>
                <c:pt idx="3810">
                  <c:v>-1.7119300000000001E-4</c:v>
                </c:pt>
                <c:pt idx="3811">
                  <c:v>-1.7524199999999999E-4</c:v>
                </c:pt>
                <c:pt idx="3812">
                  <c:v>-1.7602699999999999E-4</c:v>
                </c:pt>
                <c:pt idx="3813">
                  <c:v>-1.7287300000000001E-4</c:v>
                </c:pt>
                <c:pt idx="3814">
                  <c:v>-1.7597700000000001E-4</c:v>
                </c:pt>
                <c:pt idx="3815">
                  <c:v>-1.7735400000000001E-4</c:v>
                </c:pt>
                <c:pt idx="3816">
                  <c:v>-1.7461199999999999E-4</c:v>
                </c:pt>
                <c:pt idx="3817">
                  <c:v>-1.7597399999999999E-4</c:v>
                </c:pt>
                <c:pt idx="3818">
                  <c:v>-1.7943399999999999E-4</c:v>
                </c:pt>
                <c:pt idx="3819">
                  <c:v>-1.7831300000000001E-4</c:v>
                </c:pt>
                <c:pt idx="3820">
                  <c:v>-1.7981599999999999E-4</c:v>
                </c:pt>
                <c:pt idx="3821">
                  <c:v>-1.7972499999999999E-4</c:v>
                </c:pt>
                <c:pt idx="3822">
                  <c:v>-1.7673999999999999E-4</c:v>
                </c:pt>
                <c:pt idx="3823">
                  <c:v>-1.7964599999999999E-4</c:v>
                </c:pt>
                <c:pt idx="3824">
                  <c:v>-1.8054200000000001E-4</c:v>
                </c:pt>
                <c:pt idx="3825">
                  <c:v>-1.7950400000000001E-4</c:v>
                </c:pt>
                <c:pt idx="3826">
                  <c:v>-1.81872E-4</c:v>
                </c:pt>
                <c:pt idx="3827">
                  <c:v>-1.8152199999999999E-4</c:v>
                </c:pt>
                <c:pt idx="3828">
                  <c:v>-1.82492E-4</c:v>
                </c:pt>
                <c:pt idx="3829">
                  <c:v>-1.8432799999999999E-4</c:v>
                </c:pt>
                <c:pt idx="3830">
                  <c:v>-1.8029100000000001E-4</c:v>
                </c:pt>
                <c:pt idx="3831">
                  <c:v>-1.85155E-4</c:v>
                </c:pt>
                <c:pt idx="3832">
                  <c:v>-1.8506100000000001E-4</c:v>
                </c:pt>
                <c:pt idx="3833">
                  <c:v>-1.8367399999999999E-4</c:v>
                </c:pt>
                <c:pt idx="3834">
                  <c:v>-1.86014E-4</c:v>
                </c:pt>
                <c:pt idx="3835">
                  <c:v>-1.8788100000000001E-4</c:v>
                </c:pt>
                <c:pt idx="3836">
                  <c:v>-1.8373799999999999E-4</c:v>
                </c:pt>
                <c:pt idx="3837">
                  <c:v>-1.8889300000000001E-4</c:v>
                </c:pt>
                <c:pt idx="3838">
                  <c:v>-1.88801E-4</c:v>
                </c:pt>
                <c:pt idx="3839">
                  <c:v>-1.8551E-4</c:v>
                </c:pt>
                <c:pt idx="3840">
                  <c:v>-1.88514E-4</c:v>
                </c:pt>
                <c:pt idx="3841">
                  <c:v>-1.9069399999999999E-4</c:v>
                </c:pt>
                <c:pt idx="3842">
                  <c:v>-1.8676399999999999E-4</c:v>
                </c:pt>
                <c:pt idx="3843">
                  <c:v>-1.90509E-4</c:v>
                </c:pt>
                <c:pt idx="3844">
                  <c:v>-1.9105000000000001E-4</c:v>
                </c:pt>
                <c:pt idx="3845">
                  <c:v>-1.9123299999999999E-4</c:v>
                </c:pt>
                <c:pt idx="3846">
                  <c:v>-1.9444800000000001E-4</c:v>
                </c:pt>
                <c:pt idx="3847">
                  <c:v>-1.9154400000000001E-4</c:v>
                </c:pt>
                <c:pt idx="3848">
                  <c:v>-1.9332099999999999E-4</c:v>
                </c:pt>
                <c:pt idx="3849">
                  <c:v>-1.9411299999999999E-4</c:v>
                </c:pt>
                <c:pt idx="3850">
                  <c:v>-1.9326200000000001E-4</c:v>
                </c:pt>
                <c:pt idx="3851">
                  <c:v>-1.94062E-4</c:v>
                </c:pt>
                <c:pt idx="3852">
                  <c:v>-1.9782099999999999E-4</c:v>
                </c:pt>
                <c:pt idx="3853">
                  <c:v>-1.9402199999999999E-4</c:v>
                </c:pt>
                <c:pt idx="3854">
                  <c:v>-1.9791200000000001E-4</c:v>
                </c:pt>
                <c:pt idx="3855">
                  <c:v>-1.98638E-4</c:v>
                </c:pt>
                <c:pt idx="3856">
                  <c:v>-1.9621600000000001E-4</c:v>
                </c:pt>
                <c:pt idx="3857">
                  <c:v>-1.96453E-4</c:v>
                </c:pt>
                <c:pt idx="3858">
                  <c:v>-1.9769399999999999E-4</c:v>
                </c:pt>
                <c:pt idx="3859">
                  <c:v>-1.9804499999999999E-4</c:v>
                </c:pt>
                <c:pt idx="3860">
                  <c:v>-2.0159600000000001E-4</c:v>
                </c:pt>
                <c:pt idx="3861">
                  <c:v>-2.0114699999999999E-4</c:v>
                </c:pt>
                <c:pt idx="3862">
                  <c:v>-1.98891E-4</c:v>
                </c:pt>
                <c:pt idx="3863">
                  <c:v>-2.04749E-4</c:v>
                </c:pt>
                <c:pt idx="3864">
                  <c:v>-2.0170400000000001E-4</c:v>
                </c:pt>
                <c:pt idx="3865">
                  <c:v>-2.0319399999999999E-4</c:v>
                </c:pt>
                <c:pt idx="3866">
                  <c:v>-2.0549399999999999E-4</c:v>
                </c:pt>
                <c:pt idx="3867">
                  <c:v>-2.0482599999999999E-4</c:v>
                </c:pt>
                <c:pt idx="3868">
                  <c:v>-2.04389E-4</c:v>
                </c:pt>
                <c:pt idx="3869">
                  <c:v>-2.0651600000000001E-4</c:v>
                </c:pt>
                <c:pt idx="3870">
                  <c:v>-2.0736300000000001E-4</c:v>
                </c:pt>
                <c:pt idx="3871">
                  <c:v>-2.06169E-4</c:v>
                </c:pt>
                <c:pt idx="3872">
                  <c:v>-2.10461E-4</c:v>
                </c:pt>
                <c:pt idx="3873">
                  <c:v>-2.0858000000000001E-4</c:v>
                </c:pt>
                <c:pt idx="3874">
                  <c:v>-2.0798400000000001E-4</c:v>
                </c:pt>
                <c:pt idx="3875">
                  <c:v>-2.10612E-4</c:v>
                </c:pt>
                <c:pt idx="3876">
                  <c:v>-2.11473E-4</c:v>
                </c:pt>
                <c:pt idx="3877">
                  <c:v>-2.1116900000000001E-4</c:v>
                </c:pt>
                <c:pt idx="3878">
                  <c:v>-2.1284599999999999E-4</c:v>
                </c:pt>
                <c:pt idx="3879">
                  <c:v>-2.1130199999999999E-4</c:v>
                </c:pt>
                <c:pt idx="3880">
                  <c:v>-2.15472E-4</c:v>
                </c:pt>
                <c:pt idx="3881">
                  <c:v>-2.1554699999999999E-4</c:v>
                </c:pt>
                <c:pt idx="3882">
                  <c:v>-2.1468799999999999E-4</c:v>
                </c:pt>
                <c:pt idx="3883">
                  <c:v>-2.1652100000000001E-4</c:v>
                </c:pt>
                <c:pt idx="3884">
                  <c:v>-2.1608099999999999E-4</c:v>
                </c:pt>
                <c:pt idx="3885">
                  <c:v>-2.1618000000000001E-4</c:v>
                </c:pt>
                <c:pt idx="3886">
                  <c:v>-2.1829400000000001E-4</c:v>
                </c:pt>
                <c:pt idx="3887">
                  <c:v>-2.1928E-4</c:v>
                </c:pt>
                <c:pt idx="3888">
                  <c:v>-2.1982499999999999E-4</c:v>
                </c:pt>
                <c:pt idx="3889">
                  <c:v>-2.2091499999999999E-4</c:v>
                </c:pt>
                <c:pt idx="3890">
                  <c:v>-2.2208899999999999E-4</c:v>
                </c:pt>
                <c:pt idx="3891">
                  <c:v>-2.2059900000000001E-4</c:v>
                </c:pt>
                <c:pt idx="3892">
                  <c:v>-2.2469499999999999E-4</c:v>
                </c:pt>
                <c:pt idx="3893">
                  <c:v>-2.2271899999999999E-4</c:v>
                </c:pt>
                <c:pt idx="3894">
                  <c:v>-2.2184099999999999E-4</c:v>
                </c:pt>
                <c:pt idx="3895">
                  <c:v>-2.26636E-4</c:v>
                </c:pt>
                <c:pt idx="3896">
                  <c:v>-2.2384299999999999E-4</c:v>
                </c:pt>
                <c:pt idx="3897">
                  <c:v>-2.24954E-4</c:v>
                </c:pt>
                <c:pt idx="3898">
                  <c:v>-2.2756799999999999E-4</c:v>
                </c:pt>
                <c:pt idx="3899">
                  <c:v>-2.2699499999999999E-4</c:v>
                </c:pt>
                <c:pt idx="3900">
                  <c:v>-2.2758500000000001E-4</c:v>
                </c:pt>
                <c:pt idx="3901">
                  <c:v>-2.3040699999999999E-4</c:v>
                </c:pt>
                <c:pt idx="3902">
                  <c:v>-2.3052399999999999E-4</c:v>
                </c:pt>
                <c:pt idx="3903">
                  <c:v>-2.2907400000000001E-4</c:v>
                </c:pt>
                <c:pt idx="3904">
                  <c:v>-2.3316999999999999E-4</c:v>
                </c:pt>
                <c:pt idx="3905">
                  <c:v>-2.3083000000000001E-4</c:v>
                </c:pt>
                <c:pt idx="3906">
                  <c:v>-2.3249699999999999E-4</c:v>
                </c:pt>
                <c:pt idx="3907">
                  <c:v>-2.3549500000000001E-4</c:v>
                </c:pt>
                <c:pt idx="3908">
                  <c:v>-2.3216900000000001E-4</c:v>
                </c:pt>
                <c:pt idx="3909">
                  <c:v>-2.3414599999999999E-4</c:v>
                </c:pt>
                <c:pt idx="3910">
                  <c:v>-2.3702200000000001E-4</c:v>
                </c:pt>
                <c:pt idx="3911">
                  <c:v>-2.3470699999999999E-4</c:v>
                </c:pt>
                <c:pt idx="3912">
                  <c:v>-2.3726300000000001E-4</c:v>
                </c:pt>
                <c:pt idx="3913">
                  <c:v>-2.37018E-4</c:v>
                </c:pt>
                <c:pt idx="3914">
                  <c:v>-2.3812599999999999E-4</c:v>
                </c:pt>
                <c:pt idx="3915">
                  <c:v>-2.3975999999999999E-4</c:v>
                </c:pt>
                <c:pt idx="3916">
                  <c:v>-2.3905199999999999E-4</c:v>
                </c:pt>
                <c:pt idx="3917">
                  <c:v>-2.3923400000000001E-4</c:v>
                </c:pt>
                <c:pt idx="3918">
                  <c:v>-2.4268200000000001E-4</c:v>
                </c:pt>
                <c:pt idx="3919">
                  <c:v>-2.41134E-4</c:v>
                </c:pt>
                <c:pt idx="3920">
                  <c:v>-2.42274E-4</c:v>
                </c:pt>
                <c:pt idx="3921">
                  <c:v>-2.4447E-4</c:v>
                </c:pt>
                <c:pt idx="3922">
                  <c:v>-2.4153900000000001E-4</c:v>
                </c:pt>
                <c:pt idx="3923">
                  <c:v>-2.4626999999999999E-4</c:v>
                </c:pt>
                <c:pt idx="3924">
                  <c:v>-2.4786399999999998E-4</c:v>
                </c:pt>
                <c:pt idx="3925">
                  <c:v>-2.4468100000000001E-4</c:v>
                </c:pt>
                <c:pt idx="3926">
                  <c:v>-2.48237E-4</c:v>
                </c:pt>
                <c:pt idx="3927">
                  <c:v>-2.4844899999999998E-4</c:v>
                </c:pt>
                <c:pt idx="3928">
                  <c:v>-2.4880399999999998E-4</c:v>
                </c:pt>
                <c:pt idx="3929">
                  <c:v>-2.49969E-4</c:v>
                </c:pt>
                <c:pt idx="3930">
                  <c:v>-2.4811100000000002E-4</c:v>
                </c:pt>
                <c:pt idx="3931">
                  <c:v>-2.5185000000000002E-4</c:v>
                </c:pt>
                <c:pt idx="3932">
                  <c:v>-2.5188499999999998E-4</c:v>
                </c:pt>
                <c:pt idx="3933">
                  <c:v>-2.4985699999999998E-4</c:v>
                </c:pt>
                <c:pt idx="3934">
                  <c:v>-2.5432599999999998E-4</c:v>
                </c:pt>
                <c:pt idx="3935">
                  <c:v>-2.5315800000000002E-4</c:v>
                </c:pt>
                <c:pt idx="3936">
                  <c:v>-2.5383900000000001E-4</c:v>
                </c:pt>
                <c:pt idx="3937">
                  <c:v>-2.5715999999999998E-4</c:v>
                </c:pt>
                <c:pt idx="3938">
                  <c:v>-2.5441E-4</c:v>
                </c:pt>
                <c:pt idx="3939">
                  <c:v>-2.56469E-4</c:v>
                </c:pt>
                <c:pt idx="3940">
                  <c:v>-2.5965899999999997E-4</c:v>
                </c:pt>
                <c:pt idx="3941">
                  <c:v>-2.5826899999999999E-4</c:v>
                </c:pt>
                <c:pt idx="3942">
                  <c:v>-2.6081699999999999E-4</c:v>
                </c:pt>
                <c:pt idx="3943">
                  <c:v>-2.6124600000000003E-4</c:v>
                </c:pt>
                <c:pt idx="3944">
                  <c:v>-2.6029900000000002E-4</c:v>
                </c:pt>
                <c:pt idx="3945">
                  <c:v>-2.6095799999999999E-4</c:v>
                </c:pt>
                <c:pt idx="3946">
                  <c:v>-2.6441000000000002E-4</c:v>
                </c:pt>
                <c:pt idx="3947">
                  <c:v>-2.6306799999999998E-4</c:v>
                </c:pt>
                <c:pt idx="3948">
                  <c:v>-2.6500100000000001E-4</c:v>
                </c:pt>
                <c:pt idx="3949">
                  <c:v>-2.6661499999999999E-4</c:v>
                </c:pt>
                <c:pt idx="3950">
                  <c:v>-2.6552299999999999E-4</c:v>
                </c:pt>
                <c:pt idx="3951">
                  <c:v>-2.6767400000000003E-4</c:v>
                </c:pt>
                <c:pt idx="3952">
                  <c:v>-2.67693E-4</c:v>
                </c:pt>
                <c:pt idx="3953">
                  <c:v>-2.6766799999999999E-4</c:v>
                </c:pt>
                <c:pt idx="3954">
                  <c:v>-2.7020100000000002E-4</c:v>
                </c:pt>
                <c:pt idx="3955">
                  <c:v>-2.6823500000000002E-4</c:v>
                </c:pt>
                <c:pt idx="3956">
                  <c:v>-2.7225600000000002E-4</c:v>
                </c:pt>
                <c:pt idx="3957">
                  <c:v>-2.7432599999999998E-4</c:v>
                </c:pt>
                <c:pt idx="3958">
                  <c:v>-2.7306699999999999E-4</c:v>
                </c:pt>
                <c:pt idx="3959">
                  <c:v>-2.7612999999999997E-4</c:v>
                </c:pt>
                <c:pt idx="3960">
                  <c:v>-2.7240400000000002E-4</c:v>
                </c:pt>
                <c:pt idx="3961">
                  <c:v>-2.7560600000000002E-4</c:v>
                </c:pt>
                <c:pt idx="3962">
                  <c:v>-2.7659000000000001E-4</c:v>
                </c:pt>
                <c:pt idx="3963">
                  <c:v>-2.7783000000000001E-4</c:v>
                </c:pt>
                <c:pt idx="3964">
                  <c:v>-2.7851900000000002E-4</c:v>
                </c:pt>
                <c:pt idx="3965">
                  <c:v>-2.8284300000000002E-4</c:v>
                </c:pt>
                <c:pt idx="3966">
                  <c:v>-2.8172400000000002E-4</c:v>
                </c:pt>
                <c:pt idx="3967">
                  <c:v>-2.8001300000000002E-4</c:v>
                </c:pt>
                <c:pt idx="3968">
                  <c:v>-2.8379499999999999E-4</c:v>
                </c:pt>
                <c:pt idx="3969">
                  <c:v>-2.8229999999999998E-4</c:v>
                </c:pt>
                <c:pt idx="3970">
                  <c:v>-2.8362599999999998E-4</c:v>
                </c:pt>
                <c:pt idx="3971">
                  <c:v>-2.8801400000000001E-4</c:v>
                </c:pt>
                <c:pt idx="3972">
                  <c:v>-2.8493000000000002E-4</c:v>
                </c:pt>
                <c:pt idx="3973">
                  <c:v>-2.8627399999999999E-4</c:v>
                </c:pt>
                <c:pt idx="3974">
                  <c:v>-2.8876999999999999E-4</c:v>
                </c:pt>
                <c:pt idx="3975">
                  <c:v>-2.8894100000000002E-4</c:v>
                </c:pt>
                <c:pt idx="3976">
                  <c:v>-2.9203500000000001E-4</c:v>
                </c:pt>
                <c:pt idx="3977">
                  <c:v>-2.9192999999999998E-4</c:v>
                </c:pt>
                <c:pt idx="3978">
                  <c:v>-2.9313599999999999E-4</c:v>
                </c:pt>
                <c:pt idx="3979">
                  <c:v>-2.9647300000000001E-4</c:v>
                </c:pt>
                <c:pt idx="3980">
                  <c:v>-2.9469899999999999E-4</c:v>
                </c:pt>
                <c:pt idx="3981">
                  <c:v>-2.9526500000000001E-4</c:v>
                </c:pt>
                <c:pt idx="3982">
                  <c:v>-2.9904600000000002E-4</c:v>
                </c:pt>
                <c:pt idx="3983">
                  <c:v>-2.9665399999999998E-4</c:v>
                </c:pt>
                <c:pt idx="3984">
                  <c:v>-2.9931800000000002E-4</c:v>
                </c:pt>
                <c:pt idx="3985">
                  <c:v>-3.01296E-4</c:v>
                </c:pt>
                <c:pt idx="3986">
                  <c:v>-2.9892800000000001E-4</c:v>
                </c:pt>
                <c:pt idx="3987">
                  <c:v>-3.0340500000000003E-4</c:v>
                </c:pt>
                <c:pt idx="3988">
                  <c:v>-3.0458500000000001E-4</c:v>
                </c:pt>
                <c:pt idx="3989">
                  <c:v>-3.0589499999999998E-4</c:v>
                </c:pt>
                <c:pt idx="3990">
                  <c:v>-3.0760999999999999E-4</c:v>
                </c:pt>
                <c:pt idx="3991">
                  <c:v>-3.0749E-4</c:v>
                </c:pt>
                <c:pt idx="3992">
                  <c:v>-3.08664E-4</c:v>
                </c:pt>
                <c:pt idx="3993">
                  <c:v>-3.1197899999999999E-4</c:v>
                </c:pt>
                <c:pt idx="3994">
                  <c:v>-3.0839300000000001E-4</c:v>
                </c:pt>
                <c:pt idx="3995">
                  <c:v>-3.1320099999999999E-4</c:v>
                </c:pt>
                <c:pt idx="3996">
                  <c:v>-3.123E-4</c:v>
                </c:pt>
                <c:pt idx="3997">
                  <c:v>-3.1263100000000001E-4</c:v>
                </c:pt>
                <c:pt idx="3998">
                  <c:v>-3.1620999999999998E-4</c:v>
                </c:pt>
                <c:pt idx="3999">
                  <c:v>-3.1321499999999999E-4</c:v>
                </c:pt>
                <c:pt idx="4000">
                  <c:v>-3.1643600000000002E-4</c:v>
                </c:pt>
                <c:pt idx="4001">
                  <c:v>-3.1360300000000003E-4</c:v>
                </c:pt>
                <c:pt idx="4002">
                  <c:v>-3.1904200000000001E-4</c:v>
                </c:pt>
                <c:pt idx="4003">
                  <c:v>-3.2326799999999998E-4</c:v>
                </c:pt>
                <c:pt idx="4004">
                  <c:v>-3.2006899999999997E-4</c:v>
                </c:pt>
                <c:pt idx="4005">
                  <c:v>-3.2596300000000002E-4</c:v>
                </c:pt>
                <c:pt idx="4006">
                  <c:v>-3.2848300000000002E-4</c:v>
                </c:pt>
                <c:pt idx="4007">
                  <c:v>-3.2777499999999998E-4</c:v>
                </c:pt>
                <c:pt idx="4008">
                  <c:v>-3.2734499999999999E-4</c:v>
                </c:pt>
                <c:pt idx="4009">
                  <c:v>-3.324E-4</c:v>
                </c:pt>
                <c:pt idx="4010">
                  <c:v>-3.3039400000000002E-4</c:v>
                </c:pt>
                <c:pt idx="4011">
                  <c:v>-3.3453500000000001E-4</c:v>
                </c:pt>
                <c:pt idx="4012">
                  <c:v>-3.3644799999999999E-4</c:v>
                </c:pt>
                <c:pt idx="4013">
                  <c:v>-3.347E-4</c:v>
                </c:pt>
                <c:pt idx="4014">
                  <c:v>-3.4203400000000001E-4</c:v>
                </c:pt>
                <c:pt idx="4015">
                  <c:v>-3.3839200000000002E-4</c:v>
                </c:pt>
                <c:pt idx="4016">
                  <c:v>-3.4178399999999998E-4</c:v>
                </c:pt>
                <c:pt idx="4017">
                  <c:v>-3.44925E-4</c:v>
                </c:pt>
                <c:pt idx="4018">
                  <c:v>-3.4201799999999998E-4</c:v>
                </c:pt>
                <c:pt idx="4019">
                  <c:v>-3.4678299999999998E-4</c:v>
                </c:pt>
                <c:pt idx="4020">
                  <c:v>-3.4655299999999999E-4</c:v>
                </c:pt>
                <c:pt idx="4021">
                  <c:v>-3.4876800000000001E-4</c:v>
                </c:pt>
                <c:pt idx="4022">
                  <c:v>-3.50992E-4</c:v>
                </c:pt>
                <c:pt idx="4023">
                  <c:v>-3.5105899999999997E-4</c:v>
                </c:pt>
                <c:pt idx="4024">
                  <c:v>-3.5345400000000001E-4</c:v>
                </c:pt>
                <c:pt idx="4025">
                  <c:v>-3.5377899999999998E-4</c:v>
                </c:pt>
                <c:pt idx="4026">
                  <c:v>-3.5517699999999998E-4</c:v>
                </c:pt>
                <c:pt idx="4027">
                  <c:v>-3.5591399999999998E-4</c:v>
                </c:pt>
                <c:pt idx="4028">
                  <c:v>-3.59575E-4</c:v>
                </c:pt>
                <c:pt idx="4029">
                  <c:v>-3.6064700000000002E-4</c:v>
                </c:pt>
              </c:numCache>
            </c:numRef>
          </c:yVal>
          <c:smooth val="0"/>
          <c:extLst>
            <c:ext xmlns:c16="http://schemas.microsoft.com/office/drawing/2014/chart" uri="{C3380CC4-5D6E-409C-BE32-E72D297353CC}">
              <c16:uniqueId val="{00000000-857C-4469-9E9E-8FBA75455C64}"/>
            </c:ext>
          </c:extLst>
        </c:ser>
        <c:ser>
          <c:idx val="1"/>
          <c:order val="1"/>
          <c:tx>
            <c:v>p-precursor</c:v>
          </c:tx>
          <c:spPr>
            <a:ln w="19050">
              <a:solidFill>
                <a:schemeClr val="tx1"/>
              </a:solidFill>
              <a:prstDash val="sysDash"/>
            </a:ln>
          </c:spPr>
          <c:marker>
            <c:symbol val="none"/>
          </c:marker>
          <c:xVal>
            <c:numRef>
              <c:f>'[SPPE electrodeposition CV.xlsx]Sheet1'!$A$4:$A$4033</c:f>
              <c:numCache>
                <c:formatCode>General</c:formatCode>
                <c:ptCount val="4030"/>
                <c:pt idx="0">
                  <c:v>0.902335</c:v>
                </c:pt>
                <c:pt idx="1">
                  <c:v>0.90333399999999997</c:v>
                </c:pt>
                <c:pt idx="2">
                  <c:v>0.904331</c:v>
                </c:pt>
                <c:pt idx="3">
                  <c:v>0.905339</c:v>
                </c:pt>
                <c:pt idx="4">
                  <c:v>0.90634199999999998</c:v>
                </c:pt>
                <c:pt idx="5">
                  <c:v>0.907335</c:v>
                </c:pt>
                <c:pt idx="6">
                  <c:v>0.90833200000000003</c:v>
                </c:pt>
                <c:pt idx="7">
                  <c:v>0.90933299999999995</c:v>
                </c:pt>
                <c:pt idx="8">
                  <c:v>0.91034199999999998</c:v>
                </c:pt>
                <c:pt idx="9">
                  <c:v>0.91134000000000004</c:v>
                </c:pt>
                <c:pt idx="10">
                  <c:v>0.91235100000000002</c:v>
                </c:pt>
                <c:pt idx="11">
                  <c:v>0.91332800000000003</c:v>
                </c:pt>
                <c:pt idx="12">
                  <c:v>0.91435</c:v>
                </c:pt>
                <c:pt idx="13">
                  <c:v>0.91533100000000001</c:v>
                </c:pt>
                <c:pt idx="14">
                  <c:v>0.91633100000000001</c:v>
                </c:pt>
                <c:pt idx="15">
                  <c:v>0.91731099999999999</c:v>
                </c:pt>
                <c:pt idx="16">
                  <c:v>0.91834099999999996</c:v>
                </c:pt>
                <c:pt idx="17">
                  <c:v>0.91933299999999996</c:v>
                </c:pt>
                <c:pt idx="18">
                  <c:v>0.92034899999999997</c:v>
                </c:pt>
                <c:pt idx="19">
                  <c:v>0.92132199999999997</c:v>
                </c:pt>
                <c:pt idx="20">
                  <c:v>0.92232999999999998</c:v>
                </c:pt>
                <c:pt idx="21">
                  <c:v>0.92334499999999997</c:v>
                </c:pt>
                <c:pt idx="22">
                  <c:v>0.92431700000000006</c:v>
                </c:pt>
                <c:pt idx="23">
                  <c:v>0.92533200000000004</c:v>
                </c:pt>
                <c:pt idx="24">
                  <c:v>0.92634399999999995</c:v>
                </c:pt>
                <c:pt idx="25">
                  <c:v>0.92733299999999996</c:v>
                </c:pt>
                <c:pt idx="26">
                  <c:v>0.92833500000000002</c:v>
                </c:pt>
                <c:pt idx="27">
                  <c:v>0.92932099999999995</c:v>
                </c:pt>
                <c:pt idx="28">
                  <c:v>0.93033399999999999</c:v>
                </c:pt>
                <c:pt idx="29">
                  <c:v>0.93132000000000004</c:v>
                </c:pt>
                <c:pt idx="30">
                  <c:v>0.93232199999999998</c:v>
                </c:pt>
                <c:pt idx="31">
                  <c:v>0.933338</c:v>
                </c:pt>
                <c:pt idx="32">
                  <c:v>0.93433699999999997</c:v>
                </c:pt>
                <c:pt idx="33">
                  <c:v>0.93533100000000002</c:v>
                </c:pt>
                <c:pt idx="34">
                  <c:v>0.93632300000000002</c:v>
                </c:pt>
                <c:pt idx="35">
                  <c:v>0.93733200000000005</c:v>
                </c:pt>
                <c:pt idx="36">
                  <c:v>0.93833100000000003</c:v>
                </c:pt>
                <c:pt idx="37">
                  <c:v>0.93931799999999999</c:v>
                </c:pt>
                <c:pt idx="38">
                  <c:v>0.94033999999999995</c:v>
                </c:pt>
                <c:pt idx="39">
                  <c:v>0.94131299999999996</c:v>
                </c:pt>
                <c:pt idx="40">
                  <c:v>0.94233</c:v>
                </c:pt>
                <c:pt idx="41">
                  <c:v>0.94333199999999995</c:v>
                </c:pt>
                <c:pt idx="42">
                  <c:v>0.94433199999999995</c:v>
                </c:pt>
                <c:pt idx="43">
                  <c:v>0.94533100000000003</c:v>
                </c:pt>
                <c:pt idx="44">
                  <c:v>0.94632099999999997</c:v>
                </c:pt>
                <c:pt idx="45">
                  <c:v>0.94734700000000005</c:v>
                </c:pt>
                <c:pt idx="46">
                  <c:v>0.94835599999999998</c:v>
                </c:pt>
                <c:pt idx="47">
                  <c:v>0.94934600000000002</c:v>
                </c:pt>
                <c:pt idx="48">
                  <c:v>0.95033199999999995</c:v>
                </c:pt>
                <c:pt idx="49">
                  <c:v>0.95134300000000005</c:v>
                </c:pt>
                <c:pt idx="50">
                  <c:v>0.95235099999999995</c:v>
                </c:pt>
                <c:pt idx="51">
                  <c:v>0.95334600000000003</c:v>
                </c:pt>
                <c:pt idx="52">
                  <c:v>0.95433199999999996</c:v>
                </c:pt>
                <c:pt idx="53">
                  <c:v>0.95533000000000001</c:v>
                </c:pt>
                <c:pt idx="54">
                  <c:v>0.95633800000000002</c:v>
                </c:pt>
                <c:pt idx="55">
                  <c:v>0.95733500000000005</c:v>
                </c:pt>
                <c:pt idx="56">
                  <c:v>0.95835999999999999</c:v>
                </c:pt>
                <c:pt idx="57">
                  <c:v>0.95933999999999997</c:v>
                </c:pt>
                <c:pt idx="58">
                  <c:v>0.96035000000000004</c:v>
                </c:pt>
                <c:pt idx="59">
                  <c:v>0.96133100000000005</c:v>
                </c:pt>
                <c:pt idx="60">
                  <c:v>0.96232600000000001</c:v>
                </c:pt>
                <c:pt idx="61">
                  <c:v>0.96332700000000004</c:v>
                </c:pt>
                <c:pt idx="62">
                  <c:v>0.96432799999999996</c:v>
                </c:pt>
                <c:pt idx="63">
                  <c:v>0.96531999999999996</c:v>
                </c:pt>
                <c:pt idx="64">
                  <c:v>0.96632399999999996</c:v>
                </c:pt>
                <c:pt idx="65">
                  <c:v>0.96732799999999997</c:v>
                </c:pt>
                <c:pt idx="66">
                  <c:v>0.96833199999999997</c:v>
                </c:pt>
                <c:pt idx="67">
                  <c:v>0.96935400000000005</c:v>
                </c:pt>
                <c:pt idx="68">
                  <c:v>0.97033599999999998</c:v>
                </c:pt>
                <c:pt idx="69">
                  <c:v>0.971333</c:v>
                </c:pt>
                <c:pt idx="70">
                  <c:v>0.97233199999999997</c:v>
                </c:pt>
                <c:pt idx="71">
                  <c:v>0.97333199999999997</c:v>
                </c:pt>
                <c:pt idx="72">
                  <c:v>0.97433099999999995</c:v>
                </c:pt>
                <c:pt idx="73">
                  <c:v>0.97531900000000005</c:v>
                </c:pt>
                <c:pt idx="74">
                  <c:v>0.97632699999999994</c:v>
                </c:pt>
                <c:pt idx="75">
                  <c:v>0.97733099999999995</c:v>
                </c:pt>
                <c:pt idx="76">
                  <c:v>0.97833400000000004</c:v>
                </c:pt>
                <c:pt idx="77">
                  <c:v>0.97933300000000001</c:v>
                </c:pt>
                <c:pt idx="78">
                  <c:v>0.98032300000000006</c:v>
                </c:pt>
                <c:pt idx="79">
                  <c:v>0.981325</c:v>
                </c:pt>
                <c:pt idx="80">
                  <c:v>0.98234699999999997</c:v>
                </c:pt>
                <c:pt idx="81">
                  <c:v>0.98333099999999996</c:v>
                </c:pt>
                <c:pt idx="82">
                  <c:v>0.98431999999999997</c:v>
                </c:pt>
                <c:pt idx="83">
                  <c:v>0.98533300000000001</c:v>
                </c:pt>
                <c:pt idx="84">
                  <c:v>0.98635099999999998</c:v>
                </c:pt>
                <c:pt idx="85">
                  <c:v>0.987313</c:v>
                </c:pt>
                <c:pt idx="86">
                  <c:v>0.98833400000000005</c:v>
                </c:pt>
                <c:pt idx="87">
                  <c:v>0.98932699999999996</c:v>
                </c:pt>
                <c:pt idx="88">
                  <c:v>0.99032399999999998</c:v>
                </c:pt>
                <c:pt idx="89">
                  <c:v>0.99131800000000003</c:v>
                </c:pt>
                <c:pt idx="90">
                  <c:v>0.99232900000000002</c:v>
                </c:pt>
                <c:pt idx="91">
                  <c:v>0.99331199999999997</c:v>
                </c:pt>
                <c:pt idx="92">
                  <c:v>0.99431999999999998</c:v>
                </c:pt>
                <c:pt idx="93">
                  <c:v>0.99531999999999998</c:v>
                </c:pt>
                <c:pt idx="94">
                  <c:v>0.99631199999999998</c:v>
                </c:pt>
                <c:pt idx="95">
                  <c:v>0.99732399999999999</c:v>
                </c:pt>
                <c:pt idx="96">
                  <c:v>0.99831700000000001</c:v>
                </c:pt>
                <c:pt idx="97">
                  <c:v>0.99931499999999995</c:v>
                </c:pt>
                <c:pt idx="98">
                  <c:v>1.0003200000000001</c:v>
                </c:pt>
                <c:pt idx="99">
                  <c:v>1.0013399999999999</c:v>
                </c:pt>
                <c:pt idx="100">
                  <c:v>1.0023299999999999</c:v>
                </c:pt>
                <c:pt idx="101">
                  <c:v>1.0033399999999999</c:v>
                </c:pt>
                <c:pt idx="102">
                  <c:v>1.00434</c:v>
                </c:pt>
                <c:pt idx="103">
                  <c:v>1.0053300000000001</c:v>
                </c:pt>
                <c:pt idx="104">
                  <c:v>1.00631</c:v>
                </c:pt>
                <c:pt idx="105">
                  <c:v>1.00732</c:v>
                </c:pt>
                <c:pt idx="106">
                  <c:v>1.0083299999999999</c:v>
                </c:pt>
                <c:pt idx="107">
                  <c:v>1.0093300000000001</c:v>
                </c:pt>
                <c:pt idx="108">
                  <c:v>1.01033</c:v>
                </c:pt>
                <c:pt idx="109">
                  <c:v>1.01132</c:v>
                </c:pt>
                <c:pt idx="110">
                  <c:v>1.01234</c:v>
                </c:pt>
                <c:pt idx="111">
                  <c:v>1.01332</c:v>
                </c:pt>
                <c:pt idx="112">
                  <c:v>1.01433</c:v>
                </c:pt>
                <c:pt idx="113">
                  <c:v>1.0153399999999999</c:v>
                </c:pt>
                <c:pt idx="114">
                  <c:v>1.0163199999999999</c:v>
                </c:pt>
                <c:pt idx="115">
                  <c:v>1.0173399999999999</c:v>
                </c:pt>
                <c:pt idx="116">
                  <c:v>1.01833</c:v>
                </c:pt>
                <c:pt idx="117">
                  <c:v>1.01932</c:v>
                </c:pt>
                <c:pt idx="118">
                  <c:v>1.02034</c:v>
                </c:pt>
                <c:pt idx="119">
                  <c:v>1.02135</c:v>
                </c:pt>
                <c:pt idx="120">
                  <c:v>1.02234</c:v>
                </c:pt>
                <c:pt idx="121">
                  <c:v>1.02332</c:v>
                </c:pt>
                <c:pt idx="122">
                  <c:v>1.0243199999999999</c:v>
                </c:pt>
                <c:pt idx="123">
                  <c:v>1.0253399999999999</c:v>
                </c:pt>
                <c:pt idx="124">
                  <c:v>1.02633</c:v>
                </c:pt>
                <c:pt idx="125">
                  <c:v>1.02732</c:v>
                </c:pt>
                <c:pt idx="126">
                  <c:v>1.02834</c:v>
                </c:pt>
                <c:pt idx="127">
                  <c:v>1.0293300000000001</c:v>
                </c:pt>
                <c:pt idx="128">
                  <c:v>1.0303199999999999</c:v>
                </c:pt>
                <c:pt idx="129">
                  <c:v>1.03132</c:v>
                </c:pt>
                <c:pt idx="130">
                  <c:v>1.03233</c:v>
                </c:pt>
                <c:pt idx="131">
                  <c:v>1.0333300000000001</c:v>
                </c:pt>
                <c:pt idx="132">
                  <c:v>1.03433</c:v>
                </c:pt>
                <c:pt idx="133">
                  <c:v>1.0353300000000001</c:v>
                </c:pt>
                <c:pt idx="134">
                  <c:v>1.0363199999999999</c:v>
                </c:pt>
                <c:pt idx="135">
                  <c:v>1.0373399999999999</c:v>
                </c:pt>
                <c:pt idx="136">
                  <c:v>1.03834</c:v>
                </c:pt>
                <c:pt idx="137">
                  <c:v>1.03932</c:v>
                </c:pt>
                <c:pt idx="138">
                  <c:v>1.04034</c:v>
                </c:pt>
                <c:pt idx="139">
                  <c:v>1.04132</c:v>
                </c:pt>
                <c:pt idx="140">
                  <c:v>1.0423500000000001</c:v>
                </c:pt>
                <c:pt idx="141">
                  <c:v>1.04332</c:v>
                </c:pt>
                <c:pt idx="142">
                  <c:v>1.0443199999999999</c:v>
                </c:pt>
                <c:pt idx="143">
                  <c:v>1.04532</c:v>
                </c:pt>
                <c:pt idx="144">
                  <c:v>1.0463499999999999</c:v>
                </c:pt>
                <c:pt idx="145">
                  <c:v>1.04735</c:v>
                </c:pt>
                <c:pt idx="146">
                  <c:v>1.04834</c:v>
                </c:pt>
                <c:pt idx="147">
                  <c:v>1.0493399999999999</c:v>
                </c:pt>
                <c:pt idx="148">
                  <c:v>1.05033</c:v>
                </c:pt>
                <c:pt idx="149">
                  <c:v>1.0513399999999999</c:v>
                </c:pt>
                <c:pt idx="150">
                  <c:v>1.0523400000000001</c:v>
                </c:pt>
                <c:pt idx="151">
                  <c:v>1.0533300000000001</c:v>
                </c:pt>
                <c:pt idx="152">
                  <c:v>1.05433</c:v>
                </c:pt>
                <c:pt idx="153">
                  <c:v>1.05532</c:v>
                </c:pt>
                <c:pt idx="154">
                  <c:v>1.05633</c:v>
                </c:pt>
                <c:pt idx="155">
                  <c:v>1.05732</c:v>
                </c:pt>
                <c:pt idx="156">
                  <c:v>1.0583199999999999</c:v>
                </c:pt>
                <c:pt idx="157">
                  <c:v>1.0593300000000001</c:v>
                </c:pt>
                <c:pt idx="158">
                  <c:v>1.0603400000000001</c:v>
                </c:pt>
                <c:pt idx="159">
                  <c:v>1.06132</c:v>
                </c:pt>
                <c:pt idx="160">
                  <c:v>1.06233</c:v>
                </c:pt>
                <c:pt idx="161">
                  <c:v>1.06334</c:v>
                </c:pt>
                <c:pt idx="162">
                  <c:v>1.06433</c:v>
                </c:pt>
                <c:pt idx="163">
                  <c:v>1.0653300000000001</c:v>
                </c:pt>
                <c:pt idx="164">
                  <c:v>1.0663199999999999</c:v>
                </c:pt>
                <c:pt idx="165">
                  <c:v>1.0673299999999999</c:v>
                </c:pt>
                <c:pt idx="166">
                  <c:v>1.0683100000000001</c:v>
                </c:pt>
                <c:pt idx="167">
                  <c:v>1.0693299999999999</c:v>
                </c:pt>
                <c:pt idx="168">
                  <c:v>1.0703199999999999</c:v>
                </c:pt>
                <c:pt idx="169">
                  <c:v>1.0713299999999999</c:v>
                </c:pt>
                <c:pt idx="170">
                  <c:v>1.0723199999999999</c:v>
                </c:pt>
                <c:pt idx="171">
                  <c:v>1.07331</c:v>
                </c:pt>
                <c:pt idx="172">
                  <c:v>1.07433</c:v>
                </c:pt>
                <c:pt idx="173">
                  <c:v>1.0753200000000001</c:v>
                </c:pt>
                <c:pt idx="174">
                  <c:v>1.07633</c:v>
                </c:pt>
                <c:pt idx="175">
                  <c:v>1.0773299999999999</c:v>
                </c:pt>
                <c:pt idx="176">
                  <c:v>1.0783199999999999</c:v>
                </c:pt>
                <c:pt idx="177">
                  <c:v>1.07931</c:v>
                </c:pt>
                <c:pt idx="178">
                  <c:v>1.0803199999999999</c:v>
                </c:pt>
                <c:pt idx="179">
                  <c:v>1.0813299999999999</c:v>
                </c:pt>
                <c:pt idx="180">
                  <c:v>1.0823199999999999</c:v>
                </c:pt>
                <c:pt idx="181">
                  <c:v>1.0833200000000001</c:v>
                </c:pt>
                <c:pt idx="182">
                  <c:v>1.08433</c:v>
                </c:pt>
                <c:pt idx="183">
                  <c:v>1.0853200000000001</c:v>
                </c:pt>
                <c:pt idx="184">
                  <c:v>1.08633</c:v>
                </c:pt>
                <c:pt idx="185">
                  <c:v>1.08731</c:v>
                </c:pt>
                <c:pt idx="186">
                  <c:v>1.08833</c:v>
                </c:pt>
                <c:pt idx="187">
                  <c:v>1.0893299999999999</c:v>
                </c:pt>
                <c:pt idx="188">
                  <c:v>1.0903400000000001</c:v>
                </c:pt>
                <c:pt idx="189">
                  <c:v>1.0913299999999999</c:v>
                </c:pt>
                <c:pt idx="190">
                  <c:v>1.09232</c:v>
                </c:pt>
                <c:pt idx="191">
                  <c:v>1.0933299999999999</c:v>
                </c:pt>
                <c:pt idx="192">
                  <c:v>1.09433</c:v>
                </c:pt>
                <c:pt idx="193">
                  <c:v>1.0953299999999999</c:v>
                </c:pt>
                <c:pt idx="194">
                  <c:v>1.0963099999999999</c:v>
                </c:pt>
                <c:pt idx="195">
                  <c:v>1.0972999999999999</c:v>
                </c:pt>
                <c:pt idx="196">
                  <c:v>1.09832</c:v>
                </c:pt>
                <c:pt idx="197">
                  <c:v>1.09931</c:v>
                </c:pt>
                <c:pt idx="198">
                  <c:v>1.1003099999999999</c:v>
                </c:pt>
                <c:pt idx="199">
                  <c:v>1.1013200000000001</c:v>
                </c:pt>
                <c:pt idx="200">
                  <c:v>1.10233</c:v>
                </c:pt>
                <c:pt idx="201">
                  <c:v>1.10334</c:v>
                </c:pt>
                <c:pt idx="202">
                  <c:v>1.1043499999999999</c:v>
                </c:pt>
                <c:pt idx="203">
                  <c:v>1.1053200000000001</c:v>
                </c:pt>
                <c:pt idx="204">
                  <c:v>1.10633</c:v>
                </c:pt>
                <c:pt idx="205">
                  <c:v>1.1073299999999999</c:v>
                </c:pt>
                <c:pt idx="206">
                  <c:v>1.10833</c:v>
                </c:pt>
                <c:pt idx="207">
                  <c:v>1.1093299999999999</c:v>
                </c:pt>
                <c:pt idx="208">
                  <c:v>1.1103400000000001</c:v>
                </c:pt>
                <c:pt idx="209">
                  <c:v>1.1113200000000001</c:v>
                </c:pt>
                <c:pt idx="210">
                  <c:v>1.11233</c:v>
                </c:pt>
                <c:pt idx="211">
                  <c:v>1.1133299999999999</c:v>
                </c:pt>
                <c:pt idx="212">
                  <c:v>1.11433</c:v>
                </c:pt>
                <c:pt idx="213">
                  <c:v>1.1153299999999999</c:v>
                </c:pt>
                <c:pt idx="214">
                  <c:v>1.11632</c:v>
                </c:pt>
                <c:pt idx="215">
                  <c:v>1.1173200000000001</c:v>
                </c:pt>
                <c:pt idx="216">
                  <c:v>1.11833</c:v>
                </c:pt>
                <c:pt idx="217">
                  <c:v>1.1193200000000001</c:v>
                </c:pt>
                <c:pt idx="218">
                  <c:v>1.12032</c:v>
                </c:pt>
                <c:pt idx="219">
                  <c:v>1.1213200000000001</c:v>
                </c:pt>
                <c:pt idx="220">
                  <c:v>1.1223099999999999</c:v>
                </c:pt>
                <c:pt idx="221">
                  <c:v>1.1233299999999999</c:v>
                </c:pt>
                <c:pt idx="222">
                  <c:v>1.12432</c:v>
                </c:pt>
                <c:pt idx="223">
                  <c:v>1.1253200000000001</c:v>
                </c:pt>
                <c:pt idx="224">
                  <c:v>1.1263300000000001</c:v>
                </c:pt>
                <c:pt idx="225">
                  <c:v>1.1273299999999999</c:v>
                </c:pt>
                <c:pt idx="226">
                  <c:v>1.1283399999999999</c:v>
                </c:pt>
                <c:pt idx="227">
                  <c:v>1.12931</c:v>
                </c:pt>
                <c:pt idx="228">
                  <c:v>1.1303300000000001</c:v>
                </c:pt>
                <c:pt idx="229">
                  <c:v>1.1313200000000001</c:v>
                </c:pt>
                <c:pt idx="230">
                  <c:v>1.1323300000000001</c:v>
                </c:pt>
                <c:pt idx="231">
                  <c:v>1.1333200000000001</c:v>
                </c:pt>
                <c:pt idx="232">
                  <c:v>1.13432</c:v>
                </c:pt>
                <c:pt idx="233">
                  <c:v>1.1353200000000001</c:v>
                </c:pt>
                <c:pt idx="234">
                  <c:v>1.1363099999999999</c:v>
                </c:pt>
                <c:pt idx="235">
                  <c:v>1.1373200000000001</c:v>
                </c:pt>
                <c:pt idx="236">
                  <c:v>1.13832</c:v>
                </c:pt>
                <c:pt idx="237">
                  <c:v>1.13931</c:v>
                </c:pt>
                <c:pt idx="238">
                  <c:v>1.14032</c:v>
                </c:pt>
                <c:pt idx="239">
                  <c:v>1.1413199999999999</c:v>
                </c:pt>
                <c:pt idx="240">
                  <c:v>1.14232</c:v>
                </c:pt>
                <c:pt idx="241">
                  <c:v>1.1433199999999999</c:v>
                </c:pt>
                <c:pt idx="242">
                  <c:v>1.14432</c:v>
                </c:pt>
                <c:pt idx="243">
                  <c:v>1.1453199999999999</c:v>
                </c:pt>
                <c:pt idx="244">
                  <c:v>1.1463099999999999</c:v>
                </c:pt>
                <c:pt idx="245">
                  <c:v>1.1473199999999999</c:v>
                </c:pt>
                <c:pt idx="246">
                  <c:v>1.14832</c:v>
                </c:pt>
                <c:pt idx="247">
                  <c:v>1.1493199999999999</c:v>
                </c:pt>
                <c:pt idx="248">
                  <c:v>1.1503099999999999</c:v>
                </c:pt>
                <c:pt idx="249">
                  <c:v>1.1513</c:v>
                </c:pt>
                <c:pt idx="250">
                  <c:v>1.1523099999999999</c:v>
                </c:pt>
                <c:pt idx="251">
                  <c:v>1.1533</c:v>
                </c:pt>
                <c:pt idx="252">
                  <c:v>1.1543099999999999</c:v>
                </c:pt>
                <c:pt idx="253">
                  <c:v>1.1553</c:v>
                </c:pt>
                <c:pt idx="254">
                  <c:v>1.1563000000000001</c:v>
                </c:pt>
                <c:pt idx="255">
                  <c:v>1.1572899999999999</c:v>
                </c:pt>
                <c:pt idx="256">
                  <c:v>1.1583000000000001</c:v>
                </c:pt>
                <c:pt idx="257">
                  <c:v>1.1593</c:v>
                </c:pt>
                <c:pt idx="258">
                  <c:v>1.1603000000000001</c:v>
                </c:pt>
                <c:pt idx="259">
                  <c:v>1.1613</c:v>
                </c:pt>
                <c:pt idx="260">
                  <c:v>1.16232</c:v>
                </c:pt>
                <c:pt idx="261">
                  <c:v>1.1633100000000001</c:v>
                </c:pt>
                <c:pt idx="262">
                  <c:v>1.1642999999999999</c:v>
                </c:pt>
                <c:pt idx="263">
                  <c:v>1.1653</c:v>
                </c:pt>
                <c:pt idx="264">
                  <c:v>1.16628</c:v>
                </c:pt>
                <c:pt idx="265">
                  <c:v>1.1673</c:v>
                </c:pt>
                <c:pt idx="266">
                  <c:v>1.16831</c:v>
                </c:pt>
                <c:pt idx="267">
                  <c:v>1.1693</c:v>
                </c:pt>
                <c:pt idx="268">
                  <c:v>1.1702999999999999</c:v>
                </c:pt>
                <c:pt idx="269">
                  <c:v>1.1712899999999999</c:v>
                </c:pt>
                <c:pt idx="270">
                  <c:v>1.17231</c:v>
                </c:pt>
                <c:pt idx="271">
                  <c:v>1.1733</c:v>
                </c:pt>
                <c:pt idx="272">
                  <c:v>1.1742999999999999</c:v>
                </c:pt>
                <c:pt idx="273">
                  <c:v>1.1753199999999999</c:v>
                </c:pt>
                <c:pt idx="274">
                  <c:v>1.1762999999999999</c:v>
                </c:pt>
                <c:pt idx="275">
                  <c:v>1.1772899999999999</c:v>
                </c:pt>
                <c:pt idx="276">
                  <c:v>1.1782999999999999</c:v>
                </c:pt>
                <c:pt idx="277">
                  <c:v>1.1793</c:v>
                </c:pt>
                <c:pt idx="278">
                  <c:v>1.18031</c:v>
                </c:pt>
                <c:pt idx="279">
                  <c:v>1.1813199999999999</c:v>
                </c:pt>
                <c:pt idx="280">
                  <c:v>1.18232</c:v>
                </c:pt>
                <c:pt idx="281">
                  <c:v>1.1833100000000001</c:v>
                </c:pt>
                <c:pt idx="282">
                  <c:v>1.18431</c:v>
                </c:pt>
                <c:pt idx="283">
                  <c:v>1.1853100000000001</c:v>
                </c:pt>
                <c:pt idx="284">
                  <c:v>1.1862900000000001</c:v>
                </c:pt>
                <c:pt idx="285">
                  <c:v>1.1873100000000001</c:v>
                </c:pt>
                <c:pt idx="286">
                  <c:v>1.1883300000000001</c:v>
                </c:pt>
                <c:pt idx="287">
                  <c:v>1.1893199999999999</c:v>
                </c:pt>
                <c:pt idx="288">
                  <c:v>1.19031</c:v>
                </c:pt>
                <c:pt idx="289">
                  <c:v>1.1913100000000001</c:v>
                </c:pt>
                <c:pt idx="290">
                  <c:v>1.19231</c:v>
                </c:pt>
                <c:pt idx="291">
                  <c:v>1.1933199999999999</c:v>
                </c:pt>
                <c:pt idx="292">
                  <c:v>1.19431</c:v>
                </c:pt>
                <c:pt idx="293">
                  <c:v>1.1953199999999999</c:v>
                </c:pt>
                <c:pt idx="294">
                  <c:v>1.1963299999999999</c:v>
                </c:pt>
                <c:pt idx="295">
                  <c:v>1.1973199999999999</c:v>
                </c:pt>
                <c:pt idx="296">
                  <c:v>1.19831</c:v>
                </c:pt>
                <c:pt idx="297">
                  <c:v>1.1993100000000001</c:v>
                </c:pt>
                <c:pt idx="298">
                  <c:v>1.2002999999999999</c:v>
                </c:pt>
                <c:pt idx="299">
                  <c:v>1.20133</c:v>
                </c:pt>
                <c:pt idx="300">
                  <c:v>1.2022999999999999</c:v>
                </c:pt>
                <c:pt idx="301">
                  <c:v>1.2033</c:v>
                </c:pt>
                <c:pt idx="302">
                  <c:v>1.20431</c:v>
                </c:pt>
                <c:pt idx="303">
                  <c:v>1.2053</c:v>
                </c:pt>
                <c:pt idx="304">
                  <c:v>1.2062999999999999</c:v>
                </c:pt>
                <c:pt idx="305">
                  <c:v>1.2073</c:v>
                </c:pt>
                <c:pt idx="306">
                  <c:v>1.2083200000000001</c:v>
                </c:pt>
                <c:pt idx="307">
                  <c:v>1.2093100000000001</c:v>
                </c:pt>
                <c:pt idx="308">
                  <c:v>1.2102900000000001</c:v>
                </c:pt>
                <c:pt idx="309">
                  <c:v>1.2112799999999999</c:v>
                </c:pt>
                <c:pt idx="310">
                  <c:v>1.2122900000000001</c:v>
                </c:pt>
                <c:pt idx="311">
                  <c:v>1.21329</c:v>
                </c:pt>
                <c:pt idx="312">
                  <c:v>1.2142900000000001</c:v>
                </c:pt>
                <c:pt idx="313">
                  <c:v>1.21529</c:v>
                </c:pt>
                <c:pt idx="314">
                  <c:v>1.21628</c:v>
                </c:pt>
                <c:pt idx="315">
                  <c:v>1.21729</c:v>
                </c:pt>
                <c:pt idx="316">
                  <c:v>1.2182999999999999</c:v>
                </c:pt>
                <c:pt idx="317">
                  <c:v>1.2193000000000001</c:v>
                </c:pt>
                <c:pt idx="318">
                  <c:v>1.22031</c:v>
                </c:pt>
                <c:pt idx="319">
                  <c:v>1.2213000000000001</c:v>
                </c:pt>
                <c:pt idx="320">
                  <c:v>1.2222999999999999</c:v>
                </c:pt>
                <c:pt idx="321">
                  <c:v>1.2233000000000001</c:v>
                </c:pt>
                <c:pt idx="322">
                  <c:v>1.2242999999999999</c:v>
                </c:pt>
                <c:pt idx="323">
                  <c:v>1.2252799999999999</c:v>
                </c:pt>
                <c:pt idx="324">
                  <c:v>1.22631</c:v>
                </c:pt>
                <c:pt idx="325">
                  <c:v>1.22729</c:v>
                </c:pt>
                <c:pt idx="326">
                  <c:v>1.22831</c:v>
                </c:pt>
                <c:pt idx="327">
                  <c:v>1.2293099999999999</c:v>
                </c:pt>
                <c:pt idx="328">
                  <c:v>1.23028</c:v>
                </c:pt>
                <c:pt idx="329">
                  <c:v>1.23129</c:v>
                </c:pt>
                <c:pt idx="330">
                  <c:v>1.2323</c:v>
                </c:pt>
                <c:pt idx="331">
                  <c:v>1.2333099999999999</c:v>
                </c:pt>
                <c:pt idx="332">
                  <c:v>1.2342900000000001</c:v>
                </c:pt>
                <c:pt idx="333">
                  <c:v>1.2352799999999999</c:v>
                </c:pt>
                <c:pt idx="334">
                  <c:v>1.2362899999999999</c:v>
                </c:pt>
                <c:pt idx="335">
                  <c:v>1.23729</c:v>
                </c:pt>
                <c:pt idx="336">
                  <c:v>1.23831</c:v>
                </c:pt>
                <c:pt idx="337">
                  <c:v>1.2392799999999999</c:v>
                </c:pt>
                <c:pt idx="338">
                  <c:v>1.2402899999999999</c:v>
                </c:pt>
                <c:pt idx="339">
                  <c:v>1.2413000000000001</c:v>
                </c:pt>
                <c:pt idx="340">
                  <c:v>1.2423</c:v>
                </c:pt>
                <c:pt idx="341">
                  <c:v>1.2433000000000001</c:v>
                </c:pt>
                <c:pt idx="342">
                  <c:v>1.2442800000000001</c:v>
                </c:pt>
                <c:pt idx="343">
                  <c:v>1.2453000000000001</c:v>
                </c:pt>
                <c:pt idx="344">
                  <c:v>1.2463</c:v>
                </c:pt>
                <c:pt idx="345">
                  <c:v>1.24729</c:v>
                </c:pt>
                <c:pt idx="346">
                  <c:v>1.2482899999999999</c:v>
                </c:pt>
                <c:pt idx="347">
                  <c:v>1.24929</c:v>
                </c:pt>
                <c:pt idx="348">
                  <c:v>1.2502899999999999</c:v>
                </c:pt>
                <c:pt idx="349">
                  <c:v>1.2512799999999999</c:v>
                </c:pt>
                <c:pt idx="350">
                  <c:v>1.2523</c:v>
                </c:pt>
                <c:pt idx="351">
                  <c:v>1.25329</c:v>
                </c:pt>
                <c:pt idx="352">
                  <c:v>1.2542800000000001</c:v>
                </c:pt>
                <c:pt idx="353">
                  <c:v>1.2552700000000001</c:v>
                </c:pt>
                <c:pt idx="354">
                  <c:v>1.2562899999999999</c:v>
                </c:pt>
                <c:pt idx="355">
                  <c:v>1.2573000000000001</c:v>
                </c:pt>
                <c:pt idx="356">
                  <c:v>1.2583</c:v>
                </c:pt>
                <c:pt idx="357">
                  <c:v>1.2592699999999999</c:v>
                </c:pt>
                <c:pt idx="358">
                  <c:v>1.2602800000000001</c:v>
                </c:pt>
                <c:pt idx="359">
                  <c:v>1.2613000000000001</c:v>
                </c:pt>
                <c:pt idx="360">
                  <c:v>1.2622899999999999</c:v>
                </c:pt>
                <c:pt idx="361">
                  <c:v>1.26329</c:v>
                </c:pt>
                <c:pt idx="362">
                  <c:v>1.2642899999999999</c:v>
                </c:pt>
                <c:pt idx="363">
                  <c:v>1.26528</c:v>
                </c:pt>
                <c:pt idx="364">
                  <c:v>1.2662800000000001</c:v>
                </c:pt>
                <c:pt idx="365">
                  <c:v>1.26728</c:v>
                </c:pt>
                <c:pt idx="366">
                  <c:v>1.2682800000000001</c:v>
                </c:pt>
                <c:pt idx="367">
                  <c:v>1.26928</c:v>
                </c:pt>
                <c:pt idx="368">
                  <c:v>1.2702899999999999</c:v>
                </c:pt>
                <c:pt idx="369">
                  <c:v>1.27128</c:v>
                </c:pt>
                <c:pt idx="370">
                  <c:v>1.2722800000000001</c:v>
                </c:pt>
                <c:pt idx="371">
                  <c:v>1.27328</c:v>
                </c:pt>
                <c:pt idx="372">
                  <c:v>1.2742899999999999</c:v>
                </c:pt>
                <c:pt idx="373">
                  <c:v>1.27528</c:v>
                </c:pt>
                <c:pt idx="374">
                  <c:v>1.2763</c:v>
                </c:pt>
                <c:pt idx="375">
                  <c:v>1.27729</c:v>
                </c:pt>
                <c:pt idx="376">
                  <c:v>1.2782899999999999</c:v>
                </c:pt>
                <c:pt idx="377">
                  <c:v>1.27929</c:v>
                </c:pt>
                <c:pt idx="378">
                  <c:v>1.28027</c:v>
                </c:pt>
                <c:pt idx="379">
                  <c:v>1.2812699999999999</c:v>
                </c:pt>
                <c:pt idx="380">
                  <c:v>1.28227</c:v>
                </c:pt>
                <c:pt idx="381">
                  <c:v>1.2832600000000001</c:v>
                </c:pt>
                <c:pt idx="382">
                  <c:v>1.28427</c:v>
                </c:pt>
                <c:pt idx="383">
                  <c:v>1.28528</c:v>
                </c:pt>
                <c:pt idx="384">
                  <c:v>1.2862800000000001</c:v>
                </c:pt>
                <c:pt idx="385">
                  <c:v>1.2872699999999999</c:v>
                </c:pt>
                <c:pt idx="386">
                  <c:v>1.28827</c:v>
                </c:pt>
                <c:pt idx="387">
                  <c:v>1.28928</c:v>
                </c:pt>
                <c:pt idx="388">
                  <c:v>1.29027</c:v>
                </c:pt>
                <c:pt idx="389">
                  <c:v>1.2912699999999999</c:v>
                </c:pt>
                <c:pt idx="390">
                  <c:v>1.2922800000000001</c:v>
                </c:pt>
                <c:pt idx="391">
                  <c:v>1.29328</c:v>
                </c:pt>
                <c:pt idx="392">
                  <c:v>1.2942800000000001</c:v>
                </c:pt>
                <c:pt idx="393">
                  <c:v>1.29528</c:v>
                </c:pt>
                <c:pt idx="394">
                  <c:v>1.29627</c:v>
                </c:pt>
                <c:pt idx="395">
                  <c:v>1.2972699999999999</c:v>
                </c:pt>
                <c:pt idx="396">
                  <c:v>1.29826</c:v>
                </c:pt>
                <c:pt idx="397">
                  <c:v>1.29928</c:v>
                </c:pt>
                <c:pt idx="398">
                  <c:v>1.30027</c:v>
                </c:pt>
                <c:pt idx="399">
                  <c:v>1.3012699999999999</c:v>
                </c:pt>
                <c:pt idx="400">
                  <c:v>1.3022800000000001</c:v>
                </c:pt>
                <c:pt idx="401">
                  <c:v>1.30328</c:v>
                </c:pt>
                <c:pt idx="402">
                  <c:v>1.30427</c:v>
                </c:pt>
                <c:pt idx="403">
                  <c:v>1.30528</c:v>
                </c:pt>
                <c:pt idx="404">
                  <c:v>1.3062800000000001</c:v>
                </c:pt>
                <c:pt idx="405">
                  <c:v>1.30728</c:v>
                </c:pt>
                <c:pt idx="406">
                  <c:v>1.3082800000000001</c:v>
                </c:pt>
                <c:pt idx="407">
                  <c:v>1.30928</c:v>
                </c:pt>
                <c:pt idx="408">
                  <c:v>1.3102799999999999</c:v>
                </c:pt>
                <c:pt idx="409">
                  <c:v>1.3112699999999999</c:v>
                </c:pt>
                <c:pt idx="410">
                  <c:v>1.31227</c:v>
                </c:pt>
                <c:pt idx="411">
                  <c:v>1.31328</c:v>
                </c:pt>
                <c:pt idx="412">
                  <c:v>1.31427</c:v>
                </c:pt>
                <c:pt idx="413">
                  <c:v>1.31528</c:v>
                </c:pt>
                <c:pt idx="414">
                  <c:v>1.3162799999999999</c:v>
                </c:pt>
                <c:pt idx="415">
                  <c:v>1.3172699999999999</c:v>
                </c:pt>
                <c:pt idx="416">
                  <c:v>1.3182700000000001</c:v>
                </c:pt>
                <c:pt idx="417">
                  <c:v>1.3192600000000001</c:v>
                </c:pt>
                <c:pt idx="418">
                  <c:v>1.32026</c:v>
                </c:pt>
                <c:pt idx="419">
                  <c:v>1.3212699999999999</c:v>
                </c:pt>
                <c:pt idx="420">
                  <c:v>1.3222700000000001</c:v>
                </c:pt>
                <c:pt idx="421">
                  <c:v>1.32328</c:v>
                </c:pt>
                <c:pt idx="422">
                  <c:v>1.32429</c:v>
                </c:pt>
                <c:pt idx="423">
                  <c:v>1.3252900000000001</c:v>
                </c:pt>
                <c:pt idx="424">
                  <c:v>1.3262799999999999</c:v>
                </c:pt>
                <c:pt idx="425">
                  <c:v>1.3272900000000001</c:v>
                </c:pt>
                <c:pt idx="426">
                  <c:v>1.32829</c:v>
                </c:pt>
                <c:pt idx="427">
                  <c:v>1.32927</c:v>
                </c:pt>
                <c:pt idx="428">
                  <c:v>1.33029</c:v>
                </c:pt>
                <c:pt idx="429">
                  <c:v>1.33128</c:v>
                </c:pt>
                <c:pt idx="430">
                  <c:v>1.3322799999999999</c:v>
                </c:pt>
                <c:pt idx="431">
                  <c:v>1.3332599999999999</c:v>
                </c:pt>
                <c:pt idx="432">
                  <c:v>1.3342799999999999</c:v>
                </c:pt>
                <c:pt idx="433">
                  <c:v>1.33528</c:v>
                </c:pt>
                <c:pt idx="434">
                  <c:v>1.33626</c:v>
                </c:pt>
                <c:pt idx="435">
                  <c:v>1.33728</c:v>
                </c:pt>
                <c:pt idx="436">
                  <c:v>1.3382799999999999</c:v>
                </c:pt>
                <c:pt idx="437">
                  <c:v>1.3392900000000001</c:v>
                </c:pt>
                <c:pt idx="438">
                  <c:v>1.3402799999999999</c:v>
                </c:pt>
                <c:pt idx="439">
                  <c:v>1.34127</c:v>
                </c:pt>
                <c:pt idx="440">
                  <c:v>1.3422700000000001</c:v>
                </c:pt>
                <c:pt idx="441">
                  <c:v>1.34327</c:v>
                </c:pt>
                <c:pt idx="442">
                  <c:v>1.3442799999999999</c:v>
                </c:pt>
                <c:pt idx="443">
                  <c:v>1.3452599999999999</c:v>
                </c:pt>
                <c:pt idx="444">
                  <c:v>1.3462700000000001</c:v>
                </c:pt>
                <c:pt idx="445">
                  <c:v>1.34727</c:v>
                </c:pt>
                <c:pt idx="446">
                  <c:v>1.3482700000000001</c:v>
                </c:pt>
                <c:pt idx="447">
                  <c:v>1.34927</c:v>
                </c:pt>
                <c:pt idx="448">
                  <c:v>1.35029</c:v>
                </c:pt>
                <c:pt idx="449">
                  <c:v>1.35128</c:v>
                </c:pt>
                <c:pt idx="450">
                  <c:v>1.3522700000000001</c:v>
                </c:pt>
                <c:pt idx="451">
                  <c:v>1.35327</c:v>
                </c:pt>
                <c:pt idx="452">
                  <c:v>1.3542700000000001</c:v>
                </c:pt>
                <c:pt idx="453">
                  <c:v>1.35527</c:v>
                </c:pt>
                <c:pt idx="454">
                  <c:v>1.3562799999999999</c:v>
                </c:pt>
                <c:pt idx="455">
                  <c:v>1.35728</c:v>
                </c:pt>
                <c:pt idx="456">
                  <c:v>1.3582700000000001</c:v>
                </c:pt>
                <c:pt idx="457">
                  <c:v>1.3592599999999999</c:v>
                </c:pt>
                <c:pt idx="458">
                  <c:v>1.36029</c:v>
                </c:pt>
                <c:pt idx="459">
                  <c:v>1.3612599999999999</c:v>
                </c:pt>
                <c:pt idx="460">
                  <c:v>1.3622799999999999</c:v>
                </c:pt>
                <c:pt idx="461">
                  <c:v>1.3632899999999999</c:v>
                </c:pt>
                <c:pt idx="462">
                  <c:v>1.3642799999999999</c:v>
                </c:pt>
                <c:pt idx="463">
                  <c:v>1.36527</c:v>
                </c:pt>
                <c:pt idx="464">
                  <c:v>1.3662799999999999</c:v>
                </c:pt>
                <c:pt idx="465">
                  <c:v>1.3672800000000001</c:v>
                </c:pt>
                <c:pt idx="466">
                  <c:v>1.36825</c:v>
                </c:pt>
                <c:pt idx="467">
                  <c:v>1.36927</c:v>
                </c:pt>
                <c:pt idx="468">
                  <c:v>1.3702700000000001</c:v>
                </c:pt>
                <c:pt idx="469">
                  <c:v>1.3712500000000001</c:v>
                </c:pt>
                <c:pt idx="470">
                  <c:v>1.3722399999999999</c:v>
                </c:pt>
                <c:pt idx="471">
                  <c:v>1.3732500000000001</c:v>
                </c:pt>
                <c:pt idx="472">
                  <c:v>1.3742399999999999</c:v>
                </c:pt>
                <c:pt idx="473">
                  <c:v>1.37524</c:v>
                </c:pt>
                <c:pt idx="474">
                  <c:v>1.37626</c:v>
                </c:pt>
                <c:pt idx="475">
                  <c:v>1.3772599999999999</c:v>
                </c:pt>
                <c:pt idx="476">
                  <c:v>1.3782700000000001</c:v>
                </c:pt>
                <c:pt idx="477">
                  <c:v>1.3792500000000001</c:v>
                </c:pt>
                <c:pt idx="478">
                  <c:v>1.38026</c:v>
                </c:pt>
                <c:pt idx="479">
                  <c:v>1.3812500000000001</c:v>
                </c:pt>
                <c:pt idx="480">
                  <c:v>1.38226</c:v>
                </c:pt>
                <c:pt idx="481">
                  <c:v>1.3832800000000001</c:v>
                </c:pt>
                <c:pt idx="482">
                  <c:v>1.38426</c:v>
                </c:pt>
                <c:pt idx="483">
                  <c:v>1.38527</c:v>
                </c:pt>
                <c:pt idx="484">
                  <c:v>1.38625</c:v>
                </c:pt>
                <c:pt idx="485">
                  <c:v>1.3872500000000001</c:v>
                </c:pt>
                <c:pt idx="486">
                  <c:v>1.3882399999999999</c:v>
                </c:pt>
                <c:pt idx="487">
                  <c:v>1.3892599999999999</c:v>
                </c:pt>
                <c:pt idx="488">
                  <c:v>1.39025</c:v>
                </c:pt>
                <c:pt idx="489">
                  <c:v>1.3912500000000001</c:v>
                </c:pt>
                <c:pt idx="490">
                  <c:v>1.39225</c:v>
                </c:pt>
                <c:pt idx="491">
                  <c:v>1.3932599999999999</c:v>
                </c:pt>
                <c:pt idx="492">
                  <c:v>1.3942300000000001</c:v>
                </c:pt>
                <c:pt idx="493">
                  <c:v>1.3952500000000001</c:v>
                </c:pt>
                <c:pt idx="494">
                  <c:v>1.39625</c:v>
                </c:pt>
                <c:pt idx="495">
                  <c:v>1.3972599999999999</c:v>
                </c:pt>
                <c:pt idx="496">
                  <c:v>1.3982600000000001</c:v>
                </c:pt>
                <c:pt idx="497">
                  <c:v>1.3992500000000001</c:v>
                </c:pt>
                <c:pt idx="498">
                  <c:v>1.39981</c:v>
                </c:pt>
                <c:pt idx="499">
                  <c:v>1.4</c:v>
                </c:pt>
                <c:pt idx="500">
                  <c:v>1.39944</c:v>
                </c:pt>
                <c:pt idx="501">
                  <c:v>1.3984700000000001</c:v>
                </c:pt>
                <c:pt idx="502">
                  <c:v>1.39744</c:v>
                </c:pt>
                <c:pt idx="503">
                  <c:v>1.39645</c:v>
                </c:pt>
                <c:pt idx="504">
                  <c:v>1.3954500000000001</c:v>
                </c:pt>
                <c:pt idx="505">
                  <c:v>1.39446</c:v>
                </c:pt>
                <c:pt idx="506">
                  <c:v>1.3934599999999999</c:v>
                </c:pt>
                <c:pt idx="507">
                  <c:v>1.39245</c:v>
                </c:pt>
                <c:pt idx="508">
                  <c:v>1.3914599999999999</c:v>
                </c:pt>
                <c:pt idx="509">
                  <c:v>1.39046</c:v>
                </c:pt>
                <c:pt idx="510">
                  <c:v>1.3894500000000001</c:v>
                </c:pt>
                <c:pt idx="511">
                  <c:v>1.38846</c:v>
                </c:pt>
                <c:pt idx="512">
                  <c:v>1.3874599999999999</c:v>
                </c:pt>
                <c:pt idx="513">
                  <c:v>1.3864700000000001</c:v>
                </c:pt>
                <c:pt idx="514">
                  <c:v>1.38547</c:v>
                </c:pt>
                <c:pt idx="515">
                  <c:v>1.3844700000000001</c:v>
                </c:pt>
                <c:pt idx="516">
                  <c:v>1.38347</c:v>
                </c:pt>
                <c:pt idx="517">
                  <c:v>1.3824700000000001</c:v>
                </c:pt>
                <c:pt idx="518">
                  <c:v>1.38147</c:v>
                </c:pt>
                <c:pt idx="519">
                  <c:v>1.3804700000000001</c:v>
                </c:pt>
                <c:pt idx="520">
                  <c:v>1.3794500000000001</c:v>
                </c:pt>
                <c:pt idx="521">
                  <c:v>1.3784799999999999</c:v>
                </c:pt>
                <c:pt idx="522">
                  <c:v>1.37747</c:v>
                </c:pt>
                <c:pt idx="523">
                  <c:v>1.37646</c:v>
                </c:pt>
                <c:pt idx="524">
                  <c:v>1.37547</c:v>
                </c:pt>
                <c:pt idx="525">
                  <c:v>1.3744700000000001</c:v>
                </c:pt>
                <c:pt idx="526">
                  <c:v>1.3734599999999999</c:v>
                </c:pt>
                <c:pt idx="527">
                  <c:v>1.37246</c:v>
                </c:pt>
                <c:pt idx="528">
                  <c:v>1.3714599999999999</c:v>
                </c:pt>
                <c:pt idx="529">
                  <c:v>1.3704700000000001</c:v>
                </c:pt>
                <c:pt idx="530">
                  <c:v>1.36948</c:v>
                </c:pt>
                <c:pt idx="531">
                  <c:v>1.3684700000000001</c:v>
                </c:pt>
                <c:pt idx="532">
                  <c:v>1.36747</c:v>
                </c:pt>
                <c:pt idx="533">
                  <c:v>1.3664799999999999</c:v>
                </c:pt>
                <c:pt idx="534">
                  <c:v>1.3654900000000001</c:v>
                </c:pt>
                <c:pt idx="535">
                  <c:v>1.36449</c:v>
                </c:pt>
                <c:pt idx="536">
                  <c:v>1.36348</c:v>
                </c:pt>
                <c:pt idx="537">
                  <c:v>1.3624799999999999</c:v>
                </c:pt>
                <c:pt idx="538">
                  <c:v>1.3614900000000001</c:v>
                </c:pt>
                <c:pt idx="539">
                  <c:v>1.36049</c:v>
                </c:pt>
                <c:pt idx="540">
                  <c:v>1.3594999999999999</c:v>
                </c:pt>
                <c:pt idx="541">
                  <c:v>1.35849</c:v>
                </c:pt>
                <c:pt idx="542">
                  <c:v>1.35747</c:v>
                </c:pt>
                <c:pt idx="543">
                  <c:v>1.3565</c:v>
                </c:pt>
                <c:pt idx="544">
                  <c:v>1.3554999999999999</c:v>
                </c:pt>
                <c:pt idx="545">
                  <c:v>1.3545</c:v>
                </c:pt>
                <c:pt idx="546">
                  <c:v>1.3534900000000001</c:v>
                </c:pt>
                <c:pt idx="547">
                  <c:v>1.3524799999999999</c:v>
                </c:pt>
                <c:pt idx="548">
                  <c:v>1.3514900000000001</c:v>
                </c:pt>
                <c:pt idx="549">
                  <c:v>1.3504799999999999</c:v>
                </c:pt>
                <c:pt idx="550">
                  <c:v>1.3494999999999999</c:v>
                </c:pt>
                <c:pt idx="551">
                  <c:v>1.3485</c:v>
                </c:pt>
                <c:pt idx="552">
                  <c:v>1.34748</c:v>
                </c:pt>
                <c:pt idx="553">
                  <c:v>1.34649</c:v>
                </c:pt>
                <c:pt idx="554">
                  <c:v>1.3454900000000001</c:v>
                </c:pt>
                <c:pt idx="555">
                  <c:v>1.3444799999999999</c:v>
                </c:pt>
                <c:pt idx="556">
                  <c:v>1.3434999999999999</c:v>
                </c:pt>
                <c:pt idx="557">
                  <c:v>1.3425</c:v>
                </c:pt>
                <c:pt idx="558">
                  <c:v>1.3414999999999999</c:v>
                </c:pt>
                <c:pt idx="559">
                  <c:v>1.3405100000000001</c:v>
                </c:pt>
                <c:pt idx="560">
                  <c:v>1.33951</c:v>
                </c:pt>
                <c:pt idx="561">
                  <c:v>1.3385100000000001</c:v>
                </c:pt>
                <c:pt idx="562">
                  <c:v>1.3374900000000001</c:v>
                </c:pt>
                <c:pt idx="563">
                  <c:v>1.33649</c:v>
                </c:pt>
                <c:pt idx="564">
                  <c:v>1.3354900000000001</c:v>
                </c:pt>
                <c:pt idx="565">
                  <c:v>1.3345</c:v>
                </c:pt>
                <c:pt idx="566">
                  <c:v>1.3334900000000001</c:v>
                </c:pt>
                <c:pt idx="567">
                  <c:v>1.3325</c:v>
                </c:pt>
                <c:pt idx="568">
                  <c:v>1.3314699999999999</c:v>
                </c:pt>
                <c:pt idx="569">
                  <c:v>1.3305</c:v>
                </c:pt>
                <c:pt idx="570">
                  <c:v>1.32951</c:v>
                </c:pt>
                <c:pt idx="571">
                  <c:v>1.3285</c:v>
                </c:pt>
                <c:pt idx="572">
                  <c:v>1.3274999999999999</c:v>
                </c:pt>
                <c:pt idx="573">
                  <c:v>1.3265</c:v>
                </c:pt>
                <c:pt idx="574">
                  <c:v>1.3254900000000001</c:v>
                </c:pt>
                <c:pt idx="575">
                  <c:v>1.3245</c:v>
                </c:pt>
                <c:pt idx="576">
                  <c:v>1.3234999999999999</c:v>
                </c:pt>
                <c:pt idx="577">
                  <c:v>1.3224800000000001</c:v>
                </c:pt>
                <c:pt idx="578">
                  <c:v>1.3214900000000001</c:v>
                </c:pt>
                <c:pt idx="579">
                  <c:v>1.3205</c:v>
                </c:pt>
                <c:pt idx="580">
                  <c:v>1.31951</c:v>
                </c:pt>
                <c:pt idx="581">
                  <c:v>1.3185</c:v>
                </c:pt>
                <c:pt idx="582">
                  <c:v>1.3174699999999999</c:v>
                </c:pt>
                <c:pt idx="583">
                  <c:v>1.3164899999999999</c:v>
                </c:pt>
                <c:pt idx="584">
                  <c:v>1.31549</c:v>
                </c:pt>
                <c:pt idx="585">
                  <c:v>1.3145</c:v>
                </c:pt>
                <c:pt idx="586">
                  <c:v>1.31348</c:v>
                </c:pt>
                <c:pt idx="587">
                  <c:v>1.3124899999999999</c:v>
                </c:pt>
                <c:pt idx="588">
                  <c:v>1.31151</c:v>
                </c:pt>
                <c:pt idx="589">
                  <c:v>1.3105</c:v>
                </c:pt>
                <c:pt idx="590">
                  <c:v>1.3095000000000001</c:v>
                </c:pt>
                <c:pt idx="591">
                  <c:v>1.3085</c:v>
                </c:pt>
                <c:pt idx="592">
                  <c:v>1.3075000000000001</c:v>
                </c:pt>
                <c:pt idx="593">
                  <c:v>1.3065</c:v>
                </c:pt>
                <c:pt idx="594">
                  <c:v>1.3055099999999999</c:v>
                </c:pt>
                <c:pt idx="595">
                  <c:v>1.3045</c:v>
                </c:pt>
                <c:pt idx="596">
                  <c:v>1.3035099999999999</c:v>
                </c:pt>
                <c:pt idx="597">
                  <c:v>1.30253</c:v>
                </c:pt>
                <c:pt idx="598">
                  <c:v>1.30152</c:v>
                </c:pt>
                <c:pt idx="599">
                  <c:v>1.3005100000000001</c:v>
                </c:pt>
                <c:pt idx="600">
                  <c:v>1.2995099999999999</c:v>
                </c:pt>
                <c:pt idx="601">
                  <c:v>1.29853</c:v>
                </c:pt>
                <c:pt idx="602">
                  <c:v>1.2975099999999999</c:v>
                </c:pt>
                <c:pt idx="603">
                  <c:v>1.2965100000000001</c:v>
                </c:pt>
                <c:pt idx="604">
                  <c:v>1.29552</c:v>
                </c:pt>
                <c:pt idx="605">
                  <c:v>1.29451</c:v>
                </c:pt>
                <c:pt idx="606">
                  <c:v>1.2935000000000001</c:v>
                </c:pt>
                <c:pt idx="607">
                  <c:v>1.2924899999999999</c:v>
                </c:pt>
                <c:pt idx="608">
                  <c:v>1.2915099999999999</c:v>
                </c:pt>
                <c:pt idx="609">
                  <c:v>1.29051</c:v>
                </c:pt>
                <c:pt idx="610">
                  <c:v>1.2895099999999999</c:v>
                </c:pt>
                <c:pt idx="611">
                  <c:v>1.2884899999999999</c:v>
                </c:pt>
                <c:pt idx="612">
                  <c:v>1.28752</c:v>
                </c:pt>
                <c:pt idx="613">
                  <c:v>1.28651</c:v>
                </c:pt>
                <c:pt idx="614">
                  <c:v>1.2855099999999999</c:v>
                </c:pt>
                <c:pt idx="615">
                  <c:v>1.28451</c:v>
                </c:pt>
                <c:pt idx="616">
                  <c:v>1.28349</c:v>
                </c:pt>
                <c:pt idx="617">
                  <c:v>1.2825</c:v>
                </c:pt>
                <c:pt idx="618">
                  <c:v>1.2815000000000001</c:v>
                </c:pt>
                <c:pt idx="619">
                  <c:v>1.28051</c:v>
                </c:pt>
                <c:pt idx="620">
                  <c:v>1.2795099999999999</c:v>
                </c:pt>
                <c:pt idx="621">
                  <c:v>1.27851</c:v>
                </c:pt>
                <c:pt idx="622">
                  <c:v>1.2775099999999999</c:v>
                </c:pt>
                <c:pt idx="623">
                  <c:v>1.27651</c:v>
                </c:pt>
                <c:pt idx="624">
                  <c:v>1.2755099999999999</c:v>
                </c:pt>
                <c:pt idx="625">
                  <c:v>1.27451</c:v>
                </c:pt>
                <c:pt idx="626">
                  <c:v>1.27352</c:v>
                </c:pt>
                <c:pt idx="627">
                  <c:v>1.27251</c:v>
                </c:pt>
                <c:pt idx="628">
                  <c:v>1.27152</c:v>
                </c:pt>
                <c:pt idx="629">
                  <c:v>1.2705200000000001</c:v>
                </c:pt>
                <c:pt idx="630">
                  <c:v>1.2695099999999999</c:v>
                </c:pt>
                <c:pt idx="631">
                  <c:v>1.26851</c:v>
                </c:pt>
                <c:pt idx="632">
                  <c:v>1.2675099999999999</c:v>
                </c:pt>
                <c:pt idx="633">
                  <c:v>1.2665200000000001</c:v>
                </c:pt>
                <c:pt idx="634">
                  <c:v>1.26552</c:v>
                </c:pt>
                <c:pt idx="635">
                  <c:v>1.2645200000000001</c:v>
                </c:pt>
                <c:pt idx="636">
                  <c:v>1.26353</c:v>
                </c:pt>
                <c:pt idx="637">
                  <c:v>1.26254</c:v>
                </c:pt>
                <c:pt idx="638">
                  <c:v>1.26152</c:v>
                </c:pt>
                <c:pt idx="639">
                  <c:v>1.2605200000000001</c:v>
                </c:pt>
                <c:pt idx="640">
                  <c:v>1.25952</c:v>
                </c:pt>
                <c:pt idx="641">
                  <c:v>1.25851</c:v>
                </c:pt>
                <c:pt idx="642">
                  <c:v>1.25752</c:v>
                </c:pt>
                <c:pt idx="643">
                  <c:v>1.25651</c:v>
                </c:pt>
                <c:pt idx="644">
                  <c:v>1.2555099999999999</c:v>
                </c:pt>
                <c:pt idx="645">
                  <c:v>1.2545200000000001</c:v>
                </c:pt>
                <c:pt idx="646">
                  <c:v>1.2535099999999999</c:v>
                </c:pt>
                <c:pt idx="647">
                  <c:v>1.2525200000000001</c:v>
                </c:pt>
                <c:pt idx="648">
                  <c:v>1.25152</c:v>
                </c:pt>
                <c:pt idx="649">
                  <c:v>1.2505200000000001</c:v>
                </c:pt>
                <c:pt idx="650">
                  <c:v>1.2495099999999999</c:v>
                </c:pt>
                <c:pt idx="651">
                  <c:v>1.24851</c:v>
                </c:pt>
                <c:pt idx="652">
                  <c:v>1.2475400000000001</c:v>
                </c:pt>
                <c:pt idx="653">
                  <c:v>1.2465200000000001</c:v>
                </c:pt>
                <c:pt idx="654">
                  <c:v>1.24553</c:v>
                </c:pt>
                <c:pt idx="655">
                  <c:v>1.2445299999999999</c:v>
                </c:pt>
                <c:pt idx="656">
                  <c:v>1.24353</c:v>
                </c:pt>
                <c:pt idx="657">
                  <c:v>1.24251</c:v>
                </c:pt>
                <c:pt idx="658">
                  <c:v>1.24152</c:v>
                </c:pt>
                <c:pt idx="659">
                  <c:v>1.24054</c:v>
                </c:pt>
                <c:pt idx="660">
                  <c:v>1.23952</c:v>
                </c:pt>
                <c:pt idx="661">
                  <c:v>1.2385200000000001</c:v>
                </c:pt>
                <c:pt idx="662">
                  <c:v>1.23753</c:v>
                </c:pt>
                <c:pt idx="663">
                  <c:v>1.2364999999999999</c:v>
                </c:pt>
                <c:pt idx="664">
                  <c:v>1.23553</c:v>
                </c:pt>
                <c:pt idx="665">
                  <c:v>1.23451</c:v>
                </c:pt>
                <c:pt idx="666">
                  <c:v>1.2335199999999999</c:v>
                </c:pt>
                <c:pt idx="667">
                  <c:v>1.2325200000000001</c:v>
                </c:pt>
                <c:pt idx="668">
                  <c:v>1.2315199999999999</c:v>
                </c:pt>
                <c:pt idx="669">
                  <c:v>1.2305200000000001</c:v>
                </c:pt>
                <c:pt idx="670">
                  <c:v>1.2295100000000001</c:v>
                </c:pt>
                <c:pt idx="671">
                  <c:v>1.2285299999999999</c:v>
                </c:pt>
                <c:pt idx="672">
                  <c:v>1.2275199999999999</c:v>
                </c:pt>
                <c:pt idx="673">
                  <c:v>1.2265299999999999</c:v>
                </c:pt>
                <c:pt idx="674">
                  <c:v>1.22553</c:v>
                </c:pt>
                <c:pt idx="675">
                  <c:v>1.2245299999999999</c:v>
                </c:pt>
                <c:pt idx="676">
                  <c:v>1.2235499999999999</c:v>
                </c:pt>
                <c:pt idx="677">
                  <c:v>1.22254</c:v>
                </c:pt>
                <c:pt idx="678">
                  <c:v>1.2215400000000001</c:v>
                </c:pt>
                <c:pt idx="679">
                  <c:v>1.2205299999999999</c:v>
                </c:pt>
                <c:pt idx="680">
                  <c:v>1.2195100000000001</c:v>
                </c:pt>
                <c:pt idx="681">
                  <c:v>1.2185299999999999</c:v>
                </c:pt>
                <c:pt idx="682">
                  <c:v>1.21753</c:v>
                </c:pt>
                <c:pt idx="683">
                  <c:v>1.2165299999999999</c:v>
                </c:pt>
                <c:pt idx="684">
                  <c:v>1.2155199999999999</c:v>
                </c:pt>
                <c:pt idx="685">
                  <c:v>1.21451</c:v>
                </c:pt>
                <c:pt idx="686">
                  <c:v>1.2135199999999999</c:v>
                </c:pt>
                <c:pt idx="687">
                  <c:v>1.21252</c:v>
                </c:pt>
                <c:pt idx="688">
                  <c:v>1.21153</c:v>
                </c:pt>
                <c:pt idx="689">
                  <c:v>1.21051</c:v>
                </c:pt>
                <c:pt idx="690">
                  <c:v>1.2095199999999999</c:v>
                </c:pt>
                <c:pt idx="691">
                  <c:v>1.2085399999999999</c:v>
                </c:pt>
                <c:pt idx="692">
                  <c:v>1.2075499999999999</c:v>
                </c:pt>
                <c:pt idx="693">
                  <c:v>1.20651</c:v>
                </c:pt>
                <c:pt idx="694">
                  <c:v>1.2055199999999999</c:v>
                </c:pt>
                <c:pt idx="695">
                  <c:v>1.20452</c:v>
                </c:pt>
                <c:pt idx="696">
                  <c:v>1.2035400000000001</c:v>
                </c:pt>
                <c:pt idx="697">
                  <c:v>1.20252</c:v>
                </c:pt>
                <c:pt idx="698">
                  <c:v>1.2015400000000001</c:v>
                </c:pt>
                <c:pt idx="699">
                  <c:v>1.2005300000000001</c:v>
                </c:pt>
                <c:pt idx="700">
                  <c:v>1.1995400000000001</c:v>
                </c:pt>
                <c:pt idx="701">
                  <c:v>1.1985300000000001</c:v>
                </c:pt>
                <c:pt idx="702">
                  <c:v>1.19753</c:v>
                </c:pt>
                <c:pt idx="703">
                  <c:v>1.1965300000000001</c:v>
                </c:pt>
                <c:pt idx="704">
                  <c:v>1.1955199999999999</c:v>
                </c:pt>
                <c:pt idx="705">
                  <c:v>1.1945399999999999</c:v>
                </c:pt>
                <c:pt idx="706">
                  <c:v>1.19354</c:v>
                </c:pt>
                <c:pt idx="707">
                  <c:v>1.19252</c:v>
                </c:pt>
                <c:pt idx="708">
                  <c:v>1.19154</c:v>
                </c:pt>
                <c:pt idx="709">
                  <c:v>1.1902900000000001</c:v>
                </c:pt>
                <c:pt idx="710">
                  <c:v>1.1891</c:v>
                </c:pt>
                <c:pt idx="711">
                  <c:v>1.1880999999999999</c:v>
                </c:pt>
                <c:pt idx="712">
                  <c:v>1.1871</c:v>
                </c:pt>
                <c:pt idx="713">
                  <c:v>1.1860900000000001</c:v>
                </c:pt>
                <c:pt idx="714">
                  <c:v>1.18509</c:v>
                </c:pt>
                <c:pt idx="715">
                  <c:v>1.1840999999999999</c:v>
                </c:pt>
                <c:pt idx="716">
                  <c:v>1.18309</c:v>
                </c:pt>
                <c:pt idx="717">
                  <c:v>1.1820900000000001</c:v>
                </c:pt>
                <c:pt idx="718">
                  <c:v>1.1811</c:v>
                </c:pt>
                <c:pt idx="719">
                  <c:v>1.1800900000000001</c:v>
                </c:pt>
                <c:pt idx="720">
                  <c:v>1.1791100000000001</c:v>
                </c:pt>
                <c:pt idx="721">
                  <c:v>1.17811</c:v>
                </c:pt>
                <c:pt idx="722">
                  <c:v>1.1771</c:v>
                </c:pt>
                <c:pt idx="723">
                  <c:v>1.1760999999999999</c:v>
                </c:pt>
                <c:pt idx="724">
                  <c:v>1.1751100000000001</c:v>
                </c:pt>
                <c:pt idx="725">
                  <c:v>1.1740900000000001</c:v>
                </c:pt>
                <c:pt idx="726">
                  <c:v>1.17309</c:v>
                </c:pt>
                <c:pt idx="727">
                  <c:v>1.1720900000000001</c:v>
                </c:pt>
                <c:pt idx="728">
                  <c:v>1.17109</c:v>
                </c:pt>
                <c:pt idx="729">
                  <c:v>1.1700999999999999</c:v>
                </c:pt>
                <c:pt idx="730">
                  <c:v>1.1691</c:v>
                </c:pt>
                <c:pt idx="731">
                  <c:v>1.16811</c:v>
                </c:pt>
                <c:pt idx="732">
                  <c:v>1.1671</c:v>
                </c:pt>
                <c:pt idx="733">
                  <c:v>1.1660999999999999</c:v>
                </c:pt>
                <c:pt idx="734">
                  <c:v>1.1651</c:v>
                </c:pt>
                <c:pt idx="735">
                  <c:v>1.16412</c:v>
                </c:pt>
                <c:pt idx="736">
                  <c:v>1.1631199999999999</c:v>
                </c:pt>
                <c:pt idx="737">
                  <c:v>1.16211</c:v>
                </c:pt>
                <c:pt idx="738">
                  <c:v>1.1611100000000001</c:v>
                </c:pt>
                <c:pt idx="739">
                  <c:v>1.16011</c:v>
                </c:pt>
                <c:pt idx="740">
                  <c:v>1.1591100000000001</c:v>
                </c:pt>
                <c:pt idx="741">
                  <c:v>1.15811</c:v>
                </c:pt>
                <c:pt idx="742">
                  <c:v>1.1571</c:v>
                </c:pt>
                <c:pt idx="743">
                  <c:v>1.1560900000000001</c:v>
                </c:pt>
                <c:pt idx="744">
                  <c:v>1.1551199999999999</c:v>
                </c:pt>
                <c:pt idx="745">
                  <c:v>1.1540999999999999</c:v>
                </c:pt>
                <c:pt idx="746">
                  <c:v>1.1531100000000001</c:v>
                </c:pt>
                <c:pt idx="747">
                  <c:v>1.1520900000000001</c:v>
                </c:pt>
                <c:pt idx="748">
                  <c:v>1.1511</c:v>
                </c:pt>
                <c:pt idx="749">
                  <c:v>1.15012</c:v>
                </c:pt>
                <c:pt idx="750">
                  <c:v>1.1491</c:v>
                </c:pt>
                <c:pt idx="751">
                  <c:v>1.14811</c:v>
                </c:pt>
                <c:pt idx="752">
                  <c:v>1.1471100000000001</c:v>
                </c:pt>
                <c:pt idx="753">
                  <c:v>1.1460999999999999</c:v>
                </c:pt>
                <c:pt idx="754">
                  <c:v>1.1451199999999999</c:v>
                </c:pt>
                <c:pt idx="755">
                  <c:v>1.14411</c:v>
                </c:pt>
                <c:pt idx="756">
                  <c:v>1.1431100000000001</c:v>
                </c:pt>
                <c:pt idx="757">
                  <c:v>1.14211</c:v>
                </c:pt>
                <c:pt idx="758">
                  <c:v>1.1411100000000001</c:v>
                </c:pt>
                <c:pt idx="759">
                  <c:v>1.14011</c:v>
                </c:pt>
                <c:pt idx="760">
                  <c:v>1.1391199999999999</c:v>
                </c:pt>
                <c:pt idx="761">
                  <c:v>1.1380999999999999</c:v>
                </c:pt>
                <c:pt idx="762">
                  <c:v>1.1370899999999999</c:v>
                </c:pt>
                <c:pt idx="763">
                  <c:v>1.1361300000000001</c:v>
                </c:pt>
                <c:pt idx="764">
                  <c:v>1.1351</c:v>
                </c:pt>
                <c:pt idx="765">
                  <c:v>1.13411</c:v>
                </c:pt>
                <c:pt idx="766">
                  <c:v>1.1331100000000001</c:v>
                </c:pt>
                <c:pt idx="767">
                  <c:v>1.1321000000000001</c:v>
                </c:pt>
                <c:pt idx="768">
                  <c:v>1.1311100000000001</c:v>
                </c:pt>
                <c:pt idx="769">
                  <c:v>1.1301300000000001</c:v>
                </c:pt>
                <c:pt idx="770">
                  <c:v>1.1291100000000001</c:v>
                </c:pt>
                <c:pt idx="771">
                  <c:v>1.12812</c:v>
                </c:pt>
                <c:pt idx="772">
                  <c:v>1.1271199999999999</c:v>
                </c:pt>
                <c:pt idx="773">
                  <c:v>1.1261099999999999</c:v>
                </c:pt>
                <c:pt idx="774">
                  <c:v>1.1251</c:v>
                </c:pt>
                <c:pt idx="775">
                  <c:v>1.12409</c:v>
                </c:pt>
                <c:pt idx="776">
                  <c:v>1.1231100000000001</c:v>
                </c:pt>
                <c:pt idx="777">
                  <c:v>1.12212</c:v>
                </c:pt>
                <c:pt idx="778">
                  <c:v>1.1211100000000001</c:v>
                </c:pt>
                <c:pt idx="779">
                  <c:v>1.1201099999999999</c:v>
                </c:pt>
                <c:pt idx="780">
                  <c:v>1.1191199999999999</c:v>
                </c:pt>
                <c:pt idx="781">
                  <c:v>1.1181099999999999</c:v>
                </c:pt>
                <c:pt idx="782">
                  <c:v>1.11711</c:v>
                </c:pt>
                <c:pt idx="783">
                  <c:v>1.1161099999999999</c:v>
                </c:pt>
                <c:pt idx="784">
                  <c:v>1.1151199999999999</c:v>
                </c:pt>
                <c:pt idx="785">
                  <c:v>1.1141099999999999</c:v>
                </c:pt>
                <c:pt idx="786">
                  <c:v>1.11313</c:v>
                </c:pt>
                <c:pt idx="787">
                  <c:v>1.11212</c:v>
                </c:pt>
                <c:pt idx="788">
                  <c:v>1.11113</c:v>
                </c:pt>
                <c:pt idx="789">
                  <c:v>1.11012</c:v>
                </c:pt>
                <c:pt idx="790">
                  <c:v>1.10911</c:v>
                </c:pt>
                <c:pt idx="791">
                  <c:v>1.1081099999999999</c:v>
                </c:pt>
                <c:pt idx="792">
                  <c:v>1.1071200000000001</c:v>
                </c:pt>
                <c:pt idx="793">
                  <c:v>1.10612</c:v>
                </c:pt>
                <c:pt idx="794">
                  <c:v>1.1051200000000001</c:v>
                </c:pt>
                <c:pt idx="795">
                  <c:v>1.1041099999999999</c:v>
                </c:pt>
                <c:pt idx="796">
                  <c:v>1.1031</c:v>
                </c:pt>
                <c:pt idx="797">
                  <c:v>1.1021099999999999</c:v>
                </c:pt>
                <c:pt idx="798">
                  <c:v>1.10111</c:v>
                </c:pt>
                <c:pt idx="799">
                  <c:v>1.1001300000000001</c:v>
                </c:pt>
                <c:pt idx="800">
                  <c:v>1.0991299999999999</c:v>
                </c:pt>
                <c:pt idx="801">
                  <c:v>1.0981000000000001</c:v>
                </c:pt>
                <c:pt idx="802">
                  <c:v>1.09711</c:v>
                </c:pt>
                <c:pt idx="803">
                  <c:v>1.0961099999999999</c:v>
                </c:pt>
                <c:pt idx="804">
                  <c:v>1.0951299999999999</c:v>
                </c:pt>
                <c:pt idx="805">
                  <c:v>1.0941099999999999</c:v>
                </c:pt>
                <c:pt idx="806">
                  <c:v>1.0931299999999999</c:v>
                </c:pt>
                <c:pt idx="807">
                  <c:v>1.0921400000000001</c:v>
                </c:pt>
                <c:pt idx="808">
                  <c:v>1.0911299999999999</c:v>
                </c:pt>
                <c:pt idx="809">
                  <c:v>1.0901400000000001</c:v>
                </c:pt>
                <c:pt idx="810">
                  <c:v>1.0891299999999999</c:v>
                </c:pt>
                <c:pt idx="811">
                  <c:v>1.08812</c:v>
                </c:pt>
                <c:pt idx="812">
                  <c:v>1.0871299999999999</c:v>
                </c:pt>
                <c:pt idx="813">
                  <c:v>1.0861499999999999</c:v>
                </c:pt>
                <c:pt idx="814">
                  <c:v>1.08511</c:v>
                </c:pt>
                <c:pt idx="815">
                  <c:v>1.08413</c:v>
                </c:pt>
                <c:pt idx="816">
                  <c:v>1.0831200000000001</c:v>
                </c:pt>
                <c:pt idx="817">
                  <c:v>1.08212</c:v>
                </c:pt>
                <c:pt idx="818">
                  <c:v>1.0811299999999999</c:v>
                </c:pt>
                <c:pt idx="819">
                  <c:v>1.08013</c:v>
                </c:pt>
                <c:pt idx="820">
                  <c:v>1.0791200000000001</c:v>
                </c:pt>
                <c:pt idx="821">
                  <c:v>1.07812</c:v>
                </c:pt>
                <c:pt idx="822">
                  <c:v>1.0771200000000001</c:v>
                </c:pt>
                <c:pt idx="823">
                  <c:v>1.07612</c:v>
                </c:pt>
                <c:pt idx="824">
                  <c:v>1.0751299999999999</c:v>
                </c:pt>
                <c:pt idx="825">
                  <c:v>1.07412</c:v>
                </c:pt>
                <c:pt idx="826">
                  <c:v>1.07314</c:v>
                </c:pt>
                <c:pt idx="827">
                  <c:v>1.0721400000000001</c:v>
                </c:pt>
                <c:pt idx="828">
                  <c:v>1.07114</c:v>
                </c:pt>
                <c:pt idx="829">
                  <c:v>1.07013</c:v>
                </c:pt>
                <c:pt idx="830">
                  <c:v>1.0691200000000001</c:v>
                </c:pt>
                <c:pt idx="831">
                  <c:v>1.06813</c:v>
                </c:pt>
                <c:pt idx="832">
                  <c:v>1.06714</c:v>
                </c:pt>
                <c:pt idx="833">
                  <c:v>1.0661400000000001</c:v>
                </c:pt>
                <c:pt idx="834">
                  <c:v>1.06514</c:v>
                </c:pt>
                <c:pt idx="835">
                  <c:v>1.06413</c:v>
                </c:pt>
                <c:pt idx="836">
                  <c:v>1.0631200000000001</c:v>
                </c:pt>
                <c:pt idx="837">
                  <c:v>1.06213</c:v>
                </c:pt>
                <c:pt idx="838">
                  <c:v>1.06114</c:v>
                </c:pt>
                <c:pt idx="839">
                  <c:v>1.0601400000000001</c:v>
                </c:pt>
                <c:pt idx="840">
                  <c:v>1.0591299999999999</c:v>
                </c:pt>
                <c:pt idx="841">
                  <c:v>1.05813</c:v>
                </c:pt>
                <c:pt idx="842">
                  <c:v>1.0571299999999999</c:v>
                </c:pt>
                <c:pt idx="843">
                  <c:v>1.0561400000000001</c:v>
                </c:pt>
                <c:pt idx="844">
                  <c:v>1.0551200000000001</c:v>
                </c:pt>
                <c:pt idx="845">
                  <c:v>1.0541199999999999</c:v>
                </c:pt>
                <c:pt idx="846">
                  <c:v>1.05314</c:v>
                </c:pt>
                <c:pt idx="847">
                  <c:v>1.0521400000000001</c:v>
                </c:pt>
                <c:pt idx="848">
                  <c:v>1.05115</c:v>
                </c:pt>
                <c:pt idx="849">
                  <c:v>1.0501199999999999</c:v>
                </c:pt>
                <c:pt idx="850">
                  <c:v>1.0491200000000001</c:v>
                </c:pt>
                <c:pt idx="851">
                  <c:v>1.04813</c:v>
                </c:pt>
                <c:pt idx="852">
                  <c:v>1.0471299999999999</c:v>
                </c:pt>
                <c:pt idx="853">
                  <c:v>1.0461400000000001</c:v>
                </c:pt>
                <c:pt idx="854">
                  <c:v>1.0451299999999999</c:v>
                </c:pt>
                <c:pt idx="855">
                  <c:v>1.0441400000000001</c:v>
                </c:pt>
                <c:pt idx="856">
                  <c:v>1.0431299999999999</c:v>
                </c:pt>
                <c:pt idx="857">
                  <c:v>1.0421400000000001</c:v>
                </c:pt>
                <c:pt idx="858">
                  <c:v>1.04112</c:v>
                </c:pt>
                <c:pt idx="859">
                  <c:v>1.04013</c:v>
                </c:pt>
                <c:pt idx="860">
                  <c:v>1.0391300000000001</c:v>
                </c:pt>
                <c:pt idx="861">
                  <c:v>1.0381400000000001</c:v>
                </c:pt>
                <c:pt idx="862">
                  <c:v>1.03714</c:v>
                </c:pt>
                <c:pt idx="863">
                  <c:v>1.0361400000000001</c:v>
                </c:pt>
                <c:pt idx="864">
                  <c:v>1.03515</c:v>
                </c:pt>
                <c:pt idx="865">
                  <c:v>1.0341400000000001</c:v>
                </c:pt>
                <c:pt idx="866">
                  <c:v>1.0331399999999999</c:v>
                </c:pt>
                <c:pt idx="867">
                  <c:v>1.0321400000000001</c:v>
                </c:pt>
                <c:pt idx="868">
                  <c:v>1.03112</c:v>
                </c:pt>
                <c:pt idx="869">
                  <c:v>1.0301400000000001</c:v>
                </c:pt>
                <c:pt idx="870">
                  <c:v>1.0291300000000001</c:v>
                </c:pt>
                <c:pt idx="871">
                  <c:v>1.0281400000000001</c:v>
                </c:pt>
                <c:pt idx="872">
                  <c:v>1.0271600000000001</c:v>
                </c:pt>
                <c:pt idx="873">
                  <c:v>1.02616</c:v>
                </c:pt>
                <c:pt idx="874">
                  <c:v>1.0251399999999999</c:v>
                </c:pt>
                <c:pt idx="875">
                  <c:v>1.0241499999999999</c:v>
                </c:pt>
                <c:pt idx="876">
                  <c:v>1.0231300000000001</c:v>
                </c:pt>
                <c:pt idx="877">
                  <c:v>1.0221499999999999</c:v>
                </c:pt>
                <c:pt idx="878">
                  <c:v>1.0211399999999999</c:v>
                </c:pt>
                <c:pt idx="879">
                  <c:v>1.02013</c:v>
                </c:pt>
                <c:pt idx="880">
                  <c:v>1.0191399999999999</c:v>
                </c:pt>
                <c:pt idx="881">
                  <c:v>1.01814</c:v>
                </c:pt>
                <c:pt idx="882">
                  <c:v>1.01712</c:v>
                </c:pt>
                <c:pt idx="883">
                  <c:v>1.01614</c:v>
                </c:pt>
                <c:pt idx="884">
                  <c:v>1.0151399999999999</c:v>
                </c:pt>
                <c:pt idx="885">
                  <c:v>1.01414</c:v>
                </c:pt>
                <c:pt idx="886">
                  <c:v>1.01315</c:v>
                </c:pt>
                <c:pt idx="887">
                  <c:v>1.0121500000000001</c:v>
                </c:pt>
                <c:pt idx="888">
                  <c:v>1.0111600000000001</c:v>
                </c:pt>
                <c:pt idx="889">
                  <c:v>1.0101500000000001</c:v>
                </c:pt>
                <c:pt idx="890">
                  <c:v>1.0091399999999999</c:v>
                </c:pt>
                <c:pt idx="891">
                  <c:v>1.0081599999999999</c:v>
                </c:pt>
                <c:pt idx="892">
                  <c:v>1.00715</c:v>
                </c:pt>
                <c:pt idx="893">
                  <c:v>1.00614</c:v>
                </c:pt>
                <c:pt idx="894">
                  <c:v>1.00515</c:v>
                </c:pt>
                <c:pt idx="895">
                  <c:v>1.0041500000000001</c:v>
                </c:pt>
                <c:pt idx="896">
                  <c:v>1.00315</c:v>
                </c:pt>
                <c:pt idx="897">
                  <c:v>1.00213</c:v>
                </c:pt>
                <c:pt idx="898">
                  <c:v>1.0011399999999999</c:v>
                </c:pt>
                <c:pt idx="899">
                  <c:v>1.00013</c:v>
                </c:pt>
                <c:pt idx="900">
                  <c:v>0.99914000000000003</c:v>
                </c:pt>
                <c:pt idx="901">
                  <c:v>0.99815799999999999</c:v>
                </c:pt>
                <c:pt idx="902">
                  <c:v>0.99714199999999997</c:v>
                </c:pt>
                <c:pt idx="903">
                  <c:v>0.99615900000000002</c:v>
                </c:pt>
                <c:pt idx="904">
                  <c:v>0.99515900000000002</c:v>
                </c:pt>
                <c:pt idx="905">
                  <c:v>0.99414499999999995</c:v>
                </c:pt>
                <c:pt idx="906">
                  <c:v>0.99316099999999996</c:v>
                </c:pt>
                <c:pt idx="907">
                  <c:v>0.99214000000000002</c:v>
                </c:pt>
                <c:pt idx="908">
                  <c:v>0.99114100000000005</c:v>
                </c:pt>
                <c:pt idx="909">
                  <c:v>0.99016000000000004</c:v>
                </c:pt>
                <c:pt idx="910">
                  <c:v>0.98915699999999995</c:v>
                </c:pt>
                <c:pt idx="911">
                  <c:v>0.98816599999999999</c:v>
                </c:pt>
                <c:pt idx="912">
                  <c:v>0.98715699999999995</c:v>
                </c:pt>
                <c:pt idx="913">
                  <c:v>0.98615799999999998</c:v>
                </c:pt>
                <c:pt idx="914">
                  <c:v>0.98514900000000005</c:v>
                </c:pt>
                <c:pt idx="915">
                  <c:v>0.98415600000000003</c:v>
                </c:pt>
                <c:pt idx="916">
                  <c:v>0.98315200000000003</c:v>
                </c:pt>
                <c:pt idx="917">
                  <c:v>0.98215300000000005</c:v>
                </c:pt>
                <c:pt idx="918">
                  <c:v>0.98114900000000005</c:v>
                </c:pt>
                <c:pt idx="919">
                  <c:v>0.98014100000000004</c:v>
                </c:pt>
                <c:pt idx="920">
                  <c:v>0.979155</c:v>
                </c:pt>
                <c:pt idx="921">
                  <c:v>0.97814299999999998</c:v>
                </c:pt>
                <c:pt idx="922">
                  <c:v>0.977155</c:v>
                </c:pt>
                <c:pt idx="923">
                  <c:v>0.97613499999999997</c:v>
                </c:pt>
                <c:pt idx="924">
                  <c:v>0.975136</c:v>
                </c:pt>
                <c:pt idx="925">
                  <c:v>0.97414900000000004</c:v>
                </c:pt>
                <c:pt idx="926">
                  <c:v>0.97315600000000002</c:v>
                </c:pt>
                <c:pt idx="927">
                  <c:v>0.972159</c:v>
                </c:pt>
                <c:pt idx="928">
                  <c:v>0.97114900000000004</c:v>
                </c:pt>
                <c:pt idx="929">
                  <c:v>0.97014199999999995</c:v>
                </c:pt>
                <c:pt idx="930">
                  <c:v>0.96915499999999999</c:v>
                </c:pt>
                <c:pt idx="931">
                  <c:v>0.96814800000000001</c:v>
                </c:pt>
                <c:pt idx="932">
                  <c:v>0.967144</c:v>
                </c:pt>
                <c:pt idx="933">
                  <c:v>0.96614199999999995</c:v>
                </c:pt>
                <c:pt idx="934">
                  <c:v>0.96514200000000006</c:v>
                </c:pt>
                <c:pt idx="935">
                  <c:v>0.96414599999999995</c:v>
                </c:pt>
                <c:pt idx="936">
                  <c:v>0.96316199999999996</c:v>
                </c:pt>
                <c:pt idx="937">
                  <c:v>0.96214999999999995</c:v>
                </c:pt>
                <c:pt idx="938">
                  <c:v>0.96116500000000005</c:v>
                </c:pt>
                <c:pt idx="939">
                  <c:v>0.96016000000000001</c:v>
                </c:pt>
                <c:pt idx="940">
                  <c:v>0.95916199999999996</c:v>
                </c:pt>
                <c:pt idx="941">
                  <c:v>0.95816699999999999</c:v>
                </c:pt>
                <c:pt idx="942">
                  <c:v>0.95715300000000003</c:v>
                </c:pt>
                <c:pt idx="943">
                  <c:v>0.95615499999999998</c:v>
                </c:pt>
                <c:pt idx="944">
                  <c:v>0.95514299999999996</c:v>
                </c:pt>
                <c:pt idx="945">
                  <c:v>0.95415399999999995</c:v>
                </c:pt>
                <c:pt idx="946">
                  <c:v>0.95317200000000002</c:v>
                </c:pt>
                <c:pt idx="947">
                  <c:v>0.95216599999999996</c:v>
                </c:pt>
                <c:pt idx="948">
                  <c:v>0.95116000000000001</c:v>
                </c:pt>
                <c:pt idx="949">
                  <c:v>0.95015499999999997</c:v>
                </c:pt>
                <c:pt idx="950">
                  <c:v>0.94916299999999998</c:v>
                </c:pt>
                <c:pt idx="951">
                  <c:v>0.94814399999999999</c:v>
                </c:pt>
                <c:pt idx="952">
                  <c:v>0.94715499999999997</c:v>
                </c:pt>
                <c:pt idx="953">
                  <c:v>0.94615400000000005</c:v>
                </c:pt>
                <c:pt idx="954">
                  <c:v>0.94515800000000005</c:v>
                </c:pt>
                <c:pt idx="955">
                  <c:v>0.94414799999999999</c:v>
                </c:pt>
                <c:pt idx="956">
                  <c:v>0.94313499999999995</c:v>
                </c:pt>
                <c:pt idx="957">
                  <c:v>0.94213199999999997</c:v>
                </c:pt>
                <c:pt idx="958">
                  <c:v>0.94113199999999997</c:v>
                </c:pt>
                <c:pt idx="959">
                  <c:v>0.94014799999999998</c:v>
                </c:pt>
                <c:pt idx="960">
                  <c:v>0.93914699999999995</c:v>
                </c:pt>
                <c:pt idx="961">
                  <c:v>0.93815300000000001</c:v>
                </c:pt>
                <c:pt idx="962">
                  <c:v>0.93713599999999997</c:v>
                </c:pt>
                <c:pt idx="963">
                  <c:v>0.93615300000000001</c:v>
                </c:pt>
                <c:pt idx="964">
                  <c:v>0.93514900000000001</c:v>
                </c:pt>
                <c:pt idx="965">
                  <c:v>0.93415400000000004</c:v>
                </c:pt>
                <c:pt idx="966">
                  <c:v>0.93316500000000002</c:v>
                </c:pt>
                <c:pt idx="967">
                  <c:v>0.93214200000000003</c:v>
                </c:pt>
                <c:pt idx="968">
                  <c:v>0.93115599999999998</c:v>
                </c:pt>
                <c:pt idx="969">
                  <c:v>0.930172</c:v>
                </c:pt>
                <c:pt idx="970">
                  <c:v>0.92915400000000004</c:v>
                </c:pt>
                <c:pt idx="971">
                  <c:v>0.92815499999999995</c:v>
                </c:pt>
                <c:pt idx="972">
                  <c:v>0.92716100000000001</c:v>
                </c:pt>
                <c:pt idx="973">
                  <c:v>0.92616299999999996</c:v>
                </c:pt>
                <c:pt idx="974">
                  <c:v>0.92515700000000001</c:v>
                </c:pt>
                <c:pt idx="975">
                  <c:v>0.92414200000000002</c:v>
                </c:pt>
                <c:pt idx="976">
                  <c:v>0.92314600000000002</c:v>
                </c:pt>
                <c:pt idx="977">
                  <c:v>0.922149</c:v>
                </c:pt>
                <c:pt idx="978">
                  <c:v>0.92115999999999998</c:v>
                </c:pt>
                <c:pt idx="979">
                  <c:v>0.92014899999999999</c:v>
                </c:pt>
                <c:pt idx="980">
                  <c:v>0.91916100000000001</c:v>
                </c:pt>
                <c:pt idx="981">
                  <c:v>0.91816900000000001</c:v>
                </c:pt>
                <c:pt idx="982">
                  <c:v>0.91714200000000001</c:v>
                </c:pt>
                <c:pt idx="983">
                  <c:v>0.91616200000000003</c:v>
                </c:pt>
                <c:pt idx="984">
                  <c:v>0.91516200000000003</c:v>
                </c:pt>
                <c:pt idx="985">
                  <c:v>0.91415299999999999</c:v>
                </c:pt>
                <c:pt idx="986">
                  <c:v>0.91314200000000001</c:v>
                </c:pt>
                <c:pt idx="987">
                  <c:v>0.91214200000000001</c:v>
                </c:pt>
                <c:pt idx="988">
                  <c:v>0.91114399999999995</c:v>
                </c:pt>
                <c:pt idx="989">
                  <c:v>0.91014300000000004</c:v>
                </c:pt>
                <c:pt idx="990">
                  <c:v>0.90915699999999999</c:v>
                </c:pt>
                <c:pt idx="991">
                  <c:v>0.90815599999999996</c:v>
                </c:pt>
                <c:pt idx="992">
                  <c:v>0.90715400000000002</c:v>
                </c:pt>
                <c:pt idx="993">
                  <c:v>0.90616099999999999</c:v>
                </c:pt>
                <c:pt idx="994">
                  <c:v>0.90515699999999999</c:v>
                </c:pt>
                <c:pt idx="995">
                  <c:v>0.90415299999999998</c:v>
                </c:pt>
                <c:pt idx="996">
                  <c:v>0.90314700000000003</c:v>
                </c:pt>
                <c:pt idx="997">
                  <c:v>0.90215100000000004</c:v>
                </c:pt>
                <c:pt idx="998">
                  <c:v>0.90115800000000001</c:v>
                </c:pt>
                <c:pt idx="999">
                  <c:v>0.90015699999999998</c:v>
                </c:pt>
                <c:pt idx="1000">
                  <c:v>0.89915500000000004</c:v>
                </c:pt>
                <c:pt idx="1001">
                  <c:v>0.89814899999999998</c:v>
                </c:pt>
                <c:pt idx="1002">
                  <c:v>0.89715699999999998</c:v>
                </c:pt>
                <c:pt idx="1003">
                  <c:v>0.89616300000000004</c:v>
                </c:pt>
                <c:pt idx="1004">
                  <c:v>0.89515599999999995</c:v>
                </c:pt>
                <c:pt idx="1005">
                  <c:v>0.89415699999999998</c:v>
                </c:pt>
                <c:pt idx="1006">
                  <c:v>0.89316499999999999</c:v>
                </c:pt>
                <c:pt idx="1007">
                  <c:v>0.89215599999999995</c:v>
                </c:pt>
                <c:pt idx="1008">
                  <c:v>0.89116799999999996</c:v>
                </c:pt>
                <c:pt idx="1009">
                  <c:v>0.89015200000000005</c:v>
                </c:pt>
                <c:pt idx="1010">
                  <c:v>0.88917900000000005</c:v>
                </c:pt>
                <c:pt idx="1011">
                  <c:v>0.88815599999999995</c:v>
                </c:pt>
                <c:pt idx="1012">
                  <c:v>0.88714700000000002</c:v>
                </c:pt>
                <c:pt idx="1013">
                  <c:v>0.88615100000000002</c:v>
                </c:pt>
                <c:pt idx="1014">
                  <c:v>0.88514899999999996</c:v>
                </c:pt>
                <c:pt idx="1015">
                  <c:v>0.88416300000000003</c:v>
                </c:pt>
                <c:pt idx="1016">
                  <c:v>0.88316600000000001</c:v>
                </c:pt>
                <c:pt idx="1017">
                  <c:v>0.88215500000000002</c:v>
                </c:pt>
                <c:pt idx="1018">
                  <c:v>0.88116799999999995</c:v>
                </c:pt>
                <c:pt idx="1019">
                  <c:v>0.88016799999999995</c:v>
                </c:pt>
                <c:pt idx="1020">
                  <c:v>0.87916000000000005</c:v>
                </c:pt>
                <c:pt idx="1021">
                  <c:v>0.87815500000000002</c:v>
                </c:pt>
                <c:pt idx="1022">
                  <c:v>0.87714800000000004</c:v>
                </c:pt>
                <c:pt idx="1023">
                  <c:v>0.87615799999999999</c:v>
                </c:pt>
                <c:pt idx="1024">
                  <c:v>0.875162</c:v>
                </c:pt>
                <c:pt idx="1025">
                  <c:v>0.87416799999999995</c:v>
                </c:pt>
                <c:pt idx="1026">
                  <c:v>0.87316700000000003</c:v>
                </c:pt>
                <c:pt idx="1027">
                  <c:v>0.87216000000000005</c:v>
                </c:pt>
                <c:pt idx="1028">
                  <c:v>0.87118799999999996</c:v>
                </c:pt>
                <c:pt idx="1029">
                  <c:v>0.87016199999999999</c:v>
                </c:pt>
                <c:pt idx="1030">
                  <c:v>0.86916700000000002</c:v>
                </c:pt>
                <c:pt idx="1031">
                  <c:v>0.868174</c:v>
                </c:pt>
                <c:pt idx="1032">
                  <c:v>0.86716400000000005</c:v>
                </c:pt>
                <c:pt idx="1033">
                  <c:v>0.86615900000000001</c:v>
                </c:pt>
                <c:pt idx="1034">
                  <c:v>0.86514999999999997</c:v>
                </c:pt>
                <c:pt idx="1035">
                  <c:v>0.86416700000000002</c:v>
                </c:pt>
                <c:pt idx="1036">
                  <c:v>0.86317100000000002</c:v>
                </c:pt>
                <c:pt idx="1037">
                  <c:v>0.862151</c:v>
                </c:pt>
                <c:pt idx="1038">
                  <c:v>0.86116999999999999</c:v>
                </c:pt>
                <c:pt idx="1039">
                  <c:v>0.86016700000000001</c:v>
                </c:pt>
                <c:pt idx="1040">
                  <c:v>0.85914299999999999</c:v>
                </c:pt>
                <c:pt idx="1041">
                  <c:v>0.85816099999999995</c:v>
                </c:pt>
                <c:pt idx="1042">
                  <c:v>0.85715300000000005</c:v>
                </c:pt>
                <c:pt idx="1043">
                  <c:v>0.85615399999999997</c:v>
                </c:pt>
                <c:pt idx="1044">
                  <c:v>0.85516700000000001</c:v>
                </c:pt>
                <c:pt idx="1045">
                  <c:v>0.85416999999999998</c:v>
                </c:pt>
                <c:pt idx="1046">
                  <c:v>0.85314000000000001</c:v>
                </c:pt>
                <c:pt idx="1047">
                  <c:v>0.85216599999999998</c:v>
                </c:pt>
                <c:pt idx="1048">
                  <c:v>0.85116000000000003</c:v>
                </c:pt>
                <c:pt idx="1049">
                  <c:v>0.85016000000000003</c:v>
                </c:pt>
                <c:pt idx="1050">
                  <c:v>0.84914999999999996</c:v>
                </c:pt>
                <c:pt idx="1051">
                  <c:v>0.84816100000000005</c:v>
                </c:pt>
                <c:pt idx="1052">
                  <c:v>0.847159</c:v>
                </c:pt>
                <c:pt idx="1053">
                  <c:v>0.846163</c:v>
                </c:pt>
                <c:pt idx="1054">
                  <c:v>0.84514699999999998</c:v>
                </c:pt>
                <c:pt idx="1055">
                  <c:v>0.84415300000000004</c:v>
                </c:pt>
                <c:pt idx="1056">
                  <c:v>0.84315499999999999</c:v>
                </c:pt>
                <c:pt idx="1057">
                  <c:v>0.84214800000000001</c:v>
                </c:pt>
                <c:pt idx="1058">
                  <c:v>0.84116199999999997</c:v>
                </c:pt>
                <c:pt idx="1059">
                  <c:v>0.84015499999999999</c:v>
                </c:pt>
                <c:pt idx="1060">
                  <c:v>0.83913499999999996</c:v>
                </c:pt>
                <c:pt idx="1061">
                  <c:v>0.83815200000000001</c:v>
                </c:pt>
                <c:pt idx="1062">
                  <c:v>0.83716100000000004</c:v>
                </c:pt>
                <c:pt idx="1063">
                  <c:v>0.83613800000000005</c:v>
                </c:pt>
                <c:pt idx="1064">
                  <c:v>0.83515600000000001</c:v>
                </c:pt>
                <c:pt idx="1065">
                  <c:v>0.83413199999999998</c:v>
                </c:pt>
                <c:pt idx="1066">
                  <c:v>0.83315399999999995</c:v>
                </c:pt>
                <c:pt idx="1067">
                  <c:v>0.83214699999999997</c:v>
                </c:pt>
                <c:pt idx="1068">
                  <c:v>0.83115799999999995</c:v>
                </c:pt>
                <c:pt idx="1069">
                  <c:v>0.83015600000000001</c:v>
                </c:pt>
                <c:pt idx="1070">
                  <c:v>0.82916000000000001</c:v>
                </c:pt>
                <c:pt idx="1071">
                  <c:v>0.82815499999999997</c:v>
                </c:pt>
                <c:pt idx="1072">
                  <c:v>0.82715899999999998</c:v>
                </c:pt>
                <c:pt idx="1073">
                  <c:v>0.82614900000000002</c:v>
                </c:pt>
                <c:pt idx="1074">
                  <c:v>0.82515499999999997</c:v>
                </c:pt>
                <c:pt idx="1075">
                  <c:v>0.82414600000000005</c:v>
                </c:pt>
                <c:pt idx="1076">
                  <c:v>0.82314900000000002</c:v>
                </c:pt>
                <c:pt idx="1077">
                  <c:v>0.82214500000000001</c:v>
                </c:pt>
                <c:pt idx="1078">
                  <c:v>0.82116100000000003</c:v>
                </c:pt>
                <c:pt idx="1079">
                  <c:v>0.82015199999999999</c:v>
                </c:pt>
                <c:pt idx="1080">
                  <c:v>0.81916699999999998</c:v>
                </c:pt>
                <c:pt idx="1081">
                  <c:v>0.81816900000000004</c:v>
                </c:pt>
                <c:pt idx="1082">
                  <c:v>0.81716100000000003</c:v>
                </c:pt>
                <c:pt idx="1083">
                  <c:v>0.81614699999999996</c:v>
                </c:pt>
                <c:pt idx="1084">
                  <c:v>0.81515599999999999</c:v>
                </c:pt>
                <c:pt idx="1085">
                  <c:v>0.81415499999999996</c:v>
                </c:pt>
                <c:pt idx="1086">
                  <c:v>0.81315000000000004</c:v>
                </c:pt>
                <c:pt idx="1087">
                  <c:v>0.81216299999999997</c:v>
                </c:pt>
                <c:pt idx="1088">
                  <c:v>0.811172</c:v>
                </c:pt>
                <c:pt idx="1089">
                  <c:v>0.81015700000000002</c:v>
                </c:pt>
                <c:pt idx="1090">
                  <c:v>0.80915400000000004</c:v>
                </c:pt>
                <c:pt idx="1091">
                  <c:v>0.80815899999999996</c:v>
                </c:pt>
                <c:pt idx="1092">
                  <c:v>0.80716600000000005</c:v>
                </c:pt>
                <c:pt idx="1093">
                  <c:v>0.80616900000000002</c:v>
                </c:pt>
                <c:pt idx="1094">
                  <c:v>0.80515800000000004</c:v>
                </c:pt>
                <c:pt idx="1095">
                  <c:v>0.80417000000000005</c:v>
                </c:pt>
                <c:pt idx="1096">
                  <c:v>0.80316799999999999</c:v>
                </c:pt>
                <c:pt idx="1097">
                  <c:v>0.80216500000000002</c:v>
                </c:pt>
                <c:pt idx="1098">
                  <c:v>0.80115800000000004</c:v>
                </c:pt>
                <c:pt idx="1099">
                  <c:v>0.80016200000000004</c:v>
                </c:pt>
                <c:pt idx="1100">
                  <c:v>0.79915999999999998</c:v>
                </c:pt>
                <c:pt idx="1101">
                  <c:v>0.79815700000000001</c:v>
                </c:pt>
                <c:pt idx="1102">
                  <c:v>0.79716500000000001</c:v>
                </c:pt>
                <c:pt idx="1103">
                  <c:v>0.79615499999999995</c:v>
                </c:pt>
                <c:pt idx="1104">
                  <c:v>0.79516299999999995</c:v>
                </c:pt>
                <c:pt idx="1105">
                  <c:v>0.79417199999999999</c:v>
                </c:pt>
                <c:pt idx="1106">
                  <c:v>0.79315899999999995</c:v>
                </c:pt>
                <c:pt idx="1107">
                  <c:v>0.79216200000000003</c:v>
                </c:pt>
                <c:pt idx="1108">
                  <c:v>0.791153</c:v>
                </c:pt>
                <c:pt idx="1109">
                  <c:v>0.79015899999999994</c:v>
                </c:pt>
                <c:pt idx="1110">
                  <c:v>0.78915000000000002</c:v>
                </c:pt>
                <c:pt idx="1111">
                  <c:v>0.78817499999999996</c:v>
                </c:pt>
                <c:pt idx="1112">
                  <c:v>0.78715500000000005</c:v>
                </c:pt>
                <c:pt idx="1113">
                  <c:v>0.78615500000000005</c:v>
                </c:pt>
                <c:pt idx="1114">
                  <c:v>0.785161</c:v>
                </c:pt>
                <c:pt idx="1115">
                  <c:v>0.78415299999999999</c:v>
                </c:pt>
                <c:pt idx="1116">
                  <c:v>0.783169</c:v>
                </c:pt>
                <c:pt idx="1117">
                  <c:v>0.78214700000000004</c:v>
                </c:pt>
                <c:pt idx="1118">
                  <c:v>0.78115599999999996</c:v>
                </c:pt>
                <c:pt idx="1119">
                  <c:v>0.78016600000000003</c:v>
                </c:pt>
                <c:pt idx="1120">
                  <c:v>0.77916700000000005</c:v>
                </c:pt>
                <c:pt idx="1121">
                  <c:v>0.77818100000000001</c:v>
                </c:pt>
                <c:pt idx="1122">
                  <c:v>0.77717999999999998</c:v>
                </c:pt>
                <c:pt idx="1123">
                  <c:v>0.77615699999999999</c:v>
                </c:pt>
                <c:pt idx="1124">
                  <c:v>0.77514700000000003</c:v>
                </c:pt>
                <c:pt idx="1125">
                  <c:v>0.77418399999999998</c:v>
                </c:pt>
                <c:pt idx="1126">
                  <c:v>0.77316700000000005</c:v>
                </c:pt>
                <c:pt idx="1127">
                  <c:v>0.772173</c:v>
                </c:pt>
                <c:pt idx="1128">
                  <c:v>0.77116099999999999</c:v>
                </c:pt>
                <c:pt idx="1129">
                  <c:v>0.770146</c:v>
                </c:pt>
                <c:pt idx="1130">
                  <c:v>0.76915500000000003</c:v>
                </c:pt>
                <c:pt idx="1131">
                  <c:v>0.76816899999999999</c:v>
                </c:pt>
                <c:pt idx="1132">
                  <c:v>0.76716899999999999</c:v>
                </c:pt>
                <c:pt idx="1133">
                  <c:v>0.766154</c:v>
                </c:pt>
                <c:pt idx="1134">
                  <c:v>0.76515999999999995</c:v>
                </c:pt>
                <c:pt idx="1135">
                  <c:v>0.76417000000000002</c:v>
                </c:pt>
                <c:pt idx="1136">
                  <c:v>0.763185</c:v>
                </c:pt>
                <c:pt idx="1137">
                  <c:v>0.76215299999999997</c:v>
                </c:pt>
                <c:pt idx="1138">
                  <c:v>0.76117900000000005</c:v>
                </c:pt>
                <c:pt idx="1139">
                  <c:v>0.76017400000000002</c:v>
                </c:pt>
                <c:pt idx="1140">
                  <c:v>0.759162</c:v>
                </c:pt>
                <c:pt idx="1141">
                  <c:v>0.75814999999999999</c:v>
                </c:pt>
                <c:pt idx="1142">
                  <c:v>0.75717299999999998</c:v>
                </c:pt>
                <c:pt idx="1143">
                  <c:v>0.75616499999999998</c:v>
                </c:pt>
                <c:pt idx="1144">
                  <c:v>0.75517100000000004</c:v>
                </c:pt>
                <c:pt idx="1145">
                  <c:v>0.75417599999999996</c:v>
                </c:pt>
                <c:pt idx="1146">
                  <c:v>0.75317100000000003</c:v>
                </c:pt>
                <c:pt idx="1147">
                  <c:v>0.75217800000000001</c:v>
                </c:pt>
                <c:pt idx="1148">
                  <c:v>0.751166</c:v>
                </c:pt>
                <c:pt idx="1149">
                  <c:v>0.75015799999999999</c:v>
                </c:pt>
                <c:pt idx="1150">
                  <c:v>0.74917299999999998</c:v>
                </c:pt>
                <c:pt idx="1151">
                  <c:v>0.74815600000000004</c:v>
                </c:pt>
                <c:pt idx="1152">
                  <c:v>0.74716499999999997</c:v>
                </c:pt>
                <c:pt idx="1153">
                  <c:v>0.746166</c:v>
                </c:pt>
                <c:pt idx="1154">
                  <c:v>0.74515900000000002</c:v>
                </c:pt>
                <c:pt idx="1155">
                  <c:v>0.74416599999999999</c:v>
                </c:pt>
                <c:pt idx="1156">
                  <c:v>0.74316800000000005</c:v>
                </c:pt>
                <c:pt idx="1157">
                  <c:v>0.74218099999999998</c:v>
                </c:pt>
                <c:pt idx="1158">
                  <c:v>0.74117500000000003</c:v>
                </c:pt>
                <c:pt idx="1159">
                  <c:v>0.74017599999999995</c:v>
                </c:pt>
                <c:pt idx="1160">
                  <c:v>0.73917999999999995</c:v>
                </c:pt>
                <c:pt idx="1161">
                  <c:v>0.73816700000000002</c:v>
                </c:pt>
                <c:pt idx="1162">
                  <c:v>0.73716800000000005</c:v>
                </c:pt>
                <c:pt idx="1163">
                  <c:v>0.73617500000000002</c:v>
                </c:pt>
                <c:pt idx="1164">
                  <c:v>0.73517100000000002</c:v>
                </c:pt>
                <c:pt idx="1165">
                  <c:v>0.73418600000000001</c:v>
                </c:pt>
                <c:pt idx="1166">
                  <c:v>0.73318000000000005</c:v>
                </c:pt>
                <c:pt idx="1167">
                  <c:v>0.73216400000000004</c:v>
                </c:pt>
                <c:pt idx="1168">
                  <c:v>0.73117399999999999</c:v>
                </c:pt>
                <c:pt idx="1169">
                  <c:v>0.73017200000000004</c:v>
                </c:pt>
                <c:pt idx="1170">
                  <c:v>0.72917200000000004</c:v>
                </c:pt>
                <c:pt idx="1171">
                  <c:v>0.72817600000000005</c:v>
                </c:pt>
                <c:pt idx="1172">
                  <c:v>0.72717799999999999</c:v>
                </c:pt>
                <c:pt idx="1173">
                  <c:v>0.72618199999999999</c:v>
                </c:pt>
                <c:pt idx="1174">
                  <c:v>0.72516499999999995</c:v>
                </c:pt>
                <c:pt idx="1175">
                  <c:v>0.72417200000000004</c:v>
                </c:pt>
                <c:pt idx="1176">
                  <c:v>0.72317500000000001</c:v>
                </c:pt>
                <c:pt idx="1177">
                  <c:v>0.72218499999999997</c:v>
                </c:pt>
                <c:pt idx="1178">
                  <c:v>0.72118099999999996</c:v>
                </c:pt>
                <c:pt idx="1179">
                  <c:v>0.720198</c:v>
                </c:pt>
                <c:pt idx="1180">
                  <c:v>0.71918199999999999</c:v>
                </c:pt>
                <c:pt idx="1181">
                  <c:v>0.71819</c:v>
                </c:pt>
                <c:pt idx="1182">
                  <c:v>0.71716599999999997</c:v>
                </c:pt>
                <c:pt idx="1183">
                  <c:v>0.71618000000000004</c:v>
                </c:pt>
                <c:pt idx="1184">
                  <c:v>0.71517399999999998</c:v>
                </c:pt>
                <c:pt idx="1185">
                  <c:v>0.714198</c:v>
                </c:pt>
                <c:pt idx="1186">
                  <c:v>0.71317799999999998</c:v>
                </c:pt>
                <c:pt idx="1187">
                  <c:v>0.71217699999999995</c:v>
                </c:pt>
                <c:pt idx="1188">
                  <c:v>0.71118800000000004</c:v>
                </c:pt>
                <c:pt idx="1189">
                  <c:v>0.71019100000000002</c:v>
                </c:pt>
                <c:pt idx="1190">
                  <c:v>0.70916699999999999</c:v>
                </c:pt>
                <c:pt idx="1191">
                  <c:v>0.70818199999999998</c:v>
                </c:pt>
                <c:pt idx="1192">
                  <c:v>0.70716800000000002</c:v>
                </c:pt>
                <c:pt idx="1193">
                  <c:v>0.70617200000000002</c:v>
                </c:pt>
                <c:pt idx="1194">
                  <c:v>0.70517600000000003</c:v>
                </c:pt>
                <c:pt idx="1195">
                  <c:v>0.70418800000000004</c:v>
                </c:pt>
                <c:pt idx="1196">
                  <c:v>0.70316100000000004</c:v>
                </c:pt>
                <c:pt idx="1197">
                  <c:v>0.70218000000000003</c:v>
                </c:pt>
                <c:pt idx="1198">
                  <c:v>0.701183</c:v>
                </c:pt>
                <c:pt idx="1199">
                  <c:v>0.70039600000000002</c:v>
                </c:pt>
                <c:pt idx="1200">
                  <c:v>0.70003599999999999</c:v>
                </c:pt>
                <c:pt idx="1201">
                  <c:v>0.70063399999999998</c:v>
                </c:pt>
                <c:pt idx="1202">
                  <c:v>0.70162000000000002</c:v>
                </c:pt>
                <c:pt idx="1203">
                  <c:v>0.70262999999999998</c:v>
                </c:pt>
                <c:pt idx="1204">
                  <c:v>0.70362499999999994</c:v>
                </c:pt>
                <c:pt idx="1205">
                  <c:v>0.70461799999999997</c:v>
                </c:pt>
                <c:pt idx="1206">
                  <c:v>0.70559899999999998</c:v>
                </c:pt>
                <c:pt idx="1207">
                  <c:v>0.70660500000000004</c:v>
                </c:pt>
                <c:pt idx="1208">
                  <c:v>0.70759700000000003</c:v>
                </c:pt>
                <c:pt idx="1209">
                  <c:v>0.70861600000000002</c:v>
                </c:pt>
                <c:pt idx="1210">
                  <c:v>0.70960199999999996</c:v>
                </c:pt>
                <c:pt idx="1211">
                  <c:v>0.71061600000000003</c:v>
                </c:pt>
                <c:pt idx="1212">
                  <c:v>0.71161399999999997</c:v>
                </c:pt>
                <c:pt idx="1213">
                  <c:v>0.71260599999999996</c:v>
                </c:pt>
                <c:pt idx="1214">
                  <c:v>0.71361799999999997</c:v>
                </c:pt>
                <c:pt idx="1215">
                  <c:v>0.71461600000000003</c:v>
                </c:pt>
                <c:pt idx="1216">
                  <c:v>0.715615</c:v>
                </c:pt>
                <c:pt idx="1217">
                  <c:v>0.716611</c:v>
                </c:pt>
                <c:pt idx="1218">
                  <c:v>0.71760500000000005</c:v>
                </c:pt>
                <c:pt idx="1219">
                  <c:v>0.71860599999999997</c:v>
                </c:pt>
                <c:pt idx="1220">
                  <c:v>0.71959799999999996</c:v>
                </c:pt>
                <c:pt idx="1221">
                  <c:v>0.72058599999999995</c:v>
                </c:pt>
                <c:pt idx="1222">
                  <c:v>0.72162000000000004</c:v>
                </c:pt>
                <c:pt idx="1223">
                  <c:v>0.722611</c:v>
                </c:pt>
                <c:pt idx="1224">
                  <c:v>0.72360199999999997</c:v>
                </c:pt>
                <c:pt idx="1225">
                  <c:v>0.72459200000000001</c:v>
                </c:pt>
                <c:pt idx="1226">
                  <c:v>0.72559899999999999</c:v>
                </c:pt>
                <c:pt idx="1227">
                  <c:v>0.72658800000000001</c:v>
                </c:pt>
                <c:pt idx="1228">
                  <c:v>0.72760000000000002</c:v>
                </c:pt>
                <c:pt idx="1229">
                  <c:v>0.72860000000000003</c:v>
                </c:pt>
                <c:pt idx="1230">
                  <c:v>0.72959499999999999</c:v>
                </c:pt>
                <c:pt idx="1231">
                  <c:v>0.730599</c:v>
                </c:pt>
                <c:pt idx="1232">
                  <c:v>0.73159600000000002</c:v>
                </c:pt>
                <c:pt idx="1233">
                  <c:v>0.73258999999999996</c:v>
                </c:pt>
                <c:pt idx="1234">
                  <c:v>0.73359700000000005</c:v>
                </c:pt>
                <c:pt idx="1235">
                  <c:v>0.73458199999999996</c:v>
                </c:pt>
                <c:pt idx="1236">
                  <c:v>0.73558999999999997</c:v>
                </c:pt>
                <c:pt idx="1237">
                  <c:v>0.73659300000000005</c:v>
                </c:pt>
                <c:pt idx="1238">
                  <c:v>0.73760000000000003</c:v>
                </c:pt>
                <c:pt idx="1239">
                  <c:v>0.738591</c:v>
                </c:pt>
                <c:pt idx="1240">
                  <c:v>0.73959799999999998</c:v>
                </c:pt>
                <c:pt idx="1241">
                  <c:v>0.74058500000000005</c:v>
                </c:pt>
                <c:pt idx="1242">
                  <c:v>0.74158599999999997</c:v>
                </c:pt>
                <c:pt idx="1243">
                  <c:v>0.74259399999999998</c:v>
                </c:pt>
                <c:pt idx="1244">
                  <c:v>0.74358000000000002</c:v>
                </c:pt>
                <c:pt idx="1245">
                  <c:v>0.74458599999999997</c:v>
                </c:pt>
                <c:pt idx="1246">
                  <c:v>0.74558899999999995</c:v>
                </c:pt>
                <c:pt idx="1247">
                  <c:v>0.74656999999999996</c:v>
                </c:pt>
                <c:pt idx="1248">
                  <c:v>0.74758199999999997</c:v>
                </c:pt>
                <c:pt idx="1249">
                  <c:v>0.74858899999999995</c:v>
                </c:pt>
                <c:pt idx="1250">
                  <c:v>0.74956800000000001</c:v>
                </c:pt>
                <c:pt idx="1251">
                  <c:v>0.75056900000000004</c:v>
                </c:pt>
                <c:pt idx="1252">
                  <c:v>0.75161199999999995</c:v>
                </c:pt>
                <c:pt idx="1253">
                  <c:v>0.75258199999999997</c:v>
                </c:pt>
                <c:pt idx="1254">
                  <c:v>0.75358999999999998</c:v>
                </c:pt>
                <c:pt idx="1255">
                  <c:v>0.75456800000000002</c:v>
                </c:pt>
                <c:pt idx="1256">
                  <c:v>0.75557600000000003</c:v>
                </c:pt>
                <c:pt idx="1257">
                  <c:v>0.75658599999999998</c:v>
                </c:pt>
                <c:pt idx="1258">
                  <c:v>0.75758000000000003</c:v>
                </c:pt>
                <c:pt idx="1259">
                  <c:v>0.75858099999999995</c:v>
                </c:pt>
                <c:pt idx="1260">
                  <c:v>0.75958700000000001</c:v>
                </c:pt>
                <c:pt idx="1261">
                  <c:v>0.76056999999999997</c:v>
                </c:pt>
                <c:pt idx="1262">
                  <c:v>0.76156699999999999</c:v>
                </c:pt>
                <c:pt idx="1263">
                  <c:v>0.76256999999999997</c:v>
                </c:pt>
                <c:pt idx="1264">
                  <c:v>0.76357699999999995</c:v>
                </c:pt>
                <c:pt idx="1265">
                  <c:v>0.76457900000000001</c:v>
                </c:pt>
                <c:pt idx="1266">
                  <c:v>0.76555899999999999</c:v>
                </c:pt>
                <c:pt idx="1267">
                  <c:v>0.76656199999999997</c:v>
                </c:pt>
                <c:pt idx="1268">
                  <c:v>0.76757799999999998</c:v>
                </c:pt>
                <c:pt idx="1269">
                  <c:v>0.76858099999999996</c:v>
                </c:pt>
                <c:pt idx="1270">
                  <c:v>0.76956999999999998</c:v>
                </c:pt>
                <c:pt idx="1271">
                  <c:v>0.77058599999999999</c:v>
                </c:pt>
                <c:pt idx="1272">
                  <c:v>0.77158199999999999</c:v>
                </c:pt>
                <c:pt idx="1273">
                  <c:v>0.77257900000000002</c:v>
                </c:pt>
                <c:pt idx="1274">
                  <c:v>0.77358499999999997</c:v>
                </c:pt>
                <c:pt idx="1275">
                  <c:v>0.77457699999999996</c:v>
                </c:pt>
                <c:pt idx="1276">
                  <c:v>0.77557799999999999</c:v>
                </c:pt>
                <c:pt idx="1277">
                  <c:v>0.77656700000000001</c:v>
                </c:pt>
                <c:pt idx="1278">
                  <c:v>0.77756999999999998</c:v>
                </c:pt>
                <c:pt idx="1279">
                  <c:v>0.77857900000000002</c:v>
                </c:pt>
                <c:pt idx="1280">
                  <c:v>0.77957799999999999</c:v>
                </c:pt>
                <c:pt idx="1281">
                  <c:v>0.78058000000000005</c:v>
                </c:pt>
                <c:pt idx="1282">
                  <c:v>0.78156999999999999</c:v>
                </c:pt>
                <c:pt idx="1283">
                  <c:v>0.78258099999999997</c:v>
                </c:pt>
                <c:pt idx="1284">
                  <c:v>0.78356199999999998</c:v>
                </c:pt>
                <c:pt idx="1285">
                  <c:v>0.784582</c:v>
                </c:pt>
                <c:pt idx="1286">
                  <c:v>0.78556000000000004</c:v>
                </c:pt>
                <c:pt idx="1287">
                  <c:v>0.78657299999999997</c:v>
                </c:pt>
                <c:pt idx="1288">
                  <c:v>0.787578</c:v>
                </c:pt>
                <c:pt idx="1289">
                  <c:v>0.788574</c:v>
                </c:pt>
                <c:pt idx="1290">
                  <c:v>0.78956999999999999</c:v>
                </c:pt>
                <c:pt idx="1291">
                  <c:v>0.79059199999999996</c:v>
                </c:pt>
                <c:pt idx="1292">
                  <c:v>0.79158899999999999</c:v>
                </c:pt>
                <c:pt idx="1293">
                  <c:v>0.79257999999999995</c:v>
                </c:pt>
                <c:pt idx="1294">
                  <c:v>0.79357500000000003</c:v>
                </c:pt>
                <c:pt idx="1295">
                  <c:v>0.79456199999999999</c:v>
                </c:pt>
                <c:pt idx="1296">
                  <c:v>0.79556700000000002</c:v>
                </c:pt>
                <c:pt idx="1297">
                  <c:v>0.79657699999999998</c:v>
                </c:pt>
                <c:pt idx="1298">
                  <c:v>0.79757800000000001</c:v>
                </c:pt>
                <c:pt idx="1299">
                  <c:v>0.79857999999999996</c:v>
                </c:pt>
                <c:pt idx="1300">
                  <c:v>0.79957999999999996</c:v>
                </c:pt>
                <c:pt idx="1301">
                  <c:v>0.80057800000000001</c:v>
                </c:pt>
                <c:pt idx="1302">
                  <c:v>0.80157699999999998</c:v>
                </c:pt>
                <c:pt idx="1303">
                  <c:v>0.80258499999999999</c:v>
                </c:pt>
                <c:pt idx="1304">
                  <c:v>0.80359199999999997</c:v>
                </c:pt>
                <c:pt idx="1305">
                  <c:v>0.80458200000000002</c:v>
                </c:pt>
                <c:pt idx="1306">
                  <c:v>0.80557199999999995</c:v>
                </c:pt>
                <c:pt idx="1307">
                  <c:v>0.80657400000000001</c:v>
                </c:pt>
                <c:pt idx="1308">
                  <c:v>0.80758399999999997</c:v>
                </c:pt>
                <c:pt idx="1309">
                  <c:v>0.80856700000000004</c:v>
                </c:pt>
                <c:pt idx="1310">
                  <c:v>0.80957900000000005</c:v>
                </c:pt>
                <c:pt idx="1311">
                  <c:v>0.810562</c:v>
                </c:pt>
                <c:pt idx="1312">
                  <c:v>0.81156200000000001</c:v>
                </c:pt>
                <c:pt idx="1313">
                  <c:v>0.81257999999999997</c:v>
                </c:pt>
                <c:pt idx="1314">
                  <c:v>0.81357000000000002</c:v>
                </c:pt>
                <c:pt idx="1315">
                  <c:v>0.81457999999999997</c:v>
                </c:pt>
                <c:pt idx="1316">
                  <c:v>0.81555800000000001</c:v>
                </c:pt>
                <c:pt idx="1317">
                  <c:v>0.81657000000000002</c:v>
                </c:pt>
                <c:pt idx="1318">
                  <c:v>0.81758699999999995</c:v>
                </c:pt>
                <c:pt idx="1319">
                  <c:v>0.81857899999999995</c:v>
                </c:pt>
                <c:pt idx="1320">
                  <c:v>0.81955999999999996</c:v>
                </c:pt>
                <c:pt idx="1321">
                  <c:v>0.82056099999999998</c:v>
                </c:pt>
                <c:pt idx="1322">
                  <c:v>0.82156099999999999</c:v>
                </c:pt>
                <c:pt idx="1323">
                  <c:v>0.82255500000000004</c:v>
                </c:pt>
                <c:pt idx="1324">
                  <c:v>0.82354700000000003</c:v>
                </c:pt>
                <c:pt idx="1325">
                  <c:v>0.82457199999999997</c:v>
                </c:pt>
                <c:pt idx="1326">
                  <c:v>0.82555599999999996</c:v>
                </c:pt>
                <c:pt idx="1327">
                  <c:v>0.82654499999999997</c:v>
                </c:pt>
                <c:pt idx="1328">
                  <c:v>0.82756300000000005</c:v>
                </c:pt>
                <c:pt idx="1329">
                  <c:v>0.82855900000000005</c:v>
                </c:pt>
                <c:pt idx="1330">
                  <c:v>0.82957199999999998</c:v>
                </c:pt>
                <c:pt idx="1331">
                  <c:v>0.83057099999999995</c:v>
                </c:pt>
                <c:pt idx="1332">
                  <c:v>0.83157000000000003</c:v>
                </c:pt>
                <c:pt idx="1333">
                  <c:v>0.83256300000000005</c:v>
                </c:pt>
                <c:pt idx="1334">
                  <c:v>0.83354600000000001</c:v>
                </c:pt>
                <c:pt idx="1335">
                  <c:v>0.83454099999999998</c:v>
                </c:pt>
                <c:pt idx="1336">
                  <c:v>0.83555199999999996</c:v>
                </c:pt>
                <c:pt idx="1337">
                  <c:v>0.83656900000000001</c:v>
                </c:pt>
                <c:pt idx="1338">
                  <c:v>0.83757099999999995</c:v>
                </c:pt>
                <c:pt idx="1339">
                  <c:v>0.83856399999999998</c:v>
                </c:pt>
                <c:pt idx="1340">
                  <c:v>0.83954099999999998</c:v>
                </c:pt>
                <c:pt idx="1341">
                  <c:v>0.84054899999999999</c:v>
                </c:pt>
                <c:pt idx="1342">
                  <c:v>0.84156799999999998</c:v>
                </c:pt>
                <c:pt idx="1343">
                  <c:v>0.84255100000000005</c:v>
                </c:pt>
                <c:pt idx="1344">
                  <c:v>0.84353900000000004</c:v>
                </c:pt>
                <c:pt idx="1345">
                  <c:v>0.84455599999999997</c:v>
                </c:pt>
                <c:pt idx="1346">
                  <c:v>0.84554200000000002</c:v>
                </c:pt>
                <c:pt idx="1347">
                  <c:v>0.84654700000000005</c:v>
                </c:pt>
                <c:pt idx="1348">
                  <c:v>0.84754600000000002</c:v>
                </c:pt>
                <c:pt idx="1349">
                  <c:v>0.84854499999999999</c:v>
                </c:pt>
                <c:pt idx="1350">
                  <c:v>0.84953800000000002</c:v>
                </c:pt>
                <c:pt idx="1351">
                  <c:v>0.850545</c:v>
                </c:pt>
                <c:pt idx="1352">
                  <c:v>0.85155400000000003</c:v>
                </c:pt>
                <c:pt idx="1353">
                  <c:v>0.85254200000000002</c:v>
                </c:pt>
                <c:pt idx="1354">
                  <c:v>0.85355700000000001</c:v>
                </c:pt>
                <c:pt idx="1355">
                  <c:v>0.85455000000000003</c:v>
                </c:pt>
                <c:pt idx="1356">
                  <c:v>0.85555999999999999</c:v>
                </c:pt>
                <c:pt idx="1357">
                  <c:v>0.85656200000000005</c:v>
                </c:pt>
                <c:pt idx="1358">
                  <c:v>0.85754399999999997</c:v>
                </c:pt>
                <c:pt idx="1359">
                  <c:v>0.85855099999999995</c:v>
                </c:pt>
                <c:pt idx="1360">
                  <c:v>0.85955499999999996</c:v>
                </c:pt>
                <c:pt idx="1361">
                  <c:v>0.86055999999999999</c:v>
                </c:pt>
                <c:pt idx="1362">
                  <c:v>0.86155599999999999</c:v>
                </c:pt>
                <c:pt idx="1363">
                  <c:v>0.86256200000000005</c:v>
                </c:pt>
                <c:pt idx="1364">
                  <c:v>0.86356500000000003</c:v>
                </c:pt>
                <c:pt idx="1365">
                  <c:v>0.86456699999999997</c:v>
                </c:pt>
                <c:pt idx="1366">
                  <c:v>0.86556699999999998</c:v>
                </c:pt>
                <c:pt idx="1367">
                  <c:v>0.86657600000000001</c:v>
                </c:pt>
                <c:pt idx="1368">
                  <c:v>0.86757600000000001</c:v>
                </c:pt>
                <c:pt idx="1369">
                  <c:v>0.86856800000000001</c:v>
                </c:pt>
                <c:pt idx="1370">
                  <c:v>0.86957099999999998</c:v>
                </c:pt>
                <c:pt idx="1371">
                  <c:v>0.87057499999999999</c:v>
                </c:pt>
                <c:pt idx="1372">
                  <c:v>0.87157399999999996</c:v>
                </c:pt>
                <c:pt idx="1373">
                  <c:v>0.87256100000000003</c:v>
                </c:pt>
                <c:pt idx="1374">
                  <c:v>0.87357899999999999</c:v>
                </c:pt>
                <c:pt idx="1375">
                  <c:v>0.874556</c:v>
                </c:pt>
                <c:pt idx="1376">
                  <c:v>0.87557399999999996</c:v>
                </c:pt>
                <c:pt idx="1377">
                  <c:v>0.87658499999999995</c:v>
                </c:pt>
                <c:pt idx="1378">
                  <c:v>0.87754900000000002</c:v>
                </c:pt>
                <c:pt idx="1379">
                  <c:v>0.87855300000000003</c:v>
                </c:pt>
                <c:pt idx="1380">
                  <c:v>0.87956599999999996</c:v>
                </c:pt>
                <c:pt idx="1381">
                  <c:v>0.88058899999999996</c:v>
                </c:pt>
                <c:pt idx="1382">
                  <c:v>0.88159600000000005</c:v>
                </c:pt>
                <c:pt idx="1383">
                  <c:v>0.88255499999999998</c:v>
                </c:pt>
                <c:pt idx="1384">
                  <c:v>0.88356599999999996</c:v>
                </c:pt>
                <c:pt idx="1385">
                  <c:v>0.88455099999999998</c:v>
                </c:pt>
                <c:pt idx="1386">
                  <c:v>0.88555300000000003</c:v>
                </c:pt>
                <c:pt idx="1387">
                  <c:v>0.88656800000000002</c:v>
                </c:pt>
                <c:pt idx="1388">
                  <c:v>0.88756900000000005</c:v>
                </c:pt>
                <c:pt idx="1389">
                  <c:v>0.88855600000000001</c:v>
                </c:pt>
                <c:pt idx="1390">
                  <c:v>0.88957200000000003</c:v>
                </c:pt>
                <c:pt idx="1391">
                  <c:v>0.89055300000000004</c:v>
                </c:pt>
                <c:pt idx="1392">
                  <c:v>0.89156199999999997</c:v>
                </c:pt>
                <c:pt idx="1393">
                  <c:v>0.89255899999999999</c:v>
                </c:pt>
                <c:pt idx="1394">
                  <c:v>0.89356000000000002</c:v>
                </c:pt>
                <c:pt idx="1395">
                  <c:v>0.89456800000000003</c:v>
                </c:pt>
                <c:pt idx="1396">
                  <c:v>0.89556599999999997</c:v>
                </c:pt>
                <c:pt idx="1397">
                  <c:v>0.89654999999999996</c:v>
                </c:pt>
                <c:pt idx="1398">
                  <c:v>0.89755300000000005</c:v>
                </c:pt>
                <c:pt idx="1399">
                  <c:v>0.89854900000000004</c:v>
                </c:pt>
                <c:pt idx="1400">
                  <c:v>0.89954299999999998</c:v>
                </c:pt>
                <c:pt idx="1401">
                  <c:v>0.90056800000000004</c:v>
                </c:pt>
                <c:pt idx="1402">
                  <c:v>0.90156599999999998</c:v>
                </c:pt>
                <c:pt idx="1403">
                  <c:v>0.90256000000000003</c:v>
                </c:pt>
                <c:pt idx="1404">
                  <c:v>0.90355600000000003</c:v>
                </c:pt>
                <c:pt idx="1405">
                  <c:v>0.904559</c:v>
                </c:pt>
                <c:pt idx="1406">
                  <c:v>0.90557299999999996</c:v>
                </c:pt>
                <c:pt idx="1407">
                  <c:v>0.90656199999999998</c:v>
                </c:pt>
                <c:pt idx="1408">
                  <c:v>0.90756000000000003</c:v>
                </c:pt>
                <c:pt idx="1409">
                  <c:v>0.90856800000000004</c:v>
                </c:pt>
                <c:pt idx="1410">
                  <c:v>0.90956499999999996</c:v>
                </c:pt>
                <c:pt idx="1411">
                  <c:v>0.91057200000000005</c:v>
                </c:pt>
                <c:pt idx="1412">
                  <c:v>0.911555</c:v>
                </c:pt>
                <c:pt idx="1413">
                  <c:v>0.91256700000000002</c:v>
                </c:pt>
                <c:pt idx="1414">
                  <c:v>0.91356999999999999</c:v>
                </c:pt>
                <c:pt idx="1415">
                  <c:v>0.91456499999999996</c:v>
                </c:pt>
                <c:pt idx="1416">
                  <c:v>0.91556300000000002</c:v>
                </c:pt>
                <c:pt idx="1417">
                  <c:v>0.91656199999999999</c:v>
                </c:pt>
                <c:pt idx="1418">
                  <c:v>0.91757599999999995</c:v>
                </c:pt>
                <c:pt idx="1419">
                  <c:v>0.91856800000000005</c:v>
                </c:pt>
                <c:pt idx="1420">
                  <c:v>0.91956400000000005</c:v>
                </c:pt>
                <c:pt idx="1421">
                  <c:v>0.92057500000000003</c:v>
                </c:pt>
                <c:pt idx="1422">
                  <c:v>0.92155500000000001</c:v>
                </c:pt>
                <c:pt idx="1423">
                  <c:v>0.92256899999999997</c:v>
                </c:pt>
                <c:pt idx="1424">
                  <c:v>0.92356000000000005</c:v>
                </c:pt>
                <c:pt idx="1425">
                  <c:v>0.92456499999999997</c:v>
                </c:pt>
                <c:pt idx="1426">
                  <c:v>0.925566</c:v>
                </c:pt>
                <c:pt idx="1427">
                  <c:v>0.92657299999999998</c:v>
                </c:pt>
                <c:pt idx="1428">
                  <c:v>0.92756400000000006</c:v>
                </c:pt>
                <c:pt idx="1429">
                  <c:v>0.928562</c:v>
                </c:pt>
                <c:pt idx="1430">
                  <c:v>0.92956899999999998</c:v>
                </c:pt>
                <c:pt idx="1431">
                  <c:v>0.93056499999999998</c:v>
                </c:pt>
                <c:pt idx="1432">
                  <c:v>0.93156499999999998</c:v>
                </c:pt>
                <c:pt idx="1433">
                  <c:v>0.93257100000000004</c:v>
                </c:pt>
                <c:pt idx="1434">
                  <c:v>0.933562</c:v>
                </c:pt>
                <c:pt idx="1435">
                  <c:v>0.93456099999999998</c:v>
                </c:pt>
                <c:pt idx="1436">
                  <c:v>0.93557400000000002</c:v>
                </c:pt>
                <c:pt idx="1437">
                  <c:v>0.93654700000000002</c:v>
                </c:pt>
                <c:pt idx="1438">
                  <c:v>0.93757500000000005</c:v>
                </c:pt>
                <c:pt idx="1439">
                  <c:v>0.93854800000000005</c:v>
                </c:pt>
                <c:pt idx="1440">
                  <c:v>0.93955999999999995</c:v>
                </c:pt>
                <c:pt idx="1441">
                  <c:v>0.94055800000000001</c:v>
                </c:pt>
                <c:pt idx="1442">
                  <c:v>0.94156099999999998</c:v>
                </c:pt>
                <c:pt idx="1443">
                  <c:v>0.94255299999999997</c:v>
                </c:pt>
                <c:pt idx="1444">
                  <c:v>0.94356600000000002</c:v>
                </c:pt>
                <c:pt idx="1445">
                  <c:v>0.94457000000000002</c:v>
                </c:pt>
                <c:pt idx="1446">
                  <c:v>0.945573</c:v>
                </c:pt>
                <c:pt idx="1447">
                  <c:v>0.94656700000000005</c:v>
                </c:pt>
                <c:pt idx="1448">
                  <c:v>0.94756099999999999</c:v>
                </c:pt>
                <c:pt idx="1449">
                  <c:v>0.94855699999999998</c:v>
                </c:pt>
                <c:pt idx="1450">
                  <c:v>0.94956099999999999</c:v>
                </c:pt>
                <c:pt idx="1451">
                  <c:v>0.95055800000000001</c:v>
                </c:pt>
                <c:pt idx="1452">
                  <c:v>0.95155599999999996</c:v>
                </c:pt>
                <c:pt idx="1453">
                  <c:v>0.95256799999999997</c:v>
                </c:pt>
                <c:pt idx="1454">
                  <c:v>0.95356600000000002</c:v>
                </c:pt>
                <c:pt idx="1455">
                  <c:v>0.954565</c:v>
                </c:pt>
                <c:pt idx="1456">
                  <c:v>0.95557300000000001</c:v>
                </c:pt>
                <c:pt idx="1457">
                  <c:v>0.95656799999999997</c:v>
                </c:pt>
                <c:pt idx="1458">
                  <c:v>0.95757800000000004</c:v>
                </c:pt>
                <c:pt idx="1459">
                  <c:v>0.95856799999999998</c:v>
                </c:pt>
                <c:pt idx="1460">
                  <c:v>0.95957300000000001</c:v>
                </c:pt>
                <c:pt idx="1461">
                  <c:v>0.96055100000000004</c:v>
                </c:pt>
                <c:pt idx="1462">
                  <c:v>0.961561</c:v>
                </c:pt>
                <c:pt idx="1463">
                  <c:v>0.96255100000000005</c:v>
                </c:pt>
                <c:pt idx="1464">
                  <c:v>0.96356299999999995</c:v>
                </c:pt>
                <c:pt idx="1465">
                  <c:v>0.96456399999999998</c:v>
                </c:pt>
                <c:pt idx="1466">
                  <c:v>0.96556299999999995</c:v>
                </c:pt>
                <c:pt idx="1467">
                  <c:v>0.96656399999999998</c:v>
                </c:pt>
                <c:pt idx="1468">
                  <c:v>0.96755100000000005</c:v>
                </c:pt>
                <c:pt idx="1469">
                  <c:v>0.96855999999999998</c:v>
                </c:pt>
                <c:pt idx="1470">
                  <c:v>0.96958500000000003</c:v>
                </c:pt>
                <c:pt idx="1471">
                  <c:v>0.97056500000000001</c:v>
                </c:pt>
                <c:pt idx="1472">
                  <c:v>0.97155599999999998</c:v>
                </c:pt>
                <c:pt idx="1473">
                  <c:v>0.97256799999999999</c:v>
                </c:pt>
                <c:pt idx="1474">
                  <c:v>0.97355400000000003</c:v>
                </c:pt>
                <c:pt idx="1475">
                  <c:v>0.97455400000000003</c:v>
                </c:pt>
                <c:pt idx="1476">
                  <c:v>0.97555999999999998</c:v>
                </c:pt>
                <c:pt idx="1477">
                  <c:v>0.97655099999999995</c:v>
                </c:pt>
                <c:pt idx="1478">
                  <c:v>0.97756900000000002</c:v>
                </c:pt>
                <c:pt idx="1479">
                  <c:v>0.97855999999999999</c:v>
                </c:pt>
                <c:pt idx="1480">
                  <c:v>0.97955599999999998</c:v>
                </c:pt>
                <c:pt idx="1481">
                  <c:v>0.98055999999999999</c:v>
                </c:pt>
                <c:pt idx="1482">
                  <c:v>0.98155599999999998</c:v>
                </c:pt>
                <c:pt idx="1483">
                  <c:v>0.982572</c:v>
                </c:pt>
                <c:pt idx="1484">
                  <c:v>0.98357799999999995</c:v>
                </c:pt>
                <c:pt idx="1485">
                  <c:v>0.98456100000000002</c:v>
                </c:pt>
                <c:pt idx="1486">
                  <c:v>0.98556999999999995</c:v>
                </c:pt>
                <c:pt idx="1487">
                  <c:v>0.98656100000000002</c:v>
                </c:pt>
                <c:pt idx="1488">
                  <c:v>0.98755199999999999</c:v>
                </c:pt>
                <c:pt idx="1489">
                  <c:v>0.988568</c:v>
                </c:pt>
                <c:pt idx="1490">
                  <c:v>0.98955800000000005</c:v>
                </c:pt>
                <c:pt idx="1491">
                  <c:v>0.990564</c:v>
                </c:pt>
                <c:pt idx="1492">
                  <c:v>0.991564</c:v>
                </c:pt>
                <c:pt idx="1493">
                  <c:v>0.99255499999999997</c:v>
                </c:pt>
                <c:pt idx="1494">
                  <c:v>0.99356999999999995</c:v>
                </c:pt>
                <c:pt idx="1495">
                  <c:v>0.994564</c:v>
                </c:pt>
                <c:pt idx="1496">
                  <c:v>0.995564</c:v>
                </c:pt>
                <c:pt idx="1497">
                  <c:v>0.99655099999999996</c:v>
                </c:pt>
                <c:pt idx="1498">
                  <c:v>0.99755199999999999</c:v>
                </c:pt>
                <c:pt idx="1499">
                  <c:v>0.99855499999999997</c:v>
                </c:pt>
                <c:pt idx="1500">
                  <c:v>0.99955099999999997</c:v>
                </c:pt>
                <c:pt idx="1501">
                  <c:v>1.00054</c:v>
                </c:pt>
                <c:pt idx="1502">
                  <c:v>1.00156</c:v>
                </c:pt>
                <c:pt idx="1503">
                  <c:v>1.00257</c:v>
                </c:pt>
                <c:pt idx="1504">
                  <c:v>1.0035499999999999</c:v>
                </c:pt>
                <c:pt idx="1505">
                  <c:v>1.0045599999999999</c:v>
                </c:pt>
                <c:pt idx="1506">
                  <c:v>1.0055499999999999</c:v>
                </c:pt>
                <c:pt idx="1507">
                  <c:v>1.0065599999999999</c:v>
                </c:pt>
                <c:pt idx="1508">
                  <c:v>1.0075700000000001</c:v>
                </c:pt>
                <c:pt idx="1509">
                  <c:v>1.0085599999999999</c:v>
                </c:pt>
                <c:pt idx="1510">
                  <c:v>1.0095499999999999</c:v>
                </c:pt>
                <c:pt idx="1511">
                  <c:v>1.01057</c:v>
                </c:pt>
                <c:pt idx="1512">
                  <c:v>1.0115400000000001</c:v>
                </c:pt>
                <c:pt idx="1513">
                  <c:v>1.0125500000000001</c:v>
                </c:pt>
                <c:pt idx="1514">
                  <c:v>1.01355</c:v>
                </c:pt>
                <c:pt idx="1515">
                  <c:v>1.01454</c:v>
                </c:pt>
                <c:pt idx="1516">
                  <c:v>1.01555</c:v>
                </c:pt>
                <c:pt idx="1517">
                  <c:v>1.0165500000000001</c:v>
                </c:pt>
                <c:pt idx="1518">
                  <c:v>1.01756</c:v>
                </c:pt>
                <c:pt idx="1519">
                  <c:v>1.0185500000000001</c:v>
                </c:pt>
                <c:pt idx="1520">
                  <c:v>1.01952</c:v>
                </c:pt>
                <c:pt idx="1521">
                  <c:v>1.0205599999999999</c:v>
                </c:pt>
                <c:pt idx="1522">
                  <c:v>1.0215399999999999</c:v>
                </c:pt>
                <c:pt idx="1523">
                  <c:v>1.0225500000000001</c:v>
                </c:pt>
                <c:pt idx="1524">
                  <c:v>1.02355</c:v>
                </c:pt>
                <c:pt idx="1525">
                  <c:v>1.0245599999999999</c:v>
                </c:pt>
                <c:pt idx="1526">
                  <c:v>1.02555</c:v>
                </c:pt>
                <c:pt idx="1527">
                  <c:v>1.0265500000000001</c:v>
                </c:pt>
                <c:pt idx="1528">
                  <c:v>1.02755</c:v>
                </c:pt>
                <c:pt idx="1529">
                  <c:v>1.0285500000000001</c:v>
                </c:pt>
                <c:pt idx="1530">
                  <c:v>1.02955</c:v>
                </c:pt>
                <c:pt idx="1531">
                  <c:v>1.03057</c:v>
                </c:pt>
                <c:pt idx="1532">
                  <c:v>1.03156</c:v>
                </c:pt>
                <c:pt idx="1533">
                  <c:v>1.03257</c:v>
                </c:pt>
                <c:pt idx="1534">
                  <c:v>1.03356</c:v>
                </c:pt>
                <c:pt idx="1535">
                  <c:v>1.0345500000000001</c:v>
                </c:pt>
                <c:pt idx="1536">
                  <c:v>1.03556</c:v>
                </c:pt>
                <c:pt idx="1537">
                  <c:v>1.0365599999999999</c:v>
                </c:pt>
                <c:pt idx="1538">
                  <c:v>1.03755</c:v>
                </c:pt>
                <c:pt idx="1539">
                  <c:v>1.03854</c:v>
                </c:pt>
                <c:pt idx="1540">
                  <c:v>1.0395399999999999</c:v>
                </c:pt>
                <c:pt idx="1541">
                  <c:v>1.0405599999999999</c:v>
                </c:pt>
                <c:pt idx="1542">
                  <c:v>1.04156</c:v>
                </c:pt>
                <c:pt idx="1543">
                  <c:v>1.04254</c:v>
                </c:pt>
                <c:pt idx="1544">
                  <c:v>1.0435399999999999</c:v>
                </c:pt>
                <c:pt idx="1545">
                  <c:v>1.0445500000000001</c:v>
                </c:pt>
                <c:pt idx="1546">
                  <c:v>1.04555</c:v>
                </c:pt>
                <c:pt idx="1547">
                  <c:v>1.0465500000000001</c:v>
                </c:pt>
                <c:pt idx="1548">
                  <c:v>1.04756</c:v>
                </c:pt>
                <c:pt idx="1549">
                  <c:v>1.04854</c:v>
                </c:pt>
                <c:pt idx="1550">
                  <c:v>1.0495399999999999</c:v>
                </c:pt>
                <c:pt idx="1551">
                  <c:v>1.0505500000000001</c:v>
                </c:pt>
                <c:pt idx="1552">
                  <c:v>1.05155</c:v>
                </c:pt>
                <c:pt idx="1553">
                  <c:v>1.0525500000000001</c:v>
                </c:pt>
                <c:pt idx="1554">
                  <c:v>1.0535399999999999</c:v>
                </c:pt>
                <c:pt idx="1555">
                  <c:v>1.0545500000000001</c:v>
                </c:pt>
                <c:pt idx="1556">
                  <c:v>1.0555600000000001</c:v>
                </c:pt>
                <c:pt idx="1557">
                  <c:v>1.0565500000000001</c:v>
                </c:pt>
                <c:pt idx="1558">
                  <c:v>1.05755</c:v>
                </c:pt>
                <c:pt idx="1559">
                  <c:v>1.05854</c:v>
                </c:pt>
                <c:pt idx="1560">
                  <c:v>1.0595600000000001</c:v>
                </c:pt>
                <c:pt idx="1561">
                  <c:v>1.0605500000000001</c:v>
                </c:pt>
                <c:pt idx="1562">
                  <c:v>1.0615600000000001</c:v>
                </c:pt>
                <c:pt idx="1563">
                  <c:v>1.0625599999999999</c:v>
                </c:pt>
                <c:pt idx="1564">
                  <c:v>1.0635699999999999</c:v>
                </c:pt>
                <c:pt idx="1565">
                  <c:v>1.06456</c:v>
                </c:pt>
                <c:pt idx="1566">
                  <c:v>1.0655600000000001</c:v>
                </c:pt>
                <c:pt idx="1567">
                  <c:v>1.0665500000000001</c:v>
                </c:pt>
                <c:pt idx="1568">
                  <c:v>1.0675600000000001</c:v>
                </c:pt>
                <c:pt idx="1569">
                  <c:v>1.0685500000000001</c:v>
                </c:pt>
                <c:pt idx="1570">
                  <c:v>1.0695600000000001</c:v>
                </c:pt>
                <c:pt idx="1571">
                  <c:v>1.07057</c:v>
                </c:pt>
                <c:pt idx="1572">
                  <c:v>1.0715600000000001</c:v>
                </c:pt>
                <c:pt idx="1573">
                  <c:v>1.07256</c:v>
                </c:pt>
                <c:pt idx="1574">
                  <c:v>1.07355</c:v>
                </c:pt>
                <c:pt idx="1575">
                  <c:v>1.0745499999999999</c:v>
                </c:pt>
                <c:pt idx="1576">
                  <c:v>1.07555</c:v>
                </c:pt>
                <c:pt idx="1577">
                  <c:v>1.0765499999999999</c:v>
                </c:pt>
                <c:pt idx="1578">
                  <c:v>1.07755</c:v>
                </c:pt>
                <c:pt idx="1579">
                  <c:v>1.0785400000000001</c:v>
                </c:pt>
                <c:pt idx="1580">
                  <c:v>1.0795399999999999</c:v>
                </c:pt>
                <c:pt idx="1581">
                  <c:v>1.0805400000000001</c:v>
                </c:pt>
                <c:pt idx="1582">
                  <c:v>1.0815399999999999</c:v>
                </c:pt>
                <c:pt idx="1583">
                  <c:v>1.08253</c:v>
                </c:pt>
                <c:pt idx="1584">
                  <c:v>1.0835300000000001</c:v>
                </c:pt>
                <c:pt idx="1585">
                  <c:v>1.0845499999999999</c:v>
                </c:pt>
                <c:pt idx="1586">
                  <c:v>1.0855399999999999</c:v>
                </c:pt>
                <c:pt idx="1587">
                  <c:v>1.0865499999999999</c:v>
                </c:pt>
                <c:pt idx="1588">
                  <c:v>1.0875300000000001</c:v>
                </c:pt>
                <c:pt idx="1589">
                  <c:v>1.0885400000000001</c:v>
                </c:pt>
                <c:pt idx="1590">
                  <c:v>1.0895600000000001</c:v>
                </c:pt>
                <c:pt idx="1591">
                  <c:v>1.09053</c:v>
                </c:pt>
                <c:pt idx="1592">
                  <c:v>1.09154</c:v>
                </c:pt>
                <c:pt idx="1593">
                  <c:v>1.09253</c:v>
                </c:pt>
                <c:pt idx="1594">
                  <c:v>1.09354</c:v>
                </c:pt>
                <c:pt idx="1595">
                  <c:v>1.09453</c:v>
                </c:pt>
                <c:pt idx="1596">
                  <c:v>1.09555</c:v>
                </c:pt>
                <c:pt idx="1597">
                  <c:v>1.09653</c:v>
                </c:pt>
                <c:pt idx="1598">
                  <c:v>1.09755</c:v>
                </c:pt>
                <c:pt idx="1599">
                  <c:v>1.0985400000000001</c:v>
                </c:pt>
                <c:pt idx="1600">
                  <c:v>1.09954</c:v>
                </c:pt>
                <c:pt idx="1601">
                  <c:v>1.1005400000000001</c:v>
                </c:pt>
                <c:pt idx="1602">
                  <c:v>1.10154</c:v>
                </c:pt>
                <c:pt idx="1603">
                  <c:v>1.10253</c:v>
                </c:pt>
                <c:pt idx="1604">
                  <c:v>1.10355</c:v>
                </c:pt>
                <c:pt idx="1605">
                  <c:v>1.1045499999999999</c:v>
                </c:pt>
                <c:pt idx="1606">
                  <c:v>1.1055299999999999</c:v>
                </c:pt>
                <c:pt idx="1607">
                  <c:v>1.1065400000000001</c:v>
                </c:pt>
                <c:pt idx="1608">
                  <c:v>1.10754</c:v>
                </c:pt>
                <c:pt idx="1609">
                  <c:v>1.1085400000000001</c:v>
                </c:pt>
                <c:pt idx="1610">
                  <c:v>1.1095299999999999</c:v>
                </c:pt>
                <c:pt idx="1611">
                  <c:v>1.1105700000000001</c:v>
                </c:pt>
                <c:pt idx="1612">
                  <c:v>1.11154</c:v>
                </c:pt>
                <c:pt idx="1613">
                  <c:v>1.11256</c:v>
                </c:pt>
                <c:pt idx="1614">
                  <c:v>1.1135299999999999</c:v>
                </c:pt>
                <c:pt idx="1615">
                  <c:v>1.1145400000000001</c:v>
                </c:pt>
                <c:pt idx="1616">
                  <c:v>1.11554</c:v>
                </c:pt>
                <c:pt idx="1617">
                  <c:v>1.1165700000000001</c:v>
                </c:pt>
                <c:pt idx="1618">
                  <c:v>1.11755</c:v>
                </c:pt>
                <c:pt idx="1619">
                  <c:v>1.11853</c:v>
                </c:pt>
                <c:pt idx="1620">
                  <c:v>1.11955</c:v>
                </c:pt>
                <c:pt idx="1621">
                  <c:v>1.1205499999999999</c:v>
                </c:pt>
                <c:pt idx="1622">
                  <c:v>1.12154</c:v>
                </c:pt>
                <c:pt idx="1623">
                  <c:v>1.1225499999999999</c:v>
                </c:pt>
                <c:pt idx="1624">
                  <c:v>1.12355</c:v>
                </c:pt>
                <c:pt idx="1625">
                  <c:v>1.12456</c:v>
                </c:pt>
                <c:pt idx="1626">
                  <c:v>1.1255500000000001</c:v>
                </c:pt>
                <c:pt idx="1627">
                  <c:v>1.12653</c:v>
                </c:pt>
                <c:pt idx="1628">
                  <c:v>1.1275299999999999</c:v>
                </c:pt>
                <c:pt idx="1629">
                  <c:v>1.1285400000000001</c:v>
                </c:pt>
                <c:pt idx="1630">
                  <c:v>1.12954</c:v>
                </c:pt>
                <c:pt idx="1631">
                  <c:v>1.1305499999999999</c:v>
                </c:pt>
                <c:pt idx="1632">
                  <c:v>1.13154</c:v>
                </c:pt>
                <c:pt idx="1633">
                  <c:v>1.1325400000000001</c:v>
                </c:pt>
                <c:pt idx="1634">
                  <c:v>1.1335299999999999</c:v>
                </c:pt>
                <c:pt idx="1635">
                  <c:v>1.13453</c:v>
                </c:pt>
                <c:pt idx="1636">
                  <c:v>1.13554</c:v>
                </c:pt>
                <c:pt idx="1637">
                  <c:v>1.1365400000000001</c:v>
                </c:pt>
                <c:pt idx="1638">
                  <c:v>1.13754</c:v>
                </c:pt>
                <c:pt idx="1639">
                  <c:v>1.1385400000000001</c:v>
                </c:pt>
                <c:pt idx="1640">
                  <c:v>1.1395599999999999</c:v>
                </c:pt>
                <c:pt idx="1641">
                  <c:v>1.14055</c:v>
                </c:pt>
                <c:pt idx="1642">
                  <c:v>1.14154</c:v>
                </c:pt>
                <c:pt idx="1643">
                  <c:v>1.14255</c:v>
                </c:pt>
                <c:pt idx="1644">
                  <c:v>1.1435599999999999</c:v>
                </c:pt>
                <c:pt idx="1645">
                  <c:v>1.14453</c:v>
                </c:pt>
                <c:pt idx="1646">
                  <c:v>1.1455500000000001</c:v>
                </c:pt>
                <c:pt idx="1647">
                  <c:v>1.14653</c:v>
                </c:pt>
                <c:pt idx="1648">
                  <c:v>1.14754</c:v>
                </c:pt>
                <c:pt idx="1649">
                  <c:v>1.1485399999999999</c:v>
                </c:pt>
                <c:pt idx="1650">
                  <c:v>1.1495500000000001</c:v>
                </c:pt>
                <c:pt idx="1651">
                  <c:v>1.15055</c:v>
                </c:pt>
                <c:pt idx="1652">
                  <c:v>1.15154</c:v>
                </c:pt>
                <c:pt idx="1653">
                  <c:v>1.1525300000000001</c:v>
                </c:pt>
                <c:pt idx="1654">
                  <c:v>1.15354</c:v>
                </c:pt>
                <c:pt idx="1655">
                  <c:v>1.1545399999999999</c:v>
                </c:pt>
                <c:pt idx="1656">
                  <c:v>1.15554</c:v>
                </c:pt>
                <c:pt idx="1657">
                  <c:v>1.1565300000000001</c:v>
                </c:pt>
                <c:pt idx="1658">
                  <c:v>1.15754</c:v>
                </c:pt>
                <c:pt idx="1659">
                  <c:v>1.15852</c:v>
                </c:pt>
                <c:pt idx="1660">
                  <c:v>1.15954</c:v>
                </c:pt>
                <c:pt idx="1661">
                  <c:v>1.1605399999999999</c:v>
                </c:pt>
                <c:pt idx="1662">
                  <c:v>1.16154</c:v>
                </c:pt>
                <c:pt idx="1663">
                  <c:v>1.1625399999999999</c:v>
                </c:pt>
                <c:pt idx="1664">
                  <c:v>1.1635599999999999</c:v>
                </c:pt>
                <c:pt idx="1665">
                  <c:v>1.1645300000000001</c:v>
                </c:pt>
                <c:pt idx="1666">
                  <c:v>1.1655199999999999</c:v>
                </c:pt>
                <c:pt idx="1667">
                  <c:v>1.1665300000000001</c:v>
                </c:pt>
                <c:pt idx="1668">
                  <c:v>1.16753</c:v>
                </c:pt>
                <c:pt idx="1669">
                  <c:v>1.1685300000000001</c:v>
                </c:pt>
                <c:pt idx="1670">
                  <c:v>1.16953</c:v>
                </c:pt>
                <c:pt idx="1671">
                  <c:v>1.1705300000000001</c:v>
                </c:pt>
                <c:pt idx="1672">
                  <c:v>1.17153</c:v>
                </c:pt>
                <c:pt idx="1673">
                  <c:v>1.17252</c:v>
                </c:pt>
                <c:pt idx="1674">
                  <c:v>1.17353</c:v>
                </c:pt>
                <c:pt idx="1675">
                  <c:v>1.1745300000000001</c:v>
                </c:pt>
                <c:pt idx="1676">
                  <c:v>1.1757500000000001</c:v>
                </c:pt>
                <c:pt idx="1677">
                  <c:v>1.1769400000000001</c:v>
                </c:pt>
                <c:pt idx="1678">
                  <c:v>1.1779500000000001</c:v>
                </c:pt>
                <c:pt idx="1679">
                  <c:v>1.1789499999999999</c:v>
                </c:pt>
                <c:pt idx="1680">
                  <c:v>1.1799500000000001</c:v>
                </c:pt>
                <c:pt idx="1681">
                  <c:v>1.18096</c:v>
                </c:pt>
                <c:pt idx="1682">
                  <c:v>1.1819500000000001</c:v>
                </c:pt>
                <c:pt idx="1683">
                  <c:v>1.1829400000000001</c:v>
                </c:pt>
                <c:pt idx="1684">
                  <c:v>1.1839599999999999</c:v>
                </c:pt>
                <c:pt idx="1685">
                  <c:v>1.1849499999999999</c:v>
                </c:pt>
                <c:pt idx="1686">
                  <c:v>1.18594</c:v>
                </c:pt>
                <c:pt idx="1687">
                  <c:v>1.1869499999999999</c:v>
                </c:pt>
                <c:pt idx="1688">
                  <c:v>1.1879500000000001</c:v>
                </c:pt>
                <c:pt idx="1689">
                  <c:v>1.18896</c:v>
                </c:pt>
                <c:pt idx="1690">
                  <c:v>1.18994</c:v>
                </c:pt>
                <c:pt idx="1691">
                  <c:v>1.19095</c:v>
                </c:pt>
                <c:pt idx="1692">
                  <c:v>1.1919299999999999</c:v>
                </c:pt>
                <c:pt idx="1693">
                  <c:v>1.19295</c:v>
                </c:pt>
                <c:pt idx="1694">
                  <c:v>1.1939500000000001</c:v>
                </c:pt>
                <c:pt idx="1695">
                  <c:v>1.1949399999999999</c:v>
                </c:pt>
                <c:pt idx="1696">
                  <c:v>1.19594</c:v>
                </c:pt>
                <c:pt idx="1697">
                  <c:v>1.19695</c:v>
                </c:pt>
                <c:pt idx="1698">
                  <c:v>1.19794</c:v>
                </c:pt>
                <c:pt idx="1699">
                  <c:v>1.1989399999999999</c:v>
                </c:pt>
                <c:pt idx="1700">
                  <c:v>1.1999299999999999</c:v>
                </c:pt>
                <c:pt idx="1701">
                  <c:v>1.2009399999999999</c:v>
                </c:pt>
                <c:pt idx="1702">
                  <c:v>1.2019200000000001</c:v>
                </c:pt>
                <c:pt idx="1703">
                  <c:v>1.20295</c:v>
                </c:pt>
                <c:pt idx="1704">
                  <c:v>1.20394</c:v>
                </c:pt>
                <c:pt idx="1705">
                  <c:v>1.2049300000000001</c:v>
                </c:pt>
                <c:pt idx="1706">
                  <c:v>1.2059200000000001</c:v>
                </c:pt>
                <c:pt idx="1707">
                  <c:v>1.20695</c:v>
                </c:pt>
                <c:pt idx="1708">
                  <c:v>1.2079299999999999</c:v>
                </c:pt>
                <c:pt idx="1709">
                  <c:v>1.20895</c:v>
                </c:pt>
                <c:pt idx="1710">
                  <c:v>1.2099299999999999</c:v>
                </c:pt>
                <c:pt idx="1711">
                  <c:v>1.2109399999999999</c:v>
                </c:pt>
                <c:pt idx="1712">
                  <c:v>1.21193</c:v>
                </c:pt>
                <c:pt idx="1713">
                  <c:v>1.2129300000000001</c:v>
                </c:pt>
                <c:pt idx="1714">
                  <c:v>1.21393</c:v>
                </c:pt>
                <c:pt idx="1715">
                  <c:v>1.2149300000000001</c:v>
                </c:pt>
                <c:pt idx="1716">
                  <c:v>1.21594</c:v>
                </c:pt>
                <c:pt idx="1717">
                  <c:v>1.2169300000000001</c:v>
                </c:pt>
                <c:pt idx="1718">
                  <c:v>1.21794</c:v>
                </c:pt>
                <c:pt idx="1719">
                  <c:v>1.21895</c:v>
                </c:pt>
                <c:pt idx="1720">
                  <c:v>1.21993</c:v>
                </c:pt>
                <c:pt idx="1721">
                  <c:v>1.2209300000000001</c:v>
                </c:pt>
                <c:pt idx="1722">
                  <c:v>1.22193</c:v>
                </c:pt>
                <c:pt idx="1723">
                  <c:v>1.22292</c:v>
                </c:pt>
                <c:pt idx="1724">
                  <c:v>1.22394</c:v>
                </c:pt>
                <c:pt idx="1725">
                  <c:v>1.2249300000000001</c:v>
                </c:pt>
                <c:pt idx="1726">
                  <c:v>1.22594</c:v>
                </c:pt>
                <c:pt idx="1727">
                  <c:v>1.22695</c:v>
                </c:pt>
                <c:pt idx="1728">
                  <c:v>1.22794</c:v>
                </c:pt>
                <c:pt idx="1729">
                  <c:v>1.2289399999999999</c:v>
                </c:pt>
                <c:pt idx="1730">
                  <c:v>1.22994</c:v>
                </c:pt>
                <c:pt idx="1731">
                  <c:v>1.23092</c:v>
                </c:pt>
                <c:pt idx="1732">
                  <c:v>1.2319199999999999</c:v>
                </c:pt>
                <c:pt idx="1733">
                  <c:v>1.23292</c:v>
                </c:pt>
                <c:pt idx="1734">
                  <c:v>1.2339199999999999</c:v>
                </c:pt>
                <c:pt idx="1735">
                  <c:v>1.2349300000000001</c:v>
                </c:pt>
                <c:pt idx="1736">
                  <c:v>1.2359100000000001</c:v>
                </c:pt>
                <c:pt idx="1737">
                  <c:v>1.23691</c:v>
                </c:pt>
                <c:pt idx="1738">
                  <c:v>1.23793</c:v>
                </c:pt>
                <c:pt idx="1739">
                  <c:v>1.23892</c:v>
                </c:pt>
                <c:pt idx="1740">
                  <c:v>1.2399199999999999</c:v>
                </c:pt>
                <c:pt idx="1741">
                  <c:v>1.2409300000000001</c:v>
                </c:pt>
                <c:pt idx="1742">
                  <c:v>1.24193</c:v>
                </c:pt>
                <c:pt idx="1743">
                  <c:v>1.2429300000000001</c:v>
                </c:pt>
                <c:pt idx="1744">
                  <c:v>1.24393</c:v>
                </c:pt>
                <c:pt idx="1745">
                  <c:v>1.2449399999999999</c:v>
                </c:pt>
                <c:pt idx="1746">
                  <c:v>1.24594</c:v>
                </c:pt>
                <c:pt idx="1747">
                  <c:v>1.2469399999999999</c:v>
                </c:pt>
                <c:pt idx="1748">
                  <c:v>1.24794</c:v>
                </c:pt>
                <c:pt idx="1749">
                  <c:v>1.2489300000000001</c:v>
                </c:pt>
                <c:pt idx="1750">
                  <c:v>1.24993</c:v>
                </c:pt>
                <c:pt idx="1751">
                  <c:v>1.2509399999999999</c:v>
                </c:pt>
                <c:pt idx="1752">
                  <c:v>1.2519400000000001</c:v>
                </c:pt>
                <c:pt idx="1753">
                  <c:v>1.25295</c:v>
                </c:pt>
                <c:pt idx="1754">
                  <c:v>1.2539199999999999</c:v>
                </c:pt>
                <c:pt idx="1755">
                  <c:v>1.25492</c:v>
                </c:pt>
                <c:pt idx="1756">
                  <c:v>1.2559199999999999</c:v>
                </c:pt>
                <c:pt idx="1757">
                  <c:v>1.25695</c:v>
                </c:pt>
                <c:pt idx="1758">
                  <c:v>1.2579499999999999</c:v>
                </c:pt>
                <c:pt idx="1759">
                  <c:v>1.2589300000000001</c:v>
                </c:pt>
                <c:pt idx="1760">
                  <c:v>1.2599400000000001</c:v>
                </c:pt>
                <c:pt idx="1761">
                  <c:v>1.2609399999999999</c:v>
                </c:pt>
                <c:pt idx="1762">
                  <c:v>1.26193</c:v>
                </c:pt>
                <c:pt idx="1763">
                  <c:v>1.26295</c:v>
                </c:pt>
                <c:pt idx="1764">
                  <c:v>1.2639499999999999</c:v>
                </c:pt>
                <c:pt idx="1765">
                  <c:v>1.26495</c:v>
                </c:pt>
                <c:pt idx="1766">
                  <c:v>1.2659499999999999</c:v>
                </c:pt>
                <c:pt idx="1767">
                  <c:v>1.2669600000000001</c:v>
                </c:pt>
                <c:pt idx="1768">
                  <c:v>1.2679499999999999</c:v>
                </c:pt>
                <c:pt idx="1769">
                  <c:v>1.26894</c:v>
                </c:pt>
                <c:pt idx="1770">
                  <c:v>1.2699199999999999</c:v>
                </c:pt>
                <c:pt idx="1771">
                  <c:v>1.27094</c:v>
                </c:pt>
                <c:pt idx="1772">
                  <c:v>1.27193</c:v>
                </c:pt>
                <c:pt idx="1773">
                  <c:v>1.2729299999999999</c:v>
                </c:pt>
                <c:pt idx="1774">
                  <c:v>1.2739400000000001</c:v>
                </c:pt>
                <c:pt idx="1775">
                  <c:v>1.27494</c:v>
                </c:pt>
                <c:pt idx="1776">
                  <c:v>1.2759499999999999</c:v>
                </c:pt>
                <c:pt idx="1777">
                  <c:v>1.2769299999999999</c:v>
                </c:pt>
                <c:pt idx="1778">
                  <c:v>1.2779400000000001</c:v>
                </c:pt>
                <c:pt idx="1779">
                  <c:v>1.2789299999999999</c:v>
                </c:pt>
                <c:pt idx="1780">
                  <c:v>1.2799199999999999</c:v>
                </c:pt>
                <c:pt idx="1781">
                  <c:v>1.28091</c:v>
                </c:pt>
                <c:pt idx="1782">
                  <c:v>1.2819100000000001</c:v>
                </c:pt>
                <c:pt idx="1783">
                  <c:v>1.2829299999999999</c:v>
                </c:pt>
                <c:pt idx="1784">
                  <c:v>1.28392</c:v>
                </c:pt>
                <c:pt idx="1785">
                  <c:v>1.2849299999999999</c:v>
                </c:pt>
                <c:pt idx="1786">
                  <c:v>1.28592</c:v>
                </c:pt>
                <c:pt idx="1787">
                  <c:v>1.2869299999999999</c:v>
                </c:pt>
                <c:pt idx="1788">
                  <c:v>1.28792</c:v>
                </c:pt>
                <c:pt idx="1789">
                  <c:v>1.2889299999999999</c:v>
                </c:pt>
                <c:pt idx="1790">
                  <c:v>1.28993</c:v>
                </c:pt>
                <c:pt idx="1791">
                  <c:v>1.2909299999999999</c:v>
                </c:pt>
                <c:pt idx="1792">
                  <c:v>1.2919</c:v>
                </c:pt>
                <c:pt idx="1793">
                  <c:v>1.2929200000000001</c:v>
                </c:pt>
                <c:pt idx="1794">
                  <c:v>1.29392</c:v>
                </c:pt>
                <c:pt idx="1795">
                  <c:v>1.2948999999999999</c:v>
                </c:pt>
                <c:pt idx="1796">
                  <c:v>1.29592</c:v>
                </c:pt>
                <c:pt idx="1797">
                  <c:v>1.2969200000000001</c:v>
                </c:pt>
                <c:pt idx="1798">
                  <c:v>1.2979099999999999</c:v>
                </c:pt>
                <c:pt idx="1799">
                  <c:v>1.2989299999999999</c:v>
                </c:pt>
                <c:pt idx="1800">
                  <c:v>1.2999099999999999</c:v>
                </c:pt>
                <c:pt idx="1801">
                  <c:v>1.30091</c:v>
                </c:pt>
                <c:pt idx="1802">
                  <c:v>1.30193</c:v>
                </c:pt>
                <c:pt idx="1803">
                  <c:v>1.3029299999999999</c:v>
                </c:pt>
                <c:pt idx="1804">
                  <c:v>1.3039400000000001</c:v>
                </c:pt>
                <c:pt idx="1805">
                  <c:v>1.30491</c:v>
                </c:pt>
                <c:pt idx="1806">
                  <c:v>1.30593</c:v>
                </c:pt>
                <c:pt idx="1807">
                  <c:v>1.3069200000000001</c:v>
                </c:pt>
                <c:pt idx="1808">
                  <c:v>1.30793</c:v>
                </c:pt>
                <c:pt idx="1809">
                  <c:v>1.30894</c:v>
                </c:pt>
                <c:pt idx="1810">
                  <c:v>1.3099099999999999</c:v>
                </c:pt>
                <c:pt idx="1811">
                  <c:v>1.31091</c:v>
                </c:pt>
                <c:pt idx="1812">
                  <c:v>1.31193</c:v>
                </c:pt>
                <c:pt idx="1813">
                  <c:v>1.3129200000000001</c:v>
                </c:pt>
                <c:pt idx="1814">
                  <c:v>1.31392</c:v>
                </c:pt>
                <c:pt idx="1815">
                  <c:v>1.3149200000000001</c:v>
                </c:pt>
                <c:pt idx="1816">
                  <c:v>1.31592</c:v>
                </c:pt>
                <c:pt idx="1817">
                  <c:v>1.31691</c:v>
                </c:pt>
                <c:pt idx="1818">
                  <c:v>1.31792</c:v>
                </c:pt>
                <c:pt idx="1819">
                  <c:v>1.31891</c:v>
                </c:pt>
                <c:pt idx="1820">
                  <c:v>1.3199099999999999</c:v>
                </c:pt>
                <c:pt idx="1821">
                  <c:v>1.32091</c:v>
                </c:pt>
                <c:pt idx="1822">
                  <c:v>1.32192</c:v>
                </c:pt>
                <c:pt idx="1823">
                  <c:v>1.3229200000000001</c:v>
                </c:pt>
                <c:pt idx="1824">
                  <c:v>1.32392</c:v>
                </c:pt>
                <c:pt idx="1825">
                  <c:v>1.32491</c:v>
                </c:pt>
                <c:pt idx="1826">
                  <c:v>1.3259099999999999</c:v>
                </c:pt>
                <c:pt idx="1827">
                  <c:v>1.32691</c:v>
                </c:pt>
                <c:pt idx="1828">
                  <c:v>1.32792</c:v>
                </c:pt>
                <c:pt idx="1829">
                  <c:v>1.3289200000000001</c:v>
                </c:pt>
                <c:pt idx="1830">
                  <c:v>1.32992</c:v>
                </c:pt>
                <c:pt idx="1831">
                  <c:v>1.3309</c:v>
                </c:pt>
                <c:pt idx="1832">
                  <c:v>1.33192</c:v>
                </c:pt>
                <c:pt idx="1833">
                  <c:v>1.3329299999999999</c:v>
                </c:pt>
                <c:pt idx="1834">
                  <c:v>1.3339099999999999</c:v>
                </c:pt>
                <c:pt idx="1835">
                  <c:v>1.3349299999999999</c:v>
                </c:pt>
                <c:pt idx="1836">
                  <c:v>1.3359099999999999</c:v>
                </c:pt>
                <c:pt idx="1837">
                  <c:v>1.33691</c:v>
                </c:pt>
                <c:pt idx="1838">
                  <c:v>1.3379099999999999</c:v>
                </c:pt>
                <c:pt idx="1839">
                  <c:v>1.33891</c:v>
                </c:pt>
                <c:pt idx="1840">
                  <c:v>1.3399300000000001</c:v>
                </c:pt>
                <c:pt idx="1841">
                  <c:v>1.34093</c:v>
                </c:pt>
                <c:pt idx="1842">
                  <c:v>1.3419099999999999</c:v>
                </c:pt>
                <c:pt idx="1843">
                  <c:v>1.3429</c:v>
                </c:pt>
                <c:pt idx="1844">
                  <c:v>1.3439099999999999</c:v>
                </c:pt>
                <c:pt idx="1845">
                  <c:v>1.34491</c:v>
                </c:pt>
                <c:pt idx="1846">
                  <c:v>1.34592</c:v>
                </c:pt>
                <c:pt idx="1847">
                  <c:v>1.3469100000000001</c:v>
                </c:pt>
                <c:pt idx="1848">
                  <c:v>1.3479099999999999</c:v>
                </c:pt>
                <c:pt idx="1849">
                  <c:v>1.3489199999999999</c:v>
                </c:pt>
                <c:pt idx="1850">
                  <c:v>1.3499000000000001</c:v>
                </c:pt>
                <c:pt idx="1851">
                  <c:v>1.3509199999999999</c:v>
                </c:pt>
                <c:pt idx="1852">
                  <c:v>1.35192</c:v>
                </c:pt>
                <c:pt idx="1853">
                  <c:v>1.3529199999999999</c:v>
                </c:pt>
                <c:pt idx="1854">
                  <c:v>1.3539099999999999</c:v>
                </c:pt>
                <c:pt idx="1855">
                  <c:v>1.3549100000000001</c:v>
                </c:pt>
                <c:pt idx="1856">
                  <c:v>1.3559099999999999</c:v>
                </c:pt>
                <c:pt idx="1857">
                  <c:v>1.3569100000000001</c:v>
                </c:pt>
                <c:pt idx="1858">
                  <c:v>1.35791</c:v>
                </c:pt>
                <c:pt idx="1859">
                  <c:v>1.3589</c:v>
                </c:pt>
                <c:pt idx="1860">
                  <c:v>1.3599000000000001</c:v>
                </c:pt>
                <c:pt idx="1861">
                  <c:v>1.3608899999999999</c:v>
                </c:pt>
                <c:pt idx="1862">
                  <c:v>1.36191</c:v>
                </c:pt>
                <c:pt idx="1863">
                  <c:v>1.3629</c:v>
                </c:pt>
                <c:pt idx="1864">
                  <c:v>1.36389</c:v>
                </c:pt>
                <c:pt idx="1865">
                  <c:v>1.3649100000000001</c:v>
                </c:pt>
                <c:pt idx="1866">
                  <c:v>1.3658999999999999</c:v>
                </c:pt>
                <c:pt idx="1867">
                  <c:v>1.3669</c:v>
                </c:pt>
                <c:pt idx="1868">
                  <c:v>1.3678999999999999</c:v>
                </c:pt>
                <c:pt idx="1869">
                  <c:v>1.3688899999999999</c:v>
                </c:pt>
                <c:pt idx="1870">
                  <c:v>1.3698999999999999</c:v>
                </c:pt>
                <c:pt idx="1871">
                  <c:v>1.3708899999999999</c:v>
                </c:pt>
                <c:pt idx="1872">
                  <c:v>1.3718900000000001</c:v>
                </c:pt>
                <c:pt idx="1873">
                  <c:v>1.3728899999999999</c:v>
                </c:pt>
                <c:pt idx="1874">
                  <c:v>1.3738900000000001</c:v>
                </c:pt>
                <c:pt idx="1875">
                  <c:v>1.3749</c:v>
                </c:pt>
                <c:pt idx="1876">
                  <c:v>1.3758900000000001</c:v>
                </c:pt>
                <c:pt idx="1877">
                  <c:v>1.3769</c:v>
                </c:pt>
                <c:pt idx="1878">
                  <c:v>1.3778999999999999</c:v>
                </c:pt>
                <c:pt idx="1879">
                  <c:v>1.3789100000000001</c:v>
                </c:pt>
                <c:pt idx="1880">
                  <c:v>1.37991</c:v>
                </c:pt>
                <c:pt idx="1881">
                  <c:v>1.3809199999999999</c:v>
                </c:pt>
                <c:pt idx="1882">
                  <c:v>1.38192</c:v>
                </c:pt>
                <c:pt idx="1883">
                  <c:v>1.3829100000000001</c:v>
                </c:pt>
                <c:pt idx="1884">
                  <c:v>1.38391</c:v>
                </c:pt>
                <c:pt idx="1885">
                  <c:v>1.3849100000000001</c:v>
                </c:pt>
                <c:pt idx="1886">
                  <c:v>1.3858900000000001</c:v>
                </c:pt>
                <c:pt idx="1887">
                  <c:v>1.3869</c:v>
                </c:pt>
                <c:pt idx="1888">
                  <c:v>1.3878900000000001</c:v>
                </c:pt>
                <c:pt idx="1889">
                  <c:v>1.38889</c:v>
                </c:pt>
                <c:pt idx="1890">
                  <c:v>1.3898999999999999</c:v>
                </c:pt>
                <c:pt idx="1891">
                  <c:v>1.39089</c:v>
                </c:pt>
                <c:pt idx="1892">
                  <c:v>1.3918900000000001</c:v>
                </c:pt>
                <c:pt idx="1893">
                  <c:v>1.39289</c:v>
                </c:pt>
                <c:pt idx="1894">
                  <c:v>1.3938999999999999</c:v>
                </c:pt>
                <c:pt idx="1895">
                  <c:v>1.3949100000000001</c:v>
                </c:pt>
                <c:pt idx="1896">
                  <c:v>1.3958900000000001</c:v>
                </c:pt>
                <c:pt idx="1897">
                  <c:v>1.39689</c:v>
                </c:pt>
                <c:pt idx="1898">
                  <c:v>1.3978900000000001</c:v>
                </c:pt>
                <c:pt idx="1899">
                  <c:v>1.3989</c:v>
                </c:pt>
                <c:pt idx="1900">
                  <c:v>1.3997200000000001</c:v>
                </c:pt>
                <c:pt idx="1901">
                  <c:v>1.3999900000000001</c:v>
                </c:pt>
                <c:pt idx="1902">
                  <c:v>1.3994899999999999</c:v>
                </c:pt>
                <c:pt idx="1903">
                  <c:v>1.39849</c:v>
                </c:pt>
                <c:pt idx="1904">
                  <c:v>1.3975</c:v>
                </c:pt>
                <c:pt idx="1905">
                  <c:v>1.39649</c:v>
                </c:pt>
                <c:pt idx="1906">
                  <c:v>1.3954800000000001</c:v>
                </c:pt>
                <c:pt idx="1907">
                  <c:v>1.3944799999999999</c:v>
                </c:pt>
                <c:pt idx="1908">
                  <c:v>1.3934899999999999</c:v>
                </c:pt>
                <c:pt idx="1909">
                  <c:v>1.3925000000000001</c:v>
                </c:pt>
                <c:pt idx="1910">
                  <c:v>1.3914899999999999</c:v>
                </c:pt>
                <c:pt idx="1911">
                  <c:v>1.3905099999999999</c:v>
                </c:pt>
                <c:pt idx="1912">
                  <c:v>1.3894899999999999</c:v>
                </c:pt>
                <c:pt idx="1913">
                  <c:v>1.3885099999999999</c:v>
                </c:pt>
                <c:pt idx="1914">
                  <c:v>1.3875</c:v>
                </c:pt>
                <c:pt idx="1915">
                  <c:v>1.3865000000000001</c:v>
                </c:pt>
                <c:pt idx="1916">
                  <c:v>1.3854900000000001</c:v>
                </c:pt>
                <c:pt idx="1917">
                  <c:v>1.3845099999999999</c:v>
                </c:pt>
                <c:pt idx="1918">
                  <c:v>1.3835</c:v>
                </c:pt>
                <c:pt idx="1919">
                  <c:v>1.3825099999999999</c:v>
                </c:pt>
                <c:pt idx="1920">
                  <c:v>1.3815200000000001</c:v>
                </c:pt>
                <c:pt idx="1921">
                  <c:v>1.3805000000000001</c:v>
                </c:pt>
                <c:pt idx="1922">
                  <c:v>1.3795200000000001</c:v>
                </c:pt>
                <c:pt idx="1923">
                  <c:v>1.3785099999999999</c:v>
                </c:pt>
                <c:pt idx="1924">
                  <c:v>1.3774900000000001</c:v>
                </c:pt>
                <c:pt idx="1925">
                  <c:v>1.3765099999999999</c:v>
                </c:pt>
                <c:pt idx="1926">
                  <c:v>1.37551</c:v>
                </c:pt>
                <c:pt idx="1927">
                  <c:v>1.3745099999999999</c:v>
                </c:pt>
                <c:pt idx="1928">
                  <c:v>1.3734999999999999</c:v>
                </c:pt>
                <c:pt idx="1929">
                  <c:v>1.3725000000000001</c:v>
                </c:pt>
                <c:pt idx="1930">
                  <c:v>1.3714999999999999</c:v>
                </c:pt>
                <c:pt idx="1931">
                  <c:v>1.3705099999999999</c:v>
                </c:pt>
                <c:pt idx="1932">
                  <c:v>1.3695200000000001</c:v>
                </c:pt>
                <c:pt idx="1933">
                  <c:v>1.3685</c:v>
                </c:pt>
                <c:pt idx="1934">
                  <c:v>1.36751</c:v>
                </c:pt>
                <c:pt idx="1935">
                  <c:v>1.36652</c:v>
                </c:pt>
                <c:pt idx="1936">
                  <c:v>1.3654999999999999</c:v>
                </c:pt>
                <c:pt idx="1937">
                  <c:v>1.36452</c:v>
                </c:pt>
                <c:pt idx="1938">
                  <c:v>1.3635200000000001</c:v>
                </c:pt>
                <c:pt idx="1939">
                  <c:v>1.36252</c:v>
                </c:pt>
                <c:pt idx="1940">
                  <c:v>1.3615200000000001</c:v>
                </c:pt>
                <c:pt idx="1941">
                  <c:v>1.36052</c:v>
                </c:pt>
                <c:pt idx="1942">
                  <c:v>1.3595299999999999</c:v>
                </c:pt>
                <c:pt idx="1943">
                  <c:v>1.3585100000000001</c:v>
                </c:pt>
                <c:pt idx="1944">
                  <c:v>1.3575299999999999</c:v>
                </c:pt>
                <c:pt idx="1945">
                  <c:v>1.3565199999999999</c:v>
                </c:pt>
                <c:pt idx="1946">
                  <c:v>1.35554</c:v>
                </c:pt>
                <c:pt idx="1947">
                  <c:v>1.3545100000000001</c:v>
                </c:pt>
                <c:pt idx="1948">
                  <c:v>1.3535200000000001</c:v>
                </c:pt>
                <c:pt idx="1949">
                  <c:v>1.3525199999999999</c:v>
                </c:pt>
                <c:pt idx="1950">
                  <c:v>1.3515200000000001</c:v>
                </c:pt>
                <c:pt idx="1951">
                  <c:v>1.3505199999999999</c:v>
                </c:pt>
                <c:pt idx="1952">
                  <c:v>1.3495299999999999</c:v>
                </c:pt>
                <c:pt idx="1953">
                  <c:v>1.3485400000000001</c:v>
                </c:pt>
                <c:pt idx="1954">
                  <c:v>1.3475200000000001</c:v>
                </c:pt>
                <c:pt idx="1955">
                  <c:v>1.34653</c:v>
                </c:pt>
                <c:pt idx="1956">
                  <c:v>1.3455299999999999</c:v>
                </c:pt>
                <c:pt idx="1957">
                  <c:v>1.34453</c:v>
                </c:pt>
                <c:pt idx="1958">
                  <c:v>1.3435299999999999</c:v>
                </c:pt>
                <c:pt idx="1959">
                  <c:v>1.3425499999999999</c:v>
                </c:pt>
                <c:pt idx="1960">
                  <c:v>1.34154</c:v>
                </c:pt>
                <c:pt idx="1961">
                  <c:v>1.3405400000000001</c:v>
                </c:pt>
                <c:pt idx="1962">
                  <c:v>1.33952</c:v>
                </c:pt>
                <c:pt idx="1963">
                  <c:v>1.33853</c:v>
                </c:pt>
                <c:pt idx="1964">
                  <c:v>1.33752</c:v>
                </c:pt>
                <c:pt idx="1965">
                  <c:v>1.33653</c:v>
                </c:pt>
                <c:pt idx="1966">
                  <c:v>1.33552</c:v>
                </c:pt>
                <c:pt idx="1967">
                  <c:v>1.3345199999999999</c:v>
                </c:pt>
                <c:pt idx="1968">
                  <c:v>1.33352</c:v>
                </c:pt>
                <c:pt idx="1969">
                  <c:v>1.33253</c:v>
                </c:pt>
                <c:pt idx="1970">
                  <c:v>1.3315300000000001</c:v>
                </c:pt>
                <c:pt idx="1971">
                  <c:v>1.33053</c:v>
                </c:pt>
                <c:pt idx="1972">
                  <c:v>1.3295300000000001</c:v>
                </c:pt>
                <c:pt idx="1973">
                  <c:v>1.3285400000000001</c:v>
                </c:pt>
                <c:pt idx="1974">
                  <c:v>1.32752</c:v>
                </c:pt>
                <c:pt idx="1975">
                  <c:v>1.32653</c:v>
                </c:pt>
                <c:pt idx="1976">
                  <c:v>1.3255399999999999</c:v>
                </c:pt>
                <c:pt idx="1977">
                  <c:v>1.32453</c:v>
                </c:pt>
                <c:pt idx="1978">
                  <c:v>1.32352</c:v>
                </c:pt>
                <c:pt idx="1979">
                  <c:v>1.3225100000000001</c:v>
                </c:pt>
                <c:pt idx="1980">
                  <c:v>1.32152</c:v>
                </c:pt>
                <c:pt idx="1981">
                  <c:v>1.32053</c:v>
                </c:pt>
                <c:pt idx="1982">
                  <c:v>1.31952</c:v>
                </c:pt>
                <c:pt idx="1983">
                  <c:v>1.3185199999999999</c:v>
                </c:pt>
                <c:pt idx="1984">
                  <c:v>1.31752</c:v>
                </c:pt>
                <c:pt idx="1985">
                  <c:v>1.31653</c:v>
                </c:pt>
                <c:pt idx="1986">
                  <c:v>1.3155300000000001</c:v>
                </c:pt>
                <c:pt idx="1987">
                  <c:v>1.3145199999999999</c:v>
                </c:pt>
                <c:pt idx="1988">
                  <c:v>1.3135300000000001</c:v>
                </c:pt>
                <c:pt idx="1989">
                  <c:v>1.3125100000000001</c:v>
                </c:pt>
                <c:pt idx="1990">
                  <c:v>1.31151</c:v>
                </c:pt>
                <c:pt idx="1991">
                  <c:v>1.31053</c:v>
                </c:pt>
                <c:pt idx="1992">
                  <c:v>1.3095300000000001</c:v>
                </c:pt>
                <c:pt idx="1993">
                  <c:v>1.30854</c:v>
                </c:pt>
                <c:pt idx="1994">
                  <c:v>1.3075300000000001</c:v>
                </c:pt>
                <c:pt idx="1995">
                  <c:v>1.30654</c:v>
                </c:pt>
                <c:pt idx="1996">
                  <c:v>1.3055399999999999</c:v>
                </c:pt>
                <c:pt idx="1997">
                  <c:v>1.30454</c:v>
                </c:pt>
                <c:pt idx="1998">
                  <c:v>1.3035300000000001</c:v>
                </c:pt>
                <c:pt idx="1999">
                  <c:v>1.30254</c:v>
                </c:pt>
                <c:pt idx="2000">
                  <c:v>1.3015300000000001</c:v>
                </c:pt>
                <c:pt idx="2001">
                  <c:v>1.3005199999999999</c:v>
                </c:pt>
                <c:pt idx="2002">
                  <c:v>1.2995300000000001</c:v>
                </c:pt>
                <c:pt idx="2003">
                  <c:v>1.29854</c:v>
                </c:pt>
                <c:pt idx="2004">
                  <c:v>1.2975300000000001</c:v>
                </c:pt>
                <c:pt idx="2005">
                  <c:v>1.2965100000000001</c:v>
                </c:pt>
                <c:pt idx="2006">
                  <c:v>1.29552</c:v>
                </c:pt>
                <c:pt idx="2007">
                  <c:v>1.2945</c:v>
                </c:pt>
                <c:pt idx="2008">
                  <c:v>1.2935399999999999</c:v>
                </c:pt>
                <c:pt idx="2009">
                  <c:v>1.29253</c:v>
                </c:pt>
                <c:pt idx="2010">
                  <c:v>1.2915399999999999</c:v>
                </c:pt>
                <c:pt idx="2011">
                  <c:v>1.29053</c:v>
                </c:pt>
                <c:pt idx="2012">
                  <c:v>1.2895300000000001</c:v>
                </c:pt>
                <c:pt idx="2013">
                  <c:v>1.2885200000000001</c:v>
                </c:pt>
                <c:pt idx="2014">
                  <c:v>1.28752</c:v>
                </c:pt>
                <c:pt idx="2015">
                  <c:v>1.28654</c:v>
                </c:pt>
                <c:pt idx="2016">
                  <c:v>1.2855399999999999</c:v>
                </c:pt>
                <c:pt idx="2017">
                  <c:v>1.2845299999999999</c:v>
                </c:pt>
                <c:pt idx="2018">
                  <c:v>1.2835399999999999</c:v>
                </c:pt>
                <c:pt idx="2019">
                  <c:v>1.2825200000000001</c:v>
                </c:pt>
                <c:pt idx="2020">
                  <c:v>1.2815300000000001</c:v>
                </c:pt>
                <c:pt idx="2021">
                  <c:v>1.28054</c:v>
                </c:pt>
                <c:pt idx="2022">
                  <c:v>1.2795399999999999</c:v>
                </c:pt>
                <c:pt idx="2023">
                  <c:v>1.27854</c:v>
                </c:pt>
                <c:pt idx="2024">
                  <c:v>1.2775399999999999</c:v>
                </c:pt>
                <c:pt idx="2025">
                  <c:v>1.2765500000000001</c:v>
                </c:pt>
                <c:pt idx="2026">
                  <c:v>1.2755399999999999</c:v>
                </c:pt>
                <c:pt idx="2027">
                  <c:v>1.2745200000000001</c:v>
                </c:pt>
                <c:pt idx="2028">
                  <c:v>1.27352</c:v>
                </c:pt>
                <c:pt idx="2029">
                  <c:v>1.2725500000000001</c:v>
                </c:pt>
                <c:pt idx="2030">
                  <c:v>1.27153</c:v>
                </c:pt>
                <c:pt idx="2031">
                  <c:v>1.2703100000000001</c:v>
                </c:pt>
                <c:pt idx="2032">
                  <c:v>1.26908</c:v>
                </c:pt>
                <c:pt idx="2033">
                  <c:v>1.2681</c:v>
                </c:pt>
                <c:pt idx="2034">
                  <c:v>1.26711</c:v>
                </c:pt>
                <c:pt idx="2035">
                  <c:v>1.2661</c:v>
                </c:pt>
                <c:pt idx="2036">
                  <c:v>1.26511</c:v>
                </c:pt>
                <c:pt idx="2037">
                  <c:v>1.2641100000000001</c:v>
                </c:pt>
                <c:pt idx="2038">
                  <c:v>1.26309</c:v>
                </c:pt>
                <c:pt idx="2039">
                  <c:v>1.2620899999999999</c:v>
                </c:pt>
                <c:pt idx="2040">
                  <c:v>1.26111</c:v>
                </c:pt>
                <c:pt idx="2041">
                  <c:v>1.2600899999999999</c:v>
                </c:pt>
                <c:pt idx="2042">
                  <c:v>1.25911</c:v>
                </c:pt>
                <c:pt idx="2043">
                  <c:v>1.2580899999999999</c:v>
                </c:pt>
                <c:pt idx="2044">
                  <c:v>1.2571000000000001</c:v>
                </c:pt>
                <c:pt idx="2045">
                  <c:v>1.2560899999999999</c:v>
                </c:pt>
                <c:pt idx="2046">
                  <c:v>1.2551000000000001</c:v>
                </c:pt>
                <c:pt idx="2047">
                  <c:v>1.2541100000000001</c:v>
                </c:pt>
                <c:pt idx="2048">
                  <c:v>1.2531099999999999</c:v>
                </c:pt>
                <c:pt idx="2049">
                  <c:v>1.2521100000000001</c:v>
                </c:pt>
                <c:pt idx="2050">
                  <c:v>1.2511099999999999</c:v>
                </c:pt>
                <c:pt idx="2051">
                  <c:v>1.2501100000000001</c:v>
                </c:pt>
                <c:pt idx="2052">
                  <c:v>1.2491099999999999</c:v>
                </c:pt>
                <c:pt idx="2053">
                  <c:v>1.2481199999999999</c:v>
                </c:pt>
                <c:pt idx="2054">
                  <c:v>1.2471000000000001</c:v>
                </c:pt>
                <c:pt idx="2055">
                  <c:v>1.24613</c:v>
                </c:pt>
                <c:pt idx="2056">
                  <c:v>1.2451099999999999</c:v>
                </c:pt>
                <c:pt idx="2057">
                  <c:v>1.24411</c:v>
                </c:pt>
                <c:pt idx="2058">
                  <c:v>1.24312</c:v>
                </c:pt>
                <c:pt idx="2059">
                  <c:v>1.2421199999999999</c:v>
                </c:pt>
                <c:pt idx="2060">
                  <c:v>1.2411300000000001</c:v>
                </c:pt>
                <c:pt idx="2061">
                  <c:v>1.2401199999999999</c:v>
                </c:pt>
                <c:pt idx="2062">
                  <c:v>1.23912</c:v>
                </c:pt>
                <c:pt idx="2063">
                  <c:v>1.23811</c:v>
                </c:pt>
                <c:pt idx="2064">
                  <c:v>1.2371099999999999</c:v>
                </c:pt>
                <c:pt idx="2065">
                  <c:v>1.2361200000000001</c:v>
                </c:pt>
                <c:pt idx="2066">
                  <c:v>1.23512</c:v>
                </c:pt>
                <c:pt idx="2067">
                  <c:v>1.2341200000000001</c:v>
                </c:pt>
                <c:pt idx="2068">
                  <c:v>1.23312</c:v>
                </c:pt>
                <c:pt idx="2069">
                  <c:v>1.2321200000000001</c:v>
                </c:pt>
                <c:pt idx="2070">
                  <c:v>1.2311099999999999</c:v>
                </c:pt>
                <c:pt idx="2071">
                  <c:v>1.23011</c:v>
                </c:pt>
                <c:pt idx="2072">
                  <c:v>1.2291099999999999</c:v>
                </c:pt>
                <c:pt idx="2073">
                  <c:v>1.2281200000000001</c:v>
                </c:pt>
                <c:pt idx="2074">
                  <c:v>1.22712</c:v>
                </c:pt>
                <c:pt idx="2075">
                  <c:v>1.2261200000000001</c:v>
                </c:pt>
                <c:pt idx="2076">
                  <c:v>1.22512</c:v>
                </c:pt>
                <c:pt idx="2077">
                  <c:v>1.2241200000000001</c:v>
                </c:pt>
                <c:pt idx="2078">
                  <c:v>1.22312</c:v>
                </c:pt>
                <c:pt idx="2079">
                  <c:v>1.22211</c:v>
                </c:pt>
                <c:pt idx="2080">
                  <c:v>1.22112</c:v>
                </c:pt>
                <c:pt idx="2081">
                  <c:v>1.22011</c:v>
                </c:pt>
                <c:pt idx="2082">
                  <c:v>1.2191000000000001</c:v>
                </c:pt>
                <c:pt idx="2083">
                  <c:v>1.2181200000000001</c:v>
                </c:pt>
                <c:pt idx="2084">
                  <c:v>1.2171099999999999</c:v>
                </c:pt>
                <c:pt idx="2085">
                  <c:v>1.2161</c:v>
                </c:pt>
                <c:pt idx="2086">
                  <c:v>1.2151000000000001</c:v>
                </c:pt>
                <c:pt idx="2087">
                  <c:v>1.21411</c:v>
                </c:pt>
                <c:pt idx="2088">
                  <c:v>1.21312</c:v>
                </c:pt>
                <c:pt idx="2089">
                  <c:v>1.2121200000000001</c:v>
                </c:pt>
                <c:pt idx="2090">
                  <c:v>1.2111000000000001</c:v>
                </c:pt>
                <c:pt idx="2091">
                  <c:v>1.2101</c:v>
                </c:pt>
                <c:pt idx="2092">
                  <c:v>1.20912</c:v>
                </c:pt>
                <c:pt idx="2093">
                  <c:v>1.20811</c:v>
                </c:pt>
                <c:pt idx="2094">
                  <c:v>1.2071099999999999</c:v>
                </c:pt>
                <c:pt idx="2095">
                  <c:v>1.2061299999999999</c:v>
                </c:pt>
                <c:pt idx="2096">
                  <c:v>1.2051099999999999</c:v>
                </c:pt>
                <c:pt idx="2097">
                  <c:v>1.20411</c:v>
                </c:pt>
                <c:pt idx="2098">
                  <c:v>1.20312</c:v>
                </c:pt>
                <c:pt idx="2099">
                  <c:v>1.20211</c:v>
                </c:pt>
                <c:pt idx="2100">
                  <c:v>1.20112</c:v>
                </c:pt>
                <c:pt idx="2101">
                  <c:v>1.2001200000000001</c:v>
                </c:pt>
                <c:pt idx="2102">
                  <c:v>1.1991099999999999</c:v>
                </c:pt>
                <c:pt idx="2103">
                  <c:v>1.19811</c:v>
                </c:pt>
                <c:pt idx="2104">
                  <c:v>1.1971099999999999</c:v>
                </c:pt>
                <c:pt idx="2105">
                  <c:v>1.19611</c:v>
                </c:pt>
                <c:pt idx="2106">
                  <c:v>1.19512</c:v>
                </c:pt>
                <c:pt idx="2107">
                  <c:v>1.1941299999999999</c:v>
                </c:pt>
                <c:pt idx="2108">
                  <c:v>1.19312</c:v>
                </c:pt>
                <c:pt idx="2109">
                  <c:v>1.19211</c:v>
                </c:pt>
                <c:pt idx="2110">
                  <c:v>1.1911099999999999</c:v>
                </c:pt>
                <c:pt idx="2111">
                  <c:v>1.1901200000000001</c:v>
                </c:pt>
                <c:pt idx="2112">
                  <c:v>1.1891400000000001</c:v>
                </c:pt>
                <c:pt idx="2113">
                  <c:v>1.1881299999999999</c:v>
                </c:pt>
                <c:pt idx="2114">
                  <c:v>1.18713</c:v>
                </c:pt>
                <c:pt idx="2115">
                  <c:v>1.1860999999999999</c:v>
                </c:pt>
                <c:pt idx="2116">
                  <c:v>1.18512</c:v>
                </c:pt>
                <c:pt idx="2117">
                  <c:v>1.1841200000000001</c:v>
                </c:pt>
                <c:pt idx="2118">
                  <c:v>1.1831199999999999</c:v>
                </c:pt>
                <c:pt idx="2119">
                  <c:v>1.1821200000000001</c:v>
                </c:pt>
                <c:pt idx="2120">
                  <c:v>1.1811199999999999</c:v>
                </c:pt>
                <c:pt idx="2121">
                  <c:v>1.18011</c:v>
                </c:pt>
                <c:pt idx="2122">
                  <c:v>1.1791199999999999</c:v>
                </c:pt>
                <c:pt idx="2123">
                  <c:v>1.1781200000000001</c:v>
                </c:pt>
                <c:pt idx="2124">
                  <c:v>1.17713</c:v>
                </c:pt>
                <c:pt idx="2125">
                  <c:v>1.17611</c:v>
                </c:pt>
                <c:pt idx="2126">
                  <c:v>1.1751</c:v>
                </c:pt>
                <c:pt idx="2127">
                  <c:v>1.1741299999999999</c:v>
                </c:pt>
                <c:pt idx="2128">
                  <c:v>1.1731199999999999</c:v>
                </c:pt>
                <c:pt idx="2129">
                  <c:v>1.17214</c:v>
                </c:pt>
                <c:pt idx="2130">
                  <c:v>1.1711199999999999</c:v>
                </c:pt>
                <c:pt idx="2131">
                  <c:v>1.1701299999999999</c:v>
                </c:pt>
                <c:pt idx="2132">
                  <c:v>1.16913</c:v>
                </c:pt>
                <c:pt idx="2133">
                  <c:v>1.16812</c:v>
                </c:pt>
                <c:pt idx="2134">
                  <c:v>1.1671100000000001</c:v>
                </c:pt>
                <c:pt idx="2135">
                  <c:v>1.16612</c:v>
                </c:pt>
                <c:pt idx="2136">
                  <c:v>1.1651199999999999</c:v>
                </c:pt>
                <c:pt idx="2137">
                  <c:v>1.1641300000000001</c:v>
                </c:pt>
                <c:pt idx="2138">
                  <c:v>1.16313</c:v>
                </c:pt>
                <c:pt idx="2139">
                  <c:v>1.1621300000000001</c:v>
                </c:pt>
                <c:pt idx="2140">
                  <c:v>1.1611400000000001</c:v>
                </c:pt>
                <c:pt idx="2141">
                  <c:v>1.1600999999999999</c:v>
                </c:pt>
                <c:pt idx="2142">
                  <c:v>1.15913</c:v>
                </c:pt>
                <c:pt idx="2143">
                  <c:v>1.1581300000000001</c:v>
                </c:pt>
                <c:pt idx="2144">
                  <c:v>1.1571199999999999</c:v>
                </c:pt>
                <c:pt idx="2145">
                  <c:v>1.1561300000000001</c:v>
                </c:pt>
                <c:pt idx="2146">
                  <c:v>1.15513</c:v>
                </c:pt>
                <c:pt idx="2147">
                  <c:v>1.15412</c:v>
                </c:pt>
                <c:pt idx="2148">
                  <c:v>1.15313</c:v>
                </c:pt>
                <c:pt idx="2149">
                  <c:v>1.1520999999999999</c:v>
                </c:pt>
                <c:pt idx="2150">
                  <c:v>1.1511199999999999</c:v>
                </c:pt>
                <c:pt idx="2151">
                  <c:v>1.1501399999999999</c:v>
                </c:pt>
                <c:pt idx="2152">
                  <c:v>1.1491199999999999</c:v>
                </c:pt>
                <c:pt idx="2153">
                  <c:v>1.14812</c:v>
                </c:pt>
                <c:pt idx="2154">
                  <c:v>1.1471</c:v>
                </c:pt>
                <c:pt idx="2155">
                  <c:v>1.14612</c:v>
                </c:pt>
                <c:pt idx="2156">
                  <c:v>1.14514</c:v>
                </c:pt>
                <c:pt idx="2157">
                  <c:v>1.14412</c:v>
                </c:pt>
                <c:pt idx="2158">
                  <c:v>1.1431100000000001</c:v>
                </c:pt>
                <c:pt idx="2159">
                  <c:v>1.14211</c:v>
                </c:pt>
                <c:pt idx="2160">
                  <c:v>1.1411100000000001</c:v>
                </c:pt>
                <c:pt idx="2161">
                  <c:v>1.1401300000000001</c:v>
                </c:pt>
                <c:pt idx="2162">
                  <c:v>1.1391199999999999</c:v>
                </c:pt>
                <c:pt idx="2163">
                  <c:v>1.13812</c:v>
                </c:pt>
                <c:pt idx="2164">
                  <c:v>1.1371199999999999</c:v>
                </c:pt>
                <c:pt idx="2165">
                  <c:v>1.13612</c:v>
                </c:pt>
                <c:pt idx="2166">
                  <c:v>1.1351199999999999</c:v>
                </c:pt>
                <c:pt idx="2167">
                  <c:v>1.1341300000000001</c:v>
                </c:pt>
                <c:pt idx="2168">
                  <c:v>1.1331100000000001</c:v>
                </c:pt>
                <c:pt idx="2169">
                  <c:v>1.1321300000000001</c:v>
                </c:pt>
                <c:pt idx="2170">
                  <c:v>1.13114</c:v>
                </c:pt>
                <c:pt idx="2171">
                  <c:v>1.1301300000000001</c:v>
                </c:pt>
                <c:pt idx="2172">
                  <c:v>1.12913</c:v>
                </c:pt>
                <c:pt idx="2173">
                  <c:v>1.1281300000000001</c:v>
                </c:pt>
                <c:pt idx="2174">
                  <c:v>1.1271100000000001</c:v>
                </c:pt>
                <c:pt idx="2175">
                  <c:v>1.1261399999999999</c:v>
                </c:pt>
                <c:pt idx="2176">
                  <c:v>1.12514</c:v>
                </c:pt>
                <c:pt idx="2177">
                  <c:v>1.1241399999999999</c:v>
                </c:pt>
                <c:pt idx="2178">
                  <c:v>1.1231199999999999</c:v>
                </c:pt>
                <c:pt idx="2179">
                  <c:v>1.12212</c:v>
                </c:pt>
                <c:pt idx="2180">
                  <c:v>1.1211199999999999</c:v>
                </c:pt>
                <c:pt idx="2181">
                  <c:v>1.1201300000000001</c:v>
                </c:pt>
                <c:pt idx="2182">
                  <c:v>1.11913</c:v>
                </c:pt>
                <c:pt idx="2183">
                  <c:v>1.1181300000000001</c:v>
                </c:pt>
                <c:pt idx="2184">
                  <c:v>1.11714</c:v>
                </c:pt>
                <c:pt idx="2185">
                  <c:v>1.1161300000000001</c:v>
                </c:pt>
                <c:pt idx="2186">
                  <c:v>1.11514</c:v>
                </c:pt>
                <c:pt idx="2187">
                  <c:v>1.11412</c:v>
                </c:pt>
                <c:pt idx="2188">
                  <c:v>1.11314</c:v>
                </c:pt>
                <c:pt idx="2189">
                  <c:v>1.11212</c:v>
                </c:pt>
                <c:pt idx="2190">
                  <c:v>1.1111200000000001</c:v>
                </c:pt>
                <c:pt idx="2191">
                  <c:v>1.1101300000000001</c:v>
                </c:pt>
                <c:pt idx="2192">
                  <c:v>1.1091200000000001</c:v>
                </c:pt>
                <c:pt idx="2193">
                  <c:v>1.1081300000000001</c:v>
                </c:pt>
                <c:pt idx="2194">
                  <c:v>1.10711</c:v>
                </c:pt>
                <c:pt idx="2195">
                  <c:v>1.1061300000000001</c:v>
                </c:pt>
                <c:pt idx="2196">
                  <c:v>1.1051200000000001</c:v>
                </c:pt>
                <c:pt idx="2197">
                  <c:v>1.10412</c:v>
                </c:pt>
                <c:pt idx="2198">
                  <c:v>1.1031299999999999</c:v>
                </c:pt>
                <c:pt idx="2199">
                  <c:v>1.1021300000000001</c:v>
                </c:pt>
                <c:pt idx="2200">
                  <c:v>1.1011200000000001</c:v>
                </c:pt>
                <c:pt idx="2201">
                  <c:v>1.1001300000000001</c:v>
                </c:pt>
                <c:pt idx="2202">
                  <c:v>1.09914</c:v>
                </c:pt>
                <c:pt idx="2203">
                  <c:v>1.0981099999999999</c:v>
                </c:pt>
                <c:pt idx="2204">
                  <c:v>1.0971200000000001</c:v>
                </c:pt>
                <c:pt idx="2205">
                  <c:v>1.09612</c:v>
                </c:pt>
                <c:pt idx="2206">
                  <c:v>1.0951299999999999</c:v>
                </c:pt>
                <c:pt idx="2207">
                  <c:v>1.09413</c:v>
                </c:pt>
                <c:pt idx="2208">
                  <c:v>1.0931200000000001</c:v>
                </c:pt>
                <c:pt idx="2209">
                  <c:v>1.09213</c:v>
                </c:pt>
                <c:pt idx="2210">
                  <c:v>1.09114</c:v>
                </c:pt>
                <c:pt idx="2211">
                  <c:v>1.09013</c:v>
                </c:pt>
                <c:pt idx="2212">
                  <c:v>1.0891299999999999</c:v>
                </c:pt>
                <c:pt idx="2213">
                  <c:v>1.08813</c:v>
                </c:pt>
                <c:pt idx="2214">
                  <c:v>1.08714</c:v>
                </c:pt>
                <c:pt idx="2215">
                  <c:v>1.0861400000000001</c:v>
                </c:pt>
                <c:pt idx="2216">
                  <c:v>1.0851599999999999</c:v>
                </c:pt>
                <c:pt idx="2217">
                  <c:v>1.08413</c:v>
                </c:pt>
                <c:pt idx="2218">
                  <c:v>1.0831299999999999</c:v>
                </c:pt>
                <c:pt idx="2219">
                  <c:v>1.08213</c:v>
                </c:pt>
                <c:pt idx="2220">
                  <c:v>1.0811299999999999</c:v>
                </c:pt>
                <c:pt idx="2221">
                  <c:v>1.0801400000000001</c:v>
                </c:pt>
                <c:pt idx="2222">
                  <c:v>1.0791299999999999</c:v>
                </c:pt>
                <c:pt idx="2223">
                  <c:v>1.07813</c:v>
                </c:pt>
                <c:pt idx="2224">
                  <c:v>1.07714</c:v>
                </c:pt>
                <c:pt idx="2225">
                  <c:v>1.07616</c:v>
                </c:pt>
                <c:pt idx="2226">
                  <c:v>1.0751500000000001</c:v>
                </c:pt>
                <c:pt idx="2227">
                  <c:v>1.0741400000000001</c:v>
                </c:pt>
                <c:pt idx="2228">
                  <c:v>1.0731299999999999</c:v>
                </c:pt>
                <c:pt idx="2229">
                  <c:v>1.07216</c:v>
                </c:pt>
                <c:pt idx="2230">
                  <c:v>1.07115</c:v>
                </c:pt>
                <c:pt idx="2231">
                  <c:v>1.0701499999999999</c:v>
                </c:pt>
                <c:pt idx="2232">
                  <c:v>1.06915</c:v>
                </c:pt>
                <c:pt idx="2233">
                  <c:v>1.0681499999999999</c:v>
                </c:pt>
                <c:pt idx="2234">
                  <c:v>1.0671299999999999</c:v>
                </c:pt>
                <c:pt idx="2235">
                  <c:v>1.0661499999999999</c:v>
                </c:pt>
                <c:pt idx="2236">
                  <c:v>1.06514</c:v>
                </c:pt>
                <c:pt idx="2237">
                  <c:v>1.0641400000000001</c:v>
                </c:pt>
                <c:pt idx="2238">
                  <c:v>1.0631200000000001</c:v>
                </c:pt>
                <c:pt idx="2239">
                  <c:v>1.0621400000000001</c:v>
                </c:pt>
                <c:pt idx="2240">
                  <c:v>1.06114</c:v>
                </c:pt>
                <c:pt idx="2241">
                  <c:v>1.0601400000000001</c:v>
                </c:pt>
                <c:pt idx="2242">
                  <c:v>1.0591600000000001</c:v>
                </c:pt>
                <c:pt idx="2243">
                  <c:v>1.0581400000000001</c:v>
                </c:pt>
                <c:pt idx="2244">
                  <c:v>1.05715</c:v>
                </c:pt>
                <c:pt idx="2245">
                  <c:v>1.0561400000000001</c:v>
                </c:pt>
                <c:pt idx="2246">
                  <c:v>1.05515</c:v>
                </c:pt>
                <c:pt idx="2247">
                  <c:v>1.0541499999999999</c:v>
                </c:pt>
                <c:pt idx="2248">
                  <c:v>1.05315</c:v>
                </c:pt>
                <c:pt idx="2249">
                  <c:v>1.0521400000000001</c:v>
                </c:pt>
                <c:pt idx="2250">
                  <c:v>1.05114</c:v>
                </c:pt>
                <c:pt idx="2251">
                  <c:v>1.0501499999999999</c:v>
                </c:pt>
                <c:pt idx="2252">
                  <c:v>1.0491299999999999</c:v>
                </c:pt>
                <c:pt idx="2253">
                  <c:v>1.04813</c:v>
                </c:pt>
                <c:pt idx="2254">
                  <c:v>1.04715</c:v>
                </c:pt>
                <c:pt idx="2255">
                  <c:v>1.0461499999999999</c:v>
                </c:pt>
                <c:pt idx="2256">
                  <c:v>1.0451299999999999</c:v>
                </c:pt>
                <c:pt idx="2257">
                  <c:v>1.0441499999999999</c:v>
                </c:pt>
                <c:pt idx="2258">
                  <c:v>1.04314</c:v>
                </c:pt>
                <c:pt idx="2259">
                  <c:v>1.0421499999999999</c:v>
                </c:pt>
                <c:pt idx="2260">
                  <c:v>1.04114</c:v>
                </c:pt>
                <c:pt idx="2261">
                  <c:v>1.0401499999999999</c:v>
                </c:pt>
                <c:pt idx="2262">
                  <c:v>1.0391300000000001</c:v>
                </c:pt>
                <c:pt idx="2263">
                  <c:v>1.03816</c:v>
                </c:pt>
                <c:pt idx="2264">
                  <c:v>1.03715</c:v>
                </c:pt>
                <c:pt idx="2265">
                  <c:v>1.0361400000000001</c:v>
                </c:pt>
                <c:pt idx="2266">
                  <c:v>1.03515</c:v>
                </c:pt>
                <c:pt idx="2267">
                  <c:v>1.0341499999999999</c:v>
                </c:pt>
                <c:pt idx="2268">
                  <c:v>1.0331600000000001</c:v>
                </c:pt>
                <c:pt idx="2269">
                  <c:v>1.03216</c:v>
                </c:pt>
                <c:pt idx="2270">
                  <c:v>1.03115</c:v>
                </c:pt>
                <c:pt idx="2271">
                  <c:v>1.0301499999999999</c:v>
                </c:pt>
                <c:pt idx="2272">
                  <c:v>1.02915</c:v>
                </c:pt>
                <c:pt idx="2273">
                  <c:v>1.02816</c:v>
                </c:pt>
                <c:pt idx="2274">
                  <c:v>1.0271600000000001</c:v>
                </c:pt>
                <c:pt idx="2275">
                  <c:v>1.0261499999999999</c:v>
                </c:pt>
                <c:pt idx="2276">
                  <c:v>1.0251300000000001</c:v>
                </c:pt>
                <c:pt idx="2277">
                  <c:v>1.0241499999999999</c:v>
                </c:pt>
                <c:pt idx="2278">
                  <c:v>1.02315</c:v>
                </c:pt>
                <c:pt idx="2279">
                  <c:v>1.0221499999999999</c:v>
                </c:pt>
                <c:pt idx="2280">
                  <c:v>1.02115</c:v>
                </c:pt>
                <c:pt idx="2281">
                  <c:v>1.02013</c:v>
                </c:pt>
                <c:pt idx="2282">
                  <c:v>1.0191300000000001</c:v>
                </c:pt>
                <c:pt idx="2283">
                  <c:v>1.01814</c:v>
                </c:pt>
                <c:pt idx="2284">
                  <c:v>1.0171300000000001</c:v>
                </c:pt>
                <c:pt idx="2285">
                  <c:v>1.01613</c:v>
                </c:pt>
                <c:pt idx="2286">
                  <c:v>1.01515</c:v>
                </c:pt>
                <c:pt idx="2287">
                  <c:v>1.0141500000000001</c:v>
                </c:pt>
                <c:pt idx="2288">
                  <c:v>1.0131300000000001</c:v>
                </c:pt>
                <c:pt idx="2289">
                  <c:v>1.01213</c:v>
                </c:pt>
                <c:pt idx="2290">
                  <c:v>1.01115</c:v>
                </c:pt>
                <c:pt idx="2291">
                  <c:v>1.01013</c:v>
                </c:pt>
                <c:pt idx="2292">
                  <c:v>1.0091399999999999</c:v>
                </c:pt>
                <c:pt idx="2293">
                  <c:v>1.00814</c:v>
                </c:pt>
                <c:pt idx="2294">
                  <c:v>1.00715</c:v>
                </c:pt>
                <c:pt idx="2295">
                  <c:v>1.0061500000000001</c:v>
                </c:pt>
                <c:pt idx="2296">
                  <c:v>1.0051300000000001</c:v>
                </c:pt>
                <c:pt idx="2297">
                  <c:v>1.00414</c:v>
                </c:pt>
                <c:pt idx="2298">
                  <c:v>1.0031399999999999</c:v>
                </c:pt>
                <c:pt idx="2299">
                  <c:v>1.0021500000000001</c:v>
                </c:pt>
                <c:pt idx="2300">
                  <c:v>1.0011300000000001</c:v>
                </c:pt>
                <c:pt idx="2301">
                  <c:v>1.00014</c:v>
                </c:pt>
                <c:pt idx="2302">
                  <c:v>0.99913399999999997</c:v>
                </c:pt>
                <c:pt idx="2303">
                  <c:v>0.99814899999999995</c:v>
                </c:pt>
                <c:pt idx="2304">
                  <c:v>0.99715799999999999</c:v>
                </c:pt>
                <c:pt idx="2305">
                  <c:v>0.99615399999999998</c:v>
                </c:pt>
                <c:pt idx="2306">
                  <c:v>0.99513499999999999</c:v>
                </c:pt>
                <c:pt idx="2307">
                  <c:v>0.99415600000000004</c:v>
                </c:pt>
                <c:pt idx="2308">
                  <c:v>0.99316599999999999</c:v>
                </c:pt>
                <c:pt idx="2309">
                  <c:v>0.99215299999999995</c:v>
                </c:pt>
                <c:pt idx="2310">
                  <c:v>0.99115200000000003</c:v>
                </c:pt>
                <c:pt idx="2311">
                  <c:v>0.99014999999999997</c:v>
                </c:pt>
                <c:pt idx="2312">
                  <c:v>0.98915299999999995</c:v>
                </c:pt>
                <c:pt idx="2313">
                  <c:v>0.98816099999999996</c:v>
                </c:pt>
                <c:pt idx="2314">
                  <c:v>0.98716700000000002</c:v>
                </c:pt>
                <c:pt idx="2315">
                  <c:v>0.986155</c:v>
                </c:pt>
                <c:pt idx="2316">
                  <c:v>0.985155</c:v>
                </c:pt>
                <c:pt idx="2317">
                  <c:v>0.98416499999999996</c:v>
                </c:pt>
                <c:pt idx="2318">
                  <c:v>0.98316499999999996</c:v>
                </c:pt>
                <c:pt idx="2319">
                  <c:v>0.98215399999999997</c:v>
                </c:pt>
                <c:pt idx="2320">
                  <c:v>0.98115300000000005</c:v>
                </c:pt>
                <c:pt idx="2321">
                  <c:v>0.98013899999999998</c:v>
                </c:pt>
                <c:pt idx="2322">
                  <c:v>0.97915200000000002</c:v>
                </c:pt>
                <c:pt idx="2323">
                  <c:v>0.97816099999999995</c:v>
                </c:pt>
                <c:pt idx="2324">
                  <c:v>0.97715600000000002</c:v>
                </c:pt>
                <c:pt idx="2325">
                  <c:v>0.97616499999999995</c:v>
                </c:pt>
                <c:pt idx="2326">
                  <c:v>0.97515799999999997</c:v>
                </c:pt>
                <c:pt idx="2327">
                  <c:v>0.97414999999999996</c:v>
                </c:pt>
                <c:pt idx="2328">
                  <c:v>0.97316800000000003</c:v>
                </c:pt>
                <c:pt idx="2329">
                  <c:v>0.97213899999999998</c:v>
                </c:pt>
                <c:pt idx="2330">
                  <c:v>0.97114500000000004</c:v>
                </c:pt>
                <c:pt idx="2331">
                  <c:v>0.97015499999999999</c:v>
                </c:pt>
                <c:pt idx="2332">
                  <c:v>0.96915399999999996</c:v>
                </c:pt>
                <c:pt idx="2333">
                  <c:v>0.96815799999999996</c:v>
                </c:pt>
                <c:pt idx="2334">
                  <c:v>0.96715499999999999</c:v>
                </c:pt>
                <c:pt idx="2335">
                  <c:v>0.96615200000000001</c:v>
                </c:pt>
                <c:pt idx="2336">
                  <c:v>0.96514500000000003</c:v>
                </c:pt>
                <c:pt idx="2337">
                  <c:v>0.96414999999999995</c:v>
                </c:pt>
                <c:pt idx="2338">
                  <c:v>0.96314599999999995</c:v>
                </c:pt>
                <c:pt idx="2339">
                  <c:v>0.96215300000000004</c:v>
                </c:pt>
                <c:pt idx="2340">
                  <c:v>0.96116999999999997</c:v>
                </c:pt>
                <c:pt idx="2341">
                  <c:v>0.96015399999999995</c:v>
                </c:pt>
                <c:pt idx="2342">
                  <c:v>0.959171</c:v>
                </c:pt>
                <c:pt idx="2343">
                  <c:v>0.95818099999999995</c:v>
                </c:pt>
                <c:pt idx="2344">
                  <c:v>0.95716599999999996</c:v>
                </c:pt>
                <c:pt idx="2345">
                  <c:v>0.95615600000000001</c:v>
                </c:pt>
                <c:pt idx="2346">
                  <c:v>0.95514600000000005</c:v>
                </c:pt>
                <c:pt idx="2347">
                  <c:v>0.95416599999999996</c:v>
                </c:pt>
                <c:pt idx="2348">
                  <c:v>0.95316500000000004</c:v>
                </c:pt>
                <c:pt idx="2349">
                  <c:v>0.95216699999999999</c:v>
                </c:pt>
                <c:pt idx="2350">
                  <c:v>0.95116599999999996</c:v>
                </c:pt>
                <c:pt idx="2351">
                  <c:v>0.95017099999999999</c:v>
                </c:pt>
                <c:pt idx="2352">
                  <c:v>0.94915799999999995</c:v>
                </c:pt>
                <c:pt idx="2353">
                  <c:v>0.94816500000000004</c:v>
                </c:pt>
                <c:pt idx="2354">
                  <c:v>0.94716500000000003</c:v>
                </c:pt>
                <c:pt idx="2355">
                  <c:v>0.94617300000000004</c:v>
                </c:pt>
                <c:pt idx="2356">
                  <c:v>0.945164</c:v>
                </c:pt>
                <c:pt idx="2357">
                  <c:v>0.94416500000000003</c:v>
                </c:pt>
                <c:pt idx="2358">
                  <c:v>0.94316999999999995</c:v>
                </c:pt>
                <c:pt idx="2359">
                  <c:v>0.94216999999999995</c:v>
                </c:pt>
                <c:pt idx="2360">
                  <c:v>0.94116500000000003</c:v>
                </c:pt>
                <c:pt idx="2361">
                  <c:v>0.94015899999999997</c:v>
                </c:pt>
                <c:pt idx="2362">
                  <c:v>0.93917099999999998</c:v>
                </c:pt>
                <c:pt idx="2363">
                  <c:v>0.93816500000000003</c:v>
                </c:pt>
                <c:pt idx="2364">
                  <c:v>0.937168</c:v>
                </c:pt>
                <c:pt idx="2365">
                  <c:v>0.93615800000000005</c:v>
                </c:pt>
                <c:pt idx="2366">
                  <c:v>0.93518000000000001</c:v>
                </c:pt>
                <c:pt idx="2367">
                  <c:v>0.93416100000000002</c:v>
                </c:pt>
                <c:pt idx="2368">
                  <c:v>0.93317799999999995</c:v>
                </c:pt>
                <c:pt idx="2369">
                  <c:v>0.93217000000000005</c:v>
                </c:pt>
                <c:pt idx="2370">
                  <c:v>0.93115999999999999</c:v>
                </c:pt>
                <c:pt idx="2371">
                  <c:v>0.93017399999999995</c:v>
                </c:pt>
                <c:pt idx="2372">
                  <c:v>0.92918000000000001</c:v>
                </c:pt>
                <c:pt idx="2373">
                  <c:v>0.92816299999999996</c:v>
                </c:pt>
                <c:pt idx="2374">
                  <c:v>0.92716399999999999</c:v>
                </c:pt>
                <c:pt idx="2375">
                  <c:v>0.92614799999999997</c:v>
                </c:pt>
                <c:pt idx="2376">
                  <c:v>0.92516699999999996</c:v>
                </c:pt>
                <c:pt idx="2377">
                  <c:v>0.92416399999999999</c:v>
                </c:pt>
                <c:pt idx="2378">
                  <c:v>0.92318</c:v>
                </c:pt>
                <c:pt idx="2379">
                  <c:v>0.922157</c:v>
                </c:pt>
                <c:pt idx="2380">
                  <c:v>0.92116699999999996</c:v>
                </c:pt>
                <c:pt idx="2381">
                  <c:v>0.92016500000000001</c:v>
                </c:pt>
                <c:pt idx="2382">
                  <c:v>0.91915599999999997</c:v>
                </c:pt>
                <c:pt idx="2383">
                  <c:v>0.91817300000000002</c:v>
                </c:pt>
                <c:pt idx="2384">
                  <c:v>0.91714700000000005</c:v>
                </c:pt>
                <c:pt idx="2385">
                  <c:v>0.91615999999999997</c:v>
                </c:pt>
                <c:pt idx="2386">
                  <c:v>0.915184</c:v>
                </c:pt>
                <c:pt idx="2387">
                  <c:v>0.91417599999999999</c:v>
                </c:pt>
                <c:pt idx="2388">
                  <c:v>0.91317300000000001</c:v>
                </c:pt>
                <c:pt idx="2389">
                  <c:v>0.91216299999999995</c:v>
                </c:pt>
                <c:pt idx="2390">
                  <c:v>0.91116699999999995</c:v>
                </c:pt>
                <c:pt idx="2391">
                  <c:v>0.91016699999999995</c:v>
                </c:pt>
                <c:pt idx="2392">
                  <c:v>0.90917599999999998</c:v>
                </c:pt>
                <c:pt idx="2393">
                  <c:v>0.90817800000000004</c:v>
                </c:pt>
                <c:pt idx="2394">
                  <c:v>0.90718699999999997</c:v>
                </c:pt>
                <c:pt idx="2395">
                  <c:v>0.90617000000000003</c:v>
                </c:pt>
                <c:pt idx="2396">
                  <c:v>0.90516799999999997</c:v>
                </c:pt>
                <c:pt idx="2397">
                  <c:v>0.90416200000000002</c:v>
                </c:pt>
                <c:pt idx="2398">
                  <c:v>0.903165</c:v>
                </c:pt>
                <c:pt idx="2399">
                  <c:v>0.90216600000000002</c:v>
                </c:pt>
                <c:pt idx="2400">
                  <c:v>0.90118299999999996</c:v>
                </c:pt>
                <c:pt idx="2401">
                  <c:v>0.90017400000000003</c:v>
                </c:pt>
                <c:pt idx="2402">
                  <c:v>0.89918299999999995</c:v>
                </c:pt>
                <c:pt idx="2403">
                  <c:v>0.898169</c:v>
                </c:pt>
                <c:pt idx="2404">
                  <c:v>0.89715900000000004</c:v>
                </c:pt>
                <c:pt idx="2405">
                  <c:v>0.89617500000000005</c:v>
                </c:pt>
                <c:pt idx="2406">
                  <c:v>0.89516700000000005</c:v>
                </c:pt>
                <c:pt idx="2407">
                  <c:v>0.89418299999999995</c:v>
                </c:pt>
                <c:pt idx="2408">
                  <c:v>0.89318500000000001</c:v>
                </c:pt>
                <c:pt idx="2409">
                  <c:v>0.89217800000000003</c:v>
                </c:pt>
                <c:pt idx="2410">
                  <c:v>0.89118799999999998</c:v>
                </c:pt>
                <c:pt idx="2411">
                  <c:v>0.89019300000000001</c:v>
                </c:pt>
                <c:pt idx="2412">
                  <c:v>0.88917800000000002</c:v>
                </c:pt>
                <c:pt idx="2413">
                  <c:v>0.88816399999999995</c:v>
                </c:pt>
                <c:pt idx="2414">
                  <c:v>0.88716099999999998</c:v>
                </c:pt>
                <c:pt idx="2415">
                  <c:v>0.88618200000000003</c:v>
                </c:pt>
                <c:pt idx="2416">
                  <c:v>0.88517999999999997</c:v>
                </c:pt>
                <c:pt idx="2417">
                  <c:v>0.88415500000000002</c:v>
                </c:pt>
                <c:pt idx="2418">
                  <c:v>0.88317599999999996</c:v>
                </c:pt>
                <c:pt idx="2419">
                  <c:v>0.88217900000000005</c:v>
                </c:pt>
                <c:pt idx="2420">
                  <c:v>0.88118200000000002</c:v>
                </c:pt>
                <c:pt idx="2421">
                  <c:v>0.88016300000000003</c:v>
                </c:pt>
                <c:pt idx="2422">
                  <c:v>0.87916000000000005</c:v>
                </c:pt>
                <c:pt idx="2423">
                  <c:v>0.87817699999999999</c:v>
                </c:pt>
                <c:pt idx="2424">
                  <c:v>0.87717900000000004</c:v>
                </c:pt>
                <c:pt idx="2425">
                  <c:v>0.87618200000000002</c:v>
                </c:pt>
                <c:pt idx="2426">
                  <c:v>0.87517100000000003</c:v>
                </c:pt>
                <c:pt idx="2427">
                  <c:v>0.87416499999999997</c:v>
                </c:pt>
                <c:pt idx="2428">
                  <c:v>0.87315699999999996</c:v>
                </c:pt>
                <c:pt idx="2429">
                  <c:v>0.87216800000000005</c:v>
                </c:pt>
                <c:pt idx="2430">
                  <c:v>0.87117199999999995</c:v>
                </c:pt>
                <c:pt idx="2431">
                  <c:v>0.87017199999999995</c:v>
                </c:pt>
                <c:pt idx="2432">
                  <c:v>0.86917900000000003</c:v>
                </c:pt>
                <c:pt idx="2433">
                  <c:v>0.86816199999999999</c:v>
                </c:pt>
                <c:pt idx="2434">
                  <c:v>0.86719100000000005</c:v>
                </c:pt>
                <c:pt idx="2435">
                  <c:v>0.86617299999999997</c:v>
                </c:pt>
                <c:pt idx="2436">
                  <c:v>0.86517500000000003</c:v>
                </c:pt>
                <c:pt idx="2437">
                  <c:v>0.864151</c:v>
                </c:pt>
                <c:pt idx="2438">
                  <c:v>0.86316899999999996</c:v>
                </c:pt>
                <c:pt idx="2439">
                  <c:v>0.86216999999999999</c:v>
                </c:pt>
                <c:pt idx="2440">
                  <c:v>0.86116700000000002</c:v>
                </c:pt>
                <c:pt idx="2441">
                  <c:v>0.86016999999999999</c:v>
                </c:pt>
                <c:pt idx="2442">
                  <c:v>0.85915399999999997</c:v>
                </c:pt>
                <c:pt idx="2443">
                  <c:v>0.85814900000000005</c:v>
                </c:pt>
                <c:pt idx="2444">
                  <c:v>0.85714900000000005</c:v>
                </c:pt>
                <c:pt idx="2445">
                  <c:v>0.85616999999999999</c:v>
                </c:pt>
                <c:pt idx="2446">
                  <c:v>0.85515399999999997</c:v>
                </c:pt>
                <c:pt idx="2447">
                  <c:v>0.85415799999999997</c:v>
                </c:pt>
                <c:pt idx="2448">
                  <c:v>0.85314800000000002</c:v>
                </c:pt>
                <c:pt idx="2449">
                  <c:v>0.852159</c:v>
                </c:pt>
                <c:pt idx="2450">
                  <c:v>0.85115600000000002</c:v>
                </c:pt>
                <c:pt idx="2451">
                  <c:v>0.85017100000000001</c:v>
                </c:pt>
                <c:pt idx="2452">
                  <c:v>0.849159</c:v>
                </c:pt>
                <c:pt idx="2453">
                  <c:v>0.84815600000000002</c:v>
                </c:pt>
                <c:pt idx="2454">
                  <c:v>0.84716599999999997</c:v>
                </c:pt>
                <c:pt idx="2455">
                  <c:v>0.846163</c:v>
                </c:pt>
                <c:pt idx="2456">
                  <c:v>0.84516599999999997</c:v>
                </c:pt>
                <c:pt idx="2457">
                  <c:v>0.84415899999999999</c:v>
                </c:pt>
                <c:pt idx="2458">
                  <c:v>0.84314599999999995</c:v>
                </c:pt>
                <c:pt idx="2459">
                  <c:v>0.84216100000000005</c:v>
                </c:pt>
                <c:pt idx="2460">
                  <c:v>0.84117500000000001</c:v>
                </c:pt>
                <c:pt idx="2461">
                  <c:v>0.84015499999999999</c:v>
                </c:pt>
                <c:pt idx="2462">
                  <c:v>0.839171</c:v>
                </c:pt>
                <c:pt idx="2463">
                  <c:v>0.83817799999999998</c:v>
                </c:pt>
                <c:pt idx="2464">
                  <c:v>0.83717600000000003</c:v>
                </c:pt>
                <c:pt idx="2465">
                  <c:v>0.83616800000000002</c:v>
                </c:pt>
                <c:pt idx="2466">
                  <c:v>0.83516400000000002</c:v>
                </c:pt>
                <c:pt idx="2467">
                  <c:v>0.83416299999999999</c:v>
                </c:pt>
                <c:pt idx="2468">
                  <c:v>0.83317699999999995</c:v>
                </c:pt>
                <c:pt idx="2469">
                  <c:v>0.83217799999999997</c:v>
                </c:pt>
                <c:pt idx="2470">
                  <c:v>0.83116100000000004</c:v>
                </c:pt>
                <c:pt idx="2471">
                  <c:v>0.83016699999999999</c:v>
                </c:pt>
                <c:pt idx="2472">
                  <c:v>0.829152</c:v>
                </c:pt>
                <c:pt idx="2473">
                  <c:v>0.82817399999999997</c:v>
                </c:pt>
                <c:pt idx="2474">
                  <c:v>0.82718000000000003</c:v>
                </c:pt>
                <c:pt idx="2475">
                  <c:v>0.82615400000000005</c:v>
                </c:pt>
                <c:pt idx="2476">
                  <c:v>0.82516299999999998</c:v>
                </c:pt>
                <c:pt idx="2477">
                  <c:v>0.82416599999999995</c:v>
                </c:pt>
                <c:pt idx="2478">
                  <c:v>0.82316199999999995</c:v>
                </c:pt>
                <c:pt idx="2479">
                  <c:v>0.82216599999999995</c:v>
                </c:pt>
                <c:pt idx="2480">
                  <c:v>0.82115499999999997</c:v>
                </c:pt>
                <c:pt idx="2481">
                  <c:v>0.82015199999999999</c:v>
                </c:pt>
                <c:pt idx="2482">
                  <c:v>0.81917200000000001</c:v>
                </c:pt>
                <c:pt idx="2483">
                  <c:v>0.81816999999999995</c:v>
                </c:pt>
                <c:pt idx="2484">
                  <c:v>0.81716800000000001</c:v>
                </c:pt>
                <c:pt idx="2485">
                  <c:v>0.81616999999999995</c:v>
                </c:pt>
                <c:pt idx="2486">
                  <c:v>0.81518000000000002</c:v>
                </c:pt>
                <c:pt idx="2487">
                  <c:v>0.814164</c:v>
                </c:pt>
                <c:pt idx="2488">
                  <c:v>0.81317300000000003</c:v>
                </c:pt>
                <c:pt idx="2489">
                  <c:v>0.81218699999999999</c:v>
                </c:pt>
                <c:pt idx="2490">
                  <c:v>0.81116999999999995</c:v>
                </c:pt>
                <c:pt idx="2491">
                  <c:v>0.81017399999999995</c:v>
                </c:pt>
                <c:pt idx="2492">
                  <c:v>0.80916500000000002</c:v>
                </c:pt>
                <c:pt idx="2493">
                  <c:v>0.808145</c:v>
                </c:pt>
                <c:pt idx="2494">
                  <c:v>0.80716500000000002</c:v>
                </c:pt>
                <c:pt idx="2495">
                  <c:v>0.80617000000000005</c:v>
                </c:pt>
                <c:pt idx="2496">
                  <c:v>0.80517000000000005</c:v>
                </c:pt>
                <c:pt idx="2497">
                  <c:v>0.80414099999999999</c:v>
                </c:pt>
                <c:pt idx="2498">
                  <c:v>0.80317799999999995</c:v>
                </c:pt>
                <c:pt idx="2499">
                  <c:v>0.80217400000000005</c:v>
                </c:pt>
                <c:pt idx="2500">
                  <c:v>0.80115599999999998</c:v>
                </c:pt>
                <c:pt idx="2501">
                  <c:v>0.80016799999999999</c:v>
                </c:pt>
                <c:pt idx="2502">
                  <c:v>0.79915199999999997</c:v>
                </c:pt>
                <c:pt idx="2503">
                  <c:v>0.79816200000000004</c:v>
                </c:pt>
                <c:pt idx="2504">
                  <c:v>0.79716699999999996</c:v>
                </c:pt>
                <c:pt idx="2505">
                  <c:v>0.79616600000000004</c:v>
                </c:pt>
                <c:pt idx="2506">
                  <c:v>0.79516500000000001</c:v>
                </c:pt>
                <c:pt idx="2507">
                  <c:v>0.79417499999999996</c:v>
                </c:pt>
                <c:pt idx="2508">
                  <c:v>0.79316699999999996</c:v>
                </c:pt>
                <c:pt idx="2509">
                  <c:v>0.79216699999999995</c:v>
                </c:pt>
                <c:pt idx="2510">
                  <c:v>0.79115400000000002</c:v>
                </c:pt>
                <c:pt idx="2511">
                  <c:v>0.79017300000000001</c:v>
                </c:pt>
                <c:pt idx="2512">
                  <c:v>0.78913699999999998</c:v>
                </c:pt>
                <c:pt idx="2513">
                  <c:v>0.78816399999999998</c:v>
                </c:pt>
                <c:pt idx="2514">
                  <c:v>0.78717800000000004</c:v>
                </c:pt>
                <c:pt idx="2515">
                  <c:v>0.78616799999999998</c:v>
                </c:pt>
                <c:pt idx="2516">
                  <c:v>0.78517400000000004</c:v>
                </c:pt>
                <c:pt idx="2517">
                  <c:v>0.784161</c:v>
                </c:pt>
                <c:pt idx="2518">
                  <c:v>0.78317899999999996</c:v>
                </c:pt>
                <c:pt idx="2519">
                  <c:v>0.78215199999999996</c:v>
                </c:pt>
                <c:pt idx="2520">
                  <c:v>0.78116799999999997</c:v>
                </c:pt>
                <c:pt idx="2521">
                  <c:v>0.78017400000000003</c:v>
                </c:pt>
                <c:pt idx="2522">
                  <c:v>0.77918500000000002</c:v>
                </c:pt>
                <c:pt idx="2523">
                  <c:v>0.77817700000000001</c:v>
                </c:pt>
                <c:pt idx="2524">
                  <c:v>0.777169</c:v>
                </c:pt>
                <c:pt idx="2525">
                  <c:v>0.77616700000000005</c:v>
                </c:pt>
                <c:pt idx="2526">
                  <c:v>0.77517800000000003</c:v>
                </c:pt>
                <c:pt idx="2527">
                  <c:v>0.774177</c:v>
                </c:pt>
                <c:pt idx="2528">
                  <c:v>0.77318100000000001</c:v>
                </c:pt>
                <c:pt idx="2529">
                  <c:v>0.77218200000000004</c:v>
                </c:pt>
                <c:pt idx="2530">
                  <c:v>0.77115800000000001</c:v>
                </c:pt>
                <c:pt idx="2531">
                  <c:v>0.77017800000000003</c:v>
                </c:pt>
                <c:pt idx="2532">
                  <c:v>0.76917400000000002</c:v>
                </c:pt>
                <c:pt idx="2533">
                  <c:v>0.76818500000000001</c:v>
                </c:pt>
                <c:pt idx="2534">
                  <c:v>0.767177</c:v>
                </c:pt>
                <c:pt idx="2535">
                  <c:v>0.76617100000000005</c:v>
                </c:pt>
                <c:pt idx="2536">
                  <c:v>0.76517100000000005</c:v>
                </c:pt>
                <c:pt idx="2537">
                  <c:v>0.764185</c:v>
                </c:pt>
                <c:pt idx="2538">
                  <c:v>0.76318900000000001</c:v>
                </c:pt>
                <c:pt idx="2539">
                  <c:v>0.762158</c:v>
                </c:pt>
                <c:pt idx="2540">
                  <c:v>0.76116499999999998</c:v>
                </c:pt>
                <c:pt idx="2541">
                  <c:v>0.76016300000000003</c:v>
                </c:pt>
                <c:pt idx="2542">
                  <c:v>0.75918200000000002</c:v>
                </c:pt>
                <c:pt idx="2543">
                  <c:v>0.75817100000000004</c:v>
                </c:pt>
                <c:pt idx="2544">
                  <c:v>0.75717199999999996</c:v>
                </c:pt>
                <c:pt idx="2545">
                  <c:v>0.75617900000000005</c:v>
                </c:pt>
                <c:pt idx="2546">
                  <c:v>0.755185</c:v>
                </c:pt>
                <c:pt idx="2547">
                  <c:v>0.75419499999999995</c:v>
                </c:pt>
                <c:pt idx="2548">
                  <c:v>0.75317800000000001</c:v>
                </c:pt>
                <c:pt idx="2549">
                  <c:v>0.75218600000000002</c:v>
                </c:pt>
                <c:pt idx="2550">
                  <c:v>0.75117800000000001</c:v>
                </c:pt>
                <c:pt idx="2551">
                  <c:v>0.75016499999999997</c:v>
                </c:pt>
                <c:pt idx="2552">
                  <c:v>0.74917100000000003</c:v>
                </c:pt>
                <c:pt idx="2553">
                  <c:v>0.74816099999999996</c:v>
                </c:pt>
                <c:pt idx="2554">
                  <c:v>0.747166</c:v>
                </c:pt>
                <c:pt idx="2555">
                  <c:v>0.74616300000000002</c:v>
                </c:pt>
                <c:pt idx="2556">
                  <c:v>0.74516400000000005</c:v>
                </c:pt>
                <c:pt idx="2557">
                  <c:v>0.74419100000000005</c:v>
                </c:pt>
                <c:pt idx="2558">
                  <c:v>0.74316000000000004</c:v>
                </c:pt>
                <c:pt idx="2559">
                  <c:v>0.74216300000000002</c:v>
                </c:pt>
                <c:pt idx="2560">
                  <c:v>0.74119100000000004</c:v>
                </c:pt>
                <c:pt idx="2561">
                  <c:v>0.74018600000000001</c:v>
                </c:pt>
                <c:pt idx="2562">
                  <c:v>0.73918700000000004</c:v>
                </c:pt>
                <c:pt idx="2563">
                  <c:v>0.73817999999999995</c:v>
                </c:pt>
                <c:pt idx="2564">
                  <c:v>0.73716599999999999</c:v>
                </c:pt>
                <c:pt idx="2565">
                  <c:v>0.73617900000000003</c:v>
                </c:pt>
                <c:pt idx="2566">
                  <c:v>0.73516899999999996</c:v>
                </c:pt>
                <c:pt idx="2567">
                  <c:v>0.73414699999999999</c:v>
                </c:pt>
                <c:pt idx="2568">
                  <c:v>0.73317100000000002</c:v>
                </c:pt>
                <c:pt idx="2569">
                  <c:v>0.73216499999999995</c:v>
                </c:pt>
                <c:pt idx="2570">
                  <c:v>0.73117299999999996</c:v>
                </c:pt>
                <c:pt idx="2571">
                  <c:v>0.73018300000000003</c:v>
                </c:pt>
                <c:pt idx="2572">
                  <c:v>0.72916499999999995</c:v>
                </c:pt>
                <c:pt idx="2573">
                  <c:v>0.72816800000000004</c:v>
                </c:pt>
                <c:pt idx="2574">
                  <c:v>0.72716400000000003</c:v>
                </c:pt>
                <c:pt idx="2575">
                  <c:v>0.72617500000000001</c:v>
                </c:pt>
                <c:pt idx="2576">
                  <c:v>0.72518300000000002</c:v>
                </c:pt>
                <c:pt idx="2577">
                  <c:v>0.72418700000000003</c:v>
                </c:pt>
                <c:pt idx="2578">
                  <c:v>0.72319</c:v>
                </c:pt>
                <c:pt idx="2579">
                  <c:v>0.72218300000000002</c:v>
                </c:pt>
                <c:pt idx="2580">
                  <c:v>0.72117699999999996</c:v>
                </c:pt>
                <c:pt idx="2581">
                  <c:v>0.72019599999999995</c:v>
                </c:pt>
                <c:pt idx="2582">
                  <c:v>0.71918199999999999</c:v>
                </c:pt>
                <c:pt idx="2583">
                  <c:v>0.71818099999999996</c:v>
                </c:pt>
                <c:pt idx="2584">
                  <c:v>0.71717799999999998</c:v>
                </c:pt>
                <c:pt idx="2585">
                  <c:v>0.71619500000000003</c:v>
                </c:pt>
                <c:pt idx="2586">
                  <c:v>0.71519999999999995</c:v>
                </c:pt>
                <c:pt idx="2587">
                  <c:v>0.71418300000000001</c:v>
                </c:pt>
                <c:pt idx="2588">
                  <c:v>0.71319500000000002</c:v>
                </c:pt>
                <c:pt idx="2589">
                  <c:v>0.71218099999999995</c:v>
                </c:pt>
                <c:pt idx="2590">
                  <c:v>0.71118899999999996</c:v>
                </c:pt>
                <c:pt idx="2591">
                  <c:v>0.71020399999999995</c:v>
                </c:pt>
                <c:pt idx="2592">
                  <c:v>0.70918800000000004</c:v>
                </c:pt>
                <c:pt idx="2593">
                  <c:v>0.70817699999999995</c:v>
                </c:pt>
                <c:pt idx="2594">
                  <c:v>0.70718499999999995</c:v>
                </c:pt>
                <c:pt idx="2595">
                  <c:v>0.70618800000000004</c:v>
                </c:pt>
                <c:pt idx="2596">
                  <c:v>0.70518000000000003</c:v>
                </c:pt>
                <c:pt idx="2597">
                  <c:v>0.70418700000000001</c:v>
                </c:pt>
                <c:pt idx="2598">
                  <c:v>0.70318700000000001</c:v>
                </c:pt>
                <c:pt idx="2599">
                  <c:v>0.70217799999999997</c:v>
                </c:pt>
                <c:pt idx="2600">
                  <c:v>0.70118100000000005</c:v>
                </c:pt>
                <c:pt idx="2601">
                  <c:v>0.70041200000000003</c:v>
                </c:pt>
                <c:pt idx="2602">
                  <c:v>0.70002799999999998</c:v>
                </c:pt>
                <c:pt idx="2603">
                  <c:v>0.70065</c:v>
                </c:pt>
                <c:pt idx="2604">
                  <c:v>0.70162000000000002</c:v>
                </c:pt>
                <c:pt idx="2605">
                  <c:v>0.70262500000000006</c:v>
                </c:pt>
                <c:pt idx="2606">
                  <c:v>0.70363299999999995</c:v>
                </c:pt>
                <c:pt idx="2607">
                  <c:v>0.70464199999999999</c:v>
                </c:pt>
                <c:pt idx="2608">
                  <c:v>0.70562000000000002</c:v>
                </c:pt>
                <c:pt idx="2609">
                  <c:v>0.706619</c:v>
                </c:pt>
                <c:pt idx="2610">
                  <c:v>0.70763900000000002</c:v>
                </c:pt>
                <c:pt idx="2611">
                  <c:v>0.70862899999999995</c:v>
                </c:pt>
                <c:pt idx="2612">
                  <c:v>0.70963399999999999</c:v>
                </c:pt>
                <c:pt idx="2613">
                  <c:v>0.710646</c:v>
                </c:pt>
                <c:pt idx="2614">
                  <c:v>0.71160000000000001</c:v>
                </c:pt>
                <c:pt idx="2615">
                  <c:v>0.71262999999999999</c:v>
                </c:pt>
                <c:pt idx="2616">
                  <c:v>0.71362599999999998</c:v>
                </c:pt>
                <c:pt idx="2617">
                  <c:v>0.714619</c:v>
                </c:pt>
                <c:pt idx="2618">
                  <c:v>0.71561799999999998</c:v>
                </c:pt>
                <c:pt idx="2619">
                  <c:v>0.71662400000000004</c:v>
                </c:pt>
                <c:pt idx="2620">
                  <c:v>0.71762400000000004</c:v>
                </c:pt>
                <c:pt idx="2621">
                  <c:v>0.718611</c:v>
                </c:pt>
                <c:pt idx="2622">
                  <c:v>0.71962800000000005</c:v>
                </c:pt>
                <c:pt idx="2623">
                  <c:v>0.72061399999999998</c:v>
                </c:pt>
                <c:pt idx="2624">
                  <c:v>0.72160899999999994</c:v>
                </c:pt>
                <c:pt idx="2625">
                  <c:v>0.72262000000000004</c:v>
                </c:pt>
                <c:pt idx="2626">
                  <c:v>0.72362199999999999</c:v>
                </c:pt>
                <c:pt idx="2627">
                  <c:v>0.72460899999999995</c:v>
                </c:pt>
                <c:pt idx="2628">
                  <c:v>0.72561600000000004</c:v>
                </c:pt>
                <c:pt idx="2629">
                  <c:v>0.72662199999999999</c:v>
                </c:pt>
                <c:pt idx="2630">
                  <c:v>0.72762800000000005</c:v>
                </c:pt>
                <c:pt idx="2631">
                  <c:v>0.72862000000000005</c:v>
                </c:pt>
                <c:pt idx="2632">
                  <c:v>0.72963500000000003</c:v>
                </c:pt>
                <c:pt idx="2633">
                  <c:v>0.73061299999999996</c:v>
                </c:pt>
                <c:pt idx="2634">
                  <c:v>0.73161900000000002</c:v>
                </c:pt>
                <c:pt idx="2635">
                  <c:v>0.73262099999999997</c:v>
                </c:pt>
                <c:pt idx="2636">
                  <c:v>0.73361200000000004</c:v>
                </c:pt>
                <c:pt idx="2637">
                  <c:v>0.73462000000000005</c:v>
                </c:pt>
                <c:pt idx="2638">
                  <c:v>0.73561699999999997</c:v>
                </c:pt>
                <c:pt idx="2639">
                  <c:v>0.73660400000000004</c:v>
                </c:pt>
                <c:pt idx="2640">
                  <c:v>0.73760099999999995</c:v>
                </c:pt>
                <c:pt idx="2641">
                  <c:v>0.73862399999999995</c:v>
                </c:pt>
                <c:pt idx="2642">
                  <c:v>0.73962600000000001</c:v>
                </c:pt>
                <c:pt idx="2643">
                  <c:v>0.74060899999999996</c:v>
                </c:pt>
                <c:pt idx="2644">
                  <c:v>0.74160899999999996</c:v>
                </c:pt>
                <c:pt idx="2645">
                  <c:v>0.74260899999999996</c:v>
                </c:pt>
                <c:pt idx="2646">
                  <c:v>0.74360899999999996</c:v>
                </c:pt>
                <c:pt idx="2647">
                  <c:v>0.74460499999999996</c:v>
                </c:pt>
                <c:pt idx="2648">
                  <c:v>0.74558400000000002</c:v>
                </c:pt>
                <c:pt idx="2649">
                  <c:v>0.74660499999999996</c:v>
                </c:pt>
                <c:pt idx="2650">
                  <c:v>0.74760599999999999</c:v>
                </c:pt>
                <c:pt idx="2651">
                  <c:v>0.748583</c:v>
                </c:pt>
                <c:pt idx="2652">
                  <c:v>0.74961199999999995</c:v>
                </c:pt>
                <c:pt idx="2653">
                  <c:v>0.75059600000000004</c:v>
                </c:pt>
                <c:pt idx="2654">
                  <c:v>0.75161999999999995</c:v>
                </c:pt>
                <c:pt idx="2655">
                  <c:v>0.75259799999999999</c:v>
                </c:pt>
                <c:pt idx="2656">
                  <c:v>0.75359900000000002</c:v>
                </c:pt>
                <c:pt idx="2657">
                  <c:v>0.75459799999999999</c:v>
                </c:pt>
                <c:pt idx="2658">
                  <c:v>0.75560099999999997</c:v>
                </c:pt>
                <c:pt idx="2659">
                  <c:v>0.75658899999999996</c:v>
                </c:pt>
                <c:pt idx="2660">
                  <c:v>0.75760700000000003</c:v>
                </c:pt>
                <c:pt idx="2661">
                  <c:v>0.75860399999999995</c:v>
                </c:pt>
                <c:pt idx="2662">
                  <c:v>0.75959200000000004</c:v>
                </c:pt>
                <c:pt idx="2663">
                  <c:v>0.760598</c:v>
                </c:pt>
                <c:pt idx="2664">
                  <c:v>0.76160499999999998</c:v>
                </c:pt>
                <c:pt idx="2665">
                  <c:v>0.76259299999999997</c:v>
                </c:pt>
                <c:pt idx="2666">
                  <c:v>0.76360600000000001</c:v>
                </c:pt>
                <c:pt idx="2667">
                  <c:v>0.76460799999999995</c:v>
                </c:pt>
                <c:pt idx="2668">
                  <c:v>0.765594</c:v>
                </c:pt>
                <c:pt idx="2669">
                  <c:v>0.76661100000000004</c:v>
                </c:pt>
                <c:pt idx="2670">
                  <c:v>0.76760099999999998</c:v>
                </c:pt>
                <c:pt idx="2671">
                  <c:v>0.76860499999999998</c:v>
                </c:pt>
                <c:pt idx="2672">
                  <c:v>0.76960799999999996</c:v>
                </c:pt>
                <c:pt idx="2673">
                  <c:v>0.77060499999999998</c:v>
                </c:pt>
                <c:pt idx="2674">
                  <c:v>0.77161599999999997</c:v>
                </c:pt>
                <c:pt idx="2675">
                  <c:v>0.77260899999999999</c:v>
                </c:pt>
                <c:pt idx="2676">
                  <c:v>0.77362900000000001</c:v>
                </c:pt>
                <c:pt idx="2677">
                  <c:v>0.77460200000000001</c:v>
                </c:pt>
                <c:pt idx="2678">
                  <c:v>0.775617</c:v>
                </c:pt>
                <c:pt idx="2679">
                  <c:v>0.77659800000000001</c:v>
                </c:pt>
                <c:pt idx="2680">
                  <c:v>0.77762500000000001</c:v>
                </c:pt>
                <c:pt idx="2681">
                  <c:v>0.778609</c:v>
                </c:pt>
                <c:pt idx="2682">
                  <c:v>0.77959699999999998</c:v>
                </c:pt>
                <c:pt idx="2683">
                  <c:v>0.78061400000000003</c:v>
                </c:pt>
                <c:pt idx="2684">
                  <c:v>0.78159699999999999</c:v>
                </c:pt>
                <c:pt idx="2685">
                  <c:v>0.78259400000000001</c:v>
                </c:pt>
                <c:pt idx="2686">
                  <c:v>0.78360399999999997</c:v>
                </c:pt>
                <c:pt idx="2687">
                  <c:v>0.78458700000000003</c:v>
                </c:pt>
                <c:pt idx="2688">
                  <c:v>0.78559900000000005</c:v>
                </c:pt>
                <c:pt idx="2689">
                  <c:v>0.78660399999999997</c:v>
                </c:pt>
                <c:pt idx="2690">
                  <c:v>0.78758600000000001</c:v>
                </c:pt>
                <c:pt idx="2691">
                  <c:v>0.78858799999999996</c:v>
                </c:pt>
                <c:pt idx="2692">
                  <c:v>0.78959599999999996</c:v>
                </c:pt>
                <c:pt idx="2693">
                  <c:v>0.79058300000000004</c:v>
                </c:pt>
                <c:pt idx="2694">
                  <c:v>0.79158600000000001</c:v>
                </c:pt>
                <c:pt idx="2695">
                  <c:v>0.79259999999999997</c:v>
                </c:pt>
                <c:pt idx="2696">
                  <c:v>0.79360600000000003</c:v>
                </c:pt>
                <c:pt idx="2697">
                  <c:v>0.79457800000000001</c:v>
                </c:pt>
                <c:pt idx="2698">
                  <c:v>0.79557800000000001</c:v>
                </c:pt>
                <c:pt idx="2699">
                  <c:v>0.79657999999999995</c:v>
                </c:pt>
                <c:pt idx="2700">
                  <c:v>0.79759400000000003</c:v>
                </c:pt>
                <c:pt idx="2701">
                  <c:v>0.79860299999999995</c:v>
                </c:pt>
                <c:pt idx="2702">
                  <c:v>0.79957900000000004</c:v>
                </c:pt>
                <c:pt idx="2703">
                  <c:v>0.80058399999999996</c:v>
                </c:pt>
                <c:pt idx="2704">
                  <c:v>0.80158200000000002</c:v>
                </c:pt>
                <c:pt idx="2705">
                  <c:v>0.802593</c:v>
                </c:pt>
                <c:pt idx="2706">
                  <c:v>0.80358799999999997</c:v>
                </c:pt>
                <c:pt idx="2707">
                  <c:v>0.80458700000000005</c:v>
                </c:pt>
                <c:pt idx="2708">
                  <c:v>0.80557500000000004</c:v>
                </c:pt>
                <c:pt idx="2709">
                  <c:v>0.80658200000000002</c:v>
                </c:pt>
                <c:pt idx="2710">
                  <c:v>0.80759499999999995</c:v>
                </c:pt>
                <c:pt idx="2711">
                  <c:v>0.80860100000000001</c:v>
                </c:pt>
                <c:pt idx="2712">
                  <c:v>0.80959400000000004</c:v>
                </c:pt>
                <c:pt idx="2713">
                  <c:v>0.81058699999999995</c:v>
                </c:pt>
                <c:pt idx="2714">
                  <c:v>0.81159300000000001</c:v>
                </c:pt>
                <c:pt idx="2715">
                  <c:v>0.81259000000000003</c:v>
                </c:pt>
                <c:pt idx="2716">
                  <c:v>0.81359599999999999</c:v>
                </c:pt>
                <c:pt idx="2717">
                  <c:v>0.81457900000000005</c:v>
                </c:pt>
                <c:pt idx="2718">
                  <c:v>0.81559099999999995</c:v>
                </c:pt>
                <c:pt idx="2719">
                  <c:v>0.81659499999999996</c:v>
                </c:pt>
                <c:pt idx="2720">
                  <c:v>0.81759599999999999</c:v>
                </c:pt>
                <c:pt idx="2721">
                  <c:v>0.81858299999999995</c:v>
                </c:pt>
                <c:pt idx="2722">
                  <c:v>0.81958299999999995</c:v>
                </c:pt>
                <c:pt idx="2723">
                  <c:v>0.82057599999999997</c:v>
                </c:pt>
                <c:pt idx="2724">
                  <c:v>0.82158299999999995</c:v>
                </c:pt>
                <c:pt idx="2725">
                  <c:v>0.82258299999999995</c:v>
                </c:pt>
                <c:pt idx="2726">
                  <c:v>0.823577</c:v>
                </c:pt>
                <c:pt idx="2727">
                  <c:v>0.82458500000000001</c:v>
                </c:pt>
                <c:pt idx="2728">
                  <c:v>0.82559499999999997</c:v>
                </c:pt>
                <c:pt idx="2729">
                  <c:v>0.82659899999999997</c:v>
                </c:pt>
                <c:pt idx="2730">
                  <c:v>0.82759300000000002</c:v>
                </c:pt>
                <c:pt idx="2731">
                  <c:v>0.82857099999999995</c:v>
                </c:pt>
                <c:pt idx="2732">
                  <c:v>0.82958500000000002</c:v>
                </c:pt>
                <c:pt idx="2733">
                  <c:v>0.83059499999999997</c:v>
                </c:pt>
                <c:pt idx="2734">
                  <c:v>0.83158500000000002</c:v>
                </c:pt>
                <c:pt idx="2735">
                  <c:v>0.83257899999999996</c:v>
                </c:pt>
                <c:pt idx="2736">
                  <c:v>0.833561</c:v>
                </c:pt>
                <c:pt idx="2737">
                  <c:v>0.83458500000000002</c:v>
                </c:pt>
                <c:pt idx="2738">
                  <c:v>0.83558299999999996</c:v>
                </c:pt>
                <c:pt idx="2739">
                  <c:v>0.83657700000000002</c:v>
                </c:pt>
                <c:pt idx="2740">
                  <c:v>0.83757199999999998</c:v>
                </c:pt>
                <c:pt idx="2741">
                  <c:v>0.83856600000000003</c:v>
                </c:pt>
                <c:pt idx="2742">
                  <c:v>0.83957400000000004</c:v>
                </c:pt>
                <c:pt idx="2743">
                  <c:v>0.840584</c:v>
                </c:pt>
                <c:pt idx="2744">
                  <c:v>0.84158100000000002</c:v>
                </c:pt>
                <c:pt idx="2745">
                  <c:v>0.84258299999999997</c:v>
                </c:pt>
                <c:pt idx="2746">
                  <c:v>0.84356699999999996</c:v>
                </c:pt>
                <c:pt idx="2747">
                  <c:v>0.84457300000000002</c:v>
                </c:pt>
                <c:pt idx="2748">
                  <c:v>0.84557099999999996</c:v>
                </c:pt>
                <c:pt idx="2749">
                  <c:v>0.84656299999999995</c:v>
                </c:pt>
                <c:pt idx="2750">
                  <c:v>0.84758900000000004</c:v>
                </c:pt>
                <c:pt idx="2751">
                  <c:v>0.848576</c:v>
                </c:pt>
                <c:pt idx="2752">
                  <c:v>0.84956799999999999</c:v>
                </c:pt>
                <c:pt idx="2753">
                  <c:v>0.85058699999999998</c:v>
                </c:pt>
                <c:pt idx="2754">
                  <c:v>0.85158400000000001</c:v>
                </c:pt>
                <c:pt idx="2755">
                  <c:v>0.85256299999999996</c:v>
                </c:pt>
                <c:pt idx="2756">
                  <c:v>0.85358500000000004</c:v>
                </c:pt>
                <c:pt idx="2757">
                  <c:v>0.85456799999999999</c:v>
                </c:pt>
                <c:pt idx="2758">
                  <c:v>0.85557499999999997</c:v>
                </c:pt>
                <c:pt idx="2759">
                  <c:v>0.85658000000000001</c:v>
                </c:pt>
                <c:pt idx="2760">
                  <c:v>0.85756200000000005</c:v>
                </c:pt>
                <c:pt idx="2761">
                  <c:v>0.85855400000000004</c:v>
                </c:pt>
                <c:pt idx="2762">
                  <c:v>0.85956999999999995</c:v>
                </c:pt>
                <c:pt idx="2763">
                  <c:v>0.86057099999999997</c:v>
                </c:pt>
                <c:pt idx="2764">
                  <c:v>0.86158599999999996</c:v>
                </c:pt>
                <c:pt idx="2765">
                  <c:v>0.86258999999999997</c:v>
                </c:pt>
                <c:pt idx="2766">
                  <c:v>0.86359600000000003</c:v>
                </c:pt>
                <c:pt idx="2767">
                  <c:v>0.86458000000000002</c:v>
                </c:pt>
                <c:pt idx="2768">
                  <c:v>0.86558599999999997</c:v>
                </c:pt>
                <c:pt idx="2769">
                  <c:v>0.86658999999999997</c:v>
                </c:pt>
                <c:pt idx="2770">
                  <c:v>0.86758599999999997</c:v>
                </c:pt>
                <c:pt idx="2771">
                  <c:v>0.86859600000000003</c:v>
                </c:pt>
                <c:pt idx="2772">
                  <c:v>0.86958000000000002</c:v>
                </c:pt>
                <c:pt idx="2773">
                  <c:v>0.87059699999999995</c:v>
                </c:pt>
                <c:pt idx="2774">
                  <c:v>0.87158500000000005</c:v>
                </c:pt>
                <c:pt idx="2775">
                  <c:v>0.87256900000000004</c:v>
                </c:pt>
                <c:pt idx="2776">
                  <c:v>0.87357099999999999</c:v>
                </c:pt>
                <c:pt idx="2777">
                  <c:v>0.87458899999999995</c:v>
                </c:pt>
                <c:pt idx="2778">
                  <c:v>0.87558800000000003</c:v>
                </c:pt>
                <c:pt idx="2779">
                  <c:v>0.87658499999999995</c:v>
                </c:pt>
                <c:pt idx="2780">
                  <c:v>0.87759500000000001</c:v>
                </c:pt>
                <c:pt idx="2781">
                  <c:v>0.87859500000000001</c:v>
                </c:pt>
                <c:pt idx="2782">
                  <c:v>0.87959100000000001</c:v>
                </c:pt>
                <c:pt idx="2783">
                  <c:v>0.88059600000000005</c:v>
                </c:pt>
                <c:pt idx="2784">
                  <c:v>0.88159900000000002</c:v>
                </c:pt>
                <c:pt idx="2785">
                  <c:v>0.88258099999999995</c:v>
                </c:pt>
                <c:pt idx="2786">
                  <c:v>0.88357600000000003</c:v>
                </c:pt>
                <c:pt idx="2787">
                  <c:v>0.88458000000000003</c:v>
                </c:pt>
                <c:pt idx="2788">
                  <c:v>0.88557799999999998</c:v>
                </c:pt>
                <c:pt idx="2789">
                  <c:v>0.88658099999999995</c:v>
                </c:pt>
                <c:pt idx="2790">
                  <c:v>0.88756800000000002</c:v>
                </c:pt>
                <c:pt idx="2791">
                  <c:v>0.888575</c:v>
                </c:pt>
                <c:pt idx="2792">
                  <c:v>0.88957799999999998</c:v>
                </c:pt>
                <c:pt idx="2793">
                  <c:v>0.89058400000000004</c:v>
                </c:pt>
                <c:pt idx="2794">
                  <c:v>0.89158899999999996</c:v>
                </c:pt>
                <c:pt idx="2795">
                  <c:v>0.89258499999999996</c:v>
                </c:pt>
                <c:pt idx="2796">
                  <c:v>0.89358000000000004</c:v>
                </c:pt>
                <c:pt idx="2797">
                  <c:v>0.89459100000000003</c:v>
                </c:pt>
                <c:pt idx="2798">
                  <c:v>0.89557600000000004</c:v>
                </c:pt>
                <c:pt idx="2799">
                  <c:v>0.89658599999999999</c:v>
                </c:pt>
                <c:pt idx="2800">
                  <c:v>0.89757299999999995</c:v>
                </c:pt>
                <c:pt idx="2801">
                  <c:v>0.89855700000000005</c:v>
                </c:pt>
                <c:pt idx="2802">
                  <c:v>0.89958400000000005</c:v>
                </c:pt>
                <c:pt idx="2803">
                  <c:v>0.90058499999999997</c:v>
                </c:pt>
                <c:pt idx="2804">
                  <c:v>0.90156199999999997</c:v>
                </c:pt>
                <c:pt idx="2805">
                  <c:v>0.902586</c:v>
                </c:pt>
                <c:pt idx="2806">
                  <c:v>0.90356599999999998</c:v>
                </c:pt>
                <c:pt idx="2807">
                  <c:v>0.90454999999999997</c:v>
                </c:pt>
                <c:pt idx="2808">
                  <c:v>0.90557699999999997</c:v>
                </c:pt>
                <c:pt idx="2809">
                  <c:v>0.90656700000000001</c:v>
                </c:pt>
                <c:pt idx="2810">
                  <c:v>0.90756999999999999</c:v>
                </c:pt>
                <c:pt idx="2811">
                  <c:v>0.90856700000000001</c:v>
                </c:pt>
                <c:pt idx="2812">
                  <c:v>0.90956300000000001</c:v>
                </c:pt>
                <c:pt idx="2813">
                  <c:v>0.91057900000000003</c:v>
                </c:pt>
                <c:pt idx="2814">
                  <c:v>0.91157200000000005</c:v>
                </c:pt>
                <c:pt idx="2815">
                  <c:v>0.91257699999999997</c:v>
                </c:pt>
                <c:pt idx="2816">
                  <c:v>0.91359199999999996</c:v>
                </c:pt>
                <c:pt idx="2817">
                  <c:v>0.91457200000000005</c:v>
                </c:pt>
                <c:pt idx="2818">
                  <c:v>0.91558600000000001</c:v>
                </c:pt>
                <c:pt idx="2819">
                  <c:v>0.91656099999999996</c:v>
                </c:pt>
                <c:pt idx="2820">
                  <c:v>0.91756499999999996</c:v>
                </c:pt>
                <c:pt idx="2821">
                  <c:v>0.91858300000000004</c:v>
                </c:pt>
                <c:pt idx="2822">
                  <c:v>0.91956700000000002</c:v>
                </c:pt>
                <c:pt idx="2823">
                  <c:v>0.92059199999999997</c:v>
                </c:pt>
                <c:pt idx="2824">
                  <c:v>0.92157500000000003</c:v>
                </c:pt>
                <c:pt idx="2825">
                  <c:v>0.92257599999999995</c:v>
                </c:pt>
                <c:pt idx="2826">
                  <c:v>0.92358899999999999</c:v>
                </c:pt>
                <c:pt idx="2827">
                  <c:v>0.92459199999999997</c:v>
                </c:pt>
                <c:pt idx="2828">
                  <c:v>0.92558799999999997</c:v>
                </c:pt>
                <c:pt idx="2829">
                  <c:v>0.92659000000000002</c:v>
                </c:pt>
                <c:pt idx="2830">
                  <c:v>0.92758399999999996</c:v>
                </c:pt>
                <c:pt idx="2831">
                  <c:v>0.92858099999999999</c:v>
                </c:pt>
                <c:pt idx="2832">
                  <c:v>0.929593</c:v>
                </c:pt>
                <c:pt idx="2833">
                  <c:v>0.93059099999999995</c:v>
                </c:pt>
                <c:pt idx="2834">
                  <c:v>0.93158300000000005</c:v>
                </c:pt>
                <c:pt idx="2835">
                  <c:v>0.93258099999999999</c:v>
                </c:pt>
                <c:pt idx="2836">
                  <c:v>0.93357100000000004</c:v>
                </c:pt>
                <c:pt idx="2837">
                  <c:v>0.93457800000000002</c:v>
                </c:pt>
                <c:pt idx="2838">
                  <c:v>0.93557999999999997</c:v>
                </c:pt>
                <c:pt idx="2839">
                  <c:v>0.93657699999999999</c:v>
                </c:pt>
                <c:pt idx="2840">
                  <c:v>0.93757299999999999</c:v>
                </c:pt>
                <c:pt idx="2841">
                  <c:v>0.93855699999999997</c:v>
                </c:pt>
                <c:pt idx="2842">
                  <c:v>0.93955599999999995</c:v>
                </c:pt>
                <c:pt idx="2843">
                  <c:v>0.94056200000000001</c:v>
                </c:pt>
                <c:pt idx="2844">
                  <c:v>0.94154700000000002</c:v>
                </c:pt>
                <c:pt idx="2845">
                  <c:v>0.94255699999999998</c:v>
                </c:pt>
                <c:pt idx="2846">
                  <c:v>0.943573</c:v>
                </c:pt>
                <c:pt idx="2847">
                  <c:v>0.94456099999999998</c:v>
                </c:pt>
                <c:pt idx="2848">
                  <c:v>0.94556799999999996</c:v>
                </c:pt>
                <c:pt idx="2849">
                  <c:v>0.94656899999999999</c:v>
                </c:pt>
                <c:pt idx="2850">
                  <c:v>0.94755299999999998</c:v>
                </c:pt>
                <c:pt idx="2851">
                  <c:v>0.94856700000000005</c:v>
                </c:pt>
                <c:pt idx="2852">
                  <c:v>0.94957000000000003</c:v>
                </c:pt>
                <c:pt idx="2853">
                  <c:v>0.95057599999999998</c:v>
                </c:pt>
                <c:pt idx="2854">
                  <c:v>0.951573</c:v>
                </c:pt>
                <c:pt idx="2855">
                  <c:v>0.95255400000000001</c:v>
                </c:pt>
                <c:pt idx="2856">
                  <c:v>0.95358399999999999</c:v>
                </c:pt>
                <c:pt idx="2857">
                  <c:v>0.95457999999999998</c:v>
                </c:pt>
                <c:pt idx="2858">
                  <c:v>0.95556300000000005</c:v>
                </c:pt>
                <c:pt idx="2859">
                  <c:v>0.95656699999999995</c:v>
                </c:pt>
                <c:pt idx="2860">
                  <c:v>0.95757199999999998</c:v>
                </c:pt>
                <c:pt idx="2861">
                  <c:v>0.95857899999999996</c:v>
                </c:pt>
                <c:pt idx="2862">
                  <c:v>0.95957099999999995</c:v>
                </c:pt>
                <c:pt idx="2863">
                  <c:v>0.96057800000000004</c:v>
                </c:pt>
                <c:pt idx="2864">
                  <c:v>0.96156600000000003</c:v>
                </c:pt>
                <c:pt idx="2865">
                  <c:v>0.96256699999999995</c:v>
                </c:pt>
                <c:pt idx="2866">
                  <c:v>0.96357899999999996</c:v>
                </c:pt>
                <c:pt idx="2867">
                  <c:v>0.96457899999999996</c:v>
                </c:pt>
                <c:pt idx="2868">
                  <c:v>0.96557300000000001</c:v>
                </c:pt>
                <c:pt idx="2869">
                  <c:v>0.96656299999999995</c:v>
                </c:pt>
                <c:pt idx="2870">
                  <c:v>0.96758100000000002</c:v>
                </c:pt>
                <c:pt idx="2871">
                  <c:v>0.96857099999999996</c:v>
                </c:pt>
                <c:pt idx="2872">
                  <c:v>0.96958</c:v>
                </c:pt>
                <c:pt idx="2873">
                  <c:v>0.97055899999999995</c:v>
                </c:pt>
                <c:pt idx="2874">
                  <c:v>0.971557</c:v>
                </c:pt>
                <c:pt idx="2875">
                  <c:v>0.97257300000000002</c:v>
                </c:pt>
                <c:pt idx="2876">
                  <c:v>0.97356200000000004</c:v>
                </c:pt>
                <c:pt idx="2877">
                  <c:v>0.97455499999999995</c:v>
                </c:pt>
                <c:pt idx="2878">
                  <c:v>0.97557899999999997</c:v>
                </c:pt>
                <c:pt idx="2879">
                  <c:v>0.97657099999999997</c:v>
                </c:pt>
                <c:pt idx="2880">
                  <c:v>0.97756200000000004</c:v>
                </c:pt>
                <c:pt idx="2881">
                  <c:v>0.97857899999999998</c:v>
                </c:pt>
                <c:pt idx="2882">
                  <c:v>0.97956299999999996</c:v>
                </c:pt>
                <c:pt idx="2883">
                  <c:v>0.980568</c:v>
                </c:pt>
                <c:pt idx="2884">
                  <c:v>0.98157300000000003</c:v>
                </c:pt>
                <c:pt idx="2885">
                  <c:v>0.982572</c:v>
                </c:pt>
                <c:pt idx="2886">
                  <c:v>0.98356399999999999</c:v>
                </c:pt>
                <c:pt idx="2887">
                  <c:v>0.98455999999999999</c:v>
                </c:pt>
                <c:pt idx="2888">
                  <c:v>0.98556600000000005</c:v>
                </c:pt>
                <c:pt idx="2889">
                  <c:v>0.98656500000000003</c:v>
                </c:pt>
                <c:pt idx="2890">
                  <c:v>0.98757799999999996</c:v>
                </c:pt>
                <c:pt idx="2891">
                  <c:v>0.98858100000000004</c:v>
                </c:pt>
                <c:pt idx="2892">
                  <c:v>0.98956299999999997</c:v>
                </c:pt>
                <c:pt idx="2893">
                  <c:v>0.99057300000000004</c:v>
                </c:pt>
                <c:pt idx="2894">
                  <c:v>0.99157700000000004</c:v>
                </c:pt>
                <c:pt idx="2895">
                  <c:v>0.99259500000000001</c:v>
                </c:pt>
                <c:pt idx="2896">
                  <c:v>0.99357200000000001</c:v>
                </c:pt>
                <c:pt idx="2897">
                  <c:v>0.99456999999999995</c:v>
                </c:pt>
                <c:pt idx="2898">
                  <c:v>0.995587</c:v>
                </c:pt>
                <c:pt idx="2899">
                  <c:v>0.996583</c:v>
                </c:pt>
                <c:pt idx="2900">
                  <c:v>0.99757700000000005</c:v>
                </c:pt>
                <c:pt idx="2901">
                  <c:v>0.99855099999999997</c:v>
                </c:pt>
                <c:pt idx="2902">
                  <c:v>0.99955499999999997</c:v>
                </c:pt>
                <c:pt idx="2903">
                  <c:v>1.0005599999999999</c:v>
                </c:pt>
                <c:pt idx="2904">
                  <c:v>1.0015700000000001</c:v>
                </c:pt>
                <c:pt idx="2905">
                  <c:v>1.0025900000000001</c:v>
                </c:pt>
                <c:pt idx="2906">
                  <c:v>1.0035700000000001</c:v>
                </c:pt>
                <c:pt idx="2907">
                  <c:v>1.00457</c:v>
                </c:pt>
                <c:pt idx="2908">
                  <c:v>1.0055799999999999</c:v>
                </c:pt>
                <c:pt idx="2909">
                  <c:v>1.0065599999999999</c:v>
                </c:pt>
                <c:pt idx="2910">
                  <c:v>1.00759</c:v>
                </c:pt>
                <c:pt idx="2911">
                  <c:v>1.00858</c:v>
                </c:pt>
                <c:pt idx="2912">
                  <c:v>1.0095700000000001</c:v>
                </c:pt>
                <c:pt idx="2913">
                  <c:v>1.01057</c:v>
                </c:pt>
                <c:pt idx="2914">
                  <c:v>1.01156</c:v>
                </c:pt>
                <c:pt idx="2915">
                  <c:v>1.01257</c:v>
                </c:pt>
                <c:pt idx="2916">
                  <c:v>1.0135700000000001</c:v>
                </c:pt>
                <c:pt idx="2917">
                  <c:v>1.0145500000000001</c:v>
                </c:pt>
                <c:pt idx="2918">
                  <c:v>1.0155700000000001</c:v>
                </c:pt>
                <c:pt idx="2919">
                  <c:v>1.01657</c:v>
                </c:pt>
                <c:pt idx="2920">
                  <c:v>1.0175700000000001</c:v>
                </c:pt>
                <c:pt idx="2921">
                  <c:v>1.01857</c:v>
                </c:pt>
                <c:pt idx="2922">
                  <c:v>1.0195700000000001</c:v>
                </c:pt>
                <c:pt idx="2923">
                  <c:v>1.02057</c:v>
                </c:pt>
                <c:pt idx="2924">
                  <c:v>1.0215700000000001</c:v>
                </c:pt>
                <c:pt idx="2925">
                  <c:v>1.02257</c:v>
                </c:pt>
                <c:pt idx="2926">
                  <c:v>1.0235700000000001</c:v>
                </c:pt>
                <c:pt idx="2927">
                  <c:v>1.02457</c:v>
                </c:pt>
                <c:pt idx="2928">
                  <c:v>1.0255799999999999</c:v>
                </c:pt>
                <c:pt idx="2929">
                  <c:v>1.02658</c:v>
                </c:pt>
                <c:pt idx="2930">
                  <c:v>1.0275799999999999</c:v>
                </c:pt>
                <c:pt idx="2931">
                  <c:v>1.0285599999999999</c:v>
                </c:pt>
                <c:pt idx="2932">
                  <c:v>1.0295700000000001</c:v>
                </c:pt>
                <c:pt idx="2933">
                  <c:v>1.03057</c:v>
                </c:pt>
                <c:pt idx="2934">
                  <c:v>1.03156</c:v>
                </c:pt>
                <c:pt idx="2935">
                  <c:v>1.0325800000000001</c:v>
                </c:pt>
                <c:pt idx="2936">
                  <c:v>1.0335700000000001</c:v>
                </c:pt>
                <c:pt idx="2937">
                  <c:v>1.0345800000000001</c:v>
                </c:pt>
                <c:pt idx="2938">
                  <c:v>1.0355799999999999</c:v>
                </c:pt>
                <c:pt idx="2939">
                  <c:v>1.0365800000000001</c:v>
                </c:pt>
                <c:pt idx="2940">
                  <c:v>1.0375700000000001</c:v>
                </c:pt>
                <c:pt idx="2941">
                  <c:v>1.03857</c:v>
                </c:pt>
                <c:pt idx="2942">
                  <c:v>1.0395700000000001</c:v>
                </c:pt>
                <c:pt idx="2943">
                  <c:v>1.04057</c:v>
                </c:pt>
                <c:pt idx="2944">
                  <c:v>1.04156</c:v>
                </c:pt>
                <c:pt idx="2945">
                  <c:v>1.0425599999999999</c:v>
                </c:pt>
                <c:pt idx="2946">
                  <c:v>1.0435700000000001</c:v>
                </c:pt>
                <c:pt idx="2947">
                  <c:v>1.04457</c:v>
                </c:pt>
                <c:pt idx="2948">
                  <c:v>1.0455700000000001</c:v>
                </c:pt>
                <c:pt idx="2949">
                  <c:v>1.0465800000000001</c:v>
                </c:pt>
                <c:pt idx="2950">
                  <c:v>1.04758</c:v>
                </c:pt>
                <c:pt idx="2951">
                  <c:v>1.04857</c:v>
                </c:pt>
                <c:pt idx="2952">
                  <c:v>1.0495699999999999</c:v>
                </c:pt>
                <c:pt idx="2953">
                  <c:v>1.05057</c:v>
                </c:pt>
                <c:pt idx="2954">
                  <c:v>1.05159</c:v>
                </c:pt>
                <c:pt idx="2955">
                  <c:v>1.05257</c:v>
                </c:pt>
                <c:pt idx="2956">
                  <c:v>1.0535600000000001</c:v>
                </c:pt>
                <c:pt idx="2957">
                  <c:v>1.0545500000000001</c:v>
                </c:pt>
                <c:pt idx="2958">
                  <c:v>1.0555699999999999</c:v>
                </c:pt>
                <c:pt idx="2959">
                  <c:v>1.0565800000000001</c:v>
                </c:pt>
                <c:pt idx="2960">
                  <c:v>1.0575600000000001</c:v>
                </c:pt>
                <c:pt idx="2961">
                  <c:v>1.05857</c:v>
                </c:pt>
                <c:pt idx="2962">
                  <c:v>1.0595600000000001</c:v>
                </c:pt>
                <c:pt idx="2963">
                  <c:v>1.06057</c:v>
                </c:pt>
                <c:pt idx="2964">
                  <c:v>1.06158</c:v>
                </c:pt>
                <c:pt idx="2965">
                  <c:v>1.06257</c:v>
                </c:pt>
                <c:pt idx="2966">
                  <c:v>1.0635699999999999</c:v>
                </c:pt>
                <c:pt idx="2967">
                  <c:v>1.0645800000000001</c:v>
                </c:pt>
                <c:pt idx="2968">
                  <c:v>1.0655600000000001</c:v>
                </c:pt>
                <c:pt idx="2969">
                  <c:v>1.06656</c:v>
                </c:pt>
                <c:pt idx="2970">
                  <c:v>1.0675699999999999</c:v>
                </c:pt>
                <c:pt idx="2971">
                  <c:v>1.06857</c:v>
                </c:pt>
                <c:pt idx="2972">
                  <c:v>1.06958</c:v>
                </c:pt>
                <c:pt idx="2973">
                  <c:v>1.0705899999999999</c:v>
                </c:pt>
                <c:pt idx="2974">
                  <c:v>1.07158</c:v>
                </c:pt>
                <c:pt idx="2975">
                  <c:v>1.07256</c:v>
                </c:pt>
                <c:pt idx="2976">
                  <c:v>1.0735600000000001</c:v>
                </c:pt>
                <c:pt idx="2977">
                  <c:v>1.0745899999999999</c:v>
                </c:pt>
                <c:pt idx="2978">
                  <c:v>1.0755600000000001</c:v>
                </c:pt>
                <c:pt idx="2979">
                  <c:v>1.07657</c:v>
                </c:pt>
                <c:pt idx="2980">
                  <c:v>1.0775600000000001</c:v>
                </c:pt>
                <c:pt idx="2981">
                  <c:v>1.07856</c:v>
                </c:pt>
                <c:pt idx="2982">
                  <c:v>1.0795699999999999</c:v>
                </c:pt>
                <c:pt idx="2983">
                  <c:v>1.08056</c:v>
                </c:pt>
                <c:pt idx="2984">
                  <c:v>1.0815600000000001</c:v>
                </c:pt>
                <c:pt idx="2985">
                  <c:v>1.08256</c:v>
                </c:pt>
                <c:pt idx="2986">
                  <c:v>1.0835600000000001</c:v>
                </c:pt>
                <c:pt idx="2987">
                  <c:v>1.0845499999999999</c:v>
                </c:pt>
                <c:pt idx="2988">
                  <c:v>1.0855600000000001</c:v>
                </c:pt>
                <c:pt idx="2989">
                  <c:v>1.0865800000000001</c:v>
                </c:pt>
                <c:pt idx="2990">
                  <c:v>1.08755</c:v>
                </c:pt>
                <c:pt idx="2991">
                  <c:v>1.08857</c:v>
                </c:pt>
                <c:pt idx="2992">
                  <c:v>1.08958</c:v>
                </c:pt>
                <c:pt idx="2993">
                  <c:v>1.09057</c:v>
                </c:pt>
                <c:pt idx="2994">
                  <c:v>1.0915699999999999</c:v>
                </c:pt>
                <c:pt idx="2995">
                  <c:v>1.09257</c:v>
                </c:pt>
                <c:pt idx="2996">
                  <c:v>1.0935699999999999</c:v>
                </c:pt>
                <c:pt idx="2997">
                  <c:v>1.0945499999999999</c:v>
                </c:pt>
                <c:pt idx="2998">
                  <c:v>1.0955600000000001</c:v>
                </c:pt>
                <c:pt idx="2999">
                  <c:v>1.09656</c:v>
                </c:pt>
                <c:pt idx="3000">
                  <c:v>1.09755</c:v>
                </c:pt>
                <c:pt idx="3001">
                  <c:v>1.0985499999999999</c:v>
                </c:pt>
                <c:pt idx="3002">
                  <c:v>1.0995600000000001</c:v>
                </c:pt>
                <c:pt idx="3003">
                  <c:v>1.1005400000000001</c:v>
                </c:pt>
                <c:pt idx="3004">
                  <c:v>1.1015699999999999</c:v>
                </c:pt>
                <c:pt idx="3005">
                  <c:v>1.10256</c:v>
                </c:pt>
                <c:pt idx="3006">
                  <c:v>1.1035600000000001</c:v>
                </c:pt>
                <c:pt idx="3007">
                  <c:v>1.10456</c:v>
                </c:pt>
                <c:pt idx="3008">
                  <c:v>1.10555</c:v>
                </c:pt>
                <c:pt idx="3009">
                  <c:v>1.10656</c:v>
                </c:pt>
                <c:pt idx="3010">
                  <c:v>1.10754</c:v>
                </c:pt>
                <c:pt idx="3011">
                  <c:v>1.1085400000000001</c:v>
                </c:pt>
                <c:pt idx="3012">
                  <c:v>1.1095600000000001</c:v>
                </c:pt>
                <c:pt idx="3013">
                  <c:v>1.11056</c:v>
                </c:pt>
                <c:pt idx="3014">
                  <c:v>1.11155</c:v>
                </c:pt>
                <c:pt idx="3015">
                  <c:v>1.1125700000000001</c:v>
                </c:pt>
                <c:pt idx="3016">
                  <c:v>1.11355</c:v>
                </c:pt>
                <c:pt idx="3017">
                  <c:v>1.1145499999999999</c:v>
                </c:pt>
                <c:pt idx="3018">
                  <c:v>1.11555</c:v>
                </c:pt>
                <c:pt idx="3019">
                  <c:v>1.11656</c:v>
                </c:pt>
                <c:pt idx="3020">
                  <c:v>1.11754</c:v>
                </c:pt>
                <c:pt idx="3021">
                  <c:v>1.1185499999999999</c:v>
                </c:pt>
                <c:pt idx="3022">
                  <c:v>1.11955</c:v>
                </c:pt>
                <c:pt idx="3023">
                  <c:v>1.12056</c:v>
                </c:pt>
                <c:pt idx="3024">
                  <c:v>1.1215599999999999</c:v>
                </c:pt>
                <c:pt idx="3025">
                  <c:v>1.12256</c:v>
                </c:pt>
                <c:pt idx="3026">
                  <c:v>1.12355</c:v>
                </c:pt>
                <c:pt idx="3027">
                  <c:v>1.1245700000000001</c:v>
                </c:pt>
                <c:pt idx="3028">
                  <c:v>1.12557</c:v>
                </c:pt>
                <c:pt idx="3029">
                  <c:v>1.12656</c:v>
                </c:pt>
                <c:pt idx="3030">
                  <c:v>1.1275500000000001</c:v>
                </c:pt>
                <c:pt idx="3031">
                  <c:v>1.1285499999999999</c:v>
                </c:pt>
                <c:pt idx="3032">
                  <c:v>1.12958</c:v>
                </c:pt>
                <c:pt idx="3033">
                  <c:v>1.1305700000000001</c:v>
                </c:pt>
                <c:pt idx="3034">
                  <c:v>1.1315500000000001</c:v>
                </c:pt>
                <c:pt idx="3035">
                  <c:v>1.1325499999999999</c:v>
                </c:pt>
                <c:pt idx="3036">
                  <c:v>1.13354</c:v>
                </c:pt>
                <c:pt idx="3037">
                  <c:v>1.1345400000000001</c:v>
                </c:pt>
                <c:pt idx="3038">
                  <c:v>1.13557</c:v>
                </c:pt>
                <c:pt idx="3039">
                  <c:v>1.13653</c:v>
                </c:pt>
                <c:pt idx="3040">
                  <c:v>1.1375599999999999</c:v>
                </c:pt>
                <c:pt idx="3041">
                  <c:v>1.13855</c:v>
                </c:pt>
                <c:pt idx="3042">
                  <c:v>1.1395599999999999</c:v>
                </c:pt>
                <c:pt idx="3043">
                  <c:v>1.14055</c:v>
                </c:pt>
                <c:pt idx="3044">
                  <c:v>1.1415500000000001</c:v>
                </c:pt>
                <c:pt idx="3045">
                  <c:v>1.1425399999999999</c:v>
                </c:pt>
                <c:pt idx="3046">
                  <c:v>1.14354</c:v>
                </c:pt>
                <c:pt idx="3047">
                  <c:v>1.1445399999999999</c:v>
                </c:pt>
                <c:pt idx="3048">
                  <c:v>1.1455500000000001</c:v>
                </c:pt>
                <c:pt idx="3049">
                  <c:v>1.1465399999999999</c:v>
                </c:pt>
                <c:pt idx="3050">
                  <c:v>1.14754</c:v>
                </c:pt>
                <c:pt idx="3051">
                  <c:v>1.14855</c:v>
                </c:pt>
                <c:pt idx="3052">
                  <c:v>1.1495500000000001</c:v>
                </c:pt>
                <c:pt idx="3053">
                  <c:v>1.15055</c:v>
                </c:pt>
                <c:pt idx="3054">
                  <c:v>1.1515500000000001</c:v>
                </c:pt>
                <c:pt idx="3055">
                  <c:v>1.1525399999999999</c:v>
                </c:pt>
                <c:pt idx="3056">
                  <c:v>1.15354</c:v>
                </c:pt>
                <c:pt idx="3057">
                  <c:v>1.15455</c:v>
                </c:pt>
                <c:pt idx="3058">
                  <c:v>1.1555500000000001</c:v>
                </c:pt>
                <c:pt idx="3059">
                  <c:v>1.15655</c:v>
                </c:pt>
                <c:pt idx="3060">
                  <c:v>1.15754</c:v>
                </c:pt>
                <c:pt idx="3061">
                  <c:v>1.1585300000000001</c:v>
                </c:pt>
                <c:pt idx="3062">
                  <c:v>1.15954</c:v>
                </c:pt>
                <c:pt idx="3063">
                  <c:v>1.1605399999999999</c:v>
                </c:pt>
                <c:pt idx="3064">
                  <c:v>1.16154</c:v>
                </c:pt>
                <c:pt idx="3065">
                  <c:v>1.1625399999999999</c:v>
                </c:pt>
                <c:pt idx="3066">
                  <c:v>1.1635500000000001</c:v>
                </c:pt>
                <c:pt idx="3067">
                  <c:v>1.16455</c:v>
                </c:pt>
                <c:pt idx="3068">
                  <c:v>1.16553</c:v>
                </c:pt>
                <c:pt idx="3069">
                  <c:v>1.16655</c:v>
                </c:pt>
                <c:pt idx="3070">
                  <c:v>1.16753</c:v>
                </c:pt>
                <c:pt idx="3071">
                  <c:v>1.16855</c:v>
                </c:pt>
                <c:pt idx="3072">
                  <c:v>1.1695199999999999</c:v>
                </c:pt>
                <c:pt idx="3073">
                  <c:v>1.1705300000000001</c:v>
                </c:pt>
                <c:pt idx="3074">
                  <c:v>1.17153</c:v>
                </c:pt>
                <c:pt idx="3075">
                  <c:v>1.1725399999999999</c:v>
                </c:pt>
                <c:pt idx="3076">
                  <c:v>1.17353</c:v>
                </c:pt>
                <c:pt idx="3077">
                  <c:v>1.1745399999999999</c:v>
                </c:pt>
                <c:pt idx="3078">
                  <c:v>1.17553</c:v>
                </c:pt>
                <c:pt idx="3079">
                  <c:v>1.17652</c:v>
                </c:pt>
                <c:pt idx="3080">
                  <c:v>1.1775199999999999</c:v>
                </c:pt>
                <c:pt idx="3081">
                  <c:v>1.1785300000000001</c:v>
                </c:pt>
                <c:pt idx="3082">
                  <c:v>1.1795199999999999</c:v>
                </c:pt>
                <c:pt idx="3083">
                  <c:v>1.1805099999999999</c:v>
                </c:pt>
                <c:pt idx="3084">
                  <c:v>1.1815199999999999</c:v>
                </c:pt>
                <c:pt idx="3085">
                  <c:v>1.1825300000000001</c:v>
                </c:pt>
                <c:pt idx="3086">
                  <c:v>1.1835199999999999</c:v>
                </c:pt>
                <c:pt idx="3087">
                  <c:v>1.1845399999999999</c:v>
                </c:pt>
                <c:pt idx="3088">
                  <c:v>1.1855199999999999</c:v>
                </c:pt>
                <c:pt idx="3089">
                  <c:v>1.1865300000000001</c:v>
                </c:pt>
                <c:pt idx="3090">
                  <c:v>1.1875500000000001</c:v>
                </c:pt>
                <c:pt idx="3091">
                  <c:v>1.1885399999999999</c:v>
                </c:pt>
                <c:pt idx="3092">
                  <c:v>1.18954</c:v>
                </c:pt>
                <c:pt idx="3093">
                  <c:v>1.19052</c:v>
                </c:pt>
                <c:pt idx="3094">
                  <c:v>1.19154</c:v>
                </c:pt>
                <c:pt idx="3095">
                  <c:v>1.1925300000000001</c:v>
                </c:pt>
                <c:pt idx="3096">
                  <c:v>1.19353</c:v>
                </c:pt>
                <c:pt idx="3097">
                  <c:v>1.19452</c:v>
                </c:pt>
                <c:pt idx="3098">
                  <c:v>1.19554</c:v>
                </c:pt>
                <c:pt idx="3099">
                  <c:v>1.1965399999999999</c:v>
                </c:pt>
                <c:pt idx="3100">
                  <c:v>1.19753</c:v>
                </c:pt>
                <c:pt idx="3101">
                  <c:v>1.1985300000000001</c:v>
                </c:pt>
                <c:pt idx="3102">
                  <c:v>1.19953</c:v>
                </c:pt>
                <c:pt idx="3103">
                  <c:v>1.2005300000000001</c:v>
                </c:pt>
                <c:pt idx="3104">
                  <c:v>1.20153</c:v>
                </c:pt>
                <c:pt idx="3105">
                  <c:v>1.20252</c:v>
                </c:pt>
                <c:pt idx="3106">
                  <c:v>1.20353</c:v>
                </c:pt>
                <c:pt idx="3107">
                  <c:v>1.20452</c:v>
                </c:pt>
                <c:pt idx="3108">
                  <c:v>1.20553</c:v>
                </c:pt>
                <c:pt idx="3109">
                  <c:v>1.20651</c:v>
                </c:pt>
                <c:pt idx="3110">
                  <c:v>1.2075199999999999</c:v>
                </c:pt>
                <c:pt idx="3111">
                  <c:v>1.20852</c:v>
                </c:pt>
                <c:pt idx="3112">
                  <c:v>1.2095199999999999</c:v>
                </c:pt>
                <c:pt idx="3113">
                  <c:v>1.21051</c:v>
                </c:pt>
                <c:pt idx="3114">
                  <c:v>1.2115100000000001</c:v>
                </c:pt>
                <c:pt idx="3115">
                  <c:v>1.21251</c:v>
                </c:pt>
                <c:pt idx="3116">
                  <c:v>1.2135199999999999</c:v>
                </c:pt>
                <c:pt idx="3117">
                  <c:v>1.21452</c:v>
                </c:pt>
                <c:pt idx="3118">
                  <c:v>1.2155100000000001</c:v>
                </c:pt>
                <c:pt idx="3119">
                  <c:v>1.2164999999999999</c:v>
                </c:pt>
                <c:pt idx="3120">
                  <c:v>1.2175199999999999</c:v>
                </c:pt>
                <c:pt idx="3121">
                  <c:v>1.2185299999999999</c:v>
                </c:pt>
                <c:pt idx="3122">
                  <c:v>1.21953</c:v>
                </c:pt>
                <c:pt idx="3123">
                  <c:v>1.22052</c:v>
                </c:pt>
                <c:pt idx="3124">
                  <c:v>1.22153</c:v>
                </c:pt>
                <c:pt idx="3125">
                  <c:v>1.2225299999999999</c:v>
                </c:pt>
                <c:pt idx="3126">
                  <c:v>1.2235199999999999</c:v>
                </c:pt>
                <c:pt idx="3127">
                  <c:v>1.22475</c:v>
                </c:pt>
                <c:pt idx="3128">
                  <c:v>1.2259500000000001</c:v>
                </c:pt>
                <c:pt idx="3129">
                  <c:v>1.2269399999999999</c:v>
                </c:pt>
                <c:pt idx="3130">
                  <c:v>1.2279500000000001</c:v>
                </c:pt>
                <c:pt idx="3131">
                  <c:v>1.2289399999999999</c:v>
                </c:pt>
                <c:pt idx="3132">
                  <c:v>1.22994</c:v>
                </c:pt>
                <c:pt idx="3133">
                  <c:v>1.2309399999999999</c:v>
                </c:pt>
                <c:pt idx="3134">
                  <c:v>1.23193</c:v>
                </c:pt>
                <c:pt idx="3135">
                  <c:v>1.2329399999999999</c:v>
                </c:pt>
                <c:pt idx="3136">
                  <c:v>1.23394</c:v>
                </c:pt>
                <c:pt idx="3137">
                  <c:v>1.2349300000000001</c:v>
                </c:pt>
                <c:pt idx="3138">
                  <c:v>1.23594</c:v>
                </c:pt>
                <c:pt idx="3139">
                  <c:v>1.2369300000000001</c:v>
                </c:pt>
                <c:pt idx="3140">
                  <c:v>1.23793</c:v>
                </c:pt>
                <c:pt idx="3141">
                  <c:v>1.2389300000000001</c:v>
                </c:pt>
                <c:pt idx="3142">
                  <c:v>1.23994</c:v>
                </c:pt>
                <c:pt idx="3143">
                  <c:v>1.24092</c:v>
                </c:pt>
                <c:pt idx="3144">
                  <c:v>1.24194</c:v>
                </c:pt>
                <c:pt idx="3145">
                  <c:v>1.2429300000000001</c:v>
                </c:pt>
                <c:pt idx="3146">
                  <c:v>1.24393</c:v>
                </c:pt>
                <c:pt idx="3147">
                  <c:v>1.2449399999999999</c:v>
                </c:pt>
                <c:pt idx="3148">
                  <c:v>1.2459499999999999</c:v>
                </c:pt>
                <c:pt idx="3149">
                  <c:v>1.2469399999999999</c:v>
                </c:pt>
                <c:pt idx="3150">
                  <c:v>1.2479499999999999</c:v>
                </c:pt>
                <c:pt idx="3151">
                  <c:v>1.24895</c:v>
                </c:pt>
                <c:pt idx="3152">
                  <c:v>1.2499400000000001</c:v>
                </c:pt>
                <c:pt idx="3153">
                  <c:v>1.2509300000000001</c:v>
                </c:pt>
                <c:pt idx="3154">
                  <c:v>1.2519499999999999</c:v>
                </c:pt>
                <c:pt idx="3155">
                  <c:v>1.2529399999999999</c:v>
                </c:pt>
                <c:pt idx="3156">
                  <c:v>1.25393</c:v>
                </c:pt>
                <c:pt idx="3157">
                  <c:v>1.2549300000000001</c:v>
                </c:pt>
                <c:pt idx="3158">
                  <c:v>1.25593</c:v>
                </c:pt>
                <c:pt idx="3159">
                  <c:v>1.2569300000000001</c:v>
                </c:pt>
                <c:pt idx="3160">
                  <c:v>1.2579199999999999</c:v>
                </c:pt>
                <c:pt idx="3161">
                  <c:v>1.2589300000000001</c:v>
                </c:pt>
                <c:pt idx="3162">
                  <c:v>1.25993</c:v>
                </c:pt>
                <c:pt idx="3163">
                  <c:v>1.2609399999999999</c:v>
                </c:pt>
                <c:pt idx="3164">
                  <c:v>1.26193</c:v>
                </c:pt>
                <c:pt idx="3165">
                  <c:v>1.2629300000000001</c:v>
                </c:pt>
                <c:pt idx="3166">
                  <c:v>1.26393</c:v>
                </c:pt>
                <c:pt idx="3167">
                  <c:v>1.2649300000000001</c:v>
                </c:pt>
                <c:pt idx="3168">
                  <c:v>1.2659499999999999</c:v>
                </c:pt>
                <c:pt idx="3169">
                  <c:v>1.2669299999999999</c:v>
                </c:pt>
                <c:pt idx="3170">
                  <c:v>1.2679400000000001</c:v>
                </c:pt>
                <c:pt idx="3171">
                  <c:v>1.2689299999999999</c:v>
                </c:pt>
                <c:pt idx="3172">
                  <c:v>1.26993</c:v>
                </c:pt>
                <c:pt idx="3173">
                  <c:v>1.27095</c:v>
                </c:pt>
                <c:pt idx="3174">
                  <c:v>1.2719400000000001</c:v>
                </c:pt>
                <c:pt idx="3175">
                  <c:v>1.2729200000000001</c:v>
                </c:pt>
                <c:pt idx="3176">
                  <c:v>1.27393</c:v>
                </c:pt>
                <c:pt idx="3177">
                  <c:v>1.2749200000000001</c:v>
                </c:pt>
                <c:pt idx="3178">
                  <c:v>1.27593</c:v>
                </c:pt>
                <c:pt idx="3179">
                  <c:v>1.27694</c:v>
                </c:pt>
                <c:pt idx="3180">
                  <c:v>1.2779400000000001</c:v>
                </c:pt>
                <c:pt idx="3181">
                  <c:v>1.2789200000000001</c:v>
                </c:pt>
                <c:pt idx="3182">
                  <c:v>1.2799199999999999</c:v>
                </c:pt>
                <c:pt idx="3183">
                  <c:v>1.2809200000000001</c:v>
                </c:pt>
                <c:pt idx="3184">
                  <c:v>1.2819199999999999</c:v>
                </c:pt>
                <c:pt idx="3185">
                  <c:v>1.2829200000000001</c:v>
                </c:pt>
                <c:pt idx="3186">
                  <c:v>1.28392</c:v>
                </c:pt>
                <c:pt idx="3187">
                  <c:v>1.28491</c:v>
                </c:pt>
                <c:pt idx="3188">
                  <c:v>1.2859100000000001</c:v>
                </c:pt>
                <c:pt idx="3189">
                  <c:v>1.28691</c:v>
                </c:pt>
                <c:pt idx="3190">
                  <c:v>1.2879100000000001</c:v>
                </c:pt>
                <c:pt idx="3191">
                  <c:v>1.2889299999999999</c:v>
                </c:pt>
                <c:pt idx="3192">
                  <c:v>1.2899099999999999</c:v>
                </c:pt>
                <c:pt idx="3193">
                  <c:v>1.2909200000000001</c:v>
                </c:pt>
                <c:pt idx="3194">
                  <c:v>1.2919099999999999</c:v>
                </c:pt>
                <c:pt idx="3195">
                  <c:v>1.2928999999999999</c:v>
                </c:pt>
                <c:pt idx="3196">
                  <c:v>1.29392</c:v>
                </c:pt>
                <c:pt idx="3197">
                  <c:v>1.29491</c:v>
                </c:pt>
                <c:pt idx="3198">
                  <c:v>1.29592</c:v>
                </c:pt>
                <c:pt idx="3199">
                  <c:v>1.2968999999999999</c:v>
                </c:pt>
                <c:pt idx="3200">
                  <c:v>1.29792</c:v>
                </c:pt>
                <c:pt idx="3201">
                  <c:v>1.2989299999999999</c:v>
                </c:pt>
                <c:pt idx="3202">
                  <c:v>1.2999099999999999</c:v>
                </c:pt>
                <c:pt idx="3203">
                  <c:v>1.3009299999999999</c:v>
                </c:pt>
                <c:pt idx="3204">
                  <c:v>1.30192</c:v>
                </c:pt>
                <c:pt idx="3205">
                  <c:v>1.3029299999999999</c:v>
                </c:pt>
                <c:pt idx="3206">
                  <c:v>1.30392</c:v>
                </c:pt>
                <c:pt idx="3207">
                  <c:v>1.3049299999999999</c:v>
                </c:pt>
                <c:pt idx="3208">
                  <c:v>1.30593</c:v>
                </c:pt>
                <c:pt idx="3209">
                  <c:v>1.3069200000000001</c:v>
                </c:pt>
                <c:pt idx="3210">
                  <c:v>1.30792</c:v>
                </c:pt>
                <c:pt idx="3211">
                  <c:v>1.30891</c:v>
                </c:pt>
                <c:pt idx="3212">
                  <c:v>1.30993</c:v>
                </c:pt>
                <c:pt idx="3213">
                  <c:v>1.31091</c:v>
                </c:pt>
                <c:pt idx="3214">
                  <c:v>1.3119099999999999</c:v>
                </c:pt>
                <c:pt idx="3215">
                  <c:v>1.31291</c:v>
                </c:pt>
                <c:pt idx="3216">
                  <c:v>1.3139099999999999</c:v>
                </c:pt>
                <c:pt idx="3217">
                  <c:v>1.3149200000000001</c:v>
                </c:pt>
                <c:pt idx="3218">
                  <c:v>1.3159099999999999</c:v>
                </c:pt>
                <c:pt idx="3219">
                  <c:v>1.31691</c:v>
                </c:pt>
                <c:pt idx="3220">
                  <c:v>1.3179099999999999</c:v>
                </c:pt>
                <c:pt idx="3221">
                  <c:v>1.31891</c:v>
                </c:pt>
                <c:pt idx="3222">
                  <c:v>1.31992</c:v>
                </c:pt>
                <c:pt idx="3223">
                  <c:v>1.3209299999999999</c:v>
                </c:pt>
                <c:pt idx="3224">
                  <c:v>1.32192</c:v>
                </c:pt>
                <c:pt idx="3225">
                  <c:v>1.32291</c:v>
                </c:pt>
                <c:pt idx="3226">
                  <c:v>1.32392</c:v>
                </c:pt>
                <c:pt idx="3227">
                  <c:v>1.3249200000000001</c:v>
                </c:pt>
                <c:pt idx="3228">
                  <c:v>1.3259399999999999</c:v>
                </c:pt>
                <c:pt idx="3229">
                  <c:v>1.3269200000000001</c:v>
                </c:pt>
                <c:pt idx="3230">
                  <c:v>1.3279000000000001</c:v>
                </c:pt>
                <c:pt idx="3231">
                  <c:v>1.3289</c:v>
                </c:pt>
                <c:pt idx="3232">
                  <c:v>1.3299099999999999</c:v>
                </c:pt>
                <c:pt idx="3233">
                  <c:v>1.3309200000000001</c:v>
                </c:pt>
                <c:pt idx="3234">
                  <c:v>1.3319099999999999</c:v>
                </c:pt>
                <c:pt idx="3235">
                  <c:v>1.33291</c:v>
                </c:pt>
                <c:pt idx="3236">
                  <c:v>1.3339000000000001</c:v>
                </c:pt>
                <c:pt idx="3237">
                  <c:v>1.33491</c:v>
                </c:pt>
                <c:pt idx="3238">
                  <c:v>1.3359300000000001</c:v>
                </c:pt>
                <c:pt idx="3239">
                  <c:v>1.33691</c:v>
                </c:pt>
                <c:pt idx="3240">
                  <c:v>1.3379099999999999</c:v>
                </c:pt>
                <c:pt idx="3241">
                  <c:v>1.33891</c:v>
                </c:pt>
                <c:pt idx="3242">
                  <c:v>1.3399099999999999</c:v>
                </c:pt>
                <c:pt idx="3243">
                  <c:v>1.34091</c:v>
                </c:pt>
                <c:pt idx="3244">
                  <c:v>1.3419099999999999</c:v>
                </c:pt>
                <c:pt idx="3245">
                  <c:v>1.34291</c:v>
                </c:pt>
                <c:pt idx="3246">
                  <c:v>1.34392</c:v>
                </c:pt>
                <c:pt idx="3247">
                  <c:v>1.3449199999999999</c:v>
                </c:pt>
                <c:pt idx="3248">
                  <c:v>1.34592</c:v>
                </c:pt>
                <c:pt idx="3249">
                  <c:v>1.3469100000000001</c:v>
                </c:pt>
                <c:pt idx="3250">
                  <c:v>1.3479099999999999</c:v>
                </c:pt>
                <c:pt idx="3251">
                  <c:v>1.3488899999999999</c:v>
                </c:pt>
                <c:pt idx="3252">
                  <c:v>1.3499000000000001</c:v>
                </c:pt>
                <c:pt idx="3253">
                  <c:v>1.3509100000000001</c:v>
                </c:pt>
                <c:pt idx="3254">
                  <c:v>1.3519000000000001</c:v>
                </c:pt>
                <c:pt idx="3255">
                  <c:v>1.3529100000000001</c:v>
                </c:pt>
                <c:pt idx="3256">
                  <c:v>1.3539099999999999</c:v>
                </c:pt>
                <c:pt idx="3257">
                  <c:v>1.3549100000000001</c:v>
                </c:pt>
                <c:pt idx="3258">
                  <c:v>1.3559000000000001</c:v>
                </c:pt>
                <c:pt idx="3259">
                  <c:v>1.3569199999999999</c:v>
                </c:pt>
                <c:pt idx="3260">
                  <c:v>1.3579000000000001</c:v>
                </c:pt>
                <c:pt idx="3261">
                  <c:v>1.3589100000000001</c:v>
                </c:pt>
                <c:pt idx="3262">
                  <c:v>1.35992</c:v>
                </c:pt>
                <c:pt idx="3263">
                  <c:v>1.3609100000000001</c:v>
                </c:pt>
                <c:pt idx="3264">
                  <c:v>1.36189</c:v>
                </c:pt>
                <c:pt idx="3265">
                  <c:v>1.3629100000000001</c:v>
                </c:pt>
                <c:pt idx="3266">
                  <c:v>1.3638999999999999</c:v>
                </c:pt>
                <c:pt idx="3267">
                  <c:v>1.3649199999999999</c:v>
                </c:pt>
                <c:pt idx="3268">
                  <c:v>1.36592</c:v>
                </c:pt>
                <c:pt idx="3269">
                  <c:v>1.3669100000000001</c:v>
                </c:pt>
                <c:pt idx="3270">
                  <c:v>1.3678999999999999</c:v>
                </c:pt>
                <c:pt idx="3271">
                  <c:v>1.3689100000000001</c:v>
                </c:pt>
                <c:pt idx="3272">
                  <c:v>1.36991</c:v>
                </c:pt>
                <c:pt idx="3273">
                  <c:v>1.3708899999999999</c:v>
                </c:pt>
                <c:pt idx="3274">
                  <c:v>1.3718999999999999</c:v>
                </c:pt>
                <c:pt idx="3275">
                  <c:v>1.3729</c:v>
                </c:pt>
                <c:pt idx="3276">
                  <c:v>1.37391</c:v>
                </c:pt>
                <c:pt idx="3277">
                  <c:v>1.3749100000000001</c:v>
                </c:pt>
                <c:pt idx="3278">
                  <c:v>1.37588</c:v>
                </c:pt>
                <c:pt idx="3279">
                  <c:v>1.3768899999999999</c:v>
                </c:pt>
                <c:pt idx="3280">
                  <c:v>1.37791</c:v>
                </c:pt>
                <c:pt idx="3281">
                  <c:v>1.3789</c:v>
                </c:pt>
                <c:pt idx="3282">
                  <c:v>1.3798999999999999</c:v>
                </c:pt>
                <c:pt idx="3283">
                  <c:v>1.3809</c:v>
                </c:pt>
                <c:pt idx="3284">
                  <c:v>1.3818999999999999</c:v>
                </c:pt>
                <c:pt idx="3285">
                  <c:v>1.3829100000000001</c:v>
                </c:pt>
                <c:pt idx="3286">
                  <c:v>1.3838999999999999</c:v>
                </c:pt>
                <c:pt idx="3287">
                  <c:v>1.38489</c:v>
                </c:pt>
                <c:pt idx="3288">
                  <c:v>1.3858999999999999</c:v>
                </c:pt>
                <c:pt idx="3289">
                  <c:v>1.38689</c:v>
                </c:pt>
                <c:pt idx="3290">
                  <c:v>1.38791</c:v>
                </c:pt>
                <c:pt idx="3291">
                  <c:v>1.3889</c:v>
                </c:pt>
                <c:pt idx="3292">
                  <c:v>1.3898900000000001</c:v>
                </c:pt>
                <c:pt idx="3293">
                  <c:v>1.39089</c:v>
                </c:pt>
                <c:pt idx="3294">
                  <c:v>1.39191</c:v>
                </c:pt>
                <c:pt idx="3295">
                  <c:v>1.3928799999999999</c:v>
                </c:pt>
                <c:pt idx="3296">
                  <c:v>1.3938999999999999</c:v>
                </c:pt>
                <c:pt idx="3297">
                  <c:v>1.39489</c:v>
                </c:pt>
                <c:pt idx="3298">
                  <c:v>1.3958900000000001</c:v>
                </c:pt>
                <c:pt idx="3299">
                  <c:v>1.39689</c:v>
                </c:pt>
                <c:pt idx="3300">
                  <c:v>1.3978900000000001</c:v>
                </c:pt>
                <c:pt idx="3301">
                  <c:v>1.39889</c:v>
                </c:pt>
                <c:pt idx="3302">
                  <c:v>1.39968</c:v>
                </c:pt>
                <c:pt idx="3303">
                  <c:v>1.40004</c:v>
                </c:pt>
                <c:pt idx="3304">
                  <c:v>1.3994800000000001</c:v>
                </c:pt>
                <c:pt idx="3305">
                  <c:v>1.39849</c:v>
                </c:pt>
                <c:pt idx="3306">
                  <c:v>1.3974899999999999</c:v>
                </c:pt>
                <c:pt idx="3307">
                  <c:v>1.39649</c:v>
                </c:pt>
                <c:pt idx="3308">
                  <c:v>1.3955</c:v>
                </c:pt>
                <c:pt idx="3309">
                  <c:v>1.3945000000000001</c:v>
                </c:pt>
                <c:pt idx="3310">
                  <c:v>1.39351</c:v>
                </c:pt>
                <c:pt idx="3311">
                  <c:v>1.3925000000000001</c:v>
                </c:pt>
                <c:pt idx="3312">
                  <c:v>1.3915</c:v>
                </c:pt>
                <c:pt idx="3313">
                  <c:v>1.3904700000000001</c:v>
                </c:pt>
                <c:pt idx="3314">
                  <c:v>1.3895</c:v>
                </c:pt>
                <c:pt idx="3315">
                  <c:v>1.3885099999999999</c:v>
                </c:pt>
                <c:pt idx="3316">
                  <c:v>1.3874899999999999</c:v>
                </c:pt>
                <c:pt idx="3317">
                  <c:v>1.3865000000000001</c:v>
                </c:pt>
                <c:pt idx="3318">
                  <c:v>1.3855</c:v>
                </c:pt>
                <c:pt idx="3319">
                  <c:v>1.3845000000000001</c:v>
                </c:pt>
                <c:pt idx="3320">
                  <c:v>1.38351</c:v>
                </c:pt>
                <c:pt idx="3321">
                  <c:v>1.3825000000000001</c:v>
                </c:pt>
                <c:pt idx="3322">
                  <c:v>1.3815</c:v>
                </c:pt>
                <c:pt idx="3323">
                  <c:v>1.3805099999999999</c:v>
                </c:pt>
                <c:pt idx="3324">
                  <c:v>1.37951</c:v>
                </c:pt>
                <c:pt idx="3325">
                  <c:v>1.3785099999999999</c:v>
                </c:pt>
                <c:pt idx="3326">
                  <c:v>1.3774999999999999</c:v>
                </c:pt>
                <c:pt idx="3327">
                  <c:v>1.3765099999999999</c:v>
                </c:pt>
                <c:pt idx="3328">
                  <c:v>1.37551</c:v>
                </c:pt>
                <c:pt idx="3329">
                  <c:v>1.3745099999999999</c:v>
                </c:pt>
                <c:pt idx="3330">
                  <c:v>1.3734900000000001</c:v>
                </c:pt>
                <c:pt idx="3331">
                  <c:v>1.3725000000000001</c:v>
                </c:pt>
                <c:pt idx="3332">
                  <c:v>1.3715200000000001</c:v>
                </c:pt>
                <c:pt idx="3333">
                  <c:v>1.3705099999999999</c:v>
                </c:pt>
                <c:pt idx="3334">
                  <c:v>1.3695200000000001</c:v>
                </c:pt>
                <c:pt idx="3335">
                  <c:v>1.3685099999999999</c:v>
                </c:pt>
                <c:pt idx="3336">
                  <c:v>1.36751</c:v>
                </c:pt>
                <c:pt idx="3337">
                  <c:v>1.3665099999999999</c:v>
                </c:pt>
                <c:pt idx="3338">
                  <c:v>1.3655299999999999</c:v>
                </c:pt>
                <c:pt idx="3339">
                  <c:v>1.36452</c:v>
                </c:pt>
                <c:pt idx="3340">
                  <c:v>1.3635299999999999</c:v>
                </c:pt>
                <c:pt idx="3341">
                  <c:v>1.36253</c:v>
                </c:pt>
                <c:pt idx="3342">
                  <c:v>1.36151</c:v>
                </c:pt>
                <c:pt idx="3343">
                  <c:v>1.36052</c:v>
                </c:pt>
                <c:pt idx="3344">
                  <c:v>1.35951</c:v>
                </c:pt>
                <c:pt idx="3345">
                  <c:v>1.35853</c:v>
                </c:pt>
                <c:pt idx="3346">
                  <c:v>1.35751</c:v>
                </c:pt>
                <c:pt idx="3347">
                  <c:v>1.3565199999999999</c:v>
                </c:pt>
                <c:pt idx="3348">
                  <c:v>1.3555299999999999</c:v>
                </c:pt>
                <c:pt idx="3349">
                  <c:v>1.35453</c:v>
                </c:pt>
                <c:pt idx="3350">
                  <c:v>1.35354</c:v>
                </c:pt>
                <c:pt idx="3351">
                  <c:v>1.35253</c:v>
                </c:pt>
                <c:pt idx="3352">
                  <c:v>1.35154</c:v>
                </c:pt>
                <c:pt idx="3353">
                  <c:v>1.3505400000000001</c:v>
                </c:pt>
                <c:pt idx="3354">
                  <c:v>1.3495200000000001</c:v>
                </c:pt>
                <c:pt idx="3355">
                  <c:v>1.3485400000000001</c:v>
                </c:pt>
                <c:pt idx="3356">
                  <c:v>1.34754</c:v>
                </c:pt>
                <c:pt idx="3357">
                  <c:v>1.3465199999999999</c:v>
                </c:pt>
                <c:pt idx="3358">
                  <c:v>1.34552</c:v>
                </c:pt>
                <c:pt idx="3359">
                  <c:v>1.3445100000000001</c:v>
                </c:pt>
                <c:pt idx="3360">
                  <c:v>1.34352</c:v>
                </c:pt>
                <c:pt idx="3361">
                  <c:v>1.34253</c:v>
                </c:pt>
                <c:pt idx="3362">
                  <c:v>1.34152</c:v>
                </c:pt>
                <c:pt idx="3363">
                  <c:v>1.3405199999999999</c:v>
                </c:pt>
                <c:pt idx="3364">
                  <c:v>1.33952</c:v>
                </c:pt>
                <c:pt idx="3365">
                  <c:v>1.33853</c:v>
                </c:pt>
                <c:pt idx="3366">
                  <c:v>1.3375300000000001</c:v>
                </c:pt>
                <c:pt idx="3367">
                  <c:v>1.33653</c:v>
                </c:pt>
                <c:pt idx="3368">
                  <c:v>1.3355300000000001</c:v>
                </c:pt>
                <c:pt idx="3369">
                  <c:v>1.33453</c:v>
                </c:pt>
                <c:pt idx="3370">
                  <c:v>1.33352</c:v>
                </c:pt>
                <c:pt idx="3371">
                  <c:v>1.3325199999999999</c:v>
                </c:pt>
                <c:pt idx="3372">
                  <c:v>1.3315300000000001</c:v>
                </c:pt>
                <c:pt idx="3373">
                  <c:v>1.3305400000000001</c:v>
                </c:pt>
                <c:pt idx="3374">
                  <c:v>1.32952</c:v>
                </c:pt>
                <c:pt idx="3375">
                  <c:v>1.3285400000000001</c:v>
                </c:pt>
                <c:pt idx="3376">
                  <c:v>1.3275300000000001</c:v>
                </c:pt>
                <c:pt idx="3377">
                  <c:v>1.3265199999999999</c:v>
                </c:pt>
                <c:pt idx="3378">
                  <c:v>1.32552</c:v>
                </c:pt>
                <c:pt idx="3379">
                  <c:v>1.3245199999999999</c:v>
                </c:pt>
                <c:pt idx="3380">
                  <c:v>1.3235300000000001</c:v>
                </c:pt>
                <c:pt idx="3381">
                  <c:v>1.3225199999999999</c:v>
                </c:pt>
                <c:pt idx="3382">
                  <c:v>1.3215300000000001</c:v>
                </c:pt>
                <c:pt idx="3383">
                  <c:v>1.3205100000000001</c:v>
                </c:pt>
                <c:pt idx="3384">
                  <c:v>1.31952</c:v>
                </c:pt>
                <c:pt idx="3385">
                  <c:v>1.3185199999999999</c:v>
                </c:pt>
                <c:pt idx="3386">
                  <c:v>1.31752</c:v>
                </c:pt>
                <c:pt idx="3387">
                  <c:v>1.31653</c:v>
                </c:pt>
                <c:pt idx="3388">
                  <c:v>1.3155399999999999</c:v>
                </c:pt>
                <c:pt idx="3389">
                  <c:v>1.31454</c:v>
                </c:pt>
                <c:pt idx="3390">
                  <c:v>1.3135300000000001</c:v>
                </c:pt>
                <c:pt idx="3391">
                  <c:v>1.3125199999999999</c:v>
                </c:pt>
                <c:pt idx="3392">
                  <c:v>1.31152</c:v>
                </c:pt>
                <c:pt idx="3393">
                  <c:v>1.31053</c:v>
                </c:pt>
                <c:pt idx="3394">
                  <c:v>1.30952</c:v>
                </c:pt>
                <c:pt idx="3395">
                  <c:v>1.30853</c:v>
                </c:pt>
                <c:pt idx="3396">
                  <c:v>1.3075399999999999</c:v>
                </c:pt>
                <c:pt idx="3397">
                  <c:v>1.30653</c:v>
                </c:pt>
                <c:pt idx="3398">
                  <c:v>1.3055300000000001</c:v>
                </c:pt>
                <c:pt idx="3399">
                  <c:v>1.30454</c:v>
                </c:pt>
                <c:pt idx="3400">
                  <c:v>1.3035300000000001</c:v>
                </c:pt>
                <c:pt idx="3401">
                  <c:v>1.30253</c:v>
                </c:pt>
                <c:pt idx="3402">
                  <c:v>1.3015099999999999</c:v>
                </c:pt>
                <c:pt idx="3403">
                  <c:v>1.30053</c:v>
                </c:pt>
                <c:pt idx="3404">
                  <c:v>1.2995300000000001</c:v>
                </c:pt>
                <c:pt idx="3405">
                  <c:v>1.29854</c:v>
                </c:pt>
                <c:pt idx="3406">
                  <c:v>1.2975099999999999</c:v>
                </c:pt>
                <c:pt idx="3407">
                  <c:v>1.29654</c:v>
                </c:pt>
                <c:pt idx="3408">
                  <c:v>1.2955300000000001</c:v>
                </c:pt>
                <c:pt idx="3409">
                  <c:v>1.29454</c:v>
                </c:pt>
                <c:pt idx="3410">
                  <c:v>1.2935300000000001</c:v>
                </c:pt>
                <c:pt idx="3411">
                  <c:v>1.29253</c:v>
                </c:pt>
                <c:pt idx="3412">
                  <c:v>1.29152</c:v>
                </c:pt>
                <c:pt idx="3413">
                  <c:v>1.2905199999999999</c:v>
                </c:pt>
                <c:pt idx="3414">
                  <c:v>1.28952</c:v>
                </c:pt>
                <c:pt idx="3415">
                  <c:v>1.2885200000000001</c:v>
                </c:pt>
                <c:pt idx="3416">
                  <c:v>1.2875300000000001</c:v>
                </c:pt>
                <c:pt idx="3417">
                  <c:v>1.2865500000000001</c:v>
                </c:pt>
                <c:pt idx="3418">
                  <c:v>1.2855399999999999</c:v>
                </c:pt>
                <c:pt idx="3419">
                  <c:v>1.2845299999999999</c:v>
                </c:pt>
                <c:pt idx="3420">
                  <c:v>1.28352</c:v>
                </c:pt>
                <c:pt idx="3421">
                  <c:v>1.28251</c:v>
                </c:pt>
                <c:pt idx="3422">
                  <c:v>1.2815399999999999</c:v>
                </c:pt>
                <c:pt idx="3423">
                  <c:v>1.2805299999999999</c:v>
                </c:pt>
                <c:pt idx="3424">
                  <c:v>1.27952</c:v>
                </c:pt>
                <c:pt idx="3425">
                  <c:v>1.27854</c:v>
                </c:pt>
                <c:pt idx="3426">
                  <c:v>1.2775399999999999</c:v>
                </c:pt>
                <c:pt idx="3427">
                  <c:v>1.2765200000000001</c:v>
                </c:pt>
                <c:pt idx="3428">
                  <c:v>1.27552</c:v>
                </c:pt>
                <c:pt idx="3429">
                  <c:v>1.2745299999999999</c:v>
                </c:pt>
                <c:pt idx="3430">
                  <c:v>1.2735300000000001</c:v>
                </c:pt>
                <c:pt idx="3431">
                  <c:v>1.2725200000000001</c:v>
                </c:pt>
                <c:pt idx="3432">
                  <c:v>1.27153</c:v>
                </c:pt>
                <c:pt idx="3433">
                  <c:v>1.27054</c:v>
                </c:pt>
                <c:pt idx="3434">
                  <c:v>1.26955</c:v>
                </c:pt>
                <c:pt idx="3435">
                  <c:v>1.2685299999999999</c:v>
                </c:pt>
                <c:pt idx="3436">
                  <c:v>1.26756</c:v>
                </c:pt>
                <c:pt idx="3437">
                  <c:v>1.26654</c:v>
                </c:pt>
                <c:pt idx="3438">
                  <c:v>1.26553</c:v>
                </c:pt>
                <c:pt idx="3439">
                  <c:v>1.2645500000000001</c:v>
                </c:pt>
                <c:pt idx="3440">
                  <c:v>1.26355</c:v>
                </c:pt>
                <c:pt idx="3441">
                  <c:v>1.26254</c:v>
                </c:pt>
                <c:pt idx="3442">
                  <c:v>1.2615400000000001</c:v>
                </c:pt>
                <c:pt idx="3443">
                  <c:v>1.2605500000000001</c:v>
                </c:pt>
                <c:pt idx="3444">
                  <c:v>1.2595499999999999</c:v>
                </c:pt>
                <c:pt idx="3445">
                  <c:v>1.2585299999999999</c:v>
                </c:pt>
                <c:pt idx="3446">
                  <c:v>1.25753</c:v>
                </c:pt>
                <c:pt idx="3447">
                  <c:v>1.2565299999999999</c:v>
                </c:pt>
                <c:pt idx="3448">
                  <c:v>1.25553</c:v>
                </c:pt>
                <c:pt idx="3449">
                  <c:v>1.25454</c:v>
                </c:pt>
                <c:pt idx="3450">
                  <c:v>1.25353</c:v>
                </c:pt>
                <c:pt idx="3451">
                  <c:v>1.25254</c:v>
                </c:pt>
                <c:pt idx="3452">
                  <c:v>1.25153</c:v>
                </c:pt>
                <c:pt idx="3453">
                  <c:v>1.25054</c:v>
                </c:pt>
                <c:pt idx="3454">
                  <c:v>1.2495400000000001</c:v>
                </c:pt>
                <c:pt idx="3455">
                  <c:v>1.2485299999999999</c:v>
                </c:pt>
                <c:pt idx="3456">
                  <c:v>1.24753</c:v>
                </c:pt>
                <c:pt idx="3457">
                  <c:v>1.2465599999999999</c:v>
                </c:pt>
                <c:pt idx="3458">
                  <c:v>1.2455400000000001</c:v>
                </c:pt>
                <c:pt idx="3459">
                  <c:v>1.2445600000000001</c:v>
                </c:pt>
                <c:pt idx="3460">
                  <c:v>1.24356</c:v>
                </c:pt>
                <c:pt idx="3461">
                  <c:v>1.24254</c:v>
                </c:pt>
                <c:pt idx="3462">
                  <c:v>1.2415400000000001</c:v>
                </c:pt>
                <c:pt idx="3463">
                  <c:v>1.2405600000000001</c:v>
                </c:pt>
                <c:pt idx="3464">
                  <c:v>1.2395499999999999</c:v>
                </c:pt>
                <c:pt idx="3465">
                  <c:v>1.23854</c:v>
                </c:pt>
                <c:pt idx="3466">
                  <c:v>1.2375499999999999</c:v>
                </c:pt>
                <c:pt idx="3467">
                  <c:v>1.2365600000000001</c:v>
                </c:pt>
                <c:pt idx="3468">
                  <c:v>1.23553</c:v>
                </c:pt>
                <c:pt idx="3469">
                  <c:v>1.23454</c:v>
                </c:pt>
                <c:pt idx="3470">
                  <c:v>1.2335799999999999</c:v>
                </c:pt>
                <c:pt idx="3471">
                  <c:v>1.23255</c:v>
                </c:pt>
                <c:pt idx="3472">
                  <c:v>1.23153</c:v>
                </c:pt>
                <c:pt idx="3473">
                  <c:v>1.2305600000000001</c:v>
                </c:pt>
                <c:pt idx="3474">
                  <c:v>1.2295400000000001</c:v>
                </c:pt>
                <c:pt idx="3475">
                  <c:v>1.2285600000000001</c:v>
                </c:pt>
                <c:pt idx="3476">
                  <c:v>1.22756</c:v>
                </c:pt>
                <c:pt idx="3477">
                  <c:v>1.22655</c:v>
                </c:pt>
                <c:pt idx="3478">
                  <c:v>1.2255499999999999</c:v>
                </c:pt>
                <c:pt idx="3479">
                  <c:v>1.2245600000000001</c:v>
                </c:pt>
                <c:pt idx="3480">
                  <c:v>1.22357</c:v>
                </c:pt>
                <c:pt idx="3481">
                  <c:v>1.2225699999999999</c:v>
                </c:pt>
                <c:pt idx="3482">
                  <c:v>1.22156</c:v>
                </c:pt>
                <c:pt idx="3483">
                  <c:v>1.22055</c:v>
                </c:pt>
                <c:pt idx="3484">
                  <c:v>1.21957</c:v>
                </c:pt>
                <c:pt idx="3485">
                  <c:v>1.2185600000000001</c:v>
                </c:pt>
                <c:pt idx="3486">
                  <c:v>1.2175499999999999</c:v>
                </c:pt>
                <c:pt idx="3487">
                  <c:v>1.2165600000000001</c:v>
                </c:pt>
                <c:pt idx="3488">
                  <c:v>1.21556</c:v>
                </c:pt>
                <c:pt idx="3489">
                  <c:v>1.21454</c:v>
                </c:pt>
                <c:pt idx="3490">
                  <c:v>1.21357</c:v>
                </c:pt>
                <c:pt idx="3491">
                  <c:v>1.2125600000000001</c:v>
                </c:pt>
                <c:pt idx="3492">
                  <c:v>1.21157</c:v>
                </c:pt>
                <c:pt idx="3493">
                  <c:v>1.21058</c:v>
                </c:pt>
                <c:pt idx="3494">
                  <c:v>1.20957</c:v>
                </c:pt>
                <c:pt idx="3495">
                  <c:v>1.2085399999999999</c:v>
                </c:pt>
                <c:pt idx="3496">
                  <c:v>1.20756</c:v>
                </c:pt>
                <c:pt idx="3497">
                  <c:v>1.2065600000000001</c:v>
                </c:pt>
                <c:pt idx="3498">
                  <c:v>1.2055499999999999</c:v>
                </c:pt>
                <c:pt idx="3499">
                  <c:v>1.20455</c:v>
                </c:pt>
                <c:pt idx="3500">
                  <c:v>1.2035499999999999</c:v>
                </c:pt>
                <c:pt idx="3501">
                  <c:v>1.20255</c:v>
                </c:pt>
                <c:pt idx="3502">
                  <c:v>1.20157</c:v>
                </c:pt>
                <c:pt idx="3503">
                  <c:v>1.2005699999999999</c:v>
                </c:pt>
                <c:pt idx="3504">
                  <c:v>1.1995400000000001</c:v>
                </c:pt>
                <c:pt idx="3505">
                  <c:v>1.1985600000000001</c:v>
                </c:pt>
                <c:pt idx="3506">
                  <c:v>1.19754</c:v>
                </c:pt>
                <c:pt idx="3507">
                  <c:v>1.1965600000000001</c:v>
                </c:pt>
                <c:pt idx="3508">
                  <c:v>1.19554</c:v>
                </c:pt>
                <c:pt idx="3509">
                  <c:v>1.1945300000000001</c:v>
                </c:pt>
                <c:pt idx="3510">
                  <c:v>1.19356</c:v>
                </c:pt>
                <c:pt idx="3511">
                  <c:v>1.1925699999999999</c:v>
                </c:pt>
                <c:pt idx="3512">
                  <c:v>1.19156</c:v>
                </c:pt>
                <c:pt idx="3513">
                  <c:v>1.19055</c:v>
                </c:pt>
                <c:pt idx="3514">
                  <c:v>1.18956</c:v>
                </c:pt>
                <c:pt idx="3515">
                  <c:v>1.18855</c:v>
                </c:pt>
                <c:pt idx="3516">
                  <c:v>1.1875599999999999</c:v>
                </c:pt>
                <c:pt idx="3517">
                  <c:v>1.1865600000000001</c:v>
                </c:pt>
                <c:pt idx="3518">
                  <c:v>1.1855500000000001</c:v>
                </c:pt>
                <c:pt idx="3519">
                  <c:v>1.1845600000000001</c:v>
                </c:pt>
                <c:pt idx="3520">
                  <c:v>1.18354</c:v>
                </c:pt>
                <c:pt idx="3521">
                  <c:v>1.1825600000000001</c:v>
                </c:pt>
                <c:pt idx="3522">
                  <c:v>1.18157</c:v>
                </c:pt>
                <c:pt idx="3523">
                  <c:v>1.18055</c:v>
                </c:pt>
                <c:pt idx="3524">
                  <c:v>1.1795599999999999</c:v>
                </c:pt>
                <c:pt idx="3525">
                  <c:v>1.17835</c:v>
                </c:pt>
                <c:pt idx="3526">
                  <c:v>1.1771199999999999</c:v>
                </c:pt>
                <c:pt idx="3527">
                  <c:v>1.17614</c:v>
                </c:pt>
                <c:pt idx="3528">
                  <c:v>1.1751400000000001</c:v>
                </c:pt>
                <c:pt idx="3529">
                  <c:v>1.17414</c:v>
                </c:pt>
                <c:pt idx="3530">
                  <c:v>1.17313</c:v>
                </c:pt>
                <c:pt idx="3531">
                  <c:v>1.17214</c:v>
                </c:pt>
                <c:pt idx="3532">
                  <c:v>1.1711199999999999</c:v>
                </c:pt>
                <c:pt idx="3533">
                  <c:v>1.17014</c:v>
                </c:pt>
                <c:pt idx="3534">
                  <c:v>1.1691499999999999</c:v>
                </c:pt>
                <c:pt idx="3535">
                  <c:v>1.16814</c:v>
                </c:pt>
                <c:pt idx="3536">
                  <c:v>1.1671199999999999</c:v>
                </c:pt>
                <c:pt idx="3537">
                  <c:v>1.1661300000000001</c:v>
                </c:pt>
                <c:pt idx="3538">
                  <c:v>1.1651499999999999</c:v>
                </c:pt>
                <c:pt idx="3539">
                  <c:v>1.16414</c:v>
                </c:pt>
                <c:pt idx="3540">
                  <c:v>1.1631400000000001</c:v>
                </c:pt>
                <c:pt idx="3541">
                  <c:v>1.16214</c:v>
                </c:pt>
                <c:pt idx="3542">
                  <c:v>1.16113</c:v>
                </c:pt>
                <c:pt idx="3543">
                  <c:v>1.1601399999999999</c:v>
                </c:pt>
                <c:pt idx="3544">
                  <c:v>1.1591400000000001</c:v>
                </c:pt>
                <c:pt idx="3545">
                  <c:v>1.15815</c:v>
                </c:pt>
                <c:pt idx="3546">
                  <c:v>1.15713</c:v>
                </c:pt>
                <c:pt idx="3547">
                  <c:v>1.15615</c:v>
                </c:pt>
                <c:pt idx="3548">
                  <c:v>1.1551400000000001</c:v>
                </c:pt>
                <c:pt idx="3549">
                  <c:v>1.1541300000000001</c:v>
                </c:pt>
                <c:pt idx="3550">
                  <c:v>1.1531400000000001</c:v>
                </c:pt>
                <c:pt idx="3551">
                  <c:v>1.1521399999999999</c:v>
                </c:pt>
                <c:pt idx="3552">
                  <c:v>1.1511499999999999</c:v>
                </c:pt>
                <c:pt idx="3553">
                  <c:v>1.1501399999999999</c:v>
                </c:pt>
                <c:pt idx="3554">
                  <c:v>1.1491400000000001</c:v>
                </c:pt>
                <c:pt idx="3555">
                  <c:v>1.1481600000000001</c:v>
                </c:pt>
                <c:pt idx="3556">
                  <c:v>1.14714</c:v>
                </c:pt>
                <c:pt idx="3557">
                  <c:v>1.14615</c:v>
                </c:pt>
                <c:pt idx="3558">
                  <c:v>1.14514</c:v>
                </c:pt>
                <c:pt idx="3559">
                  <c:v>1.1441300000000001</c:v>
                </c:pt>
                <c:pt idx="3560">
                  <c:v>1.1431500000000001</c:v>
                </c:pt>
                <c:pt idx="3561">
                  <c:v>1.1421399999999999</c:v>
                </c:pt>
                <c:pt idx="3562">
                  <c:v>1.14113</c:v>
                </c:pt>
                <c:pt idx="3563">
                  <c:v>1.1401399999999999</c:v>
                </c:pt>
                <c:pt idx="3564">
                  <c:v>1.13913</c:v>
                </c:pt>
                <c:pt idx="3565">
                  <c:v>1.1381300000000001</c:v>
                </c:pt>
                <c:pt idx="3566">
                  <c:v>1.13713</c:v>
                </c:pt>
                <c:pt idx="3567">
                  <c:v>1.1361399999999999</c:v>
                </c:pt>
                <c:pt idx="3568">
                  <c:v>1.13513</c:v>
                </c:pt>
                <c:pt idx="3569">
                  <c:v>1.1341300000000001</c:v>
                </c:pt>
                <c:pt idx="3570">
                  <c:v>1.13313</c:v>
                </c:pt>
                <c:pt idx="3571">
                  <c:v>1.1321300000000001</c:v>
                </c:pt>
                <c:pt idx="3572">
                  <c:v>1.13113</c:v>
                </c:pt>
                <c:pt idx="3573">
                  <c:v>1.1301300000000001</c:v>
                </c:pt>
                <c:pt idx="3574">
                  <c:v>1.12913</c:v>
                </c:pt>
                <c:pt idx="3575">
                  <c:v>1.1281300000000001</c:v>
                </c:pt>
                <c:pt idx="3576">
                  <c:v>1.12713</c:v>
                </c:pt>
                <c:pt idx="3577">
                  <c:v>1.1261300000000001</c:v>
                </c:pt>
                <c:pt idx="3578">
                  <c:v>1.1251500000000001</c:v>
                </c:pt>
                <c:pt idx="3579">
                  <c:v>1.1241399999999999</c:v>
                </c:pt>
                <c:pt idx="3580">
                  <c:v>1.12313</c:v>
                </c:pt>
                <c:pt idx="3581">
                  <c:v>1.1221300000000001</c:v>
                </c:pt>
                <c:pt idx="3582">
                  <c:v>1.1211500000000001</c:v>
                </c:pt>
                <c:pt idx="3583">
                  <c:v>1.1201399999999999</c:v>
                </c:pt>
                <c:pt idx="3584">
                  <c:v>1.11913</c:v>
                </c:pt>
                <c:pt idx="3585">
                  <c:v>1.1181399999999999</c:v>
                </c:pt>
                <c:pt idx="3586">
                  <c:v>1.11713</c:v>
                </c:pt>
                <c:pt idx="3587">
                  <c:v>1.1161300000000001</c:v>
                </c:pt>
                <c:pt idx="3588">
                  <c:v>1.11513</c:v>
                </c:pt>
                <c:pt idx="3589">
                  <c:v>1.1141300000000001</c:v>
                </c:pt>
                <c:pt idx="3590">
                  <c:v>1.11313</c:v>
                </c:pt>
                <c:pt idx="3591">
                  <c:v>1.1121399999999999</c:v>
                </c:pt>
                <c:pt idx="3592">
                  <c:v>1.1111500000000001</c:v>
                </c:pt>
                <c:pt idx="3593">
                  <c:v>1.11015</c:v>
                </c:pt>
                <c:pt idx="3594">
                  <c:v>1.1091500000000001</c:v>
                </c:pt>
                <c:pt idx="3595">
                  <c:v>1.1081399999999999</c:v>
                </c:pt>
                <c:pt idx="3596">
                  <c:v>1.10714</c:v>
                </c:pt>
                <c:pt idx="3597">
                  <c:v>1.1061399999999999</c:v>
                </c:pt>
                <c:pt idx="3598">
                  <c:v>1.10514</c:v>
                </c:pt>
                <c:pt idx="3599">
                  <c:v>1.1041300000000001</c:v>
                </c:pt>
                <c:pt idx="3600">
                  <c:v>1.1031299999999999</c:v>
                </c:pt>
                <c:pt idx="3601">
                  <c:v>1.1021300000000001</c:v>
                </c:pt>
                <c:pt idx="3602">
                  <c:v>1.1011299999999999</c:v>
                </c:pt>
                <c:pt idx="3603">
                  <c:v>1.10015</c:v>
                </c:pt>
                <c:pt idx="3604">
                  <c:v>1.09914</c:v>
                </c:pt>
                <c:pt idx="3605">
                  <c:v>1.09815</c:v>
                </c:pt>
                <c:pt idx="3606">
                  <c:v>1.09714</c:v>
                </c:pt>
                <c:pt idx="3607">
                  <c:v>1.09615</c:v>
                </c:pt>
                <c:pt idx="3608">
                  <c:v>1.09514</c:v>
                </c:pt>
                <c:pt idx="3609">
                  <c:v>1.09416</c:v>
                </c:pt>
                <c:pt idx="3610">
                  <c:v>1.0931599999999999</c:v>
                </c:pt>
                <c:pt idx="3611">
                  <c:v>1.0921400000000001</c:v>
                </c:pt>
                <c:pt idx="3612">
                  <c:v>1.0911500000000001</c:v>
                </c:pt>
                <c:pt idx="3613">
                  <c:v>1.0901700000000001</c:v>
                </c:pt>
                <c:pt idx="3614">
                  <c:v>1.08914</c:v>
                </c:pt>
                <c:pt idx="3615">
                  <c:v>1.08815</c:v>
                </c:pt>
                <c:pt idx="3616">
                  <c:v>1.08714</c:v>
                </c:pt>
                <c:pt idx="3617">
                  <c:v>1.0861400000000001</c:v>
                </c:pt>
                <c:pt idx="3618">
                  <c:v>1.0851500000000001</c:v>
                </c:pt>
                <c:pt idx="3619">
                  <c:v>1.08413</c:v>
                </c:pt>
                <c:pt idx="3620">
                  <c:v>1.08314</c:v>
                </c:pt>
                <c:pt idx="3621">
                  <c:v>1.0821400000000001</c:v>
                </c:pt>
                <c:pt idx="3622">
                  <c:v>1.0811500000000001</c:v>
                </c:pt>
                <c:pt idx="3623">
                  <c:v>1.0801499999999999</c:v>
                </c:pt>
                <c:pt idx="3624">
                  <c:v>1.0791500000000001</c:v>
                </c:pt>
                <c:pt idx="3625">
                  <c:v>1.0781499999999999</c:v>
                </c:pt>
                <c:pt idx="3626">
                  <c:v>1.0771500000000001</c:v>
                </c:pt>
                <c:pt idx="3627">
                  <c:v>1.07616</c:v>
                </c:pt>
                <c:pt idx="3628">
                  <c:v>1.07514</c:v>
                </c:pt>
                <c:pt idx="3629">
                  <c:v>1.0741499999999999</c:v>
                </c:pt>
                <c:pt idx="3630">
                  <c:v>1.07315</c:v>
                </c:pt>
                <c:pt idx="3631">
                  <c:v>1.07216</c:v>
                </c:pt>
                <c:pt idx="3632">
                  <c:v>1.0711599999999999</c:v>
                </c:pt>
                <c:pt idx="3633">
                  <c:v>1.07013</c:v>
                </c:pt>
                <c:pt idx="3634">
                  <c:v>1.06915</c:v>
                </c:pt>
                <c:pt idx="3635">
                  <c:v>1.0681499999999999</c:v>
                </c:pt>
                <c:pt idx="3636">
                  <c:v>1.0671600000000001</c:v>
                </c:pt>
                <c:pt idx="3637">
                  <c:v>1.0661499999999999</c:v>
                </c:pt>
                <c:pt idx="3638">
                  <c:v>1.06514</c:v>
                </c:pt>
                <c:pt idx="3639">
                  <c:v>1.0641400000000001</c:v>
                </c:pt>
                <c:pt idx="3640">
                  <c:v>1.06315</c:v>
                </c:pt>
                <c:pt idx="3641">
                  <c:v>1.0621499999999999</c:v>
                </c:pt>
                <c:pt idx="3642">
                  <c:v>1.0611600000000001</c:v>
                </c:pt>
                <c:pt idx="3643">
                  <c:v>1.0601499999999999</c:v>
                </c:pt>
                <c:pt idx="3644">
                  <c:v>1.05915</c:v>
                </c:pt>
                <c:pt idx="3645">
                  <c:v>1.0581499999999999</c:v>
                </c:pt>
                <c:pt idx="3646">
                  <c:v>1.0571699999999999</c:v>
                </c:pt>
                <c:pt idx="3647">
                  <c:v>1.0561499999999999</c:v>
                </c:pt>
                <c:pt idx="3648">
                  <c:v>1.05514</c:v>
                </c:pt>
                <c:pt idx="3649">
                  <c:v>1.0541400000000001</c:v>
                </c:pt>
                <c:pt idx="3650">
                  <c:v>1.0531600000000001</c:v>
                </c:pt>
                <c:pt idx="3651">
                  <c:v>1.0521499999999999</c:v>
                </c:pt>
                <c:pt idx="3652">
                  <c:v>1.05115</c:v>
                </c:pt>
                <c:pt idx="3653">
                  <c:v>1.05016</c:v>
                </c:pt>
                <c:pt idx="3654">
                  <c:v>1.04915</c:v>
                </c:pt>
                <c:pt idx="3655">
                  <c:v>1.04816</c:v>
                </c:pt>
                <c:pt idx="3656">
                  <c:v>1.04715</c:v>
                </c:pt>
                <c:pt idx="3657">
                  <c:v>1.04616</c:v>
                </c:pt>
                <c:pt idx="3658">
                  <c:v>1.0451600000000001</c:v>
                </c:pt>
                <c:pt idx="3659">
                  <c:v>1.0441400000000001</c:v>
                </c:pt>
                <c:pt idx="3660">
                  <c:v>1.0431600000000001</c:v>
                </c:pt>
                <c:pt idx="3661">
                  <c:v>1.0421499999999999</c:v>
                </c:pt>
                <c:pt idx="3662">
                  <c:v>1.04114</c:v>
                </c:pt>
                <c:pt idx="3663">
                  <c:v>1.04017</c:v>
                </c:pt>
                <c:pt idx="3664">
                  <c:v>1.0391600000000001</c:v>
                </c:pt>
                <c:pt idx="3665">
                  <c:v>1.0381499999999999</c:v>
                </c:pt>
                <c:pt idx="3666">
                  <c:v>1.03715</c:v>
                </c:pt>
                <c:pt idx="3667">
                  <c:v>1.0361400000000001</c:v>
                </c:pt>
                <c:pt idx="3668">
                  <c:v>1.03515</c:v>
                </c:pt>
                <c:pt idx="3669">
                  <c:v>1.03416</c:v>
                </c:pt>
                <c:pt idx="3670">
                  <c:v>1.0331600000000001</c:v>
                </c:pt>
                <c:pt idx="3671">
                  <c:v>1.0321400000000001</c:v>
                </c:pt>
                <c:pt idx="3672">
                  <c:v>1.0311600000000001</c:v>
                </c:pt>
                <c:pt idx="3673">
                  <c:v>1.0301199999999999</c:v>
                </c:pt>
                <c:pt idx="3674">
                  <c:v>1.0291600000000001</c:v>
                </c:pt>
                <c:pt idx="3675">
                  <c:v>1.02817</c:v>
                </c:pt>
                <c:pt idx="3676">
                  <c:v>1.02715</c:v>
                </c:pt>
                <c:pt idx="3677">
                  <c:v>1.02616</c:v>
                </c:pt>
                <c:pt idx="3678">
                  <c:v>1.0251600000000001</c:v>
                </c:pt>
                <c:pt idx="3679">
                  <c:v>1.02417</c:v>
                </c:pt>
                <c:pt idx="3680">
                  <c:v>1.0231600000000001</c:v>
                </c:pt>
                <c:pt idx="3681">
                  <c:v>1.02216</c:v>
                </c:pt>
                <c:pt idx="3682">
                  <c:v>1.02115</c:v>
                </c:pt>
                <c:pt idx="3683">
                  <c:v>1.0201499999999999</c:v>
                </c:pt>
                <c:pt idx="3684">
                  <c:v>1.0191600000000001</c:v>
                </c:pt>
                <c:pt idx="3685">
                  <c:v>1.01816</c:v>
                </c:pt>
                <c:pt idx="3686">
                  <c:v>1.0171699999999999</c:v>
                </c:pt>
                <c:pt idx="3687">
                  <c:v>1.01616</c:v>
                </c:pt>
                <c:pt idx="3688">
                  <c:v>1.0151600000000001</c:v>
                </c:pt>
                <c:pt idx="3689">
                  <c:v>1.01417</c:v>
                </c:pt>
                <c:pt idx="3690">
                  <c:v>1.0131699999999999</c:v>
                </c:pt>
                <c:pt idx="3691">
                  <c:v>1.0121599999999999</c:v>
                </c:pt>
                <c:pt idx="3692">
                  <c:v>1.01115</c:v>
                </c:pt>
                <c:pt idx="3693">
                  <c:v>1.0101500000000001</c:v>
                </c:pt>
                <c:pt idx="3694">
                  <c:v>1.0091600000000001</c:v>
                </c:pt>
                <c:pt idx="3695">
                  <c:v>1.00817</c:v>
                </c:pt>
                <c:pt idx="3696">
                  <c:v>1.00715</c:v>
                </c:pt>
                <c:pt idx="3697">
                  <c:v>1.00617</c:v>
                </c:pt>
                <c:pt idx="3698">
                  <c:v>1.0051699999999999</c:v>
                </c:pt>
                <c:pt idx="3699">
                  <c:v>1.0041599999999999</c:v>
                </c:pt>
                <c:pt idx="3700">
                  <c:v>1.0031600000000001</c:v>
                </c:pt>
                <c:pt idx="3701">
                  <c:v>1.0021599999999999</c:v>
                </c:pt>
                <c:pt idx="3702">
                  <c:v>1.0011699999999999</c:v>
                </c:pt>
                <c:pt idx="3703">
                  <c:v>1.00017</c:v>
                </c:pt>
                <c:pt idx="3704">
                  <c:v>0.99915500000000002</c:v>
                </c:pt>
                <c:pt idx="3705">
                  <c:v>0.99814599999999998</c:v>
                </c:pt>
                <c:pt idx="3706">
                  <c:v>0.99715100000000001</c:v>
                </c:pt>
                <c:pt idx="3707">
                  <c:v>0.99616199999999999</c:v>
                </c:pt>
                <c:pt idx="3708">
                  <c:v>0.995143</c:v>
                </c:pt>
                <c:pt idx="3709">
                  <c:v>0.99416400000000005</c:v>
                </c:pt>
                <c:pt idx="3710">
                  <c:v>0.99315500000000001</c:v>
                </c:pt>
                <c:pt idx="3711">
                  <c:v>0.99215299999999995</c:v>
                </c:pt>
                <c:pt idx="3712">
                  <c:v>0.99114500000000005</c:v>
                </c:pt>
                <c:pt idx="3713">
                  <c:v>0.990151</c:v>
                </c:pt>
                <c:pt idx="3714">
                  <c:v>0.98915600000000004</c:v>
                </c:pt>
                <c:pt idx="3715">
                  <c:v>0.98817100000000002</c:v>
                </c:pt>
                <c:pt idx="3716">
                  <c:v>0.98716300000000001</c:v>
                </c:pt>
                <c:pt idx="3717">
                  <c:v>0.98615200000000003</c:v>
                </c:pt>
                <c:pt idx="3718">
                  <c:v>0.98514500000000005</c:v>
                </c:pt>
                <c:pt idx="3719">
                  <c:v>0.98415399999999997</c:v>
                </c:pt>
                <c:pt idx="3720">
                  <c:v>0.98316099999999995</c:v>
                </c:pt>
                <c:pt idx="3721">
                  <c:v>0.98214000000000001</c:v>
                </c:pt>
                <c:pt idx="3722">
                  <c:v>0.98115799999999997</c:v>
                </c:pt>
                <c:pt idx="3723">
                  <c:v>0.98014500000000004</c:v>
                </c:pt>
                <c:pt idx="3724">
                  <c:v>0.97914500000000004</c:v>
                </c:pt>
                <c:pt idx="3725">
                  <c:v>0.97816400000000003</c:v>
                </c:pt>
                <c:pt idx="3726">
                  <c:v>0.97713799999999995</c:v>
                </c:pt>
                <c:pt idx="3727">
                  <c:v>0.976163</c:v>
                </c:pt>
                <c:pt idx="3728">
                  <c:v>0.97515499999999999</c:v>
                </c:pt>
                <c:pt idx="3729">
                  <c:v>0.97415600000000002</c:v>
                </c:pt>
                <c:pt idx="3730">
                  <c:v>0.97315499999999999</c:v>
                </c:pt>
                <c:pt idx="3731">
                  <c:v>0.97217699999999996</c:v>
                </c:pt>
                <c:pt idx="3732">
                  <c:v>0.97117699999999996</c:v>
                </c:pt>
                <c:pt idx="3733">
                  <c:v>0.97016500000000006</c:v>
                </c:pt>
                <c:pt idx="3734">
                  <c:v>0.96916599999999997</c:v>
                </c:pt>
                <c:pt idx="3735">
                  <c:v>0.96817600000000004</c:v>
                </c:pt>
                <c:pt idx="3736">
                  <c:v>0.96714299999999997</c:v>
                </c:pt>
                <c:pt idx="3737">
                  <c:v>0.96614900000000004</c:v>
                </c:pt>
                <c:pt idx="3738">
                  <c:v>0.96515799999999996</c:v>
                </c:pt>
                <c:pt idx="3739">
                  <c:v>0.96415700000000004</c:v>
                </c:pt>
                <c:pt idx="3740">
                  <c:v>0.96315600000000001</c:v>
                </c:pt>
                <c:pt idx="3741">
                  <c:v>0.96217600000000003</c:v>
                </c:pt>
                <c:pt idx="3742">
                  <c:v>0.96117900000000001</c:v>
                </c:pt>
                <c:pt idx="3743">
                  <c:v>0.96017600000000003</c:v>
                </c:pt>
                <c:pt idx="3744">
                  <c:v>0.95915899999999998</c:v>
                </c:pt>
                <c:pt idx="3745">
                  <c:v>0.95815899999999998</c:v>
                </c:pt>
                <c:pt idx="3746">
                  <c:v>0.95718000000000003</c:v>
                </c:pt>
                <c:pt idx="3747">
                  <c:v>0.95615799999999995</c:v>
                </c:pt>
                <c:pt idx="3748">
                  <c:v>0.95515799999999995</c:v>
                </c:pt>
                <c:pt idx="3749">
                  <c:v>0.95416900000000004</c:v>
                </c:pt>
                <c:pt idx="3750">
                  <c:v>0.95315099999999997</c:v>
                </c:pt>
                <c:pt idx="3751">
                  <c:v>0.952156</c:v>
                </c:pt>
                <c:pt idx="3752">
                  <c:v>0.95115899999999998</c:v>
                </c:pt>
                <c:pt idx="3753">
                  <c:v>0.95015899999999998</c:v>
                </c:pt>
                <c:pt idx="3754">
                  <c:v>0.94915799999999995</c:v>
                </c:pt>
                <c:pt idx="3755">
                  <c:v>0.948156</c:v>
                </c:pt>
                <c:pt idx="3756">
                  <c:v>0.94714299999999996</c:v>
                </c:pt>
                <c:pt idx="3757">
                  <c:v>0.94616</c:v>
                </c:pt>
                <c:pt idx="3758">
                  <c:v>0.945156</c:v>
                </c:pt>
                <c:pt idx="3759">
                  <c:v>0.94414299999999995</c:v>
                </c:pt>
                <c:pt idx="3760">
                  <c:v>0.94314900000000002</c:v>
                </c:pt>
                <c:pt idx="3761">
                  <c:v>0.94214600000000004</c:v>
                </c:pt>
                <c:pt idx="3762">
                  <c:v>0.94115099999999996</c:v>
                </c:pt>
                <c:pt idx="3763">
                  <c:v>0.94014299999999995</c:v>
                </c:pt>
                <c:pt idx="3764">
                  <c:v>0.939141</c:v>
                </c:pt>
                <c:pt idx="3765">
                  <c:v>0.93814399999999998</c:v>
                </c:pt>
                <c:pt idx="3766">
                  <c:v>0.93715599999999999</c:v>
                </c:pt>
                <c:pt idx="3767">
                  <c:v>0.93613500000000005</c:v>
                </c:pt>
                <c:pt idx="3768">
                  <c:v>0.93515199999999998</c:v>
                </c:pt>
                <c:pt idx="3769">
                  <c:v>0.93415599999999999</c:v>
                </c:pt>
                <c:pt idx="3770">
                  <c:v>0.933141</c:v>
                </c:pt>
                <c:pt idx="3771">
                  <c:v>0.93215000000000003</c:v>
                </c:pt>
                <c:pt idx="3772">
                  <c:v>0.93113999999999997</c:v>
                </c:pt>
                <c:pt idx="3773">
                  <c:v>0.93014399999999997</c:v>
                </c:pt>
                <c:pt idx="3774">
                  <c:v>0.92916399999999999</c:v>
                </c:pt>
                <c:pt idx="3775">
                  <c:v>0.92814300000000005</c:v>
                </c:pt>
                <c:pt idx="3776">
                  <c:v>0.92712799999999995</c:v>
                </c:pt>
                <c:pt idx="3777">
                  <c:v>0.92613999999999996</c:v>
                </c:pt>
                <c:pt idx="3778">
                  <c:v>0.925153</c:v>
                </c:pt>
                <c:pt idx="3779">
                  <c:v>0.92413299999999998</c:v>
                </c:pt>
                <c:pt idx="3780">
                  <c:v>0.92315000000000003</c:v>
                </c:pt>
                <c:pt idx="3781">
                  <c:v>0.92214700000000005</c:v>
                </c:pt>
                <c:pt idx="3782">
                  <c:v>0.92114600000000002</c:v>
                </c:pt>
                <c:pt idx="3783">
                  <c:v>0.92016799999999999</c:v>
                </c:pt>
                <c:pt idx="3784">
                  <c:v>0.91915800000000003</c:v>
                </c:pt>
                <c:pt idx="3785">
                  <c:v>0.91815000000000002</c:v>
                </c:pt>
                <c:pt idx="3786">
                  <c:v>0.91713699999999998</c:v>
                </c:pt>
                <c:pt idx="3787">
                  <c:v>0.91615599999999997</c:v>
                </c:pt>
                <c:pt idx="3788">
                  <c:v>0.91516900000000001</c:v>
                </c:pt>
                <c:pt idx="3789">
                  <c:v>0.91414200000000001</c:v>
                </c:pt>
                <c:pt idx="3790">
                  <c:v>0.91315100000000005</c:v>
                </c:pt>
                <c:pt idx="3791">
                  <c:v>0.91215400000000002</c:v>
                </c:pt>
                <c:pt idx="3792">
                  <c:v>0.91115100000000004</c:v>
                </c:pt>
                <c:pt idx="3793">
                  <c:v>0.91014899999999999</c:v>
                </c:pt>
                <c:pt idx="3794">
                  <c:v>0.909161</c:v>
                </c:pt>
                <c:pt idx="3795">
                  <c:v>0.90814099999999998</c:v>
                </c:pt>
                <c:pt idx="3796">
                  <c:v>0.90715900000000005</c:v>
                </c:pt>
                <c:pt idx="3797">
                  <c:v>0.90616099999999999</c:v>
                </c:pt>
                <c:pt idx="3798">
                  <c:v>0.90515699999999999</c:v>
                </c:pt>
                <c:pt idx="3799">
                  <c:v>0.90415100000000004</c:v>
                </c:pt>
                <c:pt idx="3800">
                  <c:v>0.90313500000000002</c:v>
                </c:pt>
                <c:pt idx="3801">
                  <c:v>0.90214300000000003</c:v>
                </c:pt>
                <c:pt idx="3802">
                  <c:v>0.90115299999999998</c:v>
                </c:pt>
                <c:pt idx="3803">
                  <c:v>0.90014799999999995</c:v>
                </c:pt>
                <c:pt idx="3804">
                  <c:v>0.89915699999999998</c:v>
                </c:pt>
                <c:pt idx="3805">
                  <c:v>0.89814799999999995</c:v>
                </c:pt>
                <c:pt idx="3806">
                  <c:v>0.89714899999999997</c:v>
                </c:pt>
                <c:pt idx="3807">
                  <c:v>0.89615999999999996</c:v>
                </c:pt>
                <c:pt idx="3808">
                  <c:v>0.89515900000000004</c:v>
                </c:pt>
                <c:pt idx="3809">
                  <c:v>0.89416300000000004</c:v>
                </c:pt>
                <c:pt idx="3810">
                  <c:v>0.89316499999999999</c:v>
                </c:pt>
                <c:pt idx="3811">
                  <c:v>0.89216399999999996</c:v>
                </c:pt>
                <c:pt idx="3812">
                  <c:v>0.89114599999999999</c:v>
                </c:pt>
                <c:pt idx="3813">
                  <c:v>0.89015900000000003</c:v>
                </c:pt>
                <c:pt idx="3814">
                  <c:v>0.88915500000000003</c:v>
                </c:pt>
                <c:pt idx="3815">
                  <c:v>0.88816700000000004</c:v>
                </c:pt>
                <c:pt idx="3816">
                  <c:v>0.88716399999999995</c:v>
                </c:pt>
                <c:pt idx="3817">
                  <c:v>0.88615699999999997</c:v>
                </c:pt>
                <c:pt idx="3818">
                  <c:v>0.88516300000000003</c:v>
                </c:pt>
                <c:pt idx="3819">
                  <c:v>0.88417100000000004</c:v>
                </c:pt>
                <c:pt idx="3820">
                  <c:v>0.88315900000000003</c:v>
                </c:pt>
                <c:pt idx="3821">
                  <c:v>0.88216899999999998</c:v>
                </c:pt>
                <c:pt idx="3822">
                  <c:v>0.88117500000000004</c:v>
                </c:pt>
                <c:pt idx="3823">
                  <c:v>0.88017500000000004</c:v>
                </c:pt>
                <c:pt idx="3824">
                  <c:v>0.87917800000000002</c:v>
                </c:pt>
                <c:pt idx="3825">
                  <c:v>0.878166</c:v>
                </c:pt>
                <c:pt idx="3826">
                  <c:v>0.87715100000000001</c:v>
                </c:pt>
                <c:pt idx="3827">
                  <c:v>0.87617900000000004</c:v>
                </c:pt>
                <c:pt idx="3828">
                  <c:v>0.87516700000000003</c:v>
                </c:pt>
                <c:pt idx="3829">
                  <c:v>0.87415600000000004</c:v>
                </c:pt>
                <c:pt idx="3830">
                  <c:v>0.87317699999999998</c:v>
                </c:pt>
                <c:pt idx="3831">
                  <c:v>0.87215699999999996</c:v>
                </c:pt>
                <c:pt idx="3832">
                  <c:v>0.87116099999999996</c:v>
                </c:pt>
                <c:pt idx="3833">
                  <c:v>0.87017500000000003</c:v>
                </c:pt>
                <c:pt idx="3834">
                  <c:v>0.86917299999999997</c:v>
                </c:pt>
                <c:pt idx="3835">
                  <c:v>0.86816400000000005</c:v>
                </c:pt>
                <c:pt idx="3836">
                  <c:v>0.86717500000000003</c:v>
                </c:pt>
                <c:pt idx="3837">
                  <c:v>0.86615299999999995</c:v>
                </c:pt>
                <c:pt idx="3838">
                  <c:v>0.86515500000000001</c:v>
                </c:pt>
                <c:pt idx="3839">
                  <c:v>0.86416099999999996</c:v>
                </c:pt>
                <c:pt idx="3840">
                  <c:v>0.86315799999999998</c:v>
                </c:pt>
                <c:pt idx="3841">
                  <c:v>0.86214500000000005</c:v>
                </c:pt>
                <c:pt idx="3842">
                  <c:v>0.86116700000000002</c:v>
                </c:pt>
                <c:pt idx="3843">
                  <c:v>0.86016099999999995</c:v>
                </c:pt>
                <c:pt idx="3844">
                  <c:v>0.85914299999999999</c:v>
                </c:pt>
                <c:pt idx="3845">
                  <c:v>0.85814599999999996</c:v>
                </c:pt>
                <c:pt idx="3846">
                  <c:v>0.85714999999999997</c:v>
                </c:pt>
                <c:pt idx="3847">
                  <c:v>0.85615799999999997</c:v>
                </c:pt>
                <c:pt idx="3848">
                  <c:v>0.85516800000000004</c:v>
                </c:pt>
                <c:pt idx="3849">
                  <c:v>0.85414999999999996</c:v>
                </c:pt>
                <c:pt idx="3850">
                  <c:v>0.85315200000000002</c:v>
                </c:pt>
                <c:pt idx="3851">
                  <c:v>0.85216099999999995</c:v>
                </c:pt>
                <c:pt idx="3852">
                  <c:v>0.85114699999999999</c:v>
                </c:pt>
                <c:pt idx="3853">
                  <c:v>0.85014000000000001</c:v>
                </c:pt>
                <c:pt idx="3854">
                  <c:v>0.84914000000000001</c:v>
                </c:pt>
                <c:pt idx="3855">
                  <c:v>0.84814100000000003</c:v>
                </c:pt>
                <c:pt idx="3856">
                  <c:v>0.84715200000000002</c:v>
                </c:pt>
                <c:pt idx="3857">
                  <c:v>0.84615700000000005</c:v>
                </c:pt>
                <c:pt idx="3858">
                  <c:v>0.84516500000000006</c:v>
                </c:pt>
                <c:pt idx="3859">
                  <c:v>0.84414800000000001</c:v>
                </c:pt>
                <c:pt idx="3860">
                  <c:v>0.84315300000000004</c:v>
                </c:pt>
                <c:pt idx="3861">
                  <c:v>0.84215099999999998</c:v>
                </c:pt>
                <c:pt idx="3862">
                  <c:v>0.84114900000000004</c:v>
                </c:pt>
                <c:pt idx="3863">
                  <c:v>0.84014999999999995</c:v>
                </c:pt>
                <c:pt idx="3864">
                  <c:v>0.83915200000000001</c:v>
                </c:pt>
                <c:pt idx="3865">
                  <c:v>0.83815600000000001</c:v>
                </c:pt>
                <c:pt idx="3866">
                  <c:v>0.83716599999999997</c:v>
                </c:pt>
                <c:pt idx="3867">
                  <c:v>0.83615499999999998</c:v>
                </c:pt>
                <c:pt idx="3868">
                  <c:v>0.83515799999999996</c:v>
                </c:pt>
                <c:pt idx="3869">
                  <c:v>0.83415499999999998</c:v>
                </c:pt>
                <c:pt idx="3870">
                  <c:v>0.83316299999999999</c:v>
                </c:pt>
                <c:pt idx="3871">
                  <c:v>0.83214299999999997</c:v>
                </c:pt>
                <c:pt idx="3872">
                  <c:v>0.83114100000000002</c:v>
                </c:pt>
                <c:pt idx="3873">
                  <c:v>0.83015600000000001</c:v>
                </c:pt>
                <c:pt idx="3874">
                  <c:v>0.829129</c:v>
                </c:pt>
                <c:pt idx="3875">
                  <c:v>0.82816000000000001</c:v>
                </c:pt>
                <c:pt idx="3876">
                  <c:v>0.827152</c:v>
                </c:pt>
                <c:pt idx="3877">
                  <c:v>0.82615499999999997</c:v>
                </c:pt>
                <c:pt idx="3878">
                  <c:v>0.82514200000000004</c:v>
                </c:pt>
                <c:pt idx="3879">
                  <c:v>0.82414799999999999</c:v>
                </c:pt>
                <c:pt idx="3880">
                  <c:v>0.82314600000000004</c:v>
                </c:pt>
                <c:pt idx="3881">
                  <c:v>0.822156</c:v>
                </c:pt>
                <c:pt idx="3882">
                  <c:v>0.82114699999999996</c:v>
                </c:pt>
                <c:pt idx="3883">
                  <c:v>0.82015099999999996</c:v>
                </c:pt>
                <c:pt idx="3884">
                  <c:v>0.81913899999999995</c:v>
                </c:pt>
                <c:pt idx="3885">
                  <c:v>0.81816299999999997</c:v>
                </c:pt>
                <c:pt idx="3886">
                  <c:v>0.81715599999999999</c:v>
                </c:pt>
                <c:pt idx="3887">
                  <c:v>0.81616299999999997</c:v>
                </c:pt>
                <c:pt idx="3888">
                  <c:v>0.81515800000000005</c:v>
                </c:pt>
                <c:pt idx="3889">
                  <c:v>0.81415499999999996</c:v>
                </c:pt>
                <c:pt idx="3890">
                  <c:v>0.81314399999999998</c:v>
                </c:pt>
                <c:pt idx="3891">
                  <c:v>0.81217200000000001</c:v>
                </c:pt>
                <c:pt idx="3892">
                  <c:v>0.81115400000000004</c:v>
                </c:pt>
                <c:pt idx="3893">
                  <c:v>0.81016100000000002</c:v>
                </c:pt>
                <c:pt idx="3894">
                  <c:v>0.80915400000000004</c:v>
                </c:pt>
                <c:pt idx="3895">
                  <c:v>0.80815899999999996</c:v>
                </c:pt>
                <c:pt idx="3896">
                  <c:v>0.80715300000000001</c:v>
                </c:pt>
                <c:pt idx="3897">
                  <c:v>0.80615099999999995</c:v>
                </c:pt>
                <c:pt idx="3898">
                  <c:v>0.805149</c:v>
                </c:pt>
                <c:pt idx="3899">
                  <c:v>0.80415999999999999</c:v>
                </c:pt>
                <c:pt idx="3900">
                  <c:v>0.80315700000000001</c:v>
                </c:pt>
                <c:pt idx="3901">
                  <c:v>0.80216100000000001</c:v>
                </c:pt>
                <c:pt idx="3902">
                  <c:v>0.80114600000000002</c:v>
                </c:pt>
                <c:pt idx="3903">
                  <c:v>0.80015999999999998</c:v>
                </c:pt>
                <c:pt idx="3904">
                  <c:v>0.79916399999999999</c:v>
                </c:pt>
                <c:pt idx="3905">
                  <c:v>0.79817000000000005</c:v>
                </c:pt>
                <c:pt idx="3906">
                  <c:v>0.79716799999999999</c:v>
                </c:pt>
                <c:pt idx="3907">
                  <c:v>0.79615599999999997</c:v>
                </c:pt>
                <c:pt idx="3908">
                  <c:v>0.79515899999999995</c:v>
                </c:pt>
                <c:pt idx="3909">
                  <c:v>0.79414899999999999</c:v>
                </c:pt>
                <c:pt idx="3910">
                  <c:v>0.79316500000000001</c:v>
                </c:pt>
                <c:pt idx="3911">
                  <c:v>0.79215999999999998</c:v>
                </c:pt>
                <c:pt idx="3912">
                  <c:v>0.79117000000000004</c:v>
                </c:pt>
                <c:pt idx="3913">
                  <c:v>0.79016500000000001</c:v>
                </c:pt>
                <c:pt idx="3914">
                  <c:v>0.78916500000000001</c:v>
                </c:pt>
                <c:pt idx="3915">
                  <c:v>0.788165</c:v>
                </c:pt>
                <c:pt idx="3916">
                  <c:v>0.787161</c:v>
                </c:pt>
                <c:pt idx="3917">
                  <c:v>0.78615599999999997</c:v>
                </c:pt>
                <c:pt idx="3918">
                  <c:v>0.78516200000000003</c:v>
                </c:pt>
                <c:pt idx="3919">
                  <c:v>0.784165</c:v>
                </c:pt>
                <c:pt idx="3920">
                  <c:v>0.783192</c:v>
                </c:pt>
                <c:pt idx="3921">
                  <c:v>0.78215199999999996</c:v>
                </c:pt>
                <c:pt idx="3922">
                  <c:v>0.78114499999999998</c:v>
                </c:pt>
                <c:pt idx="3923">
                  <c:v>0.78016700000000005</c:v>
                </c:pt>
                <c:pt idx="3924">
                  <c:v>0.77916600000000003</c:v>
                </c:pt>
                <c:pt idx="3925">
                  <c:v>0.77816799999999997</c:v>
                </c:pt>
                <c:pt idx="3926">
                  <c:v>0.777169</c:v>
                </c:pt>
                <c:pt idx="3927">
                  <c:v>0.77615900000000004</c:v>
                </c:pt>
                <c:pt idx="3928">
                  <c:v>0.77516399999999996</c:v>
                </c:pt>
                <c:pt idx="3929">
                  <c:v>0.77416300000000005</c:v>
                </c:pt>
                <c:pt idx="3930">
                  <c:v>0.77318399999999998</c:v>
                </c:pt>
                <c:pt idx="3931">
                  <c:v>0.77216600000000002</c:v>
                </c:pt>
                <c:pt idx="3932">
                  <c:v>0.77116300000000004</c:v>
                </c:pt>
                <c:pt idx="3933">
                  <c:v>0.77015100000000003</c:v>
                </c:pt>
                <c:pt idx="3934">
                  <c:v>0.76917400000000002</c:v>
                </c:pt>
                <c:pt idx="3935">
                  <c:v>0.76816300000000004</c:v>
                </c:pt>
                <c:pt idx="3936">
                  <c:v>0.76717100000000005</c:v>
                </c:pt>
                <c:pt idx="3937">
                  <c:v>0.76614700000000002</c:v>
                </c:pt>
                <c:pt idx="3938">
                  <c:v>0.76515900000000003</c:v>
                </c:pt>
                <c:pt idx="3939">
                  <c:v>0.76417199999999996</c:v>
                </c:pt>
                <c:pt idx="3940">
                  <c:v>0.76317400000000002</c:v>
                </c:pt>
                <c:pt idx="3941">
                  <c:v>0.76217199999999996</c:v>
                </c:pt>
                <c:pt idx="3942">
                  <c:v>0.76116300000000003</c:v>
                </c:pt>
                <c:pt idx="3943">
                  <c:v>0.760162</c:v>
                </c:pt>
                <c:pt idx="3944">
                  <c:v>0.75917199999999996</c:v>
                </c:pt>
                <c:pt idx="3945">
                  <c:v>0.75817999999999997</c:v>
                </c:pt>
                <c:pt idx="3946">
                  <c:v>0.75716399999999995</c:v>
                </c:pt>
                <c:pt idx="3947">
                  <c:v>0.75616399999999995</c:v>
                </c:pt>
                <c:pt idx="3948">
                  <c:v>0.75515600000000005</c:v>
                </c:pt>
                <c:pt idx="3949">
                  <c:v>0.75417299999999998</c:v>
                </c:pt>
                <c:pt idx="3950">
                  <c:v>0.75317500000000004</c:v>
                </c:pt>
                <c:pt idx="3951">
                  <c:v>0.75216700000000003</c:v>
                </c:pt>
                <c:pt idx="3952">
                  <c:v>0.75116799999999995</c:v>
                </c:pt>
                <c:pt idx="3953">
                  <c:v>0.750162</c:v>
                </c:pt>
                <c:pt idx="3954">
                  <c:v>0.74915799999999999</c:v>
                </c:pt>
                <c:pt idx="3955">
                  <c:v>0.748166</c:v>
                </c:pt>
                <c:pt idx="3956">
                  <c:v>0.74717100000000003</c:v>
                </c:pt>
                <c:pt idx="3957">
                  <c:v>0.74616800000000005</c:v>
                </c:pt>
                <c:pt idx="3958">
                  <c:v>0.74515900000000002</c:v>
                </c:pt>
                <c:pt idx="3959">
                  <c:v>0.74416899999999997</c:v>
                </c:pt>
                <c:pt idx="3960">
                  <c:v>0.743174</c:v>
                </c:pt>
                <c:pt idx="3961">
                  <c:v>0.74215600000000004</c:v>
                </c:pt>
                <c:pt idx="3962">
                  <c:v>0.74116499999999996</c:v>
                </c:pt>
                <c:pt idx="3963">
                  <c:v>0.74017100000000002</c:v>
                </c:pt>
                <c:pt idx="3964">
                  <c:v>0.73917900000000003</c:v>
                </c:pt>
                <c:pt idx="3965">
                  <c:v>0.73815600000000003</c:v>
                </c:pt>
                <c:pt idx="3966">
                  <c:v>0.73716499999999996</c:v>
                </c:pt>
                <c:pt idx="3967">
                  <c:v>0.73618300000000003</c:v>
                </c:pt>
                <c:pt idx="3968">
                  <c:v>0.73516099999999995</c:v>
                </c:pt>
                <c:pt idx="3969">
                  <c:v>0.73417600000000005</c:v>
                </c:pt>
                <c:pt idx="3970">
                  <c:v>0.73316800000000004</c:v>
                </c:pt>
                <c:pt idx="3971">
                  <c:v>0.73215300000000005</c:v>
                </c:pt>
                <c:pt idx="3972">
                  <c:v>0.73116099999999995</c:v>
                </c:pt>
                <c:pt idx="3973">
                  <c:v>0.73017600000000005</c:v>
                </c:pt>
                <c:pt idx="3974">
                  <c:v>0.72917299999999996</c:v>
                </c:pt>
                <c:pt idx="3975">
                  <c:v>0.72819299999999998</c:v>
                </c:pt>
                <c:pt idx="3976">
                  <c:v>0.72715399999999997</c:v>
                </c:pt>
                <c:pt idx="3977">
                  <c:v>0.72617600000000004</c:v>
                </c:pt>
                <c:pt idx="3978">
                  <c:v>0.72517200000000004</c:v>
                </c:pt>
                <c:pt idx="3979">
                  <c:v>0.72418300000000002</c:v>
                </c:pt>
                <c:pt idx="3980">
                  <c:v>0.72317699999999996</c:v>
                </c:pt>
                <c:pt idx="3981">
                  <c:v>0.72216400000000003</c:v>
                </c:pt>
                <c:pt idx="3982">
                  <c:v>0.72117100000000001</c:v>
                </c:pt>
                <c:pt idx="3983">
                  <c:v>0.72016500000000006</c:v>
                </c:pt>
                <c:pt idx="3984">
                  <c:v>0.71917299999999995</c:v>
                </c:pt>
                <c:pt idx="3985">
                  <c:v>0.71817200000000003</c:v>
                </c:pt>
                <c:pt idx="3986">
                  <c:v>0.71718499999999996</c:v>
                </c:pt>
                <c:pt idx="3987">
                  <c:v>0.71618300000000001</c:v>
                </c:pt>
                <c:pt idx="3988">
                  <c:v>0.71517699999999995</c:v>
                </c:pt>
                <c:pt idx="3989">
                  <c:v>0.71417299999999995</c:v>
                </c:pt>
                <c:pt idx="3990">
                  <c:v>0.71317699999999995</c:v>
                </c:pt>
                <c:pt idx="3991">
                  <c:v>0.71218499999999996</c:v>
                </c:pt>
                <c:pt idx="3992">
                  <c:v>0.71116599999999996</c:v>
                </c:pt>
                <c:pt idx="3993">
                  <c:v>0.71018599999999998</c:v>
                </c:pt>
                <c:pt idx="3994">
                  <c:v>0.70916199999999996</c:v>
                </c:pt>
                <c:pt idx="3995">
                  <c:v>0.70816199999999996</c:v>
                </c:pt>
                <c:pt idx="3996">
                  <c:v>0.70718000000000003</c:v>
                </c:pt>
                <c:pt idx="3997">
                  <c:v>0.70616599999999996</c:v>
                </c:pt>
                <c:pt idx="3998">
                  <c:v>0.70516599999999996</c:v>
                </c:pt>
                <c:pt idx="3999">
                  <c:v>0.70418499999999995</c:v>
                </c:pt>
                <c:pt idx="4000">
                  <c:v>0.70316999999999996</c:v>
                </c:pt>
                <c:pt idx="4001">
                  <c:v>0.70217499999999999</c:v>
                </c:pt>
                <c:pt idx="4002">
                  <c:v>0.70117099999999999</c:v>
                </c:pt>
                <c:pt idx="4003">
                  <c:v>0.70018100000000005</c:v>
                </c:pt>
                <c:pt idx="4004">
                  <c:v>0.69918100000000005</c:v>
                </c:pt>
                <c:pt idx="4005">
                  <c:v>0.69816800000000001</c:v>
                </c:pt>
                <c:pt idx="4006">
                  <c:v>0.69715800000000006</c:v>
                </c:pt>
                <c:pt idx="4007">
                  <c:v>0.69616500000000003</c:v>
                </c:pt>
                <c:pt idx="4008">
                  <c:v>0.69518599999999997</c:v>
                </c:pt>
                <c:pt idx="4009">
                  <c:v>0.694187</c:v>
                </c:pt>
                <c:pt idx="4010">
                  <c:v>0.69317799999999996</c:v>
                </c:pt>
                <c:pt idx="4011">
                  <c:v>0.69219200000000003</c:v>
                </c:pt>
                <c:pt idx="4012">
                  <c:v>0.691187</c:v>
                </c:pt>
                <c:pt idx="4013">
                  <c:v>0.69018400000000002</c:v>
                </c:pt>
                <c:pt idx="4014">
                  <c:v>0.68918500000000005</c:v>
                </c:pt>
                <c:pt idx="4015">
                  <c:v>0.68817300000000003</c:v>
                </c:pt>
                <c:pt idx="4016">
                  <c:v>0.687168</c:v>
                </c:pt>
                <c:pt idx="4017">
                  <c:v>0.68617700000000004</c:v>
                </c:pt>
                <c:pt idx="4018">
                  <c:v>0.68516699999999997</c:v>
                </c:pt>
                <c:pt idx="4019">
                  <c:v>0.68416999999999994</c:v>
                </c:pt>
                <c:pt idx="4020">
                  <c:v>0.68317700000000003</c:v>
                </c:pt>
                <c:pt idx="4021">
                  <c:v>0.68218800000000002</c:v>
                </c:pt>
                <c:pt idx="4022">
                  <c:v>0.68119300000000005</c:v>
                </c:pt>
                <c:pt idx="4023">
                  <c:v>0.680199</c:v>
                </c:pt>
                <c:pt idx="4024">
                  <c:v>0.67917000000000005</c:v>
                </c:pt>
                <c:pt idx="4025">
                  <c:v>0.67818199999999995</c:v>
                </c:pt>
                <c:pt idx="4026">
                  <c:v>0.67719300000000004</c:v>
                </c:pt>
                <c:pt idx="4027">
                  <c:v>0.67619499999999999</c:v>
                </c:pt>
                <c:pt idx="4028">
                  <c:v>0.67518100000000003</c:v>
                </c:pt>
                <c:pt idx="4029">
                  <c:v>0.67418100000000003</c:v>
                </c:pt>
              </c:numCache>
            </c:numRef>
          </c:xVal>
          <c:yVal>
            <c:numRef>
              <c:f>'[SPPE electrodeposition CV.xlsx]Sheet1'!$C$4:$C$4033</c:f>
              <c:numCache>
                <c:formatCode>General</c:formatCode>
                <c:ptCount val="4030"/>
                <c:pt idx="0">
                  <c:v>3.43349E-3</c:v>
                </c:pt>
                <c:pt idx="1">
                  <c:v>3.4145400000000002E-3</c:v>
                </c:pt>
                <c:pt idx="2">
                  <c:v>3.4369600000000002E-3</c:v>
                </c:pt>
                <c:pt idx="3">
                  <c:v>3.47548E-3</c:v>
                </c:pt>
                <c:pt idx="4">
                  <c:v>3.4353000000000001E-3</c:v>
                </c:pt>
                <c:pt idx="5">
                  <c:v>3.4836699999999999E-3</c:v>
                </c:pt>
                <c:pt idx="6">
                  <c:v>3.48781E-3</c:v>
                </c:pt>
                <c:pt idx="7">
                  <c:v>3.4511400000000001E-3</c:v>
                </c:pt>
                <c:pt idx="8">
                  <c:v>3.5580799999999999E-3</c:v>
                </c:pt>
                <c:pt idx="9">
                  <c:v>3.5071299999999998E-3</c:v>
                </c:pt>
                <c:pt idx="10">
                  <c:v>3.5400599999999998E-3</c:v>
                </c:pt>
                <c:pt idx="11">
                  <c:v>3.5483300000000001E-3</c:v>
                </c:pt>
                <c:pt idx="12">
                  <c:v>3.5356300000000001E-3</c:v>
                </c:pt>
                <c:pt idx="13">
                  <c:v>3.6270999999999999E-3</c:v>
                </c:pt>
                <c:pt idx="14">
                  <c:v>3.5953700000000001E-3</c:v>
                </c:pt>
                <c:pt idx="15">
                  <c:v>3.6407000000000002E-3</c:v>
                </c:pt>
                <c:pt idx="16">
                  <c:v>3.6767599999999998E-3</c:v>
                </c:pt>
                <c:pt idx="17">
                  <c:v>3.6611899999999999E-3</c:v>
                </c:pt>
                <c:pt idx="18">
                  <c:v>3.7109999999999999E-3</c:v>
                </c:pt>
                <c:pt idx="19">
                  <c:v>3.6750300000000001E-3</c:v>
                </c:pt>
                <c:pt idx="20">
                  <c:v>3.7245400000000001E-3</c:v>
                </c:pt>
                <c:pt idx="21">
                  <c:v>3.8051000000000001E-3</c:v>
                </c:pt>
                <c:pt idx="22">
                  <c:v>3.7326299999999998E-3</c:v>
                </c:pt>
                <c:pt idx="23">
                  <c:v>3.8582199999999999E-3</c:v>
                </c:pt>
                <c:pt idx="24">
                  <c:v>3.8275000000000002E-3</c:v>
                </c:pt>
                <c:pt idx="25">
                  <c:v>3.9168600000000003E-3</c:v>
                </c:pt>
                <c:pt idx="26">
                  <c:v>3.8877E-3</c:v>
                </c:pt>
                <c:pt idx="27">
                  <c:v>3.8977199999999999E-3</c:v>
                </c:pt>
                <c:pt idx="28">
                  <c:v>3.9312799999999997E-3</c:v>
                </c:pt>
                <c:pt idx="29">
                  <c:v>3.9621600000000002E-3</c:v>
                </c:pt>
                <c:pt idx="30">
                  <c:v>3.9912100000000002E-3</c:v>
                </c:pt>
                <c:pt idx="31">
                  <c:v>3.9987199999999999E-3</c:v>
                </c:pt>
                <c:pt idx="32">
                  <c:v>4.0136800000000004E-3</c:v>
                </c:pt>
                <c:pt idx="33">
                  <c:v>4.08399E-3</c:v>
                </c:pt>
                <c:pt idx="34">
                  <c:v>4.0701699999999997E-3</c:v>
                </c:pt>
                <c:pt idx="35">
                  <c:v>4.1266100000000002E-3</c:v>
                </c:pt>
                <c:pt idx="36">
                  <c:v>4.1360199999999998E-3</c:v>
                </c:pt>
                <c:pt idx="37">
                  <c:v>4.1520000000000003E-3</c:v>
                </c:pt>
                <c:pt idx="38">
                  <c:v>4.2050300000000002E-3</c:v>
                </c:pt>
                <c:pt idx="39">
                  <c:v>4.1676200000000004E-3</c:v>
                </c:pt>
                <c:pt idx="40">
                  <c:v>4.2555500000000003E-3</c:v>
                </c:pt>
                <c:pt idx="41">
                  <c:v>4.3080999999999996E-3</c:v>
                </c:pt>
                <c:pt idx="42">
                  <c:v>4.3068400000000001E-3</c:v>
                </c:pt>
                <c:pt idx="43">
                  <c:v>4.37112E-3</c:v>
                </c:pt>
                <c:pt idx="44">
                  <c:v>4.3047199999999997E-3</c:v>
                </c:pt>
                <c:pt idx="45">
                  <c:v>4.4326799999999996E-3</c:v>
                </c:pt>
                <c:pt idx="46">
                  <c:v>4.4041200000000001E-3</c:v>
                </c:pt>
                <c:pt idx="47">
                  <c:v>4.4070799999999999E-3</c:v>
                </c:pt>
                <c:pt idx="48">
                  <c:v>4.52126E-3</c:v>
                </c:pt>
                <c:pt idx="49">
                  <c:v>4.4191200000000003E-3</c:v>
                </c:pt>
                <c:pt idx="50">
                  <c:v>4.52273E-3</c:v>
                </c:pt>
                <c:pt idx="51">
                  <c:v>4.5783400000000002E-3</c:v>
                </c:pt>
                <c:pt idx="52">
                  <c:v>4.5605100000000003E-3</c:v>
                </c:pt>
                <c:pt idx="53">
                  <c:v>4.64132E-3</c:v>
                </c:pt>
                <c:pt idx="54">
                  <c:v>4.5846699999999999E-3</c:v>
                </c:pt>
                <c:pt idx="55">
                  <c:v>4.6863299999999998E-3</c:v>
                </c:pt>
                <c:pt idx="56">
                  <c:v>4.6618099999999997E-3</c:v>
                </c:pt>
                <c:pt idx="57">
                  <c:v>4.6788799999999998E-3</c:v>
                </c:pt>
                <c:pt idx="58">
                  <c:v>4.7263599999999998E-3</c:v>
                </c:pt>
                <c:pt idx="59">
                  <c:v>4.6957300000000004E-3</c:v>
                </c:pt>
                <c:pt idx="60">
                  <c:v>4.7681900000000003E-3</c:v>
                </c:pt>
                <c:pt idx="61">
                  <c:v>4.7713199999999999E-3</c:v>
                </c:pt>
                <c:pt idx="62">
                  <c:v>4.8007800000000002E-3</c:v>
                </c:pt>
                <c:pt idx="63">
                  <c:v>4.8083600000000002E-3</c:v>
                </c:pt>
                <c:pt idx="64">
                  <c:v>4.8092999999999999E-3</c:v>
                </c:pt>
                <c:pt idx="65">
                  <c:v>4.8432299999999996E-3</c:v>
                </c:pt>
                <c:pt idx="66">
                  <c:v>4.8557499999999998E-3</c:v>
                </c:pt>
                <c:pt idx="67">
                  <c:v>4.9206299999999996E-3</c:v>
                </c:pt>
                <c:pt idx="68">
                  <c:v>4.87938E-3</c:v>
                </c:pt>
                <c:pt idx="69">
                  <c:v>4.8992200000000001E-3</c:v>
                </c:pt>
                <c:pt idx="70">
                  <c:v>4.9576500000000001E-3</c:v>
                </c:pt>
                <c:pt idx="71">
                  <c:v>4.9573300000000002E-3</c:v>
                </c:pt>
                <c:pt idx="72">
                  <c:v>4.9213800000000004E-3</c:v>
                </c:pt>
                <c:pt idx="73">
                  <c:v>4.9803900000000003E-3</c:v>
                </c:pt>
                <c:pt idx="74">
                  <c:v>4.9485600000000003E-3</c:v>
                </c:pt>
                <c:pt idx="75">
                  <c:v>4.9649899999999999E-3</c:v>
                </c:pt>
                <c:pt idx="76">
                  <c:v>5.0125999999999999E-3</c:v>
                </c:pt>
                <c:pt idx="77">
                  <c:v>4.96103E-3</c:v>
                </c:pt>
                <c:pt idx="78">
                  <c:v>4.9996299999999997E-3</c:v>
                </c:pt>
                <c:pt idx="79">
                  <c:v>5.00835E-3</c:v>
                </c:pt>
                <c:pt idx="80">
                  <c:v>5.0497800000000002E-3</c:v>
                </c:pt>
                <c:pt idx="81">
                  <c:v>5.0407100000000003E-3</c:v>
                </c:pt>
                <c:pt idx="82">
                  <c:v>5.1015399999999999E-3</c:v>
                </c:pt>
                <c:pt idx="83">
                  <c:v>5.0708799999999998E-3</c:v>
                </c:pt>
                <c:pt idx="84">
                  <c:v>5.0914999999999997E-3</c:v>
                </c:pt>
                <c:pt idx="85">
                  <c:v>5.09992E-3</c:v>
                </c:pt>
                <c:pt idx="86">
                  <c:v>5.1200899999999999E-3</c:v>
                </c:pt>
                <c:pt idx="87">
                  <c:v>5.1298200000000002E-3</c:v>
                </c:pt>
                <c:pt idx="88">
                  <c:v>5.1834799999999999E-3</c:v>
                </c:pt>
                <c:pt idx="89">
                  <c:v>5.0914100000000002E-3</c:v>
                </c:pt>
                <c:pt idx="90">
                  <c:v>5.1363199999999998E-3</c:v>
                </c:pt>
                <c:pt idx="91">
                  <c:v>5.1858599999999996E-3</c:v>
                </c:pt>
                <c:pt idx="92">
                  <c:v>5.1160700000000003E-3</c:v>
                </c:pt>
                <c:pt idx="93">
                  <c:v>5.22639E-3</c:v>
                </c:pt>
                <c:pt idx="94">
                  <c:v>5.1616199999999996E-3</c:v>
                </c:pt>
                <c:pt idx="95">
                  <c:v>5.1766599999999996E-3</c:v>
                </c:pt>
                <c:pt idx="96">
                  <c:v>5.2087100000000001E-3</c:v>
                </c:pt>
                <c:pt idx="97">
                  <c:v>5.1934800000000003E-3</c:v>
                </c:pt>
                <c:pt idx="98">
                  <c:v>5.30468E-3</c:v>
                </c:pt>
                <c:pt idx="99">
                  <c:v>5.2207699999999996E-3</c:v>
                </c:pt>
                <c:pt idx="100">
                  <c:v>5.2499599999999997E-3</c:v>
                </c:pt>
                <c:pt idx="101">
                  <c:v>5.2581700000000004E-3</c:v>
                </c:pt>
                <c:pt idx="102">
                  <c:v>5.3127299999999999E-3</c:v>
                </c:pt>
                <c:pt idx="103">
                  <c:v>5.3467999999999996E-3</c:v>
                </c:pt>
                <c:pt idx="104">
                  <c:v>5.3092E-3</c:v>
                </c:pt>
                <c:pt idx="105">
                  <c:v>5.35069E-3</c:v>
                </c:pt>
                <c:pt idx="106">
                  <c:v>5.3538099999999996E-3</c:v>
                </c:pt>
                <c:pt idx="107">
                  <c:v>5.3503099999999996E-3</c:v>
                </c:pt>
                <c:pt idx="108">
                  <c:v>5.41276E-3</c:v>
                </c:pt>
                <c:pt idx="109">
                  <c:v>5.3681199999999997E-3</c:v>
                </c:pt>
                <c:pt idx="110">
                  <c:v>5.4388500000000003E-3</c:v>
                </c:pt>
                <c:pt idx="111">
                  <c:v>5.4565100000000004E-3</c:v>
                </c:pt>
                <c:pt idx="112">
                  <c:v>5.4259800000000004E-3</c:v>
                </c:pt>
                <c:pt idx="113">
                  <c:v>5.55705E-3</c:v>
                </c:pt>
                <c:pt idx="114">
                  <c:v>5.4736699999999999E-3</c:v>
                </c:pt>
                <c:pt idx="115">
                  <c:v>5.5340900000000002E-3</c:v>
                </c:pt>
                <c:pt idx="116">
                  <c:v>5.5327099999999997E-3</c:v>
                </c:pt>
                <c:pt idx="117">
                  <c:v>5.5243999999999996E-3</c:v>
                </c:pt>
                <c:pt idx="118">
                  <c:v>5.6113100000000004E-3</c:v>
                </c:pt>
                <c:pt idx="119">
                  <c:v>5.5698900000000001E-3</c:v>
                </c:pt>
                <c:pt idx="120">
                  <c:v>5.6038900000000003E-3</c:v>
                </c:pt>
                <c:pt idx="121">
                  <c:v>5.69463E-3</c:v>
                </c:pt>
                <c:pt idx="122">
                  <c:v>5.5744699999999998E-3</c:v>
                </c:pt>
                <c:pt idx="123">
                  <c:v>5.6930799999999997E-3</c:v>
                </c:pt>
                <c:pt idx="124">
                  <c:v>5.6821600000000003E-3</c:v>
                </c:pt>
                <c:pt idx="125">
                  <c:v>5.7481499999999996E-3</c:v>
                </c:pt>
                <c:pt idx="126">
                  <c:v>5.7855800000000002E-3</c:v>
                </c:pt>
                <c:pt idx="127">
                  <c:v>5.7742399999999999E-3</c:v>
                </c:pt>
                <c:pt idx="128">
                  <c:v>5.8476200000000004E-3</c:v>
                </c:pt>
                <c:pt idx="129">
                  <c:v>5.8365200000000004E-3</c:v>
                </c:pt>
                <c:pt idx="130">
                  <c:v>5.8329799999999998E-3</c:v>
                </c:pt>
                <c:pt idx="131">
                  <c:v>5.8860300000000004E-3</c:v>
                </c:pt>
                <c:pt idx="132">
                  <c:v>5.9005400000000001E-3</c:v>
                </c:pt>
                <c:pt idx="133">
                  <c:v>5.9509899999999998E-3</c:v>
                </c:pt>
                <c:pt idx="134">
                  <c:v>5.9286299999999998E-3</c:v>
                </c:pt>
                <c:pt idx="135">
                  <c:v>5.9372100000000001E-3</c:v>
                </c:pt>
                <c:pt idx="136">
                  <c:v>6.0467200000000002E-3</c:v>
                </c:pt>
                <c:pt idx="137">
                  <c:v>6.0090500000000002E-3</c:v>
                </c:pt>
                <c:pt idx="138">
                  <c:v>6.0584899999999997E-3</c:v>
                </c:pt>
                <c:pt idx="139">
                  <c:v>6.1072699999999997E-3</c:v>
                </c:pt>
                <c:pt idx="140">
                  <c:v>6.1248099999999996E-3</c:v>
                </c:pt>
                <c:pt idx="141">
                  <c:v>6.1294599999999998E-3</c:v>
                </c:pt>
                <c:pt idx="142">
                  <c:v>6.1320000000000003E-3</c:v>
                </c:pt>
                <c:pt idx="143">
                  <c:v>6.2122899999999997E-3</c:v>
                </c:pt>
                <c:pt idx="144">
                  <c:v>6.2148899999999998E-3</c:v>
                </c:pt>
                <c:pt idx="145">
                  <c:v>6.2518900000000004E-3</c:v>
                </c:pt>
                <c:pt idx="146">
                  <c:v>6.30162E-3</c:v>
                </c:pt>
                <c:pt idx="147">
                  <c:v>6.3218900000000001E-3</c:v>
                </c:pt>
                <c:pt idx="148">
                  <c:v>6.3698899999999996E-3</c:v>
                </c:pt>
                <c:pt idx="149">
                  <c:v>6.38311E-3</c:v>
                </c:pt>
                <c:pt idx="150">
                  <c:v>6.4323499999999999E-3</c:v>
                </c:pt>
                <c:pt idx="151">
                  <c:v>6.4420600000000003E-3</c:v>
                </c:pt>
                <c:pt idx="152">
                  <c:v>6.4668599999999996E-3</c:v>
                </c:pt>
                <c:pt idx="153">
                  <c:v>6.5425800000000001E-3</c:v>
                </c:pt>
                <c:pt idx="154">
                  <c:v>6.5112900000000003E-3</c:v>
                </c:pt>
                <c:pt idx="155">
                  <c:v>6.5995100000000003E-3</c:v>
                </c:pt>
                <c:pt idx="156">
                  <c:v>6.6235499999999998E-3</c:v>
                </c:pt>
                <c:pt idx="157">
                  <c:v>6.6354999999999999E-3</c:v>
                </c:pt>
                <c:pt idx="158">
                  <c:v>6.7088800000000004E-3</c:v>
                </c:pt>
                <c:pt idx="159">
                  <c:v>6.6834800000000003E-3</c:v>
                </c:pt>
                <c:pt idx="160">
                  <c:v>6.7406899999999997E-3</c:v>
                </c:pt>
                <c:pt idx="161">
                  <c:v>6.7743200000000003E-3</c:v>
                </c:pt>
                <c:pt idx="162">
                  <c:v>6.7811700000000004E-3</c:v>
                </c:pt>
                <c:pt idx="163">
                  <c:v>6.8541799999999996E-3</c:v>
                </c:pt>
                <c:pt idx="164">
                  <c:v>6.8204800000000003E-3</c:v>
                </c:pt>
                <c:pt idx="165">
                  <c:v>6.8993500000000003E-3</c:v>
                </c:pt>
                <c:pt idx="166">
                  <c:v>6.9350599999999998E-3</c:v>
                </c:pt>
                <c:pt idx="167">
                  <c:v>6.9472900000000001E-3</c:v>
                </c:pt>
                <c:pt idx="168">
                  <c:v>7.0498599999999998E-3</c:v>
                </c:pt>
                <c:pt idx="169">
                  <c:v>7.02704E-3</c:v>
                </c:pt>
                <c:pt idx="170">
                  <c:v>7.1197700000000001E-3</c:v>
                </c:pt>
                <c:pt idx="171">
                  <c:v>7.1594600000000003E-3</c:v>
                </c:pt>
                <c:pt idx="172">
                  <c:v>7.1372299999999996E-3</c:v>
                </c:pt>
                <c:pt idx="173">
                  <c:v>7.2554999999999998E-3</c:v>
                </c:pt>
                <c:pt idx="174">
                  <c:v>7.1991399999999997E-3</c:v>
                </c:pt>
                <c:pt idx="175">
                  <c:v>7.29928E-3</c:v>
                </c:pt>
                <c:pt idx="176">
                  <c:v>7.3057900000000004E-3</c:v>
                </c:pt>
                <c:pt idx="177">
                  <c:v>7.3768100000000001E-3</c:v>
                </c:pt>
                <c:pt idx="178">
                  <c:v>7.4350400000000004E-3</c:v>
                </c:pt>
                <c:pt idx="179">
                  <c:v>7.40707E-3</c:v>
                </c:pt>
                <c:pt idx="180">
                  <c:v>7.4775500000000003E-3</c:v>
                </c:pt>
                <c:pt idx="181">
                  <c:v>7.5337399999999997E-3</c:v>
                </c:pt>
                <c:pt idx="182">
                  <c:v>7.5676600000000004E-3</c:v>
                </c:pt>
                <c:pt idx="183">
                  <c:v>7.6184800000000004E-3</c:v>
                </c:pt>
                <c:pt idx="184">
                  <c:v>7.6150999999999996E-3</c:v>
                </c:pt>
                <c:pt idx="185">
                  <c:v>7.6309699999999999E-3</c:v>
                </c:pt>
                <c:pt idx="186">
                  <c:v>7.7197799999999999E-3</c:v>
                </c:pt>
                <c:pt idx="187">
                  <c:v>7.7107299999999998E-3</c:v>
                </c:pt>
                <c:pt idx="188">
                  <c:v>7.82944E-3</c:v>
                </c:pt>
                <c:pt idx="189">
                  <c:v>7.7955400000000001E-3</c:v>
                </c:pt>
                <c:pt idx="190">
                  <c:v>7.8809299999999995E-3</c:v>
                </c:pt>
                <c:pt idx="191">
                  <c:v>7.9333200000000006E-3</c:v>
                </c:pt>
                <c:pt idx="192">
                  <c:v>7.9682599999999996E-3</c:v>
                </c:pt>
                <c:pt idx="193">
                  <c:v>8.0356200000000003E-3</c:v>
                </c:pt>
                <c:pt idx="194">
                  <c:v>8.0005200000000005E-3</c:v>
                </c:pt>
                <c:pt idx="195">
                  <c:v>8.1379099999999999E-3</c:v>
                </c:pt>
                <c:pt idx="196">
                  <c:v>8.14783E-3</c:v>
                </c:pt>
                <c:pt idx="197">
                  <c:v>8.1641700000000001E-3</c:v>
                </c:pt>
                <c:pt idx="198">
                  <c:v>8.2663400000000005E-3</c:v>
                </c:pt>
                <c:pt idx="199">
                  <c:v>8.28073E-3</c:v>
                </c:pt>
                <c:pt idx="200">
                  <c:v>8.3180600000000004E-3</c:v>
                </c:pt>
                <c:pt idx="201">
                  <c:v>8.3757799999999993E-3</c:v>
                </c:pt>
                <c:pt idx="202">
                  <c:v>8.4285000000000002E-3</c:v>
                </c:pt>
                <c:pt idx="203">
                  <c:v>8.5192400000000008E-3</c:v>
                </c:pt>
                <c:pt idx="204">
                  <c:v>8.4981199999999996E-3</c:v>
                </c:pt>
                <c:pt idx="205">
                  <c:v>8.5485300000000004E-3</c:v>
                </c:pt>
                <c:pt idx="206">
                  <c:v>8.6163999999999998E-3</c:v>
                </c:pt>
                <c:pt idx="207">
                  <c:v>8.6402900000000001E-3</c:v>
                </c:pt>
                <c:pt idx="208">
                  <c:v>8.7257299999999993E-3</c:v>
                </c:pt>
                <c:pt idx="209">
                  <c:v>8.6678699999999994E-3</c:v>
                </c:pt>
                <c:pt idx="210">
                  <c:v>8.7865100000000008E-3</c:v>
                </c:pt>
                <c:pt idx="211">
                  <c:v>8.8305599999999995E-3</c:v>
                </c:pt>
                <c:pt idx="212">
                  <c:v>8.8167999999999996E-3</c:v>
                </c:pt>
                <c:pt idx="213">
                  <c:v>9.0020800000000008E-3</c:v>
                </c:pt>
                <c:pt idx="214">
                  <c:v>8.9310199999999996E-3</c:v>
                </c:pt>
                <c:pt idx="215">
                  <c:v>9.0599300000000008E-3</c:v>
                </c:pt>
                <c:pt idx="216">
                  <c:v>9.09044E-3</c:v>
                </c:pt>
                <c:pt idx="217">
                  <c:v>9.1170699999999997E-3</c:v>
                </c:pt>
                <c:pt idx="218">
                  <c:v>9.2060400000000004E-3</c:v>
                </c:pt>
                <c:pt idx="219">
                  <c:v>9.2116100000000003E-3</c:v>
                </c:pt>
                <c:pt idx="220">
                  <c:v>9.2983100000000006E-3</c:v>
                </c:pt>
                <c:pt idx="221">
                  <c:v>9.3692500000000008E-3</c:v>
                </c:pt>
                <c:pt idx="222">
                  <c:v>9.3512600000000001E-3</c:v>
                </c:pt>
                <c:pt idx="223">
                  <c:v>9.5217900000000005E-3</c:v>
                </c:pt>
                <c:pt idx="224">
                  <c:v>9.4857099999999996E-3</c:v>
                </c:pt>
                <c:pt idx="225">
                  <c:v>9.5838799999999995E-3</c:v>
                </c:pt>
                <c:pt idx="226">
                  <c:v>9.6260900000000003E-3</c:v>
                </c:pt>
                <c:pt idx="227">
                  <c:v>9.6364799999999994E-3</c:v>
                </c:pt>
                <c:pt idx="228">
                  <c:v>9.8024300000000009E-3</c:v>
                </c:pt>
                <c:pt idx="229">
                  <c:v>9.7767500000000007E-3</c:v>
                </c:pt>
                <c:pt idx="230">
                  <c:v>9.8757800000000007E-3</c:v>
                </c:pt>
                <c:pt idx="231">
                  <c:v>9.8889000000000008E-3</c:v>
                </c:pt>
                <c:pt idx="232">
                  <c:v>9.9849699999999993E-3</c:v>
                </c:pt>
                <c:pt idx="233">
                  <c:v>1.0080799999999999E-2</c:v>
                </c:pt>
                <c:pt idx="234">
                  <c:v>1.00938E-2</c:v>
                </c:pt>
                <c:pt idx="235">
                  <c:v>1.01867E-2</c:v>
                </c:pt>
                <c:pt idx="236">
                  <c:v>1.02469E-2</c:v>
                </c:pt>
                <c:pt idx="237">
                  <c:v>1.0290499999999999E-2</c:v>
                </c:pt>
                <c:pt idx="238">
                  <c:v>1.04428E-2</c:v>
                </c:pt>
                <c:pt idx="239">
                  <c:v>1.0434199999999999E-2</c:v>
                </c:pt>
                <c:pt idx="240">
                  <c:v>1.0506400000000001E-2</c:v>
                </c:pt>
                <c:pt idx="241">
                  <c:v>1.05878E-2</c:v>
                </c:pt>
                <c:pt idx="242">
                  <c:v>1.06388E-2</c:v>
                </c:pt>
                <c:pt idx="243">
                  <c:v>1.07619E-2</c:v>
                </c:pt>
                <c:pt idx="244">
                  <c:v>1.0730099999999999E-2</c:v>
                </c:pt>
                <c:pt idx="245">
                  <c:v>1.08796E-2</c:v>
                </c:pt>
                <c:pt idx="246">
                  <c:v>1.0933200000000001E-2</c:v>
                </c:pt>
                <c:pt idx="247">
                  <c:v>1.1043900000000001E-2</c:v>
                </c:pt>
                <c:pt idx="248">
                  <c:v>1.1140300000000001E-2</c:v>
                </c:pt>
                <c:pt idx="249">
                  <c:v>1.11501E-2</c:v>
                </c:pt>
                <c:pt idx="250">
                  <c:v>1.1262299999999999E-2</c:v>
                </c:pt>
                <c:pt idx="251">
                  <c:v>1.1361400000000001E-2</c:v>
                </c:pt>
                <c:pt idx="252">
                  <c:v>1.14847E-2</c:v>
                </c:pt>
                <c:pt idx="253">
                  <c:v>1.1516800000000001E-2</c:v>
                </c:pt>
                <c:pt idx="254">
                  <c:v>1.1611399999999999E-2</c:v>
                </c:pt>
                <c:pt idx="255">
                  <c:v>1.17649E-2</c:v>
                </c:pt>
                <c:pt idx="256">
                  <c:v>1.18108E-2</c:v>
                </c:pt>
                <c:pt idx="257">
                  <c:v>1.1927800000000001E-2</c:v>
                </c:pt>
                <c:pt idx="258">
                  <c:v>1.2046100000000001E-2</c:v>
                </c:pt>
                <c:pt idx="259">
                  <c:v>1.2132199999999999E-2</c:v>
                </c:pt>
                <c:pt idx="260">
                  <c:v>1.2270700000000001E-2</c:v>
                </c:pt>
                <c:pt idx="261">
                  <c:v>1.2347500000000001E-2</c:v>
                </c:pt>
                <c:pt idx="262">
                  <c:v>1.2448000000000001E-2</c:v>
                </c:pt>
                <c:pt idx="263">
                  <c:v>1.26079E-2</c:v>
                </c:pt>
                <c:pt idx="264">
                  <c:v>1.2637600000000001E-2</c:v>
                </c:pt>
                <c:pt idx="265">
                  <c:v>1.28421E-2</c:v>
                </c:pt>
                <c:pt idx="266">
                  <c:v>1.2889899999999999E-2</c:v>
                </c:pt>
                <c:pt idx="267">
                  <c:v>1.3037099999999999E-2</c:v>
                </c:pt>
                <c:pt idx="268">
                  <c:v>1.3202E-2</c:v>
                </c:pt>
                <c:pt idx="269">
                  <c:v>1.32484E-2</c:v>
                </c:pt>
                <c:pt idx="270">
                  <c:v>1.34375E-2</c:v>
                </c:pt>
                <c:pt idx="271">
                  <c:v>1.3554800000000001E-2</c:v>
                </c:pt>
                <c:pt idx="272">
                  <c:v>1.3753899999999999E-2</c:v>
                </c:pt>
                <c:pt idx="273">
                  <c:v>1.39379E-2</c:v>
                </c:pt>
                <c:pt idx="274">
                  <c:v>1.3993200000000001E-2</c:v>
                </c:pt>
                <c:pt idx="275">
                  <c:v>1.4209299999999999E-2</c:v>
                </c:pt>
                <c:pt idx="276">
                  <c:v>1.43342E-2</c:v>
                </c:pt>
                <c:pt idx="277">
                  <c:v>1.45381E-2</c:v>
                </c:pt>
                <c:pt idx="278">
                  <c:v>1.4742699999999999E-2</c:v>
                </c:pt>
                <c:pt idx="279">
                  <c:v>1.4829800000000001E-2</c:v>
                </c:pt>
                <c:pt idx="280">
                  <c:v>1.50995E-2</c:v>
                </c:pt>
                <c:pt idx="281">
                  <c:v>1.5245399999999999E-2</c:v>
                </c:pt>
                <c:pt idx="282">
                  <c:v>1.5404299999999999E-2</c:v>
                </c:pt>
                <c:pt idx="283">
                  <c:v>1.56554E-2</c:v>
                </c:pt>
                <c:pt idx="284">
                  <c:v>1.5819799999999998E-2</c:v>
                </c:pt>
                <c:pt idx="285">
                  <c:v>1.6087600000000001E-2</c:v>
                </c:pt>
                <c:pt idx="286">
                  <c:v>1.6291300000000002E-2</c:v>
                </c:pt>
                <c:pt idx="287">
                  <c:v>1.6451500000000001E-2</c:v>
                </c:pt>
                <c:pt idx="288">
                  <c:v>1.6760400000000002E-2</c:v>
                </c:pt>
                <c:pt idx="289">
                  <c:v>1.69389E-2</c:v>
                </c:pt>
                <c:pt idx="290">
                  <c:v>1.7244099999999998E-2</c:v>
                </c:pt>
                <c:pt idx="291">
                  <c:v>1.79864E-2</c:v>
                </c:pt>
                <c:pt idx="292">
                  <c:v>1.85372E-2</c:v>
                </c:pt>
                <c:pt idx="293">
                  <c:v>1.8904600000000001E-2</c:v>
                </c:pt>
                <c:pt idx="294">
                  <c:v>1.9135200000000002E-2</c:v>
                </c:pt>
                <c:pt idx="295">
                  <c:v>1.94509E-2</c:v>
                </c:pt>
                <c:pt idx="296">
                  <c:v>1.9769200000000001E-2</c:v>
                </c:pt>
                <c:pt idx="297">
                  <c:v>2.0046100000000001E-2</c:v>
                </c:pt>
                <c:pt idx="298">
                  <c:v>2.0398400000000001E-2</c:v>
                </c:pt>
                <c:pt idx="299">
                  <c:v>2.0703300000000001E-2</c:v>
                </c:pt>
                <c:pt idx="300">
                  <c:v>2.1096400000000001E-2</c:v>
                </c:pt>
                <c:pt idx="301">
                  <c:v>2.1443500000000001E-2</c:v>
                </c:pt>
                <c:pt idx="302">
                  <c:v>2.1785700000000002E-2</c:v>
                </c:pt>
                <c:pt idx="303">
                  <c:v>2.2218700000000001E-2</c:v>
                </c:pt>
                <c:pt idx="304">
                  <c:v>2.2597200000000001E-2</c:v>
                </c:pt>
                <c:pt idx="305">
                  <c:v>2.29959E-2</c:v>
                </c:pt>
                <c:pt idx="306">
                  <c:v>2.3426300000000001E-2</c:v>
                </c:pt>
                <c:pt idx="307">
                  <c:v>2.38774E-2</c:v>
                </c:pt>
                <c:pt idx="308">
                  <c:v>2.4332199999999998E-2</c:v>
                </c:pt>
                <c:pt idx="309">
                  <c:v>2.4817800000000001E-2</c:v>
                </c:pt>
                <c:pt idx="310">
                  <c:v>2.52736E-2</c:v>
                </c:pt>
                <c:pt idx="311">
                  <c:v>2.57953E-2</c:v>
                </c:pt>
                <c:pt idx="312">
                  <c:v>2.6269299999999999E-2</c:v>
                </c:pt>
                <c:pt idx="313">
                  <c:v>2.6827500000000001E-2</c:v>
                </c:pt>
                <c:pt idx="314">
                  <c:v>2.7371300000000001E-2</c:v>
                </c:pt>
                <c:pt idx="315">
                  <c:v>2.7950300000000001E-2</c:v>
                </c:pt>
                <c:pt idx="316">
                  <c:v>2.8599099999999999E-2</c:v>
                </c:pt>
                <c:pt idx="317">
                  <c:v>2.9159899999999999E-2</c:v>
                </c:pt>
                <c:pt idx="318">
                  <c:v>2.98391E-2</c:v>
                </c:pt>
                <c:pt idx="319">
                  <c:v>3.0438799999999998E-2</c:v>
                </c:pt>
                <c:pt idx="320">
                  <c:v>3.1171399999999998E-2</c:v>
                </c:pt>
                <c:pt idx="321">
                  <c:v>3.1888E-2</c:v>
                </c:pt>
                <c:pt idx="322">
                  <c:v>3.25849E-2</c:v>
                </c:pt>
                <c:pt idx="323">
                  <c:v>3.33607E-2</c:v>
                </c:pt>
                <c:pt idx="324">
                  <c:v>3.4144899999999999E-2</c:v>
                </c:pt>
                <c:pt idx="325">
                  <c:v>3.4925200000000003E-2</c:v>
                </c:pt>
                <c:pt idx="326">
                  <c:v>3.58196E-2</c:v>
                </c:pt>
                <c:pt idx="327">
                  <c:v>3.6640100000000002E-2</c:v>
                </c:pt>
                <c:pt idx="328">
                  <c:v>3.7553599999999999E-2</c:v>
                </c:pt>
                <c:pt idx="329">
                  <c:v>3.8501100000000003E-2</c:v>
                </c:pt>
                <c:pt idx="330">
                  <c:v>3.9437399999999997E-2</c:v>
                </c:pt>
                <c:pt idx="331">
                  <c:v>4.04582E-2</c:v>
                </c:pt>
                <c:pt idx="332">
                  <c:v>4.1434499999999999E-2</c:v>
                </c:pt>
                <c:pt idx="333">
                  <c:v>4.2512599999999998E-2</c:v>
                </c:pt>
                <c:pt idx="334">
                  <c:v>4.3582200000000001E-2</c:v>
                </c:pt>
                <c:pt idx="335">
                  <c:v>4.4669300000000002E-2</c:v>
                </c:pt>
                <c:pt idx="336">
                  <c:v>4.5904E-2</c:v>
                </c:pt>
                <c:pt idx="337">
                  <c:v>4.7112000000000001E-2</c:v>
                </c:pt>
                <c:pt idx="338">
                  <c:v>4.8316199999999997E-2</c:v>
                </c:pt>
                <c:pt idx="339">
                  <c:v>4.9597299999999997E-2</c:v>
                </c:pt>
                <c:pt idx="340">
                  <c:v>5.0866399999999999E-2</c:v>
                </c:pt>
                <c:pt idx="341">
                  <c:v>5.2252600000000003E-2</c:v>
                </c:pt>
                <c:pt idx="342">
                  <c:v>5.3606500000000001E-2</c:v>
                </c:pt>
                <c:pt idx="343">
                  <c:v>5.5032499999999998E-2</c:v>
                </c:pt>
                <c:pt idx="344">
                  <c:v>5.6531100000000001E-2</c:v>
                </c:pt>
                <c:pt idx="345">
                  <c:v>5.8016600000000002E-2</c:v>
                </c:pt>
                <c:pt idx="346">
                  <c:v>5.9593800000000002E-2</c:v>
                </c:pt>
                <c:pt idx="347">
                  <c:v>6.1183099999999997E-2</c:v>
                </c:pt>
                <c:pt idx="348">
                  <c:v>6.2806600000000004E-2</c:v>
                </c:pt>
                <c:pt idx="349">
                  <c:v>6.4498700000000006E-2</c:v>
                </c:pt>
                <c:pt idx="350">
                  <c:v>6.6188200000000003E-2</c:v>
                </c:pt>
                <c:pt idx="351">
                  <c:v>6.8015099999999995E-2</c:v>
                </c:pt>
                <c:pt idx="352">
                  <c:v>6.9819199999999998E-2</c:v>
                </c:pt>
                <c:pt idx="353">
                  <c:v>7.1682099999999999E-2</c:v>
                </c:pt>
                <c:pt idx="354">
                  <c:v>7.36425E-2</c:v>
                </c:pt>
                <c:pt idx="355">
                  <c:v>7.5571899999999997E-2</c:v>
                </c:pt>
                <c:pt idx="356">
                  <c:v>7.7600299999999997E-2</c:v>
                </c:pt>
                <c:pt idx="357">
                  <c:v>7.9665700000000006E-2</c:v>
                </c:pt>
                <c:pt idx="358">
                  <c:v>8.1769800000000004E-2</c:v>
                </c:pt>
                <c:pt idx="359">
                  <c:v>8.3954100000000004E-2</c:v>
                </c:pt>
                <c:pt idx="360">
                  <c:v>8.6196300000000003E-2</c:v>
                </c:pt>
                <c:pt idx="361">
                  <c:v>8.8443300000000002E-2</c:v>
                </c:pt>
                <c:pt idx="362">
                  <c:v>9.0794E-2</c:v>
                </c:pt>
                <c:pt idx="363">
                  <c:v>9.3156699999999995E-2</c:v>
                </c:pt>
                <c:pt idx="364">
                  <c:v>9.5639199999999994E-2</c:v>
                </c:pt>
                <c:pt idx="365">
                  <c:v>9.8107299999999995E-2</c:v>
                </c:pt>
                <c:pt idx="366">
                  <c:v>0.100714</c:v>
                </c:pt>
                <c:pt idx="367">
                  <c:v>0.10332</c:v>
                </c:pt>
                <c:pt idx="368">
                  <c:v>0.10600800000000001</c:v>
                </c:pt>
                <c:pt idx="369">
                  <c:v>0.108747</c:v>
                </c:pt>
                <c:pt idx="370">
                  <c:v>0.111502</c:v>
                </c:pt>
                <c:pt idx="371">
                  <c:v>0.114387</c:v>
                </c:pt>
                <c:pt idx="372">
                  <c:v>0.11730599999999999</c:v>
                </c:pt>
                <c:pt idx="373">
                  <c:v>0.120307</c:v>
                </c:pt>
                <c:pt idx="374">
                  <c:v>0.123377</c:v>
                </c:pt>
                <c:pt idx="375">
                  <c:v>0.126442</c:v>
                </c:pt>
                <c:pt idx="376">
                  <c:v>0.12956799999999999</c:v>
                </c:pt>
                <c:pt idx="377">
                  <c:v>0.13275500000000001</c:v>
                </c:pt>
                <c:pt idx="378">
                  <c:v>0.135965</c:v>
                </c:pt>
                <c:pt idx="379">
                  <c:v>0.13933000000000001</c:v>
                </c:pt>
                <c:pt idx="380">
                  <c:v>0.142623</c:v>
                </c:pt>
                <c:pt idx="381">
                  <c:v>0.14608099999999999</c:v>
                </c:pt>
                <c:pt idx="382">
                  <c:v>0.14946499999999999</c:v>
                </c:pt>
                <c:pt idx="383">
                  <c:v>0.15293000000000001</c:v>
                </c:pt>
                <c:pt idx="384">
                  <c:v>0.156498</c:v>
                </c:pt>
                <c:pt idx="385">
                  <c:v>0.159967</c:v>
                </c:pt>
                <c:pt idx="386">
                  <c:v>0.163576</c:v>
                </c:pt>
                <c:pt idx="387">
                  <c:v>0.16720499999999999</c:v>
                </c:pt>
                <c:pt idx="388">
                  <c:v>0.17081399999999999</c:v>
                </c:pt>
                <c:pt idx="389">
                  <c:v>0.17443800000000001</c:v>
                </c:pt>
                <c:pt idx="390">
                  <c:v>0.178065</c:v>
                </c:pt>
                <c:pt idx="391">
                  <c:v>0.18176600000000001</c:v>
                </c:pt>
                <c:pt idx="392">
                  <c:v>0.18542600000000001</c:v>
                </c:pt>
                <c:pt idx="393">
                  <c:v>0.18906000000000001</c:v>
                </c:pt>
                <c:pt idx="394">
                  <c:v>0.19277</c:v>
                </c:pt>
                <c:pt idx="395">
                  <c:v>0.19639799999999999</c:v>
                </c:pt>
                <c:pt idx="396">
                  <c:v>0.200076</c:v>
                </c:pt>
                <c:pt idx="397">
                  <c:v>0.204624</c:v>
                </c:pt>
                <c:pt idx="398">
                  <c:v>0.20905199999999999</c:v>
                </c:pt>
                <c:pt idx="399">
                  <c:v>0.21259900000000001</c:v>
                </c:pt>
                <c:pt idx="400">
                  <c:v>0.216112</c:v>
                </c:pt>
                <c:pt idx="401">
                  <c:v>0.21965599999999999</c:v>
                </c:pt>
                <c:pt idx="402">
                  <c:v>0.22309100000000001</c:v>
                </c:pt>
                <c:pt idx="403">
                  <c:v>0.22645399999999999</c:v>
                </c:pt>
                <c:pt idx="404">
                  <c:v>0.229797</c:v>
                </c:pt>
                <c:pt idx="405">
                  <c:v>0.233067</c:v>
                </c:pt>
                <c:pt idx="406">
                  <c:v>0.236319</c:v>
                </c:pt>
                <c:pt idx="407">
                  <c:v>0.239455</c:v>
                </c:pt>
                <c:pt idx="408">
                  <c:v>0.24252799999999999</c:v>
                </c:pt>
                <c:pt idx="409">
                  <c:v>0.24559800000000001</c:v>
                </c:pt>
                <c:pt idx="410">
                  <c:v>0.248556</c:v>
                </c:pt>
                <c:pt idx="411">
                  <c:v>0.251444</c:v>
                </c:pt>
                <c:pt idx="412">
                  <c:v>0.25424400000000003</c:v>
                </c:pt>
                <c:pt idx="413">
                  <c:v>0.256942</c:v>
                </c:pt>
                <c:pt idx="414">
                  <c:v>0.25961800000000002</c:v>
                </c:pt>
                <c:pt idx="415">
                  <c:v>0.26216400000000001</c:v>
                </c:pt>
                <c:pt idx="416">
                  <c:v>0.264571</c:v>
                </c:pt>
                <c:pt idx="417">
                  <c:v>0.26697599999999999</c:v>
                </c:pt>
                <c:pt idx="418">
                  <c:v>0.26924700000000001</c:v>
                </c:pt>
                <c:pt idx="419">
                  <c:v>0.27150600000000003</c:v>
                </c:pt>
                <c:pt idx="420">
                  <c:v>0.27355000000000002</c:v>
                </c:pt>
                <c:pt idx="421">
                  <c:v>0.27555499999999999</c:v>
                </c:pt>
                <c:pt idx="422">
                  <c:v>0.27745900000000001</c:v>
                </c:pt>
                <c:pt idx="423">
                  <c:v>0.279277</c:v>
                </c:pt>
                <c:pt idx="424">
                  <c:v>0.28105999999999998</c:v>
                </c:pt>
                <c:pt idx="425">
                  <c:v>0.28261900000000001</c:v>
                </c:pt>
                <c:pt idx="426">
                  <c:v>0.28412199999999999</c:v>
                </c:pt>
                <c:pt idx="427">
                  <c:v>0.285547</c:v>
                </c:pt>
                <c:pt idx="428">
                  <c:v>0.286879</c:v>
                </c:pt>
                <c:pt idx="429">
                  <c:v>0.28815299999999999</c:v>
                </c:pt>
                <c:pt idx="430">
                  <c:v>0.28927000000000003</c:v>
                </c:pt>
                <c:pt idx="431">
                  <c:v>0.29033300000000001</c:v>
                </c:pt>
                <c:pt idx="432">
                  <c:v>0.291267</c:v>
                </c:pt>
                <c:pt idx="433">
                  <c:v>0.29208000000000001</c:v>
                </c:pt>
                <c:pt idx="434">
                  <c:v>0.29283199999999998</c:v>
                </c:pt>
                <c:pt idx="435">
                  <c:v>0.29349500000000001</c:v>
                </c:pt>
                <c:pt idx="436">
                  <c:v>0.29416599999999998</c:v>
                </c:pt>
                <c:pt idx="437">
                  <c:v>0.29471700000000001</c:v>
                </c:pt>
                <c:pt idx="438">
                  <c:v>0.29511900000000002</c:v>
                </c:pt>
                <c:pt idx="439">
                  <c:v>0.29546099999999997</c:v>
                </c:pt>
                <c:pt idx="440">
                  <c:v>0.295788</c:v>
                </c:pt>
                <c:pt idx="441">
                  <c:v>0.29597899999999999</c:v>
                </c:pt>
                <c:pt idx="442">
                  <c:v>0.296151</c:v>
                </c:pt>
                <c:pt idx="443">
                  <c:v>0.296093</c:v>
                </c:pt>
                <c:pt idx="444">
                  <c:v>0.296122</c:v>
                </c:pt>
                <c:pt idx="445">
                  <c:v>0.296039</c:v>
                </c:pt>
                <c:pt idx="446">
                  <c:v>0.29587599999999997</c:v>
                </c:pt>
                <c:pt idx="447">
                  <c:v>0.29568499999999998</c:v>
                </c:pt>
                <c:pt idx="448">
                  <c:v>0.29541200000000001</c:v>
                </c:pt>
                <c:pt idx="449">
                  <c:v>0.29503499999999999</c:v>
                </c:pt>
                <c:pt idx="450">
                  <c:v>0.29470800000000003</c:v>
                </c:pt>
                <c:pt idx="451">
                  <c:v>0.29424400000000001</c:v>
                </c:pt>
                <c:pt idx="452">
                  <c:v>0.29372900000000002</c:v>
                </c:pt>
                <c:pt idx="453">
                  <c:v>0.293207</c:v>
                </c:pt>
                <c:pt idx="454">
                  <c:v>0.29261500000000001</c:v>
                </c:pt>
                <c:pt idx="455">
                  <c:v>0.29198200000000002</c:v>
                </c:pt>
                <c:pt idx="456">
                  <c:v>0.29135299999999997</c:v>
                </c:pt>
                <c:pt idx="457">
                  <c:v>0.29058800000000001</c:v>
                </c:pt>
                <c:pt idx="458">
                  <c:v>0.28994399999999998</c:v>
                </c:pt>
                <c:pt idx="459">
                  <c:v>0.28914099999999998</c:v>
                </c:pt>
                <c:pt idx="460">
                  <c:v>0.28834700000000002</c:v>
                </c:pt>
                <c:pt idx="461">
                  <c:v>0.28747499999999998</c:v>
                </c:pt>
                <c:pt idx="462">
                  <c:v>0.286659</c:v>
                </c:pt>
                <c:pt idx="463">
                  <c:v>0.28571600000000003</c:v>
                </c:pt>
                <c:pt idx="464">
                  <c:v>0.28482499999999999</c:v>
                </c:pt>
                <c:pt idx="465">
                  <c:v>0.28384799999999999</c:v>
                </c:pt>
                <c:pt idx="466">
                  <c:v>0.28293099999999999</c:v>
                </c:pt>
                <c:pt idx="467">
                  <c:v>0.28190700000000002</c:v>
                </c:pt>
                <c:pt idx="468">
                  <c:v>0.28097699999999998</c:v>
                </c:pt>
                <c:pt idx="469">
                  <c:v>0.27996900000000002</c:v>
                </c:pt>
                <c:pt idx="470">
                  <c:v>0.27891500000000002</c:v>
                </c:pt>
                <c:pt idx="471">
                  <c:v>0.27795999999999998</c:v>
                </c:pt>
                <c:pt idx="472">
                  <c:v>0.276866</c:v>
                </c:pt>
                <c:pt idx="473">
                  <c:v>0.27582200000000001</c:v>
                </c:pt>
                <c:pt idx="474">
                  <c:v>0.27478200000000003</c:v>
                </c:pt>
                <c:pt idx="475">
                  <c:v>0.27366600000000002</c:v>
                </c:pt>
                <c:pt idx="476">
                  <c:v>0.27270299999999997</c:v>
                </c:pt>
                <c:pt idx="477">
                  <c:v>0.27156599999999997</c:v>
                </c:pt>
                <c:pt idx="478">
                  <c:v>0.270534</c:v>
                </c:pt>
                <c:pt idx="479">
                  <c:v>0.26943800000000001</c:v>
                </c:pt>
                <c:pt idx="480">
                  <c:v>0.268318</c:v>
                </c:pt>
                <c:pt idx="481">
                  <c:v>0.26726299999999997</c:v>
                </c:pt>
                <c:pt idx="482">
                  <c:v>0.266154</c:v>
                </c:pt>
                <c:pt idx="483">
                  <c:v>0.26516600000000001</c:v>
                </c:pt>
                <c:pt idx="484">
                  <c:v>0.26405899999999999</c:v>
                </c:pt>
                <c:pt idx="485">
                  <c:v>0.26302700000000001</c:v>
                </c:pt>
                <c:pt idx="486">
                  <c:v>0.26194899999999999</c:v>
                </c:pt>
                <c:pt idx="487">
                  <c:v>0.260882</c:v>
                </c:pt>
                <c:pt idx="488">
                  <c:v>0.259882</c:v>
                </c:pt>
                <c:pt idx="489">
                  <c:v>0.25876500000000002</c:v>
                </c:pt>
                <c:pt idx="490">
                  <c:v>0.25780399999999998</c:v>
                </c:pt>
                <c:pt idx="491">
                  <c:v>0.25676599999999999</c:v>
                </c:pt>
                <c:pt idx="492">
                  <c:v>0.25571899999999997</c:v>
                </c:pt>
                <c:pt idx="493">
                  <c:v>0.25473600000000002</c:v>
                </c:pt>
                <c:pt idx="494">
                  <c:v>0.25368600000000002</c:v>
                </c:pt>
                <c:pt idx="495">
                  <c:v>0.25272800000000001</c:v>
                </c:pt>
                <c:pt idx="496">
                  <c:v>0.25172600000000001</c:v>
                </c:pt>
                <c:pt idx="497">
                  <c:v>0.25098399999999998</c:v>
                </c:pt>
                <c:pt idx="498">
                  <c:v>0.25064399999999998</c:v>
                </c:pt>
                <c:pt idx="499">
                  <c:v>0.24667800000000001</c:v>
                </c:pt>
                <c:pt idx="500">
                  <c:v>0.240926</c:v>
                </c:pt>
                <c:pt idx="501">
                  <c:v>0.236013</c:v>
                </c:pt>
                <c:pt idx="502">
                  <c:v>0.231628</c:v>
                </c:pt>
                <c:pt idx="503">
                  <c:v>0.22750400000000001</c:v>
                </c:pt>
                <c:pt idx="504">
                  <c:v>0.223718</c:v>
                </c:pt>
                <c:pt idx="505">
                  <c:v>0.22009699999999999</c:v>
                </c:pt>
                <c:pt idx="506">
                  <c:v>0.21667400000000001</c:v>
                </c:pt>
                <c:pt idx="507">
                  <c:v>0.213336</c:v>
                </c:pt>
                <c:pt idx="508">
                  <c:v>0.21019499999999999</c:v>
                </c:pt>
                <c:pt idx="509">
                  <c:v>0.207117</c:v>
                </c:pt>
                <c:pt idx="510">
                  <c:v>0.20415700000000001</c:v>
                </c:pt>
                <c:pt idx="511">
                  <c:v>0.20133499999999999</c:v>
                </c:pt>
                <c:pt idx="512">
                  <c:v>0.19850100000000001</c:v>
                </c:pt>
                <c:pt idx="513">
                  <c:v>0.19586999999999999</c:v>
                </c:pt>
                <c:pt idx="514">
                  <c:v>0.193244</c:v>
                </c:pt>
                <c:pt idx="515">
                  <c:v>0.190689</c:v>
                </c:pt>
                <c:pt idx="516">
                  <c:v>0.18817</c:v>
                </c:pt>
                <c:pt idx="517">
                  <c:v>0.18570700000000001</c:v>
                </c:pt>
                <c:pt idx="518">
                  <c:v>0.18329100000000001</c:v>
                </c:pt>
                <c:pt idx="519">
                  <c:v>0.18092</c:v>
                </c:pt>
                <c:pt idx="520">
                  <c:v>0.17863299999999999</c:v>
                </c:pt>
                <c:pt idx="521">
                  <c:v>0.176311</c:v>
                </c:pt>
                <c:pt idx="522">
                  <c:v>0.174096</c:v>
                </c:pt>
                <c:pt idx="523">
                  <c:v>0.17192099999999999</c:v>
                </c:pt>
                <c:pt idx="524">
                  <c:v>0.169762</c:v>
                </c:pt>
                <c:pt idx="525">
                  <c:v>0.16761599999999999</c:v>
                </c:pt>
                <c:pt idx="526">
                  <c:v>0.16547400000000001</c:v>
                </c:pt>
                <c:pt idx="527">
                  <c:v>0.163415</c:v>
                </c:pt>
                <c:pt idx="528">
                  <c:v>0.16139300000000001</c:v>
                </c:pt>
                <c:pt idx="529">
                  <c:v>0.15932399999999999</c:v>
                </c:pt>
                <c:pt idx="530">
                  <c:v>0.15731200000000001</c:v>
                </c:pt>
                <c:pt idx="531">
                  <c:v>0.15532699999999999</c:v>
                </c:pt>
                <c:pt idx="532">
                  <c:v>0.15341199999999999</c:v>
                </c:pt>
                <c:pt idx="533">
                  <c:v>0.151451</c:v>
                </c:pt>
                <c:pt idx="534">
                  <c:v>0.14954300000000001</c:v>
                </c:pt>
                <c:pt idx="535">
                  <c:v>0.14763200000000001</c:v>
                </c:pt>
                <c:pt idx="536">
                  <c:v>0.14571600000000001</c:v>
                </c:pt>
                <c:pt idx="537">
                  <c:v>0.14390900000000001</c:v>
                </c:pt>
                <c:pt idx="538">
                  <c:v>0.14200199999999999</c:v>
                </c:pt>
                <c:pt idx="539">
                  <c:v>0.14015900000000001</c:v>
                </c:pt>
                <c:pt idx="540">
                  <c:v>0.13833899999999999</c:v>
                </c:pt>
                <c:pt idx="541">
                  <c:v>0.13655999999999999</c:v>
                </c:pt>
                <c:pt idx="542">
                  <c:v>0.13473599999999999</c:v>
                </c:pt>
                <c:pt idx="543">
                  <c:v>0.132963</c:v>
                </c:pt>
                <c:pt idx="544">
                  <c:v>0.13117799999999999</c:v>
                </c:pt>
                <c:pt idx="545">
                  <c:v>0.12940499999999999</c:v>
                </c:pt>
                <c:pt idx="546">
                  <c:v>0.12765499999999999</c:v>
                </c:pt>
                <c:pt idx="547">
                  <c:v>0.12592100000000001</c:v>
                </c:pt>
                <c:pt idx="548">
                  <c:v>0.124138</c:v>
                </c:pt>
                <c:pt idx="549">
                  <c:v>0.12250999999999999</c:v>
                </c:pt>
                <c:pt idx="550">
                  <c:v>0.12075</c:v>
                </c:pt>
                <c:pt idx="551">
                  <c:v>0.11905200000000001</c:v>
                </c:pt>
                <c:pt idx="552">
                  <c:v>0.117339</c:v>
                </c:pt>
                <c:pt idx="553">
                  <c:v>0.11564099999999999</c:v>
                </c:pt>
                <c:pt idx="554">
                  <c:v>0.113999</c:v>
                </c:pt>
                <c:pt idx="555">
                  <c:v>0.112327</c:v>
                </c:pt>
                <c:pt idx="556">
                  <c:v>0.110628</c:v>
                </c:pt>
                <c:pt idx="557">
                  <c:v>0.10898099999999999</c:v>
                </c:pt>
                <c:pt idx="558">
                  <c:v>0.107354</c:v>
                </c:pt>
                <c:pt idx="559">
                  <c:v>0.105744</c:v>
                </c:pt>
                <c:pt idx="560">
                  <c:v>0.104103</c:v>
                </c:pt>
                <c:pt idx="561">
                  <c:v>0.10256</c:v>
                </c:pt>
                <c:pt idx="562">
                  <c:v>0.100898</c:v>
                </c:pt>
                <c:pt idx="563">
                  <c:v>9.9288799999999997E-2</c:v>
                </c:pt>
                <c:pt idx="564">
                  <c:v>9.7725000000000006E-2</c:v>
                </c:pt>
                <c:pt idx="565">
                  <c:v>9.5863000000000004E-2</c:v>
                </c:pt>
                <c:pt idx="566">
                  <c:v>9.39855E-2</c:v>
                </c:pt>
                <c:pt idx="567">
                  <c:v>9.2422000000000004E-2</c:v>
                </c:pt>
                <c:pt idx="568">
                  <c:v>9.0861300000000006E-2</c:v>
                </c:pt>
                <c:pt idx="569">
                  <c:v>8.93785E-2</c:v>
                </c:pt>
                <c:pt idx="570">
                  <c:v>8.7844199999999997E-2</c:v>
                </c:pt>
                <c:pt idx="571">
                  <c:v>8.6336700000000002E-2</c:v>
                </c:pt>
                <c:pt idx="572">
                  <c:v>8.4819199999999997E-2</c:v>
                </c:pt>
                <c:pt idx="573">
                  <c:v>8.3361900000000003E-2</c:v>
                </c:pt>
                <c:pt idx="574">
                  <c:v>8.1930299999999998E-2</c:v>
                </c:pt>
                <c:pt idx="575">
                  <c:v>8.0448599999999995E-2</c:v>
                </c:pt>
                <c:pt idx="576">
                  <c:v>7.9034099999999996E-2</c:v>
                </c:pt>
                <c:pt idx="577">
                  <c:v>7.7558000000000002E-2</c:v>
                </c:pt>
                <c:pt idx="578">
                  <c:v>7.6136800000000004E-2</c:v>
                </c:pt>
                <c:pt idx="579">
                  <c:v>7.4745199999999998E-2</c:v>
                </c:pt>
                <c:pt idx="580">
                  <c:v>7.33544E-2</c:v>
                </c:pt>
                <c:pt idx="581">
                  <c:v>7.1993500000000002E-2</c:v>
                </c:pt>
                <c:pt idx="582">
                  <c:v>7.0646600000000004E-2</c:v>
                </c:pt>
                <c:pt idx="583">
                  <c:v>6.9276799999999999E-2</c:v>
                </c:pt>
                <c:pt idx="584">
                  <c:v>6.7993899999999996E-2</c:v>
                </c:pt>
                <c:pt idx="585">
                  <c:v>6.6618800000000006E-2</c:v>
                </c:pt>
                <c:pt idx="586">
                  <c:v>6.5336900000000003E-2</c:v>
                </c:pt>
                <c:pt idx="587">
                  <c:v>6.4043699999999995E-2</c:v>
                </c:pt>
                <c:pt idx="588">
                  <c:v>6.2739299999999998E-2</c:v>
                </c:pt>
                <c:pt idx="589">
                  <c:v>6.1526400000000002E-2</c:v>
                </c:pt>
                <c:pt idx="590">
                  <c:v>6.0227500000000003E-2</c:v>
                </c:pt>
                <c:pt idx="591">
                  <c:v>5.9045199999999999E-2</c:v>
                </c:pt>
                <c:pt idx="592">
                  <c:v>5.7803300000000002E-2</c:v>
                </c:pt>
                <c:pt idx="593">
                  <c:v>5.66008E-2</c:v>
                </c:pt>
                <c:pt idx="594">
                  <c:v>5.54452E-2</c:v>
                </c:pt>
                <c:pt idx="595">
                  <c:v>5.4237899999999999E-2</c:v>
                </c:pt>
                <c:pt idx="596">
                  <c:v>5.3103699999999997E-2</c:v>
                </c:pt>
                <c:pt idx="597">
                  <c:v>5.1958699999999997E-2</c:v>
                </c:pt>
                <c:pt idx="598">
                  <c:v>5.08394E-2</c:v>
                </c:pt>
                <c:pt idx="599">
                  <c:v>4.9768199999999999E-2</c:v>
                </c:pt>
                <c:pt idx="600">
                  <c:v>4.8659399999999998E-2</c:v>
                </c:pt>
                <c:pt idx="601">
                  <c:v>4.7608200000000003E-2</c:v>
                </c:pt>
                <c:pt idx="602">
                  <c:v>4.6575499999999999E-2</c:v>
                </c:pt>
                <c:pt idx="603">
                  <c:v>4.55319E-2</c:v>
                </c:pt>
                <c:pt idx="604">
                  <c:v>4.4525500000000003E-2</c:v>
                </c:pt>
                <c:pt idx="605">
                  <c:v>4.3543199999999997E-2</c:v>
                </c:pt>
                <c:pt idx="606">
                  <c:v>4.2608399999999998E-2</c:v>
                </c:pt>
                <c:pt idx="607">
                  <c:v>4.1655499999999998E-2</c:v>
                </c:pt>
                <c:pt idx="608">
                  <c:v>4.0644399999999997E-2</c:v>
                </c:pt>
                <c:pt idx="609">
                  <c:v>3.9762199999999998E-2</c:v>
                </c:pt>
                <c:pt idx="610">
                  <c:v>3.8814599999999998E-2</c:v>
                </c:pt>
                <c:pt idx="611">
                  <c:v>3.7980399999999997E-2</c:v>
                </c:pt>
                <c:pt idx="612">
                  <c:v>3.7094799999999997E-2</c:v>
                </c:pt>
                <c:pt idx="613">
                  <c:v>3.6254599999999998E-2</c:v>
                </c:pt>
                <c:pt idx="614">
                  <c:v>3.5373099999999998E-2</c:v>
                </c:pt>
                <c:pt idx="615">
                  <c:v>3.45986E-2</c:v>
                </c:pt>
                <c:pt idx="616">
                  <c:v>3.3734300000000002E-2</c:v>
                </c:pt>
                <c:pt idx="617">
                  <c:v>3.3000700000000001E-2</c:v>
                </c:pt>
                <c:pt idx="618">
                  <c:v>3.2221300000000001E-2</c:v>
                </c:pt>
                <c:pt idx="619">
                  <c:v>3.1490600000000001E-2</c:v>
                </c:pt>
                <c:pt idx="620">
                  <c:v>3.07073E-2</c:v>
                </c:pt>
                <c:pt idx="621">
                  <c:v>3.00203E-2</c:v>
                </c:pt>
                <c:pt idx="622">
                  <c:v>2.9302600000000002E-2</c:v>
                </c:pt>
                <c:pt idx="623">
                  <c:v>2.8597299999999999E-2</c:v>
                </c:pt>
                <c:pt idx="624">
                  <c:v>2.7950599999999999E-2</c:v>
                </c:pt>
                <c:pt idx="625">
                  <c:v>2.7262999999999999E-2</c:v>
                </c:pt>
                <c:pt idx="626">
                  <c:v>2.66407E-2</c:v>
                </c:pt>
                <c:pt idx="627">
                  <c:v>2.6027100000000001E-2</c:v>
                </c:pt>
                <c:pt idx="628">
                  <c:v>2.5385899999999999E-2</c:v>
                </c:pt>
                <c:pt idx="629">
                  <c:v>2.4775499999999999E-2</c:v>
                </c:pt>
                <c:pt idx="630">
                  <c:v>2.4193099999999999E-2</c:v>
                </c:pt>
                <c:pt idx="631">
                  <c:v>2.3640600000000001E-2</c:v>
                </c:pt>
                <c:pt idx="632">
                  <c:v>2.3064899999999999E-2</c:v>
                </c:pt>
                <c:pt idx="633">
                  <c:v>2.2505299999999999E-2</c:v>
                </c:pt>
                <c:pt idx="634">
                  <c:v>2.1998199999999999E-2</c:v>
                </c:pt>
                <c:pt idx="635">
                  <c:v>2.15032E-2</c:v>
                </c:pt>
                <c:pt idx="636">
                  <c:v>2.0981400000000001E-2</c:v>
                </c:pt>
                <c:pt idx="637">
                  <c:v>2.04937E-2</c:v>
                </c:pt>
                <c:pt idx="638">
                  <c:v>2.00451E-2</c:v>
                </c:pt>
                <c:pt idx="639">
                  <c:v>1.9559900000000002E-2</c:v>
                </c:pt>
                <c:pt idx="640">
                  <c:v>1.90583E-2</c:v>
                </c:pt>
                <c:pt idx="641">
                  <c:v>1.86517E-2</c:v>
                </c:pt>
                <c:pt idx="642">
                  <c:v>1.8218700000000001E-2</c:v>
                </c:pt>
                <c:pt idx="643">
                  <c:v>1.7750599999999998E-2</c:v>
                </c:pt>
                <c:pt idx="644">
                  <c:v>1.74027E-2</c:v>
                </c:pt>
                <c:pt idx="645">
                  <c:v>1.69763E-2</c:v>
                </c:pt>
                <c:pt idx="646">
                  <c:v>1.65982E-2</c:v>
                </c:pt>
                <c:pt idx="647">
                  <c:v>1.6249E-2</c:v>
                </c:pt>
                <c:pt idx="648">
                  <c:v>1.5836599999999999E-2</c:v>
                </c:pt>
                <c:pt idx="649">
                  <c:v>1.55105E-2</c:v>
                </c:pt>
                <c:pt idx="650">
                  <c:v>1.51313E-2</c:v>
                </c:pt>
                <c:pt idx="651">
                  <c:v>1.4843E-2</c:v>
                </c:pt>
                <c:pt idx="652">
                  <c:v>1.4463E-2</c:v>
                </c:pt>
                <c:pt idx="653">
                  <c:v>1.41546E-2</c:v>
                </c:pt>
                <c:pt idx="654">
                  <c:v>1.3864E-2</c:v>
                </c:pt>
                <c:pt idx="655">
                  <c:v>1.34941E-2</c:v>
                </c:pt>
                <c:pt idx="656">
                  <c:v>1.3269400000000001E-2</c:v>
                </c:pt>
                <c:pt idx="657">
                  <c:v>1.29575E-2</c:v>
                </c:pt>
                <c:pt idx="658">
                  <c:v>1.26838E-2</c:v>
                </c:pt>
                <c:pt idx="659">
                  <c:v>1.24402E-2</c:v>
                </c:pt>
                <c:pt idx="660">
                  <c:v>1.21291E-2</c:v>
                </c:pt>
                <c:pt idx="661">
                  <c:v>1.19016E-2</c:v>
                </c:pt>
                <c:pt idx="662">
                  <c:v>1.16414E-2</c:v>
                </c:pt>
                <c:pt idx="663">
                  <c:v>1.1399100000000001E-2</c:v>
                </c:pt>
                <c:pt idx="664">
                  <c:v>1.1162999999999999E-2</c:v>
                </c:pt>
                <c:pt idx="665">
                  <c:v>1.09558E-2</c:v>
                </c:pt>
                <c:pt idx="666">
                  <c:v>1.0755600000000001E-2</c:v>
                </c:pt>
                <c:pt idx="667">
                  <c:v>1.04885E-2</c:v>
                </c:pt>
                <c:pt idx="668">
                  <c:v>1.0309199999999999E-2</c:v>
                </c:pt>
                <c:pt idx="669">
                  <c:v>1.0119299999999999E-2</c:v>
                </c:pt>
                <c:pt idx="670">
                  <c:v>1.0545499999999999E-2</c:v>
                </c:pt>
                <c:pt idx="671">
                  <c:v>1.0420799999999999E-2</c:v>
                </c:pt>
                <c:pt idx="672">
                  <c:v>1.0145400000000001E-2</c:v>
                </c:pt>
                <c:pt idx="673">
                  <c:v>9.9822699999999997E-3</c:v>
                </c:pt>
                <c:pt idx="674">
                  <c:v>9.79674E-3</c:v>
                </c:pt>
                <c:pt idx="675">
                  <c:v>9.6505299999999992E-3</c:v>
                </c:pt>
                <c:pt idx="676">
                  <c:v>9.4903899999999996E-3</c:v>
                </c:pt>
                <c:pt idx="677">
                  <c:v>9.2665300000000003E-3</c:v>
                </c:pt>
                <c:pt idx="678">
                  <c:v>9.1392699999999997E-3</c:v>
                </c:pt>
                <c:pt idx="679">
                  <c:v>8.9817600000000001E-3</c:v>
                </c:pt>
                <c:pt idx="680">
                  <c:v>8.8571499999999994E-3</c:v>
                </c:pt>
                <c:pt idx="681">
                  <c:v>8.7557299999999998E-3</c:v>
                </c:pt>
                <c:pt idx="682">
                  <c:v>8.5800800000000003E-3</c:v>
                </c:pt>
                <c:pt idx="683">
                  <c:v>8.5175000000000008E-3</c:v>
                </c:pt>
                <c:pt idx="684">
                  <c:v>8.3678999999999993E-3</c:v>
                </c:pt>
                <c:pt idx="685">
                  <c:v>8.1601899999999995E-3</c:v>
                </c:pt>
                <c:pt idx="686">
                  <c:v>8.1043499999999997E-3</c:v>
                </c:pt>
                <c:pt idx="687">
                  <c:v>7.9213700000000005E-3</c:v>
                </c:pt>
                <c:pt idx="688">
                  <c:v>7.8388699999999995E-3</c:v>
                </c:pt>
                <c:pt idx="689">
                  <c:v>7.7039200000000004E-3</c:v>
                </c:pt>
                <c:pt idx="690">
                  <c:v>7.5145799999999999E-3</c:v>
                </c:pt>
                <c:pt idx="691">
                  <c:v>7.5117400000000003E-3</c:v>
                </c:pt>
                <c:pt idx="692">
                  <c:v>7.3643099999999998E-3</c:v>
                </c:pt>
                <c:pt idx="693">
                  <c:v>7.24218E-3</c:v>
                </c:pt>
                <c:pt idx="694">
                  <c:v>7.1614399999999998E-3</c:v>
                </c:pt>
                <c:pt idx="695">
                  <c:v>7.0363400000000003E-3</c:v>
                </c:pt>
                <c:pt idx="696">
                  <c:v>6.9349099999999999E-3</c:v>
                </c:pt>
                <c:pt idx="697">
                  <c:v>6.89283E-3</c:v>
                </c:pt>
                <c:pt idx="698">
                  <c:v>6.7509199999999997E-3</c:v>
                </c:pt>
                <c:pt idx="699">
                  <c:v>6.7264999999999998E-3</c:v>
                </c:pt>
                <c:pt idx="700">
                  <c:v>6.5691100000000004E-3</c:v>
                </c:pt>
                <c:pt idx="701">
                  <c:v>6.4572800000000001E-3</c:v>
                </c:pt>
                <c:pt idx="702">
                  <c:v>6.42648E-3</c:v>
                </c:pt>
                <c:pt idx="703">
                  <c:v>6.31052E-3</c:v>
                </c:pt>
                <c:pt idx="704">
                  <c:v>6.2248099999999999E-3</c:v>
                </c:pt>
                <c:pt idx="705">
                  <c:v>6.18842E-3</c:v>
                </c:pt>
                <c:pt idx="706">
                  <c:v>6.05245E-3</c:v>
                </c:pt>
                <c:pt idx="707">
                  <c:v>6.0614500000000003E-3</c:v>
                </c:pt>
                <c:pt idx="708">
                  <c:v>5.9049599999999999E-3</c:v>
                </c:pt>
                <c:pt idx="709">
                  <c:v>5.8527600000000003E-3</c:v>
                </c:pt>
                <c:pt idx="710">
                  <c:v>5.7927300000000003E-3</c:v>
                </c:pt>
                <c:pt idx="711">
                  <c:v>5.6294700000000001E-3</c:v>
                </c:pt>
                <c:pt idx="712">
                  <c:v>5.7024700000000003E-3</c:v>
                </c:pt>
                <c:pt idx="713">
                  <c:v>5.5596600000000001E-3</c:v>
                </c:pt>
                <c:pt idx="714">
                  <c:v>5.4716499999999998E-3</c:v>
                </c:pt>
                <c:pt idx="715">
                  <c:v>5.4773900000000004E-3</c:v>
                </c:pt>
                <c:pt idx="716">
                  <c:v>5.3459600000000003E-3</c:v>
                </c:pt>
                <c:pt idx="717">
                  <c:v>5.3695599999999998E-3</c:v>
                </c:pt>
                <c:pt idx="718">
                  <c:v>5.1992599999999998E-3</c:v>
                </c:pt>
                <c:pt idx="719">
                  <c:v>5.1705800000000001E-3</c:v>
                </c:pt>
                <c:pt idx="720">
                  <c:v>5.1783899999999997E-3</c:v>
                </c:pt>
                <c:pt idx="721">
                  <c:v>5.0205299999999996E-3</c:v>
                </c:pt>
                <c:pt idx="722">
                  <c:v>5.0153100000000003E-3</c:v>
                </c:pt>
                <c:pt idx="723">
                  <c:v>4.9883200000000001E-3</c:v>
                </c:pt>
                <c:pt idx="724">
                  <c:v>4.8847200000000004E-3</c:v>
                </c:pt>
                <c:pt idx="725">
                  <c:v>4.9010299999999998E-3</c:v>
                </c:pt>
                <c:pt idx="726">
                  <c:v>4.7918099999999996E-3</c:v>
                </c:pt>
                <c:pt idx="727">
                  <c:v>4.7894900000000004E-3</c:v>
                </c:pt>
                <c:pt idx="728">
                  <c:v>4.7172899999999999E-3</c:v>
                </c:pt>
                <c:pt idx="729">
                  <c:v>4.6019099999999999E-3</c:v>
                </c:pt>
                <c:pt idx="730">
                  <c:v>4.57895E-3</c:v>
                </c:pt>
                <c:pt idx="731">
                  <c:v>4.5319799999999997E-3</c:v>
                </c:pt>
                <c:pt idx="732">
                  <c:v>4.5197800000000002E-3</c:v>
                </c:pt>
                <c:pt idx="733">
                  <c:v>4.45875E-3</c:v>
                </c:pt>
                <c:pt idx="734">
                  <c:v>4.3253099999999997E-3</c:v>
                </c:pt>
                <c:pt idx="735">
                  <c:v>4.41187E-3</c:v>
                </c:pt>
                <c:pt idx="736">
                  <c:v>4.2929099999999996E-3</c:v>
                </c:pt>
                <c:pt idx="737">
                  <c:v>4.2871200000000002E-3</c:v>
                </c:pt>
                <c:pt idx="738">
                  <c:v>4.2000800000000001E-3</c:v>
                </c:pt>
                <c:pt idx="739">
                  <c:v>4.14519E-3</c:v>
                </c:pt>
                <c:pt idx="740">
                  <c:v>4.1620900000000002E-3</c:v>
                </c:pt>
                <c:pt idx="741">
                  <c:v>4.0410899999999998E-3</c:v>
                </c:pt>
                <c:pt idx="742">
                  <c:v>4.0790499999999999E-3</c:v>
                </c:pt>
                <c:pt idx="743">
                  <c:v>3.9885700000000003E-3</c:v>
                </c:pt>
                <c:pt idx="744">
                  <c:v>3.8850199999999999E-3</c:v>
                </c:pt>
                <c:pt idx="745">
                  <c:v>3.9509000000000002E-3</c:v>
                </c:pt>
                <c:pt idx="746">
                  <c:v>3.8781699999999998E-3</c:v>
                </c:pt>
                <c:pt idx="747">
                  <c:v>3.7883000000000001E-3</c:v>
                </c:pt>
                <c:pt idx="748">
                  <c:v>3.80744E-3</c:v>
                </c:pt>
                <c:pt idx="749">
                  <c:v>3.7271100000000001E-3</c:v>
                </c:pt>
                <c:pt idx="750">
                  <c:v>3.6931300000000002E-3</c:v>
                </c:pt>
                <c:pt idx="751">
                  <c:v>3.6218999999999999E-3</c:v>
                </c:pt>
                <c:pt idx="752">
                  <c:v>3.6089199999999998E-3</c:v>
                </c:pt>
                <c:pt idx="753">
                  <c:v>3.5466199999999999E-3</c:v>
                </c:pt>
                <c:pt idx="754">
                  <c:v>3.5245799999999998E-3</c:v>
                </c:pt>
                <c:pt idx="755">
                  <c:v>3.4983800000000002E-3</c:v>
                </c:pt>
                <c:pt idx="756">
                  <c:v>3.42143E-3</c:v>
                </c:pt>
                <c:pt idx="757">
                  <c:v>3.3861999999999998E-3</c:v>
                </c:pt>
                <c:pt idx="758">
                  <c:v>3.4054100000000002E-3</c:v>
                </c:pt>
                <c:pt idx="759">
                  <c:v>3.3140999999999999E-3</c:v>
                </c:pt>
                <c:pt idx="760">
                  <c:v>3.3014899999999998E-3</c:v>
                </c:pt>
                <c:pt idx="761">
                  <c:v>3.2592300000000001E-3</c:v>
                </c:pt>
                <c:pt idx="762">
                  <c:v>3.1744199999999998E-3</c:v>
                </c:pt>
                <c:pt idx="763">
                  <c:v>3.1656000000000002E-3</c:v>
                </c:pt>
                <c:pt idx="764">
                  <c:v>3.10663E-3</c:v>
                </c:pt>
                <c:pt idx="765">
                  <c:v>3.0725000000000001E-3</c:v>
                </c:pt>
                <c:pt idx="766">
                  <c:v>3.0288300000000002E-3</c:v>
                </c:pt>
                <c:pt idx="767">
                  <c:v>2.9553800000000001E-3</c:v>
                </c:pt>
                <c:pt idx="768">
                  <c:v>2.9669800000000001E-3</c:v>
                </c:pt>
                <c:pt idx="769">
                  <c:v>2.9085700000000001E-3</c:v>
                </c:pt>
                <c:pt idx="770">
                  <c:v>2.83739E-3</c:v>
                </c:pt>
                <c:pt idx="771">
                  <c:v>2.7979699999999999E-3</c:v>
                </c:pt>
                <c:pt idx="772">
                  <c:v>2.7336299999999999E-3</c:v>
                </c:pt>
                <c:pt idx="773">
                  <c:v>2.6996199999999998E-3</c:v>
                </c:pt>
                <c:pt idx="774">
                  <c:v>2.6596100000000002E-3</c:v>
                </c:pt>
                <c:pt idx="775">
                  <c:v>2.6356800000000001E-3</c:v>
                </c:pt>
                <c:pt idx="776">
                  <c:v>2.6374800000000002E-3</c:v>
                </c:pt>
                <c:pt idx="777">
                  <c:v>2.5132800000000001E-3</c:v>
                </c:pt>
                <c:pt idx="778">
                  <c:v>2.46846E-3</c:v>
                </c:pt>
                <c:pt idx="779">
                  <c:v>2.39682E-3</c:v>
                </c:pt>
                <c:pt idx="780">
                  <c:v>2.3884800000000001E-3</c:v>
                </c:pt>
                <c:pt idx="781">
                  <c:v>2.3770100000000001E-3</c:v>
                </c:pt>
                <c:pt idx="782">
                  <c:v>2.2903899999999998E-3</c:v>
                </c:pt>
                <c:pt idx="783">
                  <c:v>2.2427100000000002E-3</c:v>
                </c:pt>
                <c:pt idx="784">
                  <c:v>2.1782699999999999E-3</c:v>
                </c:pt>
                <c:pt idx="785">
                  <c:v>2.1036599999999998E-3</c:v>
                </c:pt>
                <c:pt idx="786">
                  <c:v>2.1043899999999998E-3</c:v>
                </c:pt>
                <c:pt idx="787">
                  <c:v>2.0131900000000002E-3</c:v>
                </c:pt>
                <c:pt idx="788">
                  <c:v>1.9682900000000001E-3</c:v>
                </c:pt>
                <c:pt idx="789">
                  <c:v>1.8885600000000001E-3</c:v>
                </c:pt>
                <c:pt idx="790">
                  <c:v>1.88094E-3</c:v>
                </c:pt>
                <c:pt idx="791">
                  <c:v>1.8598099999999999E-3</c:v>
                </c:pt>
                <c:pt idx="792">
                  <c:v>1.72179E-3</c:v>
                </c:pt>
                <c:pt idx="793">
                  <c:v>1.6712299999999999E-3</c:v>
                </c:pt>
                <c:pt idx="794">
                  <c:v>1.63729E-3</c:v>
                </c:pt>
                <c:pt idx="795">
                  <c:v>1.57675E-3</c:v>
                </c:pt>
                <c:pt idx="796">
                  <c:v>1.4814699999999999E-3</c:v>
                </c:pt>
                <c:pt idx="797">
                  <c:v>1.4255800000000001E-3</c:v>
                </c:pt>
                <c:pt idx="798">
                  <c:v>1.3876100000000001E-3</c:v>
                </c:pt>
                <c:pt idx="799">
                  <c:v>1.33026E-3</c:v>
                </c:pt>
                <c:pt idx="800">
                  <c:v>1.17928E-3</c:v>
                </c:pt>
                <c:pt idx="801">
                  <c:v>1.18749E-3</c:v>
                </c:pt>
                <c:pt idx="802">
                  <c:v>1.09197E-3</c:v>
                </c:pt>
                <c:pt idx="803">
                  <c:v>1.03549E-3</c:v>
                </c:pt>
                <c:pt idx="804">
                  <c:v>9.3063300000000005E-4</c:v>
                </c:pt>
                <c:pt idx="805">
                  <c:v>8.5155199999999999E-4</c:v>
                </c:pt>
                <c:pt idx="806">
                  <c:v>8.3495399999999995E-4</c:v>
                </c:pt>
                <c:pt idx="807">
                  <c:v>7.2128800000000005E-4</c:v>
                </c:pt>
                <c:pt idx="808">
                  <c:v>6.2613499999999999E-4</c:v>
                </c:pt>
                <c:pt idx="809">
                  <c:v>5.3876399999999995E-4</c:v>
                </c:pt>
                <c:pt idx="810">
                  <c:v>4.1306600000000002E-4</c:v>
                </c:pt>
                <c:pt idx="811">
                  <c:v>3.6612500000000002E-4</c:v>
                </c:pt>
                <c:pt idx="812">
                  <c:v>2.7333700000000002E-4</c:v>
                </c:pt>
                <c:pt idx="813">
                  <c:v>2.5127899999999998E-4</c:v>
                </c:pt>
                <c:pt idx="814">
                  <c:v>1.7765599999999999E-4</c:v>
                </c:pt>
                <c:pt idx="815">
                  <c:v>5.5821E-5</c:v>
                </c:pt>
                <c:pt idx="816">
                  <c:v>9.1414899999999998E-6</c:v>
                </c:pt>
                <c:pt idx="817">
                  <c:v>-1.13324E-4</c:v>
                </c:pt>
                <c:pt idx="818">
                  <c:v>-1.66854E-4</c:v>
                </c:pt>
                <c:pt idx="819">
                  <c:v>-2.5245600000000002E-4</c:v>
                </c:pt>
                <c:pt idx="820">
                  <c:v>-3.9402300000000002E-4</c:v>
                </c:pt>
                <c:pt idx="821">
                  <c:v>-4.3586999999999999E-4</c:v>
                </c:pt>
                <c:pt idx="822">
                  <c:v>-5.3382199999999999E-4</c:v>
                </c:pt>
                <c:pt idx="823">
                  <c:v>-5.9218200000000002E-4</c:v>
                </c:pt>
                <c:pt idx="824">
                  <c:v>-6.4926399999999998E-4</c:v>
                </c:pt>
                <c:pt idx="825">
                  <c:v>-7.9761399999999998E-4</c:v>
                </c:pt>
                <c:pt idx="826">
                  <c:v>-8.2843800000000003E-4</c:v>
                </c:pt>
                <c:pt idx="827">
                  <c:v>-9.1218400000000002E-4</c:v>
                </c:pt>
                <c:pt idx="828">
                  <c:v>-1.0386900000000001E-3</c:v>
                </c:pt>
                <c:pt idx="829">
                  <c:v>-1.09253E-3</c:v>
                </c:pt>
                <c:pt idx="830">
                  <c:v>-1.1925200000000001E-3</c:v>
                </c:pt>
                <c:pt idx="831">
                  <c:v>-1.2328599999999999E-3</c:v>
                </c:pt>
                <c:pt idx="832">
                  <c:v>-1.3553300000000001E-3</c:v>
                </c:pt>
                <c:pt idx="833">
                  <c:v>-1.44421E-3</c:v>
                </c:pt>
                <c:pt idx="834">
                  <c:v>-1.47919E-3</c:v>
                </c:pt>
                <c:pt idx="835">
                  <c:v>-1.6089399999999999E-3</c:v>
                </c:pt>
                <c:pt idx="836">
                  <c:v>-1.6509199999999999E-3</c:v>
                </c:pt>
                <c:pt idx="837">
                  <c:v>-1.7159300000000001E-3</c:v>
                </c:pt>
                <c:pt idx="838">
                  <c:v>-1.86337E-3</c:v>
                </c:pt>
                <c:pt idx="839">
                  <c:v>-1.8593800000000001E-3</c:v>
                </c:pt>
                <c:pt idx="840">
                  <c:v>-1.96423E-3</c:v>
                </c:pt>
                <c:pt idx="841">
                  <c:v>-2.0312799999999999E-3</c:v>
                </c:pt>
                <c:pt idx="842">
                  <c:v>-2.1033800000000002E-3</c:v>
                </c:pt>
                <c:pt idx="843">
                  <c:v>-2.1715599999999999E-3</c:v>
                </c:pt>
                <c:pt idx="844">
                  <c:v>-2.2161099999999999E-3</c:v>
                </c:pt>
                <c:pt idx="845">
                  <c:v>-2.3240600000000002E-3</c:v>
                </c:pt>
                <c:pt idx="846">
                  <c:v>-2.3842300000000002E-3</c:v>
                </c:pt>
                <c:pt idx="847">
                  <c:v>-2.4433100000000002E-3</c:v>
                </c:pt>
                <c:pt idx="848">
                  <c:v>-2.53374E-3</c:v>
                </c:pt>
                <c:pt idx="849">
                  <c:v>-2.4955300000000001E-3</c:v>
                </c:pt>
                <c:pt idx="850">
                  <c:v>-2.6807799999999998E-3</c:v>
                </c:pt>
                <c:pt idx="851">
                  <c:v>-2.61656E-3</c:v>
                </c:pt>
                <c:pt idx="852">
                  <c:v>-2.6812400000000001E-3</c:v>
                </c:pt>
                <c:pt idx="853">
                  <c:v>-2.7669499999999998E-3</c:v>
                </c:pt>
                <c:pt idx="854">
                  <c:v>-2.7968799999999999E-3</c:v>
                </c:pt>
                <c:pt idx="855">
                  <c:v>-2.8975099999999998E-3</c:v>
                </c:pt>
                <c:pt idx="856">
                  <c:v>-2.9155600000000002E-3</c:v>
                </c:pt>
                <c:pt idx="857">
                  <c:v>-2.9340899999999999E-3</c:v>
                </c:pt>
                <c:pt idx="858">
                  <c:v>-2.9767499999999998E-3</c:v>
                </c:pt>
                <c:pt idx="859">
                  <c:v>-3.0178200000000001E-3</c:v>
                </c:pt>
                <c:pt idx="860">
                  <c:v>-3.0793999999999999E-3</c:v>
                </c:pt>
                <c:pt idx="861">
                  <c:v>-3.0717600000000002E-3</c:v>
                </c:pt>
                <c:pt idx="862">
                  <c:v>-3.1425400000000001E-3</c:v>
                </c:pt>
                <c:pt idx="863">
                  <c:v>-3.1535500000000002E-3</c:v>
                </c:pt>
                <c:pt idx="864">
                  <c:v>-3.1914399999999998E-3</c:v>
                </c:pt>
                <c:pt idx="865">
                  <c:v>-3.2361299999999998E-3</c:v>
                </c:pt>
                <c:pt idx="866">
                  <c:v>-3.1917999999999998E-3</c:v>
                </c:pt>
                <c:pt idx="867">
                  <c:v>-3.2604000000000001E-3</c:v>
                </c:pt>
                <c:pt idx="868">
                  <c:v>-3.3160899999999998E-3</c:v>
                </c:pt>
                <c:pt idx="869">
                  <c:v>-3.2625599999999999E-3</c:v>
                </c:pt>
                <c:pt idx="870">
                  <c:v>-3.3857100000000001E-3</c:v>
                </c:pt>
                <c:pt idx="871">
                  <c:v>-3.33789E-3</c:v>
                </c:pt>
                <c:pt idx="872">
                  <c:v>-3.36075E-3</c:v>
                </c:pt>
                <c:pt idx="873">
                  <c:v>-3.4108099999999998E-3</c:v>
                </c:pt>
                <c:pt idx="874">
                  <c:v>-3.4166999999999999E-3</c:v>
                </c:pt>
                <c:pt idx="875">
                  <c:v>-3.4333699999999998E-3</c:v>
                </c:pt>
                <c:pt idx="876">
                  <c:v>-3.4610700000000001E-3</c:v>
                </c:pt>
                <c:pt idx="877">
                  <c:v>-3.4523800000000001E-3</c:v>
                </c:pt>
                <c:pt idx="878">
                  <c:v>-3.4992500000000002E-3</c:v>
                </c:pt>
                <c:pt idx="879">
                  <c:v>-3.4424500000000001E-3</c:v>
                </c:pt>
                <c:pt idx="880">
                  <c:v>-3.5350999999999998E-3</c:v>
                </c:pt>
                <c:pt idx="881">
                  <c:v>-3.5214299999999999E-3</c:v>
                </c:pt>
                <c:pt idx="882">
                  <c:v>-3.5343100000000001E-3</c:v>
                </c:pt>
                <c:pt idx="883">
                  <c:v>-3.5591799999999999E-3</c:v>
                </c:pt>
                <c:pt idx="884">
                  <c:v>-3.55004E-3</c:v>
                </c:pt>
                <c:pt idx="885">
                  <c:v>-3.6145399999999999E-3</c:v>
                </c:pt>
                <c:pt idx="886">
                  <c:v>-3.5946099999999998E-3</c:v>
                </c:pt>
                <c:pt idx="887">
                  <c:v>-3.6322199999999998E-3</c:v>
                </c:pt>
                <c:pt idx="888">
                  <c:v>-3.6470999999999999E-3</c:v>
                </c:pt>
                <c:pt idx="889">
                  <c:v>-3.6508000000000001E-3</c:v>
                </c:pt>
                <c:pt idx="890">
                  <c:v>-3.7171600000000002E-3</c:v>
                </c:pt>
                <c:pt idx="891">
                  <c:v>-3.69857E-3</c:v>
                </c:pt>
                <c:pt idx="892">
                  <c:v>-3.76085E-3</c:v>
                </c:pt>
                <c:pt idx="893">
                  <c:v>-3.7655200000000001E-3</c:v>
                </c:pt>
                <c:pt idx="894">
                  <c:v>-3.77941E-3</c:v>
                </c:pt>
                <c:pt idx="895">
                  <c:v>-3.8580699999999999E-3</c:v>
                </c:pt>
                <c:pt idx="896">
                  <c:v>-3.8889300000000001E-3</c:v>
                </c:pt>
                <c:pt idx="897">
                  <c:v>-3.9316799999999999E-3</c:v>
                </c:pt>
                <c:pt idx="898">
                  <c:v>-3.9574399999999996E-3</c:v>
                </c:pt>
                <c:pt idx="899">
                  <c:v>-4.0339499999999997E-3</c:v>
                </c:pt>
                <c:pt idx="900">
                  <c:v>-4.1464500000000003E-3</c:v>
                </c:pt>
                <c:pt idx="901">
                  <c:v>-4.1135E-3</c:v>
                </c:pt>
                <c:pt idx="902">
                  <c:v>-4.2686E-3</c:v>
                </c:pt>
                <c:pt idx="903">
                  <c:v>-4.3145600000000003E-3</c:v>
                </c:pt>
                <c:pt idx="904">
                  <c:v>-4.42955E-3</c:v>
                </c:pt>
                <c:pt idx="905">
                  <c:v>-4.5057400000000003E-3</c:v>
                </c:pt>
                <c:pt idx="906">
                  <c:v>-4.5679800000000001E-3</c:v>
                </c:pt>
                <c:pt idx="907">
                  <c:v>-4.7241200000000001E-3</c:v>
                </c:pt>
                <c:pt idx="908">
                  <c:v>-4.8028400000000001E-3</c:v>
                </c:pt>
                <c:pt idx="909">
                  <c:v>-4.91794E-3</c:v>
                </c:pt>
                <c:pt idx="910">
                  <c:v>-5.0860699999999998E-3</c:v>
                </c:pt>
                <c:pt idx="911">
                  <c:v>-5.1394199999999996E-3</c:v>
                </c:pt>
                <c:pt idx="912">
                  <c:v>-5.3627900000000001E-3</c:v>
                </c:pt>
                <c:pt idx="913">
                  <c:v>-5.4061700000000001E-3</c:v>
                </c:pt>
                <c:pt idx="914">
                  <c:v>-5.6160699999999999E-3</c:v>
                </c:pt>
                <c:pt idx="915">
                  <c:v>-5.8271299999999998E-3</c:v>
                </c:pt>
                <c:pt idx="916">
                  <c:v>-5.9652300000000002E-3</c:v>
                </c:pt>
                <c:pt idx="917">
                  <c:v>-6.2092900000000001E-3</c:v>
                </c:pt>
                <c:pt idx="918">
                  <c:v>-6.3644499999999998E-3</c:v>
                </c:pt>
                <c:pt idx="919">
                  <c:v>-6.5751899999999999E-3</c:v>
                </c:pt>
                <c:pt idx="920">
                  <c:v>-6.8280800000000003E-3</c:v>
                </c:pt>
                <c:pt idx="921">
                  <c:v>-6.9875099999999997E-3</c:v>
                </c:pt>
                <c:pt idx="922">
                  <c:v>-7.2446699999999999E-3</c:v>
                </c:pt>
                <c:pt idx="923">
                  <c:v>-7.4658099999999998E-3</c:v>
                </c:pt>
                <c:pt idx="924">
                  <c:v>-7.7226999999999999E-3</c:v>
                </c:pt>
                <c:pt idx="925">
                  <c:v>-7.9878899999999992E-3</c:v>
                </c:pt>
                <c:pt idx="926">
                  <c:v>-8.2101799999999992E-3</c:v>
                </c:pt>
                <c:pt idx="927">
                  <c:v>-8.5227900000000006E-3</c:v>
                </c:pt>
                <c:pt idx="928">
                  <c:v>-8.7438299999999993E-3</c:v>
                </c:pt>
                <c:pt idx="929">
                  <c:v>-9.0702999999999999E-3</c:v>
                </c:pt>
                <c:pt idx="930">
                  <c:v>-9.3371400000000007E-3</c:v>
                </c:pt>
                <c:pt idx="931">
                  <c:v>-9.6118799999999997E-3</c:v>
                </c:pt>
                <c:pt idx="932">
                  <c:v>-9.9039599999999998E-3</c:v>
                </c:pt>
                <c:pt idx="933">
                  <c:v>-1.0160199999999999E-2</c:v>
                </c:pt>
                <c:pt idx="934">
                  <c:v>-1.04533E-2</c:v>
                </c:pt>
                <c:pt idx="935">
                  <c:v>-1.06964E-2</c:v>
                </c:pt>
                <c:pt idx="936">
                  <c:v>-1.0988700000000001E-2</c:v>
                </c:pt>
                <c:pt idx="937">
                  <c:v>-1.12739E-2</c:v>
                </c:pt>
                <c:pt idx="938">
                  <c:v>-1.1449000000000001E-2</c:v>
                </c:pt>
                <c:pt idx="939">
                  <c:v>-1.18266E-2</c:v>
                </c:pt>
                <c:pt idx="940">
                  <c:v>-1.2002799999999999E-2</c:v>
                </c:pt>
                <c:pt idx="941">
                  <c:v>-1.22034E-2</c:v>
                </c:pt>
                <c:pt idx="942">
                  <c:v>-1.2495300000000001E-2</c:v>
                </c:pt>
                <c:pt idx="943">
                  <c:v>-1.2674100000000001E-2</c:v>
                </c:pt>
                <c:pt idx="944">
                  <c:v>-1.2848399999999999E-2</c:v>
                </c:pt>
                <c:pt idx="945">
                  <c:v>-1.3091E-2</c:v>
                </c:pt>
                <c:pt idx="946">
                  <c:v>-1.31942E-2</c:v>
                </c:pt>
                <c:pt idx="947">
                  <c:v>-1.33974E-2</c:v>
                </c:pt>
                <c:pt idx="948">
                  <c:v>-1.34979E-2</c:v>
                </c:pt>
                <c:pt idx="949">
                  <c:v>-1.36353E-2</c:v>
                </c:pt>
                <c:pt idx="950">
                  <c:v>-1.36924E-2</c:v>
                </c:pt>
                <c:pt idx="951">
                  <c:v>-1.37634E-2</c:v>
                </c:pt>
                <c:pt idx="952">
                  <c:v>-1.38307E-2</c:v>
                </c:pt>
                <c:pt idx="953">
                  <c:v>-1.38665E-2</c:v>
                </c:pt>
                <c:pt idx="954">
                  <c:v>-1.3932399999999999E-2</c:v>
                </c:pt>
                <c:pt idx="955">
                  <c:v>-1.39335E-2</c:v>
                </c:pt>
                <c:pt idx="956">
                  <c:v>-1.38937E-2</c:v>
                </c:pt>
                <c:pt idx="957">
                  <c:v>-1.3939200000000001E-2</c:v>
                </c:pt>
                <c:pt idx="958">
                  <c:v>-1.38765E-2</c:v>
                </c:pt>
                <c:pt idx="959">
                  <c:v>-1.3846199999999999E-2</c:v>
                </c:pt>
                <c:pt idx="960">
                  <c:v>-1.3805100000000001E-2</c:v>
                </c:pt>
                <c:pt idx="961">
                  <c:v>-1.37106E-2</c:v>
                </c:pt>
                <c:pt idx="962">
                  <c:v>-1.3679500000000001E-2</c:v>
                </c:pt>
                <c:pt idx="963">
                  <c:v>-1.3575500000000001E-2</c:v>
                </c:pt>
                <c:pt idx="964">
                  <c:v>-1.34895E-2</c:v>
                </c:pt>
                <c:pt idx="965">
                  <c:v>-1.3385299999999999E-2</c:v>
                </c:pt>
                <c:pt idx="966">
                  <c:v>-1.3235800000000001E-2</c:v>
                </c:pt>
                <c:pt idx="967">
                  <c:v>-1.31495E-2</c:v>
                </c:pt>
                <c:pt idx="968">
                  <c:v>-1.30443E-2</c:v>
                </c:pt>
                <c:pt idx="969">
                  <c:v>-1.2925000000000001E-2</c:v>
                </c:pt>
                <c:pt idx="970">
                  <c:v>-1.27847E-2</c:v>
                </c:pt>
                <c:pt idx="971">
                  <c:v>-1.26079E-2</c:v>
                </c:pt>
                <c:pt idx="972">
                  <c:v>-1.25381E-2</c:v>
                </c:pt>
                <c:pt idx="973">
                  <c:v>-1.23777E-2</c:v>
                </c:pt>
                <c:pt idx="974">
                  <c:v>-1.2211700000000001E-2</c:v>
                </c:pt>
                <c:pt idx="975">
                  <c:v>-1.20984E-2</c:v>
                </c:pt>
                <c:pt idx="976">
                  <c:v>-1.1939999999999999E-2</c:v>
                </c:pt>
                <c:pt idx="977">
                  <c:v>-1.17772E-2</c:v>
                </c:pt>
                <c:pt idx="978">
                  <c:v>-1.1651399999999999E-2</c:v>
                </c:pt>
                <c:pt idx="979">
                  <c:v>-1.15023E-2</c:v>
                </c:pt>
                <c:pt idx="980">
                  <c:v>-1.1343900000000001E-2</c:v>
                </c:pt>
                <c:pt idx="981">
                  <c:v>-1.1266200000000001E-2</c:v>
                </c:pt>
                <c:pt idx="982">
                  <c:v>-1.10913E-2</c:v>
                </c:pt>
                <c:pt idx="983">
                  <c:v>-1.0985399999999999E-2</c:v>
                </c:pt>
                <c:pt idx="984">
                  <c:v>-1.07428E-2</c:v>
                </c:pt>
                <c:pt idx="985">
                  <c:v>-1.0683099999999999E-2</c:v>
                </c:pt>
                <c:pt idx="986">
                  <c:v>-1.0554900000000001E-2</c:v>
                </c:pt>
                <c:pt idx="987">
                  <c:v>-1.0355700000000001E-2</c:v>
                </c:pt>
                <c:pt idx="988">
                  <c:v>-1.0313299999999999E-2</c:v>
                </c:pt>
                <c:pt idx="989">
                  <c:v>-1.00894E-2</c:v>
                </c:pt>
                <c:pt idx="990">
                  <c:v>-1.00041E-2</c:v>
                </c:pt>
                <c:pt idx="991">
                  <c:v>-9.8954899999999998E-3</c:v>
                </c:pt>
                <c:pt idx="992">
                  <c:v>-9.6968799999999997E-3</c:v>
                </c:pt>
                <c:pt idx="993">
                  <c:v>-9.6287400000000002E-3</c:v>
                </c:pt>
                <c:pt idx="994">
                  <c:v>-9.4843900000000005E-3</c:v>
                </c:pt>
                <c:pt idx="995">
                  <c:v>-9.3252600000000001E-3</c:v>
                </c:pt>
                <c:pt idx="996">
                  <c:v>-9.3020099999999994E-3</c:v>
                </c:pt>
                <c:pt idx="997">
                  <c:v>-9.1691800000000007E-3</c:v>
                </c:pt>
                <c:pt idx="998">
                  <c:v>-8.9945900000000002E-3</c:v>
                </c:pt>
                <c:pt idx="999">
                  <c:v>-8.9961799999999995E-3</c:v>
                </c:pt>
                <c:pt idx="1000">
                  <c:v>-8.8147299999999998E-3</c:v>
                </c:pt>
                <c:pt idx="1001">
                  <c:v>-8.7601199999999997E-3</c:v>
                </c:pt>
                <c:pt idx="1002">
                  <c:v>-8.6123899999999993E-3</c:v>
                </c:pt>
                <c:pt idx="1003">
                  <c:v>-8.4763800000000004E-3</c:v>
                </c:pt>
                <c:pt idx="1004">
                  <c:v>-8.4402100000000001E-3</c:v>
                </c:pt>
                <c:pt idx="1005">
                  <c:v>-8.3408200000000005E-3</c:v>
                </c:pt>
                <c:pt idx="1006">
                  <c:v>-8.2473900000000003E-3</c:v>
                </c:pt>
                <c:pt idx="1007">
                  <c:v>-8.1840999999999997E-3</c:v>
                </c:pt>
                <c:pt idx="1008">
                  <c:v>-8.0465299999999997E-3</c:v>
                </c:pt>
                <c:pt idx="1009">
                  <c:v>-8.0452500000000003E-3</c:v>
                </c:pt>
                <c:pt idx="1010">
                  <c:v>-7.8926799999999991E-3</c:v>
                </c:pt>
                <c:pt idx="1011">
                  <c:v>-7.8402699999999999E-3</c:v>
                </c:pt>
                <c:pt idx="1012">
                  <c:v>-7.7866300000000001E-3</c:v>
                </c:pt>
                <c:pt idx="1013">
                  <c:v>-7.6599299999999997E-3</c:v>
                </c:pt>
                <c:pt idx="1014">
                  <c:v>-7.6493799999999999E-3</c:v>
                </c:pt>
                <c:pt idx="1015">
                  <c:v>-7.5106699999999997E-3</c:v>
                </c:pt>
                <c:pt idx="1016">
                  <c:v>-7.5119000000000002E-3</c:v>
                </c:pt>
                <c:pt idx="1017">
                  <c:v>-7.4525399999999997E-3</c:v>
                </c:pt>
                <c:pt idx="1018">
                  <c:v>-7.3508699999999998E-3</c:v>
                </c:pt>
                <c:pt idx="1019">
                  <c:v>-7.33988E-3</c:v>
                </c:pt>
                <c:pt idx="1020">
                  <c:v>-7.2354799999999999E-3</c:v>
                </c:pt>
                <c:pt idx="1021">
                  <c:v>-7.2346199999999998E-3</c:v>
                </c:pt>
                <c:pt idx="1022">
                  <c:v>-7.2089700000000003E-3</c:v>
                </c:pt>
                <c:pt idx="1023">
                  <c:v>-7.11087E-3</c:v>
                </c:pt>
                <c:pt idx="1024">
                  <c:v>-7.1055299999999997E-3</c:v>
                </c:pt>
                <c:pt idx="1025">
                  <c:v>-6.9769300000000001E-3</c:v>
                </c:pt>
                <c:pt idx="1026">
                  <c:v>-7.0116700000000002E-3</c:v>
                </c:pt>
                <c:pt idx="1027">
                  <c:v>-6.9719600000000001E-3</c:v>
                </c:pt>
                <c:pt idx="1028">
                  <c:v>-6.9017899999999997E-3</c:v>
                </c:pt>
                <c:pt idx="1029">
                  <c:v>-6.9265999999999998E-3</c:v>
                </c:pt>
                <c:pt idx="1030">
                  <c:v>-6.8290699999999996E-3</c:v>
                </c:pt>
                <c:pt idx="1031">
                  <c:v>-6.8255299999999998E-3</c:v>
                </c:pt>
                <c:pt idx="1032">
                  <c:v>-6.7755200000000002E-3</c:v>
                </c:pt>
                <c:pt idx="1033">
                  <c:v>-6.7586900000000004E-3</c:v>
                </c:pt>
                <c:pt idx="1034">
                  <c:v>-6.7740099999999996E-3</c:v>
                </c:pt>
                <c:pt idx="1035">
                  <c:v>-6.6954800000000002E-3</c:v>
                </c:pt>
                <c:pt idx="1036">
                  <c:v>-6.7197400000000001E-3</c:v>
                </c:pt>
                <c:pt idx="1037">
                  <c:v>-6.6828900000000004E-3</c:v>
                </c:pt>
                <c:pt idx="1038">
                  <c:v>-6.63111E-3</c:v>
                </c:pt>
                <c:pt idx="1039">
                  <c:v>-6.6552E-3</c:v>
                </c:pt>
                <c:pt idx="1040">
                  <c:v>-6.6015300000000004E-3</c:v>
                </c:pt>
                <c:pt idx="1041">
                  <c:v>-6.6057199999999998E-3</c:v>
                </c:pt>
                <c:pt idx="1042">
                  <c:v>-6.5909599999999999E-3</c:v>
                </c:pt>
                <c:pt idx="1043">
                  <c:v>-6.5447500000000002E-3</c:v>
                </c:pt>
                <c:pt idx="1044">
                  <c:v>-6.5180799999999999E-3</c:v>
                </c:pt>
                <c:pt idx="1045">
                  <c:v>-6.4804199999999998E-3</c:v>
                </c:pt>
                <c:pt idx="1046">
                  <c:v>-6.5540599999999996E-3</c:v>
                </c:pt>
                <c:pt idx="1047">
                  <c:v>-6.5284699999999998E-3</c:v>
                </c:pt>
                <c:pt idx="1048">
                  <c:v>-6.4954699999999997E-3</c:v>
                </c:pt>
                <c:pt idx="1049">
                  <c:v>-6.5056000000000003E-3</c:v>
                </c:pt>
                <c:pt idx="1050">
                  <c:v>-6.3946300000000001E-3</c:v>
                </c:pt>
                <c:pt idx="1051">
                  <c:v>-6.4452099999999998E-3</c:v>
                </c:pt>
                <c:pt idx="1052">
                  <c:v>-6.3836099999999996E-3</c:v>
                </c:pt>
                <c:pt idx="1053">
                  <c:v>-6.4119199999999998E-3</c:v>
                </c:pt>
                <c:pt idx="1054">
                  <c:v>-6.3876100000000002E-3</c:v>
                </c:pt>
                <c:pt idx="1055">
                  <c:v>-6.3913199999999998E-3</c:v>
                </c:pt>
                <c:pt idx="1056">
                  <c:v>-6.3171900000000003E-3</c:v>
                </c:pt>
                <c:pt idx="1057">
                  <c:v>-6.3492799999999997E-3</c:v>
                </c:pt>
                <c:pt idx="1058">
                  <c:v>-6.2739099999999997E-3</c:v>
                </c:pt>
                <c:pt idx="1059">
                  <c:v>-6.3021700000000002E-3</c:v>
                </c:pt>
                <c:pt idx="1060">
                  <c:v>-6.1987800000000001E-3</c:v>
                </c:pt>
                <c:pt idx="1061">
                  <c:v>-6.2502299999999998E-3</c:v>
                </c:pt>
                <c:pt idx="1062">
                  <c:v>-6.23822E-3</c:v>
                </c:pt>
                <c:pt idx="1063">
                  <c:v>-6.18287E-3</c:v>
                </c:pt>
                <c:pt idx="1064">
                  <c:v>-6.19252E-3</c:v>
                </c:pt>
                <c:pt idx="1065">
                  <c:v>-6.1085799999999997E-3</c:v>
                </c:pt>
                <c:pt idx="1066">
                  <c:v>-6.1133300000000002E-3</c:v>
                </c:pt>
                <c:pt idx="1067">
                  <c:v>-6.0971100000000002E-3</c:v>
                </c:pt>
                <c:pt idx="1068">
                  <c:v>-6.0710699999999996E-3</c:v>
                </c:pt>
                <c:pt idx="1069">
                  <c:v>-6.1334400000000004E-3</c:v>
                </c:pt>
                <c:pt idx="1070">
                  <c:v>-6.0272600000000004E-3</c:v>
                </c:pt>
                <c:pt idx="1071">
                  <c:v>-6.0034900000000002E-3</c:v>
                </c:pt>
                <c:pt idx="1072">
                  <c:v>-6.0334000000000004E-3</c:v>
                </c:pt>
                <c:pt idx="1073">
                  <c:v>-5.9748400000000004E-3</c:v>
                </c:pt>
                <c:pt idx="1074">
                  <c:v>-5.9932500000000003E-3</c:v>
                </c:pt>
                <c:pt idx="1075">
                  <c:v>-5.8927800000000002E-3</c:v>
                </c:pt>
                <c:pt idx="1076">
                  <c:v>-5.92831E-3</c:v>
                </c:pt>
                <c:pt idx="1077">
                  <c:v>-5.8768700000000002E-3</c:v>
                </c:pt>
                <c:pt idx="1078">
                  <c:v>-5.8279400000000002E-3</c:v>
                </c:pt>
                <c:pt idx="1079">
                  <c:v>-5.8451600000000003E-3</c:v>
                </c:pt>
                <c:pt idx="1080">
                  <c:v>-5.8179199999999999E-3</c:v>
                </c:pt>
                <c:pt idx="1081">
                  <c:v>-5.8001099999999998E-3</c:v>
                </c:pt>
                <c:pt idx="1082">
                  <c:v>-5.7500800000000003E-3</c:v>
                </c:pt>
                <c:pt idx="1083">
                  <c:v>-5.7363900000000001E-3</c:v>
                </c:pt>
                <c:pt idx="1084">
                  <c:v>-5.7270000000000003E-3</c:v>
                </c:pt>
                <c:pt idx="1085">
                  <c:v>-5.6401100000000003E-3</c:v>
                </c:pt>
                <c:pt idx="1086">
                  <c:v>-5.6642899999999998E-3</c:v>
                </c:pt>
                <c:pt idx="1087">
                  <c:v>-5.56553E-3</c:v>
                </c:pt>
                <c:pt idx="1088">
                  <c:v>-5.5766799999999997E-3</c:v>
                </c:pt>
                <c:pt idx="1089">
                  <c:v>-5.58962E-3</c:v>
                </c:pt>
                <c:pt idx="1090">
                  <c:v>-5.5015699999999999E-3</c:v>
                </c:pt>
                <c:pt idx="1091">
                  <c:v>-5.5310999999999997E-3</c:v>
                </c:pt>
                <c:pt idx="1092">
                  <c:v>-5.4578300000000003E-3</c:v>
                </c:pt>
                <c:pt idx="1093">
                  <c:v>-5.5288899999999998E-3</c:v>
                </c:pt>
                <c:pt idx="1094">
                  <c:v>-5.4062900000000002E-3</c:v>
                </c:pt>
                <c:pt idx="1095">
                  <c:v>-5.3697800000000002E-3</c:v>
                </c:pt>
                <c:pt idx="1096">
                  <c:v>-5.4453599999999998E-3</c:v>
                </c:pt>
                <c:pt idx="1097">
                  <c:v>-5.3836300000000004E-3</c:v>
                </c:pt>
                <c:pt idx="1098">
                  <c:v>-5.3729099999999998E-3</c:v>
                </c:pt>
                <c:pt idx="1099">
                  <c:v>-5.3248599999999998E-3</c:v>
                </c:pt>
                <c:pt idx="1100">
                  <c:v>-5.24378E-3</c:v>
                </c:pt>
                <c:pt idx="1101">
                  <c:v>-5.3499400000000001E-3</c:v>
                </c:pt>
                <c:pt idx="1102">
                  <c:v>-5.20434E-3</c:v>
                </c:pt>
                <c:pt idx="1103">
                  <c:v>-5.28934E-3</c:v>
                </c:pt>
                <c:pt idx="1104">
                  <c:v>-5.2321900000000003E-3</c:v>
                </c:pt>
                <c:pt idx="1105">
                  <c:v>-5.2155500000000002E-3</c:v>
                </c:pt>
                <c:pt idx="1106">
                  <c:v>-5.2154799999999998E-3</c:v>
                </c:pt>
                <c:pt idx="1107">
                  <c:v>-5.1810399999999996E-3</c:v>
                </c:pt>
                <c:pt idx="1108">
                  <c:v>-5.1933300000000003E-3</c:v>
                </c:pt>
                <c:pt idx="1109">
                  <c:v>-5.1662799999999997E-3</c:v>
                </c:pt>
                <c:pt idx="1110">
                  <c:v>-5.1595E-3</c:v>
                </c:pt>
                <c:pt idx="1111">
                  <c:v>-5.1301999999999997E-3</c:v>
                </c:pt>
                <c:pt idx="1112">
                  <c:v>-5.1193599999999999E-3</c:v>
                </c:pt>
                <c:pt idx="1113">
                  <c:v>-5.1406000000000004E-3</c:v>
                </c:pt>
                <c:pt idx="1114">
                  <c:v>-5.1153600000000002E-3</c:v>
                </c:pt>
                <c:pt idx="1115">
                  <c:v>-5.0957800000000003E-3</c:v>
                </c:pt>
                <c:pt idx="1116">
                  <c:v>-5.1278799999999996E-3</c:v>
                </c:pt>
                <c:pt idx="1117">
                  <c:v>-5.0637399999999997E-3</c:v>
                </c:pt>
                <c:pt idx="1118">
                  <c:v>-5.1596200000000002E-3</c:v>
                </c:pt>
                <c:pt idx="1119">
                  <c:v>-5.0845200000000004E-3</c:v>
                </c:pt>
                <c:pt idx="1120">
                  <c:v>-5.1180699999999997E-3</c:v>
                </c:pt>
                <c:pt idx="1121">
                  <c:v>-5.0919199999999998E-3</c:v>
                </c:pt>
                <c:pt idx="1122">
                  <c:v>-5.0816100000000003E-3</c:v>
                </c:pt>
                <c:pt idx="1123">
                  <c:v>-5.1268900000000003E-3</c:v>
                </c:pt>
                <c:pt idx="1124">
                  <c:v>-5.0829999999999998E-3</c:v>
                </c:pt>
                <c:pt idx="1125">
                  <c:v>-5.1480900000000001E-3</c:v>
                </c:pt>
                <c:pt idx="1126">
                  <c:v>-5.0408199999999997E-3</c:v>
                </c:pt>
                <c:pt idx="1127">
                  <c:v>-5.1155799999999998E-3</c:v>
                </c:pt>
                <c:pt idx="1128">
                  <c:v>-5.10065E-3</c:v>
                </c:pt>
                <c:pt idx="1129">
                  <c:v>-5.1100700000000004E-3</c:v>
                </c:pt>
                <c:pt idx="1130">
                  <c:v>-5.0865900000000002E-3</c:v>
                </c:pt>
                <c:pt idx="1131">
                  <c:v>-5.1093700000000002E-3</c:v>
                </c:pt>
                <c:pt idx="1132">
                  <c:v>-5.1068099999999998E-3</c:v>
                </c:pt>
                <c:pt idx="1133">
                  <c:v>-5.09904E-3</c:v>
                </c:pt>
                <c:pt idx="1134">
                  <c:v>-5.1649599999999997E-3</c:v>
                </c:pt>
                <c:pt idx="1135">
                  <c:v>-5.1742699999999999E-3</c:v>
                </c:pt>
                <c:pt idx="1136">
                  <c:v>-5.0845500000000002E-3</c:v>
                </c:pt>
                <c:pt idx="1137">
                  <c:v>-5.1844300000000003E-3</c:v>
                </c:pt>
                <c:pt idx="1138">
                  <c:v>-5.1292999999999998E-3</c:v>
                </c:pt>
                <c:pt idx="1139">
                  <c:v>-5.18273E-3</c:v>
                </c:pt>
                <c:pt idx="1140">
                  <c:v>-5.1928E-3</c:v>
                </c:pt>
                <c:pt idx="1141">
                  <c:v>-5.1989899999999997E-3</c:v>
                </c:pt>
                <c:pt idx="1142">
                  <c:v>-5.2186100000000003E-3</c:v>
                </c:pt>
                <c:pt idx="1143">
                  <c:v>-5.2200399999999996E-3</c:v>
                </c:pt>
                <c:pt idx="1144">
                  <c:v>-5.2161500000000001E-3</c:v>
                </c:pt>
                <c:pt idx="1145">
                  <c:v>-5.2178900000000002E-3</c:v>
                </c:pt>
                <c:pt idx="1146">
                  <c:v>-5.2344999999999996E-3</c:v>
                </c:pt>
                <c:pt idx="1147">
                  <c:v>-5.3130399999999998E-3</c:v>
                </c:pt>
                <c:pt idx="1148">
                  <c:v>-5.2517900000000001E-3</c:v>
                </c:pt>
                <c:pt idx="1149">
                  <c:v>-5.3116500000000002E-3</c:v>
                </c:pt>
                <c:pt idx="1150">
                  <c:v>-5.3399900000000002E-3</c:v>
                </c:pt>
                <c:pt idx="1151">
                  <c:v>-5.3390099999999999E-3</c:v>
                </c:pt>
                <c:pt idx="1152">
                  <c:v>-5.39625E-3</c:v>
                </c:pt>
                <c:pt idx="1153">
                  <c:v>-5.3655300000000003E-3</c:v>
                </c:pt>
                <c:pt idx="1154">
                  <c:v>-5.43978E-3</c:v>
                </c:pt>
                <c:pt idx="1155">
                  <c:v>-5.4804500000000004E-3</c:v>
                </c:pt>
                <c:pt idx="1156">
                  <c:v>-5.4549000000000004E-3</c:v>
                </c:pt>
                <c:pt idx="1157">
                  <c:v>-5.53134E-3</c:v>
                </c:pt>
                <c:pt idx="1158">
                  <c:v>-5.5144199999999999E-3</c:v>
                </c:pt>
                <c:pt idx="1159">
                  <c:v>-5.5652100000000001E-3</c:v>
                </c:pt>
                <c:pt idx="1160">
                  <c:v>-5.6737999999999997E-3</c:v>
                </c:pt>
                <c:pt idx="1161">
                  <c:v>-5.6527900000000004E-3</c:v>
                </c:pt>
                <c:pt idx="1162">
                  <c:v>-5.7143899999999997E-3</c:v>
                </c:pt>
                <c:pt idx="1163">
                  <c:v>-5.7296300000000003E-3</c:v>
                </c:pt>
                <c:pt idx="1164">
                  <c:v>-5.8353600000000004E-3</c:v>
                </c:pt>
                <c:pt idx="1165">
                  <c:v>-5.8912900000000004E-3</c:v>
                </c:pt>
                <c:pt idx="1166">
                  <c:v>-5.9159800000000004E-3</c:v>
                </c:pt>
                <c:pt idx="1167">
                  <c:v>-5.9783199999999996E-3</c:v>
                </c:pt>
                <c:pt idx="1168">
                  <c:v>-6.0407100000000004E-3</c:v>
                </c:pt>
                <c:pt idx="1169">
                  <c:v>-6.0963399999999996E-3</c:v>
                </c:pt>
                <c:pt idx="1170">
                  <c:v>-6.1850999999999998E-3</c:v>
                </c:pt>
                <c:pt idx="1171">
                  <c:v>-6.2091100000000003E-3</c:v>
                </c:pt>
                <c:pt idx="1172">
                  <c:v>-6.3694900000000002E-3</c:v>
                </c:pt>
                <c:pt idx="1173">
                  <c:v>-6.3386099999999997E-3</c:v>
                </c:pt>
                <c:pt idx="1174">
                  <c:v>-6.45861E-3</c:v>
                </c:pt>
                <c:pt idx="1175">
                  <c:v>-6.5418100000000003E-3</c:v>
                </c:pt>
                <c:pt idx="1176">
                  <c:v>-6.6035399999999998E-3</c:v>
                </c:pt>
                <c:pt idx="1177">
                  <c:v>-6.73713E-3</c:v>
                </c:pt>
                <c:pt idx="1178">
                  <c:v>-6.7571200000000001E-3</c:v>
                </c:pt>
                <c:pt idx="1179">
                  <c:v>-6.8598000000000001E-3</c:v>
                </c:pt>
                <c:pt idx="1180">
                  <c:v>-6.9354899999999999E-3</c:v>
                </c:pt>
                <c:pt idx="1181">
                  <c:v>-7.0162200000000001E-3</c:v>
                </c:pt>
                <c:pt idx="1182">
                  <c:v>-7.1351799999999996E-3</c:v>
                </c:pt>
                <c:pt idx="1183">
                  <c:v>-7.2218500000000001E-3</c:v>
                </c:pt>
                <c:pt idx="1184">
                  <c:v>-7.3418099999999998E-3</c:v>
                </c:pt>
                <c:pt idx="1185">
                  <c:v>-7.4533000000000004E-3</c:v>
                </c:pt>
                <c:pt idx="1186">
                  <c:v>-7.5079200000000004E-3</c:v>
                </c:pt>
                <c:pt idx="1187">
                  <c:v>-7.6913399999999996E-3</c:v>
                </c:pt>
                <c:pt idx="1188">
                  <c:v>-7.7138700000000003E-3</c:v>
                </c:pt>
                <c:pt idx="1189">
                  <c:v>-7.8726000000000004E-3</c:v>
                </c:pt>
                <c:pt idx="1190">
                  <c:v>-7.9353300000000009E-3</c:v>
                </c:pt>
                <c:pt idx="1191">
                  <c:v>-8.1141600000000005E-3</c:v>
                </c:pt>
                <c:pt idx="1192">
                  <c:v>-8.2424600000000001E-3</c:v>
                </c:pt>
                <c:pt idx="1193">
                  <c:v>-8.2980799999999993E-3</c:v>
                </c:pt>
                <c:pt idx="1194">
                  <c:v>-8.4603000000000005E-3</c:v>
                </c:pt>
                <c:pt idx="1195">
                  <c:v>-8.5220000000000001E-3</c:v>
                </c:pt>
                <c:pt idx="1196">
                  <c:v>-8.6332400000000004E-3</c:v>
                </c:pt>
                <c:pt idx="1197">
                  <c:v>-8.7872100000000002E-3</c:v>
                </c:pt>
                <c:pt idx="1198">
                  <c:v>-8.8585399999999998E-3</c:v>
                </c:pt>
                <c:pt idx="1199">
                  <c:v>-8.7872100000000002E-3</c:v>
                </c:pt>
                <c:pt idx="1200">
                  <c:v>-8.5664499999999998E-3</c:v>
                </c:pt>
                <c:pt idx="1201">
                  <c:v>-8.0064300000000001E-3</c:v>
                </c:pt>
                <c:pt idx="1202">
                  <c:v>-7.5740699999999996E-3</c:v>
                </c:pt>
                <c:pt idx="1203">
                  <c:v>-7.2617899999999997E-3</c:v>
                </c:pt>
                <c:pt idx="1204">
                  <c:v>-6.9273700000000004E-3</c:v>
                </c:pt>
                <c:pt idx="1205">
                  <c:v>-6.6701299999999998E-3</c:v>
                </c:pt>
                <c:pt idx="1206">
                  <c:v>-6.4284099999999999E-3</c:v>
                </c:pt>
                <c:pt idx="1207">
                  <c:v>-6.1190799999999998E-3</c:v>
                </c:pt>
                <c:pt idx="1208">
                  <c:v>-5.9542600000000003E-3</c:v>
                </c:pt>
                <c:pt idx="1209">
                  <c:v>-5.70397E-3</c:v>
                </c:pt>
                <c:pt idx="1210">
                  <c:v>-5.4939999999999998E-3</c:v>
                </c:pt>
                <c:pt idx="1211">
                  <c:v>-5.2647099999999997E-3</c:v>
                </c:pt>
                <c:pt idx="1212">
                  <c:v>-5.05858E-3</c:v>
                </c:pt>
                <c:pt idx="1213">
                  <c:v>-4.9513100000000004E-3</c:v>
                </c:pt>
                <c:pt idx="1214">
                  <c:v>-4.7376099999999997E-3</c:v>
                </c:pt>
                <c:pt idx="1215">
                  <c:v>-4.5843100000000003E-3</c:v>
                </c:pt>
                <c:pt idx="1216">
                  <c:v>-4.3680400000000001E-3</c:v>
                </c:pt>
                <c:pt idx="1217">
                  <c:v>-4.2152700000000001E-3</c:v>
                </c:pt>
                <c:pt idx="1218">
                  <c:v>-4.1068800000000003E-3</c:v>
                </c:pt>
                <c:pt idx="1219">
                  <c:v>-3.8986799999999999E-3</c:v>
                </c:pt>
                <c:pt idx="1220">
                  <c:v>-3.81146E-3</c:v>
                </c:pt>
                <c:pt idx="1221">
                  <c:v>-3.6434100000000001E-3</c:v>
                </c:pt>
                <c:pt idx="1222">
                  <c:v>-3.4901099999999998E-3</c:v>
                </c:pt>
                <c:pt idx="1223">
                  <c:v>-3.38682E-3</c:v>
                </c:pt>
                <c:pt idx="1224">
                  <c:v>-3.23647E-3</c:v>
                </c:pt>
                <c:pt idx="1225">
                  <c:v>-3.1376400000000001E-3</c:v>
                </c:pt>
                <c:pt idx="1226">
                  <c:v>-3.0317600000000001E-3</c:v>
                </c:pt>
                <c:pt idx="1227">
                  <c:v>-2.8862499999999999E-3</c:v>
                </c:pt>
                <c:pt idx="1228">
                  <c:v>-2.8139200000000001E-3</c:v>
                </c:pt>
                <c:pt idx="1229">
                  <c:v>-2.6643000000000001E-3</c:v>
                </c:pt>
                <c:pt idx="1230">
                  <c:v>-2.6357899999999998E-3</c:v>
                </c:pt>
                <c:pt idx="1231">
                  <c:v>-2.4786500000000002E-3</c:v>
                </c:pt>
                <c:pt idx="1232">
                  <c:v>-2.4088600000000001E-3</c:v>
                </c:pt>
                <c:pt idx="1233">
                  <c:v>-2.2491E-3</c:v>
                </c:pt>
                <c:pt idx="1234">
                  <c:v>-2.1830500000000002E-3</c:v>
                </c:pt>
                <c:pt idx="1235">
                  <c:v>-2.1074599999999998E-3</c:v>
                </c:pt>
                <c:pt idx="1236">
                  <c:v>-2.02454E-3</c:v>
                </c:pt>
                <c:pt idx="1237">
                  <c:v>-1.97445E-3</c:v>
                </c:pt>
                <c:pt idx="1238">
                  <c:v>-1.8358700000000001E-3</c:v>
                </c:pt>
                <c:pt idx="1239">
                  <c:v>-1.7837899999999999E-3</c:v>
                </c:pt>
                <c:pt idx="1240">
                  <c:v>-1.7511099999999999E-3</c:v>
                </c:pt>
                <c:pt idx="1241">
                  <c:v>-1.65912E-3</c:v>
                </c:pt>
                <c:pt idx="1242">
                  <c:v>-1.5905299999999999E-3</c:v>
                </c:pt>
                <c:pt idx="1243">
                  <c:v>-1.4605600000000001E-3</c:v>
                </c:pt>
                <c:pt idx="1244">
                  <c:v>-1.40613E-3</c:v>
                </c:pt>
                <c:pt idx="1245">
                  <c:v>-1.37436E-3</c:v>
                </c:pt>
                <c:pt idx="1246">
                  <c:v>-1.3085200000000001E-3</c:v>
                </c:pt>
                <c:pt idx="1247">
                  <c:v>-1.24077E-3</c:v>
                </c:pt>
                <c:pt idx="1248">
                  <c:v>-1.1887499999999999E-3</c:v>
                </c:pt>
                <c:pt idx="1249">
                  <c:v>-1.12177E-3</c:v>
                </c:pt>
                <c:pt idx="1250">
                  <c:v>-1.0604500000000001E-3</c:v>
                </c:pt>
                <c:pt idx="1251">
                  <c:v>-9.5263100000000001E-4</c:v>
                </c:pt>
                <c:pt idx="1252">
                  <c:v>-9.6000600000000001E-4</c:v>
                </c:pt>
                <c:pt idx="1253">
                  <c:v>-8.7801600000000002E-4</c:v>
                </c:pt>
                <c:pt idx="1254">
                  <c:v>-8.5885699999999998E-4</c:v>
                </c:pt>
                <c:pt idx="1255">
                  <c:v>-7.9877699999999997E-4</c:v>
                </c:pt>
                <c:pt idx="1256">
                  <c:v>-7.2980799999999998E-4</c:v>
                </c:pt>
                <c:pt idx="1257">
                  <c:v>-7.3948099999999995E-4</c:v>
                </c:pt>
                <c:pt idx="1258">
                  <c:v>-6.5968699999999995E-4</c:v>
                </c:pt>
                <c:pt idx="1259">
                  <c:v>-6.2962399999999996E-4</c:v>
                </c:pt>
                <c:pt idx="1260">
                  <c:v>-5.4202099999999995E-4</c:v>
                </c:pt>
                <c:pt idx="1261">
                  <c:v>-5.01728E-4</c:v>
                </c:pt>
                <c:pt idx="1262">
                  <c:v>-4.75682E-4</c:v>
                </c:pt>
                <c:pt idx="1263">
                  <c:v>-4.4354300000000002E-4</c:v>
                </c:pt>
                <c:pt idx="1264">
                  <c:v>-3.8246100000000001E-4</c:v>
                </c:pt>
                <c:pt idx="1265">
                  <c:v>-4.2984499999999999E-4</c:v>
                </c:pt>
                <c:pt idx="1266">
                  <c:v>-3.3521400000000002E-4</c:v>
                </c:pt>
                <c:pt idx="1267">
                  <c:v>-3.7862799999999999E-4</c:v>
                </c:pt>
                <c:pt idx="1268">
                  <c:v>-3.2188200000000001E-4</c:v>
                </c:pt>
                <c:pt idx="1269">
                  <c:v>-2.8509E-4</c:v>
                </c:pt>
                <c:pt idx="1270">
                  <c:v>-2.7864099999999999E-4</c:v>
                </c:pt>
                <c:pt idx="1271">
                  <c:v>-1.7363400000000001E-4</c:v>
                </c:pt>
                <c:pt idx="1272">
                  <c:v>-2.26333E-4</c:v>
                </c:pt>
                <c:pt idx="1273">
                  <c:v>-2.6108799999999998E-4</c:v>
                </c:pt>
                <c:pt idx="1274">
                  <c:v>-1.21771E-4</c:v>
                </c:pt>
                <c:pt idx="1275">
                  <c:v>-1.5406600000000001E-4</c:v>
                </c:pt>
                <c:pt idx="1276">
                  <c:v>-9.8688200000000002E-5</c:v>
                </c:pt>
                <c:pt idx="1277">
                  <c:v>-1.48181E-4</c:v>
                </c:pt>
                <c:pt idx="1278">
                  <c:v>-9.84063E-5</c:v>
                </c:pt>
                <c:pt idx="1279">
                  <c:v>-6.6322900000000002E-5</c:v>
                </c:pt>
                <c:pt idx="1280">
                  <c:v>-9.4614499999999993E-5</c:v>
                </c:pt>
                <c:pt idx="1281">
                  <c:v>-2.8957899999999999E-5</c:v>
                </c:pt>
                <c:pt idx="1282">
                  <c:v>-5.1072800000000003E-5</c:v>
                </c:pt>
                <c:pt idx="1283">
                  <c:v>-3.90499E-5</c:v>
                </c:pt>
                <c:pt idx="1284">
                  <c:v>2.41977E-5</c:v>
                </c:pt>
                <c:pt idx="1285">
                  <c:v>-4.58391E-5</c:v>
                </c:pt>
                <c:pt idx="1286">
                  <c:v>4.6744499999999999E-5</c:v>
                </c:pt>
                <c:pt idx="1287">
                  <c:v>2.3716199999999998E-5</c:v>
                </c:pt>
                <c:pt idx="1288">
                  <c:v>7.2046999999999998E-6</c:v>
                </c:pt>
                <c:pt idx="1289">
                  <c:v>3.4906400000000002E-5</c:v>
                </c:pt>
                <c:pt idx="1290">
                  <c:v>2.4828500000000001E-5</c:v>
                </c:pt>
                <c:pt idx="1291">
                  <c:v>1.02601E-4</c:v>
                </c:pt>
                <c:pt idx="1292">
                  <c:v>3.7394300000000002E-5</c:v>
                </c:pt>
                <c:pt idx="1293">
                  <c:v>1.04635E-4</c:v>
                </c:pt>
                <c:pt idx="1294">
                  <c:v>1.8888800000000001E-4</c:v>
                </c:pt>
                <c:pt idx="1295">
                  <c:v>1.37937E-4</c:v>
                </c:pt>
                <c:pt idx="1296">
                  <c:v>1.5762600000000001E-4</c:v>
                </c:pt>
                <c:pt idx="1297">
                  <c:v>1.40987E-4</c:v>
                </c:pt>
                <c:pt idx="1298">
                  <c:v>1.52096E-4</c:v>
                </c:pt>
                <c:pt idx="1299">
                  <c:v>2.25217E-4</c:v>
                </c:pt>
                <c:pt idx="1300">
                  <c:v>1.5902599999999999E-4</c:v>
                </c:pt>
                <c:pt idx="1301">
                  <c:v>2.5084499999999997E-4</c:v>
                </c:pt>
                <c:pt idx="1302">
                  <c:v>3.0631300000000001E-4</c:v>
                </c:pt>
                <c:pt idx="1303">
                  <c:v>2.2153099999999999E-4</c:v>
                </c:pt>
                <c:pt idx="1304">
                  <c:v>3.3611900000000001E-4</c:v>
                </c:pt>
                <c:pt idx="1305">
                  <c:v>2.7454600000000002E-4</c:v>
                </c:pt>
                <c:pt idx="1306">
                  <c:v>3.4927299999999999E-4</c:v>
                </c:pt>
                <c:pt idx="1307">
                  <c:v>3.5035699999999998E-4</c:v>
                </c:pt>
                <c:pt idx="1308">
                  <c:v>3.2514000000000002E-4</c:v>
                </c:pt>
                <c:pt idx="1309">
                  <c:v>4.1932599999999998E-4</c:v>
                </c:pt>
                <c:pt idx="1310">
                  <c:v>3.6790899999999998E-4</c:v>
                </c:pt>
                <c:pt idx="1311">
                  <c:v>4.2789400000000001E-4</c:v>
                </c:pt>
                <c:pt idx="1312">
                  <c:v>4.43039E-4</c:v>
                </c:pt>
                <c:pt idx="1313">
                  <c:v>4.4706599999999998E-4</c:v>
                </c:pt>
                <c:pt idx="1314">
                  <c:v>5.1336999999999997E-4</c:v>
                </c:pt>
                <c:pt idx="1315">
                  <c:v>4.6741900000000001E-4</c:v>
                </c:pt>
                <c:pt idx="1316">
                  <c:v>5.0805100000000003E-4</c:v>
                </c:pt>
                <c:pt idx="1317">
                  <c:v>5.2105299999999995E-4</c:v>
                </c:pt>
                <c:pt idx="1318">
                  <c:v>5.3545199999999995E-4</c:v>
                </c:pt>
                <c:pt idx="1319">
                  <c:v>6.1497699999999995E-4</c:v>
                </c:pt>
                <c:pt idx="1320">
                  <c:v>5.0904800000000001E-4</c:v>
                </c:pt>
                <c:pt idx="1321">
                  <c:v>6.5455999999999999E-4</c:v>
                </c:pt>
                <c:pt idx="1322">
                  <c:v>6.2734800000000001E-4</c:v>
                </c:pt>
                <c:pt idx="1323">
                  <c:v>6.4736800000000005E-4</c:v>
                </c:pt>
                <c:pt idx="1324">
                  <c:v>7.0126100000000001E-4</c:v>
                </c:pt>
                <c:pt idx="1325">
                  <c:v>6.6804099999999997E-4</c:v>
                </c:pt>
                <c:pt idx="1326">
                  <c:v>7.1968900000000003E-4</c:v>
                </c:pt>
                <c:pt idx="1327">
                  <c:v>7.7586500000000004E-4</c:v>
                </c:pt>
                <c:pt idx="1328">
                  <c:v>7.3378799999999997E-4</c:v>
                </c:pt>
                <c:pt idx="1329">
                  <c:v>8.0550999999999995E-4</c:v>
                </c:pt>
                <c:pt idx="1330">
                  <c:v>8.0780800000000003E-4</c:v>
                </c:pt>
                <c:pt idx="1331">
                  <c:v>7.9540700000000004E-4</c:v>
                </c:pt>
                <c:pt idx="1332">
                  <c:v>8.8314000000000003E-4</c:v>
                </c:pt>
                <c:pt idx="1333">
                  <c:v>8.4442899999999995E-4</c:v>
                </c:pt>
                <c:pt idx="1334">
                  <c:v>9.0730100000000001E-4</c:v>
                </c:pt>
                <c:pt idx="1335">
                  <c:v>8.7590400000000005E-4</c:v>
                </c:pt>
                <c:pt idx="1336">
                  <c:v>8.8489899999999997E-4</c:v>
                </c:pt>
                <c:pt idx="1337">
                  <c:v>9.7535199999999997E-4</c:v>
                </c:pt>
                <c:pt idx="1338">
                  <c:v>9.4429400000000004E-4</c:v>
                </c:pt>
                <c:pt idx="1339">
                  <c:v>1.01968E-3</c:v>
                </c:pt>
                <c:pt idx="1340">
                  <c:v>1.0541599999999999E-3</c:v>
                </c:pt>
                <c:pt idx="1341">
                  <c:v>1.02041E-3</c:v>
                </c:pt>
                <c:pt idx="1342">
                  <c:v>1.0804499999999999E-3</c:v>
                </c:pt>
                <c:pt idx="1343">
                  <c:v>1.05098E-3</c:v>
                </c:pt>
                <c:pt idx="1344">
                  <c:v>1.10691E-3</c:v>
                </c:pt>
                <c:pt idx="1345">
                  <c:v>1.1109900000000001E-3</c:v>
                </c:pt>
                <c:pt idx="1346">
                  <c:v>1.0594700000000001E-3</c:v>
                </c:pt>
                <c:pt idx="1347">
                  <c:v>1.1676E-3</c:v>
                </c:pt>
                <c:pt idx="1348">
                  <c:v>1.16471E-3</c:v>
                </c:pt>
                <c:pt idx="1349">
                  <c:v>1.2131100000000001E-3</c:v>
                </c:pt>
                <c:pt idx="1350">
                  <c:v>1.2018199999999999E-3</c:v>
                </c:pt>
                <c:pt idx="1351">
                  <c:v>1.18352E-3</c:v>
                </c:pt>
                <c:pt idx="1352">
                  <c:v>1.21228E-3</c:v>
                </c:pt>
                <c:pt idx="1353">
                  <c:v>1.2557899999999999E-3</c:v>
                </c:pt>
                <c:pt idx="1354">
                  <c:v>1.2470999999999999E-3</c:v>
                </c:pt>
                <c:pt idx="1355">
                  <c:v>1.2803599999999999E-3</c:v>
                </c:pt>
                <c:pt idx="1356">
                  <c:v>1.24828E-3</c:v>
                </c:pt>
                <c:pt idx="1357">
                  <c:v>1.2245100000000001E-3</c:v>
                </c:pt>
                <c:pt idx="1358">
                  <c:v>1.2796999999999999E-3</c:v>
                </c:pt>
                <c:pt idx="1359">
                  <c:v>1.24653E-3</c:v>
                </c:pt>
                <c:pt idx="1360">
                  <c:v>1.31219E-3</c:v>
                </c:pt>
                <c:pt idx="1361">
                  <c:v>1.29908E-3</c:v>
                </c:pt>
                <c:pt idx="1362">
                  <c:v>1.2366199999999999E-3</c:v>
                </c:pt>
                <c:pt idx="1363">
                  <c:v>1.30912E-3</c:v>
                </c:pt>
                <c:pt idx="1364">
                  <c:v>1.2528699999999999E-3</c:v>
                </c:pt>
                <c:pt idx="1365">
                  <c:v>1.2737099999999999E-3</c:v>
                </c:pt>
                <c:pt idx="1366">
                  <c:v>1.32525E-3</c:v>
                </c:pt>
                <c:pt idx="1367">
                  <c:v>1.2134699999999999E-3</c:v>
                </c:pt>
                <c:pt idx="1368">
                  <c:v>1.26161E-3</c:v>
                </c:pt>
                <c:pt idx="1369">
                  <c:v>1.30711E-3</c:v>
                </c:pt>
                <c:pt idx="1370">
                  <c:v>1.25321E-3</c:v>
                </c:pt>
                <c:pt idx="1371">
                  <c:v>1.2958500000000001E-3</c:v>
                </c:pt>
                <c:pt idx="1372">
                  <c:v>1.25505E-3</c:v>
                </c:pt>
                <c:pt idx="1373">
                  <c:v>1.1771500000000001E-3</c:v>
                </c:pt>
                <c:pt idx="1374">
                  <c:v>1.2425100000000001E-3</c:v>
                </c:pt>
                <c:pt idx="1375">
                  <c:v>1.23259E-3</c:v>
                </c:pt>
                <c:pt idx="1376">
                  <c:v>1.2209199999999999E-3</c:v>
                </c:pt>
                <c:pt idx="1377">
                  <c:v>1.18669E-3</c:v>
                </c:pt>
                <c:pt idx="1378">
                  <c:v>1.1550899999999999E-3</c:v>
                </c:pt>
                <c:pt idx="1379">
                  <c:v>1.2236E-3</c:v>
                </c:pt>
                <c:pt idx="1380">
                  <c:v>1.1951900000000001E-3</c:v>
                </c:pt>
                <c:pt idx="1381">
                  <c:v>1.1740399999999999E-3</c:v>
                </c:pt>
                <c:pt idx="1382">
                  <c:v>1.22068E-3</c:v>
                </c:pt>
                <c:pt idx="1383">
                  <c:v>1.1393099999999999E-3</c:v>
                </c:pt>
                <c:pt idx="1384">
                  <c:v>1.25979E-3</c:v>
                </c:pt>
                <c:pt idx="1385">
                  <c:v>1.18245E-3</c:v>
                </c:pt>
                <c:pt idx="1386">
                  <c:v>1.19782E-3</c:v>
                </c:pt>
                <c:pt idx="1387">
                  <c:v>1.2445399999999999E-3</c:v>
                </c:pt>
                <c:pt idx="1388">
                  <c:v>1.2114999999999999E-3</c:v>
                </c:pt>
                <c:pt idx="1389">
                  <c:v>1.2551999999999999E-3</c:v>
                </c:pt>
                <c:pt idx="1390">
                  <c:v>1.2199299999999999E-3</c:v>
                </c:pt>
                <c:pt idx="1391">
                  <c:v>1.23054E-3</c:v>
                </c:pt>
                <c:pt idx="1392">
                  <c:v>1.2636699999999999E-3</c:v>
                </c:pt>
                <c:pt idx="1393">
                  <c:v>1.2146500000000001E-3</c:v>
                </c:pt>
                <c:pt idx="1394">
                  <c:v>1.2859200000000001E-3</c:v>
                </c:pt>
                <c:pt idx="1395">
                  <c:v>1.30905E-3</c:v>
                </c:pt>
                <c:pt idx="1396">
                  <c:v>1.26234E-3</c:v>
                </c:pt>
                <c:pt idx="1397">
                  <c:v>1.3398500000000001E-3</c:v>
                </c:pt>
                <c:pt idx="1398">
                  <c:v>1.3008799999999999E-3</c:v>
                </c:pt>
                <c:pt idx="1399">
                  <c:v>1.3483799999999999E-3</c:v>
                </c:pt>
                <c:pt idx="1400">
                  <c:v>1.3860700000000001E-3</c:v>
                </c:pt>
                <c:pt idx="1401">
                  <c:v>1.36871E-3</c:v>
                </c:pt>
                <c:pt idx="1402">
                  <c:v>1.4299899999999999E-3</c:v>
                </c:pt>
                <c:pt idx="1403">
                  <c:v>1.48471E-3</c:v>
                </c:pt>
                <c:pt idx="1404">
                  <c:v>1.43815E-3</c:v>
                </c:pt>
                <c:pt idx="1405">
                  <c:v>1.53868E-3</c:v>
                </c:pt>
                <c:pt idx="1406">
                  <c:v>1.5226700000000001E-3</c:v>
                </c:pt>
                <c:pt idx="1407">
                  <c:v>1.60866E-3</c:v>
                </c:pt>
                <c:pt idx="1408">
                  <c:v>1.61363E-3</c:v>
                </c:pt>
                <c:pt idx="1409">
                  <c:v>1.67376E-3</c:v>
                </c:pt>
                <c:pt idx="1410">
                  <c:v>1.7019699999999999E-3</c:v>
                </c:pt>
                <c:pt idx="1411">
                  <c:v>1.7337299999999999E-3</c:v>
                </c:pt>
                <c:pt idx="1412">
                  <c:v>1.8175999999999999E-3</c:v>
                </c:pt>
                <c:pt idx="1413">
                  <c:v>1.8448900000000001E-3</c:v>
                </c:pt>
                <c:pt idx="1414">
                  <c:v>1.885E-3</c:v>
                </c:pt>
                <c:pt idx="1415">
                  <c:v>1.9418599999999999E-3</c:v>
                </c:pt>
                <c:pt idx="1416">
                  <c:v>1.9963799999999999E-3</c:v>
                </c:pt>
                <c:pt idx="1417">
                  <c:v>2.0685E-3</c:v>
                </c:pt>
                <c:pt idx="1418">
                  <c:v>2.1588000000000002E-3</c:v>
                </c:pt>
                <c:pt idx="1419">
                  <c:v>2.2350199999999999E-3</c:v>
                </c:pt>
                <c:pt idx="1420">
                  <c:v>2.30342E-3</c:v>
                </c:pt>
                <c:pt idx="1421">
                  <c:v>2.3693400000000002E-3</c:v>
                </c:pt>
                <c:pt idx="1422">
                  <c:v>2.4586500000000002E-3</c:v>
                </c:pt>
                <c:pt idx="1423">
                  <c:v>2.51045E-3</c:v>
                </c:pt>
                <c:pt idx="1424">
                  <c:v>2.6144900000000001E-3</c:v>
                </c:pt>
                <c:pt idx="1425">
                  <c:v>2.6746700000000001E-3</c:v>
                </c:pt>
                <c:pt idx="1426">
                  <c:v>2.8052099999999998E-3</c:v>
                </c:pt>
                <c:pt idx="1427">
                  <c:v>2.91487E-3</c:v>
                </c:pt>
                <c:pt idx="1428">
                  <c:v>3.0307699999999999E-3</c:v>
                </c:pt>
                <c:pt idx="1429">
                  <c:v>3.16235E-3</c:v>
                </c:pt>
                <c:pt idx="1430">
                  <c:v>3.2300900000000001E-3</c:v>
                </c:pt>
                <c:pt idx="1431">
                  <c:v>3.4161899999999999E-3</c:v>
                </c:pt>
                <c:pt idx="1432">
                  <c:v>3.4839099999999998E-3</c:v>
                </c:pt>
                <c:pt idx="1433">
                  <c:v>3.65476E-3</c:v>
                </c:pt>
                <c:pt idx="1434">
                  <c:v>3.8107000000000002E-3</c:v>
                </c:pt>
                <c:pt idx="1435">
                  <c:v>3.96554E-3</c:v>
                </c:pt>
                <c:pt idx="1436">
                  <c:v>4.1656799999999997E-3</c:v>
                </c:pt>
                <c:pt idx="1437">
                  <c:v>4.2111300000000004E-3</c:v>
                </c:pt>
                <c:pt idx="1438">
                  <c:v>4.46737E-3</c:v>
                </c:pt>
                <c:pt idx="1439">
                  <c:v>4.5620799999999996E-3</c:v>
                </c:pt>
                <c:pt idx="1440">
                  <c:v>4.7689400000000002E-3</c:v>
                </c:pt>
                <c:pt idx="1441">
                  <c:v>4.9333199999999997E-3</c:v>
                </c:pt>
                <c:pt idx="1442">
                  <c:v>5.1188300000000004E-3</c:v>
                </c:pt>
                <c:pt idx="1443">
                  <c:v>5.3402199999999997E-3</c:v>
                </c:pt>
                <c:pt idx="1444">
                  <c:v>5.5268299999999999E-3</c:v>
                </c:pt>
                <c:pt idx="1445">
                  <c:v>5.6814099999999996E-3</c:v>
                </c:pt>
                <c:pt idx="1446">
                  <c:v>5.8970300000000002E-3</c:v>
                </c:pt>
                <c:pt idx="1447">
                  <c:v>6.0164499999999996E-3</c:v>
                </c:pt>
                <c:pt idx="1448">
                  <c:v>6.3058999999999997E-3</c:v>
                </c:pt>
                <c:pt idx="1449">
                  <c:v>6.4753500000000004E-3</c:v>
                </c:pt>
                <c:pt idx="1450">
                  <c:v>6.6525200000000003E-3</c:v>
                </c:pt>
                <c:pt idx="1451">
                  <c:v>6.8800700000000003E-3</c:v>
                </c:pt>
                <c:pt idx="1452">
                  <c:v>7.0403499999999999E-3</c:v>
                </c:pt>
                <c:pt idx="1453">
                  <c:v>7.2032399999999996E-3</c:v>
                </c:pt>
                <c:pt idx="1454">
                  <c:v>7.3866100000000001E-3</c:v>
                </c:pt>
                <c:pt idx="1455">
                  <c:v>7.5853800000000001E-3</c:v>
                </c:pt>
                <c:pt idx="1456">
                  <c:v>7.7401199999999996E-3</c:v>
                </c:pt>
                <c:pt idx="1457">
                  <c:v>7.9031799999999992E-3</c:v>
                </c:pt>
                <c:pt idx="1458">
                  <c:v>8.0727300000000002E-3</c:v>
                </c:pt>
                <c:pt idx="1459">
                  <c:v>8.1803499999999994E-3</c:v>
                </c:pt>
                <c:pt idx="1460">
                  <c:v>8.3361700000000004E-3</c:v>
                </c:pt>
                <c:pt idx="1461">
                  <c:v>8.4220400000000004E-3</c:v>
                </c:pt>
                <c:pt idx="1462">
                  <c:v>8.5568999999999992E-3</c:v>
                </c:pt>
                <c:pt idx="1463">
                  <c:v>8.6843200000000006E-3</c:v>
                </c:pt>
                <c:pt idx="1464">
                  <c:v>8.7328400000000004E-3</c:v>
                </c:pt>
                <c:pt idx="1465">
                  <c:v>8.8582899999999996E-3</c:v>
                </c:pt>
                <c:pt idx="1466">
                  <c:v>8.9083099999999991E-3</c:v>
                </c:pt>
                <c:pt idx="1467">
                  <c:v>8.9737600000000008E-3</c:v>
                </c:pt>
                <c:pt idx="1468">
                  <c:v>9.0493699999999993E-3</c:v>
                </c:pt>
                <c:pt idx="1469">
                  <c:v>9.0350099999999996E-3</c:v>
                </c:pt>
                <c:pt idx="1470">
                  <c:v>9.1366399999999997E-3</c:v>
                </c:pt>
                <c:pt idx="1471">
                  <c:v>9.1162699999999992E-3</c:v>
                </c:pt>
                <c:pt idx="1472">
                  <c:v>9.1612599999999992E-3</c:v>
                </c:pt>
                <c:pt idx="1473">
                  <c:v>9.0902299999999995E-3</c:v>
                </c:pt>
                <c:pt idx="1474">
                  <c:v>9.0933899999999998E-3</c:v>
                </c:pt>
                <c:pt idx="1475">
                  <c:v>9.1417700000000005E-3</c:v>
                </c:pt>
                <c:pt idx="1476">
                  <c:v>9.0899299999999995E-3</c:v>
                </c:pt>
                <c:pt idx="1477">
                  <c:v>9.0588100000000005E-3</c:v>
                </c:pt>
                <c:pt idx="1478">
                  <c:v>9.0030200000000005E-3</c:v>
                </c:pt>
                <c:pt idx="1479">
                  <c:v>8.9545500000000004E-3</c:v>
                </c:pt>
                <c:pt idx="1480">
                  <c:v>8.9130700000000004E-3</c:v>
                </c:pt>
                <c:pt idx="1481">
                  <c:v>8.8575500000000005E-3</c:v>
                </c:pt>
                <c:pt idx="1482">
                  <c:v>8.8122900000000004E-3</c:v>
                </c:pt>
                <c:pt idx="1483">
                  <c:v>8.6992600000000003E-3</c:v>
                </c:pt>
                <c:pt idx="1484">
                  <c:v>8.6235800000000005E-3</c:v>
                </c:pt>
                <c:pt idx="1485">
                  <c:v>8.5993200000000006E-3</c:v>
                </c:pt>
                <c:pt idx="1486">
                  <c:v>8.4914199999999995E-3</c:v>
                </c:pt>
                <c:pt idx="1487">
                  <c:v>8.43643E-3</c:v>
                </c:pt>
                <c:pt idx="1488">
                  <c:v>8.3423799999999999E-3</c:v>
                </c:pt>
                <c:pt idx="1489">
                  <c:v>8.2595900000000007E-3</c:v>
                </c:pt>
                <c:pt idx="1490">
                  <c:v>8.21822E-3</c:v>
                </c:pt>
                <c:pt idx="1491">
                  <c:v>8.0961499999999999E-3</c:v>
                </c:pt>
                <c:pt idx="1492">
                  <c:v>8.0116300000000005E-3</c:v>
                </c:pt>
                <c:pt idx="1493">
                  <c:v>7.9688599999999995E-3</c:v>
                </c:pt>
                <c:pt idx="1494">
                  <c:v>7.8463300000000003E-3</c:v>
                </c:pt>
                <c:pt idx="1495">
                  <c:v>7.8092999999999999E-3</c:v>
                </c:pt>
                <c:pt idx="1496">
                  <c:v>7.7370900000000003E-3</c:v>
                </c:pt>
                <c:pt idx="1497">
                  <c:v>7.6611600000000002E-3</c:v>
                </c:pt>
                <c:pt idx="1498">
                  <c:v>7.56933E-3</c:v>
                </c:pt>
                <c:pt idx="1499">
                  <c:v>7.4476799999999999E-3</c:v>
                </c:pt>
                <c:pt idx="1500">
                  <c:v>7.3809699999999997E-3</c:v>
                </c:pt>
                <c:pt idx="1501">
                  <c:v>7.3111499999999998E-3</c:v>
                </c:pt>
                <c:pt idx="1502">
                  <c:v>7.2479600000000003E-3</c:v>
                </c:pt>
                <c:pt idx="1503">
                  <c:v>7.2205200000000002E-3</c:v>
                </c:pt>
                <c:pt idx="1504">
                  <c:v>7.1109500000000004E-3</c:v>
                </c:pt>
                <c:pt idx="1505">
                  <c:v>7.0957700000000004E-3</c:v>
                </c:pt>
                <c:pt idx="1506">
                  <c:v>7.0101900000000003E-3</c:v>
                </c:pt>
                <c:pt idx="1507">
                  <c:v>6.8585199999999999E-3</c:v>
                </c:pt>
                <c:pt idx="1508">
                  <c:v>6.8594600000000004E-3</c:v>
                </c:pt>
                <c:pt idx="1509">
                  <c:v>6.7805499999999998E-3</c:v>
                </c:pt>
                <c:pt idx="1510">
                  <c:v>6.7051200000000002E-3</c:v>
                </c:pt>
                <c:pt idx="1511">
                  <c:v>6.73889E-3</c:v>
                </c:pt>
                <c:pt idx="1512">
                  <c:v>6.5897200000000003E-3</c:v>
                </c:pt>
                <c:pt idx="1513">
                  <c:v>6.5680299999999999E-3</c:v>
                </c:pt>
                <c:pt idx="1514">
                  <c:v>6.5351599999999999E-3</c:v>
                </c:pt>
                <c:pt idx="1515">
                  <c:v>6.4915700000000003E-3</c:v>
                </c:pt>
                <c:pt idx="1516">
                  <c:v>6.4351299999999998E-3</c:v>
                </c:pt>
                <c:pt idx="1517">
                  <c:v>6.3501199999999999E-3</c:v>
                </c:pt>
                <c:pt idx="1518">
                  <c:v>6.3295699999999996E-3</c:v>
                </c:pt>
                <c:pt idx="1519">
                  <c:v>6.2665400000000001E-3</c:v>
                </c:pt>
                <c:pt idx="1520">
                  <c:v>6.2104300000000003E-3</c:v>
                </c:pt>
                <c:pt idx="1521">
                  <c:v>6.2245900000000003E-3</c:v>
                </c:pt>
                <c:pt idx="1522">
                  <c:v>6.1548100000000001E-3</c:v>
                </c:pt>
                <c:pt idx="1523">
                  <c:v>6.0929000000000001E-3</c:v>
                </c:pt>
                <c:pt idx="1524">
                  <c:v>6.1378400000000003E-3</c:v>
                </c:pt>
                <c:pt idx="1525">
                  <c:v>6.0443900000000002E-3</c:v>
                </c:pt>
                <c:pt idx="1526">
                  <c:v>6.0467300000000002E-3</c:v>
                </c:pt>
                <c:pt idx="1527">
                  <c:v>5.9251E-3</c:v>
                </c:pt>
                <c:pt idx="1528">
                  <c:v>5.9509899999999998E-3</c:v>
                </c:pt>
                <c:pt idx="1529">
                  <c:v>5.9029599999999996E-3</c:v>
                </c:pt>
                <c:pt idx="1530">
                  <c:v>5.9057900000000002E-3</c:v>
                </c:pt>
                <c:pt idx="1531">
                  <c:v>5.8810399999999997E-3</c:v>
                </c:pt>
                <c:pt idx="1532">
                  <c:v>5.79131E-3</c:v>
                </c:pt>
                <c:pt idx="1533">
                  <c:v>5.8264600000000003E-3</c:v>
                </c:pt>
                <c:pt idx="1534">
                  <c:v>5.8078299999999999E-3</c:v>
                </c:pt>
                <c:pt idx="1535">
                  <c:v>5.7504399999999999E-3</c:v>
                </c:pt>
                <c:pt idx="1536">
                  <c:v>5.7488699999999997E-3</c:v>
                </c:pt>
                <c:pt idx="1537">
                  <c:v>5.6992500000000003E-3</c:v>
                </c:pt>
                <c:pt idx="1538">
                  <c:v>5.7022599999999998E-3</c:v>
                </c:pt>
                <c:pt idx="1539">
                  <c:v>5.66907E-3</c:v>
                </c:pt>
                <c:pt idx="1540">
                  <c:v>5.6179200000000002E-3</c:v>
                </c:pt>
                <c:pt idx="1541">
                  <c:v>5.6360899999999998E-3</c:v>
                </c:pt>
                <c:pt idx="1542">
                  <c:v>5.5635099999999998E-3</c:v>
                </c:pt>
                <c:pt idx="1543">
                  <c:v>5.5527800000000002E-3</c:v>
                </c:pt>
                <c:pt idx="1544">
                  <c:v>5.57574E-3</c:v>
                </c:pt>
                <c:pt idx="1545">
                  <c:v>5.4834599999999999E-3</c:v>
                </c:pt>
                <c:pt idx="1546">
                  <c:v>5.5275599999999999E-3</c:v>
                </c:pt>
                <c:pt idx="1547">
                  <c:v>5.4809000000000004E-3</c:v>
                </c:pt>
                <c:pt idx="1548">
                  <c:v>5.4299300000000003E-3</c:v>
                </c:pt>
                <c:pt idx="1549">
                  <c:v>5.4812999999999997E-3</c:v>
                </c:pt>
                <c:pt idx="1550">
                  <c:v>5.39099E-3</c:v>
                </c:pt>
                <c:pt idx="1551">
                  <c:v>5.4416999999999998E-3</c:v>
                </c:pt>
                <c:pt idx="1552">
                  <c:v>5.4032500000000001E-3</c:v>
                </c:pt>
                <c:pt idx="1553">
                  <c:v>5.3429699999999998E-3</c:v>
                </c:pt>
                <c:pt idx="1554">
                  <c:v>5.4451500000000002E-3</c:v>
                </c:pt>
                <c:pt idx="1555">
                  <c:v>5.3447499999999997E-3</c:v>
                </c:pt>
                <c:pt idx="1556">
                  <c:v>5.3168599999999996E-3</c:v>
                </c:pt>
                <c:pt idx="1557">
                  <c:v>5.3384499999999998E-3</c:v>
                </c:pt>
                <c:pt idx="1558">
                  <c:v>5.3004699999999998E-3</c:v>
                </c:pt>
                <c:pt idx="1559">
                  <c:v>5.3155299999999997E-3</c:v>
                </c:pt>
                <c:pt idx="1560">
                  <c:v>5.2523500000000002E-3</c:v>
                </c:pt>
                <c:pt idx="1561">
                  <c:v>5.2415999999999999E-3</c:v>
                </c:pt>
                <c:pt idx="1562">
                  <c:v>5.2109799999999996E-3</c:v>
                </c:pt>
                <c:pt idx="1563">
                  <c:v>5.19324E-3</c:v>
                </c:pt>
                <c:pt idx="1564">
                  <c:v>5.2331000000000001E-3</c:v>
                </c:pt>
                <c:pt idx="1565">
                  <c:v>5.2014000000000001E-3</c:v>
                </c:pt>
                <c:pt idx="1566">
                  <c:v>5.1266100000000002E-3</c:v>
                </c:pt>
                <c:pt idx="1567">
                  <c:v>5.2032600000000004E-3</c:v>
                </c:pt>
                <c:pt idx="1568">
                  <c:v>5.1460500000000001E-3</c:v>
                </c:pt>
                <c:pt idx="1569">
                  <c:v>5.1677299999999997E-3</c:v>
                </c:pt>
                <c:pt idx="1570">
                  <c:v>5.1248500000000002E-3</c:v>
                </c:pt>
                <c:pt idx="1571">
                  <c:v>5.0779299999999996E-3</c:v>
                </c:pt>
                <c:pt idx="1572">
                  <c:v>5.1325700000000004E-3</c:v>
                </c:pt>
                <c:pt idx="1573">
                  <c:v>5.0425899999999996E-3</c:v>
                </c:pt>
                <c:pt idx="1574">
                  <c:v>5.0866100000000001E-3</c:v>
                </c:pt>
                <c:pt idx="1575">
                  <c:v>5.0712700000000001E-3</c:v>
                </c:pt>
                <c:pt idx="1576">
                  <c:v>5.0104599999999996E-3</c:v>
                </c:pt>
                <c:pt idx="1577">
                  <c:v>5.0443500000000004E-3</c:v>
                </c:pt>
                <c:pt idx="1578">
                  <c:v>5.0046200000000004E-3</c:v>
                </c:pt>
                <c:pt idx="1579">
                  <c:v>5.0382100000000004E-3</c:v>
                </c:pt>
                <c:pt idx="1580">
                  <c:v>5.0454200000000001E-3</c:v>
                </c:pt>
                <c:pt idx="1581">
                  <c:v>4.9385899999999996E-3</c:v>
                </c:pt>
                <c:pt idx="1582">
                  <c:v>5.00236E-3</c:v>
                </c:pt>
                <c:pt idx="1583">
                  <c:v>4.9911299999999999E-3</c:v>
                </c:pt>
                <c:pt idx="1584">
                  <c:v>5.0143999999999996E-3</c:v>
                </c:pt>
                <c:pt idx="1585">
                  <c:v>4.9677699999999998E-3</c:v>
                </c:pt>
                <c:pt idx="1586">
                  <c:v>4.9818800000000002E-3</c:v>
                </c:pt>
                <c:pt idx="1587">
                  <c:v>5.0250299999999998E-3</c:v>
                </c:pt>
                <c:pt idx="1588">
                  <c:v>4.9915100000000002E-3</c:v>
                </c:pt>
                <c:pt idx="1589">
                  <c:v>5.0664999999999998E-3</c:v>
                </c:pt>
                <c:pt idx="1590">
                  <c:v>5.0791100000000004E-3</c:v>
                </c:pt>
                <c:pt idx="1591">
                  <c:v>4.9850500000000004E-3</c:v>
                </c:pt>
                <c:pt idx="1592">
                  <c:v>5.0328200000000003E-3</c:v>
                </c:pt>
                <c:pt idx="1593">
                  <c:v>5.0338300000000004E-3</c:v>
                </c:pt>
                <c:pt idx="1594">
                  <c:v>5.0066299999999998E-3</c:v>
                </c:pt>
                <c:pt idx="1595">
                  <c:v>5.0532299999999997E-3</c:v>
                </c:pt>
                <c:pt idx="1596">
                  <c:v>5.0115799999999999E-3</c:v>
                </c:pt>
                <c:pt idx="1597">
                  <c:v>5.0647499999999998E-3</c:v>
                </c:pt>
                <c:pt idx="1598">
                  <c:v>5.0101099999999999E-3</c:v>
                </c:pt>
                <c:pt idx="1599">
                  <c:v>5.0531999999999999E-3</c:v>
                </c:pt>
                <c:pt idx="1600">
                  <c:v>5.1448099999999997E-3</c:v>
                </c:pt>
                <c:pt idx="1601">
                  <c:v>5.0829200000000003E-3</c:v>
                </c:pt>
                <c:pt idx="1602">
                  <c:v>5.1670199999999996E-3</c:v>
                </c:pt>
                <c:pt idx="1603">
                  <c:v>5.06282E-3</c:v>
                </c:pt>
                <c:pt idx="1604">
                  <c:v>5.1035200000000003E-3</c:v>
                </c:pt>
                <c:pt idx="1605">
                  <c:v>5.2012400000000002E-3</c:v>
                </c:pt>
                <c:pt idx="1606">
                  <c:v>5.1034799999999996E-3</c:v>
                </c:pt>
                <c:pt idx="1607">
                  <c:v>5.1935899999999997E-3</c:v>
                </c:pt>
                <c:pt idx="1608">
                  <c:v>5.1826199999999998E-3</c:v>
                </c:pt>
                <c:pt idx="1609">
                  <c:v>5.1382900000000002E-3</c:v>
                </c:pt>
                <c:pt idx="1610">
                  <c:v>5.2154200000000001E-3</c:v>
                </c:pt>
                <c:pt idx="1611">
                  <c:v>5.2040899999999998E-3</c:v>
                </c:pt>
                <c:pt idx="1612">
                  <c:v>5.2408899999999998E-3</c:v>
                </c:pt>
                <c:pt idx="1613">
                  <c:v>5.3176400000000002E-3</c:v>
                </c:pt>
                <c:pt idx="1614">
                  <c:v>5.2738999999999998E-3</c:v>
                </c:pt>
                <c:pt idx="1615">
                  <c:v>5.3226200000000001E-3</c:v>
                </c:pt>
                <c:pt idx="1616">
                  <c:v>5.2856600000000002E-3</c:v>
                </c:pt>
                <c:pt idx="1617">
                  <c:v>5.37216E-3</c:v>
                </c:pt>
                <c:pt idx="1618">
                  <c:v>5.4032300000000002E-3</c:v>
                </c:pt>
                <c:pt idx="1619">
                  <c:v>5.3381100000000001E-3</c:v>
                </c:pt>
                <c:pt idx="1620">
                  <c:v>5.4736300000000002E-3</c:v>
                </c:pt>
                <c:pt idx="1621">
                  <c:v>5.3765999999999996E-3</c:v>
                </c:pt>
                <c:pt idx="1622">
                  <c:v>5.4610600000000002E-3</c:v>
                </c:pt>
                <c:pt idx="1623">
                  <c:v>5.5383300000000002E-3</c:v>
                </c:pt>
                <c:pt idx="1624">
                  <c:v>5.5021799999999997E-3</c:v>
                </c:pt>
                <c:pt idx="1625">
                  <c:v>5.54479E-3</c:v>
                </c:pt>
                <c:pt idx="1626">
                  <c:v>5.5776799999999998E-3</c:v>
                </c:pt>
                <c:pt idx="1627">
                  <c:v>5.6211500000000001E-3</c:v>
                </c:pt>
                <c:pt idx="1628">
                  <c:v>5.6349900000000003E-3</c:v>
                </c:pt>
                <c:pt idx="1629">
                  <c:v>5.5734000000000001E-3</c:v>
                </c:pt>
                <c:pt idx="1630">
                  <c:v>5.6814099999999996E-3</c:v>
                </c:pt>
                <c:pt idx="1631">
                  <c:v>5.6883999999999997E-3</c:v>
                </c:pt>
                <c:pt idx="1632">
                  <c:v>5.7435699999999999E-3</c:v>
                </c:pt>
                <c:pt idx="1633">
                  <c:v>5.8073999999999999E-3</c:v>
                </c:pt>
                <c:pt idx="1634">
                  <c:v>5.7849800000000003E-3</c:v>
                </c:pt>
                <c:pt idx="1635">
                  <c:v>5.8585299999999998E-3</c:v>
                </c:pt>
                <c:pt idx="1636">
                  <c:v>5.8150900000000002E-3</c:v>
                </c:pt>
                <c:pt idx="1637">
                  <c:v>5.9377299999999996E-3</c:v>
                </c:pt>
                <c:pt idx="1638">
                  <c:v>5.9253500000000002E-3</c:v>
                </c:pt>
                <c:pt idx="1639">
                  <c:v>5.94774E-3</c:v>
                </c:pt>
                <c:pt idx="1640">
                  <c:v>6.0184699999999997E-3</c:v>
                </c:pt>
                <c:pt idx="1641">
                  <c:v>6.0004500000000001E-3</c:v>
                </c:pt>
                <c:pt idx="1642">
                  <c:v>6.05347E-3</c:v>
                </c:pt>
                <c:pt idx="1643">
                  <c:v>6.1190000000000003E-3</c:v>
                </c:pt>
                <c:pt idx="1644">
                  <c:v>6.1412799999999998E-3</c:v>
                </c:pt>
                <c:pt idx="1645">
                  <c:v>6.18068E-3</c:v>
                </c:pt>
                <c:pt idx="1646">
                  <c:v>6.21719E-3</c:v>
                </c:pt>
                <c:pt idx="1647">
                  <c:v>6.27241E-3</c:v>
                </c:pt>
                <c:pt idx="1648">
                  <c:v>6.3397200000000001E-3</c:v>
                </c:pt>
                <c:pt idx="1649">
                  <c:v>6.3643800000000002E-3</c:v>
                </c:pt>
                <c:pt idx="1650">
                  <c:v>6.4314999999999997E-3</c:v>
                </c:pt>
                <c:pt idx="1651">
                  <c:v>6.4250899999999996E-3</c:v>
                </c:pt>
                <c:pt idx="1652">
                  <c:v>6.4816600000000002E-3</c:v>
                </c:pt>
                <c:pt idx="1653">
                  <c:v>6.5724199999999998E-3</c:v>
                </c:pt>
                <c:pt idx="1654">
                  <c:v>6.5437300000000002E-3</c:v>
                </c:pt>
                <c:pt idx="1655">
                  <c:v>6.65943E-3</c:v>
                </c:pt>
                <c:pt idx="1656">
                  <c:v>6.6342800000000002E-3</c:v>
                </c:pt>
                <c:pt idx="1657">
                  <c:v>6.7362699999999999E-3</c:v>
                </c:pt>
                <c:pt idx="1658">
                  <c:v>6.7726899999999996E-3</c:v>
                </c:pt>
                <c:pt idx="1659">
                  <c:v>6.7948799999999997E-3</c:v>
                </c:pt>
                <c:pt idx="1660">
                  <c:v>6.8770999999999997E-3</c:v>
                </c:pt>
                <c:pt idx="1661">
                  <c:v>6.8693399999999998E-3</c:v>
                </c:pt>
                <c:pt idx="1662">
                  <c:v>6.9289699999999996E-3</c:v>
                </c:pt>
                <c:pt idx="1663">
                  <c:v>7.0481500000000004E-3</c:v>
                </c:pt>
                <c:pt idx="1664">
                  <c:v>7.0680700000000001E-3</c:v>
                </c:pt>
                <c:pt idx="1665">
                  <c:v>7.1001299999999996E-3</c:v>
                </c:pt>
                <c:pt idx="1666">
                  <c:v>7.2724699999999996E-3</c:v>
                </c:pt>
                <c:pt idx="1667">
                  <c:v>7.2632599999999997E-3</c:v>
                </c:pt>
                <c:pt idx="1668">
                  <c:v>7.3019199999999999E-3</c:v>
                </c:pt>
                <c:pt idx="1669">
                  <c:v>7.3596E-3</c:v>
                </c:pt>
                <c:pt idx="1670">
                  <c:v>7.4176499999999996E-3</c:v>
                </c:pt>
                <c:pt idx="1671">
                  <c:v>7.5033299999999999E-3</c:v>
                </c:pt>
                <c:pt idx="1672">
                  <c:v>7.5707600000000002E-3</c:v>
                </c:pt>
                <c:pt idx="1673">
                  <c:v>7.6690700000000001E-3</c:v>
                </c:pt>
                <c:pt idx="1674">
                  <c:v>7.7479999999999997E-3</c:v>
                </c:pt>
                <c:pt idx="1675">
                  <c:v>7.7944199999999998E-3</c:v>
                </c:pt>
                <c:pt idx="1676">
                  <c:v>7.8938399999999992E-3</c:v>
                </c:pt>
                <c:pt idx="1677">
                  <c:v>7.9667000000000002E-3</c:v>
                </c:pt>
                <c:pt idx="1678">
                  <c:v>8.0526699999999996E-3</c:v>
                </c:pt>
                <c:pt idx="1679">
                  <c:v>8.1062600000000005E-3</c:v>
                </c:pt>
                <c:pt idx="1680">
                  <c:v>8.1863500000000002E-3</c:v>
                </c:pt>
                <c:pt idx="1681">
                  <c:v>8.3185499999999992E-3</c:v>
                </c:pt>
                <c:pt idx="1682">
                  <c:v>8.3304999999999994E-3</c:v>
                </c:pt>
                <c:pt idx="1683">
                  <c:v>8.4582600000000004E-3</c:v>
                </c:pt>
                <c:pt idx="1684">
                  <c:v>8.5638499999999996E-3</c:v>
                </c:pt>
                <c:pt idx="1685">
                  <c:v>8.6306500000000001E-3</c:v>
                </c:pt>
                <c:pt idx="1686">
                  <c:v>8.7904999999999997E-3</c:v>
                </c:pt>
                <c:pt idx="1687">
                  <c:v>8.8451999999999992E-3</c:v>
                </c:pt>
                <c:pt idx="1688">
                  <c:v>9.0061700000000008E-3</c:v>
                </c:pt>
                <c:pt idx="1689">
                  <c:v>9.0549199999999993E-3</c:v>
                </c:pt>
                <c:pt idx="1690">
                  <c:v>9.20465E-3</c:v>
                </c:pt>
                <c:pt idx="1691">
                  <c:v>9.3113599999999994E-3</c:v>
                </c:pt>
                <c:pt idx="1692">
                  <c:v>9.3885300000000008E-3</c:v>
                </c:pt>
                <c:pt idx="1693">
                  <c:v>9.6113499999999994E-3</c:v>
                </c:pt>
                <c:pt idx="1694">
                  <c:v>9.6783200000000007E-3</c:v>
                </c:pt>
                <c:pt idx="1695">
                  <c:v>9.8467099999999998E-3</c:v>
                </c:pt>
                <c:pt idx="1696">
                  <c:v>9.9813999999999996E-3</c:v>
                </c:pt>
                <c:pt idx="1697">
                  <c:v>1.00842E-2</c:v>
                </c:pt>
                <c:pt idx="1698">
                  <c:v>1.0256700000000001E-2</c:v>
                </c:pt>
                <c:pt idx="1699">
                  <c:v>1.03748E-2</c:v>
                </c:pt>
                <c:pt idx="1700">
                  <c:v>1.05512E-2</c:v>
                </c:pt>
                <c:pt idx="1701">
                  <c:v>1.07215E-2</c:v>
                </c:pt>
                <c:pt idx="1702">
                  <c:v>1.0840499999999999E-2</c:v>
                </c:pt>
                <c:pt idx="1703">
                  <c:v>1.10715E-2</c:v>
                </c:pt>
                <c:pt idx="1704">
                  <c:v>1.1236299999999999E-2</c:v>
                </c:pt>
                <c:pt idx="1705">
                  <c:v>1.14322E-2</c:v>
                </c:pt>
                <c:pt idx="1706">
                  <c:v>1.1600299999999999E-2</c:v>
                </c:pt>
                <c:pt idx="1707">
                  <c:v>1.17684E-2</c:v>
                </c:pt>
                <c:pt idx="1708">
                  <c:v>1.2062099999999999E-2</c:v>
                </c:pt>
                <c:pt idx="1709">
                  <c:v>1.2172000000000001E-2</c:v>
                </c:pt>
                <c:pt idx="1710">
                  <c:v>1.24452E-2</c:v>
                </c:pt>
                <c:pt idx="1711">
                  <c:v>1.26882E-2</c:v>
                </c:pt>
                <c:pt idx="1712">
                  <c:v>1.2881699999999999E-2</c:v>
                </c:pt>
                <c:pt idx="1713">
                  <c:v>1.31755E-2</c:v>
                </c:pt>
                <c:pt idx="1714">
                  <c:v>1.34164E-2</c:v>
                </c:pt>
                <c:pt idx="1715">
                  <c:v>1.36927E-2</c:v>
                </c:pt>
                <c:pt idx="1716">
                  <c:v>1.3969799999999999E-2</c:v>
                </c:pt>
                <c:pt idx="1717">
                  <c:v>1.4200000000000001E-2</c:v>
                </c:pt>
                <c:pt idx="1718">
                  <c:v>1.4563700000000001E-2</c:v>
                </c:pt>
                <c:pt idx="1719">
                  <c:v>1.48506E-2</c:v>
                </c:pt>
                <c:pt idx="1720">
                  <c:v>1.5122200000000001E-2</c:v>
                </c:pt>
                <c:pt idx="1721">
                  <c:v>1.55575E-2</c:v>
                </c:pt>
                <c:pt idx="1722">
                  <c:v>1.5826799999999999E-2</c:v>
                </c:pt>
                <c:pt idx="1723">
                  <c:v>1.6241800000000001E-2</c:v>
                </c:pt>
                <c:pt idx="1724">
                  <c:v>1.6554699999999999E-2</c:v>
                </c:pt>
                <c:pt idx="1725">
                  <c:v>1.6964099999999999E-2</c:v>
                </c:pt>
                <c:pt idx="1726">
                  <c:v>1.7723099999999999E-2</c:v>
                </c:pt>
                <c:pt idx="1727">
                  <c:v>1.8666800000000001E-2</c:v>
                </c:pt>
                <c:pt idx="1728">
                  <c:v>1.9134700000000001E-2</c:v>
                </c:pt>
                <c:pt idx="1729">
                  <c:v>1.9587799999999999E-2</c:v>
                </c:pt>
                <c:pt idx="1730">
                  <c:v>2.0067100000000001E-2</c:v>
                </c:pt>
                <c:pt idx="1731">
                  <c:v>2.0528600000000001E-2</c:v>
                </c:pt>
                <c:pt idx="1732">
                  <c:v>2.1075799999999999E-2</c:v>
                </c:pt>
                <c:pt idx="1733">
                  <c:v>2.1623099999999999E-2</c:v>
                </c:pt>
                <c:pt idx="1734">
                  <c:v>2.21914E-2</c:v>
                </c:pt>
                <c:pt idx="1735">
                  <c:v>2.2753900000000001E-2</c:v>
                </c:pt>
                <c:pt idx="1736">
                  <c:v>2.3381699999999998E-2</c:v>
                </c:pt>
                <c:pt idx="1737">
                  <c:v>2.39358E-2</c:v>
                </c:pt>
                <c:pt idx="1738">
                  <c:v>2.4615999999999999E-2</c:v>
                </c:pt>
                <c:pt idx="1739">
                  <c:v>2.5320800000000001E-2</c:v>
                </c:pt>
                <c:pt idx="1740">
                  <c:v>2.5995399999999998E-2</c:v>
                </c:pt>
                <c:pt idx="1741">
                  <c:v>2.6711599999999999E-2</c:v>
                </c:pt>
                <c:pt idx="1742">
                  <c:v>2.74573E-2</c:v>
                </c:pt>
                <c:pt idx="1743">
                  <c:v>2.8217300000000001E-2</c:v>
                </c:pt>
                <c:pt idx="1744">
                  <c:v>2.90271E-2</c:v>
                </c:pt>
                <c:pt idx="1745">
                  <c:v>2.9837099999999998E-2</c:v>
                </c:pt>
                <c:pt idx="1746">
                  <c:v>3.0682000000000001E-2</c:v>
                </c:pt>
                <c:pt idx="1747">
                  <c:v>3.1570399999999998E-2</c:v>
                </c:pt>
                <c:pt idx="1748">
                  <c:v>3.2450399999999997E-2</c:v>
                </c:pt>
                <c:pt idx="1749">
                  <c:v>3.3399999999999999E-2</c:v>
                </c:pt>
                <c:pt idx="1750">
                  <c:v>3.4329800000000001E-2</c:v>
                </c:pt>
                <c:pt idx="1751">
                  <c:v>3.5342499999999999E-2</c:v>
                </c:pt>
                <c:pt idx="1752">
                  <c:v>3.6351700000000001E-2</c:v>
                </c:pt>
                <c:pt idx="1753">
                  <c:v>3.7407999999999997E-2</c:v>
                </c:pt>
                <c:pt idx="1754">
                  <c:v>3.84672E-2</c:v>
                </c:pt>
                <c:pt idx="1755">
                  <c:v>3.9565099999999999E-2</c:v>
                </c:pt>
                <c:pt idx="1756">
                  <c:v>4.0751900000000001E-2</c:v>
                </c:pt>
                <c:pt idx="1757">
                  <c:v>4.1911299999999999E-2</c:v>
                </c:pt>
                <c:pt idx="1758">
                  <c:v>4.3113400000000003E-2</c:v>
                </c:pt>
                <c:pt idx="1759">
                  <c:v>4.4364300000000002E-2</c:v>
                </c:pt>
                <c:pt idx="1760">
                  <c:v>4.56535E-2</c:v>
                </c:pt>
                <c:pt idx="1761">
                  <c:v>4.6945199999999999E-2</c:v>
                </c:pt>
                <c:pt idx="1762">
                  <c:v>4.83168E-2</c:v>
                </c:pt>
                <c:pt idx="1763">
                  <c:v>4.9704900000000003E-2</c:v>
                </c:pt>
                <c:pt idx="1764">
                  <c:v>5.1164399999999999E-2</c:v>
                </c:pt>
                <c:pt idx="1765">
                  <c:v>5.2598399999999997E-2</c:v>
                </c:pt>
                <c:pt idx="1766">
                  <c:v>5.4098199999999999E-2</c:v>
                </c:pt>
                <c:pt idx="1767">
                  <c:v>5.5633299999999997E-2</c:v>
                </c:pt>
                <c:pt idx="1768">
                  <c:v>5.7218900000000003E-2</c:v>
                </c:pt>
                <c:pt idx="1769">
                  <c:v>5.8840299999999998E-2</c:v>
                </c:pt>
                <c:pt idx="1770">
                  <c:v>6.0532599999999999E-2</c:v>
                </c:pt>
                <c:pt idx="1771">
                  <c:v>6.2243E-2</c:v>
                </c:pt>
                <c:pt idx="1772">
                  <c:v>6.4011700000000005E-2</c:v>
                </c:pt>
                <c:pt idx="1773">
                  <c:v>6.5807599999999994E-2</c:v>
                </c:pt>
                <c:pt idx="1774">
                  <c:v>6.7626099999999995E-2</c:v>
                </c:pt>
                <c:pt idx="1775">
                  <c:v>6.9563399999999997E-2</c:v>
                </c:pt>
                <c:pt idx="1776">
                  <c:v>7.1496500000000004E-2</c:v>
                </c:pt>
                <c:pt idx="1777">
                  <c:v>7.3504200000000006E-2</c:v>
                </c:pt>
                <c:pt idx="1778">
                  <c:v>7.5498200000000001E-2</c:v>
                </c:pt>
                <c:pt idx="1779">
                  <c:v>7.7592400000000006E-2</c:v>
                </c:pt>
                <c:pt idx="1780">
                  <c:v>7.9733899999999996E-2</c:v>
                </c:pt>
                <c:pt idx="1781">
                  <c:v>8.1876099999999993E-2</c:v>
                </c:pt>
                <c:pt idx="1782">
                  <c:v>8.4098599999999996E-2</c:v>
                </c:pt>
                <c:pt idx="1783">
                  <c:v>8.6366399999999996E-2</c:v>
                </c:pt>
                <c:pt idx="1784">
                  <c:v>8.8698600000000002E-2</c:v>
                </c:pt>
                <c:pt idx="1785">
                  <c:v>9.1041800000000006E-2</c:v>
                </c:pt>
                <c:pt idx="1786">
                  <c:v>9.3432899999999999E-2</c:v>
                </c:pt>
                <c:pt idx="1787">
                  <c:v>9.5910499999999996E-2</c:v>
                </c:pt>
                <c:pt idx="1788">
                  <c:v>9.8417599999999994E-2</c:v>
                </c:pt>
                <c:pt idx="1789">
                  <c:v>0.100937</c:v>
                </c:pt>
                <c:pt idx="1790">
                  <c:v>0.103528</c:v>
                </c:pt>
                <c:pt idx="1791">
                  <c:v>0.10612099999999999</c:v>
                </c:pt>
                <c:pt idx="1792">
                  <c:v>0.10875799999999999</c:v>
                </c:pt>
                <c:pt idx="1793">
                  <c:v>0.111454</c:v>
                </c:pt>
                <c:pt idx="1794">
                  <c:v>0.11414199999999999</c:v>
                </c:pt>
                <c:pt idx="1795">
                  <c:v>0.11691</c:v>
                </c:pt>
                <c:pt idx="1796">
                  <c:v>0.119643</c:v>
                </c:pt>
                <c:pt idx="1797">
                  <c:v>0.12245200000000001</c:v>
                </c:pt>
                <c:pt idx="1798">
                  <c:v>0.12528400000000001</c:v>
                </c:pt>
                <c:pt idx="1799">
                  <c:v>0.12806799999999999</c:v>
                </c:pt>
                <c:pt idx="1800">
                  <c:v>0.130942</c:v>
                </c:pt>
                <c:pt idx="1801">
                  <c:v>0.133857</c:v>
                </c:pt>
                <c:pt idx="1802">
                  <c:v>0.13669000000000001</c:v>
                </c:pt>
                <c:pt idx="1803">
                  <c:v>0.139566</c:v>
                </c:pt>
                <c:pt idx="1804">
                  <c:v>0.14241599999999999</c:v>
                </c:pt>
                <c:pt idx="1805">
                  <c:v>0.14533199999999999</c:v>
                </c:pt>
                <c:pt idx="1806">
                  <c:v>0.14818000000000001</c:v>
                </c:pt>
                <c:pt idx="1807">
                  <c:v>0.15106600000000001</c:v>
                </c:pt>
                <c:pt idx="1808">
                  <c:v>0.15393899999999999</c:v>
                </c:pt>
                <c:pt idx="1809">
                  <c:v>0.15671399999999999</c:v>
                </c:pt>
                <c:pt idx="1810">
                  <c:v>0.15959499999999999</c:v>
                </c:pt>
                <c:pt idx="1811">
                  <c:v>0.16239000000000001</c:v>
                </c:pt>
                <c:pt idx="1812">
                  <c:v>0.16514999999999999</c:v>
                </c:pt>
                <c:pt idx="1813">
                  <c:v>0.16794200000000001</c:v>
                </c:pt>
                <c:pt idx="1814">
                  <c:v>0.17059099999999999</c:v>
                </c:pt>
                <c:pt idx="1815">
                  <c:v>0.173289</c:v>
                </c:pt>
                <c:pt idx="1816">
                  <c:v>0.17594000000000001</c:v>
                </c:pt>
                <c:pt idx="1817">
                  <c:v>0.17854800000000001</c:v>
                </c:pt>
                <c:pt idx="1818">
                  <c:v>0.18107300000000001</c:v>
                </c:pt>
                <c:pt idx="1819">
                  <c:v>0.18352199999999999</c:v>
                </c:pt>
                <c:pt idx="1820">
                  <c:v>0.18600700000000001</c:v>
                </c:pt>
                <c:pt idx="1821">
                  <c:v>0.18840999999999999</c:v>
                </c:pt>
                <c:pt idx="1822">
                  <c:v>0.190717</c:v>
                </c:pt>
                <c:pt idx="1823">
                  <c:v>0.19303000000000001</c:v>
                </c:pt>
                <c:pt idx="1824">
                  <c:v>0.19519500000000001</c:v>
                </c:pt>
                <c:pt idx="1825">
                  <c:v>0.197327</c:v>
                </c:pt>
                <c:pt idx="1826">
                  <c:v>0.199431</c:v>
                </c:pt>
                <c:pt idx="1827">
                  <c:v>0.20193900000000001</c:v>
                </c:pt>
                <c:pt idx="1828">
                  <c:v>0.20443800000000001</c:v>
                </c:pt>
                <c:pt idx="1829">
                  <c:v>0.20624600000000001</c:v>
                </c:pt>
                <c:pt idx="1830">
                  <c:v>0.20805499999999999</c:v>
                </c:pt>
                <c:pt idx="1831">
                  <c:v>0.209732</c:v>
                </c:pt>
                <c:pt idx="1832">
                  <c:v>0.211342</c:v>
                </c:pt>
                <c:pt idx="1833">
                  <c:v>0.21284600000000001</c:v>
                </c:pt>
                <c:pt idx="1834">
                  <c:v>0.21430099999999999</c:v>
                </c:pt>
                <c:pt idx="1835">
                  <c:v>0.215725</c:v>
                </c:pt>
                <c:pt idx="1836">
                  <c:v>0.217083</c:v>
                </c:pt>
                <c:pt idx="1837">
                  <c:v>0.21829200000000001</c:v>
                </c:pt>
                <c:pt idx="1838">
                  <c:v>0.219553</c:v>
                </c:pt>
                <c:pt idx="1839">
                  <c:v>0.220637</c:v>
                </c:pt>
                <c:pt idx="1840">
                  <c:v>0.221665</c:v>
                </c:pt>
                <c:pt idx="1841">
                  <c:v>0.22259999999999999</c:v>
                </c:pt>
                <c:pt idx="1842">
                  <c:v>0.22348899999999999</c:v>
                </c:pt>
                <c:pt idx="1843">
                  <c:v>0.22428200000000001</c:v>
                </c:pt>
                <c:pt idx="1844">
                  <c:v>0.22503899999999999</c:v>
                </c:pt>
                <c:pt idx="1845">
                  <c:v>0.225659</c:v>
                </c:pt>
                <c:pt idx="1846">
                  <c:v>0.22628799999999999</c:v>
                </c:pt>
                <c:pt idx="1847">
                  <c:v>0.22681299999999999</c:v>
                </c:pt>
                <c:pt idx="1848">
                  <c:v>0.227241</c:v>
                </c:pt>
                <c:pt idx="1849">
                  <c:v>0.227654</c:v>
                </c:pt>
                <c:pt idx="1850">
                  <c:v>0.228019</c:v>
                </c:pt>
                <c:pt idx="1851">
                  <c:v>0.228323</c:v>
                </c:pt>
                <c:pt idx="1852">
                  <c:v>0.22852500000000001</c:v>
                </c:pt>
                <c:pt idx="1853">
                  <c:v>0.22869</c:v>
                </c:pt>
                <c:pt idx="1854">
                  <c:v>0.228769</c:v>
                </c:pt>
                <c:pt idx="1855">
                  <c:v>0.22886999999999999</c:v>
                </c:pt>
                <c:pt idx="1856">
                  <c:v>0.22886300000000001</c:v>
                </c:pt>
                <c:pt idx="1857">
                  <c:v>0.228792</c:v>
                </c:pt>
                <c:pt idx="1858">
                  <c:v>0.22872300000000001</c:v>
                </c:pt>
                <c:pt idx="1859">
                  <c:v>0.22858700000000001</c:v>
                </c:pt>
                <c:pt idx="1860">
                  <c:v>0.22841600000000001</c:v>
                </c:pt>
                <c:pt idx="1861">
                  <c:v>0.22819600000000001</c:v>
                </c:pt>
                <c:pt idx="1862">
                  <c:v>0.22795499999999999</c:v>
                </c:pt>
                <c:pt idx="1863">
                  <c:v>0.22766900000000001</c:v>
                </c:pt>
                <c:pt idx="1864">
                  <c:v>0.227377</c:v>
                </c:pt>
                <c:pt idx="1865">
                  <c:v>0.227016</c:v>
                </c:pt>
                <c:pt idx="1866">
                  <c:v>0.22662499999999999</c:v>
                </c:pt>
                <c:pt idx="1867">
                  <c:v>0.22625899999999999</c:v>
                </c:pt>
                <c:pt idx="1868">
                  <c:v>0.22581100000000001</c:v>
                </c:pt>
                <c:pt idx="1869">
                  <c:v>0.22534699999999999</c:v>
                </c:pt>
                <c:pt idx="1870">
                  <c:v>0.224856</c:v>
                </c:pt>
                <c:pt idx="1871">
                  <c:v>0.22434200000000001</c:v>
                </c:pt>
                <c:pt idx="1872">
                  <c:v>0.22383600000000001</c:v>
                </c:pt>
                <c:pt idx="1873">
                  <c:v>0.223223</c:v>
                </c:pt>
                <c:pt idx="1874">
                  <c:v>0.22269600000000001</c:v>
                </c:pt>
                <c:pt idx="1875">
                  <c:v>0.22217600000000001</c:v>
                </c:pt>
                <c:pt idx="1876">
                  <c:v>0.22153800000000001</c:v>
                </c:pt>
                <c:pt idx="1877">
                  <c:v>0.22098400000000001</c:v>
                </c:pt>
                <c:pt idx="1878">
                  <c:v>0.22035099999999999</c:v>
                </c:pt>
                <c:pt idx="1879">
                  <c:v>0.21970200000000001</c:v>
                </c:pt>
                <c:pt idx="1880">
                  <c:v>0.21912100000000001</c:v>
                </c:pt>
                <c:pt idx="1881">
                  <c:v>0.21842500000000001</c:v>
                </c:pt>
                <c:pt idx="1882">
                  <c:v>0.21778400000000001</c:v>
                </c:pt>
                <c:pt idx="1883">
                  <c:v>0.21715000000000001</c:v>
                </c:pt>
                <c:pt idx="1884">
                  <c:v>0.21646099999999999</c:v>
                </c:pt>
                <c:pt idx="1885">
                  <c:v>0.21579300000000001</c:v>
                </c:pt>
                <c:pt idx="1886">
                  <c:v>0.21510899999999999</c:v>
                </c:pt>
                <c:pt idx="1887">
                  <c:v>0.214501</c:v>
                </c:pt>
                <c:pt idx="1888">
                  <c:v>0.213836</c:v>
                </c:pt>
                <c:pt idx="1889">
                  <c:v>0.21312800000000001</c:v>
                </c:pt>
                <c:pt idx="1890">
                  <c:v>0.21251200000000001</c:v>
                </c:pt>
                <c:pt idx="1891">
                  <c:v>0.211838</c:v>
                </c:pt>
                <c:pt idx="1892">
                  <c:v>0.211149</c:v>
                </c:pt>
                <c:pt idx="1893">
                  <c:v>0.21055599999999999</c:v>
                </c:pt>
                <c:pt idx="1894">
                  <c:v>0.20987</c:v>
                </c:pt>
                <c:pt idx="1895">
                  <c:v>0.20918800000000001</c:v>
                </c:pt>
                <c:pt idx="1896">
                  <c:v>0.20855000000000001</c:v>
                </c:pt>
                <c:pt idx="1897">
                  <c:v>0.20789299999999999</c:v>
                </c:pt>
                <c:pt idx="1898">
                  <c:v>0.207229</c:v>
                </c:pt>
                <c:pt idx="1899">
                  <c:v>0.206813</c:v>
                </c:pt>
                <c:pt idx="1900">
                  <c:v>0.20669999999999999</c:v>
                </c:pt>
                <c:pt idx="1901">
                  <c:v>0.203236</c:v>
                </c:pt>
                <c:pt idx="1902">
                  <c:v>0.19851199999999999</c:v>
                </c:pt>
                <c:pt idx="1903">
                  <c:v>0.194413</c:v>
                </c:pt>
                <c:pt idx="1904">
                  <c:v>0.190719</c:v>
                </c:pt>
                <c:pt idx="1905">
                  <c:v>0.187336</c:v>
                </c:pt>
                <c:pt idx="1906">
                  <c:v>0.18410599999999999</c:v>
                </c:pt>
                <c:pt idx="1907">
                  <c:v>0.181094</c:v>
                </c:pt>
                <c:pt idx="1908">
                  <c:v>0.17823800000000001</c:v>
                </c:pt>
                <c:pt idx="1909">
                  <c:v>0.175454</c:v>
                </c:pt>
                <c:pt idx="1910">
                  <c:v>0.17288700000000001</c:v>
                </c:pt>
                <c:pt idx="1911">
                  <c:v>0.17029</c:v>
                </c:pt>
                <c:pt idx="1912">
                  <c:v>0.16786200000000001</c:v>
                </c:pt>
                <c:pt idx="1913">
                  <c:v>0.16547300000000001</c:v>
                </c:pt>
                <c:pt idx="1914">
                  <c:v>0.16314600000000001</c:v>
                </c:pt>
                <c:pt idx="1915">
                  <c:v>0.16090199999999999</c:v>
                </c:pt>
                <c:pt idx="1916">
                  <c:v>0.15868599999999999</c:v>
                </c:pt>
                <c:pt idx="1917">
                  <c:v>0.156606</c:v>
                </c:pt>
                <c:pt idx="1918">
                  <c:v>0.154497</c:v>
                </c:pt>
                <c:pt idx="1919">
                  <c:v>0.15246100000000001</c:v>
                </c:pt>
                <c:pt idx="1920">
                  <c:v>0.150447</c:v>
                </c:pt>
                <c:pt idx="1921">
                  <c:v>0.14845800000000001</c:v>
                </c:pt>
                <c:pt idx="1922">
                  <c:v>0.14657400000000001</c:v>
                </c:pt>
                <c:pt idx="1923">
                  <c:v>0.144647</c:v>
                </c:pt>
                <c:pt idx="1924">
                  <c:v>0.14280200000000001</c:v>
                </c:pt>
                <c:pt idx="1925">
                  <c:v>0.14100499999999999</c:v>
                </c:pt>
                <c:pt idx="1926">
                  <c:v>0.139184</c:v>
                </c:pt>
                <c:pt idx="1927">
                  <c:v>0.13738800000000001</c:v>
                </c:pt>
                <c:pt idx="1928">
                  <c:v>0.13566600000000001</c:v>
                </c:pt>
                <c:pt idx="1929">
                  <c:v>0.13392599999999999</c:v>
                </c:pt>
                <c:pt idx="1930">
                  <c:v>0.13223799999999999</c:v>
                </c:pt>
                <c:pt idx="1931">
                  <c:v>0.13050200000000001</c:v>
                </c:pt>
                <c:pt idx="1932">
                  <c:v>0.12884799999999999</c:v>
                </c:pt>
                <c:pt idx="1933">
                  <c:v>0.12717500000000001</c:v>
                </c:pt>
                <c:pt idx="1934">
                  <c:v>0.125552</c:v>
                </c:pt>
                <c:pt idx="1935">
                  <c:v>0.12395</c:v>
                </c:pt>
                <c:pt idx="1936">
                  <c:v>0.122322</c:v>
                </c:pt>
                <c:pt idx="1937">
                  <c:v>0.120731</c:v>
                </c:pt>
                <c:pt idx="1938">
                  <c:v>0.119175</c:v>
                </c:pt>
                <c:pt idx="1939">
                  <c:v>0.11758299999999999</c:v>
                </c:pt>
                <c:pt idx="1940">
                  <c:v>0.116096</c:v>
                </c:pt>
                <c:pt idx="1941">
                  <c:v>0.114522</c:v>
                </c:pt>
                <c:pt idx="1942">
                  <c:v>0.113039</c:v>
                </c:pt>
                <c:pt idx="1943">
                  <c:v>0.111457</c:v>
                </c:pt>
                <c:pt idx="1944">
                  <c:v>0.110016</c:v>
                </c:pt>
                <c:pt idx="1945">
                  <c:v>0.108529</c:v>
                </c:pt>
                <c:pt idx="1946">
                  <c:v>0.106945</c:v>
                </c:pt>
                <c:pt idx="1947">
                  <c:v>0.105558</c:v>
                </c:pt>
                <c:pt idx="1948">
                  <c:v>0.104078</c:v>
                </c:pt>
                <c:pt idx="1949">
                  <c:v>0.102604</c:v>
                </c:pt>
                <c:pt idx="1950">
                  <c:v>0.101204</c:v>
                </c:pt>
                <c:pt idx="1951">
                  <c:v>9.9707299999999999E-2</c:v>
                </c:pt>
                <c:pt idx="1952">
                  <c:v>9.8336300000000001E-2</c:v>
                </c:pt>
                <c:pt idx="1953">
                  <c:v>9.6573999999999993E-2</c:v>
                </c:pt>
                <c:pt idx="1954">
                  <c:v>9.4878299999999999E-2</c:v>
                </c:pt>
                <c:pt idx="1955">
                  <c:v>9.3464500000000006E-2</c:v>
                </c:pt>
                <c:pt idx="1956">
                  <c:v>9.2100199999999993E-2</c:v>
                </c:pt>
                <c:pt idx="1957">
                  <c:v>9.0708999999999998E-2</c:v>
                </c:pt>
                <c:pt idx="1958">
                  <c:v>8.9350399999999996E-2</c:v>
                </c:pt>
                <c:pt idx="1959">
                  <c:v>8.7984499999999993E-2</c:v>
                </c:pt>
                <c:pt idx="1960">
                  <c:v>8.6664699999999997E-2</c:v>
                </c:pt>
                <c:pt idx="1961">
                  <c:v>8.5260600000000006E-2</c:v>
                </c:pt>
                <c:pt idx="1962">
                  <c:v>8.3961999999999995E-2</c:v>
                </c:pt>
                <c:pt idx="1963">
                  <c:v>8.2616099999999998E-2</c:v>
                </c:pt>
                <c:pt idx="1964">
                  <c:v>8.1293599999999994E-2</c:v>
                </c:pt>
                <c:pt idx="1965">
                  <c:v>8.0014500000000002E-2</c:v>
                </c:pt>
                <c:pt idx="1966">
                  <c:v>7.8664399999999995E-2</c:v>
                </c:pt>
                <c:pt idx="1967">
                  <c:v>7.7398999999999996E-2</c:v>
                </c:pt>
                <c:pt idx="1968">
                  <c:v>7.6121599999999998E-2</c:v>
                </c:pt>
                <c:pt idx="1969">
                  <c:v>7.4851200000000007E-2</c:v>
                </c:pt>
                <c:pt idx="1970">
                  <c:v>7.36155E-2</c:v>
                </c:pt>
                <c:pt idx="1971">
                  <c:v>7.2308200000000003E-2</c:v>
                </c:pt>
                <c:pt idx="1972">
                  <c:v>7.1110900000000005E-2</c:v>
                </c:pt>
                <c:pt idx="1973">
                  <c:v>6.9859099999999993E-2</c:v>
                </c:pt>
                <c:pt idx="1974">
                  <c:v>6.8663100000000005E-2</c:v>
                </c:pt>
                <c:pt idx="1975">
                  <c:v>6.7434800000000003E-2</c:v>
                </c:pt>
                <c:pt idx="1976">
                  <c:v>6.6199099999999997E-2</c:v>
                </c:pt>
                <c:pt idx="1977">
                  <c:v>6.5079399999999996E-2</c:v>
                </c:pt>
                <c:pt idx="1978">
                  <c:v>6.3840400000000005E-2</c:v>
                </c:pt>
                <c:pt idx="1979">
                  <c:v>6.2673199999999998E-2</c:v>
                </c:pt>
                <c:pt idx="1980">
                  <c:v>6.1501100000000003E-2</c:v>
                </c:pt>
                <c:pt idx="1981">
                  <c:v>6.0359799999999998E-2</c:v>
                </c:pt>
                <c:pt idx="1982">
                  <c:v>5.9267100000000003E-2</c:v>
                </c:pt>
                <c:pt idx="1983">
                  <c:v>5.81314E-2</c:v>
                </c:pt>
                <c:pt idx="1984">
                  <c:v>5.69886E-2</c:v>
                </c:pt>
                <c:pt idx="1985">
                  <c:v>5.5933099999999999E-2</c:v>
                </c:pt>
                <c:pt idx="1986">
                  <c:v>5.4805300000000001E-2</c:v>
                </c:pt>
                <c:pt idx="1987">
                  <c:v>5.37686E-2</c:v>
                </c:pt>
                <c:pt idx="1988">
                  <c:v>5.2743199999999997E-2</c:v>
                </c:pt>
                <c:pt idx="1989">
                  <c:v>5.1672999999999997E-2</c:v>
                </c:pt>
                <c:pt idx="1990">
                  <c:v>5.06483E-2</c:v>
                </c:pt>
                <c:pt idx="1991">
                  <c:v>4.9592299999999999E-2</c:v>
                </c:pt>
                <c:pt idx="1992">
                  <c:v>4.8572400000000002E-2</c:v>
                </c:pt>
                <c:pt idx="1993">
                  <c:v>4.7601999999999998E-2</c:v>
                </c:pt>
                <c:pt idx="1994">
                  <c:v>4.6602900000000003E-2</c:v>
                </c:pt>
                <c:pt idx="1995">
                  <c:v>4.56733E-2</c:v>
                </c:pt>
                <c:pt idx="1996">
                  <c:v>4.4688899999999997E-2</c:v>
                </c:pt>
                <c:pt idx="1997">
                  <c:v>4.3759399999999997E-2</c:v>
                </c:pt>
                <c:pt idx="1998">
                  <c:v>4.2840799999999998E-2</c:v>
                </c:pt>
                <c:pt idx="1999">
                  <c:v>4.1942199999999999E-2</c:v>
                </c:pt>
                <c:pt idx="2000">
                  <c:v>4.1066499999999999E-2</c:v>
                </c:pt>
                <c:pt idx="2001">
                  <c:v>4.0156600000000001E-2</c:v>
                </c:pt>
                <c:pt idx="2002">
                  <c:v>3.9310999999999999E-2</c:v>
                </c:pt>
                <c:pt idx="2003">
                  <c:v>3.84474E-2</c:v>
                </c:pt>
                <c:pt idx="2004">
                  <c:v>3.75746E-2</c:v>
                </c:pt>
                <c:pt idx="2005">
                  <c:v>3.67947E-2</c:v>
                </c:pt>
                <c:pt idx="2006">
                  <c:v>3.5973400000000003E-2</c:v>
                </c:pt>
                <c:pt idx="2007">
                  <c:v>3.5159900000000001E-2</c:v>
                </c:pt>
                <c:pt idx="2008">
                  <c:v>3.4389200000000002E-2</c:v>
                </c:pt>
                <c:pt idx="2009">
                  <c:v>3.3598999999999997E-2</c:v>
                </c:pt>
                <c:pt idx="2010">
                  <c:v>3.2888599999999997E-2</c:v>
                </c:pt>
                <c:pt idx="2011">
                  <c:v>3.2165100000000002E-2</c:v>
                </c:pt>
                <c:pt idx="2012">
                  <c:v>3.1431300000000002E-2</c:v>
                </c:pt>
                <c:pt idx="2013">
                  <c:v>3.0742999999999999E-2</c:v>
                </c:pt>
                <c:pt idx="2014">
                  <c:v>3.0014699999999998E-2</c:v>
                </c:pt>
                <c:pt idx="2015">
                  <c:v>2.9355200000000001E-2</c:v>
                </c:pt>
                <c:pt idx="2016">
                  <c:v>2.8681000000000002E-2</c:v>
                </c:pt>
                <c:pt idx="2017">
                  <c:v>2.8032100000000001E-2</c:v>
                </c:pt>
                <c:pt idx="2018">
                  <c:v>2.73826E-2</c:v>
                </c:pt>
                <c:pt idx="2019">
                  <c:v>2.6738000000000001E-2</c:v>
                </c:pt>
                <c:pt idx="2020">
                  <c:v>2.61727E-2</c:v>
                </c:pt>
                <c:pt idx="2021">
                  <c:v>2.5561199999999999E-2</c:v>
                </c:pt>
                <c:pt idx="2022">
                  <c:v>2.4960900000000001E-2</c:v>
                </c:pt>
                <c:pt idx="2023">
                  <c:v>2.4362700000000001E-2</c:v>
                </c:pt>
                <c:pt idx="2024">
                  <c:v>2.38266E-2</c:v>
                </c:pt>
                <c:pt idx="2025">
                  <c:v>2.32774E-2</c:v>
                </c:pt>
                <c:pt idx="2026">
                  <c:v>2.2710999999999999E-2</c:v>
                </c:pt>
                <c:pt idx="2027">
                  <c:v>2.2244099999999999E-2</c:v>
                </c:pt>
                <c:pt idx="2028">
                  <c:v>2.1661099999999999E-2</c:v>
                </c:pt>
                <c:pt idx="2029">
                  <c:v>2.11726E-2</c:v>
                </c:pt>
                <c:pt idx="2030">
                  <c:v>2.07438E-2</c:v>
                </c:pt>
                <c:pt idx="2031">
                  <c:v>2.0209700000000001E-2</c:v>
                </c:pt>
                <c:pt idx="2032">
                  <c:v>1.9750400000000001E-2</c:v>
                </c:pt>
                <c:pt idx="2033">
                  <c:v>1.92879E-2</c:v>
                </c:pt>
                <c:pt idx="2034">
                  <c:v>1.8851E-2</c:v>
                </c:pt>
                <c:pt idx="2035">
                  <c:v>1.8448099999999999E-2</c:v>
                </c:pt>
                <c:pt idx="2036">
                  <c:v>1.8028599999999999E-2</c:v>
                </c:pt>
                <c:pt idx="2037">
                  <c:v>1.7614600000000001E-2</c:v>
                </c:pt>
                <c:pt idx="2038">
                  <c:v>1.7234099999999999E-2</c:v>
                </c:pt>
                <c:pt idx="2039">
                  <c:v>1.6803499999999999E-2</c:v>
                </c:pt>
                <c:pt idx="2040">
                  <c:v>1.6452700000000001E-2</c:v>
                </c:pt>
                <c:pt idx="2041">
                  <c:v>1.6073899999999999E-2</c:v>
                </c:pt>
                <c:pt idx="2042">
                  <c:v>1.56892E-2</c:v>
                </c:pt>
                <c:pt idx="2043">
                  <c:v>1.53428E-2</c:v>
                </c:pt>
                <c:pt idx="2044">
                  <c:v>1.49677E-2</c:v>
                </c:pt>
                <c:pt idx="2045">
                  <c:v>1.4688700000000001E-2</c:v>
                </c:pt>
                <c:pt idx="2046">
                  <c:v>1.43701E-2</c:v>
                </c:pt>
                <c:pt idx="2047">
                  <c:v>1.4029099999999999E-2</c:v>
                </c:pt>
                <c:pt idx="2048">
                  <c:v>1.3710399999999999E-2</c:v>
                </c:pt>
                <c:pt idx="2049">
                  <c:v>1.34222E-2</c:v>
                </c:pt>
                <c:pt idx="2050">
                  <c:v>1.3142300000000001E-2</c:v>
                </c:pt>
                <c:pt idx="2051">
                  <c:v>1.28244E-2</c:v>
                </c:pt>
                <c:pt idx="2052">
                  <c:v>1.25317E-2</c:v>
                </c:pt>
                <c:pt idx="2053">
                  <c:v>1.22868E-2</c:v>
                </c:pt>
                <c:pt idx="2054">
                  <c:v>1.20015E-2</c:v>
                </c:pt>
                <c:pt idx="2055">
                  <c:v>1.17903E-2</c:v>
                </c:pt>
                <c:pt idx="2056">
                  <c:v>1.15467E-2</c:v>
                </c:pt>
                <c:pt idx="2057">
                  <c:v>1.12768E-2</c:v>
                </c:pt>
                <c:pt idx="2058">
                  <c:v>1.10572E-2</c:v>
                </c:pt>
                <c:pt idx="2059">
                  <c:v>1.07872E-2</c:v>
                </c:pt>
                <c:pt idx="2060">
                  <c:v>1.06132E-2</c:v>
                </c:pt>
                <c:pt idx="2061">
                  <c:v>1.03737E-2</c:v>
                </c:pt>
                <c:pt idx="2062">
                  <c:v>1.0146000000000001E-2</c:v>
                </c:pt>
                <c:pt idx="2063">
                  <c:v>1.0207000000000001E-2</c:v>
                </c:pt>
                <c:pt idx="2064">
                  <c:v>1.0369700000000001E-2</c:v>
                </c:pt>
                <c:pt idx="2065">
                  <c:v>1.0186499999999999E-2</c:v>
                </c:pt>
                <c:pt idx="2066">
                  <c:v>9.95681E-3</c:v>
                </c:pt>
                <c:pt idx="2067">
                  <c:v>9.8551100000000003E-3</c:v>
                </c:pt>
                <c:pt idx="2068">
                  <c:v>9.5911999999999994E-3</c:v>
                </c:pt>
                <c:pt idx="2069">
                  <c:v>9.4649199999999999E-3</c:v>
                </c:pt>
                <c:pt idx="2070">
                  <c:v>9.2815099999999998E-3</c:v>
                </c:pt>
                <c:pt idx="2071">
                  <c:v>9.0892500000000001E-3</c:v>
                </c:pt>
                <c:pt idx="2072">
                  <c:v>9.0103600000000002E-3</c:v>
                </c:pt>
                <c:pt idx="2073">
                  <c:v>8.7645499999999994E-3</c:v>
                </c:pt>
                <c:pt idx="2074">
                  <c:v>8.6644500000000006E-3</c:v>
                </c:pt>
                <c:pt idx="2075">
                  <c:v>8.5336600000000002E-3</c:v>
                </c:pt>
                <c:pt idx="2076">
                  <c:v>8.3453999999999993E-3</c:v>
                </c:pt>
                <c:pt idx="2077">
                  <c:v>8.2717399999999996E-3</c:v>
                </c:pt>
                <c:pt idx="2078">
                  <c:v>8.1049799999999995E-3</c:v>
                </c:pt>
                <c:pt idx="2079">
                  <c:v>7.9577699999999994E-3</c:v>
                </c:pt>
                <c:pt idx="2080">
                  <c:v>7.8241100000000004E-3</c:v>
                </c:pt>
                <c:pt idx="2081">
                  <c:v>7.6614099999999996E-3</c:v>
                </c:pt>
                <c:pt idx="2082">
                  <c:v>7.62716E-3</c:v>
                </c:pt>
                <c:pt idx="2083">
                  <c:v>7.49177E-3</c:v>
                </c:pt>
                <c:pt idx="2084">
                  <c:v>7.3917200000000001E-3</c:v>
                </c:pt>
                <c:pt idx="2085">
                  <c:v>7.2546199999999998E-3</c:v>
                </c:pt>
                <c:pt idx="2086">
                  <c:v>7.1285899999999998E-3</c:v>
                </c:pt>
                <c:pt idx="2087">
                  <c:v>7.0913E-3</c:v>
                </c:pt>
                <c:pt idx="2088">
                  <c:v>6.9096100000000001E-3</c:v>
                </c:pt>
                <c:pt idx="2089">
                  <c:v>6.8308099999999997E-3</c:v>
                </c:pt>
                <c:pt idx="2090">
                  <c:v>6.7364499999999997E-3</c:v>
                </c:pt>
                <c:pt idx="2091">
                  <c:v>6.6397399999999999E-3</c:v>
                </c:pt>
                <c:pt idx="2092">
                  <c:v>6.5587600000000003E-3</c:v>
                </c:pt>
                <c:pt idx="2093">
                  <c:v>6.4288000000000001E-3</c:v>
                </c:pt>
                <c:pt idx="2094">
                  <c:v>6.3760900000000001E-3</c:v>
                </c:pt>
                <c:pt idx="2095">
                  <c:v>6.2274000000000001E-3</c:v>
                </c:pt>
                <c:pt idx="2096">
                  <c:v>6.1720300000000002E-3</c:v>
                </c:pt>
                <c:pt idx="2097">
                  <c:v>6.0877600000000002E-3</c:v>
                </c:pt>
                <c:pt idx="2098">
                  <c:v>6.0268300000000004E-3</c:v>
                </c:pt>
                <c:pt idx="2099">
                  <c:v>5.9733599999999996E-3</c:v>
                </c:pt>
                <c:pt idx="2100">
                  <c:v>5.8553199999999998E-3</c:v>
                </c:pt>
                <c:pt idx="2101">
                  <c:v>5.7313399999999997E-3</c:v>
                </c:pt>
                <c:pt idx="2102">
                  <c:v>5.7105000000000003E-3</c:v>
                </c:pt>
                <c:pt idx="2103">
                  <c:v>5.6004799999999997E-3</c:v>
                </c:pt>
                <c:pt idx="2104">
                  <c:v>5.5278999999999997E-3</c:v>
                </c:pt>
                <c:pt idx="2105">
                  <c:v>5.5579100000000001E-3</c:v>
                </c:pt>
                <c:pt idx="2106">
                  <c:v>5.3853699999999996E-3</c:v>
                </c:pt>
                <c:pt idx="2107">
                  <c:v>5.3721100000000003E-3</c:v>
                </c:pt>
                <c:pt idx="2108">
                  <c:v>5.2614799999999998E-3</c:v>
                </c:pt>
                <c:pt idx="2109">
                  <c:v>5.20536E-3</c:v>
                </c:pt>
                <c:pt idx="2110">
                  <c:v>5.1835700000000002E-3</c:v>
                </c:pt>
                <c:pt idx="2111">
                  <c:v>5.0736399999999999E-3</c:v>
                </c:pt>
                <c:pt idx="2112">
                  <c:v>5.0621299999999998E-3</c:v>
                </c:pt>
                <c:pt idx="2113">
                  <c:v>4.9635900000000004E-3</c:v>
                </c:pt>
                <c:pt idx="2114">
                  <c:v>4.9481600000000001E-3</c:v>
                </c:pt>
                <c:pt idx="2115">
                  <c:v>4.8690399999999998E-3</c:v>
                </c:pt>
                <c:pt idx="2116">
                  <c:v>4.7730200000000002E-3</c:v>
                </c:pt>
                <c:pt idx="2117">
                  <c:v>4.7730200000000002E-3</c:v>
                </c:pt>
                <c:pt idx="2118">
                  <c:v>4.6811300000000004E-3</c:v>
                </c:pt>
                <c:pt idx="2119">
                  <c:v>4.6672299999999996E-3</c:v>
                </c:pt>
                <c:pt idx="2120">
                  <c:v>4.5820499999999998E-3</c:v>
                </c:pt>
                <c:pt idx="2121">
                  <c:v>4.5213500000000004E-3</c:v>
                </c:pt>
                <c:pt idx="2122">
                  <c:v>4.4875899999999996E-3</c:v>
                </c:pt>
                <c:pt idx="2123">
                  <c:v>4.4025399999999999E-3</c:v>
                </c:pt>
                <c:pt idx="2124">
                  <c:v>4.39668E-3</c:v>
                </c:pt>
                <c:pt idx="2125">
                  <c:v>4.3905100000000002E-3</c:v>
                </c:pt>
                <c:pt idx="2126">
                  <c:v>4.28423E-3</c:v>
                </c:pt>
                <c:pt idx="2127">
                  <c:v>4.2842599999999998E-3</c:v>
                </c:pt>
                <c:pt idx="2128">
                  <c:v>4.1957599999999998E-3</c:v>
                </c:pt>
                <c:pt idx="2129">
                  <c:v>4.1694999999999996E-3</c:v>
                </c:pt>
                <c:pt idx="2130">
                  <c:v>4.1255199999999997E-3</c:v>
                </c:pt>
                <c:pt idx="2131">
                  <c:v>4.0339499999999997E-3</c:v>
                </c:pt>
                <c:pt idx="2132">
                  <c:v>4.1046499999999996E-3</c:v>
                </c:pt>
                <c:pt idx="2133">
                  <c:v>3.9980700000000003E-3</c:v>
                </c:pt>
                <c:pt idx="2134">
                  <c:v>3.9642100000000001E-3</c:v>
                </c:pt>
                <c:pt idx="2135">
                  <c:v>3.8718099999999998E-3</c:v>
                </c:pt>
                <c:pt idx="2136">
                  <c:v>3.8891799999999999E-3</c:v>
                </c:pt>
                <c:pt idx="2137">
                  <c:v>3.8676499999999998E-3</c:v>
                </c:pt>
                <c:pt idx="2138">
                  <c:v>3.7386099999999998E-3</c:v>
                </c:pt>
                <c:pt idx="2139">
                  <c:v>3.7448999999999998E-3</c:v>
                </c:pt>
                <c:pt idx="2140">
                  <c:v>3.6978200000000001E-3</c:v>
                </c:pt>
                <c:pt idx="2141">
                  <c:v>3.6872699999999999E-3</c:v>
                </c:pt>
                <c:pt idx="2142">
                  <c:v>3.7036399999999998E-3</c:v>
                </c:pt>
                <c:pt idx="2143">
                  <c:v>3.56113E-3</c:v>
                </c:pt>
                <c:pt idx="2144">
                  <c:v>3.5990599999999998E-3</c:v>
                </c:pt>
                <c:pt idx="2145">
                  <c:v>3.49154E-3</c:v>
                </c:pt>
                <c:pt idx="2146">
                  <c:v>3.4818599999999998E-3</c:v>
                </c:pt>
                <c:pt idx="2147">
                  <c:v>3.4792999999999998E-3</c:v>
                </c:pt>
                <c:pt idx="2148">
                  <c:v>3.3941700000000002E-3</c:v>
                </c:pt>
                <c:pt idx="2149">
                  <c:v>3.3938800000000002E-3</c:v>
                </c:pt>
                <c:pt idx="2150">
                  <c:v>3.3431200000000002E-3</c:v>
                </c:pt>
                <c:pt idx="2151">
                  <c:v>3.3378000000000001E-3</c:v>
                </c:pt>
                <c:pt idx="2152">
                  <c:v>3.2748999999999999E-3</c:v>
                </c:pt>
                <c:pt idx="2153">
                  <c:v>3.1972099999999998E-3</c:v>
                </c:pt>
                <c:pt idx="2154">
                  <c:v>3.29846E-3</c:v>
                </c:pt>
                <c:pt idx="2155">
                  <c:v>3.1522899999999999E-3</c:v>
                </c:pt>
                <c:pt idx="2156">
                  <c:v>3.14788E-3</c:v>
                </c:pt>
                <c:pt idx="2157">
                  <c:v>3.1550300000000001E-3</c:v>
                </c:pt>
                <c:pt idx="2158">
                  <c:v>3.0520999999999999E-3</c:v>
                </c:pt>
                <c:pt idx="2159">
                  <c:v>3.0639899999999999E-3</c:v>
                </c:pt>
                <c:pt idx="2160">
                  <c:v>3.0492599999999998E-3</c:v>
                </c:pt>
                <c:pt idx="2161">
                  <c:v>2.9600300000000002E-3</c:v>
                </c:pt>
                <c:pt idx="2162">
                  <c:v>2.9842499999999999E-3</c:v>
                </c:pt>
                <c:pt idx="2163">
                  <c:v>2.8949100000000001E-3</c:v>
                </c:pt>
                <c:pt idx="2164">
                  <c:v>2.9205799999999999E-3</c:v>
                </c:pt>
                <c:pt idx="2165">
                  <c:v>2.8390999999999998E-3</c:v>
                </c:pt>
                <c:pt idx="2166">
                  <c:v>2.7424900000000002E-3</c:v>
                </c:pt>
                <c:pt idx="2167">
                  <c:v>2.82489E-3</c:v>
                </c:pt>
                <c:pt idx="2168">
                  <c:v>2.74617E-3</c:v>
                </c:pt>
                <c:pt idx="2169">
                  <c:v>2.7630300000000001E-3</c:v>
                </c:pt>
                <c:pt idx="2170">
                  <c:v>2.6620799999999998E-3</c:v>
                </c:pt>
                <c:pt idx="2171">
                  <c:v>2.6266800000000002E-3</c:v>
                </c:pt>
                <c:pt idx="2172">
                  <c:v>2.6879E-3</c:v>
                </c:pt>
                <c:pt idx="2173">
                  <c:v>2.5697599999999999E-3</c:v>
                </c:pt>
                <c:pt idx="2174">
                  <c:v>2.5855499999999998E-3</c:v>
                </c:pt>
                <c:pt idx="2175">
                  <c:v>2.50307E-3</c:v>
                </c:pt>
                <c:pt idx="2176">
                  <c:v>2.4935399999999998E-3</c:v>
                </c:pt>
                <c:pt idx="2177">
                  <c:v>2.4558000000000002E-3</c:v>
                </c:pt>
                <c:pt idx="2178">
                  <c:v>2.3500299999999999E-3</c:v>
                </c:pt>
                <c:pt idx="2179">
                  <c:v>2.3887100000000001E-3</c:v>
                </c:pt>
                <c:pt idx="2180">
                  <c:v>2.3185900000000001E-3</c:v>
                </c:pt>
                <c:pt idx="2181">
                  <c:v>2.24354E-3</c:v>
                </c:pt>
                <c:pt idx="2182">
                  <c:v>2.2810999999999999E-3</c:v>
                </c:pt>
                <c:pt idx="2183">
                  <c:v>2.20053E-3</c:v>
                </c:pt>
                <c:pt idx="2184">
                  <c:v>2.1961799999999998E-3</c:v>
                </c:pt>
                <c:pt idx="2185">
                  <c:v>2.1580599999999998E-3</c:v>
                </c:pt>
                <c:pt idx="2186">
                  <c:v>2.1002299999999998E-3</c:v>
                </c:pt>
                <c:pt idx="2187">
                  <c:v>2.1215600000000002E-3</c:v>
                </c:pt>
                <c:pt idx="2188">
                  <c:v>1.95934E-3</c:v>
                </c:pt>
                <c:pt idx="2189">
                  <c:v>1.97773E-3</c:v>
                </c:pt>
                <c:pt idx="2190">
                  <c:v>1.9677499999999999E-3</c:v>
                </c:pt>
                <c:pt idx="2191">
                  <c:v>1.8751600000000001E-3</c:v>
                </c:pt>
                <c:pt idx="2192">
                  <c:v>1.9046899999999999E-3</c:v>
                </c:pt>
                <c:pt idx="2193">
                  <c:v>1.8139499999999999E-3</c:v>
                </c:pt>
                <c:pt idx="2194">
                  <c:v>1.7724699999999999E-3</c:v>
                </c:pt>
                <c:pt idx="2195">
                  <c:v>1.74745E-3</c:v>
                </c:pt>
                <c:pt idx="2196">
                  <c:v>1.6754999999999999E-3</c:v>
                </c:pt>
                <c:pt idx="2197">
                  <c:v>1.68867E-3</c:v>
                </c:pt>
                <c:pt idx="2198">
                  <c:v>1.5888300000000001E-3</c:v>
                </c:pt>
                <c:pt idx="2199">
                  <c:v>1.5604E-3</c:v>
                </c:pt>
                <c:pt idx="2200">
                  <c:v>1.5468400000000001E-3</c:v>
                </c:pt>
                <c:pt idx="2201">
                  <c:v>1.387E-3</c:v>
                </c:pt>
                <c:pt idx="2202">
                  <c:v>1.4415999999999999E-3</c:v>
                </c:pt>
                <c:pt idx="2203">
                  <c:v>1.34614E-3</c:v>
                </c:pt>
                <c:pt idx="2204">
                  <c:v>1.28775E-3</c:v>
                </c:pt>
                <c:pt idx="2205">
                  <c:v>1.2983700000000001E-3</c:v>
                </c:pt>
                <c:pt idx="2206">
                  <c:v>1.1955100000000001E-3</c:v>
                </c:pt>
                <c:pt idx="2207">
                  <c:v>1.1802200000000001E-3</c:v>
                </c:pt>
                <c:pt idx="2208">
                  <c:v>1.12119E-3</c:v>
                </c:pt>
                <c:pt idx="2209">
                  <c:v>1.03534E-3</c:v>
                </c:pt>
                <c:pt idx="2210">
                  <c:v>1.05729E-3</c:v>
                </c:pt>
                <c:pt idx="2211">
                  <c:v>9.3009400000000002E-4</c:v>
                </c:pt>
                <c:pt idx="2212">
                  <c:v>9.4276799999999997E-4</c:v>
                </c:pt>
                <c:pt idx="2213">
                  <c:v>8.7520499999999999E-4</c:v>
                </c:pt>
                <c:pt idx="2214">
                  <c:v>7.4249400000000001E-4</c:v>
                </c:pt>
                <c:pt idx="2215">
                  <c:v>7.4338500000000005E-4</c:v>
                </c:pt>
                <c:pt idx="2216">
                  <c:v>6.7326599999999995E-4</c:v>
                </c:pt>
                <c:pt idx="2217">
                  <c:v>6.4771200000000005E-4</c:v>
                </c:pt>
                <c:pt idx="2218">
                  <c:v>5.8049499999999999E-4</c:v>
                </c:pt>
                <c:pt idx="2219">
                  <c:v>5.0848400000000002E-4</c:v>
                </c:pt>
                <c:pt idx="2220">
                  <c:v>5.3197499999999996E-4</c:v>
                </c:pt>
                <c:pt idx="2221">
                  <c:v>3.8351999999999999E-4</c:v>
                </c:pt>
                <c:pt idx="2222">
                  <c:v>3.4666599999999998E-4</c:v>
                </c:pt>
                <c:pt idx="2223">
                  <c:v>2.7121399999999998E-4</c:v>
                </c:pt>
                <c:pt idx="2224">
                  <c:v>1.8807000000000001E-4</c:v>
                </c:pt>
                <c:pt idx="2225">
                  <c:v>1.36761E-4</c:v>
                </c:pt>
                <c:pt idx="2226">
                  <c:v>1.10066E-4</c:v>
                </c:pt>
                <c:pt idx="2227">
                  <c:v>6.2228200000000002E-5</c:v>
                </c:pt>
                <c:pt idx="2228">
                  <c:v>-3.2322500000000001E-5</c:v>
                </c:pt>
                <c:pt idx="2229">
                  <c:v>-1.14356E-4</c:v>
                </c:pt>
                <c:pt idx="2230">
                  <c:v>-1.5223400000000001E-4</c:v>
                </c:pt>
                <c:pt idx="2231">
                  <c:v>-2.42222E-4</c:v>
                </c:pt>
                <c:pt idx="2232">
                  <c:v>-2.74262E-4</c:v>
                </c:pt>
                <c:pt idx="2233">
                  <c:v>-3.3172099999999999E-4</c:v>
                </c:pt>
                <c:pt idx="2234">
                  <c:v>-4.28007E-4</c:v>
                </c:pt>
                <c:pt idx="2235">
                  <c:v>-4.3595999999999999E-4</c:v>
                </c:pt>
                <c:pt idx="2236">
                  <c:v>-5.7477400000000001E-4</c:v>
                </c:pt>
                <c:pt idx="2237">
                  <c:v>-5.2964099999999997E-4</c:v>
                </c:pt>
                <c:pt idx="2238">
                  <c:v>-6.4964500000000002E-4</c:v>
                </c:pt>
                <c:pt idx="2239">
                  <c:v>-7.2259899999999998E-4</c:v>
                </c:pt>
                <c:pt idx="2240">
                  <c:v>-7.0363700000000001E-4</c:v>
                </c:pt>
                <c:pt idx="2241">
                  <c:v>-8.2877299999999999E-4</c:v>
                </c:pt>
                <c:pt idx="2242">
                  <c:v>-8.3598899999999998E-4</c:v>
                </c:pt>
                <c:pt idx="2243">
                  <c:v>-9.2210600000000001E-4</c:v>
                </c:pt>
                <c:pt idx="2244">
                  <c:v>-1.0150199999999999E-3</c:v>
                </c:pt>
                <c:pt idx="2245">
                  <c:v>-9.947370000000001E-4</c:v>
                </c:pt>
                <c:pt idx="2246">
                  <c:v>-1.1087600000000001E-3</c:v>
                </c:pt>
                <c:pt idx="2247">
                  <c:v>-1.1455700000000001E-3</c:v>
                </c:pt>
                <c:pt idx="2248">
                  <c:v>-1.2131399999999999E-3</c:v>
                </c:pt>
                <c:pt idx="2249">
                  <c:v>-1.2074500000000001E-3</c:v>
                </c:pt>
                <c:pt idx="2250">
                  <c:v>-1.2750400000000001E-3</c:v>
                </c:pt>
                <c:pt idx="2251">
                  <c:v>-1.3715299999999999E-3</c:v>
                </c:pt>
                <c:pt idx="2252">
                  <c:v>-1.4033100000000001E-3</c:v>
                </c:pt>
                <c:pt idx="2253">
                  <c:v>-1.4916199999999999E-3</c:v>
                </c:pt>
                <c:pt idx="2254">
                  <c:v>-1.4682899999999999E-3</c:v>
                </c:pt>
                <c:pt idx="2255">
                  <c:v>-1.5287600000000001E-3</c:v>
                </c:pt>
                <c:pt idx="2256">
                  <c:v>-1.6274E-3</c:v>
                </c:pt>
                <c:pt idx="2257">
                  <c:v>-1.60327E-3</c:v>
                </c:pt>
                <c:pt idx="2258">
                  <c:v>-1.70707E-3</c:v>
                </c:pt>
                <c:pt idx="2259">
                  <c:v>-1.7017200000000001E-3</c:v>
                </c:pt>
                <c:pt idx="2260">
                  <c:v>-1.7265900000000001E-3</c:v>
                </c:pt>
                <c:pt idx="2261">
                  <c:v>-1.8123099999999999E-3</c:v>
                </c:pt>
                <c:pt idx="2262">
                  <c:v>-1.77921E-3</c:v>
                </c:pt>
                <c:pt idx="2263">
                  <c:v>-1.8709600000000001E-3</c:v>
                </c:pt>
                <c:pt idx="2264">
                  <c:v>-1.8582200000000001E-3</c:v>
                </c:pt>
                <c:pt idx="2265">
                  <c:v>-1.88343E-3</c:v>
                </c:pt>
                <c:pt idx="2266">
                  <c:v>-2.00972E-3</c:v>
                </c:pt>
                <c:pt idx="2267">
                  <c:v>-2.01534E-3</c:v>
                </c:pt>
                <c:pt idx="2268">
                  <c:v>-2.0616200000000001E-3</c:v>
                </c:pt>
                <c:pt idx="2269">
                  <c:v>-2.0953E-3</c:v>
                </c:pt>
                <c:pt idx="2270">
                  <c:v>-2.0986799999999999E-3</c:v>
                </c:pt>
                <c:pt idx="2271">
                  <c:v>-2.1600899999999999E-3</c:v>
                </c:pt>
                <c:pt idx="2272">
                  <c:v>-2.1770000000000001E-3</c:v>
                </c:pt>
                <c:pt idx="2273">
                  <c:v>-2.2217700000000001E-3</c:v>
                </c:pt>
                <c:pt idx="2274">
                  <c:v>-2.2676699999999998E-3</c:v>
                </c:pt>
                <c:pt idx="2275">
                  <c:v>-2.2843300000000002E-3</c:v>
                </c:pt>
                <c:pt idx="2276">
                  <c:v>-2.3529100000000002E-3</c:v>
                </c:pt>
                <c:pt idx="2277">
                  <c:v>-2.2999800000000001E-3</c:v>
                </c:pt>
                <c:pt idx="2278">
                  <c:v>-2.3765700000000002E-3</c:v>
                </c:pt>
                <c:pt idx="2279">
                  <c:v>-2.3928399999999998E-3</c:v>
                </c:pt>
                <c:pt idx="2280">
                  <c:v>-2.4080400000000002E-3</c:v>
                </c:pt>
                <c:pt idx="2281">
                  <c:v>-2.5120699999999999E-3</c:v>
                </c:pt>
                <c:pt idx="2282">
                  <c:v>-2.5054299999999999E-3</c:v>
                </c:pt>
                <c:pt idx="2283">
                  <c:v>-2.5250799999999999E-3</c:v>
                </c:pt>
                <c:pt idx="2284">
                  <c:v>-2.5988399999999998E-3</c:v>
                </c:pt>
                <c:pt idx="2285">
                  <c:v>-2.54272E-3</c:v>
                </c:pt>
                <c:pt idx="2286">
                  <c:v>-2.6387699999999999E-3</c:v>
                </c:pt>
                <c:pt idx="2287">
                  <c:v>-2.6282900000000001E-3</c:v>
                </c:pt>
                <c:pt idx="2288">
                  <c:v>-2.7079999999999999E-3</c:v>
                </c:pt>
                <c:pt idx="2289">
                  <c:v>-2.7980499999999998E-3</c:v>
                </c:pt>
                <c:pt idx="2290">
                  <c:v>-2.7300499999999999E-3</c:v>
                </c:pt>
                <c:pt idx="2291">
                  <c:v>-2.8570000000000002E-3</c:v>
                </c:pt>
                <c:pt idx="2292">
                  <c:v>-2.8387400000000002E-3</c:v>
                </c:pt>
                <c:pt idx="2293">
                  <c:v>-2.8716599999999998E-3</c:v>
                </c:pt>
                <c:pt idx="2294">
                  <c:v>-2.9939699999999999E-3</c:v>
                </c:pt>
                <c:pt idx="2295">
                  <c:v>-2.9861699999999998E-3</c:v>
                </c:pt>
                <c:pt idx="2296">
                  <c:v>-3.06792E-3</c:v>
                </c:pt>
                <c:pt idx="2297">
                  <c:v>-3.1092099999999998E-3</c:v>
                </c:pt>
                <c:pt idx="2298">
                  <c:v>-3.1140999999999999E-3</c:v>
                </c:pt>
                <c:pt idx="2299">
                  <c:v>-3.2560900000000001E-3</c:v>
                </c:pt>
                <c:pt idx="2300">
                  <c:v>-3.2575600000000001E-3</c:v>
                </c:pt>
                <c:pt idx="2301">
                  <c:v>-3.3529699999999998E-3</c:v>
                </c:pt>
                <c:pt idx="2302">
                  <c:v>-3.42918E-3</c:v>
                </c:pt>
                <c:pt idx="2303">
                  <c:v>-3.4813999999999999E-3</c:v>
                </c:pt>
                <c:pt idx="2304">
                  <c:v>-3.5705899999999998E-3</c:v>
                </c:pt>
                <c:pt idx="2305">
                  <c:v>-3.71222E-3</c:v>
                </c:pt>
                <c:pt idx="2306">
                  <c:v>-3.7701100000000001E-3</c:v>
                </c:pt>
                <c:pt idx="2307">
                  <c:v>-3.8823899999999999E-3</c:v>
                </c:pt>
                <c:pt idx="2308">
                  <c:v>-4.0091299999999996E-3</c:v>
                </c:pt>
                <c:pt idx="2309">
                  <c:v>-4.1166299999999996E-3</c:v>
                </c:pt>
                <c:pt idx="2310">
                  <c:v>-4.2314900000000001E-3</c:v>
                </c:pt>
                <c:pt idx="2311">
                  <c:v>-4.3110700000000002E-3</c:v>
                </c:pt>
                <c:pt idx="2312">
                  <c:v>-4.5042600000000004E-3</c:v>
                </c:pt>
                <c:pt idx="2313">
                  <c:v>-4.6068100000000002E-3</c:v>
                </c:pt>
                <c:pt idx="2314">
                  <c:v>-4.7441999999999996E-3</c:v>
                </c:pt>
                <c:pt idx="2315">
                  <c:v>-4.9663700000000003E-3</c:v>
                </c:pt>
                <c:pt idx="2316">
                  <c:v>-5.0454499999999999E-3</c:v>
                </c:pt>
                <c:pt idx="2317">
                  <c:v>-5.2693499999999999E-3</c:v>
                </c:pt>
                <c:pt idx="2318">
                  <c:v>-5.4453899999999996E-3</c:v>
                </c:pt>
                <c:pt idx="2319">
                  <c:v>-5.6205300000000003E-3</c:v>
                </c:pt>
                <c:pt idx="2320">
                  <c:v>-5.8806500000000003E-3</c:v>
                </c:pt>
                <c:pt idx="2321">
                  <c:v>-6.0250499999999997E-3</c:v>
                </c:pt>
                <c:pt idx="2322">
                  <c:v>-6.2452999999999996E-3</c:v>
                </c:pt>
                <c:pt idx="2323">
                  <c:v>-6.5175500000000004E-3</c:v>
                </c:pt>
                <c:pt idx="2324">
                  <c:v>-6.6785000000000004E-3</c:v>
                </c:pt>
                <c:pt idx="2325">
                  <c:v>-6.9918300000000001E-3</c:v>
                </c:pt>
                <c:pt idx="2326">
                  <c:v>-7.2275600000000001E-3</c:v>
                </c:pt>
                <c:pt idx="2327">
                  <c:v>-7.4811799999999996E-3</c:v>
                </c:pt>
                <c:pt idx="2328">
                  <c:v>-7.7866200000000002E-3</c:v>
                </c:pt>
                <c:pt idx="2329">
                  <c:v>-7.9825599999999997E-3</c:v>
                </c:pt>
                <c:pt idx="2330">
                  <c:v>-8.2844000000000008E-3</c:v>
                </c:pt>
                <c:pt idx="2331">
                  <c:v>-8.6076299999999998E-3</c:v>
                </c:pt>
                <c:pt idx="2332">
                  <c:v>-8.8527199999999997E-3</c:v>
                </c:pt>
                <c:pt idx="2333">
                  <c:v>-9.1621600000000008E-3</c:v>
                </c:pt>
                <c:pt idx="2334">
                  <c:v>-9.4121599999999993E-3</c:v>
                </c:pt>
                <c:pt idx="2335">
                  <c:v>-9.7875900000000005E-3</c:v>
                </c:pt>
                <c:pt idx="2336">
                  <c:v>-1.00199E-2</c:v>
                </c:pt>
                <c:pt idx="2337">
                  <c:v>-1.0323799999999999E-2</c:v>
                </c:pt>
                <c:pt idx="2338">
                  <c:v>-1.0659200000000001E-2</c:v>
                </c:pt>
                <c:pt idx="2339">
                  <c:v>-1.08571E-2</c:v>
                </c:pt>
                <c:pt idx="2340">
                  <c:v>-1.12082E-2</c:v>
                </c:pt>
                <c:pt idx="2341">
                  <c:v>-1.14424E-2</c:v>
                </c:pt>
                <c:pt idx="2342">
                  <c:v>-1.1694899999999999E-2</c:v>
                </c:pt>
                <c:pt idx="2343">
                  <c:v>-1.20042E-2</c:v>
                </c:pt>
                <c:pt idx="2344">
                  <c:v>-1.2201999999999999E-2</c:v>
                </c:pt>
                <c:pt idx="2345">
                  <c:v>-1.2470999999999999E-2</c:v>
                </c:pt>
                <c:pt idx="2346">
                  <c:v>-1.2632300000000001E-2</c:v>
                </c:pt>
                <c:pt idx="2347">
                  <c:v>-1.28748E-2</c:v>
                </c:pt>
                <c:pt idx="2348">
                  <c:v>-1.3087100000000001E-2</c:v>
                </c:pt>
                <c:pt idx="2349">
                  <c:v>-1.32389E-2</c:v>
                </c:pt>
                <c:pt idx="2350">
                  <c:v>-1.3439700000000001E-2</c:v>
                </c:pt>
                <c:pt idx="2351">
                  <c:v>-1.35826E-2</c:v>
                </c:pt>
                <c:pt idx="2352">
                  <c:v>-1.3727899999999999E-2</c:v>
                </c:pt>
                <c:pt idx="2353">
                  <c:v>-1.3820900000000001E-2</c:v>
                </c:pt>
                <c:pt idx="2354">
                  <c:v>-1.39545E-2</c:v>
                </c:pt>
                <c:pt idx="2355">
                  <c:v>-1.40313E-2</c:v>
                </c:pt>
                <c:pt idx="2356">
                  <c:v>-1.40562E-2</c:v>
                </c:pt>
                <c:pt idx="2357">
                  <c:v>-1.41732E-2</c:v>
                </c:pt>
                <c:pt idx="2358">
                  <c:v>-1.41934E-2</c:v>
                </c:pt>
                <c:pt idx="2359">
                  <c:v>-1.42147E-2</c:v>
                </c:pt>
                <c:pt idx="2360">
                  <c:v>-1.42314E-2</c:v>
                </c:pt>
                <c:pt idx="2361">
                  <c:v>-1.41551E-2</c:v>
                </c:pt>
                <c:pt idx="2362">
                  <c:v>-1.42375E-2</c:v>
                </c:pt>
                <c:pt idx="2363">
                  <c:v>-1.4126400000000001E-2</c:v>
                </c:pt>
                <c:pt idx="2364">
                  <c:v>-1.40921E-2</c:v>
                </c:pt>
                <c:pt idx="2365">
                  <c:v>-1.4078E-2</c:v>
                </c:pt>
                <c:pt idx="2366">
                  <c:v>-1.3952300000000001E-2</c:v>
                </c:pt>
                <c:pt idx="2367">
                  <c:v>-1.3950199999999999E-2</c:v>
                </c:pt>
                <c:pt idx="2368">
                  <c:v>-1.38304E-2</c:v>
                </c:pt>
                <c:pt idx="2369">
                  <c:v>-1.37605E-2</c:v>
                </c:pt>
                <c:pt idx="2370">
                  <c:v>-1.36545E-2</c:v>
                </c:pt>
                <c:pt idx="2371">
                  <c:v>-1.35234E-2</c:v>
                </c:pt>
                <c:pt idx="2372">
                  <c:v>-1.3512100000000001E-2</c:v>
                </c:pt>
                <c:pt idx="2373">
                  <c:v>-1.3295400000000001E-2</c:v>
                </c:pt>
                <c:pt idx="2374">
                  <c:v>-1.32053E-2</c:v>
                </c:pt>
                <c:pt idx="2375">
                  <c:v>-1.3044500000000001E-2</c:v>
                </c:pt>
                <c:pt idx="2376">
                  <c:v>-1.29181E-2</c:v>
                </c:pt>
                <c:pt idx="2377">
                  <c:v>-1.2799700000000001E-2</c:v>
                </c:pt>
                <c:pt idx="2378">
                  <c:v>-1.26777E-2</c:v>
                </c:pt>
                <c:pt idx="2379">
                  <c:v>-1.2530599999999999E-2</c:v>
                </c:pt>
                <c:pt idx="2380">
                  <c:v>-1.2406E-2</c:v>
                </c:pt>
                <c:pt idx="2381">
                  <c:v>-1.22833E-2</c:v>
                </c:pt>
                <c:pt idx="2382">
                  <c:v>-1.21548E-2</c:v>
                </c:pt>
                <c:pt idx="2383">
                  <c:v>-1.1964600000000001E-2</c:v>
                </c:pt>
                <c:pt idx="2384">
                  <c:v>-1.1868500000000001E-2</c:v>
                </c:pt>
                <c:pt idx="2385">
                  <c:v>-1.17225E-2</c:v>
                </c:pt>
                <c:pt idx="2386">
                  <c:v>-1.1586300000000001E-2</c:v>
                </c:pt>
                <c:pt idx="2387">
                  <c:v>-1.1449600000000001E-2</c:v>
                </c:pt>
                <c:pt idx="2388">
                  <c:v>-1.1311699999999999E-2</c:v>
                </c:pt>
                <c:pt idx="2389">
                  <c:v>-1.1206600000000001E-2</c:v>
                </c:pt>
                <c:pt idx="2390">
                  <c:v>-1.10268E-2</c:v>
                </c:pt>
                <c:pt idx="2391">
                  <c:v>-1.09289E-2</c:v>
                </c:pt>
                <c:pt idx="2392">
                  <c:v>-1.0767499999999999E-2</c:v>
                </c:pt>
                <c:pt idx="2393">
                  <c:v>-1.0624099999999999E-2</c:v>
                </c:pt>
                <c:pt idx="2394">
                  <c:v>-1.0538E-2</c:v>
                </c:pt>
                <c:pt idx="2395">
                  <c:v>-1.0371399999999999E-2</c:v>
                </c:pt>
                <c:pt idx="2396">
                  <c:v>-1.0294899999999999E-2</c:v>
                </c:pt>
                <c:pt idx="2397">
                  <c:v>-1.01437E-2</c:v>
                </c:pt>
                <c:pt idx="2398">
                  <c:v>-1.0008400000000001E-2</c:v>
                </c:pt>
                <c:pt idx="2399">
                  <c:v>-9.9412100000000007E-3</c:v>
                </c:pt>
                <c:pt idx="2400">
                  <c:v>-9.7814600000000005E-3</c:v>
                </c:pt>
                <c:pt idx="2401">
                  <c:v>-9.7468499999999996E-3</c:v>
                </c:pt>
                <c:pt idx="2402">
                  <c:v>-9.5728400000000009E-3</c:v>
                </c:pt>
                <c:pt idx="2403">
                  <c:v>-9.4597099999999996E-3</c:v>
                </c:pt>
                <c:pt idx="2404">
                  <c:v>-9.3766500000000003E-3</c:v>
                </c:pt>
                <c:pt idx="2405">
                  <c:v>-9.21867E-3</c:v>
                </c:pt>
                <c:pt idx="2406">
                  <c:v>-9.2034999999999999E-3</c:v>
                </c:pt>
                <c:pt idx="2407">
                  <c:v>-9.0713500000000006E-3</c:v>
                </c:pt>
                <c:pt idx="2408">
                  <c:v>-8.9566300000000001E-3</c:v>
                </c:pt>
                <c:pt idx="2409">
                  <c:v>-8.9047799999999993E-3</c:v>
                </c:pt>
                <c:pt idx="2410">
                  <c:v>-8.7945999999999996E-3</c:v>
                </c:pt>
                <c:pt idx="2411">
                  <c:v>-8.7176500000000004E-3</c:v>
                </c:pt>
                <c:pt idx="2412">
                  <c:v>-8.6582299999999994E-3</c:v>
                </c:pt>
                <c:pt idx="2413">
                  <c:v>-8.5241699999999993E-3</c:v>
                </c:pt>
                <c:pt idx="2414">
                  <c:v>-8.4903099999999992E-3</c:v>
                </c:pt>
                <c:pt idx="2415">
                  <c:v>-8.4025100000000002E-3</c:v>
                </c:pt>
                <c:pt idx="2416">
                  <c:v>-8.3303400000000003E-3</c:v>
                </c:pt>
                <c:pt idx="2417">
                  <c:v>-8.2993300000000006E-3</c:v>
                </c:pt>
                <c:pt idx="2418">
                  <c:v>-8.1370100000000001E-3</c:v>
                </c:pt>
                <c:pt idx="2419">
                  <c:v>-8.1315499999999995E-3</c:v>
                </c:pt>
                <c:pt idx="2420">
                  <c:v>-8.0260799999999997E-3</c:v>
                </c:pt>
                <c:pt idx="2421">
                  <c:v>-7.9767399999999995E-3</c:v>
                </c:pt>
                <c:pt idx="2422">
                  <c:v>-7.9913299999999996E-3</c:v>
                </c:pt>
                <c:pt idx="2423">
                  <c:v>-7.8849999999999996E-3</c:v>
                </c:pt>
                <c:pt idx="2424">
                  <c:v>-7.8642399999999998E-3</c:v>
                </c:pt>
                <c:pt idx="2425">
                  <c:v>-7.7634799999999997E-3</c:v>
                </c:pt>
                <c:pt idx="2426">
                  <c:v>-7.7176099999999997E-3</c:v>
                </c:pt>
                <c:pt idx="2427">
                  <c:v>-7.6787299999999999E-3</c:v>
                </c:pt>
                <c:pt idx="2428">
                  <c:v>-7.59708E-3</c:v>
                </c:pt>
                <c:pt idx="2429">
                  <c:v>-7.5854900000000003E-3</c:v>
                </c:pt>
                <c:pt idx="2430">
                  <c:v>-7.5950200000000001E-3</c:v>
                </c:pt>
                <c:pt idx="2431">
                  <c:v>-7.5201799999999996E-3</c:v>
                </c:pt>
                <c:pt idx="2432">
                  <c:v>-7.5042599999999996E-3</c:v>
                </c:pt>
                <c:pt idx="2433">
                  <c:v>-7.4308000000000004E-3</c:v>
                </c:pt>
                <c:pt idx="2434">
                  <c:v>-7.44927E-3</c:v>
                </c:pt>
                <c:pt idx="2435">
                  <c:v>-7.3909199999999996E-3</c:v>
                </c:pt>
                <c:pt idx="2436">
                  <c:v>-7.3769100000000004E-3</c:v>
                </c:pt>
                <c:pt idx="2437">
                  <c:v>-7.3827299999999997E-3</c:v>
                </c:pt>
                <c:pt idx="2438">
                  <c:v>-7.3394899999999997E-3</c:v>
                </c:pt>
                <c:pt idx="2439">
                  <c:v>-7.2581399999999997E-3</c:v>
                </c:pt>
                <c:pt idx="2440">
                  <c:v>-7.2756899999999996E-3</c:v>
                </c:pt>
                <c:pt idx="2441">
                  <c:v>-7.2616299999999998E-3</c:v>
                </c:pt>
                <c:pt idx="2442">
                  <c:v>-7.2463099999999997E-3</c:v>
                </c:pt>
                <c:pt idx="2443">
                  <c:v>-7.2255799999999997E-3</c:v>
                </c:pt>
                <c:pt idx="2444">
                  <c:v>-7.2539600000000003E-3</c:v>
                </c:pt>
                <c:pt idx="2445">
                  <c:v>-7.1705199999999997E-3</c:v>
                </c:pt>
                <c:pt idx="2446">
                  <c:v>-7.1261900000000001E-3</c:v>
                </c:pt>
                <c:pt idx="2447">
                  <c:v>-7.1847200000000003E-3</c:v>
                </c:pt>
                <c:pt idx="2448">
                  <c:v>-7.1288899999999997E-3</c:v>
                </c:pt>
                <c:pt idx="2449">
                  <c:v>-7.11234E-3</c:v>
                </c:pt>
                <c:pt idx="2450">
                  <c:v>-7.1004400000000004E-3</c:v>
                </c:pt>
                <c:pt idx="2451">
                  <c:v>-7.0529399999999997E-3</c:v>
                </c:pt>
                <c:pt idx="2452">
                  <c:v>-7.0739499999999999E-3</c:v>
                </c:pt>
                <c:pt idx="2453">
                  <c:v>-7.0024299999999996E-3</c:v>
                </c:pt>
                <c:pt idx="2454">
                  <c:v>-6.9847299999999998E-3</c:v>
                </c:pt>
                <c:pt idx="2455">
                  <c:v>-6.9943799999999997E-3</c:v>
                </c:pt>
                <c:pt idx="2456">
                  <c:v>-6.9715100000000002E-3</c:v>
                </c:pt>
                <c:pt idx="2457">
                  <c:v>-6.9968799999999996E-3</c:v>
                </c:pt>
                <c:pt idx="2458">
                  <c:v>-6.9171600000000003E-3</c:v>
                </c:pt>
                <c:pt idx="2459">
                  <c:v>-6.9600299999999999E-3</c:v>
                </c:pt>
                <c:pt idx="2460">
                  <c:v>-6.9172499999999998E-3</c:v>
                </c:pt>
                <c:pt idx="2461">
                  <c:v>-6.8494599999999999E-3</c:v>
                </c:pt>
                <c:pt idx="2462">
                  <c:v>-6.8811899999999997E-3</c:v>
                </c:pt>
                <c:pt idx="2463">
                  <c:v>-6.8451800000000002E-3</c:v>
                </c:pt>
                <c:pt idx="2464">
                  <c:v>-6.8233E-3</c:v>
                </c:pt>
                <c:pt idx="2465">
                  <c:v>-6.7824900000000004E-3</c:v>
                </c:pt>
                <c:pt idx="2466">
                  <c:v>-6.7142900000000004E-3</c:v>
                </c:pt>
                <c:pt idx="2467">
                  <c:v>-6.7604600000000003E-3</c:v>
                </c:pt>
                <c:pt idx="2468">
                  <c:v>-6.7155799999999996E-3</c:v>
                </c:pt>
                <c:pt idx="2469">
                  <c:v>-6.6609199999999999E-3</c:v>
                </c:pt>
                <c:pt idx="2470">
                  <c:v>-6.6953400000000001E-3</c:v>
                </c:pt>
                <c:pt idx="2471">
                  <c:v>-6.6153799999999997E-3</c:v>
                </c:pt>
                <c:pt idx="2472">
                  <c:v>-6.6434700000000003E-3</c:v>
                </c:pt>
                <c:pt idx="2473">
                  <c:v>-6.58349E-3</c:v>
                </c:pt>
                <c:pt idx="2474">
                  <c:v>-6.5202699999999999E-3</c:v>
                </c:pt>
                <c:pt idx="2475">
                  <c:v>-6.5627400000000001E-3</c:v>
                </c:pt>
                <c:pt idx="2476">
                  <c:v>-6.5103299999999999E-3</c:v>
                </c:pt>
                <c:pt idx="2477">
                  <c:v>-6.4740500000000003E-3</c:v>
                </c:pt>
                <c:pt idx="2478">
                  <c:v>-6.4581999999999999E-3</c:v>
                </c:pt>
                <c:pt idx="2479">
                  <c:v>-6.4360499999999996E-3</c:v>
                </c:pt>
                <c:pt idx="2480">
                  <c:v>-6.3926599999999997E-3</c:v>
                </c:pt>
                <c:pt idx="2481">
                  <c:v>-6.3075099999999997E-3</c:v>
                </c:pt>
                <c:pt idx="2482">
                  <c:v>-6.3365299999999999E-3</c:v>
                </c:pt>
                <c:pt idx="2483">
                  <c:v>-6.2887999999999998E-3</c:v>
                </c:pt>
                <c:pt idx="2484">
                  <c:v>-6.2425400000000004E-3</c:v>
                </c:pt>
                <c:pt idx="2485">
                  <c:v>-6.2782599999999999E-3</c:v>
                </c:pt>
                <c:pt idx="2486">
                  <c:v>-6.2348200000000003E-3</c:v>
                </c:pt>
                <c:pt idx="2487">
                  <c:v>-6.2060600000000002E-3</c:v>
                </c:pt>
                <c:pt idx="2488">
                  <c:v>-6.1146799999999999E-3</c:v>
                </c:pt>
                <c:pt idx="2489">
                  <c:v>-6.1068399999999997E-3</c:v>
                </c:pt>
                <c:pt idx="2490">
                  <c:v>-6.1185600000000003E-3</c:v>
                </c:pt>
                <c:pt idx="2491">
                  <c:v>-6.0084099999999996E-3</c:v>
                </c:pt>
                <c:pt idx="2492">
                  <c:v>-6.0682100000000001E-3</c:v>
                </c:pt>
                <c:pt idx="2493">
                  <c:v>-5.9708199999999999E-3</c:v>
                </c:pt>
                <c:pt idx="2494">
                  <c:v>-5.9494500000000002E-3</c:v>
                </c:pt>
                <c:pt idx="2495">
                  <c:v>-5.9899100000000002E-3</c:v>
                </c:pt>
                <c:pt idx="2496">
                  <c:v>-5.9277799999999997E-3</c:v>
                </c:pt>
                <c:pt idx="2497">
                  <c:v>-5.9126999999999999E-3</c:v>
                </c:pt>
                <c:pt idx="2498">
                  <c:v>-5.8894300000000002E-3</c:v>
                </c:pt>
                <c:pt idx="2499">
                  <c:v>-5.8235500000000003E-3</c:v>
                </c:pt>
                <c:pt idx="2500">
                  <c:v>-5.8735300000000001E-3</c:v>
                </c:pt>
                <c:pt idx="2501">
                  <c:v>-5.7872699999999997E-3</c:v>
                </c:pt>
                <c:pt idx="2502">
                  <c:v>-5.8181300000000004E-3</c:v>
                </c:pt>
                <c:pt idx="2503">
                  <c:v>-5.73392E-3</c:v>
                </c:pt>
                <c:pt idx="2504">
                  <c:v>-5.7342599999999997E-3</c:v>
                </c:pt>
                <c:pt idx="2505">
                  <c:v>-5.72004E-3</c:v>
                </c:pt>
                <c:pt idx="2506">
                  <c:v>-5.6374099999999998E-3</c:v>
                </c:pt>
                <c:pt idx="2507">
                  <c:v>-5.6896899999999999E-3</c:v>
                </c:pt>
                <c:pt idx="2508">
                  <c:v>-5.6974199999999999E-3</c:v>
                </c:pt>
                <c:pt idx="2509">
                  <c:v>-5.6109000000000003E-3</c:v>
                </c:pt>
                <c:pt idx="2510">
                  <c:v>-5.6492499999999998E-3</c:v>
                </c:pt>
                <c:pt idx="2511">
                  <c:v>-5.6016599999999996E-3</c:v>
                </c:pt>
                <c:pt idx="2512">
                  <c:v>-5.5902299999999999E-3</c:v>
                </c:pt>
                <c:pt idx="2513">
                  <c:v>-5.6173300000000002E-3</c:v>
                </c:pt>
                <c:pt idx="2514">
                  <c:v>-5.5662699999999999E-3</c:v>
                </c:pt>
                <c:pt idx="2515">
                  <c:v>-5.5560899999999996E-3</c:v>
                </c:pt>
                <c:pt idx="2516">
                  <c:v>-5.5037000000000003E-3</c:v>
                </c:pt>
                <c:pt idx="2517">
                  <c:v>-5.5734900000000004E-3</c:v>
                </c:pt>
                <c:pt idx="2518">
                  <c:v>-5.4798900000000003E-3</c:v>
                </c:pt>
                <c:pt idx="2519">
                  <c:v>-5.5279500000000002E-3</c:v>
                </c:pt>
                <c:pt idx="2520">
                  <c:v>-5.5587800000000001E-3</c:v>
                </c:pt>
                <c:pt idx="2521">
                  <c:v>-5.5126999999999997E-3</c:v>
                </c:pt>
                <c:pt idx="2522">
                  <c:v>-5.5128499999999997E-3</c:v>
                </c:pt>
                <c:pt idx="2523">
                  <c:v>-5.5086400000000004E-3</c:v>
                </c:pt>
                <c:pt idx="2524">
                  <c:v>-5.4603400000000002E-3</c:v>
                </c:pt>
                <c:pt idx="2525">
                  <c:v>-5.5825800000000002E-3</c:v>
                </c:pt>
                <c:pt idx="2526">
                  <c:v>-5.4720400000000001E-3</c:v>
                </c:pt>
                <c:pt idx="2527">
                  <c:v>-5.4862899999999996E-3</c:v>
                </c:pt>
                <c:pt idx="2528">
                  <c:v>-5.4774400000000001E-3</c:v>
                </c:pt>
                <c:pt idx="2529">
                  <c:v>-5.4917200000000003E-3</c:v>
                </c:pt>
                <c:pt idx="2530">
                  <c:v>-5.5285400000000002E-3</c:v>
                </c:pt>
                <c:pt idx="2531">
                  <c:v>-5.4822600000000001E-3</c:v>
                </c:pt>
                <c:pt idx="2532">
                  <c:v>-5.4812300000000001E-3</c:v>
                </c:pt>
                <c:pt idx="2533">
                  <c:v>-5.5288999999999998E-3</c:v>
                </c:pt>
                <c:pt idx="2534">
                  <c:v>-5.43174E-3</c:v>
                </c:pt>
                <c:pt idx="2535">
                  <c:v>-5.50827E-3</c:v>
                </c:pt>
                <c:pt idx="2536">
                  <c:v>-5.4898200000000003E-3</c:v>
                </c:pt>
                <c:pt idx="2537">
                  <c:v>-5.5151100000000002E-3</c:v>
                </c:pt>
                <c:pt idx="2538">
                  <c:v>-5.4986499999999999E-3</c:v>
                </c:pt>
                <c:pt idx="2539">
                  <c:v>-5.5091100000000002E-3</c:v>
                </c:pt>
                <c:pt idx="2540">
                  <c:v>-5.4956400000000004E-3</c:v>
                </c:pt>
                <c:pt idx="2541">
                  <c:v>-5.4810700000000002E-3</c:v>
                </c:pt>
                <c:pt idx="2542">
                  <c:v>-5.5179299999999999E-3</c:v>
                </c:pt>
                <c:pt idx="2543">
                  <c:v>-5.5525499999999998E-3</c:v>
                </c:pt>
                <c:pt idx="2544">
                  <c:v>-5.5036599999999996E-3</c:v>
                </c:pt>
                <c:pt idx="2545">
                  <c:v>-5.5507999999999998E-3</c:v>
                </c:pt>
                <c:pt idx="2546">
                  <c:v>-5.5359800000000002E-3</c:v>
                </c:pt>
                <c:pt idx="2547">
                  <c:v>-5.5786400000000002E-3</c:v>
                </c:pt>
                <c:pt idx="2548">
                  <c:v>-5.52989E-3</c:v>
                </c:pt>
                <c:pt idx="2549">
                  <c:v>-5.5112700000000004E-3</c:v>
                </c:pt>
                <c:pt idx="2550">
                  <c:v>-5.5632900000000002E-3</c:v>
                </c:pt>
                <c:pt idx="2551">
                  <c:v>-5.5229700000000003E-3</c:v>
                </c:pt>
                <c:pt idx="2552">
                  <c:v>-5.6381799999999996E-3</c:v>
                </c:pt>
                <c:pt idx="2553">
                  <c:v>-5.6248399999999999E-3</c:v>
                </c:pt>
                <c:pt idx="2554">
                  <c:v>-5.5830400000000001E-3</c:v>
                </c:pt>
                <c:pt idx="2555">
                  <c:v>-5.6434099999999997E-3</c:v>
                </c:pt>
                <c:pt idx="2556">
                  <c:v>-5.6385699999999999E-3</c:v>
                </c:pt>
                <c:pt idx="2557">
                  <c:v>-5.6679299999999998E-3</c:v>
                </c:pt>
                <c:pt idx="2558">
                  <c:v>-5.6911899999999996E-3</c:v>
                </c:pt>
                <c:pt idx="2559">
                  <c:v>-5.6837800000000003E-3</c:v>
                </c:pt>
                <c:pt idx="2560">
                  <c:v>-5.72399E-3</c:v>
                </c:pt>
                <c:pt idx="2561">
                  <c:v>-5.7296400000000003E-3</c:v>
                </c:pt>
                <c:pt idx="2562">
                  <c:v>-5.7556600000000001E-3</c:v>
                </c:pt>
                <c:pt idx="2563">
                  <c:v>-5.8368600000000001E-3</c:v>
                </c:pt>
                <c:pt idx="2564">
                  <c:v>-5.8293700000000004E-3</c:v>
                </c:pt>
                <c:pt idx="2565">
                  <c:v>-5.9531799999999998E-3</c:v>
                </c:pt>
                <c:pt idx="2566">
                  <c:v>-5.9102199999999999E-3</c:v>
                </c:pt>
                <c:pt idx="2567">
                  <c:v>-5.9359399999999998E-3</c:v>
                </c:pt>
                <c:pt idx="2568">
                  <c:v>-6.0455200000000004E-3</c:v>
                </c:pt>
                <c:pt idx="2569">
                  <c:v>-6.0111100000000001E-3</c:v>
                </c:pt>
                <c:pt idx="2570">
                  <c:v>-6.1302400000000003E-3</c:v>
                </c:pt>
                <c:pt idx="2571">
                  <c:v>-6.1633399999999998E-3</c:v>
                </c:pt>
                <c:pt idx="2572">
                  <c:v>-6.1912099999999999E-3</c:v>
                </c:pt>
                <c:pt idx="2573">
                  <c:v>-6.2891500000000003E-3</c:v>
                </c:pt>
                <c:pt idx="2574">
                  <c:v>-6.3174299999999997E-3</c:v>
                </c:pt>
                <c:pt idx="2575">
                  <c:v>-6.3942399999999998E-3</c:v>
                </c:pt>
                <c:pt idx="2576">
                  <c:v>-6.4733899999999999E-3</c:v>
                </c:pt>
                <c:pt idx="2577">
                  <c:v>-6.5458000000000001E-3</c:v>
                </c:pt>
                <c:pt idx="2578">
                  <c:v>-6.6239200000000002E-3</c:v>
                </c:pt>
                <c:pt idx="2579">
                  <c:v>-6.6622000000000001E-3</c:v>
                </c:pt>
                <c:pt idx="2580">
                  <c:v>-6.6997699999999999E-3</c:v>
                </c:pt>
                <c:pt idx="2581">
                  <c:v>-6.7627299999999998E-3</c:v>
                </c:pt>
                <c:pt idx="2582">
                  <c:v>-6.8334099999999998E-3</c:v>
                </c:pt>
                <c:pt idx="2583">
                  <c:v>-6.9647399999999996E-3</c:v>
                </c:pt>
                <c:pt idx="2584">
                  <c:v>-6.9924499999999999E-3</c:v>
                </c:pt>
                <c:pt idx="2585">
                  <c:v>-7.1299099999999997E-3</c:v>
                </c:pt>
                <c:pt idx="2586">
                  <c:v>-7.2637999999999999E-3</c:v>
                </c:pt>
                <c:pt idx="2587">
                  <c:v>-7.2866900000000002E-3</c:v>
                </c:pt>
                <c:pt idx="2588">
                  <c:v>-7.4331600000000003E-3</c:v>
                </c:pt>
                <c:pt idx="2589">
                  <c:v>-7.5183100000000003E-3</c:v>
                </c:pt>
                <c:pt idx="2590">
                  <c:v>-7.55984E-3</c:v>
                </c:pt>
                <c:pt idx="2591">
                  <c:v>-7.7173800000000002E-3</c:v>
                </c:pt>
                <c:pt idx="2592">
                  <c:v>-7.7660400000000001E-3</c:v>
                </c:pt>
                <c:pt idx="2593">
                  <c:v>-7.9195499999999992E-3</c:v>
                </c:pt>
                <c:pt idx="2594">
                  <c:v>-8.0457500000000008E-3</c:v>
                </c:pt>
                <c:pt idx="2595">
                  <c:v>-8.1119399999999998E-3</c:v>
                </c:pt>
                <c:pt idx="2596">
                  <c:v>-8.1845800000000003E-3</c:v>
                </c:pt>
                <c:pt idx="2597">
                  <c:v>-8.3353400000000001E-3</c:v>
                </c:pt>
                <c:pt idx="2598">
                  <c:v>-8.4598799999999995E-3</c:v>
                </c:pt>
                <c:pt idx="2599">
                  <c:v>-8.5984900000000003E-3</c:v>
                </c:pt>
                <c:pt idx="2600">
                  <c:v>-8.6005500000000002E-3</c:v>
                </c:pt>
                <c:pt idx="2601">
                  <c:v>-8.5209799999999992E-3</c:v>
                </c:pt>
                <c:pt idx="2602">
                  <c:v>-8.2320299999999996E-3</c:v>
                </c:pt>
                <c:pt idx="2603">
                  <c:v>-7.7176500000000004E-3</c:v>
                </c:pt>
                <c:pt idx="2604">
                  <c:v>-7.3332400000000004E-3</c:v>
                </c:pt>
                <c:pt idx="2605">
                  <c:v>-6.9733199999999999E-3</c:v>
                </c:pt>
                <c:pt idx="2606">
                  <c:v>-6.7272499999999997E-3</c:v>
                </c:pt>
                <c:pt idx="2607">
                  <c:v>-6.43203E-3</c:v>
                </c:pt>
                <c:pt idx="2608">
                  <c:v>-6.1903000000000001E-3</c:v>
                </c:pt>
                <c:pt idx="2609">
                  <c:v>-6.0011800000000001E-3</c:v>
                </c:pt>
                <c:pt idx="2610">
                  <c:v>-5.7070599999999999E-3</c:v>
                </c:pt>
                <c:pt idx="2611">
                  <c:v>-5.5807000000000001E-3</c:v>
                </c:pt>
                <c:pt idx="2612">
                  <c:v>-5.3392400000000003E-3</c:v>
                </c:pt>
                <c:pt idx="2613">
                  <c:v>-5.1134600000000002E-3</c:v>
                </c:pt>
                <c:pt idx="2614">
                  <c:v>-5.0034199999999997E-3</c:v>
                </c:pt>
                <c:pt idx="2615">
                  <c:v>-4.8011699999999996E-3</c:v>
                </c:pt>
                <c:pt idx="2616">
                  <c:v>-4.6360100000000003E-3</c:v>
                </c:pt>
                <c:pt idx="2617">
                  <c:v>-4.5003700000000001E-3</c:v>
                </c:pt>
                <c:pt idx="2618">
                  <c:v>-4.3047099999999998E-3</c:v>
                </c:pt>
                <c:pt idx="2619">
                  <c:v>-4.2013600000000003E-3</c:v>
                </c:pt>
                <c:pt idx="2620">
                  <c:v>-4.0727899999999997E-3</c:v>
                </c:pt>
                <c:pt idx="2621">
                  <c:v>-3.8880299999999998E-3</c:v>
                </c:pt>
                <c:pt idx="2622">
                  <c:v>-3.7956399999999999E-3</c:v>
                </c:pt>
                <c:pt idx="2623">
                  <c:v>-3.66125E-3</c:v>
                </c:pt>
                <c:pt idx="2624">
                  <c:v>-3.5542500000000001E-3</c:v>
                </c:pt>
                <c:pt idx="2625">
                  <c:v>-3.3982399999999999E-3</c:v>
                </c:pt>
                <c:pt idx="2626">
                  <c:v>-3.2568100000000002E-3</c:v>
                </c:pt>
                <c:pt idx="2627">
                  <c:v>-3.2441900000000001E-3</c:v>
                </c:pt>
                <c:pt idx="2628">
                  <c:v>-3.0853600000000001E-3</c:v>
                </c:pt>
                <c:pt idx="2629">
                  <c:v>-2.9614300000000001E-3</c:v>
                </c:pt>
                <c:pt idx="2630">
                  <c:v>-2.9255499999999999E-3</c:v>
                </c:pt>
                <c:pt idx="2631">
                  <c:v>-2.7881099999999999E-3</c:v>
                </c:pt>
                <c:pt idx="2632">
                  <c:v>-2.7121799999999998E-3</c:v>
                </c:pt>
                <c:pt idx="2633">
                  <c:v>-2.6005899999999998E-3</c:v>
                </c:pt>
                <c:pt idx="2634">
                  <c:v>-2.4870199999999999E-3</c:v>
                </c:pt>
                <c:pt idx="2635">
                  <c:v>-2.44167E-3</c:v>
                </c:pt>
                <c:pt idx="2636">
                  <c:v>-2.34184E-3</c:v>
                </c:pt>
                <c:pt idx="2637">
                  <c:v>-2.2678500000000001E-3</c:v>
                </c:pt>
                <c:pt idx="2638">
                  <c:v>-2.2683500000000001E-3</c:v>
                </c:pt>
                <c:pt idx="2639">
                  <c:v>-2.1418600000000002E-3</c:v>
                </c:pt>
                <c:pt idx="2640">
                  <c:v>-2.10947E-3</c:v>
                </c:pt>
                <c:pt idx="2641">
                  <c:v>-2.0129100000000001E-3</c:v>
                </c:pt>
                <c:pt idx="2642">
                  <c:v>-1.93838E-3</c:v>
                </c:pt>
                <c:pt idx="2643">
                  <c:v>-1.8473299999999999E-3</c:v>
                </c:pt>
                <c:pt idx="2644">
                  <c:v>-1.74851E-3</c:v>
                </c:pt>
                <c:pt idx="2645">
                  <c:v>-1.75162E-3</c:v>
                </c:pt>
                <c:pt idx="2646">
                  <c:v>-1.6840900000000001E-3</c:v>
                </c:pt>
                <c:pt idx="2647">
                  <c:v>-1.58924E-3</c:v>
                </c:pt>
                <c:pt idx="2648">
                  <c:v>-1.5965700000000001E-3</c:v>
                </c:pt>
                <c:pt idx="2649">
                  <c:v>-1.42662E-3</c:v>
                </c:pt>
                <c:pt idx="2650">
                  <c:v>-1.45834E-3</c:v>
                </c:pt>
                <c:pt idx="2651">
                  <c:v>-1.4334599999999999E-3</c:v>
                </c:pt>
                <c:pt idx="2652">
                  <c:v>-1.3124600000000001E-3</c:v>
                </c:pt>
                <c:pt idx="2653">
                  <c:v>-1.30192E-3</c:v>
                </c:pt>
                <c:pt idx="2654">
                  <c:v>-1.2125E-3</c:v>
                </c:pt>
                <c:pt idx="2655">
                  <c:v>-1.2559800000000001E-3</c:v>
                </c:pt>
                <c:pt idx="2656">
                  <c:v>-1.13681E-3</c:v>
                </c:pt>
                <c:pt idx="2657">
                  <c:v>-1.10691E-3</c:v>
                </c:pt>
                <c:pt idx="2658">
                  <c:v>-1.0991200000000001E-3</c:v>
                </c:pt>
                <c:pt idx="2659">
                  <c:v>-1.0252799999999999E-3</c:v>
                </c:pt>
                <c:pt idx="2660">
                  <c:v>-1.01767E-3</c:v>
                </c:pt>
                <c:pt idx="2661">
                  <c:v>-9.5167199999999998E-4</c:v>
                </c:pt>
                <c:pt idx="2662">
                  <c:v>-9.4896499999999996E-4</c:v>
                </c:pt>
                <c:pt idx="2663">
                  <c:v>-9.0797000000000002E-4</c:v>
                </c:pt>
                <c:pt idx="2664">
                  <c:v>-7.9758800000000001E-4</c:v>
                </c:pt>
                <c:pt idx="2665">
                  <c:v>-8.8410699999999997E-4</c:v>
                </c:pt>
                <c:pt idx="2666">
                  <c:v>-7.8706399999999997E-4</c:v>
                </c:pt>
                <c:pt idx="2667">
                  <c:v>-7.6433899999999995E-4</c:v>
                </c:pt>
                <c:pt idx="2668">
                  <c:v>-7.8852399999999997E-4</c:v>
                </c:pt>
                <c:pt idx="2669">
                  <c:v>-7.25492E-4</c:v>
                </c:pt>
                <c:pt idx="2670">
                  <c:v>-7.4780799999999998E-4</c:v>
                </c:pt>
                <c:pt idx="2671">
                  <c:v>-6.6215100000000004E-4</c:v>
                </c:pt>
                <c:pt idx="2672">
                  <c:v>-6.8917200000000005E-4</c:v>
                </c:pt>
                <c:pt idx="2673">
                  <c:v>-6.2988400000000004E-4</c:v>
                </c:pt>
                <c:pt idx="2674">
                  <c:v>-6.0780000000000003E-4</c:v>
                </c:pt>
                <c:pt idx="2675">
                  <c:v>-6.1982599999999997E-4</c:v>
                </c:pt>
                <c:pt idx="2676">
                  <c:v>-5.6671900000000003E-4</c:v>
                </c:pt>
                <c:pt idx="2677">
                  <c:v>-6.2337000000000004E-4</c:v>
                </c:pt>
                <c:pt idx="2678">
                  <c:v>-5.7225600000000005E-4</c:v>
                </c:pt>
                <c:pt idx="2679">
                  <c:v>-5.2298600000000002E-4</c:v>
                </c:pt>
                <c:pt idx="2680">
                  <c:v>-5.5247800000000002E-4</c:v>
                </c:pt>
                <c:pt idx="2681">
                  <c:v>-5.0115800000000003E-4</c:v>
                </c:pt>
                <c:pt idx="2682">
                  <c:v>-5.5142400000000001E-4</c:v>
                </c:pt>
                <c:pt idx="2683">
                  <c:v>-4.69023E-4</c:v>
                </c:pt>
                <c:pt idx="2684">
                  <c:v>-4.5672699999999998E-4</c:v>
                </c:pt>
                <c:pt idx="2685">
                  <c:v>-4.6815499999999999E-4</c:v>
                </c:pt>
                <c:pt idx="2686">
                  <c:v>-4.2457699999999998E-4</c:v>
                </c:pt>
                <c:pt idx="2687">
                  <c:v>-4.7941900000000003E-4</c:v>
                </c:pt>
                <c:pt idx="2688">
                  <c:v>-4.20099E-4</c:v>
                </c:pt>
                <c:pt idx="2689">
                  <c:v>-4.2610100000000002E-4</c:v>
                </c:pt>
                <c:pt idx="2690">
                  <c:v>-4.1462699999999999E-4</c:v>
                </c:pt>
                <c:pt idx="2691">
                  <c:v>-3.5178800000000001E-4</c:v>
                </c:pt>
                <c:pt idx="2692">
                  <c:v>-4.1213900000000001E-4</c:v>
                </c:pt>
                <c:pt idx="2693">
                  <c:v>-3.6015599999999999E-4</c:v>
                </c:pt>
                <c:pt idx="2694">
                  <c:v>-3.3428100000000002E-4</c:v>
                </c:pt>
                <c:pt idx="2695">
                  <c:v>-3.6914199999999998E-4</c:v>
                </c:pt>
                <c:pt idx="2696">
                  <c:v>-3.3089399999999998E-4</c:v>
                </c:pt>
                <c:pt idx="2697">
                  <c:v>-3.4243000000000001E-4</c:v>
                </c:pt>
                <c:pt idx="2698">
                  <c:v>-2.8696199999999998E-4</c:v>
                </c:pt>
                <c:pt idx="2699">
                  <c:v>-2.16565E-4</c:v>
                </c:pt>
                <c:pt idx="2700">
                  <c:v>-2.5447499999999999E-4</c:v>
                </c:pt>
                <c:pt idx="2701">
                  <c:v>-2.4197500000000001E-4</c:v>
                </c:pt>
                <c:pt idx="2702">
                  <c:v>-2.4248499999999999E-4</c:v>
                </c:pt>
                <c:pt idx="2703">
                  <c:v>-2.10163E-4</c:v>
                </c:pt>
                <c:pt idx="2704">
                  <c:v>-1.81433E-4</c:v>
                </c:pt>
                <c:pt idx="2705">
                  <c:v>-1.8126000000000001E-4</c:v>
                </c:pt>
                <c:pt idx="2706">
                  <c:v>-1.40533E-4</c:v>
                </c:pt>
                <c:pt idx="2707">
                  <c:v>-1.2858100000000001E-4</c:v>
                </c:pt>
                <c:pt idx="2708">
                  <c:v>-9.6912700000000005E-5</c:v>
                </c:pt>
                <c:pt idx="2709">
                  <c:v>-8.1391999999999996E-5</c:v>
                </c:pt>
                <c:pt idx="2710">
                  <c:v>-6.2928099999999998E-5</c:v>
                </c:pt>
                <c:pt idx="2711">
                  <c:v>-1.3502E-5</c:v>
                </c:pt>
                <c:pt idx="2712">
                  <c:v>-4.9947100000000002E-5</c:v>
                </c:pt>
                <c:pt idx="2713">
                  <c:v>2.9902900000000001E-5</c:v>
                </c:pt>
                <c:pt idx="2714">
                  <c:v>7.3620800000000005E-5</c:v>
                </c:pt>
                <c:pt idx="2715">
                  <c:v>4.6791400000000001E-5</c:v>
                </c:pt>
                <c:pt idx="2716">
                  <c:v>1.2585799999999999E-4</c:v>
                </c:pt>
                <c:pt idx="2717">
                  <c:v>7.63998E-5</c:v>
                </c:pt>
                <c:pt idx="2718">
                  <c:v>1.58484E-4</c:v>
                </c:pt>
                <c:pt idx="2719">
                  <c:v>1.52182E-4</c:v>
                </c:pt>
                <c:pt idx="2720">
                  <c:v>1.9044099999999999E-4</c:v>
                </c:pt>
                <c:pt idx="2721">
                  <c:v>2.0173899999999999E-4</c:v>
                </c:pt>
                <c:pt idx="2722">
                  <c:v>1.99712E-4</c:v>
                </c:pt>
                <c:pt idx="2723">
                  <c:v>2.80931E-4</c:v>
                </c:pt>
                <c:pt idx="2724">
                  <c:v>3.0610199999999999E-4</c:v>
                </c:pt>
                <c:pt idx="2725">
                  <c:v>3.0771100000000001E-4</c:v>
                </c:pt>
                <c:pt idx="2726">
                  <c:v>3.1780900000000001E-4</c:v>
                </c:pt>
                <c:pt idx="2727">
                  <c:v>3.4445999999999999E-4</c:v>
                </c:pt>
                <c:pt idx="2728">
                  <c:v>4.1990300000000001E-4</c:v>
                </c:pt>
                <c:pt idx="2729">
                  <c:v>4.15048E-4</c:v>
                </c:pt>
                <c:pt idx="2730">
                  <c:v>4.5461299999999998E-4</c:v>
                </c:pt>
                <c:pt idx="2731">
                  <c:v>5.0790099999999995E-4</c:v>
                </c:pt>
                <c:pt idx="2732">
                  <c:v>4.81342E-4</c:v>
                </c:pt>
                <c:pt idx="2733">
                  <c:v>5.4392500000000001E-4</c:v>
                </c:pt>
                <c:pt idx="2734">
                  <c:v>5.2201899999999998E-4</c:v>
                </c:pt>
                <c:pt idx="2735">
                  <c:v>5.4275199999999997E-4</c:v>
                </c:pt>
                <c:pt idx="2736">
                  <c:v>6.6307200000000001E-4</c:v>
                </c:pt>
                <c:pt idx="2737">
                  <c:v>5.8075300000000004E-4</c:v>
                </c:pt>
                <c:pt idx="2738">
                  <c:v>6.7026200000000003E-4</c:v>
                </c:pt>
                <c:pt idx="2739">
                  <c:v>6.7936600000000004E-4</c:v>
                </c:pt>
                <c:pt idx="2740">
                  <c:v>6.87179E-4</c:v>
                </c:pt>
                <c:pt idx="2741">
                  <c:v>7.52671E-4</c:v>
                </c:pt>
                <c:pt idx="2742">
                  <c:v>7.3053899999999999E-4</c:v>
                </c:pt>
                <c:pt idx="2743">
                  <c:v>8.1241899999999999E-4</c:v>
                </c:pt>
                <c:pt idx="2744">
                  <c:v>8.2232099999999999E-4</c:v>
                </c:pt>
                <c:pt idx="2745">
                  <c:v>8.0460700000000004E-4</c:v>
                </c:pt>
                <c:pt idx="2746">
                  <c:v>8.5584599999999995E-4</c:v>
                </c:pt>
                <c:pt idx="2747">
                  <c:v>9.0941899999999996E-4</c:v>
                </c:pt>
                <c:pt idx="2748">
                  <c:v>9.16163E-4</c:v>
                </c:pt>
                <c:pt idx="2749">
                  <c:v>9.2998600000000005E-4</c:v>
                </c:pt>
                <c:pt idx="2750">
                  <c:v>8.8872199999999999E-4</c:v>
                </c:pt>
                <c:pt idx="2751">
                  <c:v>9.9227199999999999E-4</c:v>
                </c:pt>
                <c:pt idx="2752">
                  <c:v>9.9494399999999999E-4</c:v>
                </c:pt>
                <c:pt idx="2753">
                  <c:v>9.9571100000000004E-4</c:v>
                </c:pt>
                <c:pt idx="2754">
                  <c:v>1.0000199999999999E-3</c:v>
                </c:pt>
                <c:pt idx="2755">
                  <c:v>1.00113E-3</c:v>
                </c:pt>
                <c:pt idx="2756">
                  <c:v>1.01424E-3</c:v>
                </c:pt>
                <c:pt idx="2757">
                  <c:v>1.0475199999999999E-3</c:v>
                </c:pt>
                <c:pt idx="2758">
                  <c:v>1.00617E-3</c:v>
                </c:pt>
                <c:pt idx="2759">
                  <c:v>1.11159E-3</c:v>
                </c:pt>
                <c:pt idx="2760">
                  <c:v>1.02002E-3</c:v>
                </c:pt>
                <c:pt idx="2761">
                  <c:v>1.08171E-3</c:v>
                </c:pt>
                <c:pt idx="2762">
                  <c:v>1.0776399999999999E-3</c:v>
                </c:pt>
                <c:pt idx="2763">
                  <c:v>1.06927E-3</c:v>
                </c:pt>
                <c:pt idx="2764">
                  <c:v>1.0822500000000001E-3</c:v>
                </c:pt>
                <c:pt idx="2765">
                  <c:v>1.06226E-3</c:v>
                </c:pt>
                <c:pt idx="2766">
                  <c:v>1.0643300000000001E-3</c:v>
                </c:pt>
                <c:pt idx="2767">
                  <c:v>1.1337299999999999E-3</c:v>
                </c:pt>
                <c:pt idx="2768">
                  <c:v>1.0717000000000001E-3</c:v>
                </c:pt>
                <c:pt idx="2769">
                  <c:v>1.0560299999999999E-3</c:v>
                </c:pt>
                <c:pt idx="2770">
                  <c:v>1.0503299999999999E-3</c:v>
                </c:pt>
                <c:pt idx="2771">
                  <c:v>1.0306200000000001E-3</c:v>
                </c:pt>
                <c:pt idx="2772">
                  <c:v>1.1310700000000001E-3</c:v>
                </c:pt>
                <c:pt idx="2773">
                  <c:v>1.0131599999999999E-3</c:v>
                </c:pt>
                <c:pt idx="2774">
                  <c:v>1.07179E-3</c:v>
                </c:pt>
                <c:pt idx="2775">
                  <c:v>1.06521E-3</c:v>
                </c:pt>
                <c:pt idx="2776">
                  <c:v>1.0600399999999999E-3</c:v>
                </c:pt>
                <c:pt idx="2777">
                  <c:v>1.1108699999999999E-3</c:v>
                </c:pt>
                <c:pt idx="2778">
                  <c:v>1.0285699999999999E-3</c:v>
                </c:pt>
                <c:pt idx="2779">
                  <c:v>1.10877E-3</c:v>
                </c:pt>
                <c:pt idx="2780">
                  <c:v>1.0235299999999999E-3</c:v>
                </c:pt>
                <c:pt idx="2781">
                  <c:v>1.0186100000000001E-3</c:v>
                </c:pt>
                <c:pt idx="2782">
                  <c:v>1.0494499999999999E-3</c:v>
                </c:pt>
                <c:pt idx="2783">
                  <c:v>1.04279E-3</c:v>
                </c:pt>
                <c:pt idx="2784">
                  <c:v>1.0496500000000001E-3</c:v>
                </c:pt>
                <c:pt idx="2785">
                  <c:v>1.0400299999999999E-3</c:v>
                </c:pt>
                <c:pt idx="2786">
                  <c:v>1.0320100000000001E-3</c:v>
                </c:pt>
                <c:pt idx="2787">
                  <c:v>1.01902E-3</c:v>
                </c:pt>
                <c:pt idx="2788">
                  <c:v>9.958949999999999E-4</c:v>
                </c:pt>
                <c:pt idx="2789">
                  <c:v>1.07457E-3</c:v>
                </c:pt>
                <c:pt idx="2790">
                  <c:v>1.0238700000000001E-3</c:v>
                </c:pt>
                <c:pt idx="2791">
                  <c:v>1.0338299999999999E-3</c:v>
                </c:pt>
                <c:pt idx="2792">
                  <c:v>1.0575000000000001E-3</c:v>
                </c:pt>
                <c:pt idx="2793">
                  <c:v>1.0472000000000001E-3</c:v>
                </c:pt>
                <c:pt idx="2794">
                  <c:v>1.0924299999999999E-3</c:v>
                </c:pt>
                <c:pt idx="2795">
                  <c:v>1.0897599999999999E-3</c:v>
                </c:pt>
                <c:pt idx="2796">
                  <c:v>1.0895E-3</c:v>
                </c:pt>
                <c:pt idx="2797">
                  <c:v>1.1233700000000001E-3</c:v>
                </c:pt>
                <c:pt idx="2798">
                  <c:v>1.1224399999999999E-3</c:v>
                </c:pt>
                <c:pt idx="2799">
                  <c:v>1.1968199999999999E-3</c:v>
                </c:pt>
                <c:pt idx="2800">
                  <c:v>1.1469099999999999E-3</c:v>
                </c:pt>
                <c:pt idx="2801">
                  <c:v>1.16763E-3</c:v>
                </c:pt>
                <c:pt idx="2802">
                  <c:v>1.2500499999999999E-3</c:v>
                </c:pt>
                <c:pt idx="2803">
                  <c:v>1.2508300000000001E-3</c:v>
                </c:pt>
                <c:pt idx="2804">
                  <c:v>1.2581999999999999E-3</c:v>
                </c:pt>
                <c:pt idx="2805">
                  <c:v>1.28061E-3</c:v>
                </c:pt>
                <c:pt idx="2806">
                  <c:v>1.29799E-3</c:v>
                </c:pt>
                <c:pt idx="2807">
                  <c:v>1.3668700000000001E-3</c:v>
                </c:pt>
                <c:pt idx="2808">
                  <c:v>1.36002E-3</c:v>
                </c:pt>
                <c:pt idx="2809">
                  <c:v>1.44574E-3</c:v>
                </c:pt>
                <c:pt idx="2810">
                  <c:v>1.4843600000000001E-3</c:v>
                </c:pt>
                <c:pt idx="2811">
                  <c:v>1.4599999999999999E-3</c:v>
                </c:pt>
                <c:pt idx="2812">
                  <c:v>1.59607E-3</c:v>
                </c:pt>
                <c:pt idx="2813">
                  <c:v>1.6144099999999999E-3</c:v>
                </c:pt>
                <c:pt idx="2814">
                  <c:v>1.6377500000000001E-3</c:v>
                </c:pt>
                <c:pt idx="2815">
                  <c:v>1.70459E-3</c:v>
                </c:pt>
                <c:pt idx="2816">
                  <c:v>1.7453099999999999E-3</c:v>
                </c:pt>
                <c:pt idx="2817">
                  <c:v>1.7843399999999999E-3</c:v>
                </c:pt>
                <c:pt idx="2818">
                  <c:v>1.8696400000000001E-3</c:v>
                </c:pt>
                <c:pt idx="2819">
                  <c:v>1.93782E-3</c:v>
                </c:pt>
                <c:pt idx="2820">
                  <c:v>2.0381499999999999E-3</c:v>
                </c:pt>
                <c:pt idx="2821">
                  <c:v>2.0601899999999999E-3</c:v>
                </c:pt>
                <c:pt idx="2822">
                  <c:v>2.15723E-3</c:v>
                </c:pt>
                <c:pt idx="2823">
                  <c:v>2.2115400000000001E-3</c:v>
                </c:pt>
                <c:pt idx="2824">
                  <c:v>2.2777700000000001E-3</c:v>
                </c:pt>
                <c:pt idx="2825">
                  <c:v>2.4271599999999998E-3</c:v>
                </c:pt>
                <c:pt idx="2826">
                  <c:v>2.4378899999999998E-3</c:v>
                </c:pt>
                <c:pt idx="2827">
                  <c:v>2.6385900000000001E-3</c:v>
                </c:pt>
                <c:pt idx="2828">
                  <c:v>2.7079299999999999E-3</c:v>
                </c:pt>
                <c:pt idx="2829">
                  <c:v>2.78298E-3</c:v>
                </c:pt>
                <c:pt idx="2830">
                  <c:v>2.9223000000000001E-3</c:v>
                </c:pt>
                <c:pt idx="2831">
                  <c:v>3.0207799999999998E-3</c:v>
                </c:pt>
                <c:pt idx="2832">
                  <c:v>3.1801899999999998E-3</c:v>
                </c:pt>
                <c:pt idx="2833">
                  <c:v>3.2735500000000001E-3</c:v>
                </c:pt>
                <c:pt idx="2834">
                  <c:v>3.4019300000000001E-3</c:v>
                </c:pt>
                <c:pt idx="2835">
                  <c:v>3.6335E-3</c:v>
                </c:pt>
                <c:pt idx="2836">
                  <c:v>3.6567000000000001E-3</c:v>
                </c:pt>
                <c:pt idx="2837">
                  <c:v>3.8628899999999999E-3</c:v>
                </c:pt>
                <c:pt idx="2838">
                  <c:v>4.0402700000000003E-3</c:v>
                </c:pt>
                <c:pt idx="2839">
                  <c:v>4.1654400000000003E-3</c:v>
                </c:pt>
                <c:pt idx="2840">
                  <c:v>4.3644900000000004E-3</c:v>
                </c:pt>
                <c:pt idx="2841">
                  <c:v>4.5406800000000001E-3</c:v>
                </c:pt>
                <c:pt idx="2842">
                  <c:v>4.6938400000000003E-3</c:v>
                </c:pt>
                <c:pt idx="2843">
                  <c:v>4.9186200000000003E-3</c:v>
                </c:pt>
                <c:pt idx="2844">
                  <c:v>5.0326800000000003E-3</c:v>
                </c:pt>
                <c:pt idx="2845">
                  <c:v>5.2872600000000002E-3</c:v>
                </c:pt>
                <c:pt idx="2846">
                  <c:v>5.4811399999999998E-3</c:v>
                </c:pt>
                <c:pt idx="2847">
                  <c:v>5.6624700000000002E-3</c:v>
                </c:pt>
                <c:pt idx="2848">
                  <c:v>5.8932699999999999E-3</c:v>
                </c:pt>
                <c:pt idx="2849">
                  <c:v>6.0444399999999999E-3</c:v>
                </c:pt>
                <c:pt idx="2850">
                  <c:v>6.30585E-3</c:v>
                </c:pt>
                <c:pt idx="2851">
                  <c:v>6.4657400000000002E-3</c:v>
                </c:pt>
                <c:pt idx="2852">
                  <c:v>6.66528E-3</c:v>
                </c:pt>
                <c:pt idx="2853">
                  <c:v>6.88172E-3</c:v>
                </c:pt>
                <c:pt idx="2854">
                  <c:v>7.0636300000000004E-3</c:v>
                </c:pt>
                <c:pt idx="2855">
                  <c:v>7.2847700000000003E-3</c:v>
                </c:pt>
                <c:pt idx="2856">
                  <c:v>7.4855E-3</c:v>
                </c:pt>
                <c:pt idx="2857">
                  <c:v>7.6531799999999999E-3</c:v>
                </c:pt>
                <c:pt idx="2858">
                  <c:v>7.8718199999999999E-3</c:v>
                </c:pt>
                <c:pt idx="2859">
                  <c:v>8.0036699999999992E-3</c:v>
                </c:pt>
                <c:pt idx="2860">
                  <c:v>8.2048599999999996E-3</c:v>
                </c:pt>
                <c:pt idx="2861">
                  <c:v>8.3777399999999998E-3</c:v>
                </c:pt>
                <c:pt idx="2862">
                  <c:v>8.4943499999999995E-3</c:v>
                </c:pt>
                <c:pt idx="2863">
                  <c:v>8.7084599999999995E-3</c:v>
                </c:pt>
                <c:pt idx="2864">
                  <c:v>8.7550800000000002E-3</c:v>
                </c:pt>
                <c:pt idx="2865">
                  <c:v>8.9343700000000005E-3</c:v>
                </c:pt>
                <c:pt idx="2866">
                  <c:v>9.0631800000000005E-3</c:v>
                </c:pt>
                <c:pt idx="2867">
                  <c:v>9.1080399999999995E-3</c:v>
                </c:pt>
                <c:pt idx="2868">
                  <c:v>9.2526699999999993E-3</c:v>
                </c:pt>
                <c:pt idx="2869">
                  <c:v>9.2919400000000003E-3</c:v>
                </c:pt>
                <c:pt idx="2870">
                  <c:v>9.3752899999999997E-3</c:v>
                </c:pt>
                <c:pt idx="2871">
                  <c:v>9.4352900000000007E-3</c:v>
                </c:pt>
                <c:pt idx="2872">
                  <c:v>9.4712100000000007E-3</c:v>
                </c:pt>
                <c:pt idx="2873">
                  <c:v>9.5265899999999997E-3</c:v>
                </c:pt>
                <c:pt idx="2874">
                  <c:v>9.5179800000000005E-3</c:v>
                </c:pt>
                <c:pt idx="2875">
                  <c:v>9.5508799999999994E-3</c:v>
                </c:pt>
                <c:pt idx="2876">
                  <c:v>9.5637900000000008E-3</c:v>
                </c:pt>
                <c:pt idx="2877">
                  <c:v>9.5367400000000001E-3</c:v>
                </c:pt>
                <c:pt idx="2878">
                  <c:v>9.5622999999999993E-3</c:v>
                </c:pt>
                <c:pt idx="2879">
                  <c:v>9.5018600000000009E-3</c:v>
                </c:pt>
                <c:pt idx="2880">
                  <c:v>9.4702399999999996E-3</c:v>
                </c:pt>
                <c:pt idx="2881">
                  <c:v>9.4857899999999992E-3</c:v>
                </c:pt>
                <c:pt idx="2882">
                  <c:v>9.3836200000000005E-3</c:v>
                </c:pt>
                <c:pt idx="2883">
                  <c:v>9.4231499999999999E-3</c:v>
                </c:pt>
                <c:pt idx="2884">
                  <c:v>9.2718499999999999E-3</c:v>
                </c:pt>
                <c:pt idx="2885">
                  <c:v>9.2484799999999999E-3</c:v>
                </c:pt>
                <c:pt idx="2886">
                  <c:v>9.1692300000000004E-3</c:v>
                </c:pt>
                <c:pt idx="2887">
                  <c:v>9.0829199999999995E-3</c:v>
                </c:pt>
                <c:pt idx="2888">
                  <c:v>9.0643000000000008E-3</c:v>
                </c:pt>
                <c:pt idx="2889">
                  <c:v>8.9523799999999994E-3</c:v>
                </c:pt>
                <c:pt idx="2890">
                  <c:v>8.8357899999999996E-3</c:v>
                </c:pt>
                <c:pt idx="2891">
                  <c:v>8.8410499999999996E-3</c:v>
                </c:pt>
                <c:pt idx="2892">
                  <c:v>8.71917E-3</c:v>
                </c:pt>
                <c:pt idx="2893">
                  <c:v>8.6257599999999997E-3</c:v>
                </c:pt>
                <c:pt idx="2894">
                  <c:v>8.5797900000000003E-3</c:v>
                </c:pt>
                <c:pt idx="2895">
                  <c:v>8.4799200000000002E-3</c:v>
                </c:pt>
                <c:pt idx="2896">
                  <c:v>8.4159400000000002E-3</c:v>
                </c:pt>
                <c:pt idx="2897">
                  <c:v>8.3211499999999994E-3</c:v>
                </c:pt>
                <c:pt idx="2898">
                  <c:v>8.2097100000000003E-3</c:v>
                </c:pt>
                <c:pt idx="2899">
                  <c:v>8.1255100000000007E-3</c:v>
                </c:pt>
                <c:pt idx="2900">
                  <c:v>8.0723600000000006E-3</c:v>
                </c:pt>
                <c:pt idx="2901">
                  <c:v>7.9773699999999993E-3</c:v>
                </c:pt>
                <c:pt idx="2902">
                  <c:v>7.9690400000000002E-3</c:v>
                </c:pt>
                <c:pt idx="2903">
                  <c:v>7.7874700000000003E-3</c:v>
                </c:pt>
                <c:pt idx="2904">
                  <c:v>7.7275699999999996E-3</c:v>
                </c:pt>
                <c:pt idx="2905">
                  <c:v>7.7018900000000003E-3</c:v>
                </c:pt>
                <c:pt idx="2906">
                  <c:v>7.5750100000000001E-3</c:v>
                </c:pt>
                <c:pt idx="2907">
                  <c:v>7.5086399999999996E-3</c:v>
                </c:pt>
                <c:pt idx="2908">
                  <c:v>7.4382099999999998E-3</c:v>
                </c:pt>
                <c:pt idx="2909">
                  <c:v>7.3362499999999999E-3</c:v>
                </c:pt>
                <c:pt idx="2910">
                  <c:v>7.3559599999999999E-3</c:v>
                </c:pt>
                <c:pt idx="2911">
                  <c:v>7.24874E-3</c:v>
                </c:pt>
                <c:pt idx="2912">
                  <c:v>7.1665399999999999E-3</c:v>
                </c:pt>
                <c:pt idx="2913">
                  <c:v>7.1448600000000003E-3</c:v>
                </c:pt>
                <c:pt idx="2914">
                  <c:v>7.0542000000000001E-3</c:v>
                </c:pt>
                <c:pt idx="2915">
                  <c:v>7.0148900000000002E-3</c:v>
                </c:pt>
                <c:pt idx="2916">
                  <c:v>6.9491800000000001E-3</c:v>
                </c:pt>
                <c:pt idx="2917">
                  <c:v>6.8344499999999997E-3</c:v>
                </c:pt>
                <c:pt idx="2918">
                  <c:v>6.8082500000000001E-3</c:v>
                </c:pt>
                <c:pt idx="2919">
                  <c:v>6.7548599999999997E-3</c:v>
                </c:pt>
                <c:pt idx="2920">
                  <c:v>6.71727E-3</c:v>
                </c:pt>
                <c:pt idx="2921">
                  <c:v>6.6390700000000004E-3</c:v>
                </c:pt>
                <c:pt idx="2922">
                  <c:v>6.5816900000000003E-3</c:v>
                </c:pt>
                <c:pt idx="2923">
                  <c:v>6.5731299999999999E-3</c:v>
                </c:pt>
                <c:pt idx="2924">
                  <c:v>6.5056899999999997E-3</c:v>
                </c:pt>
                <c:pt idx="2925">
                  <c:v>6.4530400000000002E-3</c:v>
                </c:pt>
                <c:pt idx="2926">
                  <c:v>6.4762300000000004E-3</c:v>
                </c:pt>
                <c:pt idx="2927">
                  <c:v>6.3809100000000001E-3</c:v>
                </c:pt>
                <c:pt idx="2928">
                  <c:v>6.3396099999999999E-3</c:v>
                </c:pt>
                <c:pt idx="2929">
                  <c:v>6.3453099999999998E-3</c:v>
                </c:pt>
                <c:pt idx="2930">
                  <c:v>6.2276900000000001E-3</c:v>
                </c:pt>
                <c:pt idx="2931">
                  <c:v>6.2730399999999997E-3</c:v>
                </c:pt>
                <c:pt idx="2932">
                  <c:v>6.2155099999999996E-3</c:v>
                </c:pt>
                <c:pt idx="2933">
                  <c:v>6.12197E-3</c:v>
                </c:pt>
                <c:pt idx="2934">
                  <c:v>6.1725800000000004E-3</c:v>
                </c:pt>
                <c:pt idx="2935">
                  <c:v>6.0843299999999998E-3</c:v>
                </c:pt>
                <c:pt idx="2936">
                  <c:v>6.0732399999999997E-3</c:v>
                </c:pt>
                <c:pt idx="2937">
                  <c:v>6.0592800000000002E-3</c:v>
                </c:pt>
                <c:pt idx="2938">
                  <c:v>5.9590700000000003E-3</c:v>
                </c:pt>
                <c:pt idx="2939">
                  <c:v>5.9949699999999996E-3</c:v>
                </c:pt>
                <c:pt idx="2940">
                  <c:v>5.9387299999999997E-3</c:v>
                </c:pt>
                <c:pt idx="2941">
                  <c:v>5.8391299999999997E-3</c:v>
                </c:pt>
                <c:pt idx="2942">
                  <c:v>5.9071899999999997E-3</c:v>
                </c:pt>
                <c:pt idx="2943">
                  <c:v>5.8189100000000001E-3</c:v>
                </c:pt>
                <c:pt idx="2944">
                  <c:v>5.8207299999999997E-3</c:v>
                </c:pt>
                <c:pt idx="2945">
                  <c:v>5.80125E-3</c:v>
                </c:pt>
                <c:pt idx="2946">
                  <c:v>5.7412799999999996E-3</c:v>
                </c:pt>
                <c:pt idx="2947">
                  <c:v>5.7673200000000003E-3</c:v>
                </c:pt>
                <c:pt idx="2948">
                  <c:v>5.7048300000000001E-3</c:v>
                </c:pt>
                <c:pt idx="2949">
                  <c:v>5.6405200000000004E-3</c:v>
                </c:pt>
                <c:pt idx="2950">
                  <c:v>5.6494800000000001E-3</c:v>
                </c:pt>
                <c:pt idx="2951">
                  <c:v>5.6144899999999998E-3</c:v>
                </c:pt>
                <c:pt idx="2952">
                  <c:v>5.5860199999999997E-3</c:v>
                </c:pt>
                <c:pt idx="2953">
                  <c:v>5.6177800000000002E-3</c:v>
                </c:pt>
                <c:pt idx="2954">
                  <c:v>5.5333800000000001E-3</c:v>
                </c:pt>
                <c:pt idx="2955">
                  <c:v>5.5112099999999999E-3</c:v>
                </c:pt>
                <c:pt idx="2956">
                  <c:v>5.4687900000000003E-3</c:v>
                </c:pt>
                <c:pt idx="2957">
                  <c:v>5.4307399999999999E-3</c:v>
                </c:pt>
                <c:pt idx="2958">
                  <c:v>5.4426099999999996E-3</c:v>
                </c:pt>
                <c:pt idx="2959">
                  <c:v>5.3883100000000003E-3</c:v>
                </c:pt>
                <c:pt idx="2960">
                  <c:v>5.4382700000000003E-3</c:v>
                </c:pt>
                <c:pt idx="2961">
                  <c:v>5.31096E-3</c:v>
                </c:pt>
                <c:pt idx="2962">
                  <c:v>5.3182999999999998E-3</c:v>
                </c:pt>
                <c:pt idx="2963">
                  <c:v>5.3156799999999997E-3</c:v>
                </c:pt>
                <c:pt idx="2964">
                  <c:v>5.2297699999999999E-3</c:v>
                </c:pt>
                <c:pt idx="2965">
                  <c:v>5.2268000000000002E-3</c:v>
                </c:pt>
                <c:pt idx="2966">
                  <c:v>5.2628199999999997E-3</c:v>
                </c:pt>
                <c:pt idx="2967">
                  <c:v>5.1920600000000001E-3</c:v>
                </c:pt>
                <c:pt idx="2968">
                  <c:v>5.1760699999999996E-3</c:v>
                </c:pt>
                <c:pt idx="2969">
                  <c:v>5.11409E-3</c:v>
                </c:pt>
                <c:pt idx="2970">
                  <c:v>5.1074199999999997E-3</c:v>
                </c:pt>
                <c:pt idx="2971">
                  <c:v>5.1296199999999997E-3</c:v>
                </c:pt>
                <c:pt idx="2972">
                  <c:v>5.0830500000000004E-3</c:v>
                </c:pt>
                <c:pt idx="2973">
                  <c:v>5.1074600000000003E-3</c:v>
                </c:pt>
                <c:pt idx="2974">
                  <c:v>5.0506600000000002E-3</c:v>
                </c:pt>
                <c:pt idx="2975">
                  <c:v>5.0172300000000001E-3</c:v>
                </c:pt>
                <c:pt idx="2976">
                  <c:v>5.0202099999999998E-3</c:v>
                </c:pt>
                <c:pt idx="2977">
                  <c:v>4.9870799999999996E-3</c:v>
                </c:pt>
                <c:pt idx="2978">
                  <c:v>4.9497899999999999E-3</c:v>
                </c:pt>
                <c:pt idx="2979">
                  <c:v>4.9873199999999999E-3</c:v>
                </c:pt>
                <c:pt idx="2980">
                  <c:v>4.9252000000000002E-3</c:v>
                </c:pt>
                <c:pt idx="2981">
                  <c:v>4.9386600000000001E-3</c:v>
                </c:pt>
                <c:pt idx="2982">
                  <c:v>4.8536999999999999E-3</c:v>
                </c:pt>
                <c:pt idx="2983">
                  <c:v>4.8407600000000004E-3</c:v>
                </c:pt>
                <c:pt idx="2984">
                  <c:v>4.9274899999999996E-3</c:v>
                </c:pt>
                <c:pt idx="2985">
                  <c:v>4.8179099999999999E-3</c:v>
                </c:pt>
                <c:pt idx="2986">
                  <c:v>4.84082E-3</c:v>
                </c:pt>
                <c:pt idx="2987">
                  <c:v>4.8377100000000003E-3</c:v>
                </c:pt>
                <c:pt idx="2988">
                  <c:v>4.7739000000000002E-3</c:v>
                </c:pt>
                <c:pt idx="2989">
                  <c:v>4.8420099999999999E-3</c:v>
                </c:pt>
                <c:pt idx="2990">
                  <c:v>4.8125199999999998E-3</c:v>
                </c:pt>
                <c:pt idx="2991">
                  <c:v>4.8060000000000004E-3</c:v>
                </c:pt>
                <c:pt idx="2992">
                  <c:v>4.8073300000000003E-3</c:v>
                </c:pt>
                <c:pt idx="2993">
                  <c:v>4.7454999999999997E-3</c:v>
                </c:pt>
                <c:pt idx="2994">
                  <c:v>4.7982600000000004E-3</c:v>
                </c:pt>
                <c:pt idx="2995">
                  <c:v>4.7689899999999999E-3</c:v>
                </c:pt>
                <c:pt idx="2996">
                  <c:v>4.7105200000000002E-3</c:v>
                </c:pt>
                <c:pt idx="2997">
                  <c:v>4.7708899999999999E-3</c:v>
                </c:pt>
                <c:pt idx="2998">
                  <c:v>4.7125099999999996E-3</c:v>
                </c:pt>
                <c:pt idx="2999">
                  <c:v>4.77686E-3</c:v>
                </c:pt>
                <c:pt idx="3000">
                  <c:v>4.7309700000000001E-3</c:v>
                </c:pt>
                <c:pt idx="3001">
                  <c:v>4.7506600000000003E-3</c:v>
                </c:pt>
                <c:pt idx="3002">
                  <c:v>4.7684800000000003E-3</c:v>
                </c:pt>
                <c:pt idx="3003">
                  <c:v>4.7238000000000002E-3</c:v>
                </c:pt>
                <c:pt idx="3004">
                  <c:v>4.7453699999999996E-3</c:v>
                </c:pt>
                <c:pt idx="3005">
                  <c:v>4.7028599999999997E-3</c:v>
                </c:pt>
                <c:pt idx="3006">
                  <c:v>4.7023500000000001E-3</c:v>
                </c:pt>
                <c:pt idx="3007">
                  <c:v>4.7488900000000004E-3</c:v>
                </c:pt>
                <c:pt idx="3008">
                  <c:v>4.6878700000000002E-3</c:v>
                </c:pt>
                <c:pt idx="3009">
                  <c:v>4.6993599999999996E-3</c:v>
                </c:pt>
                <c:pt idx="3010">
                  <c:v>4.7846399999999997E-3</c:v>
                </c:pt>
                <c:pt idx="3011">
                  <c:v>4.7488399999999998E-3</c:v>
                </c:pt>
                <c:pt idx="3012">
                  <c:v>4.7449900000000001E-3</c:v>
                </c:pt>
                <c:pt idx="3013">
                  <c:v>4.7852299999999997E-3</c:v>
                </c:pt>
                <c:pt idx="3014">
                  <c:v>4.7863799999999998E-3</c:v>
                </c:pt>
                <c:pt idx="3015">
                  <c:v>4.7428799999999997E-3</c:v>
                </c:pt>
                <c:pt idx="3016">
                  <c:v>4.7523499999999998E-3</c:v>
                </c:pt>
                <c:pt idx="3017">
                  <c:v>4.7529099999999999E-3</c:v>
                </c:pt>
                <c:pt idx="3018">
                  <c:v>4.7952899999999998E-3</c:v>
                </c:pt>
                <c:pt idx="3019">
                  <c:v>4.7907599999999998E-3</c:v>
                </c:pt>
                <c:pt idx="3020">
                  <c:v>4.8244300000000002E-3</c:v>
                </c:pt>
                <c:pt idx="3021">
                  <c:v>4.8361400000000001E-3</c:v>
                </c:pt>
                <c:pt idx="3022">
                  <c:v>4.80679E-3</c:v>
                </c:pt>
                <c:pt idx="3023">
                  <c:v>4.8556900000000002E-3</c:v>
                </c:pt>
                <c:pt idx="3024">
                  <c:v>4.8638500000000003E-3</c:v>
                </c:pt>
                <c:pt idx="3025">
                  <c:v>4.9236200000000001E-3</c:v>
                </c:pt>
                <c:pt idx="3026">
                  <c:v>4.9789999999999999E-3</c:v>
                </c:pt>
                <c:pt idx="3027">
                  <c:v>4.8747199999999999E-3</c:v>
                </c:pt>
                <c:pt idx="3028">
                  <c:v>4.9484899999999998E-3</c:v>
                </c:pt>
                <c:pt idx="3029">
                  <c:v>4.9909899999999998E-3</c:v>
                </c:pt>
                <c:pt idx="3030">
                  <c:v>4.9495800000000003E-3</c:v>
                </c:pt>
                <c:pt idx="3031">
                  <c:v>5.0633500000000003E-3</c:v>
                </c:pt>
                <c:pt idx="3032">
                  <c:v>5.0324000000000002E-3</c:v>
                </c:pt>
                <c:pt idx="3033">
                  <c:v>5.0491800000000003E-3</c:v>
                </c:pt>
                <c:pt idx="3034">
                  <c:v>5.0932E-3</c:v>
                </c:pt>
                <c:pt idx="3035">
                  <c:v>5.0415499999999997E-3</c:v>
                </c:pt>
                <c:pt idx="3036">
                  <c:v>5.1390200000000002E-3</c:v>
                </c:pt>
                <c:pt idx="3037">
                  <c:v>5.0833299999999996E-3</c:v>
                </c:pt>
                <c:pt idx="3038">
                  <c:v>5.1672000000000003E-3</c:v>
                </c:pt>
                <c:pt idx="3039">
                  <c:v>5.1692400000000003E-3</c:v>
                </c:pt>
                <c:pt idx="3040">
                  <c:v>5.1534700000000003E-3</c:v>
                </c:pt>
                <c:pt idx="3041">
                  <c:v>5.2472100000000004E-3</c:v>
                </c:pt>
                <c:pt idx="3042">
                  <c:v>5.2431200000000004E-3</c:v>
                </c:pt>
                <c:pt idx="3043">
                  <c:v>5.2395999999999996E-3</c:v>
                </c:pt>
                <c:pt idx="3044">
                  <c:v>5.3781999999999996E-3</c:v>
                </c:pt>
                <c:pt idx="3045">
                  <c:v>5.30818E-3</c:v>
                </c:pt>
                <c:pt idx="3046">
                  <c:v>5.3966500000000002E-3</c:v>
                </c:pt>
                <c:pt idx="3047">
                  <c:v>5.3763300000000003E-3</c:v>
                </c:pt>
                <c:pt idx="3048">
                  <c:v>5.3986800000000003E-3</c:v>
                </c:pt>
                <c:pt idx="3049">
                  <c:v>5.5002799999999998E-3</c:v>
                </c:pt>
                <c:pt idx="3050">
                  <c:v>5.4718800000000001E-3</c:v>
                </c:pt>
                <c:pt idx="3051">
                  <c:v>5.5638800000000002E-3</c:v>
                </c:pt>
                <c:pt idx="3052">
                  <c:v>5.5659000000000004E-3</c:v>
                </c:pt>
                <c:pt idx="3053">
                  <c:v>5.5807900000000004E-3</c:v>
                </c:pt>
                <c:pt idx="3054">
                  <c:v>5.6628399999999997E-3</c:v>
                </c:pt>
                <c:pt idx="3055">
                  <c:v>5.6764900000000002E-3</c:v>
                </c:pt>
                <c:pt idx="3056">
                  <c:v>5.7181100000000002E-3</c:v>
                </c:pt>
                <c:pt idx="3057">
                  <c:v>5.7975800000000001E-3</c:v>
                </c:pt>
                <c:pt idx="3058">
                  <c:v>5.8179599999999996E-3</c:v>
                </c:pt>
                <c:pt idx="3059">
                  <c:v>5.8776599999999998E-3</c:v>
                </c:pt>
                <c:pt idx="3060">
                  <c:v>5.89983E-3</c:v>
                </c:pt>
                <c:pt idx="3061">
                  <c:v>5.9640500000000003E-3</c:v>
                </c:pt>
                <c:pt idx="3062">
                  <c:v>5.9995400000000003E-3</c:v>
                </c:pt>
                <c:pt idx="3063">
                  <c:v>5.9923600000000004E-3</c:v>
                </c:pt>
                <c:pt idx="3064">
                  <c:v>6.07961E-3</c:v>
                </c:pt>
                <c:pt idx="3065">
                  <c:v>6.1609200000000003E-3</c:v>
                </c:pt>
                <c:pt idx="3066">
                  <c:v>6.11891E-3</c:v>
                </c:pt>
                <c:pt idx="3067">
                  <c:v>6.2220000000000001E-3</c:v>
                </c:pt>
                <c:pt idx="3068">
                  <c:v>6.27839E-3</c:v>
                </c:pt>
                <c:pt idx="3069">
                  <c:v>6.35215E-3</c:v>
                </c:pt>
                <c:pt idx="3070">
                  <c:v>6.4323200000000001E-3</c:v>
                </c:pt>
                <c:pt idx="3071">
                  <c:v>6.3914100000000001E-3</c:v>
                </c:pt>
                <c:pt idx="3072">
                  <c:v>6.5000600000000002E-3</c:v>
                </c:pt>
                <c:pt idx="3073">
                  <c:v>6.5764600000000001E-3</c:v>
                </c:pt>
                <c:pt idx="3074">
                  <c:v>6.5924399999999998E-3</c:v>
                </c:pt>
                <c:pt idx="3075">
                  <c:v>6.7035000000000003E-3</c:v>
                </c:pt>
                <c:pt idx="3076">
                  <c:v>6.7380599999999997E-3</c:v>
                </c:pt>
                <c:pt idx="3077">
                  <c:v>6.8364999999999997E-3</c:v>
                </c:pt>
                <c:pt idx="3078">
                  <c:v>6.8823299999999999E-3</c:v>
                </c:pt>
                <c:pt idx="3079">
                  <c:v>6.9802299999999996E-3</c:v>
                </c:pt>
                <c:pt idx="3080">
                  <c:v>7.0831399999999999E-3</c:v>
                </c:pt>
                <c:pt idx="3081">
                  <c:v>7.0825200000000001E-3</c:v>
                </c:pt>
                <c:pt idx="3082">
                  <c:v>7.2286499999999997E-3</c:v>
                </c:pt>
                <c:pt idx="3083">
                  <c:v>7.3085399999999997E-3</c:v>
                </c:pt>
                <c:pt idx="3084">
                  <c:v>7.2984399999999998E-3</c:v>
                </c:pt>
                <c:pt idx="3085">
                  <c:v>7.4617299999999998E-3</c:v>
                </c:pt>
                <c:pt idx="3086">
                  <c:v>7.4731099999999998E-3</c:v>
                </c:pt>
                <c:pt idx="3087">
                  <c:v>7.6315999999999997E-3</c:v>
                </c:pt>
                <c:pt idx="3088">
                  <c:v>7.6634900000000002E-3</c:v>
                </c:pt>
                <c:pt idx="3089">
                  <c:v>7.76007E-3</c:v>
                </c:pt>
                <c:pt idx="3090">
                  <c:v>7.9390899999999993E-3</c:v>
                </c:pt>
                <c:pt idx="3091">
                  <c:v>7.9293599999999999E-3</c:v>
                </c:pt>
                <c:pt idx="3092">
                  <c:v>8.0827799999999995E-3</c:v>
                </c:pt>
                <c:pt idx="3093">
                  <c:v>8.1627399999999999E-3</c:v>
                </c:pt>
                <c:pt idx="3094">
                  <c:v>8.2035200000000006E-3</c:v>
                </c:pt>
                <c:pt idx="3095">
                  <c:v>8.3774699999999997E-3</c:v>
                </c:pt>
                <c:pt idx="3096">
                  <c:v>8.4622099999999995E-3</c:v>
                </c:pt>
                <c:pt idx="3097">
                  <c:v>8.5610400000000007E-3</c:v>
                </c:pt>
                <c:pt idx="3098">
                  <c:v>8.6911200000000001E-3</c:v>
                </c:pt>
                <c:pt idx="3099">
                  <c:v>8.7692199999999994E-3</c:v>
                </c:pt>
                <c:pt idx="3100">
                  <c:v>8.9166599999999999E-3</c:v>
                </c:pt>
                <c:pt idx="3101">
                  <c:v>9.0554399999999997E-3</c:v>
                </c:pt>
                <c:pt idx="3102">
                  <c:v>9.1323800000000007E-3</c:v>
                </c:pt>
                <c:pt idx="3103">
                  <c:v>9.3357500000000003E-3</c:v>
                </c:pt>
                <c:pt idx="3104">
                  <c:v>9.4757499999999998E-3</c:v>
                </c:pt>
                <c:pt idx="3105">
                  <c:v>9.5917299999999997E-3</c:v>
                </c:pt>
                <c:pt idx="3106">
                  <c:v>9.7928700000000004E-3</c:v>
                </c:pt>
                <c:pt idx="3107">
                  <c:v>9.8900700000000008E-3</c:v>
                </c:pt>
                <c:pt idx="3108">
                  <c:v>9.9977199999999999E-3</c:v>
                </c:pt>
                <c:pt idx="3109">
                  <c:v>1.0222999999999999E-2</c:v>
                </c:pt>
                <c:pt idx="3110">
                  <c:v>1.03556E-2</c:v>
                </c:pt>
                <c:pt idx="3111">
                  <c:v>1.0541E-2</c:v>
                </c:pt>
                <c:pt idx="3112">
                  <c:v>1.07569E-2</c:v>
                </c:pt>
                <c:pt idx="3113">
                  <c:v>1.08939E-2</c:v>
                </c:pt>
                <c:pt idx="3114">
                  <c:v>1.1134700000000001E-2</c:v>
                </c:pt>
                <c:pt idx="3115">
                  <c:v>1.1331900000000001E-2</c:v>
                </c:pt>
                <c:pt idx="3116">
                  <c:v>1.15009E-2</c:v>
                </c:pt>
                <c:pt idx="3117">
                  <c:v>1.1764200000000001E-2</c:v>
                </c:pt>
                <c:pt idx="3118">
                  <c:v>1.19589E-2</c:v>
                </c:pt>
                <c:pt idx="3119">
                  <c:v>1.2179000000000001E-2</c:v>
                </c:pt>
                <c:pt idx="3120">
                  <c:v>1.24914E-2</c:v>
                </c:pt>
                <c:pt idx="3121">
                  <c:v>1.26684E-2</c:v>
                </c:pt>
                <c:pt idx="3122">
                  <c:v>1.2991000000000001E-2</c:v>
                </c:pt>
                <c:pt idx="3123">
                  <c:v>1.3206499999999999E-2</c:v>
                </c:pt>
                <c:pt idx="3124">
                  <c:v>1.34637E-2</c:v>
                </c:pt>
                <c:pt idx="3125">
                  <c:v>1.3818499999999999E-2</c:v>
                </c:pt>
                <c:pt idx="3126">
                  <c:v>1.4071E-2</c:v>
                </c:pt>
                <c:pt idx="3127">
                  <c:v>1.44017E-2</c:v>
                </c:pt>
                <c:pt idx="3128">
                  <c:v>1.4765199999999999E-2</c:v>
                </c:pt>
                <c:pt idx="3129">
                  <c:v>1.5092100000000001E-2</c:v>
                </c:pt>
                <c:pt idx="3130">
                  <c:v>1.55002E-2</c:v>
                </c:pt>
                <c:pt idx="3131">
                  <c:v>1.5852999999999999E-2</c:v>
                </c:pt>
                <c:pt idx="3132">
                  <c:v>1.6191799999999999E-2</c:v>
                </c:pt>
                <c:pt idx="3133">
                  <c:v>1.6632399999999999E-2</c:v>
                </c:pt>
                <c:pt idx="3134">
                  <c:v>1.7033800000000002E-2</c:v>
                </c:pt>
                <c:pt idx="3135">
                  <c:v>1.80226E-2</c:v>
                </c:pt>
                <c:pt idx="3136">
                  <c:v>1.88059E-2</c:v>
                </c:pt>
                <c:pt idx="3137">
                  <c:v>1.9286299999999999E-2</c:v>
                </c:pt>
                <c:pt idx="3138">
                  <c:v>1.9743900000000002E-2</c:v>
                </c:pt>
                <c:pt idx="3139">
                  <c:v>2.0276200000000001E-2</c:v>
                </c:pt>
                <c:pt idx="3140">
                  <c:v>2.0775200000000001E-2</c:v>
                </c:pt>
                <c:pt idx="3141">
                  <c:v>2.1334599999999999E-2</c:v>
                </c:pt>
                <c:pt idx="3142">
                  <c:v>2.1910200000000001E-2</c:v>
                </c:pt>
                <c:pt idx="3143">
                  <c:v>2.2479699999999998E-2</c:v>
                </c:pt>
                <c:pt idx="3144">
                  <c:v>2.3107800000000001E-2</c:v>
                </c:pt>
                <c:pt idx="3145">
                  <c:v>2.3661600000000001E-2</c:v>
                </c:pt>
                <c:pt idx="3146">
                  <c:v>2.43436E-2</c:v>
                </c:pt>
                <c:pt idx="3147">
                  <c:v>2.50183E-2</c:v>
                </c:pt>
                <c:pt idx="3148">
                  <c:v>2.5682799999999999E-2</c:v>
                </c:pt>
                <c:pt idx="3149">
                  <c:v>2.6466400000000001E-2</c:v>
                </c:pt>
                <c:pt idx="3150">
                  <c:v>2.7131800000000001E-2</c:v>
                </c:pt>
                <c:pt idx="3151">
                  <c:v>2.7927799999999999E-2</c:v>
                </c:pt>
                <c:pt idx="3152">
                  <c:v>2.86777E-2</c:v>
                </c:pt>
                <c:pt idx="3153">
                  <c:v>2.94752E-2</c:v>
                </c:pt>
                <c:pt idx="3154">
                  <c:v>3.0348300000000002E-2</c:v>
                </c:pt>
                <c:pt idx="3155">
                  <c:v>3.1186100000000001E-2</c:v>
                </c:pt>
                <c:pt idx="3156">
                  <c:v>3.2030799999999998E-2</c:v>
                </c:pt>
                <c:pt idx="3157">
                  <c:v>3.2982999999999998E-2</c:v>
                </c:pt>
                <c:pt idx="3158">
                  <c:v>3.38935E-2</c:v>
                </c:pt>
                <c:pt idx="3159">
                  <c:v>3.49065E-2</c:v>
                </c:pt>
                <c:pt idx="3160">
                  <c:v>3.5863600000000002E-2</c:v>
                </c:pt>
                <c:pt idx="3161">
                  <c:v>3.6850000000000001E-2</c:v>
                </c:pt>
                <c:pt idx="3162">
                  <c:v>3.7946000000000001E-2</c:v>
                </c:pt>
                <c:pt idx="3163">
                  <c:v>3.8993E-2</c:v>
                </c:pt>
                <c:pt idx="3164">
                  <c:v>4.0128999999999998E-2</c:v>
                </c:pt>
                <c:pt idx="3165">
                  <c:v>4.1242599999999997E-2</c:v>
                </c:pt>
                <c:pt idx="3166">
                  <c:v>4.23872E-2</c:v>
                </c:pt>
                <c:pt idx="3167">
                  <c:v>4.3610099999999999E-2</c:v>
                </c:pt>
                <c:pt idx="3168">
                  <c:v>4.4837399999999999E-2</c:v>
                </c:pt>
                <c:pt idx="3169">
                  <c:v>4.6140399999999998E-2</c:v>
                </c:pt>
                <c:pt idx="3170">
                  <c:v>4.74025E-2</c:v>
                </c:pt>
                <c:pt idx="3171">
                  <c:v>4.87099E-2</c:v>
                </c:pt>
                <c:pt idx="3172">
                  <c:v>5.0174799999999999E-2</c:v>
                </c:pt>
                <c:pt idx="3173">
                  <c:v>5.1526700000000002E-2</c:v>
                </c:pt>
                <c:pt idx="3174">
                  <c:v>5.2961399999999999E-2</c:v>
                </c:pt>
                <c:pt idx="3175">
                  <c:v>5.4429499999999999E-2</c:v>
                </c:pt>
                <c:pt idx="3176">
                  <c:v>5.5960200000000002E-2</c:v>
                </c:pt>
                <c:pt idx="3177">
                  <c:v>5.7581500000000001E-2</c:v>
                </c:pt>
                <c:pt idx="3178">
                  <c:v>5.9143099999999997E-2</c:v>
                </c:pt>
                <c:pt idx="3179">
                  <c:v>6.0776400000000001E-2</c:v>
                </c:pt>
                <c:pt idx="3180">
                  <c:v>6.2466300000000002E-2</c:v>
                </c:pt>
                <c:pt idx="3181">
                  <c:v>6.4197400000000002E-2</c:v>
                </c:pt>
                <c:pt idx="3182">
                  <c:v>6.5969E-2</c:v>
                </c:pt>
                <c:pt idx="3183">
                  <c:v>6.7759200000000006E-2</c:v>
                </c:pt>
                <c:pt idx="3184">
                  <c:v>6.9624900000000003E-2</c:v>
                </c:pt>
                <c:pt idx="3185">
                  <c:v>7.1504999999999999E-2</c:v>
                </c:pt>
                <c:pt idx="3186">
                  <c:v>7.3417700000000002E-2</c:v>
                </c:pt>
                <c:pt idx="3187">
                  <c:v>7.5394299999999997E-2</c:v>
                </c:pt>
                <c:pt idx="3188">
                  <c:v>7.7411400000000005E-2</c:v>
                </c:pt>
                <c:pt idx="3189">
                  <c:v>7.9458399999999998E-2</c:v>
                </c:pt>
                <c:pt idx="3190">
                  <c:v>8.1622500000000001E-2</c:v>
                </c:pt>
                <c:pt idx="3191">
                  <c:v>8.3730600000000002E-2</c:v>
                </c:pt>
                <c:pt idx="3192">
                  <c:v>8.58873E-2</c:v>
                </c:pt>
                <c:pt idx="3193">
                  <c:v>8.8124800000000003E-2</c:v>
                </c:pt>
                <c:pt idx="3194">
                  <c:v>9.0348999999999999E-2</c:v>
                </c:pt>
                <c:pt idx="3195">
                  <c:v>9.2655699999999994E-2</c:v>
                </c:pt>
                <c:pt idx="3196">
                  <c:v>9.4932699999999995E-2</c:v>
                </c:pt>
                <c:pt idx="3197">
                  <c:v>9.7267599999999996E-2</c:v>
                </c:pt>
                <c:pt idx="3198">
                  <c:v>9.9676200000000006E-2</c:v>
                </c:pt>
                <c:pt idx="3199">
                  <c:v>0.10209</c:v>
                </c:pt>
                <c:pt idx="3200">
                  <c:v>0.104555</c:v>
                </c:pt>
                <c:pt idx="3201">
                  <c:v>0.106991</c:v>
                </c:pt>
                <c:pt idx="3202">
                  <c:v>0.10947</c:v>
                </c:pt>
                <c:pt idx="3203">
                  <c:v>0.11201</c:v>
                </c:pt>
                <c:pt idx="3204">
                  <c:v>0.11450200000000001</c:v>
                </c:pt>
                <c:pt idx="3205">
                  <c:v>0.11708499999999999</c:v>
                </c:pt>
                <c:pt idx="3206">
                  <c:v>0.11959599999999999</c:v>
                </c:pt>
                <c:pt idx="3207">
                  <c:v>0.122166</c:v>
                </c:pt>
                <c:pt idx="3208">
                  <c:v>0.12471500000000001</c:v>
                </c:pt>
                <c:pt idx="3209">
                  <c:v>0.12726499999999999</c:v>
                </c:pt>
                <c:pt idx="3210">
                  <c:v>0.129917</c:v>
                </c:pt>
                <c:pt idx="3211">
                  <c:v>0.132442</c:v>
                </c:pt>
                <c:pt idx="3212">
                  <c:v>0.135018</c:v>
                </c:pt>
                <c:pt idx="3213">
                  <c:v>0.13761000000000001</c:v>
                </c:pt>
                <c:pt idx="3214">
                  <c:v>0.14009199999999999</c:v>
                </c:pt>
                <c:pt idx="3215">
                  <c:v>0.14267199999999999</c:v>
                </c:pt>
                <c:pt idx="3216">
                  <c:v>0.145181</c:v>
                </c:pt>
                <c:pt idx="3217">
                  <c:v>0.1477</c:v>
                </c:pt>
                <c:pt idx="3218">
                  <c:v>0.15016299999999999</c:v>
                </c:pt>
                <c:pt idx="3219">
                  <c:v>0.15259200000000001</c:v>
                </c:pt>
                <c:pt idx="3220">
                  <c:v>0.15498000000000001</c:v>
                </c:pt>
                <c:pt idx="3221">
                  <c:v>0.15739700000000001</c:v>
                </c:pt>
                <c:pt idx="3222">
                  <c:v>0.159694</c:v>
                </c:pt>
                <c:pt idx="3223">
                  <c:v>0.162019</c:v>
                </c:pt>
                <c:pt idx="3224">
                  <c:v>0.16420899999999999</c:v>
                </c:pt>
                <c:pt idx="3225">
                  <c:v>0.16647400000000001</c:v>
                </c:pt>
                <c:pt idx="3226">
                  <c:v>0.168655</c:v>
                </c:pt>
                <c:pt idx="3227">
                  <c:v>0.17075699999999999</c:v>
                </c:pt>
                <c:pt idx="3228">
                  <c:v>0.172875</c:v>
                </c:pt>
                <c:pt idx="3229">
                  <c:v>0.174901</c:v>
                </c:pt>
                <c:pt idx="3230">
                  <c:v>0.176896</c:v>
                </c:pt>
                <c:pt idx="3231">
                  <c:v>0.17874100000000001</c:v>
                </c:pt>
                <c:pt idx="3232">
                  <c:v>0.18056700000000001</c:v>
                </c:pt>
                <c:pt idx="3233">
                  <c:v>0.182418</c:v>
                </c:pt>
                <c:pt idx="3234">
                  <c:v>0.184086</c:v>
                </c:pt>
                <c:pt idx="3235">
                  <c:v>0.185784</c:v>
                </c:pt>
                <c:pt idx="3236">
                  <c:v>0.18740499999999999</c:v>
                </c:pt>
                <c:pt idx="3237">
                  <c:v>0.18890699999999999</c:v>
                </c:pt>
                <c:pt idx="3238">
                  <c:v>0.19040499999999999</c:v>
                </c:pt>
                <c:pt idx="3239">
                  <c:v>0.191801</c:v>
                </c:pt>
                <c:pt idx="3240">
                  <c:v>0.19312199999999999</c:v>
                </c:pt>
                <c:pt idx="3241">
                  <c:v>0.19443099999999999</c:v>
                </c:pt>
                <c:pt idx="3242">
                  <c:v>0.195607</c:v>
                </c:pt>
                <c:pt idx="3243">
                  <c:v>0.19681999999999999</c:v>
                </c:pt>
                <c:pt idx="3244">
                  <c:v>0.19789499999999999</c:v>
                </c:pt>
                <c:pt idx="3245">
                  <c:v>0.19883300000000001</c:v>
                </c:pt>
                <c:pt idx="3246">
                  <c:v>0.19977600000000001</c:v>
                </c:pt>
                <c:pt idx="3247">
                  <c:v>0.200657</c:v>
                </c:pt>
                <c:pt idx="3248">
                  <c:v>0.20178399999999999</c:v>
                </c:pt>
                <c:pt idx="3249">
                  <c:v>0.202704</c:v>
                </c:pt>
                <c:pt idx="3250">
                  <c:v>0.203376</c:v>
                </c:pt>
                <c:pt idx="3251">
                  <c:v>0.20396500000000001</c:v>
                </c:pt>
                <c:pt idx="3252">
                  <c:v>0.20447199999999999</c:v>
                </c:pt>
                <c:pt idx="3253">
                  <c:v>0.204959</c:v>
                </c:pt>
                <c:pt idx="3254">
                  <c:v>0.205374</c:v>
                </c:pt>
                <c:pt idx="3255">
                  <c:v>0.20573900000000001</c:v>
                </c:pt>
                <c:pt idx="3256">
                  <c:v>0.20611299999999999</c:v>
                </c:pt>
                <c:pt idx="3257">
                  <c:v>0.20633899999999999</c:v>
                </c:pt>
                <c:pt idx="3258">
                  <c:v>0.20656099999999999</c:v>
                </c:pt>
                <c:pt idx="3259">
                  <c:v>0.20668600000000001</c:v>
                </c:pt>
                <c:pt idx="3260">
                  <c:v>0.206842</c:v>
                </c:pt>
                <c:pt idx="3261">
                  <c:v>0.20694000000000001</c:v>
                </c:pt>
                <c:pt idx="3262">
                  <c:v>0.20696300000000001</c:v>
                </c:pt>
                <c:pt idx="3263">
                  <c:v>0.20692199999999999</c:v>
                </c:pt>
                <c:pt idx="3264">
                  <c:v>0.20688100000000001</c:v>
                </c:pt>
                <c:pt idx="3265">
                  <c:v>0.20680599999999999</c:v>
                </c:pt>
                <c:pt idx="3266">
                  <c:v>0.20669399999999999</c:v>
                </c:pt>
                <c:pt idx="3267">
                  <c:v>0.206537</c:v>
                </c:pt>
                <c:pt idx="3268">
                  <c:v>0.20633699999999999</c:v>
                </c:pt>
                <c:pt idx="3269">
                  <c:v>0.206097</c:v>
                </c:pt>
                <c:pt idx="3270">
                  <c:v>0.20584</c:v>
                </c:pt>
                <c:pt idx="3271">
                  <c:v>0.205596</c:v>
                </c:pt>
                <c:pt idx="3272">
                  <c:v>0.20529</c:v>
                </c:pt>
                <c:pt idx="3273">
                  <c:v>0.20497499999999999</c:v>
                </c:pt>
                <c:pt idx="3274">
                  <c:v>0.204571</c:v>
                </c:pt>
                <c:pt idx="3275">
                  <c:v>0.204203</c:v>
                </c:pt>
                <c:pt idx="3276">
                  <c:v>0.20386299999999999</c:v>
                </c:pt>
                <c:pt idx="3277">
                  <c:v>0.20341699999999999</c:v>
                </c:pt>
                <c:pt idx="3278">
                  <c:v>0.203037</c:v>
                </c:pt>
                <c:pt idx="3279">
                  <c:v>0.20258599999999999</c:v>
                </c:pt>
                <c:pt idx="3280">
                  <c:v>0.20213700000000001</c:v>
                </c:pt>
                <c:pt idx="3281">
                  <c:v>0.20169200000000001</c:v>
                </c:pt>
                <c:pt idx="3282">
                  <c:v>0.201187</c:v>
                </c:pt>
                <c:pt idx="3283">
                  <c:v>0.200763</c:v>
                </c:pt>
                <c:pt idx="3284">
                  <c:v>0.200213</c:v>
                </c:pt>
                <c:pt idx="3285">
                  <c:v>0.19972100000000001</c:v>
                </c:pt>
                <c:pt idx="3286">
                  <c:v>0.19922300000000001</c:v>
                </c:pt>
                <c:pt idx="3287">
                  <c:v>0.19867499999999999</c:v>
                </c:pt>
                <c:pt idx="3288">
                  <c:v>0.198187</c:v>
                </c:pt>
                <c:pt idx="3289">
                  <c:v>0.19762399999999999</c:v>
                </c:pt>
                <c:pt idx="3290">
                  <c:v>0.19708800000000001</c:v>
                </c:pt>
                <c:pt idx="3291">
                  <c:v>0.19656899999999999</c:v>
                </c:pt>
                <c:pt idx="3292">
                  <c:v>0.19603999999999999</c:v>
                </c:pt>
                <c:pt idx="3293">
                  <c:v>0.19550999999999999</c:v>
                </c:pt>
                <c:pt idx="3294">
                  <c:v>0.19495299999999999</c:v>
                </c:pt>
                <c:pt idx="3295">
                  <c:v>0.19439600000000001</c:v>
                </c:pt>
                <c:pt idx="3296">
                  <c:v>0.193885</c:v>
                </c:pt>
                <c:pt idx="3297">
                  <c:v>0.19337699999999999</c:v>
                </c:pt>
                <c:pt idx="3298">
                  <c:v>0.19283800000000001</c:v>
                </c:pt>
                <c:pt idx="3299">
                  <c:v>0.192326</c:v>
                </c:pt>
                <c:pt idx="3300">
                  <c:v>0.19173200000000001</c:v>
                </c:pt>
                <c:pt idx="3301">
                  <c:v>0.191389</c:v>
                </c:pt>
                <c:pt idx="3302">
                  <c:v>0.19139900000000001</c:v>
                </c:pt>
                <c:pt idx="3303">
                  <c:v>0.18809500000000001</c:v>
                </c:pt>
                <c:pt idx="3304">
                  <c:v>0.183613</c:v>
                </c:pt>
                <c:pt idx="3305">
                  <c:v>0.17980699999999999</c:v>
                </c:pt>
                <c:pt idx="3306">
                  <c:v>0.17635600000000001</c:v>
                </c:pt>
                <c:pt idx="3307">
                  <c:v>0.17319100000000001</c:v>
                </c:pt>
                <c:pt idx="3308">
                  <c:v>0.17020099999999999</c:v>
                </c:pt>
                <c:pt idx="3309">
                  <c:v>0.167354</c:v>
                </c:pt>
                <c:pt idx="3310">
                  <c:v>0.16461999999999999</c:v>
                </c:pt>
                <c:pt idx="3311">
                  <c:v>0.16211500000000001</c:v>
                </c:pt>
                <c:pt idx="3312">
                  <c:v>0.15958600000000001</c:v>
                </c:pt>
                <c:pt idx="3313">
                  <c:v>0.15722</c:v>
                </c:pt>
                <c:pt idx="3314">
                  <c:v>0.15490899999999999</c:v>
                </c:pt>
                <c:pt idx="3315">
                  <c:v>0.15267600000000001</c:v>
                </c:pt>
                <c:pt idx="3316">
                  <c:v>0.15051899999999999</c:v>
                </c:pt>
                <c:pt idx="3317">
                  <c:v>0.14841499999999999</c:v>
                </c:pt>
                <c:pt idx="3318">
                  <c:v>0.146317</c:v>
                </c:pt>
                <c:pt idx="3319">
                  <c:v>0.144399</c:v>
                </c:pt>
                <c:pt idx="3320">
                  <c:v>0.14235500000000001</c:v>
                </c:pt>
                <c:pt idx="3321">
                  <c:v>0.14047799999999999</c:v>
                </c:pt>
                <c:pt idx="3322">
                  <c:v>0.13859199999999999</c:v>
                </c:pt>
                <c:pt idx="3323">
                  <c:v>0.13671800000000001</c:v>
                </c:pt>
                <c:pt idx="3324">
                  <c:v>0.13495599999999999</c:v>
                </c:pt>
                <c:pt idx="3325">
                  <c:v>0.13317100000000001</c:v>
                </c:pt>
                <c:pt idx="3326">
                  <c:v>0.131384</c:v>
                </c:pt>
                <c:pt idx="3327">
                  <c:v>0.12966900000000001</c:v>
                </c:pt>
                <c:pt idx="3328">
                  <c:v>0.12794800000000001</c:v>
                </c:pt>
                <c:pt idx="3329">
                  <c:v>0.126275</c:v>
                </c:pt>
                <c:pt idx="3330">
                  <c:v>0.124663</c:v>
                </c:pt>
                <c:pt idx="3331">
                  <c:v>0.12302200000000001</c:v>
                </c:pt>
                <c:pt idx="3332">
                  <c:v>0.121433</c:v>
                </c:pt>
                <c:pt idx="3333">
                  <c:v>0.119827</c:v>
                </c:pt>
                <c:pt idx="3334">
                  <c:v>0.118252</c:v>
                </c:pt>
                <c:pt idx="3335">
                  <c:v>0.116702</c:v>
                </c:pt>
                <c:pt idx="3336">
                  <c:v>0.115192</c:v>
                </c:pt>
                <c:pt idx="3337">
                  <c:v>0.113664</c:v>
                </c:pt>
                <c:pt idx="3338">
                  <c:v>0.11217100000000001</c:v>
                </c:pt>
                <c:pt idx="3339">
                  <c:v>0.11064400000000001</c:v>
                </c:pt>
                <c:pt idx="3340">
                  <c:v>0.109177</c:v>
                </c:pt>
                <c:pt idx="3341">
                  <c:v>0.10774499999999999</c:v>
                </c:pt>
                <c:pt idx="3342">
                  <c:v>0.106292</c:v>
                </c:pt>
                <c:pt idx="3343">
                  <c:v>0.104863</c:v>
                </c:pt>
                <c:pt idx="3344">
                  <c:v>0.10344399999999999</c:v>
                </c:pt>
                <c:pt idx="3345">
                  <c:v>0.10202799999999999</c:v>
                </c:pt>
                <c:pt idx="3346">
                  <c:v>0.100604</c:v>
                </c:pt>
                <c:pt idx="3347">
                  <c:v>9.9174300000000007E-2</c:v>
                </c:pt>
                <c:pt idx="3348">
                  <c:v>9.78266E-2</c:v>
                </c:pt>
                <c:pt idx="3349">
                  <c:v>9.6086900000000003E-2</c:v>
                </c:pt>
                <c:pt idx="3350">
                  <c:v>9.4454200000000002E-2</c:v>
                </c:pt>
                <c:pt idx="3351">
                  <c:v>9.3101600000000007E-2</c:v>
                </c:pt>
                <c:pt idx="3352">
                  <c:v>9.1773599999999997E-2</c:v>
                </c:pt>
                <c:pt idx="3353">
                  <c:v>9.0445700000000004E-2</c:v>
                </c:pt>
                <c:pt idx="3354">
                  <c:v>8.9131799999999997E-2</c:v>
                </c:pt>
                <c:pt idx="3355">
                  <c:v>8.7814299999999998E-2</c:v>
                </c:pt>
                <c:pt idx="3356">
                  <c:v>8.65258E-2</c:v>
                </c:pt>
                <c:pt idx="3357">
                  <c:v>8.5223999999999994E-2</c:v>
                </c:pt>
                <c:pt idx="3358">
                  <c:v>8.3963800000000005E-2</c:v>
                </c:pt>
                <c:pt idx="3359">
                  <c:v>8.2677899999999999E-2</c:v>
                </c:pt>
                <c:pt idx="3360">
                  <c:v>8.1348900000000002E-2</c:v>
                </c:pt>
                <c:pt idx="3361">
                  <c:v>8.0137200000000006E-2</c:v>
                </c:pt>
                <c:pt idx="3362">
                  <c:v>7.8829700000000003E-2</c:v>
                </c:pt>
                <c:pt idx="3363">
                  <c:v>7.7632400000000004E-2</c:v>
                </c:pt>
                <c:pt idx="3364">
                  <c:v>7.6330499999999996E-2</c:v>
                </c:pt>
                <c:pt idx="3365">
                  <c:v>7.5144600000000006E-2</c:v>
                </c:pt>
                <c:pt idx="3366">
                  <c:v>7.3955400000000004E-2</c:v>
                </c:pt>
                <c:pt idx="3367">
                  <c:v>7.2733599999999995E-2</c:v>
                </c:pt>
                <c:pt idx="3368">
                  <c:v>7.1532799999999994E-2</c:v>
                </c:pt>
                <c:pt idx="3369">
                  <c:v>7.0315000000000003E-2</c:v>
                </c:pt>
                <c:pt idx="3370">
                  <c:v>6.9150400000000001E-2</c:v>
                </c:pt>
                <c:pt idx="3371">
                  <c:v>6.8009200000000006E-2</c:v>
                </c:pt>
                <c:pt idx="3372">
                  <c:v>6.6807400000000003E-2</c:v>
                </c:pt>
                <c:pt idx="3373">
                  <c:v>6.5681699999999996E-2</c:v>
                </c:pt>
                <c:pt idx="3374">
                  <c:v>6.4551200000000003E-2</c:v>
                </c:pt>
                <c:pt idx="3375">
                  <c:v>6.3394199999999998E-2</c:v>
                </c:pt>
                <c:pt idx="3376">
                  <c:v>6.2288799999999998E-2</c:v>
                </c:pt>
                <c:pt idx="3377">
                  <c:v>6.1154600000000003E-2</c:v>
                </c:pt>
                <c:pt idx="3378">
                  <c:v>6.00435E-2</c:v>
                </c:pt>
                <c:pt idx="3379">
                  <c:v>5.8980900000000003E-2</c:v>
                </c:pt>
                <c:pt idx="3380">
                  <c:v>5.7872399999999997E-2</c:v>
                </c:pt>
                <c:pt idx="3381">
                  <c:v>5.6862500000000003E-2</c:v>
                </c:pt>
                <c:pt idx="3382">
                  <c:v>5.577E-2</c:v>
                </c:pt>
                <c:pt idx="3383">
                  <c:v>5.4699299999999999E-2</c:v>
                </c:pt>
                <c:pt idx="3384">
                  <c:v>5.3727299999999999E-2</c:v>
                </c:pt>
                <c:pt idx="3385">
                  <c:v>5.2675100000000002E-2</c:v>
                </c:pt>
                <c:pt idx="3386">
                  <c:v>5.1641199999999998E-2</c:v>
                </c:pt>
                <c:pt idx="3387">
                  <c:v>5.0654299999999999E-2</c:v>
                </c:pt>
                <c:pt idx="3388">
                  <c:v>4.9644399999999998E-2</c:v>
                </c:pt>
                <c:pt idx="3389">
                  <c:v>4.8687000000000001E-2</c:v>
                </c:pt>
                <c:pt idx="3390">
                  <c:v>4.7717599999999999E-2</c:v>
                </c:pt>
                <c:pt idx="3391">
                  <c:v>4.6772800000000003E-2</c:v>
                </c:pt>
                <c:pt idx="3392">
                  <c:v>4.5866700000000003E-2</c:v>
                </c:pt>
                <c:pt idx="3393">
                  <c:v>4.49057E-2</c:v>
                </c:pt>
                <c:pt idx="3394">
                  <c:v>4.3971099999999999E-2</c:v>
                </c:pt>
                <c:pt idx="3395">
                  <c:v>4.3109700000000001E-2</c:v>
                </c:pt>
                <c:pt idx="3396">
                  <c:v>4.2201299999999997E-2</c:v>
                </c:pt>
                <c:pt idx="3397">
                  <c:v>4.1362900000000001E-2</c:v>
                </c:pt>
                <c:pt idx="3398">
                  <c:v>4.0489799999999999E-2</c:v>
                </c:pt>
                <c:pt idx="3399">
                  <c:v>3.9605700000000001E-2</c:v>
                </c:pt>
                <c:pt idx="3400">
                  <c:v>3.8782799999999999E-2</c:v>
                </c:pt>
                <c:pt idx="3401">
                  <c:v>3.7928999999999997E-2</c:v>
                </c:pt>
                <c:pt idx="3402">
                  <c:v>3.71347E-2</c:v>
                </c:pt>
                <c:pt idx="3403">
                  <c:v>3.6335199999999998E-2</c:v>
                </c:pt>
                <c:pt idx="3404">
                  <c:v>3.55508E-2</c:v>
                </c:pt>
                <c:pt idx="3405">
                  <c:v>3.48334E-2</c:v>
                </c:pt>
                <c:pt idx="3406">
                  <c:v>3.4050700000000003E-2</c:v>
                </c:pt>
                <c:pt idx="3407">
                  <c:v>3.3291800000000003E-2</c:v>
                </c:pt>
                <c:pt idx="3408">
                  <c:v>3.2566100000000001E-2</c:v>
                </c:pt>
                <c:pt idx="3409">
                  <c:v>3.1836799999999998E-2</c:v>
                </c:pt>
                <c:pt idx="3410">
                  <c:v>3.1181400000000001E-2</c:v>
                </c:pt>
                <c:pt idx="3411">
                  <c:v>3.0470799999999999E-2</c:v>
                </c:pt>
                <c:pt idx="3412">
                  <c:v>2.9770100000000001E-2</c:v>
                </c:pt>
                <c:pt idx="3413">
                  <c:v>2.9162799999999999E-2</c:v>
                </c:pt>
                <c:pt idx="3414">
                  <c:v>2.8482899999999998E-2</c:v>
                </c:pt>
                <c:pt idx="3415">
                  <c:v>2.7856499999999999E-2</c:v>
                </c:pt>
                <c:pt idx="3416">
                  <c:v>2.72459E-2</c:v>
                </c:pt>
                <c:pt idx="3417">
                  <c:v>2.6601699999999999E-2</c:v>
                </c:pt>
                <c:pt idx="3418">
                  <c:v>2.6000200000000001E-2</c:v>
                </c:pt>
                <c:pt idx="3419">
                  <c:v>2.5407599999999999E-2</c:v>
                </c:pt>
                <c:pt idx="3420">
                  <c:v>2.4825099999999999E-2</c:v>
                </c:pt>
                <c:pt idx="3421">
                  <c:v>2.4311099999999999E-2</c:v>
                </c:pt>
                <c:pt idx="3422">
                  <c:v>2.37313E-2</c:v>
                </c:pt>
                <c:pt idx="3423">
                  <c:v>2.3225800000000001E-2</c:v>
                </c:pt>
                <c:pt idx="3424">
                  <c:v>2.2643900000000002E-2</c:v>
                </c:pt>
                <c:pt idx="3425">
                  <c:v>2.21389E-2</c:v>
                </c:pt>
                <c:pt idx="3426">
                  <c:v>2.16603E-2</c:v>
                </c:pt>
                <c:pt idx="3427">
                  <c:v>2.1109200000000002E-2</c:v>
                </c:pt>
                <c:pt idx="3428">
                  <c:v>2.06806E-2</c:v>
                </c:pt>
                <c:pt idx="3429">
                  <c:v>2.02122E-2</c:v>
                </c:pt>
                <c:pt idx="3430">
                  <c:v>1.9738700000000001E-2</c:v>
                </c:pt>
                <c:pt idx="3431">
                  <c:v>1.9308100000000002E-2</c:v>
                </c:pt>
                <c:pt idx="3432">
                  <c:v>1.8855899999999998E-2</c:v>
                </c:pt>
                <c:pt idx="3433">
                  <c:v>1.8384600000000001E-2</c:v>
                </c:pt>
                <c:pt idx="3434">
                  <c:v>1.8014700000000002E-2</c:v>
                </c:pt>
                <c:pt idx="3435">
                  <c:v>1.76282E-2</c:v>
                </c:pt>
                <c:pt idx="3436">
                  <c:v>1.7234900000000001E-2</c:v>
                </c:pt>
                <c:pt idx="3437">
                  <c:v>1.6821699999999998E-2</c:v>
                </c:pt>
                <c:pt idx="3438">
                  <c:v>1.64002E-2</c:v>
                </c:pt>
                <c:pt idx="3439">
                  <c:v>1.6082599999999999E-2</c:v>
                </c:pt>
                <c:pt idx="3440">
                  <c:v>1.57441E-2</c:v>
                </c:pt>
                <c:pt idx="3441">
                  <c:v>1.53385E-2</c:v>
                </c:pt>
                <c:pt idx="3442">
                  <c:v>1.50574E-2</c:v>
                </c:pt>
                <c:pt idx="3443">
                  <c:v>1.4704999999999999E-2</c:v>
                </c:pt>
                <c:pt idx="3444">
                  <c:v>1.4345200000000001E-2</c:v>
                </c:pt>
                <c:pt idx="3445">
                  <c:v>1.40555E-2</c:v>
                </c:pt>
                <c:pt idx="3446">
                  <c:v>1.36829E-2</c:v>
                </c:pt>
                <c:pt idx="3447">
                  <c:v>1.34939E-2</c:v>
                </c:pt>
                <c:pt idx="3448">
                  <c:v>1.31057E-2</c:v>
                </c:pt>
                <c:pt idx="3449">
                  <c:v>1.2822999999999999E-2</c:v>
                </c:pt>
                <c:pt idx="3450">
                  <c:v>1.2577100000000001E-2</c:v>
                </c:pt>
                <c:pt idx="3451">
                  <c:v>1.2271499999999999E-2</c:v>
                </c:pt>
                <c:pt idx="3452">
                  <c:v>1.20331E-2</c:v>
                </c:pt>
                <c:pt idx="3453">
                  <c:v>1.17675E-2</c:v>
                </c:pt>
                <c:pt idx="3454">
                  <c:v>1.1498899999999999E-2</c:v>
                </c:pt>
                <c:pt idx="3455">
                  <c:v>1.13115E-2</c:v>
                </c:pt>
                <c:pt idx="3456">
                  <c:v>1.09908E-2</c:v>
                </c:pt>
                <c:pt idx="3457">
                  <c:v>1.0815099999999999E-2</c:v>
                </c:pt>
                <c:pt idx="3458">
                  <c:v>1.06114E-2</c:v>
                </c:pt>
                <c:pt idx="3459">
                  <c:v>1.0353899999999999E-2</c:v>
                </c:pt>
                <c:pt idx="3460">
                  <c:v>1.01479E-2</c:v>
                </c:pt>
                <c:pt idx="3461">
                  <c:v>1.03602E-2</c:v>
                </c:pt>
                <c:pt idx="3462">
                  <c:v>1.0390399999999999E-2</c:v>
                </c:pt>
                <c:pt idx="3463">
                  <c:v>1.0140400000000001E-2</c:v>
                </c:pt>
                <c:pt idx="3464">
                  <c:v>9.95739E-3</c:v>
                </c:pt>
                <c:pt idx="3465">
                  <c:v>9.8445100000000008E-3</c:v>
                </c:pt>
                <c:pt idx="3466">
                  <c:v>9.5899000000000002E-3</c:v>
                </c:pt>
                <c:pt idx="3467">
                  <c:v>9.4613600000000003E-3</c:v>
                </c:pt>
                <c:pt idx="3468">
                  <c:v>9.2587699999999995E-3</c:v>
                </c:pt>
                <c:pt idx="3469">
                  <c:v>9.0656699999999996E-3</c:v>
                </c:pt>
                <c:pt idx="3470">
                  <c:v>8.9642699999999999E-3</c:v>
                </c:pt>
                <c:pt idx="3471">
                  <c:v>8.7596099999999993E-3</c:v>
                </c:pt>
                <c:pt idx="3472">
                  <c:v>8.5889299999999998E-3</c:v>
                </c:pt>
                <c:pt idx="3473">
                  <c:v>8.4854800000000001E-3</c:v>
                </c:pt>
                <c:pt idx="3474">
                  <c:v>8.3056399999999996E-3</c:v>
                </c:pt>
                <c:pt idx="3475">
                  <c:v>8.1666499999999993E-3</c:v>
                </c:pt>
                <c:pt idx="3476">
                  <c:v>8.0407399999999993E-3</c:v>
                </c:pt>
                <c:pt idx="3477">
                  <c:v>7.8835899999999993E-3</c:v>
                </c:pt>
                <c:pt idx="3478">
                  <c:v>7.7760199999999998E-3</c:v>
                </c:pt>
                <c:pt idx="3479">
                  <c:v>7.6327399999999998E-3</c:v>
                </c:pt>
                <c:pt idx="3480">
                  <c:v>7.4985499999999997E-3</c:v>
                </c:pt>
                <c:pt idx="3481">
                  <c:v>7.4461199999999996E-3</c:v>
                </c:pt>
                <c:pt idx="3482">
                  <c:v>7.2032600000000004E-3</c:v>
                </c:pt>
                <c:pt idx="3483">
                  <c:v>7.1422300000000003E-3</c:v>
                </c:pt>
                <c:pt idx="3484">
                  <c:v>7.0558299999999999E-3</c:v>
                </c:pt>
                <c:pt idx="3485">
                  <c:v>6.9108900000000003E-3</c:v>
                </c:pt>
                <c:pt idx="3486">
                  <c:v>6.8537499999999996E-3</c:v>
                </c:pt>
                <c:pt idx="3487">
                  <c:v>6.6968499999999999E-3</c:v>
                </c:pt>
                <c:pt idx="3488">
                  <c:v>6.6249600000000001E-3</c:v>
                </c:pt>
                <c:pt idx="3489">
                  <c:v>6.5059100000000002E-3</c:v>
                </c:pt>
                <c:pt idx="3490">
                  <c:v>6.3761499999999997E-3</c:v>
                </c:pt>
                <c:pt idx="3491">
                  <c:v>6.3599199999999998E-3</c:v>
                </c:pt>
                <c:pt idx="3492">
                  <c:v>6.2369299999999999E-3</c:v>
                </c:pt>
                <c:pt idx="3493">
                  <c:v>6.1040199999999999E-3</c:v>
                </c:pt>
                <c:pt idx="3494">
                  <c:v>6.0852399999999996E-3</c:v>
                </c:pt>
                <c:pt idx="3495">
                  <c:v>5.9866800000000003E-3</c:v>
                </c:pt>
                <c:pt idx="3496">
                  <c:v>5.8446100000000001E-3</c:v>
                </c:pt>
                <c:pt idx="3497">
                  <c:v>5.8238200000000004E-3</c:v>
                </c:pt>
                <c:pt idx="3498">
                  <c:v>5.7114100000000001E-3</c:v>
                </c:pt>
                <c:pt idx="3499">
                  <c:v>5.5764200000000003E-3</c:v>
                </c:pt>
                <c:pt idx="3500">
                  <c:v>5.5914199999999997E-3</c:v>
                </c:pt>
                <c:pt idx="3501">
                  <c:v>5.4544700000000003E-3</c:v>
                </c:pt>
                <c:pt idx="3502">
                  <c:v>5.4637000000000002E-3</c:v>
                </c:pt>
                <c:pt idx="3503">
                  <c:v>5.2988799999999997E-3</c:v>
                </c:pt>
                <c:pt idx="3504">
                  <c:v>5.2582599999999998E-3</c:v>
                </c:pt>
                <c:pt idx="3505">
                  <c:v>5.2211799999999997E-3</c:v>
                </c:pt>
                <c:pt idx="3506">
                  <c:v>5.0808099999999998E-3</c:v>
                </c:pt>
                <c:pt idx="3507">
                  <c:v>5.1107699999999997E-3</c:v>
                </c:pt>
                <c:pt idx="3508">
                  <c:v>5.04646E-3</c:v>
                </c:pt>
                <c:pt idx="3509">
                  <c:v>4.9406199999999997E-3</c:v>
                </c:pt>
                <c:pt idx="3510">
                  <c:v>4.9042199999999999E-3</c:v>
                </c:pt>
                <c:pt idx="3511">
                  <c:v>4.7754199999999998E-3</c:v>
                </c:pt>
                <c:pt idx="3512">
                  <c:v>4.7053700000000004E-3</c:v>
                </c:pt>
                <c:pt idx="3513">
                  <c:v>4.7293200000000004E-3</c:v>
                </c:pt>
                <c:pt idx="3514">
                  <c:v>4.6145600000000002E-3</c:v>
                </c:pt>
                <c:pt idx="3515">
                  <c:v>4.5581299999999996E-3</c:v>
                </c:pt>
                <c:pt idx="3516">
                  <c:v>4.56289E-3</c:v>
                </c:pt>
                <c:pt idx="3517">
                  <c:v>4.4624199999999999E-3</c:v>
                </c:pt>
                <c:pt idx="3518">
                  <c:v>4.41947E-3</c:v>
                </c:pt>
                <c:pt idx="3519">
                  <c:v>4.3359000000000002E-3</c:v>
                </c:pt>
                <c:pt idx="3520">
                  <c:v>4.28349E-3</c:v>
                </c:pt>
                <c:pt idx="3521">
                  <c:v>4.3128699999999999E-3</c:v>
                </c:pt>
                <c:pt idx="3522">
                  <c:v>4.1528399999999997E-3</c:v>
                </c:pt>
                <c:pt idx="3523">
                  <c:v>4.12387E-3</c:v>
                </c:pt>
                <c:pt idx="3524">
                  <c:v>4.11277E-3</c:v>
                </c:pt>
                <c:pt idx="3525">
                  <c:v>4.0866899999999996E-3</c:v>
                </c:pt>
                <c:pt idx="3526">
                  <c:v>4.0266399999999997E-3</c:v>
                </c:pt>
                <c:pt idx="3527">
                  <c:v>4.0165799999999996E-3</c:v>
                </c:pt>
                <c:pt idx="3528">
                  <c:v>3.94963E-3</c:v>
                </c:pt>
                <c:pt idx="3529">
                  <c:v>3.9375299999999998E-3</c:v>
                </c:pt>
                <c:pt idx="3530">
                  <c:v>3.7901900000000001E-3</c:v>
                </c:pt>
                <c:pt idx="3531">
                  <c:v>3.77817E-3</c:v>
                </c:pt>
                <c:pt idx="3532">
                  <c:v>3.7876300000000002E-3</c:v>
                </c:pt>
                <c:pt idx="3533">
                  <c:v>3.6753300000000001E-3</c:v>
                </c:pt>
                <c:pt idx="3534">
                  <c:v>3.70923E-3</c:v>
                </c:pt>
                <c:pt idx="3535">
                  <c:v>3.6306400000000001E-3</c:v>
                </c:pt>
                <c:pt idx="3536">
                  <c:v>3.5558E-3</c:v>
                </c:pt>
                <c:pt idx="3537">
                  <c:v>3.5652700000000002E-3</c:v>
                </c:pt>
                <c:pt idx="3538">
                  <c:v>3.5349499999999998E-3</c:v>
                </c:pt>
                <c:pt idx="3539">
                  <c:v>3.4757500000000001E-3</c:v>
                </c:pt>
                <c:pt idx="3540">
                  <c:v>3.5060099999999999E-3</c:v>
                </c:pt>
                <c:pt idx="3541">
                  <c:v>3.3965699999999998E-3</c:v>
                </c:pt>
                <c:pt idx="3542">
                  <c:v>3.3959099999999998E-3</c:v>
                </c:pt>
                <c:pt idx="3543">
                  <c:v>3.3887000000000001E-3</c:v>
                </c:pt>
                <c:pt idx="3544">
                  <c:v>3.2911099999999999E-3</c:v>
                </c:pt>
                <c:pt idx="3545">
                  <c:v>3.2979200000000002E-3</c:v>
                </c:pt>
                <c:pt idx="3546">
                  <c:v>3.22829E-3</c:v>
                </c:pt>
                <c:pt idx="3547">
                  <c:v>3.2100900000000001E-3</c:v>
                </c:pt>
                <c:pt idx="3548">
                  <c:v>3.2484200000000001E-3</c:v>
                </c:pt>
                <c:pt idx="3549">
                  <c:v>3.1443999999999999E-3</c:v>
                </c:pt>
                <c:pt idx="3550">
                  <c:v>3.1505499999999998E-3</c:v>
                </c:pt>
                <c:pt idx="3551">
                  <c:v>3.1128900000000001E-3</c:v>
                </c:pt>
                <c:pt idx="3552">
                  <c:v>3.0321300000000001E-3</c:v>
                </c:pt>
                <c:pt idx="3553">
                  <c:v>3.0571000000000001E-3</c:v>
                </c:pt>
                <c:pt idx="3554">
                  <c:v>3.0278700000000002E-3</c:v>
                </c:pt>
                <c:pt idx="3555">
                  <c:v>2.96101E-3</c:v>
                </c:pt>
                <c:pt idx="3556">
                  <c:v>2.9079599999999998E-3</c:v>
                </c:pt>
                <c:pt idx="3557">
                  <c:v>2.87754E-3</c:v>
                </c:pt>
                <c:pt idx="3558">
                  <c:v>2.88507E-3</c:v>
                </c:pt>
                <c:pt idx="3559">
                  <c:v>2.8725600000000001E-3</c:v>
                </c:pt>
                <c:pt idx="3560">
                  <c:v>2.8393799999999999E-3</c:v>
                </c:pt>
                <c:pt idx="3561">
                  <c:v>2.8236200000000002E-3</c:v>
                </c:pt>
                <c:pt idx="3562">
                  <c:v>2.7743400000000001E-3</c:v>
                </c:pt>
                <c:pt idx="3563">
                  <c:v>2.7354900000000001E-3</c:v>
                </c:pt>
                <c:pt idx="3564">
                  <c:v>2.75786E-3</c:v>
                </c:pt>
                <c:pt idx="3565">
                  <c:v>2.6746500000000002E-3</c:v>
                </c:pt>
                <c:pt idx="3566">
                  <c:v>2.6968500000000002E-3</c:v>
                </c:pt>
                <c:pt idx="3567">
                  <c:v>2.6090599999999999E-3</c:v>
                </c:pt>
                <c:pt idx="3568">
                  <c:v>2.5792599999999999E-3</c:v>
                </c:pt>
                <c:pt idx="3569">
                  <c:v>2.6239100000000001E-3</c:v>
                </c:pt>
                <c:pt idx="3570">
                  <c:v>2.5242900000000002E-3</c:v>
                </c:pt>
                <c:pt idx="3571">
                  <c:v>2.5515899999999998E-3</c:v>
                </c:pt>
                <c:pt idx="3572">
                  <c:v>2.5171500000000001E-3</c:v>
                </c:pt>
                <c:pt idx="3573">
                  <c:v>2.4589400000000002E-3</c:v>
                </c:pt>
                <c:pt idx="3574">
                  <c:v>2.5043700000000001E-3</c:v>
                </c:pt>
                <c:pt idx="3575">
                  <c:v>2.41136E-3</c:v>
                </c:pt>
                <c:pt idx="3576">
                  <c:v>2.3588200000000002E-3</c:v>
                </c:pt>
                <c:pt idx="3577">
                  <c:v>2.3518699999999998E-3</c:v>
                </c:pt>
                <c:pt idx="3578">
                  <c:v>2.2761399999999998E-3</c:v>
                </c:pt>
                <c:pt idx="3579">
                  <c:v>2.39179E-3</c:v>
                </c:pt>
                <c:pt idx="3580">
                  <c:v>2.25392E-3</c:v>
                </c:pt>
                <c:pt idx="3581">
                  <c:v>2.2565900000000002E-3</c:v>
                </c:pt>
                <c:pt idx="3582">
                  <c:v>2.23865E-3</c:v>
                </c:pt>
                <c:pt idx="3583">
                  <c:v>2.1661599999999999E-3</c:v>
                </c:pt>
                <c:pt idx="3584">
                  <c:v>2.1738500000000002E-3</c:v>
                </c:pt>
                <c:pt idx="3585">
                  <c:v>2.1242600000000002E-3</c:v>
                </c:pt>
                <c:pt idx="3586">
                  <c:v>2.0833200000000001E-3</c:v>
                </c:pt>
                <c:pt idx="3587">
                  <c:v>2.0925599999999998E-3</c:v>
                </c:pt>
                <c:pt idx="3588">
                  <c:v>2.0256599999999999E-3</c:v>
                </c:pt>
                <c:pt idx="3589">
                  <c:v>1.9960799999999999E-3</c:v>
                </c:pt>
                <c:pt idx="3590">
                  <c:v>1.9792899999999999E-3</c:v>
                </c:pt>
                <c:pt idx="3591">
                  <c:v>1.8954099999999999E-3</c:v>
                </c:pt>
                <c:pt idx="3592">
                  <c:v>1.9331699999999999E-3</c:v>
                </c:pt>
                <c:pt idx="3593">
                  <c:v>1.86177E-3</c:v>
                </c:pt>
                <c:pt idx="3594">
                  <c:v>1.81102E-3</c:v>
                </c:pt>
                <c:pt idx="3595">
                  <c:v>1.8758500000000001E-3</c:v>
                </c:pt>
                <c:pt idx="3596">
                  <c:v>1.7556900000000001E-3</c:v>
                </c:pt>
                <c:pt idx="3597">
                  <c:v>1.7657199999999999E-3</c:v>
                </c:pt>
                <c:pt idx="3598">
                  <c:v>1.7013600000000001E-3</c:v>
                </c:pt>
                <c:pt idx="3599">
                  <c:v>1.6462099999999999E-3</c:v>
                </c:pt>
                <c:pt idx="3600">
                  <c:v>1.63671E-3</c:v>
                </c:pt>
                <c:pt idx="3601">
                  <c:v>1.5632300000000001E-3</c:v>
                </c:pt>
                <c:pt idx="3602">
                  <c:v>1.5944100000000001E-3</c:v>
                </c:pt>
                <c:pt idx="3603">
                  <c:v>1.51202E-3</c:v>
                </c:pt>
                <c:pt idx="3604">
                  <c:v>1.5081000000000001E-3</c:v>
                </c:pt>
                <c:pt idx="3605">
                  <c:v>1.51081E-3</c:v>
                </c:pt>
                <c:pt idx="3606">
                  <c:v>1.40179E-3</c:v>
                </c:pt>
                <c:pt idx="3607">
                  <c:v>1.38372E-3</c:v>
                </c:pt>
                <c:pt idx="3608">
                  <c:v>1.3010700000000001E-3</c:v>
                </c:pt>
                <c:pt idx="3609">
                  <c:v>1.2883199999999999E-3</c:v>
                </c:pt>
                <c:pt idx="3610">
                  <c:v>1.2817E-3</c:v>
                </c:pt>
                <c:pt idx="3611">
                  <c:v>1.15405E-3</c:v>
                </c:pt>
                <c:pt idx="3612">
                  <c:v>1.1899899999999999E-3</c:v>
                </c:pt>
                <c:pt idx="3613">
                  <c:v>1.1343600000000001E-3</c:v>
                </c:pt>
                <c:pt idx="3614">
                  <c:v>1.0564000000000001E-3</c:v>
                </c:pt>
                <c:pt idx="3615">
                  <c:v>1.0338700000000001E-3</c:v>
                </c:pt>
                <c:pt idx="3616">
                  <c:v>9.3880400000000001E-4</c:v>
                </c:pt>
                <c:pt idx="3617">
                  <c:v>9.4378400000000003E-4</c:v>
                </c:pt>
                <c:pt idx="3618">
                  <c:v>8.8260599999999997E-4</c:v>
                </c:pt>
                <c:pt idx="3619">
                  <c:v>7.8117799999999999E-4</c:v>
                </c:pt>
                <c:pt idx="3620">
                  <c:v>8.0544600000000003E-4</c:v>
                </c:pt>
                <c:pt idx="3621">
                  <c:v>7.6587900000000002E-4</c:v>
                </c:pt>
                <c:pt idx="3622">
                  <c:v>6.7495700000000001E-4</c:v>
                </c:pt>
                <c:pt idx="3623">
                  <c:v>6.4327399999999999E-4</c:v>
                </c:pt>
                <c:pt idx="3624">
                  <c:v>5.9651300000000001E-4</c:v>
                </c:pt>
                <c:pt idx="3625">
                  <c:v>5.6907599999999996E-4</c:v>
                </c:pt>
                <c:pt idx="3626">
                  <c:v>4.9405499999999997E-4</c:v>
                </c:pt>
                <c:pt idx="3627">
                  <c:v>4.3080199999999999E-4</c:v>
                </c:pt>
                <c:pt idx="3628">
                  <c:v>4.1470299999999999E-4</c:v>
                </c:pt>
                <c:pt idx="3629">
                  <c:v>3.5508099999999998E-4</c:v>
                </c:pt>
                <c:pt idx="3630">
                  <c:v>3.1980600000000001E-4</c:v>
                </c:pt>
                <c:pt idx="3631">
                  <c:v>2.6752900000000002E-4</c:v>
                </c:pt>
                <c:pt idx="3632">
                  <c:v>1.6355300000000001E-4</c:v>
                </c:pt>
                <c:pt idx="3633">
                  <c:v>1.39796E-4</c:v>
                </c:pt>
                <c:pt idx="3634">
                  <c:v>8.8715900000000002E-5</c:v>
                </c:pt>
                <c:pt idx="3635">
                  <c:v>5.6142800000000001E-5</c:v>
                </c:pt>
                <c:pt idx="3636">
                  <c:v>1.70682E-5</c:v>
                </c:pt>
                <c:pt idx="3637">
                  <c:v>-5.9288199999999999E-5</c:v>
                </c:pt>
                <c:pt idx="3638">
                  <c:v>-1.03448E-4</c:v>
                </c:pt>
                <c:pt idx="3639">
                  <c:v>-1.3848800000000001E-4</c:v>
                </c:pt>
                <c:pt idx="3640">
                  <c:v>-2.2228800000000001E-4</c:v>
                </c:pt>
                <c:pt idx="3641">
                  <c:v>-2.14494E-4</c:v>
                </c:pt>
                <c:pt idx="3642">
                  <c:v>-2.9125800000000002E-4</c:v>
                </c:pt>
                <c:pt idx="3643">
                  <c:v>-3.5135E-4</c:v>
                </c:pt>
                <c:pt idx="3644">
                  <c:v>-3.5426099999999997E-4</c:v>
                </c:pt>
                <c:pt idx="3645">
                  <c:v>-4.6889700000000002E-4</c:v>
                </c:pt>
                <c:pt idx="3646">
                  <c:v>-4.8763099999999998E-4</c:v>
                </c:pt>
                <c:pt idx="3647">
                  <c:v>-5.2647399999999997E-4</c:v>
                </c:pt>
                <c:pt idx="3648">
                  <c:v>-6.1147199999999995E-4</c:v>
                </c:pt>
                <c:pt idx="3649">
                  <c:v>-5.9650299999999996E-4</c:v>
                </c:pt>
                <c:pt idx="3650">
                  <c:v>-6.9723699999999997E-4</c:v>
                </c:pt>
                <c:pt idx="3651">
                  <c:v>-7.4949499999999998E-4</c:v>
                </c:pt>
                <c:pt idx="3652">
                  <c:v>-7.2677099999999997E-4</c:v>
                </c:pt>
                <c:pt idx="3653">
                  <c:v>-8.6842199999999999E-4</c:v>
                </c:pt>
                <c:pt idx="3654">
                  <c:v>-8.4010499999999995E-4</c:v>
                </c:pt>
                <c:pt idx="3655">
                  <c:v>-8.7597800000000002E-4</c:v>
                </c:pt>
                <c:pt idx="3656">
                  <c:v>-9.4777000000000001E-4</c:v>
                </c:pt>
                <c:pt idx="3657">
                  <c:v>-9.6372700000000005E-4</c:v>
                </c:pt>
                <c:pt idx="3658">
                  <c:v>-1.05247E-3</c:v>
                </c:pt>
                <c:pt idx="3659">
                  <c:v>-1.0543499999999999E-3</c:v>
                </c:pt>
                <c:pt idx="3660">
                  <c:v>-1.12611E-3</c:v>
                </c:pt>
                <c:pt idx="3661">
                  <c:v>-1.14474E-3</c:v>
                </c:pt>
                <c:pt idx="3662">
                  <c:v>-1.1532199999999999E-3</c:v>
                </c:pt>
                <c:pt idx="3663">
                  <c:v>-1.18059E-3</c:v>
                </c:pt>
                <c:pt idx="3664">
                  <c:v>-1.2512999999999999E-3</c:v>
                </c:pt>
                <c:pt idx="3665">
                  <c:v>-1.2354499999999999E-3</c:v>
                </c:pt>
                <c:pt idx="3666">
                  <c:v>-1.33551E-3</c:v>
                </c:pt>
                <c:pt idx="3667">
                  <c:v>-1.36049E-3</c:v>
                </c:pt>
                <c:pt idx="3668">
                  <c:v>-1.3229299999999999E-3</c:v>
                </c:pt>
                <c:pt idx="3669">
                  <c:v>-1.43304E-3</c:v>
                </c:pt>
                <c:pt idx="3670">
                  <c:v>-1.36966E-3</c:v>
                </c:pt>
                <c:pt idx="3671">
                  <c:v>-1.4934499999999999E-3</c:v>
                </c:pt>
                <c:pt idx="3672">
                  <c:v>-1.55097E-3</c:v>
                </c:pt>
                <c:pt idx="3673">
                  <c:v>-1.5259500000000001E-3</c:v>
                </c:pt>
                <c:pt idx="3674">
                  <c:v>-1.6003899999999999E-3</c:v>
                </c:pt>
                <c:pt idx="3675">
                  <c:v>-1.6256700000000001E-3</c:v>
                </c:pt>
                <c:pt idx="3676">
                  <c:v>-1.6295599999999999E-3</c:v>
                </c:pt>
                <c:pt idx="3677">
                  <c:v>-1.68995E-3</c:v>
                </c:pt>
                <c:pt idx="3678">
                  <c:v>-1.6751800000000001E-3</c:v>
                </c:pt>
                <c:pt idx="3679">
                  <c:v>-1.7569E-3</c:v>
                </c:pt>
                <c:pt idx="3680">
                  <c:v>-1.80978E-3</c:v>
                </c:pt>
                <c:pt idx="3681">
                  <c:v>-1.78236E-3</c:v>
                </c:pt>
                <c:pt idx="3682">
                  <c:v>-1.8801E-3</c:v>
                </c:pt>
                <c:pt idx="3683">
                  <c:v>-1.87352E-3</c:v>
                </c:pt>
                <c:pt idx="3684">
                  <c:v>-1.9346400000000001E-3</c:v>
                </c:pt>
                <c:pt idx="3685">
                  <c:v>-1.97241E-3</c:v>
                </c:pt>
                <c:pt idx="3686">
                  <c:v>-1.9673199999999998E-3</c:v>
                </c:pt>
                <c:pt idx="3687">
                  <c:v>-2.0023200000000001E-3</c:v>
                </c:pt>
                <c:pt idx="3688">
                  <c:v>-2.0468700000000001E-3</c:v>
                </c:pt>
                <c:pt idx="3689">
                  <c:v>-2.1071699999999998E-3</c:v>
                </c:pt>
                <c:pt idx="3690">
                  <c:v>-2.1510600000000002E-3</c:v>
                </c:pt>
                <c:pt idx="3691">
                  <c:v>-2.1660799999999999E-3</c:v>
                </c:pt>
                <c:pt idx="3692">
                  <c:v>-2.21879E-3</c:v>
                </c:pt>
                <c:pt idx="3693">
                  <c:v>-2.3299900000000001E-3</c:v>
                </c:pt>
                <c:pt idx="3694">
                  <c:v>-2.3181299999999998E-3</c:v>
                </c:pt>
                <c:pt idx="3695">
                  <c:v>-2.4083799999999999E-3</c:v>
                </c:pt>
                <c:pt idx="3696">
                  <c:v>-2.4369399999999999E-3</c:v>
                </c:pt>
                <c:pt idx="3697">
                  <c:v>-2.4365200000000002E-3</c:v>
                </c:pt>
                <c:pt idx="3698">
                  <c:v>-2.5521200000000002E-3</c:v>
                </c:pt>
                <c:pt idx="3699">
                  <c:v>-2.5742400000000002E-3</c:v>
                </c:pt>
                <c:pt idx="3700">
                  <c:v>-2.6608500000000002E-3</c:v>
                </c:pt>
                <c:pt idx="3701">
                  <c:v>-2.7737899999999999E-3</c:v>
                </c:pt>
                <c:pt idx="3702">
                  <c:v>-2.7642600000000002E-3</c:v>
                </c:pt>
                <c:pt idx="3703">
                  <c:v>-2.8685E-3</c:v>
                </c:pt>
                <c:pt idx="3704">
                  <c:v>-2.9239800000000001E-3</c:v>
                </c:pt>
                <c:pt idx="3705">
                  <c:v>-3.0084E-3</c:v>
                </c:pt>
                <c:pt idx="3706">
                  <c:v>-3.1345700000000002E-3</c:v>
                </c:pt>
                <c:pt idx="3707">
                  <c:v>-3.2202300000000001E-3</c:v>
                </c:pt>
                <c:pt idx="3708">
                  <c:v>-3.2941899999999998E-3</c:v>
                </c:pt>
                <c:pt idx="3709">
                  <c:v>-3.41165E-3</c:v>
                </c:pt>
                <c:pt idx="3710">
                  <c:v>-3.4647100000000002E-3</c:v>
                </c:pt>
                <c:pt idx="3711">
                  <c:v>-3.5898700000000002E-3</c:v>
                </c:pt>
                <c:pt idx="3712">
                  <c:v>-3.7272E-3</c:v>
                </c:pt>
                <c:pt idx="3713">
                  <c:v>-3.80963E-3</c:v>
                </c:pt>
                <c:pt idx="3714">
                  <c:v>-3.9905499999999998E-3</c:v>
                </c:pt>
                <c:pt idx="3715">
                  <c:v>-4.0906299999999996E-3</c:v>
                </c:pt>
                <c:pt idx="3716">
                  <c:v>-4.2728599999999999E-3</c:v>
                </c:pt>
                <c:pt idx="3717">
                  <c:v>-4.4049299999999996E-3</c:v>
                </c:pt>
                <c:pt idx="3718">
                  <c:v>-4.5136799999999999E-3</c:v>
                </c:pt>
                <c:pt idx="3719">
                  <c:v>-4.7782500000000004E-3</c:v>
                </c:pt>
                <c:pt idx="3720">
                  <c:v>-4.86652E-3</c:v>
                </c:pt>
                <c:pt idx="3721">
                  <c:v>-5.0549999999999996E-3</c:v>
                </c:pt>
                <c:pt idx="3722">
                  <c:v>-5.2934699999999998E-3</c:v>
                </c:pt>
                <c:pt idx="3723">
                  <c:v>-5.4394400000000002E-3</c:v>
                </c:pt>
                <c:pt idx="3724">
                  <c:v>-5.6719300000000004E-3</c:v>
                </c:pt>
                <c:pt idx="3725">
                  <c:v>-5.8796300000000003E-3</c:v>
                </c:pt>
                <c:pt idx="3726">
                  <c:v>-6.0908200000000003E-3</c:v>
                </c:pt>
                <c:pt idx="3727">
                  <c:v>-6.3836400000000003E-3</c:v>
                </c:pt>
                <c:pt idx="3728">
                  <c:v>-6.5671599999999998E-3</c:v>
                </c:pt>
                <c:pt idx="3729">
                  <c:v>-6.81366E-3</c:v>
                </c:pt>
                <c:pt idx="3730">
                  <c:v>-7.0596799999999996E-3</c:v>
                </c:pt>
                <c:pt idx="3731">
                  <c:v>-7.27446E-3</c:v>
                </c:pt>
                <c:pt idx="3732">
                  <c:v>-7.5838499999999996E-3</c:v>
                </c:pt>
                <c:pt idx="3733">
                  <c:v>-7.8483700000000003E-3</c:v>
                </c:pt>
                <c:pt idx="3734">
                  <c:v>-8.06516E-3</c:v>
                </c:pt>
                <c:pt idx="3735">
                  <c:v>-8.3932699999999996E-3</c:v>
                </c:pt>
                <c:pt idx="3736">
                  <c:v>-8.6396600000000004E-3</c:v>
                </c:pt>
                <c:pt idx="3737">
                  <c:v>-8.9336799999999994E-3</c:v>
                </c:pt>
                <c:pt idx="3738">
                  <c:v>-9.2246900000000007E-3</c:v>
                </c:pt>
                <c:pt idx="3739">
                  <c:v>-9.4872600000000008E-3</c:v>
                </c:pt>
                <c:pt idx="3740">
                  <c:v>-9.7485999999999996E-3</c:v>
                </c:pt>
                <c:pt idx="3741">
                  <c:v>-1.0069699999999999E-2</c:v>
                </c:pt>
                <c:pt idx="3742">
                  <c:v>-1.0304600000000001E-2</c:v>
                </c:pt>
                <c:pt idx="3743">
                  <c:v>-1.0567E-2</c:v>
                </c:pt>
                <c:pt idx="3744">
                  <c:v>-1.0845499999999999E-2</c:v>
                </c:pt>
                <c:pt idx="3745">
                  <c:v>-1.10683E-2</c:v>
                </c:pt>
                <c:pt idx="3746">
                  <c:v>-1.1381499999999999E-2</c:v>
                </c:pt>
                <c:pt idx="3747">
                  <c:v>-1.1624499999999999E-2</c:v>
                </c:pt>
                <c:pt idx="3748">
                  <c:v>-1.1792E-2</c:v>
                </c:pt>
                <c:pt idx="3749">
                  <c:v>-1.20632E-2</c:v>
                </c:pt>
                <c:pt idx="3750">
                  <c:v>-1.22115E-2</c:v>
                </c:pt>
                <c:pt idx="3751">
                  <c:v>-1.2446799999999999E-2</c:v>
                </c:pt>
                <c:pt idx="3752">
                  <c:v>-1.26274E-2</c:v>
                </c:pt>
                <c:pt idx="3753">
                  <c:v>-1.27458E-2</c:v>
                </c:pt>
                <c:pt idx="3754">
                  <c:v>-1.2974400000000001E-2</c:v>
                </c:pt>
                <c:pt idx="3755">
                  <c:v>-1.3065500000000001E-2</c:v>
                </c:pt>
                <c:pt idx="3756">
                  <c:v>-1.3184400000000001E-2</c:v>
                </c:pt>
                <c:pt idx="3757">
                  <c:v>-1.3310499999999999E-2</c:v>
                </c:pt>
                <c:pt idx="3758">
                  <c:v>-1.33583E-2</c:v>
                </c:pt>
                <c:pt idx="3759">
                  <c:v>-1.3467700000000001E-2</c:v>
                </c:pt>
                <c:pt idx="3760">
                  <c:v>-1.3537199999999999E-2</c:v>
                </c:pt>
                <c:pt idx="3761">
                  <c:v>-1.35683E-2</c:v>
                </c:pt>
                <c:pt idx="3762">
                  <c:v>-1.3618E-2</c:v>
                </c:pt>
                <c:pt idx="3763">
                  <c:v>-1.3614100000000001E-2</c:v>
                </c:pt>
                <c:pt idx="3764">
                  <c:v>-1.3642700000000001E-2</c:v>
                </c:pt>
                <c:pt idx="3765">
                  <c:v>-1.36632E-2</c:v>
                </c:pt>
                <c:pt idx="3766">
                  <c:v>-1.36119E-2</c:v>
                </c:pt>
                <c:pt idx="3767">
                  <c:v>-1.36072E-2</c:v>
                </c:pt>
                <c:pt idx="3768">
                  <c:v>-1.3569899999999999E-2</c:v>
                </c:pt>
                <c:pt idx="3769">
                  <c:v>-1.3489599999999999E-2</c:v>
                </c:pt>
                <c:pt idx="3770">
                  <c:v>-1.34816E-2</c:v>
                </c:pt>
                <c:pt idx="3771">
                  <c:v>-1.3363999999999999E-2</c:v>
                </c:pt>
                <c:pt idx="3772">
                  <c:v>-1.33498E-2</c:v>
                </c:pt>
                <c:pt idx="3773">
                  <c:v>-1.3183800000000001E-2</c:v>
                </c:pt>
                <c:pt idx="3774">
                  <c:v>-1.31226E-2</c:v>
                </c:pt>
                <c:pt idx="3775">
                  <c:v>-1.30946E-2</c:v>
                </c:pt>
                <c:pt idx="3776">
                  <c:v>-1.2943700000000001E-2</c:v>
                </c:pt>
                <c:pt idx="3777">
                  <c:v>-1.2833900000000001E-2</c:v>
                </c:pt>
                <c:pt idx="3778">
                  <c:v>-1.27613E-2</c:v>
                </c:pt>
                <c:pt idx="3779">
                  <c:v>-1.2587900000000001E-2</c:v>
                </c:pt>
                <c:pt idx="3780">
                  <c:v>-1.25503E-2</c:v>
                </c:pt>
                <c:pt idx="3781">
                  <c:v>-1.2383399999999999E-2</c:v>
                </c:pt>
                <c:pt idx="3782">
                  <c:v>-1.22703E-2</c:v>
                </c:pt>
                <c:pt idx="3783">
                  <c:v>-1.2181600000000001E-2</c:v>
                </c:pt>
                <c:pt idx="3784">
                  <c:v>-1.19726E-2</c:v>
                </c:pt>
                <c:pt idx="3785">
                  <c:v>-1.1923899999999999E-2</c:v>
                </c:pt>
                <c:pt idx="3786">
                  <c:v>-1.17926E-2</c:v>
                </c:pt>
                <c:pt idx="3787">
                  <c:v>-1.16525E-2</c:v>
                </c:pt>
                <c:pt idx="3788">
                  <c:v>-1.15417E-2</c:v>
                </c:pt>
                <c:pt idx="3789">
                  <c:v>-1.13908E-2</c:v>
                </c:pt>
                <c:pt idx="3790">
                  <c:v>-1.12765E-2</c:v>
                </c:pt>
                <c:pt idx="3791">
                  <c:v>-1.11778E-2</c:v>
                </c:pt>
                <c:pt idx="3792">
                  <c:v>-1.10031E-2</c:v>
                </c:pt>
                <c:pt idx="3793">
                  <c:v>-1.0914500000000001E-2</c:v>
                </c:pt>
                <c:pt idx="3794">
                  <c:v>-1.0752599999999999E-2</c:v>
                </c:pt>
                <c:pt idx="3795">
                  <c:v>-1.0663199999999999E-2</c:v>
                </c:pt>
                <c:pt idx="3796">
                  <c:v>-1.0544100000000001E-2</c:v>
                </c:pt>
                <c:pt idx="3797">
                  <c:v>-1.03889E-2</c:v>
                </c:pt>
                <c:pt idx="3798">
                  <c:v>-1.0378699999999999E-2</c:v>
                </c:pt>
                <c:pt idx="3799">
                  <c:v>-1.01948E-2</c:v>
                </c:pt>
                <c:pt idx="3800">
                  <c:v>-1.0041E-2</c:v>
                </c:pt>
                <c:pt idx="3801">
                  <c:v>-9.95506E-3</c:v>
                </c:pt>
                <c:pt idx="3802">
                  <c:v>-9.8145300000000001E-3</c:v>
                </c:pt>
                <c:pt idx="3803">
                  <c:v>-9.7732300000000008E-3</c:v>
                </c:pt>
                <c:pt idx="3804">
                  <c:v>-9.6829900000000007E-3</c:v>
                </c:pt>
                <c:pt idx="3805">
                  <c:v>-9.4892299999999995E-3</c:v>
                </c:pt>
                <c:pt idx="3806">
                  <c:v>-9.4303600000000005E-3</c:v>
                </c:pt>
                <c:pt idx="3807">
                  <c:v>-9.3227699999999993E-3</c:v>
                </c:pt>
                <c:pt idx="3808">
                  <c:v>-9.2109500000000007E-3</c:v>
                </c:pt>
                <c:pt idx="3809">
                  <c:v>-9.1858400000000007E-3</c:v>
                </c:pt>
                <c:pt idx="3810">
                  <c:v>-9.0444700000000006E-3</c:v>
                </c:pt>
                <c:pt idx="3811">
                  <c:v>-8.9760599999999992E-3</c:v>
                </c:pt>
                <c:pt idx="3812">
                  <c:v>-8.8822299999999996E-3</c:v>
                </c:pt>
                <c:pt idx="3813">
                  <c:v>-8.7597400000000002E-3</c:v>
                </c:pt>
                <c:pt idx="3814">
                  <c:v>-8.6952899999999996E-3</c:v>
                </c:pt>
                <c:pt idx="3815">
                  <c:v>-8.6432200000000001E-3</c:v>
                </c:pt>
                <c:pt idx="3816">
                  <c:v>-8.5430899999999997E-3</c:v>
                </c:pt>
                <c:pt idx="3817">
                  <c:v>-8.5270799999999994E-3</c:v>
                </c:pt>
                <c:pt idx="3818">
                  <c:v>-8.4684500000000006E-3</c:v>
                </c:pt>
                <c:pt idx="3819">
                  <c:v>-8.3528200000000004E-3</c:v>
                </c:pt>
                <c:pt idx="3820">
                  <c:v>-8.3208199999999996E-3</c:v>
                </c:pt>
                <c:pt idx="3821">
                  <c:v>-8.20391E-3</c:v>
                </c:pt>
                <c:pt idx="3822">
                  <c:v>-8.1450299999999993E-3</c:v>
                </c:pt>
                <c:pt idx="3823">
                  <c:v>-8.1183399999999999E-3</c:v>
                </c:pt>
                <c:pt idx="3824">
                  <c:v>-7.9950799999999999E-3</c:v>
                </c:pt>
                <c:pt idx="3825">
                  <c:v>-7.9998499999999993E-3</c:v>
                </c:pt>
                <c:pt idx="3826">
                  <c:v>-7.9170300000000002E-3</c:v>
                </c:pt>
                <c:pt idx="3827">
                  <c:v>-7.8670500000000004E-3</c:v>
                </c:pt>
                <c:pt idx="3828">
                  <c:v>-7.8488599999999992E-3</c:v>
                </c:pt>
                <c:pt idx="3829">
                  <c:v>-7.7661800000000001E-3</c:v>
                </c:pt>
                <c:pt idx="3830">
                  <c:v>-7.75495E-3</c:v>
                </c:pt>
                <c:pt idx="3831">
                  <c:v>-7.6850900000000003E-3</c:v>
                </c:pt>
                <c:pt idx="3832">
                  <c:v>-7.6124299999999999E-3</c:v>
                </c:pt>
                <c:pt idx="3833">
                  <c:v>-7.6383900000000001E-3</c:v>
                </c:pt>
                <c:pt idx="3834">
                  <c:v>-7.5892099999999999E-3</c:v>
                </c:pt>
                <c:pt idx="3835">
                  <c:v>-7.5278799999999998E-3</c:v>
                </c:pt>
                <c:pt idx="3836">
                  <c:v>-7.5486099999999999E-3</c:v>
                </c:pt>
                <c:pt idx="3837">
                  <c:v>-7.4652E-3</c:v>
                </c:pt>
                <c:pt idx="3838">
                  <c:v>-7.4954599999999998E-3</c:v>
                </c:pt>
                <c:pt idx="3839">
                  <c:v>-7.4158799999999997E-3</c:v>
                </c:pt>
                <c:pt idx="3840">
                  <c:v>-7.4313499999999998E-3</c:v>
                </c:pt>
                <c:pt idx="3841">
                  <c:v>-7.4470999999999999E-3</c:v>
                </c:pt>
                <c:pt idx="3842">
                  <c:v>-7.3190699999999996E-3</c:v>
                </c:pt>
                <c:pt idx="3843">
                  <c:v>-7.33331E-3</c:v>
                </c:pt>
                <c:pt idx="3844">
                  <c:v>-7.3388899999999998E-3</c:v>
                </c:pt>
                <c:pt idx="3845">
                  <c:v>-7.2737399999999999E-3</c:v>
                </c:pt>
                <c:pt idx="3846">
                  <c:v>-7.2870299999999999E-3</c:v>
                </c:pt>
                <c:pt idx="3847">
                  <c:v>-7.2674000000000002E-3</c:v>
                </c:pt>
                <c:pt idx="3848">
                  <c:v>-7.2898900000000003E-3</c:v>
                </c:pt>
                <c:pt idx="3849">
                  <c:v>-7.2593199999999997E-3</c:v>
                </c:pt>
                <c:pt idx="3850">
                  <c:v>-7.1706799999999996E-3</c:v>
                </c:pt>
                <c:pt idx="3851">
                  <c:v>-7.2198799999999997E-3</c:v>
                </c:pt>
                <c:pt idx="3852">
                  <c:v>-7.1677700000000004E-3</c:v>
                </c:pt>
                <c:pt idx="3853">
                  <c:v>-7.15221E-3</c:v>
                </c:pt>
                <c:pt idx="3854">
                  <c:v>-7.19076E-3</c:v>
                </c:pt>
                <c:pt idx="3855">
                  <c:v>-7.1041200000000002E-3</c:v>
                </c:pt>
                <c:pt idx="3856">
                  <c:v>-7.1512800000000003E-3</c:v>
                </c:pt>
                <c:pt idx="3857">
                  <c:v>-7.1095000000000004E-3</c:v>
                </c:pt>
                <c:pt idx="3858">
                  <c:v>-7.0502999999999998E-3</c:v>
                </c:pt>
                <c:pt idx="3859">
                  <c:v>-7.0721899999999999E-3</c:v>
                </c:pt>
                <c:pt idx="3860">
                  <c:v>-7.0133599999999997E-3</c:v>
                </c:pt>
                <c:pt idx="3861">
                  <c:v>-7.0563500000000003E-3</c:v>
                </c:pt>
                <c:pt idx="3862">
                  <c:v>-7.0431000000000001E-3</c:v>
                </c:pt>
                <c:pt idx="3863">
                  <c:v>-6.9666199999999998E-3</c:v>
                </c:pt>
                <c:pt idx="3864">
                  <c:v>-6.9830500000000002E-3</c:v>
                </c:pt>
                <c:pt idx="3865">
                  <c:v>-6.8848199999999998E-3</c:v>
                </c:pt>
                <c:pt idx="3866">
                  <c:v>-6.90757E-3</c:v>
                </c:pt>
                <c:pt idx="3867">
                  <c:v>-6.8795699999999998E-3</c:v>
                </c:pt>
                <c:pt idx="3868">
                  <c:v>-6.8350900000000003E-3</c:v>
                </c:pt>
                <c:pt idx="3869">
                  <c:v>-6.86054E-3</c:v>
                </c:pt>
                <c:pt idx="3870">
                  <c:v>-6.8108400000000003E-3</c:v>
                </c:pt>
                <c:pt idx="3871">
                  <c:v>-6.7947800000000003E-3</c:v>
                </c:pt>
                <c:pt idx="3872">
                  <c:v>-6.7598099999999998E-3</c:v>
                </c:pt>
                <c:pt idx="3873">
                  <c:v>-6.7539499999999999E-3</c:v>
                </c:pt>
                <c:pt idx="3874">
                  <c:v>-6.7767599999999997E-3</c:v>
                </c:pt>
                <c:pt idx="3875">
                  <c:v>-6.6712799999999999E-3</c:v>
                </c:pt>
                <c:pt idx="3876">
                  <c:v>-6.68427E-3</c:v>
                </c:pt>
                <c:pt idx="3877">
                  <c:v>-6.6612199999999998E-3</c:v>
                </c:pt>
                <c:pt idx="3878">
                  <c:v>-6.6082299999999997E-3</c:v>
                </c:pt>
                <c:pt idx="3879">
                  <c:v>-6.5436499999999998E-3</c:v>
                </c:pt>
                <c:pt idx="3880">
                  <c:v>-6.5348200000000002E-3</c:v>
                </c:pt>
                <c:pt idx="3881">
                  <c:v>-6.5227499999999999E-3</c:v>
                </c:pt>
                <c:pt idx="3882">
                  <c:v>-6.4842500000000004E-3</c:v>
                </c:pt>
                <c:pt idx="3883">
                  <c:v>-6.4774699999999999E-3</c:v>
                </c:pt>
                <c:pt idx="3884">
                  <c:v>-6.4274600000000003E-3</c:v>
                </c:pt>
                <c:pt idx="3885">
                  <c:v>-6.3760800000000001E-3</c:v>
                </c:pt>
                <c:pt idx="3886">
                  <c:v>-6.3984699999999999E-3</c:v>
                </c:pt>
                <c:pt idx="3887">
                  <c:v>-6.3177399999999996E-3</c:v>
                </c:pt>
                <c:pt idx="3888">
                  <c:v>-6.3223200000000002E-3</c:v>
                </c:pt>
                <c:pt idx="3889">
                  <c:v>-6.2843100000000004E-3</c:v>
                </c:pt>
                <c:pt idx="3890">
                  <c:v>-6.2260199999999996E-3</c:v>
                </c:pt>
                <c:pt idx="3891">
                  <c:v>-6.2043300000000001E-3</c:v>
                </c:pt>
                <c:pt idx="3892">
                  <c:v>-6.1458399999999996E-3</c:v>
                </c:pt>
                <c:pt idx="3893">
                  <c:v>-6.1502800000000002E-3</c:v>
                </c:pt>
                <c:pt idx="3894">
                  <c:v>-6.1313100000000001E-3</c:v>
                </c:pt>
                <c:pt idx="3895">
                  <c:v>-6.0507E-3</c:v>
                </c:pt>
                <c:pt idx="3896">
                  <c:v>-6.0902899999999999E-3</c:v>
                </c:pt>
                <c:pt idx="3897">
                  <c:v>-6.0179999999999999E-3</c:v>
                </c:pt>
                <c:pt idx="3898">
                  <c:v>-6.0399499999999997E-3</c:v>
                </c:pt>
                <c:pt idx="3899">
                  <c:v>-5.9699100000000001E-3</c:v>
                </c:pt>
                <c:pt idx="3900">
                  <c:v>-5.9558299999999996E-3</c:v>
                </c:pt>
                <c:pt idx="3901">
                  <c:v>-5.9379599999999999E-3</c:v>
                </c:pt>
                <c:pt idx="3902">
                  <c:v>-5.9037600000000001E-3</c:v>
                </c:pt>
                <c:pt idx="3903">
                  <c:v>-5.92597E-3</c:v>
                </c:pt>
                <c:pt idx="3904">
                  <c:v>-5.80387E-3</c:v>
                </c:pt>
                <c:pt idx="3905">
                  <c:v>-5.8229600000000003E-3</c:v>
                </c:pt>
                <c:pt idx="3906">
                  <c:v>-5.7953500000000003E-3</c:v>
                </c:pt>
                <c:pt idx="3907">
                  <c:v>-5.7848999999999999E-3</c:v>
                </c:pt>
                <c:pt idx="3908">
                  <c:v>-5.80183E-3</c:v>
                </c:pt>
                <c:pt idx="3909">
                  <c:v>-5.7157700000000002E-3</c:v>
                </c:pt>
                <c:pt idx="3910">
                  <c:v>-5.7520100000000001E-3</c:v>
                </c:pt>
                <c:pt idx="3911">
                  <c:v>-5.6677799999999999E-3</c:v>
                </c:pt>
                <c:pt idx="3912">
                  <c:v>-5.7209699999999997E-3</c:v>
                </c:pt>
                <c:pt idx="3913">
                  <c:v>-5.7199699999999996E-3</c:v>
                </c:pt>
                <c:pt idx="3914">
                  <c:v>-5.6084799999999999E-3</c:v>
                </c:pt>
                <c:pt idx="3915">
                  <c:v>-5.6535200000000004E-3</c:v>
                </c:pt>
                <c:pt idx="3916">
                  <c:v>-5.6252000000000003E-3</c:v>
                </c:pt>
                <c:pt idx="3917">
                  <c:v>-5.6014300000000001E-3</c:v>
                </c:pt>
                <c:pt idx="3918">
                  <c:v>-5.6251499999999998E-3</c:v>
                </c:pt>
                <c:pt idx="3919">
                  <c:v>-5.5782100000000001E-3</c:v>
                </c:pt>
                <c:pt idx="3920">
                  <c:v>-5.6160999999999997E-3</c:v>
                </c:pt>
                <c:pt idx="3921">
                  <c:v>-5.5783600000000001E-3</c:v>
                </c:pt>
                <c:pt idx="3922">
                  <c:v>-5.5586799999999999E-3</c:v>
                </c:pt>
                <c:pt idx="3923">
                  <c:v>-5.6234800000000001E-3</c:v>
                </c:pt>
                <c:pt idx="3924">
                  <c:v>-5.5834700000000001E-3</c:v>
                </c:pt>
                <c:pt idx="3925">
                  <c:v>-5.5794599999999996E-3</c:v>
                </c:pt>
                <c:pt idx="3926">
                  <c:v>-5.52565E-3</c:v>
                </c:pt>
                <c:pt idx="3927">
                  <c:v>-5.5715199999999999E-3</c:v>
                </c:pt>
                <c:pt idx="3928">
                  <c:v>-5.56377E-3</c:v>
                </c:pt>
                <c:pt idx="3929">
                  <c:v>-5.5365400000000004E-3</c:v>
                </c:pt>
                <c:pt idx="3930">
                  <c:v>-5.5541000000000002E-3</c:v>
                </c:pt>
                <c:pt idx="3931">
                  <c:v>-5.5761400000000003E-3</c:v>
                </c:pt>
                <c:pt idx="3932">
                  <c:v>-5.51908E-3</c:v>
                </c:pt>
                <c:pt idx="3933">
                  <c:v>-5.5719200000000002E-3</c:v>
                </c:pt>
                <c:pt idx="3934">
                  <c:v>-5.46182E-3</c:v>
                </c:pt>
                <c:pt idx="3935">
                  <c:v>-5.5465599999999999E-3</c:v>
                </c:pt>
                <c:pt idx="3936">
                  <c:v>-5.5364400000000001E-3</c:v>
                </c:pt>
                <c:pt idx="3937">
                  <c:v>-5.4760800000000004E-3</c:v>
                </c:pt>
                <c:pt idx="3938">
                  <c:v>-5.5528499999999998E-3</c:v>
                </c:pt>
                <c:pt idx="3939">
                  <c:v>-5.5287599999999998E-3</c:v>
                </c:pt>
                <c:pt idx="3940">
                  <c:v>-5.5226800000000003E-3</c:v>
                </c:pt>
                <c:pt idx="3941">
                  <c:v>-5.5627899999999997E-3</c:v>
                </c:pt>
                <c:pt idx="3942">
                  <c:v>-5.4615000000000002E-3</c:v>
                </c:pt>
                <c:pt idx="3943">
                  <c:v>-5.55442E-3</c:v>
                </c:pt>
                <c:pt idx="3944">
                  <c:v>-5.5071599999999997E-3</c:v>
                </c:pt>
                <c:pt idx="3945">
                  <c:v>-5.5227000000000002E-3</c:v>
                </c:pt>
                <c:pt idx="3946">
                  <c:v>-5.5281699999999998E-3</c:v>
                </c:pt>
                <c:pt idx="3947">
                  <c:v>-5.5046000000000001E-3</c:v>
                </c:pt>
                <c:pt idx="3948">
                  <c:v>-5.5217399999999998E-3</c:v>
                </c:pt>
                <c:pt idx="3949">
                  <c:v>-5.5762600000000004E-3</c:v>
                </c:pt>
                <c:pt idx="3950">
                  <c:v>-5.5059899999999997E-3</c:v>
                </c:pt>
                <c:pt idx="3951">
                  <c:v>-5.5924199999999999E-3</c:v>
                </c:pt>
                <c:pt idx="3952">
                  <c:v>-5.5673500000000004E-3</c:v>
                </c:pt>
                <c:pt idx="3953">
                  <c:v>-5.5758099999999996E-3</c:v>
                </c:pt>
                <c:pt idx="3954">
                  <c:v>-5.5968900000000002E-3</c:v>
                </c:pt>
                <c:pt idx="3955">
                  <c:v>-5.5612200000000004E-3</c:v>
                </c:pt>
                <c:pt idx="3956">
                  <c:v>-5.58291E-3</c:v>
                </c:pt>
                <c:pt idx="3957">
                  <c:v>-5.5920400000000004E-3</c:v>
                </c:pt>
                <c:pt idx="3958">
                  <c:v>-5.5839399999999999E-3</c:v>
                </c:pt>
                <c:pt idx="3959">
                  <c:v>-5.6586600000000003E-3</c:v>
                </c:pt>
                <c:pt idx="3960">
                  <c:v>-5.61547E-3</c:v>
                </c:pt>
                <c:pt idx="3961">
                  <c:v>-5.6319999999999999E-3</c:v>
                </c:pt>
                <c:pt idx="3962">
                  <c:v>-5.7285699999999997E-3</c:v>
                </c:pt>
                <c:pt idx="3963">
                  <c:v>-5.6480200000000001E-3</c:v>
                </c:pt>
                <c:pt idx="3964">
                  <c:v>-5.7706700000000003E-3</c:v>
                </c:pt>
                <c:pt idx="3965">
                  <c:v>-5.7171899999999996E-3</c:v>
                </c:pt>
                <c:pt idx="3966">
                  <c:v>-5.7378200000000002E-3</c:v>
                </c:pt>
                <c:pt idx="3967">
                  <c:v>-5.8253100000000002E-3</c:v>
                </c:pt>
                <c:pt idx="3968">
                  <c:v>-5.7830099999999999E-3</c:v>
                </c:pt>
                <c:pt idx="3969">
                  <c:v>-5.8694100000000003E-3</c:v>
                </c:pt>
                <c:pt idx="3970">
                  <c:v>-5.90669E-3</c:v>
                </c:pt>
                <c:pt idx="3971">
                  <c:v>-5.8767699999999999E-3</c:v>
                </c:pt>
                <c:pt idx="3972">
                  <c:v>-5.9915599999999999E-3</c:v>
                </c:pt>
                <c:pt idx="3973">
                  <c:v>-5.9904299999999997E-3</c:v>
                </c:pt>
                <c:pt idx="3974">
                  <c:v>-6.0442999999999998E-3</c:v>
                </c:pt>
                <c:pt idx="3975">
                  <c:v>-6.1042400000000004E-3</c:v>
                </c:pt>
                <c:pt idx="3976">
                  <c:v>-6.1104699999999998E-3</c:v>
                </c:pt>
                <c:pt idx="3977">
                  <c:v>-6.2113300000000001E-3</c:v>
                </c:pt>
                <c:pt idx="3978">
                  <c:v>-6.2579599999999999E-3</c:v>
                </c:pt>
                <c:pt idx="3979">
                  <c:v>-6.2999199999999997E-3</c:v>
                </c:pt>
                <c:pt idx="3980">
                  <c:v>-6.4341199999999998E-3</c:v>
                </c:pt>
                <c:pt idx="3981">
                  <c:v>-6.4188099999999996E-3</c:v>
                </c:pt>
                <c:pt idx="3982">
                  <c:v>-6.5149500000000003E-3</c:v>
                </c:pt>
                <c:pt idx="3983">
                  <c:v>-6.6023000000000002E-3</c:v>
                </c:pt>
                <c:pt idx="3984">
                  <c:v>-6.59649E-3</c:v>
                </c:pt>
                <c:pt idx="3985">
                  <c:v>-6.7362999999999998E-3</c:v>
                </c:pt>
                <c:pt idx="3986">
                  <c:v>-6.7626700000000001E-3</c:v>
                </c:pt>
                <c:pt idx="3987">
                  <c:v>-6.8635700000000003E-3</c:v>
                </c:pt>
                <c:pt idx="3988">
                  <c:v>-6.9384700000000004E-3</c:v>
                </c:pt>
                <c:pt idx="3989">
                  <c:v>-6.9591699999999998E-3</c:v>
                </c:pt>
                <c:pt idx="3990">
                  <c:v>-7.1065299999999998E-3</c:v>
                </c:pt>
                <c:pt idx="3991">
                  <c:v>-7.1246E-3</c:v>
                </c:pt>
                <c:pt idx="3992">
                  <c:v>-7.2106200000000001E-3</c:v>
                </c:pt>
                <c:pt idx="3993">
                  <c:v>-7.3455300000000003E-3</c:v>
                </c:pt>
                <c:pt idx="3994">
                  <c:v>-7.4202699999999996E-3</c:v>
                </c:pt>
                <c:pt idx="3995">
                  <c:v>-7.52186E-3</c:v>
                </c:pt>
                <c:pt idx="3996">
                  <c:v>-7.5688700000000001E-3</c:v>
                </c:pt>
                <c:pt idx="3997">
                  <c:v>-7.6523299999999997E-3</c:v>
                </c:pt>
                <c:pt idx="3998">
                  <c:v>-7.8010099999999997E-3</c:v>
                </c:pt>
                <c:pt idx="3999">
                  <c:v>-7.8968700000000003E-3</c:v>
                </c:pt>
                <c:pt idx="4000">
                  <c:v>-7.9712700000000008E-3</c:v>
                </c:pt>
                <c:pt idx="4001">
                  <c:v>-8.1295599999999992E-3</c:v>
                </c:pt>
                <c:pt idx="4002">
                  <c:v>-8.1633999999999995E-3</c:v>
                </c:pt>
                <c:pt idx="4003">
                  <c:v>-8.0681999999999993E-3</c:v>
                </c:pt>
                <c:pt idx="4004">
                  <c:v>-7.7524500000000001E-3</c:v>
                </c:pt>
                <c:pt idx="4005">
                  <c:v>-7.2724599999999997E-3</c:v>
                </c:pt>
                <c:pt idx="4006">
                  <c:v>-6.9210299999999999E-3</c:v>
                </c:pt>
                <c:pt idx="4007">
                  <c:v>-6.5919799999999999E-3</c:v>
                </c:pt>
                <c:pt idx="4008">
                  <c:v>-6.3256700000000003E-3</c:v>
                </c:pt>
                <c:pt idx="4009">
                  <c:v>-6.0620400000000003E-3</c:v>
                </c:pt>
                <c:pt idx="4010">
                  <c:v>-5.8543099999999997E-3</c:v>
                </c:pt>
                <c:pt idx="4011">
                  <c:v>-5.6379000000000004E-3</c:v>
                </c:pt>
                <c:pt idx="4012">
                  <c:v>-5.4365999999999998E-3</c:v>
                </c:pt>
                <c:pt idx="4013">
                  <c:v>-5.2873499999999997E-3</c:v>
                </c:pt>
                <c:pt idx="4014">
                  <c:v>-5.0602700000000004E-3</c:v>
                </c:pt>
                <c:pt idx="4015">
                  <c:v>-4.9434400000000003E-3</c:v>
                </c:pt>
                <c:pt idx="4016">
                  <c:v>-4.76751E-3</c:v>
                </c:pt>
                <c:pt idx="4017">
                  <c:v>-4.5929200000000003E-3</c:v>
                </c:pt>
                <c:pt idx="4018">
                  <c:v>-4.4928700000000004E-3</c:v>
                </c:pt>
                <c:pt idx="4019">
                  <c:v>-4.2911900000000003E-3</c:v>
                </c:pt>
                <c:pt idx="4020">
                  <c:v>-4.1814E-3</c:v>
                </c:pt>
                <c:pt idx="4021">
                  <c:v>-4.0393E-3</c:v>
                </c:pt>
                <c:pt idx="4022">
                  <c:v>-3.85711E-3</c:v>
                </c:pt>
                <c:pt idx="4023">
                  <c:v>-3.8351700000000002E-3</c:v>
                </c:pt>
                <c:pt idx="4024">
                  <c:v>-3.6603500000000001E-3</c:v>
                </c:pt>
                <c:pt idx="4025">
                  <c:v>-3.4925400000000001E-3</c:v>
                </c:pt>
                <c:pt idx="4026">
                  <c:v>-3.4495400000000001E-3</c:v>
                </c:pt>
                <c:pt idx="4027">
                  <c:v>-3.2765799999999999E-3</c:v>
                </c:pt>
                <c:pt idx="4028">
                  <c:v>-3.2393299999999999E-3</c:v>
                </c:pt>
                <c:pt idx="4029">
                  <c:v>-3.1328599999999999E-3</c:v>
                </c:pt>
              </c:numCache>
            </c:numRef>
          </c:yVal>
          <c:smooth val="0"/>
          <c:extLst>
            <c:ext xmlns:c16="http://schemas.microsoft.com/office/drawing/2014/chart" uri="{C3380CC4-5D6E-409C-BE32-E72D297353CC}">
              <c16:uniqueId val="{00000001-857C-4469-9E9E-8FBA75455C64}"/>
            </c:ext>
          </c:extLst>
        </c:ser>
        <c:ser>
          <c:idx val="2"/>
          <c:order val="2"/>
          <c:tx>
            <c:v>o-precursor</c:v>
          </c:tx>
          <c:spPr>
            <a:ln w="19050">
              <a:solidFill>
                <a:schemeClr val="tx1"/>
              </a:solidFill>
            </a:ln>
          </c:spPr>
          <c:marker>
            <c:symbol val="none"/>
          </c:marker>
          <c:xVal>
            <c:numRef>
              <c:f>'[SPPE electrodeposition CV.xlsx]Sheet1'!$A$4:$A$4033</c:f>
              <c:numCache>
                <c:formatCode>General</c:formatCode>
                <c:ptCount val="4030"/>
                <c:pt idx="0">
                  <c:v>0.902335</c:v>
                </c:pt>
                <c:pt idx="1">
                  <c:v>0.90333399999999997</c:v>
                </c:pt>
                <c:pt idx="2">
                  <c:v>0.904331</c:v>
                </c:pt>
                <c:pt idx="3">
                  <c:v>0.905339</c:v>
                </c:pt>
                <c:pt idx="4">
                  <c:v>0.90634199999999998</c:v>
                </c:pt>
                <c:pt idx="5">
                  <c:v>0.907335</c:v>
                </c:pt>
                <c:pt idx="6">
                  <c:v>0.90833200000000003</c:v>
                </c:pt>
                <c:pt idx="7">
                  <c:v>0.90933299999999995</c:v>
                </c:pt>
                <c:pt idx="8">
                  <c:v>0.91034199999999998</c:v>
                </c:pt>
                <c:pt idx="9">
                  <c:v>0.91134000000000004</c:v>
                </c:pt>
                <c:pt idx="10">
                  <c:v>0.91235100000000002</c:v>
                </c:pt>
                <c:pt idx="11">
                  <c:v>0.91332800000000003</c:v>
                </c:pt>
                <c:pt idx="12">
                  <c:v>0.91435</c:v>
                </c:pt>
                <c:pt idx="13">
                  <c:v>0.91533100000000001</c:v>
                </c:pt>
                <c:pt idx="14">
                  <c:v>0.91633100000000001</c:v>
                </c:pt>
                <c:pt idx="15">
                  <c:v>0.91731099999999999</c:v>
                </c:pt>
                <c:pt idx="16">
                  <c:v>0.91834099999999996</c:v>
                </c:pt>
                <c:pt idx="17">
                  <c:v>0.91933299999999996</c:v>
                </c:pt>
                <c:pt idx="18">
                  <c:v>0.92034899999999997</c:v>
                </c:pt>
                <c:pt idx="19">
                  <c:v>0.92132199999999997</c:v>
                </c:pt>
                <c:pt idx="20">
                  <c:v>0.92232999999999998</c:v>
                </c:pt>
                <c:pt idx="21">
                  <c:v>0.92334499999999997</c:v>
                </c:pt>
                <c:pt idx="22">
                  <c:v>0.92431700000000006</c:v>
                </c:pt>
                <c:pt idx="23">
                  <c:v>0.92533200000000004</c:v>
                </c:pt>
                <c:pt idx="24">
                  <c:v>0.92634399999999995</c:v>
                </c:pt>
                <c:pt idx="25">
                  <c:v>0.92733299999999996</c:v>
                </c:pt>
                <c:pt idx="26">
                  <c:v>0.92833500000000002</c:v>
                </c:pt>
                <c:pt idx="27">
                  <c:v>0.92932099999999995</c:v>
                </c:pt>
                <c:pt idx="28">
                  <c:v>0.93033399999999999</c:v>
                </c:pt>
                <c:pt idx="29">
                  <c:v>0.93132000000000004</c:v>
                </c:pt>
                <c:pt idx="30">
                  <c:v>0.93232199999999998</c:v>
                </c:pt>
                <c:pt idx="31">
                  <c:v>0.933338</c:v>
                </c:pt>
                <c:pt idx="32">
                  <c:v>0.93433699999999997</c:v>
                </c:pt>
                <c:pt idx="33">
                  <c:v>0.93533100000000002</c:v>
                </c:pt>
                <c:pt idx="34">
                  <c:v>0.93632300000000002</c:v>
                </c:pt>
                <c:pt idx="35">
                  <c:v>0.93733200000000005</c:v>
                </c:pt>
                <c:pt idx="36">
                  <c:v>0.93833100000000003</c:v>
                </c:pt>
                <c:pt idx="37">
                  <c:v>0.93931799999999999</c:v>
                </c:pt>
                <c:pt idx="38">
                  <c:v>0.94033999999999995</c:v>
                </c:pt>
                <c:pt idx="39">
                  <c:v>0.94131299999999996</c:v>
                </c:pt>
                <c:pt idx="40">
                  <c:v>0.94233</c:v>
                </c:pt>
                <c:pt idx="41">
                  <c:v>0.94333199999999995</c:v>
                </c:pt>
                <c:pt idx="42">
                  <c:v>0.94433199999999995</c:v>
                </c:pt>
                <c:pt idx="43">
                  <c:v>0.94533100000000003</c:v>
                </c:pt>
                <c:pt idx="44">
                  <c:v>0.94632099999999997</c:v>
                </c:pt>
                <c:pt idx="45">
                  <c:v>0.94734700000000005</c:v>
                </c:pt>
                <c:pt idx="46">
                  <c:v>0.94835599999999998</c:v>
                </c:pt>
                <c:pt idx="47">
                  <c:v>0.94934600000000002</c:v>
                </c:pt>
                <c:pt idx="48">
                  <c:v>0.95033199999999995</c:v>
                </c:pt>
                <c:pt idx="49">
                  <c:v>0.95134300000000005</c:v>
                </c:pt>
                <c:pt idx="50">
                  <c:v>0.95235099999999995</c:v>
                </c:pt>
                <c:pt idx="51">
                  <c:v>0.95334600000000003</c:v>
                </c:pt>
                <c:pt idx="52">
                  <c:v>0.95433199999999996</c:v>
                </c:pt>
                <c:pt idx="53">
                  <c:v>0.95533000000000001</c:v>
                </c:pt>
                <c:pt idx="54">
                  <c:v>0.95633800000000002</c:v>
                </c:pt>
                <c:pt idx="55">
                  <c:v>0.95733500000000005</c:v>
                </c:pt>
                <c:pt idx="56">
                  <c:v>0.95835999999999999</c:v>
                </c:pt>
                <c:pt idx="57">
                  <c:v>0.95933999999999997</c:v>
                </c:pt>
                <c:pt idx="58">
                  <c:v>0.96035000000000004</c:v>
                </c:pt>
                <c:pt idx="59">
                  <c:v>0.96133100000000005</c:v>
                </c:pt>
                <c:pt idx="60">
                  <c:v>0.96232600000000001</c:v>
                </c:pt>
                <c:pt idx="61">
                  <c:v>0.96332700000000004</c:v>
                </c:pt>
                <c:pt idx="62">
                  <c:v>0.96432799999999996</c:v>
                </c:pt>
                <c:pt idx="63">
                  <c:v>0.96531999999999996</c:v>
                </c:pt>
                <c:pt idx="64">
                  <c:v>0.96632399999999996</c:v>
                </c:pt>
                <c:pt idx="65">
                  <c:v>0.96732799999999997</c:v>
                </c:pt>
                <c:pt idx="66">
                  <c:v>0.96833199999999997</c:v>
                </c:pt>
                <c:pt idx="67">
                  <c:v>0.96935400000000005</c:v>
                </c:pt>
                <c:pt idx="68">
                  <c:v>0.97033599999999998</c:v>
                </c:pt>
                <c:pt idx="69">
                  <c:v>0.971333</c:v>
                </c:pt>
                <c:pt idx="70">
                  <c:v>0.97233199999999997</c:v>
                </c:pt>
                <c:pt idx="71">
                  <c:v>0.97333199999999997</c:v>
                </c:pt>
                <c:pt idx="72">
                  <c:v>0.97433099999999995</c:v>
                </c:pt>
                <c:pt idx="73">
                  <c:v>0.97531900000000005</c:v>
                </c:pt>
                <c:pt idx="74">
                  <c:v>0.97632699999999994</c:v>
                </c:pt>
                <c:pt idx="75">
                  <c:v>0.97733099999999995</c:v>
                </c:pt>
                <c:pt idx="76">
                  <c:v>0.97833400000000004</c:v>
                </c:pt>
                <c:pt idx="77">
                  <c:v>0.97933300000000001</c:v>
                </c:pt>
                <c:pt idx="78">
                  <c:v>0.98032300000000006</c:v>
                </c:pt>
                <c:pt idx="79">
                  <c:v>0.981325</c:v>
                </c:pt>
                <c:pt idx="80">
                  <c:v>0.98234699999999997</c:v>
                </c:pt>
                <c:pt idx="81">
                  <c:v>0.98333099999999996</c:v>
                </c:pt>
                <c:pt idx="82">
                  <c:v>0.98431999999999997</c:v>
                </c:pt>
                <c:pt idx="83">
                  <c:v>0.98533300000000001</c:v>
                </c:pt>
                <c:pt idx="84">
                  <c:v>0.98635099999999998</c:v>
                </c:pt>
                <c:pt idx="85">
                  <c:v>0.987313</c:v>
                </c:pt>
                <c:pt idx="86">
                  <c:v>0.98833400000000005</c:v>
                </c:pt>
                <c:pt idx="87">
                  <c:v>0.98932699999999996</c:v>
                </c:pt>
                <c:pt idx="88">
                  <c:v>0.99032399999999998</c:v>
                </c:pt>
                <c:pt idx="89">
                  <c:v>0.99131800000000003</c:v>
                </c:pt>
                <c:pt idx="90">
                  <c:v>0.99232900000000002</c:v>
                </c:pt>
                <c:pt idx="91">
                  <c:v>0.99331199999999997</c:v>
                </c:pt>
                <c:pt idx="92">
                  <c:v>0.99431999999999998</c:v>
                </c:pt>
                <c:pt idx="93">
                  <c:v>0.99531999999999998</c:v>
                </c:pt>
                <c:pt idx="94">
                  <c:v>0.99631199999999998</c:v>
                </c:pt>
                <c:pt idx="95">
                  <c:v>0.99732399999999999</c:v>
                </c:pt>
                <c:pt idx="96">
                  <c:v>0.99831700000000001</c:v>
                </c:pt>
                <c:pt idx="97">
                  <c:v>0.99931499999999995</c:v>
                </c:pt>
                <c:pt idx="98">
                  <c:v>1.0003200000000001</c:v>
                </c:pt>
                <c:pt idx="99">
                  <c:v>1.0013399999999999</c:v>
                </c:pt>
                <c:pt idx="100">
                  <c:v>1.0023299999999999</c:v>
                </c:pt>
                <c:pt idx="101">
                  <c:v>1.0033399999999999</c:v>
                </c:pt>
                <c:pt idx="102">
                  <c:v>1.00434</c:v>
                </c:pt>
                <c:pt idx="103">
                  <c:v>1.0053300000000001</c:v>
                </c:pt>
                <c:pt idx="104">
                  <c:v>1.00631</c:v>
                </c:pt>
                <c:pt idx="105">
                  <c:v>1.00732</c:v>
                </c:pt>
                <c:pt idx="106">
                  <c:v>1.0083299999999999</c:v>
                </c:pt>
                <c:pt idx="107">
                  <c:v>1.0093300000000001</c:v>
                </c:pt>
                <c:pt idx="108">
                  <c:v>1.01033</c:v>
                </c:pt>
                <c:pt idx="109">
                  <c:v>1.01132</c:v>
                </c:pt>
                <c:pt idx="110">
                  <c:v>1.01234</c:v>
                </c:pt>
                <c:pt idx="111">
                  <c:v>1.01332</c:v>
                </c:pt>
                <c:pt idx="112">
                  <c:v>1.01433</c:v>
                </c:pt>
                <c:pt idx="113">
                  <c:v>1.0153399999999999</c:v>
                </c:pt>
                <c:pt idx="114">
                  <c:v>1.0163199999999999</c:v>
                </c:pt>
                <c:pt idx="115">
                  <c:v>1.0173399999999999</c:v>
                </c:pt>
                <c:pt idx="116">
                  <c:v>1.01833</c:v>
                </c:pt>
                <c:pt idx="117">
                  <c:v>1.01932</c:v>
                </c:pt>
                <c:pt idx="118">
                  <c:v>1.02034</c:v>
                </c:pt>
                <c:pt idx="119">
                  <c:v>1.02135</c:v>
                </c:pt>
                <c:pt idx="120">
                  <c:v>1.02234</c:v>
                </c:pt>
                <c:pt idx="121">
                  <c:v>1.02332</c:v>
                </c:pt>
                <c:pt idx="122">
                  <c:v>1.0243199999999999</c:v>
                </c:pt>
                <c:pt idx="123">
                  <c:v>1.0253399999999999</c:v>
                </c:pt>
                <c:pt idx="124">
                  <c:v>1.02633</c:v>
                </c:pt>
                <c:pt idx="125">
                  <c:v>1.02732</c:v>
                </c:pt>
                <c:pt idx="126">
                  <c:v>1.02834</c:v>
                </c:pt>
                <c:pt idx="127">
                  <c:v>1.0293300000000001</c:v>
                </c:pt>
                <c:pt idx="128">
                  <c:v>1.0303199999999999</c:v>
                </c:pt>
                <c:pt idx="129">
                  <c:v>1.03132</c:v>
                </c:pt>
                <c:pt idx="130">
                  <c:v>1.03233</c:v>
                </c:pt>
                <c:pt idx="131">
                  <c:v>1.0333300000000001</c:v>
                </c:pt>
                <c:pt idx="132">
                  <c:v>1.03433</c:v>
                </c:pt>
                <c:pt idx="133">
                  <c:v>1.0353300000000001</c:v>
                </c:pt>
                <c:pt idx="134">
                  <c:v>1.0363199999999999</c:v>
                </c:pt>
                <c:pt idx="135">
                  <c:v>1.0373399999999999</c:v>
                </c:pt>
                <c:pt idx="136">
                  <c:v>1.03834</c:v>
                </c:pt>
                <c:pt idx="137">
                  <c:v>1.03932</c:v>
                </c:pt>
                <c:pt idx="138">
                  <c:v>1.04034</c:v>
                </c:pt>
                <c:pt idx="139">
                  <c:v>1.04132</c:v>
                </c:pt>
                <c:pt idx="140">
                  <c:v>1.0423500000000001</c:v>
                </c:pt>
                <c:pt idx="141">
                  <c:v>1.04332</c:v>
                </c:pt>
                <c:pt idx="142">
                  <c:v>1.0443199999999999</c:v>
                </c:pt>
                <c:pt idx="143">
                  <c:v>1.04532</c:v>
                </c:pt>
                <c:pt idx="144">
                  <c:v>1.0463499999999999</c:v>
                </c:pt>
                <c:pt idx="145">
                  <c:v>1.04735</c:v>
                </c:pt>
                <c:pt idx="146">
                  <c:v>1.04834</c:v>
                </c:pt>
                <c:pt idx="147">
                  <c:v>1.0493399999999999</c:v>
                </c:pt>
                <c:pt idx="148">
                  <c:v>1.05033</c:v>
                </c:pt>
                <c:pt idx="149">
                  <c:v>1.0513399999999999</c:v>
                </c:pt>
                <c:pt idx="150">
                  <c:v>1.0523400000000001</c:v>
                </c:pt>
                <c:pt idx="151">
                  <c:v>1.0533300000000001</c:v>
                </c:pt>
                <c:pt idx="152">
                  <c:v>1.05433</c:v>
                </c:pt>
                <c:pt idx="153">
                  <c:v>1.05532</c:v>
                </c:pt>
                <c:pt idx="154">
                  <c:v>1.05633</c:v>
                </c:pt>
                <c:pt idx="155">
                  <c:v>1.05732</c:v>
                </c:pt>
                <c:pt idx="156">
                  <c:v>1.0583199999999999</c:v>
                </c:pt>
                <c:pt idx="157">
                  <c:v>1.0593300000000001</c:v>
                </c:pt>
                <c:pt idx="158">
                  <c:v>1.0603400000000001</c:v>
                </c:pt>
                <c:pt idx="159">
                  <c:v>1.06132</c:v>
                </c:pt>
                <c:pt idx="160">
                  <c:v>1.06233</c:v>
                </c:pt>
                <c:pt idx="161">
                  <c:v>1.06334</c:v>
                </c:pt>
                <c:pt idx="162">
                  <c:v>1.06433</c:v>
                </c:pt>
                <c:pt idx="163">
                  <c:v>1.0653300000000001</c:v>
                </c:pt>
                <c:pt idx="164">
                  <c:v>1.0663199999999999</c:v>
                </c:pt>
                <c:pt idx="165">
                  <c:v>1.0673299999999999</c:v>
                </c:pt>
                <c:pt idx="166">
                  <c:v>1.0683100000000001</c:v>
                </c:pt>
                <c:pt idx="167">
                  <c:v>1.0693299999999999</c:v>
                </c:pt>
                <c:pt idx="168">
                  <c:v>1.0703199999999999</c:v>
                </c:pt>
                <c:pt idx="169">
                  <c:v>1.0713299999999999</c:v>
                </c:pt>
                <c:pt idx="170">
                  <c:v>1.0723199999999999</c:v>
                </c:pt>
                <c:pt idx="171">
                  <c:v>1.07331</c:v>
                </c:pt>
                <c:pt idx="172">
                  <c:v>1.07433</c:v>
                </c:pt>
                <c:pt idx="173">
                  <c:v>1.0753200000000001</c:v>
                </c:pt>
                <c:pt idx="174">
                  <c:v>1.07633</c:v>
                </c:pt>
                <c:pt idx="175">
                  <c:v>1.0773299999999999</c:v>
                </c:pt>
                <c:pt idx="176">
                  <c:v>1.0783199999999999</c:v>
                </c:pt>
                <c:pt idx="177">
                  <c:v>1.07931</c:v>
                </c:pt>
                <c:pt idx="178">
                  <c:v>1.0803199999999999</c:v>
                </c:pt>
                <c:pt idx="179">
                  <c:v>1.0813299999999999</c:v>
                </c:pt>
                <c:pt idx="180">
                  <c:v>1.0823199999999999</c:v>
                </c:pt>
                <c:pt idx="181">
                  <c:v>1.0833200000000001</c:v>
                </c:pt>
                <c:pt idx="182">
                  <c:v>1.08433</c:v>
                </c:pt>
                <c:pt idx="183">
                  <c:v>1.0853200000000001</c:v>
                </c:pt>
                <c:pt idx="184">
                  <c:v>1.08633</c:v>
                </c:pt>
                <c:pt idx="185">
                  <c:v>1.08731</c:v>
                </c:pt>
                <c:pt idx="186">
                  <c:v>1.08833</c:v>
                </c:pt>
                <c:pt idx="187">
                  <c:v>1.0893299999999999</c:v>
                </c:pt>
                <c:pt idx="188">
                  <c:v>1.0903400000000001</c:v>
                </c:pt>
                <c:pt idx="189">
                  <c:v>1.0913299999999999</c:v>
                </c:pt>
                <c:pt idx="190">
                  <c:v>1.09232</c:v>
                </c:pt>
                <c:pt idx="191">
                  <c:v>1.0933299999999999</c:v>
                </c:pt>
                <c:pt idx="192">
                  <c:v>1.09433</c:v>
                </c:pt>
                <c:pt idx="193">
                  <c:v>1.0953299999999999</c:v>
                </c:pt>
                <c:pt idx="194">
                  <c:v>1.0963099999999999</c:v>
                </c:pt>
                <c:pt idx="195">
                  <c:v>1.0972999999999999</c:v>
                </c:pt>
                <c:pt idx="196">
                  <c:v>1.09832</c:v>
                </c:pt>
                <c:pt idx="197">
                  <c:v>1.09931</c:v>
                </c:pt>
                <c:pt idx="198">
                  <c:v>1.1003099999999999</c:v>
                </c:pt>
                <c:pt idx="199">
                  <c:v>1.1013200000000001</c:v>
                </c:pt>
                <c:pt idx="200">
                  <c:v>1.10233</c:v>
                </c:pt>
                <c:pt idx="201">
                  <c:v>1.10334</c:v>
                </c:pt>
                <c:pt idx="202">
                  <c:v>1.1043499999999999</c:v>
                </c:pt>
                <c:pt idx="203">
                  <c:v>1.1053200000000001</c:v>
                </c:pt>
                <c:pt idx="204">
                  <c:v>1.10633</c:v>
                </c:pt>
                <c:pt idx="205">
                  <c:v>1.1073299999999999</c:v>
                </c:pt>
                <c:pt idx="206">
                  <c:v>1.10833</c:v>
                </c:pt>
                <c:pt idx="207">
                  <c:v>1.1093299999999999</c:v>
                </c:pt>
                <c:pt idx="208">
                  <c:v>1.1103400000000001</c:v>
                </c:pt>
                <c:pt idx="209">
                  <c:v>1.1113200000000001</c:v>
                </c:pt>
                <c:pt idx="210">
                  <c:v>1.11233</c:v>
                </c:pt>
                <c:pt idx="211">
                  <c:v>1.1133299999999999</c:v>
                </c:pt>
                <c:pt idx="212">
                  <c:v>1.11433</c:v>
                </c:pt>
                <c:pt idx="213">
                  <c:v>1.1153299999999999</c:v>
                </c:pt>
                <c:pt idx="214">
                  <c:v>1.11632</c:v>
                </c:pt>
                <c:pt idx="215">
                  <c:v>1.1173200000000001</c:v>
                </c:pt>
                <c:pt idx="216">
                  <c:v>1.11833</c:v>
                </c:pt>
                <c:pt idx="217">
                  <c:v>1.1193200000000001</c:v>
                </c:pt>
                <c:pt idx="218">
                  <c:v>1.12032</c:v>
                </c:pt>
                <c:pt idx="219">
                  <c:v>1.1213200000000001</c:v>
                </c:pt>
                <c:pt idx="220">
                  <c:v>1.1223099999999999</c:v>
                </c:pt>
                <c:pt idx="221">
                  <c:v>1.1233299999999999</c:v>
                </c:pt>
                <c:pt idx="222">
                  <c:v>1.12432</c:v>
                </c:pt>
                <c:pt idx="223">
                  <c:v>1.1253200000000001</c:v>
                </c:pt>
                <c:pt idx="224">
                  <c:v>1.1263300000000001</c:v>
                </c:pt>
                <c:pt idx="225">
                  <c:v>1.1273299999999999</c:v>
                </c:pt>
                <c:pt idx="226">
                  <c:v>1.1283399999999999</c:v>
                </c:pt>
                <c:pt idx="227">
                  <c:v>1.12931</c:v>
                </c:pt>
                <c:pt idx="228">
                  <c:v>1.1303300000000001</c:v>
                </c:pt>
                <c:pt idx="229">
                  <c:v>1.1313200000000001</c:v>
                </c:pt>
                <c:pt idx="230">
                  <c:v>1.1323300000000001</c:v>
                </c:pt>
                <c:pt idx="231">
                  <c:v>1.1333200000000001</c:v>
                </c:pt>
                <c:pt idx="232">
                  <c:v>1.13432</c:v>
                </c:pt>
                <c:pt idx="233">
                  <c:v>1.1353200000000001</c:v>
                </c:pt>
                <c:pt idx="234">
                  <c:v>1.1363099999999999</c:v>
                </c:pt>
                <c:pt idx="235">
                  <c:v>1.1373200000000001</c:v>
                </c:pt>
                <c:pt idx="236">
                  <c:v>1.13832</c:v>
                </c:pt>
                <c:pt idx="237">
                  <c:v>1.13931</c:v>
                </c:pt>
                <c:pt idx="238">
                  <c:v>1.14032</c:v>
                </c:pt>
                <c:pt idx="239">
                  <c:v>1.1413199999999999</c:v>
                </c:pt>
                <c:pt idx="240">
                  <c:v>1.14232</c:v>
                </c:pt>
                <c:pt idx="241">
                  <c:v>1.1433199999999999</c:v>
                </c:pt>
                <c:pt idx="242">
                  <c:v>1.14432</c:v>
                </c:pt>
                <c:pt idx="243">
                  <c:v>1.1453199999999999</c:v>
                </c:pt>
                <c:pt idx="244">
                  <c:v>1.1463099999999999</c:v>
                </c:pt>
                <c:pt idx="245">
                  <c:v>1.1473199999999999</c:v>
                </c:pt>
                <c:pt idx="246">
                  <c:v>1.14832</c:v>
                </c:pt>
                <c:pt idx="247">
                  <c:v>1.1493199999999999</c:v>
                </c:pt>
                <c:pt idx="248">
                  <c:v>1.1503099999999999</c:v>
                </c:pt>
                <c:pt idx="249">
                  <c:v>1.1513</c:v>
                </c:pt>
                <c:pt idx="250">
                  <c:v>1.1523099999999999</c:v>
                </c:pt>
                <c:pt idx="251">
                  <c:v>1.1533</c:v>
                </c:pt>
                <c:pt idx="252">
                  <c:v>1.1543099999999999</c:v>
                </c:pt>
                <c:pt idx="253">
                  <c:v>1.1553</c:v>
                </c:pt>
                <c:pt idx="254">
                  <c:v>1.1563000000000001</c:v>
                </c:pt>
                <c:pt idx="255">
                  <c:v>1.1572899999999999</c:v>
                </c:pt>
                <c:pt idx="256">
                  <c:v>1.1583000000000001</c:v>
                </c:pt>
                <c:pt idx="257">
                  <c:v>1.1593</c:v>
                </c:pt>
                <c:pt idx="258">
                  <c:v>1.1603000000000001</c:v>
                </c:pt>
                <c:pt idx="259">
                  <c:v>1.1613</c:v>
                </c:pt>
                <c:pt idx="260">
                  <c:v>1.16232</c:v>
                </c:pt>
                <c:pt idx="261">
                  <c:v>1.1633100000000001</c:v>
                </c:pt>
                <c:pt idx="262">
                  <c:v>1.1642999999999999</c:v>
                </c:pt>
                <c:pt idx="263">
                  <c:v>1.1653</c:v>
                </c:pt>
                <c:pt idx="264">
                  <c:v>1.16628</c:v>
                </c:pt>
                <c:pt idx="265">
                  <c:v>1.1673</c:v>
                </c:pt>
                <c:pt idx="266">
                  <c:v>1.16831</c:v>
                </c:pt>
                <c:pt idx="267">
                  <c:v>1.1693</c:v>
                </c:pt>
                <c:pt idx="268">
                  <c:v>1.1702999999999999</c:v>
                </c:pt>
                <c:pt idx="269">
                  <c:v>1.1712899999999999</c:v>
                </c:pt>
                <c:pt idx="270">
                  <c:v>1.17231</c:v>
                </c:pt>
                <c:pt idx="271">
                  <c:v>1.1733</c:v>
                </c:pt>
                <c:pt idx="272">
                  <c:v>1.1742999999999999</c:v>
                </c:pt>
                <c:pt idx="273">
                  <c:v>1.1753199999999999</c:v>
                </c:pt>
                <c:pt idx="274">
                  <c:v>1.1762999999999999</c:v>
                </c:pt>
                <c:pt idx="275">
                  <c:v>1.1772899999999999</c:v>
                </c:pt>
                <c:pt idx="276">
                  <c:v>1.1782999999999999</c:v>
                </c:pt>
                <c:pt idx="277">
                  <c:v>1.1793</c:v>
                </c:pt>
                <c:pt idx="278">
                  <c:v>1.18031</c:v>
                </c:pt>
                <c:pt idx="279">
                  <c:v>1.1813199999999999</c:v>
                </c:pt>
                <c:pt idx="280">
                  <c:v>1.18232</c:v>
                </c:pt>
                <c:pt idx="281">
                  <c:v>1.1833100000000001</c:v>
                </c:pt>
                <c:pt idx="282">
                  <c:v>1.18431</c:v>
                </c:pt>
                <c:pt idx="283">
                  <c:v>1.1853100000000001</c:v>
                </c:pt>
                <c:pt idx="284">
                  <c:v>1.1862900000000001</c:v>
                </c:pt>
                <c:pt idx="285">
                  <c:v>1.1873100000000001</c:v>
                </c:pt>
                <c:pt idx="286">
                  <c:v>1.1883300000000001</c:v>
                </c:pt>
                <c:pt idx="287">
                  <c:v>1.1893199999999999</c:v>
                </c:pt>
                <c:pt idx="288">
                  <c:v>1.19031</c:v>
                </c:pt>
                <c:pt idx="289">
                  <c:v>1.1913100000000001</c:v>
                </c:pt>
                <c:pt idx="290">
                  <c:v>1.19231</c:v>
                </c:pt>
                <c:pt idx="291">
                  <c:v>1.1933199999999999</c:v>
                </c:pt>
                <c:pt idx="292">
                  <c:v>1.19431</c:v>
                </c:pt>
                <c:pt idx="293">
                  <c:v>1.1953199999999999</c:v>
                </c:pt>
                <c:pt idx="294">
                  <c:v>1.1963299999999999</c:v>
                </c:pt>
                <c:pt idx="295">
                  <c:v>1.1973199999999999</c:v>
                </c:pt>
                <c:pt idx="296">
                  <c:v>1.19831</c:v>
                </c:pt>
                <c:pt idx="297">
                  <c:v>1.1993100000000001</c:v>
                </c:pt>
                <c:pt idx="298">
                  <c:v>1.2002999999999999</c:v>
                </c:pt>
                <c:pt idx="299">
                  <c:v>1.20133</c:v>
                </c:pt>
                <c:pt idx="300">
                  <c:v>1.2022999999999999</c:v>
                </c:pt>
                <c:pt idx="301">
                  <c:v>1.2033</c:v>
                </c:pt>
                <c:pt idx="302">
                  <c:v>1.20431</c:v>
                </c:pt>
                <c:pt idx="303">
                  <c:v>1.2053</c:v>
                </c:pt>
                <c:pt idx="304">
                  <c:v>1.2062999999999999</c:v>
                </c:pt>
                <c:pt idx="305">
                  <c:v>1.2073</c:v>
                </c:pt>
                <c:pt idx="306">
                  <c:v>1.2083200000000001</c:v>
                </c:pt>
                <c:pt idx="307">
                  <c:v>1.2093100000000001</c:v>
                </c:pt>
                <c:pt idx="308">
                  <c:v>1.2102900000000001</c:v>
                </c:pt>
                <c:pt idx="309">
                  <c:v>1.2112799999999999</c:v>
                </c:pt>
                <c:pt idx="310">
                  <c:v>1.2122900000000001</c:v>
                </c:pt>
                <c:pt idx="311">
                  <c:v>1.21329</c:v>
                </c:pt>
                <c:pt idx="312">
                  <c:v>1.2142900000000001</c:v>
                </c:pt>
                <c:pt idx="313">
                  <c:v>1.21529</c:v>
                </c:pt>
                <c:pt idx="314">
                  <c:v>1.21628</c:v>
                </c:pt>
                <c:pt idx="315">
                  <c:v>1.21729</c:v>
                </c:pt>
                <c:pt idx="316">
                  <c:v>1.2182999999999999</c:v>
                </c:pt>
                <c:pt idx="317">
                  <c:v>1.2193000000000001</c:v>
                </c:pt>
                <c:pt idx="318">
                  <c:v>1.22031</c:v>
                </c:pt>
                <c:pt idx="319">
                  <c:v>1.2213000000000001</c:v>
                </c:pt>
                <c:pt idx="320">
                  <c:v>1.2222999999999999</c:v>
                </c:pt>
                <c:pt idx="321">
                  <c:v>1.2233000000000001</c:v>
                </c:pt>
                <c:pt idx="322">
                  <c:v>1.2242999999999999</c:v>
                </c:pt>
                <c:pt idx="323">
                  <c:v>1.2252799999999999</c:v>
                </c:pt>
                <c:pt idx="324">
                  <c:v>1.22631</c:v>
                </c:pt>
                <c:pt idx="325">
                  <c:v>1.22729</c:v>
                </c:pt>
                <c:pt idx="326">
                  <c:v>1.22831</c:v>
                </c:pt>
                <c:pt idx="327">
                  <c:v>1.2293099999999999</c:v>
                </c:pt>
                <c:pt idx="328">
                  <c:v>1.23028</c:v>
                </c:pt>
                <c:pt idx="329">
                  <c:v>1.23129</c:v>
                </c:pt>
                <c:pt idx="330">
                  <c:v>1.2323</c:v>
                </c:pt>
                <c:pt idx="331">
                  <c:v>1.2333099999999999</c:v>
                </c:pt>
                <c:pt idx="332">
                  <c:v>1.2342900000000001</c:v>
                </c:pt>
                <c:pt idx="333">
                  <c:v>1.2352799999999999</c:v>
                </c:pt>
                <c:pt idx="334">
                  <c:v>1.2362899999999999</c:v>
                </c:pt>
                <c:pt idx="335">
                  <c:v>1.23729</c:v>
                </c:pt>
                <c:pt idx="336">
                  <c:v>1.23831</c:v>
                </c:pt>
                <c:pt idx="337">
                  <c:v>1.2392799999999999</c:v>
                </c:pt>
                <c:pt idx="338">
                  <c:v>1.2402899999999999</c:v>
                </c:pt>
                <c:pt idx="339">
                  <c:v>1.2413000000000001</c:v>
                </c:pt>
                <c:pt idx="340">
                  <c:v>1.2423</c:v>
                </c:pt>
                <c:pt idx="341">
                  <c:v>1.2433000000000001</c:v>
                </c:pt>
                <c:pt idx="342">
                  <c:v>1.2442800000000001</c:v>
                </c:pt>
                <c:pt idx="343">
                  <c:v>1.2453000000000001</c:v>
                </c:pt>
                <c:pt idx="344">
                  <c:v>1.2463</c:v>
                </c:pt>
                <c:pt idx="345">
                  <c:v>1.24729</c:v>
                </c:pt>
                <c:pt idx="346">
                  <c:v>1.2482899999999999</c:v>
                </c:pt>
                <c:pt idx="347">
                  <c:v>1.24929</c:v>
                </c:pt>
                <c:pt idx="348">
                  <c:v>1.2502899999999999</c:v>
                </c:pt>
                <c:pt idx="349">
                  <c:v>1.2512799999999999</c:v>
                </c:pt>
                <c:pt idx="350">
                  <c:v>1.2523</c:v>
                </c:pt>
                <c:pt idx="351">
                  <c:v>1.25329</c:v>
                </c:pt>
                <c:pt idx="352">
                  <c:v>1.2542800000000001</c:v>
                </c:pt>
                <c:pt idx="353">
                  <c:v>1.2552700000000001</c:v>
                </c:pt>
                <c:pt idx="354">
                  <c:v>1.2562899999999999</c:v>
                </c:pt>
                <c:pt idx="355">
                  <c:v>1.2573000000000001</c:v>
                </c:pt>
                <c:pt idx="356">
                  <c:v>1.2583</c:v>
                </c:pt>
                <c:pt idx="357">
                  <c:v>1.2592699999999999</c:v>
                </c:pt>
                <c:pt idx="358">
                  <c:v>1.2602800000000001</c:v>
                </c:pt>
                <c:pt idx="359">
                  <c:v>1.2613000000000001</c:v>
                </c:pt>
                <c:pt idx="360">
                  <c:v>1.2622899999999999</c:v>
                </c:pt>
                <c:pt idx="361">
                  <c:v>1.26329</c:v>
                </c:pt>
                <c:pt idx="362">
                  <c:v>1.2642899999999999</c:v>
                </c:pt>
                <c:pt idx="363">
                  <c:v>1.26528</c:v>
                </c:pt>
                <c:pt idx="364">
                  <c:v>1.2662800000000001</c:v>
                </c:pt>
                <c:pt idx="365">
                  <c:v>1.26728</c:v>
                </c:pt>
                <c:pt idx="366">
                  <c:v>1.2682800000000001</c:v>
                </c:pt>
                <c:pt idx="367">
                  <c:v>1.26928</c:v>
                </c:pt>
                <c:pt idx="368">
                  <c:v>1.2702899999999999</c:v>
                </c:pt>
                <c:pt idx="369">
                  <c:v>1.27128</c:v>
                </c:pt>
                <c:pt idx="370">
                  <c:v>1.2722800000000001</c:v>
                </c:pt>
                <c:pt idx="371">
                  <c:v>1.27328</c:v>
                </c:pt>
                <c:pt idx="372">
                  <c:v>1.2742899999999999</c:v>
                </c:pt>
                <c:pt idx="373">
                  <c:v>1.27528</c:v>
                </c:pt>
                <c:pt idx="374">
                  <c:v>1.2763</c:v>
                </c:pt>
                <c:pt idx="375">
                  <c:v>1.27729</c:v>
                </c:pt>
                <c:pt idx="376">
                  <c:v>1.2782899999999999</c:v>
                </c:pt>
                <c:pt idx="377">
                  <c:v>1.27929</c:v>
                </c:pt>
                <c:pt idx="378">
                  <c:v>1.28027</c:v>
                </c:pt>
                <c:pt idx="379">
                  <c:v>1.2812699999999999</c:v>
                </c:pt>
                <c:pt idx="380">
                  <c:v>1.28227</c:v>
                </c:pt>
                <c:pt idx="381">
                  <c:v>1.2832600000000001</c:v>
                </c:pt>
                <c:pt idx="382">
                  <c:v>1.28427</c:v>
                </c:pt>
                <c:pt idx="383">
                  <c:v>1.28528</c:v>
                </c:pt>
                <c:pt idx="384">
                  <c:v>1.2862800000000001</c:v>
                </c:pt>
                <c:pt idx="385">
                  <c:v>1.2872699999999999</c:v>
                </c:pt>
                <c:pt idx="386">
                  <c:v>1.28827</c:v>
                </c:pt>
                <c:pt idx="387">
                  <c:v>1.28928</c:v>
                </c:pt>
                <c:pt idx="388">
                  <c:v>1.29027</c:v>
                </c:pt>
                <c:pt idx="389">
                  <c:v>1.2912699999999999</c:v>
                </c:pt>
                <c:pt idx="390">
                  <c:v>1.2922800000000001</c:v>
                </c:pt>
                <c:pt idx="391">
                  <c:v>1.29328</c:v>
                </c:pt>
                <c:pt idx="392">
                  <c:v>1.2942800000000001</c:v>
                </c:pt>
                <c:pt idx="393">
                  <c:v>1.29528</c:v>
                </c:pt>
                <c:pt idx="394">
                  <c:v>1.29627</c:v>
                </c:pt>
                <c:pt idx="395">
                  <c:v>1.2972699999999999</c:v>
                </c:pt>
                <c:pt idx="396">
                  <c:v>1.29826</c:v>
                </c:pt>
                <c:pt idx="397">
                  <c:v>1.29928</c:v>
                </c:pt>
                <c:pt idx="398">
                  <c:v>1.30027</c:v>
                </c:pt>
                <c:pt idx="399">
                  <c:v>1.3012699999999999</c:v>
                </c:pt>
                <c:pt idx="400">
                  <c:v>1.3022800000000001</c:v>
                </c:pt>
                <c:pt idx="401">
                  <c:v>1.30328</c:v>
                </c:pt>
                <c:pt idx="402">
                  <c:v>1.30427</c:v>
                </c:pt>
                <c:pt idx="403">
                  <c:v>1.30528</c:v>
                </c:pt>
                <c:pt idx="404">
                  <c:v>1.3062800000000001</c:v>
                </c:pt>
                <c:pt idx="405">
                  <c:v>1.30728</c:v>
                </c:pt>
                <c:pt idx="406">
                  <c:v>1.3082800000000001</c:v>
                </c:pt>
                <c:pt idx="407">
                  <c:v>1.30928</c:v>
                </c:pt>
                <c:pt idx="408">
                  <c:v>1.3102799999999999</c:v>
                </c:pt>
                <c:pt idx="409">
                  <c:v>1.3112699999999999</c:v>
                </c:pt>
                <c:pt idx="410">
                  <c:v>1.31227</c:v>
                </c:pt>
                <c:pt idx="411">
                  <c:v>1.31328</c:v>
                </c:pt>
                <c:pt idx="412">
                  <c:v>1.31427</c:v>
                </c:pt>
                <c:pt idx="413">
                  <c:v>1.31528</c:v>
                </c:pt>
                <c:pt idx="414">
                  <c:v>1.3162799999999999</c:v>
                </c:pt>
                <c:pt idx="415">
                  <c:v>1.3172699999999999</c:v>
                </c:pt>
                <c:pt idx="416">
                  <c:v>1.3182700000000001</c:v>
                </c:pt>
                <c:pt idx="417">
                  <c:v>1.3192600000000001</c:v>
                </c:pt>
                <c:pt idx="418">
                  <c:v>1.32026</c:v>
                </c:pt>
                <c:pt idx="419">
                  <c:v>1.3212699999999999</c:v>
                </c:pt>
                <c:pt idx="420">
                  <c:v>1.3222700000000001</c:v>
                </c:pt>
                <c:pt idx="421">
                  <c:v>1.32328</c:v>
                </c:pt>
                <c:pt idx="422">
                  <c:v>1.32429</c:v>
                </c:pt>
                <c:pt idx="423">
                  <c:v>1.3252900000000001</c:v>
                </c:pt>
                <c:pt idx="424">
                  <c:v>1.3262799999999999</c:v>
                </c:pt>
                <c:pt idx="425">
                  <c:v>1.3272900000000001</c:v>
                </c:pt>
                <c:pt idx="426">
                  <c:v>1.32829</c:v>
                </c:pt>
                <c:pt idx="427">
                  <c:v>1.32927</c:v>
                </c:pt>
                <c:pt idx="428">
                  <c:v>1.33029</c:v>
                </c:pt>
                <c:pt idx="429">
                  <c:v>1.33128</c:v>
                </c:pt>
                <c:pt idx="430">
                  <c:v>1.3322799999999999</c:v>
                </c:pt>
                <c:pt idx="431">
                  <c:v>1.3332599999999999</c:v>
                </c:pt>
                <c:pt idx="432">
                  <c:v>1.3342799999999999</c:v>
                </c:pt>
                <c:pt idx="433">
                  <c:v>1.33528</c:v>
                </c:pt>
                <c:pt idx="434">
                  <c:v>1.33626</c:v>
                </c:pt>
                <c:pt idx="435">
                  <c:v>1.33728</c:v>
                </c:pt>
                <c:pt idx="436">
                  <c:v>1.3382799999999999</c:v>
                </c:pt>
                <c:pt idx="437">
                  <c:v>1.3392900000000001</c:v>
                </c:pt>
                <c:pt idx="438">
                  <c:v>1.3402799999999999</c:v>
                </c:pt>
                <c:pt idx="439">
                  <c:v>1.34127</c:v>
                </c:pt>
                <c:pt idx="440">
                  <c:v>1.3422700000000001</c:v>
                </c:pt>
                <c:pt idx="441">
                  <c:v>1.34327</c:v>
                </c:pt>
                <c:pt idx="442">
                  <c:v>1.3442799999999999</c:v>
                </c:pt>
                <c:pt idx="443">
                  <c:v>1.3452599999999999</c:v>
                </c:pt>
                <c:pt idx="444">
                  <c:v>1.3462700000000001</c:v>
                </c:pt>
                <c:pt idx="445">
                  <c:v>1.34727</c:v>
                </c:pt>
                <c:pt idx="446">
                  <c:v>1.3482700000000001</c:v>
                </c:pt>
                <c:pt idx="447">
                  <c:v>1.34927</c:v>
                </c:pt>
                <c:pt idx="448">
                  <c:v>1.35029</c:v>
                </c:pt>
                <c:pt idx="449">
                  <c:v>1.35128</c:v>
                </c:pt>
                <c:pt idx="450">
                  <c:v>1.3522700000000001</c:v>
                </c:pt>
                <c:pt idx="451">
                  <c:v>1.35327</c:v>
                </c:pt>
                <c:pt idx="452">
                  <c:v>1.3542700000000001</c:v>
                </c:pt>
                <c:pt idx="453">
                  <c:v>1.35527</c:v>
                </c:pt>
                <c:pt idx="454">
                  <c:v>1.3562799999999999</c:v>
                </c:pt>
                <c:pt idx="455">
                  <c:v>1.35728</c:v>
                </c:pt>
                <c:pt idx="456">
                  <c:v>1.3582700000000001</c:v>
                </c:pt>
                <c:pt idx="457">
                  <c:v>1.3592599999999999</c:v>
                </c:pt>
                <c:pt idx="458">
                  <c:v>1.36029</c:v>
                </c:pt>
                <c:pt idx="459">
                  <c:v>1.3612599999999999</c:v>
                </c:pt>
                <c:pt idx="460">
                  <c:v>1.3622799999999999</c:v>
                </c:pt>
                <c:pt idx="461">
                  <c:v>1.3632899999999999</c:v>
                </c:pt>
                <c:pt idx="462">
                  <c:v>1.3642799999999999</c:v>
                </c:pt>
                <c:pt idx="463">
                  <c:v>1.36527</c:v>
                </c:pt>
                <c:pt idx="464">
                  <c:v>1.3662799999999999</c:v>
                </c:pt>
                <c:pt idx="465">
                  <c:v>1.3672800000000001</c:v>
                </c:pt>
                <c:pt idx="466">
                  <c:v>1.36825</c:v>
                </c:pt>
                <c:pt idx="467">
                  <c:v>1.36927</c:v>
                </c:pt>
                <c:pt idx="468">
                  <c:v>1.3702700000000001</c:v>
                </c:pt>
                <c:pt idx="469">
                  <c:v>1.3712500000000001</c:v>
                </c:pt>
                <c:pt idx="470">
                  <c:v>1.3722399999999999</c:v>
                </c:pt>
                <c:pt idx="471">
                  <c:v>1.3732500000000001</c:v>
                </c:pt>
                <c:pt idx="472">
                  <c:v>1.3742399999999999</c:v>
                </c:pt>
                <c:pt idx="473">
                  <c:v>1.37524</c:v>
                </c:pt>
                <c:pt idx="474">
                  <c:v>1.37626</c:v>
                </c:pt>
                <c:pt idx="475">
                  <c:v>1.3772599999999999</c:v>
                </c:pt>
                <c:pt idx="476">
                  <c:v>1.3782700000000001</c:v>
                </c:pt>
                <c:pt idx="477">
                  <c:v>1.3792500000000001</c:v>
                </c:pt>
                <c:pt idx="478">
                  <c:v>1.38026</c:v>
                </c:pt>
                <c:pt idx="479">
                  <c:v>1.3812500000000001</c:v>
                </c:pt>
                <c:pt idx="480">
                  <c:v>1.38226</c:v>
                </c:pt>
                <c:pt idx="481">
                  <c:v>1.3832800000000001</c:v>
                </c:pt>
                <c:pt idx="482">
                  <c:v>1.38426</c:v>
                </c:pt>
                <c:pt idx="483">
                  <c:v>1.38527</c:v>
                </c:pt>
                <c:pt idx="484">
                  <c:v>1.38625</c:v>
                </c:pt>
                <c:pt idx="485">
                  <c:v>1.3872500000000001</c:v>
                </c:pt>
                <c:pt idx="486">
                  <c:v>1.3882399999999999</c:v>
                </c:pt>
                <c:pt idx="487">
                  <c:v>1.3892599999999999</c:v>
                </c:pt>
                <c:pt idx="488">
                  <c:v>1.39025</c:v>
                </c:pt>
                <c:pt idx="489">
                  <c:v>1.3912500000000001</c:v>
                </c:pt>
                <c:pt idx="490">
                  <c:v>1.39225</c:v>
                </c:pt>
                <c:pt idx="491">
                  <c:v>1.3932599999999999</c:v>
                </c:pt>
                <c:pt idx="492">
                  <c:v>1.3942300000000001</c:v>
                </c:pt>
                <c:pt idx="493">
                  <c:v>1.3952500000000001</c:v>
                </c:pt>
                <c:pt idx="494">
                  <c:v>1.39625</c:v>
                </c:pt>
                <c:pt idx="495">
                  <c:v>1.3972599999999999</c:v>
                </c:pt>
                <c:pt idx="496">
                  <c:v>1.3982600000000001</c:v>
                </c:pt>
                <c:pt idx="497">
                  <c:v>1.3992500000000001</c:v>
                </c:pt>
                <c:pt idx="498">
                  <c:v>1.39981</c:v>
                </c:pt>
                <c:pt idx="499">
                  <c:v>1.4</c:v>
                </c:pt>
                <c:pt idx="500">
                  <c:v>1.39944</c:v>
                </c:pt>
                <c:pt idx="501">
                  <c:v>1.3984700000000001</c:v>
                </c:pt>
                <c:pt idx="502">
                  <c:v>1.39744</c:v>
                </c:pt>
                <c:pt idx="503">
                  <c:v>1.39645</c:v>
                </c:pt>
                <c:pt idx="504">
                  <c:v>1.3954500000000001</c:v>
                </c:pt>
                <c:pt idx="505">
                  <c:v>1.39446</c:v>
                </c:pt>
                <c:pt idx="506">
                  <c:v>1.3934599999999999</c:v>
                </c:pt>
                <c:pt idx="507">
                  <c:v>1.39245</c:v>
                </c:pt>
                <c:pt idx="508">
                  <c:v>1.3914599999999999</c:v>
                </c:pt>
                <c:pt idx="509">
                  <c:v>1.39046</c:v>
                </c:pt>
                <c:pt idx="510">
                  <c:v>1.3894500000000001</c:v>
                </c:pt>
                <c:pt idx="511">
                  <c:v>1.38846</c:v>
                </c:pt>
                <c:pt idx="512">
                  <c:v>1.3874599999999999</c:v>
                </c:pt>
                <c:pt idx="513">
                  <c:v>1.3864700000000001</c:v>
                </c:pt>
                <c:pt idx="514">
                  <c:v>1.38547</c:v>
                </c:pt>
                <c:pt idx="515">
                  <c:v>1.3844700000000001</c:v>
                </c:pt>
                <c:pt idx="516">
                  <c:v>1.38347</c:v>
                </c:pt>
                <c:pt idx="517">
                  <c:v>1.3824700000000001</c:v>
                </c:pt>
                <c:pt idx="518">
                  <c:v>1.38147</c:v>
                </c:pt>
                <c:pt idx="519">
                  <c:v>1.3804700000000001</c:v>
                </c:pt>
                <c:pt idx="520">
                  <c:v>1.3794500000000001</c:v>
                </c:pt>
                <c:pt idx="521">
                  <c:v>1.3784799999999999</c:v>
                </c:pt>
                <c:pt idx="522">
                  <c:v>1.37747</c:v>
                </c:pt>
                <c:pt idx="523">
                  <c:v>1.37646</c:v>
                </c:pt>
                <c:pt idx="524">
                  <c:v>1.37547</c:v>
                </c:pt>
                <c:pt idx="525">
                  <c:v>1.3744700000000001</c:v>
                </c:pt>
                <c:pt idx="526">
                  <c:v>1.3734599999999999</c:v>
                </c:pt>
                <c:pt idx="527">
                  <c:v>1.37246</c:v>
                </c:pt>
                <c:pt idx="528">
                  <c:v>1.3714599999999999</c:v>
                </c:pt>
                <c:pt idx="529">
                  <c:v>1.3704700000000001</c:v>
                </c:pt>
                <c:pt idx="530">
                  <c:v>1.36948</c:v>
                </c:pt>
                <c:pt idx="531">
                  <c:v>1.3684700000000001</c:v>
                </c:pt>
                <c:pt idx="532">
                  <c:v>1.36747</c:v>
                </c:pt>
                <c:pt idx="533">
                  <c:v>1.3664799999999999</c:v>
                </c:pt>
                <c:pt idx="534">
                  <c:v>1.3654900000000001</c:v>
                </c:pt>
                <c:pt idx="535">
                  <c:v>1.36449</c:v>
                </c:pt>
                <c:pt idx="536">
                  <c:v>1.36348</c:v>
                </c:pt>
                <c:pt idx="537">
                  <c:v>1.3624799999999999</c:v>
                </c:pt>
                <c:pt idx="538">
                  <c:v>1.3614900000000001</c:v>
                </c:pt>
                <c:pt idx="539">
                  <c:v>1.36049</c:v>
                </c:pt>
                <c:pt idx="540">
                  <c:v>1.3594999999999999</c:v>
                </c:pt>
                <c:pt idx="541">
                  <c:v>1.35849</c:v>
                </c:pt>
                <c:pt idx="542">
                  <c:v>1.35747</c:v>
                </c:pt>
                <c:pt idx="543">
                  <c:v>1.3565</c:v>
                </c:pt>
                <c:pt idx="544">
                  <c:v>1.3554999999999999</c:v>
                </c:pt>
                <c:pt idx="545">
                  <c:v>1.3545</c:v>
                </c:pt>
                <c:pt idx="546">
                  <c:v>1.3534900000000001</c:v>
                </c:pt>
                <c:pt idx="547">
                  <c:v>1.3524799999999999</c:v>
                </c:pt>
                <c:pt idx="548">
                  <c:v>1.3514900000000001</c:v>
                </c:pt>
                <c:pt idx="549">
                  <c:v>1.3504799999999999</c:v>
                </c:pt>
                <c:pt idx="550">
                  <c:v>1.3494999999999999</c:v>
                </c:pt>
                <c:pt idx="551">
                  <c:v>1.3485</c:v>
                </c:pt>
                <c:pt idx="552">
                  <c:v>1.34748</c:v>
                </c:pt>
                <c:pt idx="553">
                  <c:v>1.34649</c:v>
                </c:pt>
                <c:pt idx="554">
                  <c:v>1.3454900000000001</c:v>
                </c:pt>
                <c:pt idx="555">
                  <c:v>1.3444799999999999</c:v>
                </c:pt>
                <c:pt idx="556">
                  <c:v>1.3434999999999999</c:v>
                </c:pt>
                <c:pt idx="557">
                  <c:v>1.3425</c:v>
                </c:pt>
                <c:pt idx="558">
                  <c:v>1.3414999999999999</c:v>
                </c:pt>
                <c:pt idx="559">
                  <c:v>1.3405100000000001</c:v>
                </c:pt>
                <c:pt idx="560">
                  <c:v>1.33951</c:v>
                </c:pt>
                <c:pt idx="561">
                  <c:v>1.3385100000000001</c:v>
                </c:pt>
                <c:pt idx="562">
                  <c:v>1.3374900000000001</c:v>
                </c:pt>
                <c:pt idx="563">
                  <c:v>1.33649</c:v>
                </c:pt>
                <c:pt idx="564">
                  <c:v>1.3354900000000001</c:v>
                </c:pt>
                <c:pt idx="565">
                  <c:v>1.3345</c:v>
                </c:pt>
                <c:pt idx="566">
                  <c:v>1.3334900000000001</c:v>
                </c:pt>
                <c:pt idx="567">
                  <c:v>1.3325</c:v>
                </c:pt>
                <c:pt idx="568">
                  <c:v>1.3314699999999999</c:v>
                </c:pt>
                <c:pt idx="569">
                  <c:v>1.3305</c:v>
                </c:pt>
                <c:pt idx="570">
                  <c:v>1.32951</c:v>
                </c:pt>
                <c:pt idx="571">
                  <c:v>1.3285</c:v>
                </c:pt>
                <c:pt idx="572">
                  <c:v>1.3274999999999999</c:v>
                </c:pt>
                <c:pt idx="573">
                  <c:v>1.3265</c:v>
                </c:pt>
                <c:pt idx="574">
                  <c:v>1.3254900000000001</c:v>
                </c:pt>
                <c:pt idx="575">
                  <c:v>1.3245</c:v>
                </c:pt>
                <c:pt idx="576">
                  <c:v>1.3234999999999999</c:v>
                </c:pt>
                <c:pt idx="577">
                  <c:v>1.3224800000000001</c:v>
                </c:pt>
                <c:pt idx="578">
                  <c:v>1.3214900000000001</c:v>
                </c:pt>
                <c:pt idx="579">
                  <c:v>1.3205</c:v>
                </c:pt>
                <c:pt idx="580">
                  <c:v>1.31951</c:v>
                </c:pt>
                <c:pt idx="581">
                  <c:v>1.3185</c:v>
                </c:pt>
                <c:pt idx="582">
                  <c:v>1.3174699999999999</c:v>
                </c:pt>
                <c:pt idx="583">
                  <c:v>1.3164899999999999</c:v>
                </c:pt>
                <c:pt idx="584">
                  <c:v>1.31549</c:v>
                </c:pt>
                <c:pt idx="585">
                  <c:v>1.3145</c:v>
                </c:pt>
                <c:pt idx="586">
                  <c:v>1.31348</c:v>
                </c:pt>
                <c:pt idx="587">
                  <c:v>1.3124899999999999</c:v>
                </c:pt>
                <c:pt idx="588">
                  <c:v>1.31151</c:v>
                </c:pt>
                <c:pt idx="589">
                  <c:v>1.3105</c:v>
                </c:pt>
                <c:pt idx="590">
                  <c:v>1.3095000000000001</c:v>
                </c:pt>
                <c:pt idx="591">
                  <c:v>1.3085</c:v>
                </c:pt>
                <c:pt idx="592">
                  <c:v>1.3075000000000001</c:v>
                </c:pt>
                <c:pt idx="593">
                  <c:v>1.3065</c:v>
                </c:pt>
                <c:pt idx="594">
                  <c:v>1.3055099999999999</c:v>
                </c:pt>
                <c:pt idx="595">
                  <c:v>1.3045</c:v>
                </c:pt>
                <c:pt idx="596">
                  <c:v>1.3035099999999999</c:v>
                </c:pt>
                <c:pt idx="597">
                  <c:v>1.30253</c:v>
                </c:pt>
                <c:pt idx="598">
                  <c:v>1.30152</c:v>
                </c:pt>
                <c:pt idx="599">
                  <c:v>1.3005100000000001</c:v>
                </c:pt>
                <c:pt idx="600">
                  <c:v>1.2995099999999999</c:v>
                </c:pt>
                <c:pt idx="601">
                  <c:v>1.29853</c:v>
                </c:pt>
                <c:pt idx="602">
                  <c:v>1.2975099999999999</c:v>
                </c:pt>
                <c:pt idx="603">
                  <c:v>1.2965100000000001</c:v>
                </c:pt>
                <c:pt idx="604">
                  <c:v>1.29552</c:v>
                </c:pt>
                <c:pt idx="605">
                  <c:v>1.29451</c:v>
                </c:pt>
                <c:pt idx="606">
                  <c:v>1.2935000000000001</c:v>
                </c:pt>
                <c:pt idx="607">
                  <c:v>1.2924899999999999</c:v>
                </c:pt>
                <c:pt idx="608">
                  <c:v>1.2915099999999999</c:v>
                </c:pt>
                <c:pt idx="609">
                  <c:v>1.29051</c:v>
                </c:pt>
                <c:pt idx="610">
                  <c:v>1.2895099999999999</c:v>
                </c:pt>
                <c:pt idx="611">
                  <c:v>1.2884899999999999</c:v>
                </c:pt>
                <c:pt idx="612">
                  <c:v>1.28752</c:v>
                </c:pt>
                <c:pt idx="613">
                  <c:v>1.28651</c:v>
                </c:pt>
                <c:pt idx="614">
                  <c:v>1.2855099999999999</c:v>
                </c:pt>
                <c:pt idx="615">
                  <c:v>1.28451</c:v>
                </c:pt>
                <c:pt idx="616">
                  <c:v>1.28349</c:v>
                </c:pt>
                <c:pt idx="617">
                  <c:v>1.2825</c:v>
                </c:pt>
                <c:pt idx="618">
                  <c:v>1.2815000000000001</c:v>
                </c:pt>
                <c:pt idx="619">
                  <c:v>1.28051</c:v>
                </c:pt>
                <c:pt idx="620">
                  <c:v>1.2795099999999999</c:v>
                </c:pt>
                <c:pt idx="621">
                  <c:v>1.27851</c:v>
                </c:pt>
                <c:pt idx="622">
                  <c:v>1.2775099999999999</c:v>
                </c:pt>
                <c:pt idx="623">
                  <c:v>1.27651</c:v>
                </c:pt>
                <c:pt idx="624">
                  <c:v>1.2755099999999999</c:v>
                </c:pt>
                <c:pt idx="625">
                  <c:v>1.27451</c:v>
                </c:pt>
                <c:pt idx="626">
                  <c:v>1.27352</c:v>
                </c:pt>
                <c:pt idx="627">
                  <c:v>1.27251</c:v>
                </c:pt>
                <c:pt idx="628">
                  <c:v>1.27152</c:v>
                </c:pt>
                <c:pt idx="629">
                  <c:v>1.2705200000000001</c:v>
                </c:pt>
                <c:pt idx="630">
                  <c:v>1.2695099999999999</c:v>
                </c:pt>
                <c:pt idx="631">
                  <c:v>1.26851</c:v>
                </c:pt>
                <c:pt idx="632">
                  <c:v>1.2675099999999999</c:v>
                </c:pt>
                <c:pt idx="633">
                  <c:v>1.2665200000000001</c:v>
                </c:pt>
                <c:pt idx="634">
                  <c:v>1.26552</c:v>
                </c:pt>
                <c:pt idx="635">
                  <c:v>1.2645200000000001</c:v>
                </c:pt>
                <c:pt idx="636">
                  <c:v>1.26353</c:v>
                </c:pt>
                <c:pt idx="637">
                  <c:v>1.26254</c:v>
                </c:pt>
                <c:pt idx="638">
                  <c:v>1.26152</c:v>
                </c:pt>
                <c:pt idx="639">
                  <c:v>1.2605200000000001</c:v>
                </c:pt>
                <c:pt idx="640">
                  <c:v>1.25952</c:v>
                </c:pt>
                <c:pt idx="641">
                  <c:v>1.25851</c:v>
                </c:pt>
                <c:pt idx="642">
                  <c:v>1.25752</c:v>
                </c:pt>
                <c:pt idx="643">
                  <c:v>1.25651</c:v>
                </c:pt>
                <c:pt idx="644">
                  <c:v>1.2555099999999999</c:v>
                </c:pt>
                <c:pt idx="645">
                  <c:v>1.2545200000000001</c:v>
                </c:pt>
                <c:pt idx="646">
                  <c:v>1.2535099999999999</c:v>
                </c:pt>
                <c:pt idx="647">
                  <c:v>1.2525200000000001</c:v>
                </c:pt>
                <c:pt idx="648">
                  <c:v>1.25152</c:v>
                </c:pt>
                <c:pt idx="649">
                  <c:v>1.2505200000000001</c:v>
                </c:pt>
                <c:pt idx="650">
                  <c:v>1.2495099999999999</c:v>
                </c:pt>
                <c:pt idx="651">
                  <c:v>1.24851</c:v>
                </c:pt>
                <c:pt idx="652">
                  <c:v>1.2475400000000001</c:v>
                </c:pt>
                <c:pt idx="653">
                  <c:v>1.2465200000000001</c:v>
                </c:pt>
                <c:pt idx="654">
                  <c:v>1.24553</c:v>
                </c:pt>
                <c:pt idx="655">
                  <c:v>1.2445299999999999</c:v>
                </c:pt>
                <c:pt idx="656">
                  <c:v>1.24353</c:v>
                </c:pt>
                <c:pt idx="657">
                  <c:v>1.24251</c:v>
                </c:pt>
                <c:pt idx="658">
                  <c:v>1.24152</c:v>
                </c:pt>
                <c:pt idx="659">
                  <c:v>1.24054</c:v>
                </c:pt>
                <c:pt idx="660">
                  <c:v>1.23952</c:v>
                </c:pt>
                <c:pt idx="661">
                  <c:v>1.2385200000000001</c:v>
                </c:pt>
                <c:pt idx="662">
                  <c:v>1.23753</c:v>
                </c:pt>
                <c:pt idx="663">
                  <c:v>1.2364999999999999</c:v>
                </c:pt>
                <c:pt idx="664">
                  <c:v>1.23553</c:v>
                </c:pt>
                <c:pt idx="665">
                  <c:v>1.23451</c:v>
                </c:pt>
                <c:pt idx="666">
                  <c:v>1.2335199999999999</c:v>
                </c:pt>
                <c:pt idx="667">
                  <c:v>1.2325200000000001</c:v>
                </c:pt>
                <c:pt idx="668">
                  <c:v>1.2315199999999999</c:v>
                </c:pt>
                <c:pt idx="669">
                  <c:v>1.2305200000000001</c:v>
                </c:pt>
                <c:pt idx="670">
                  <c:v>1.2295100000000001</c:v>
                </c:pt>
                <c:pt idx="671">
                  <c:v>1.2285299999999999</c:v>
                </c:pt>
                <c:pt idx="672">
                  <c:v>1.2275199999999999</c:v>
                </c:pt>
                <c:pt idx="673">
                  <c:v>1.2265299999999999</c:v>
                </c:pt>
                <c:pt idx="674">
                  <c:v>1.22553</c:v>
                </c:pt>
                <c:pt idx="675">
                  <c:v>1.2245299999999999</c:v>
                </c:pt>
                <c:pt idx="676">
                  <c:v>1.2235499999999999</c:v>
                </c:pt>
                <c:pt idx="677">
                  <c:v>1.22254</c:v>
                </c:pt>
                <c:pt idx="678">
                  <c:v>1.2215400000000001</c:v>
                </c:pt>
                <c:pt idx="679">
                  <c:v>1.2205299999999999</c:v>
                </c:pt>
                <c:pt idx="680">
                  <c:v>1.2195100000000001</c:v>
                </c:pt>
                <c:pt idx="681">
                  <c:v>1.2185299999999999</c:v>
                </c:pt>
                <c:pt idx="682">
                  <c:v>1.21753</c:v>
                </c:pt>
                <c:pt idx="683">
                  <c:v>1.2165299999999999</c:v>
                </c:pt>
                <c:pt idx="684">
                  <c:v>1.2155199999999999</c:v>
                </c:pt>
                <c:pt idx="685">
                  <c:v>1.21451</c:v>
                </c:pt>
                <c:pt idx="686">
                  <c:v>1.2135199999999999</c:v>
                </c:pt>
                <c:pt idx="687">
                  <c:v>1.21252</c:v>
                </c:pt>
                <c:pt idx="688">
                  <c:v>1.21153</c:v>
                </c:pt>
                <c:pt idx="689">
                  <c:v>1.21051</c:v>
                </c:pt>
                <c:pt idx="690">
                  <c:v>1.2095199999999999</c:v>
                </c:pt>
                <c:pt idx="691">
                  <c:v>1.2085399999999999</c:v>
                </c:pt>
                <c:pt idx="692">
                  <c:v>1.2075499999999999</c:v>
                </c:pt>
                <c:pt idx="693">
                  <c:v>1.20651</c:v>
                </c:pt>
                <c:pt idx="694">
                  <c:v>1.2055199999999999</c:v>
                </c:pt>
                <c:pt idx="695">
                  <c:v>1.20452</c:v>
                </c:pt>
                <c:pt idx="696">
                  <c:v>1.2035400000000001</c:v>
                </c:pt>
                <c:pt idx="697">
                  <c:v>1.20252</c:v>
                </c:pt>
                <c:pt idx="698">
                  <c:v>1.2015400000000001</c:v>
                </c:pt>
                <c:pt idx="699">
                  <c:v>1.2005300000000001</c:v>
                </c:pt>
                <c:pt idx="700">
                  <c:v>1.1995400000000001</c:v>
                </c:pt>
                <c:pt idx="701">
                  <c:v>1.1985300000000001</c:v>
                </c:pt>
                <c:pt idx="702">
                  <c:v>1.19753</c:v>
                </c:pt>
                <c:pt idx="703">
                  <c:v>1.1965300000000001</c:v>
                </c:pt>
                <c:pt idx="704">
                  <c:v>1.1955199999999999</c:v>
                </c:pt>
                <c:pt idx="705">
                  <c:v>1.1945399999999999</c:v>
                </c:pt>
                <c:pt idx="706">
                  <c:v>1.19354</c:v>
                </c:pt>
                <c:pt idx="707">
                  <c:v>1.19252</c:v>
                </c:pt>
                <c:pt idx="708">
                  <c:v>1.19154</c:v>
                </c:pt>
                <c:pt idx="709">
                  <c:v>1.1902900000000001</c:v>
                </c:pt>
                <c:pt idx="710">
                  <c:v>1.1891</c:v>
                </c:pt>
                <c:pt idx="711">
                  <c:v>1.1880999999999999</c:v>
                </c:pt>
                <c:pt idx="712">
                  <c:v>1.1871</c:v>
                </c:pt>
                <c:pt idx="713">
                  <c:v>1.1860900000000001</c:v>
                </c:pt>
                <c:pt idx="714">
                  <c:v>1.18509</c:v>
                </c:pt>
                <c:pt idx="715">
                  <c:v>1.1840999999999999</c:v>
                </c:pt>
                <c:pt idx="716">
                  <c:v>1.18309</c:v>
                </c:pt>
                <c:pt idx="717">
                  <c:v>1.1820900000000001</c:v>
                </c:pt>
                <c:pt idx="718">
                  <c:v>1.1811</c:v>
                </c:pt>
                <c:pt idx="719">
                  <c:v>1.1800900000000001</c:v>
                </c:pt>
                <c:pt idx="720">
                  <c:v>1.1791100000000001</c:v>
                </c:pt>
                <c:pt idx="721">
                  <c:v>1.17811</c:v>
                </c:pt>
                <c:pt idx="722">
                  <c:v>1.1771</c:v>
                </c:pt>
                <c:pt idx="723">
                  <c:v>1.1760999999999999</c:v>
                </c:pt>
                <c:pt idx="724">
                  <c:v>1.1751100000000001</c:v>
                </c:pt>
                <c:pt idx="725">
                  <c:v>1.1740900000000001</c:v>
                </c:pt>
                <c:pt idx="726">
                  <c:v>1.17309</c:v>
                </c:pt>
                <c:pt idx="727">
                  <c:v>1.1720900000000001</c:v>
                </c:pt>
                <c:pt idx="728">
                  <c:v>1.17109</c:v>
                </c:pt>
                <c:pt idx="729">
                  <c:v>1.1700999999999999</c:v>
                </c:pt>
                <c:pt idx="730">
                  <c:v>1.1691</c:v>
                </c:pt>
                <c:pt idx="731">
                  <c:v>1.16811</c:v>
                </c:pt>
                <c:pt idx="732">
                  <c:v>1.1671</c:v>
                </c:pt>
                <c:pt idx="733">
                  <c:v>1.1660999999999999</c:v>
                </c:pt>
                <c:pt idx="734">
                  <c:v>1.1651</c:v>
                </c:pt>
                <c:pt idx="735">
                  <c:v>1.16412</c:v>
                </c:pt>
                <c:pt idx="736">
                  <c:v>1.1631199999999999</c:v>
                </c:pt>
                <c:pt idx="737">
                  <c:v>1.16211</c:v>
                </c:pt>
                <c:pt idx="738">
                  <c:v>1.1611100000000001</c:v>
                </c:pt>
                <c:pt idx="739">
                  <c:v>1.16011</c:v>
                </c:pt>
                <c:pt idx="740">
                  <c:v>1.1591100000000001</c:v>
                </c:pt>
                <c:pt idx="741">
                  <c:v>1.15811</c:v>
                </c:pt>
                <c:pt idx="742">
                  <c:v>1.1571</c:v>
                </c:pt>
                <c:pt idx="743">
                  <c:v>1.1560900000000001</c:v>
                </c:pt>
                <c:pt idx="744">
                  <c:v>1.1551199999999999</c:v>
                </c:pt>
                <c:pt idx="745">
                  <c:v>1.1540999999999999</c:v>
                </c:pt>
                <c:pt idx="746">
                  <c:v>1.1531100000000001</c:v>
                </c:pt>
                <c:pt idx="747">
                  <c:v>1.1520900000000001</c:v>
                </c:pt>
                <c:pt idx="748">
                  <c:v>1.1511</c:v>
                </c:pt>
                <c:pt idx="749">
                  <c:v>1.15012</c:v>
                </c:pt>
                <c:pt idx="750">
                  <c:v>1.1491</c:v>
                </c:pt>
                <c:pt idx="751">
                  <c:v>1.14811</c:v>
                </c:pt>
                <c:pt idx="752">
                  <c:v>1.1471100000000001</c:v>
                </c:pt>
                <c:pt idx="753">
                  <c:v>1.1460999999999999</c:v>
                </c:pt>
                <c:pt idx="754">
                  <c:v>1.1451199999999999</c:v>
                </c:pt>
                <c:pt idx="755">
                  <c:v>1.14411</c:v>
                </c:pt>
                <c:pt idx="756">
                  <c:v>1.1431100000000001</c:v>
                </c:pt>
                <c:pt idx="757">
                  <c:v>1.14211</c:v>
                </c:pt>
                <c:pt idx="758">
                  <c:v>1.1411100000000001</c:v>
                </c:pt>
                <c:pt idx="759">
                  <c:v>1.14011</c:v>
                </c:pt>
                <c:pt idx="760">
                  <c:v>1.1391199999999999</c:v>
                </c:pt>
                <c:pt idx="761">
                  <c:v>1.1380999999999999</c:v>
                </c:pt>
                <c:pt idx="762">
                  <c:v>1.1370899999999999</c:v>
                </c:pt>
                <c:pt idx="763">
                  <c:v>1.1361300000000001</c:v>
                </c:pt>
                <c:pt idx="764">
                  <c:v>1.1351</c:v>
                </c:pt>
                <c:pt idx="765">
                  <c:v>1.13411</c:v>
                </c:pt>
                <c:pt idx="766">
                  <c:v>1.1331100000000001</c:v>
                </c:pt>
                <c:pt idx="767">
                  <c:v>1.1321000000000001</c:v>
                </c:pt>
                <c:pt idx="768">
                  <c:v>1.1311100000000001</c:v>
                </c:pt>
                <c:pt idx="769">
                  <c:v>1.1301300000000001</c:v>
                </c:pt>
                <c:pt idx="770">
                  <c:v>1.1291100000000001</c:v>
                </c:pt>
                <c:pt idx="771">
                  <c:v>1.12812</c:v>
                </c:pt>
                <c:pt idx="772">
                  <c:v>1.1271199999999999</c:v>
                </c:pt>
                <c:pt idx="773">
                  <c:v>1.1261099999999999</c:v>
                </c:pt>
                <c:pt idx="774">
                  <c:v>1.1251</c:v>
                </c:pt>
                <c:pt idx="775">
                  <c:v>1.12409</c:v>
                </c:pt>
                <c:pt idx="776">
                  <c:v>1.1231100000000001</c:v>
                </c:pt>
                <c:pt idx="777">
                  <c:v>1.12212</c:v>
                </c:pt>
                <c:pt idx="778">
                  <c:v>1.1211100000000001</c:v>
                </c:pt>
                <c:pt idx="779">
                  <c:v>1.1201099999999999</c:v>
                </c:pt>
                <c:pt idx="780">
                  <c:v>1.1191199999999999</c:v>
                </c:pt>
                <c:pt idx="781">
                  <c:v>1.1181099999999999</c:v>
                </c:pt>
                <c:pt idx="782">
                  <c:v>1.11711</c:v>
                </c:pt>
                <c:pt idx="783">
                  <c:v>1.1161099999999999</c:v>
                </c:pt>
                <c:pt idx="784">
                  <c:v>1.1151199999999999</c:v>
                </c:pt>
                <c:pt idx="785">
                  <c:v>1.1141099999999999</c:v>
                </c:pt>
                <c:pt idx="786">
                  <c:v>1.11313</c:v>
                </c:pt>
                <c:pt idx="787">
                  <c:v>1.11212</c:v>
                </c:pt>
                <c:pt idx="788">
                  <c:v>1.11113</c:v>
                </c:pt>
                <c:pt idx="789">
                  <c:v>1.11012</c:v>
                </c:pt>
                <c:pt idx="790">
                  <c:v>1.10911</c:v>
                </c:pt>
                <c:pt idx="791">
                  <c:v>1.1081099999999999</c:v>
                </c:pt>
                <c:pt idx="792">
                  <c:v>1.1071200000000001</c:v>
                </c:pt>
                <c:pt idx="793">
                  <c:v>1.10612</c:v>
                </c:pt>
                <c:pt idx="794">
                  <c:v>1.1051200000000001</c:v>
                </c:pt>
                <c:pt idx="795">
                  <c:v>1.1041099999999999</c:v>
                </c:pt>
                <c:pt idx="796">
                  <c:v>1.1031</c:v>
                </c:pt>
                <c:pt idx="797">
                  <c:v>1.1021099999999999</c:v>
                </c:pt>
                <c:pt idx="798">
                  <c:v>1.10111</c:v>
                </c:pt>
                <c:pt idx="799">
                  <c:v>1.1001300000000001</c:v>
                </c:pt>
                <c:pt idx="800">
                  <c:v>1.0991299999999999</c:v>
                </c:pt>
                <c:pt idx="801">
                  <c:v>1.0981000000000001</c:v>
                </c:pt>
                <c:pt idx="802">
                  <c:v>1.09711</c:v>
                </c:pt>
                <c:pt idx="803">
                  <c:v>1.0961099999999999</c:v>
                </c:pt>
                <c:pt idx="804">
                  <c:v>1.0951299999999999</c:v>
                </c:pt>
                <c:pt idx="805">
                  <c:v>1.0941099999999999</c:v>
                </c:pt>
                <c:pt idx="806">
                  <c:v>1.0931299999999999</c:v>
                </c:pt>
                <c:pt idx="807">
                  <c:v>1.0921400000000001</c:v>
                </c:pt>
                <c:pt idx="808">
                  <c:v>1.0911299999999999</c:v>
                </c:pt>
                <c:pt idx="809">
                  <c:v>1.0901400000000001</c:v>
                </c:pt>
                <c:pt idx="810">
                  <c:v>1.0891299999999999</c:v>
                </c:pt>
                <c:pt idx="811">
                  <c:v>1.08812</c:v>
                </c:pt>
                <c:pt idx="812">
                  <c:v>1.0871299999999999</c:v>
                </c:pt>
                <c:pt idx="813">
                  <c:v>1.0861499999999999</c:v>
                </c:pt>
                <c:pt idx="814">
                  <c:v>1.08511</c:v>
                </c:pt>
                <c:pt idx="815">
                  <c:v>1.08413</c:v>
                </c:pt>
                <c:pt idx="816">
                  <c:v>1.0831200000000001</c:v>
                </c:pt>
                <c:pt idx="817">
                  <c:v>1.08212</c:v>
                </c:pt>
                <c:pt idx="818">
                  <c:v>1.0811299999999999</c:v>
                </c:pt>
                <c:pt idx="819">
                  <c:v>1.08013</c:v>
                </c:pt>
                <c:pt idx="820">
                  <c:v>1.0791200000000001</c:v>
                </c:pt>
                <c:pt idx="821">
                  <c:v>1.07812</c:v>
                </c:pt>
                <c:pt idx="822">
                  <c:v>1.0771200000000001</c:v>
                </c:pt>
                <c:pt idx="823">
                  <c:v>1.07612</c:v>
                </c:pt>
                <c:pt idx="824">
                  <c:v>1.0751299999999999</c:v>
                </c:pt>
                <c:pt idx="825">
                  <c:v>1.07412</c:v>
                </c:pt>
                <c:pt idx="826">
                  <c:v>1.07314</c:v>
                </c:pt>
                <c:pt idx="827">
                  <c:v>1.0721400000000001</c:v>
                </c:pt>
                <c:pt idx="828">
                  <c:v>1.07114</c:v>
                </c:pt>
                <c:pt idx="829">
                  <c:v>1.07013</c:v>
                </c:pt>
                <c:pt idx="830">
                  <c:v>1.0691200000000001</c:v>
                </c:pt>
                <c:pt idx="831">
                  <c:v>1.06813</c:v>
                </c:pt>
                <c:pt idx="832">
                  <c:v>1.06714</c:v>
                </c:pt>
                <c:pt idx="833">
                  <c:v>1.0661400000000001</c:v>
                </c:pt>
                <c:pt idx="834">
                  <c:v>1.06514</c:v>
                </c:pt>
                <c:pt idx="835">
                  <c:v>1.06413</c:v>
                </c:pt>
                <c:pt idx="836">
                  <c:v>1.0631200000000001</c:v>
                </c:pt>
                <c:pt idx="837">
                  <c:v>1.06213</c:v>
                </c:pt>
                <c:pt idx="838">
                  <c:v>1.06114</c:v>
                </c:pt>
                <c:pt idx="839">
                  <c:v>1.0601400000000001</c:v>
                </c:pt>
                <c:pt idx="840">
                  <c:v>1.0591299999999999</c:v>
                </c:pt>
                <c:pt idx="841">
                  <c:v>1.05813</c:v>
                </c:pt>
                <c:pt idx="842">
                  <c:v>1.0571299999999999</c:v>
                </c:pt>
                <c:pt idx="843">
                  <c:v>1.0561400000000001</c:v>
                </c:pt>
                <c:pt idx="844">
                  <c:v>1.0551200000000001</c:v>
                </c:pt>
                <c:pt idx="845">
                  <c:v>1.0541199999999999</c:v>
                </c:pt>
                <c:pt idx="846">
                  <c:v>1.05314</c:v>
                </c:pt>
                <c:pt idx="847">
                  <c:v>1.0521400000000001</c:v>
                </c:pt>
                <c:pt idx="848">
                  <c:v>1.05115</c:v>
                </c:pt>
                <c:pt idx="849">
                  <c:v>1.0501199999999999</c:v>
                </c:pt>
                <c:pt idx="850">
                  <c:v>1.0491200000000001</c:v>
                </c:pt>
                <c:pt idx="851">
                  <c:v>1.04813</c:v>
                </c:pt>
                <c:pt idx="852">
                  <c:v>1.0471299999999999</c:v>
                </c:pt>
                <c:pt idx="853">
                  <c:v>1.0461400000000001</c:v>
                </c:pt>
                <c:pt idx="854">
                  <c:v>1.0451299999999999</c:v>
                </c:pt>
                <c:pt idx="855">
                  <c:v>1.0441400000000001</c:v>
                </c:pt>
                <c:pt idx="856">
                  <c:v>1.0431299999999999</c:v>
                </c:pt>
                <c:pt idx="857">
                  <c:v>1.0421400000000001</c:v>
                </c:pt>
                <c:pt idx="858">
                  <c:v>1.04112</c:v>
                </c:pt>
                <c:pt idx="859">
                  <c:v>1.04013</c:v>
                </c:pt>
                <c:pt idx="860">
                  <c:v>1.0391300000000001</c:v>
                </c:pt>
                <c:pt idx="861">
                  <c:v>1.0381400000000001</c:v>
                </c:pt>
                <c:pt idx="862">
                  <c:v>1.03714</c:v>
                </c:pt>
                <c:pt idx="863">
                  <c:v>1.0361400000000001</c:v>
                </c:pt>
                <c:pt idx="864">
                  <c:v>1.03515</c:v>
                </c:pt>
                <c:pt idx="865">
                  <c:v>1.0341400000000001</c:v>
                </c:pt>
                <c:pt idx="866">
                  <c:v>1.0331399999999999</c:v>
                </c:pt>
                <c:pt idx="867">
                  <c:v>1.0321400000000001</c:v>
                </c:pt>
                <c:pt idx="868">
                  <c:v>1.03112</c:v>
                </c:pt>
                <c:pt idx="869">
                  <c:v>1.0301400000000001</c:v>
                </c:pt>
                <c:pt idx="870">
                  <c:v>1.0291300000000001</c:v>
                </c:pt>
                <c:pt idx="871">
                  <c:v>1.0281400000000001</c:v>
                </c:pt>
                <c:pt idx="872">
                  <c:v>1.0271600000000001</c:v>
                </c:pt>
                <c:pt idx="873">
                  <c:v>1.02616</c:v>
                </c:pt>
                <c:pt idx="874">
                  <c:v>1.0251399999999999</c:v>
                </c:pt>
                <c:pt idx="875">
                  <c:v>1.0241499999999999</c:v>
                </c:pt>
                <c:pt idx="876">
                  <c:v>1.0231300000000001</c:v>
                </c:pt>
                <c:pt idx="877">
                  <c:v>1.0221499999999999</c:v>
                </c:pt>
                <c:pt idx="878">
                  <c:v>1.0211399999999999</c:v>
                </c:pt>
                <c:pt idx="879">
                  <c:v>1.02013</c:v>
                </c:pt>
                <c:pt idx="880">
                  <c:v>1.0191399999999999</c:v>
                </c:pt>
                <c:pt idx="881">
                  <c:v>1.01814</c:v>
                </c:pt>
                <c:pt idx="882">
                  <c:v>1.01712</c:v>
                </c:pt>
                <c:pt idx="883">
                  <c:v>1.01614</c:v>
                </c:pt>
                <c:pt idx="884">
                  <c:v>1.0151399999999999</c:v>
                </c:pt>
                <c:pt idx="885">
                  <c:v>1.01414</c:v>
                </c:pt>
                <c:pt idx="886">
                  <c:v>1.01315</c:v>
                </c:pt>
                <c:pt idx="887">
                  <c:v>1.0121500000000001</c:v>
                </c:pt>
                <c:pt idx="888">
                  <c:v>1.0111600000000001</c:v>
                </c:pt>
                <c:pt idx="889">
                  <c:v>1.0101500000000001</c:v>
                </c:pt>
                <c:pt idx="890">
                  <c:v>1.0091399999999999</c:v>
                </c:pt>
                <c:pt idx="891">
                  <c:v>1.0081599999999999</c:v>
                </c:pt>
                <c:pt idx="892">
                  <c:v>1.00715</c:v>
                </c:pt>
                <c:pt idx="893">
                  <c:v>1.00614</c:v>
                </c:pt>
                <c:pt idx="894">
                  <c:v>1.00515</c:v>
                </c:pt>
                <c:pt idx="895">
                  <c:v>1.0041500000000001</c:v>
                </c:pt>
                <c:pt idx="896">
                  <c:v>1.00315</c:v>
                </c:pt>
                <c:pt idx="897">
                  <c:v>1.00213</c:v>
                </c:pt>
                <c:pt idx="898">
                  <c:v>1.0011399999999999</c:v>
                </c:pt>
                <c:pt idx="899">
                  <c:v>1.00013</c:v>
                </c:pt>
                <c:pt idx="900">
                  <c:v>0.99914000000000003</c:v>
                </c:pt>
                <c:pt idx="901">
                  <c:v>0.99815799999999999</c:v>
                </c:pt>
                <c:pt idx="902">
                  <c:v>0.99714199999999997</c:v>
                </c:pt>
                <c:pt idx="903">
                  <c:v>0.99615900000000002</c:v>
                </c:pt>
                <c:pt idx="904">
                  <c:v>0.99515900000000002</c:v>
                </c:pt>
                <c:pt idx="905">
                  <c:v>0.99414499999999995</c:v>
                </c:pt>
                <c:pt idx="906">
                  <c:v>0.99316099999999996</c:v>
                </c:pt>
                <c:pt idx="907">
                  <c:v>0.99214000000000002</c:v>
                </c:pt>
                <c:pt idx="908">
                  <c:v>0.99114100000000005</c:v>
                </c:pt>
                <c:pt idx="909">
                  <c:v>0.99016000000000004</c:v>
                </c:pt>
                <c:pt idx="910">
                  <c:v>0.98915699999999995</c:v>
                </c:pt>
                <c:pt idx="911">
                  <c:v>0.98816599999999999</c:v>
                </c:pt>
                <c:pt idx="912">
                  <c:v>0.98715699999999995</c:v>
                </c:pt>
                <c:pt idx="913">
                  <c:v>0.98615799999999998</c:v>
                </c:pt>
                <c:pt idx="914">
                  <c:v>0.98514900000000005</c:v>
                </c:pt>
                <c:pt idx="915">
                  <c:v>0.98415600000000003</c:v>
                </c:pt>
                <c:pt idx="916">
                  <c:v>0.98315200000000003</c:v>
                </c:pt>
                <c:pt idx="917">
                  <c:v>0.98215300000000005</c:v>
                </c:pt>
                <c:pt idx="918">
                  <c:v>0.98114900000000005</c:v>
                </c:pt>
                <c:pt idx="919">
                  <c:v>0.98014100000000004</c:v>
                </c:pt>
                <c:pt idx="920">
                  <c:v>0.979155</c:v>
                </c:pt>
                <c:pt idx="921">
                  <c:v>0.97814299999999998</c:v>
                </c:pt>
                <c:pt idx="922">
                  <c:v>0.977155</c:v>
                </c:pt>
                <c:pt idx="923">
                  <c:v>0.97613499999999997</c:v>
                </c:pt>
                <c:pt idx="924">
                  <c:v>0.975136</c:v>
                </c:pt>
                <c:pt idx="925">
                  <c:v>0.97414900000000004</c:v>
                </c:pt>
                <c:pt idx="926">
                  <c:v>0.97315600000000002</c:v>
                </c:pt>
                <c:pt idx="927">
                  <c:v>0.972159</c:v>
                </c:pt>
                <c:pt idx="928">
                  <c:v>0.97114900000000004</c:v>
                </c:pt>
                <c:pt idx="929">
                  <c:v>0.97014199999999995</c:v>
                </c:pt>
                <c:pt idx="930">
                  <c:v>0.96915499999999999</c:v>
                </c:pt>
                <c:pt idx="931">
                  <c:v>0.96814800000000001</c:v>
                </c:pt>
                <c:pt idx="932">
                  <c:v>0.967144</c:v>
                </c:pt>
                <c:pt idx="933">
                  <c:v>0.96614199999999995</c:v>
                </c:pt>
                <c:pt idx="934">
                  <c:v>0.96514200000000006</c:v>
                </c:pt>
                <c:pt idx="935">
                  <c:v>0.96414599999999995</c:v>
                </c:pt>
                <c:pt idx="936">
                  <c:v>0.96316199999999996</c:v>
                </c:pt>
                <c:pt idx="937">
                  <c:v>0.96214999999999995</c:v>
                </c:pt>
                <c:pt idx="938">
                  <c:v>0.96116500000000005</c:v>
                </c:pt>
                <c:pt idx="939">
                  <c:v>0.96016000000000001</c:v>
                </c:pt>
                <c:pt idx="940">
                  <c:v>0.95916199999999996</c:v>
                </c:pt>
                <c:pt idx="941">
                  <c:v>0.95816699999999999</c:v>
                </c:pt>
                <c:pt idx="942">
                  <c:v>0.95715300000000003</c:v>
                </c:pt>
                <c:pt idx="943">
                  <c:v>0.95615499999999998</c:v>
                </c:pt>
                <c:pt idx="944">
                  <c:v>0.95514299999999996</c:v>
                </c:pt>
                <c:pt idx="945">
                  <c:v>0.95415399999999995</c:v>
                </c:pt>
                <c:pt idx="946">
                  <c:v>0.95317200000000002</c:v>
                </c:pt>
                <c:pt idx="947">
                  <c:v>0.95216599999999996</c:v>
                </c:pt>
                <c:pt idx="948">
                  <c:v>0.95116000000000001</c:v>
                </c:pt>
                <c:pt idx="949">
                  <c:v>0.95015499999999997</c:v>
                </c:pt>
                <c:pt idx="950">
                  <c:v>0.94916299999999998</c:v>
                </c:pt>
                <c:pt idx="951">
                  <c:v>0.94814399999999999</c:v>
                </c:pt>
                <c:pt idx="952">
                  <c:v>0.94715499999999997</c:v>
                </c:pt>
                <c:pt idx="953">
                  <c:v>0.94615400000000005</c:v>
                </c:pt>
                <c:pt idx="954">
                  <c:v>0.94515800000000005</c:v>
                </c:pt>
                <c:pt idx="955">
                  <c:v>0.94414799999999999</c:v>
                </c:pt>
                <c:pt idx="956">
                  <c:v>0.94313499999999995</c:v>
                </c:pt>
                <c:pt idx="957">
                  <c:v>0.94213199999999997</c:v>
                </c:pt>
                <c:pt idx="958">
                  <c:v>0.94113199999999997</c:v>
                </c:pt>
                <c:pt idx="959">
                  <c:v>0.94014799999999998</c:v>
                </c:pt>
                <c:pt idx="960">
                  <c:v>0.93914699999999995</c:v>
                </c:pt>
                <c:pt idx="961">
                  <c:v>0.93815300000000001</c:v>
                </c:pt>
                <c:pt idx="962">
                  <c:v>0.93713599999999997</c:v>
                </c:pt>
                <c:pt idx="963">
                  <c:v>0.93615300000000001</c:v>
                </c:pt>
                <c:pt idx="964">
                  <c:v>0.93514900000000001</c:v>
                </c:pt>
                <c:pt idx="965">
                  <c:v>0.93415400000000004</c:v>
                </c:pt>
                <c:pt idx="966">
                  <c:v>0.93316500000000002</c:v>
                </c:pt>
                <c:pt idx="967">
                  <c:v>0.93214200000000003</c:v>
                </c:pt>
                <c:pt idx="968">
                  <c:v>0.93115599999999998</c:v>
                </c:pt>
                <c:pt idx="969">
                  <c:v>0.930172</c:v>
                </c:pt>
                <c:pt idx="970">
                  <c:v>0.92915400000000004</c:v>
                </c:pt>
                <c:pt idx="971">
                  <c:v>0.92815499999999995</c:v>
                </c:pt>
                <c:pt idx="972">
                  <c:v>0.92716100000000001</c:v>
                </c:pt>
                <c:pt idx="973">
                  <c:v>0.92616299999999996</c:v>
                </c:pt>
                <c:pt idx="974">
                  <c:v>0.92515700000000001</c:v>
                </c:pt>
                <c:pt idx="975">
                  <c:v>0.92414200000000002</c:v>
                </c:pt>
                <c:pt idx="976">
                  <c:v>0.92314600000000002</c:v>
                </c:pt>
                <c:pt idx="977">
                  <c:v>0.922149</c:v>
                </c:pt>
                <c:pt idx="978">
                  <c:v>0.92115999999999998</c:v>
                </c:pt>
                <c:pt idx="979">
                  <c:v>0.92014899999999999</c:v>
                </c:pt>
                <c:pt idx="980">
                  <c:v>0.91916100000000001</c:v>
                </c:pt>
                <c:pt idx="981">
                  <c:v>0.91816900000000001</c:v>
                </c:pt>
                <c:pt idx="982">
                  <c:v>0.91714200000000001</c:v>
                </c:pt>
                <c:pt idx="983">
                  <c:v>0.91616200000000003</c:v>
                </c:pt>
                <c:pt idx="984">
                  <c:v>0.91516200000000003</c:v>
                </c:pt>
                <c:pt idx="985">
                  <c:v>0.91415299999999999</c:v>
                </c:pt>
                <c:pt idx="986">
                  <c:v>0.91314200000000001</c:v>
                </c:pt>
                <c:pt idx="987">
                  <c:v>0.91214200000000001</c:v>
                </c:pt>
                <c:pt idx="988">
                  <c:v>0.91114399999999995</c:v>
                </c:pt>
                <c:pt idx="989">
                  <c:v>0.91014300000000004</c:v>
                </c:pt>
                <c:pt idx="990">
                  <c:v>0.90915699999999999</c:v>
                </c:pt>
                <c:pt idx="991">
                  <c:v>0.90815599999999996</c:v>
                </c:pt>
                <c:pt idx="992">
                  <c:v>0.90715400000000002</c:v>
                </c:pt>
                <c:pt idx="993">
                  <c:v>0.90616099999999999</c:v>
                </c:pt>
                <c:pt idx="994">
                  <c:v>0.90515699999999999</c:v>
                </c:pt>
                <c:pt idx="995">
                  <c:v>0.90415299999999998</c:v>
                </c:pt>
                <c:pt idx="996">
                  <c:v>0.90314700000000003</c:v>
                </c:pt>
                <c:pt idx="997">
                  <c:v>0.90215100000000004</c:v>
                </c:pt>
                <c:pt idx="998">
                  <c:v>0.90115800000000001</c:v>
                </c:pt>
                <c:pt idx="999">
                  <c:v>0.90015699999999998</c:v>
                </c:pt>
                <c:pt idx="1000">
                  <c:v>0.89915500000000004</c:v>
                </c:pt>
                <c:pt idx="1001">
                  <c:v>0.89814899999999998</c:v>
                </c:pt>
                <c:pt idx="1002">
                  <c:v>0.89715699999999998</c:v>
                </c:pt>
                <c:pt idx="1003">
                  <c:v>0.89616300000000004</c:v>
                </c:pt>
                <c:pt idx="1004">
                  <c:v>0.89515599999999995</c:v>
                </c:pt>
                <c:pt idx="1005">
                  <c:v>0.89415699999999998</c:v>
                </c:pt>
                <c:pt idx="1006">
                  <c:v>0.89316499999999999</c:v>
                </c:pt>
                <c:pt idx="1007">
                  <c:v>0.89215599999999995</c:v>
                </c:pt>
                <c:pt idx="1008">
                  <c:v>0.89116799999999996</c:v>
                </c:pt>
                <c:pt idx="1009">
                  <c:v>0.89015200000000005</c:v>
                </c:pt>
                <c:pt idx="1010">
                  <c:v>0.88917900000000005</c:v>
                </c:pt>
                <c:pt idx="1011">
                  <c:v>0.88815599999999995</c:v>
                </c:pt>
                <c:pt idx="1012">
                  <c:v>0.88714700000000002</c:v>
                </c:pt>
                <c:pt idx="1013">
                  <c:v>0.88615100000000002</c:v>
                </c:pt>
                <c:pt idx="1014">
                  <c:v>0.88514899999999996</c:v>
                </c:pt>
                <c:pt idx="1015">
                  <c:v>0.88416300000000003</c:v>
                </c:pt>
                <c:pt idx="1016">
                  <c:v>0.88316600000000001</c:v>
                </c:pt>
                <c:pt idx="1017">
                  <c:v>0.88215500000000002</c:v>
                </c:pt>
                <c:pt idx="1018">
                  <c:v>0.88116799999999995</c:v>
                </c:pt>
                <c:pt idx="1019">
                  <c:v>0.88016799999999995</c:v>
                </c:pt>
                <c:pt idx="1020">
                  <c:v>0.87916000000000005</c:v>
                </c:pt>
                <c:pt idx="1021">
                  <c:v>0.87815500000000002</c:v>
                </c:pt>
                <c:pt idx="1022">
                  <c:v>0.87714800000000004</c:v>
                </c:pt>
                <c:pt idx="1023">
                  <c:v>0.87615799999999999</c:v>
                </c:pt>
                <c:pt idx="1024">
                  <c:v>0.875162</c:v>
                </c:pt>
                <c:pt idx="1025">
                  <c:v>0.87416799999999995</c:v>
                </c:pt>
                <c:pt idx="1026">
                  <c:v>0.87316700000000003</c:v>
                </c:pt>
                <c:pt idx="1027">
                  <c:v>0.87216000000000005</c:v>
                </c:pt>
                <c:pt idx="1028">
                  <c:v>0.87118799999999996</c:v>
                </c:pt>
                <c:pt idx="1029">
                  <c:v>0.87016199999999999</c:v>
                </c:pt>
                <c:pt idx="1030">
                  <c:v>0.86916700000000002</c:v>
                </c:pt>
                <c:pt idx="1031">
                  <c:v>0.868174</c:v>
                </c:pt>
                <c:pt idx="1032">
                  <c:v>0.86716400000000005</c:v>
                </c:pt>
                <c:pt idx="1033">
                  <c:v>0.86615900000000001</c:v>
                </c:pt>
                <c:pt idx="1034">
                  <c:v>0.86514999999999997</c:v>
                </c:pt>
                <c:pt idx="1035">
                  <c:v>0.86416700000000002</c:v>
                </c:pt>
                <c:pt idx="1036">
                  <c:v>0.86317100000000002</c:v>
                </c:pt>
                <c:pt idx="1037">
                  <c:v>0.862151</c:v>
                </c:pt>
                <c:pt idx="1038">
                  <c:v>0.86116999999999999</c:v>
                </c:pt>
                <c:pt idx="1039">
                  <c:v>0.86016700000000001</c:v>
                </c:pt>
                <c:pt idx="1040">
                  <c:v>0.85914299999999999</c:v>
                </c:pt>
                <c:pt idx="1041">
                  <c:v>0.85816099999999995</c:v>
                </c:pt>
                <c:pt idx="1042">
                  <c:v>0.85715300000000005</c:v>
                </c:pt>
                <c:pt idx="1043">
                  <c:v>0.85615399999999997</c:v>
                </c:pt>
                <c:pt idx="1044">
                  <c:v>0.85516700000000001</c:v>
                </c:pt>
                <c:pt idx="1045">
                  <c:v>0.85416999999999998</c:v>
                </c:pt>
                <c:pt idx="1046">
                  <c:v>0.85314000000000001</c:v>
                </c:pt>
                <c:pt idx="1047">
                  <c:v>0.85216599999999998</c:v>
                </c:pt>
                <c:pt idx="1048">
                  <c:v>0.85116000000000003</c:v>
                </c:pt>
                <c:pt idx="1049">
                  <c:v>0.85016000000000003</c:v>
                </c:pt>
                <c:pt idx="1050">
                  <c:v>0.84914999999999996</c:v>
                </c:pt>
                <c:pt idx="1051">
                  <c:v>0.84816100000000005</c:v>
                </c:pt>
                <c:pt idx="1052">
                  <c:v>0.847159</c:v>
                </c:pt>
                <c:pt idx="1053">
                  <c:v>0.846163</c:v>
                </c:pt>
                <c:pt idx="1054">
                  <c:v>0.84514699999999998</c:v>
                </c:pt>
                <c:pt idx="1055">
                  <c:v>0.84415300000000004</c:v>
                </c:pt>
                <c:pt idx="1056">
                  <c:v>0.84315499999999999</c:v>
                </c:pt>
                <c:pt idx="1057">
                  <c:v>0.84214800000000001</c:v>
                </c:pt>
                <c:pt idx="1058">
                  <c:v>0.84116199999999997</c:v>
                </c:pt>
                <c:pt idx="1059">
                  <c:v>0.84015499999999999</c:v>
                </c:pt>
                <c:pt idx="1060">
                  <c:v>0.83913499999999996</c:v>
                </c:pt>
                <c:pt idx="1061">
                  <c:v>0.83815200000000001</c:v>
                </c:pt>
                <c:pt idx="1062">
                  <c:v>0.83716100000000004</c:v>
                </c:pt>
                <c:pt idx="1063">
                  <c:v>0.83613800000000005</c:v>
                </c:pt>
                <c:pt idx="1064">
                  <c:v>0.83515600000000001</c:v>
                </c:pt>
                <c:pt idx="1065">
                  <c:v>0.83413199999999998</c:v>
                </c:pt>
                <c:pt idx="1066">
                  <c:v>0.83315399999999995</c:v>
                </c:pt>
                <c:pt idx="1067">
                  <c:v>0.83214699999999997</c:v>
                </c:pt>
                <c:pt idx="1068">
                  <c:v>0.83115799999999995</c:v>
                </c:pt>
                <c:pt idx="1069">
                  <c:v>0.83015600000000001</c:v>
                </c:pt>
                <c:pt idx="1070">
                  <c:v>0.82916000000000001</c:v>
                </c:pt>
                <c:pt idx="1071">
                  <c:v>0.82815499999999997</c:v>
                </c:pt>
                <c:pt idx="1072">
                  <c:v>0.82715899999999998</c:v>
                </c:pt>
                <c:pt idx="1073">
                  <c:v>0.82614900000000002</c:v>
                </c:pt>
                <c:pt idx="1074">
                  <c:v>0.82515499999999997</c:v>
                </c:pt>
                <c:pt idx="1075">
                  <c:v>0.82414600000000005</c:v>
                </c:pt>
                <c:pt idx="1076">
                  <c:v>0.82314900000000002</c:v>
                </c:pt>
                <c:pt idx="1077">
                  <c:v>0.82214500000000001</c:v>
                </c:pt>
                <c:pt idx="1078">
                  <c:v>0.82116100000000003</c:v>
                </c:pt>
                <c:pt idx="1079">
                  <c:v>0.82015199999999999</c:v>
                </c:pt>
                <c:pt idx="1080">
                  <c:v>0.81916699999999998</c:v>
                </c:pt>
                <c:pt idx="1081">
                  <c:v>0.81816900000000004</c:v>
                </c:pt>
                <c:pt idx="1082">
                  <c:v>0.81716100000000003</c:v>
                </c:pt>
                <c:pt idx="1083">
                  <c:v>0.81614699999999996</c:v>
                </c:pt>
                <c:pt idx="1084">
                  <c:v>0.81515599999999999</c:v>
                </c:pt>
                <c:pt idx="1085">
                  <c:v>0.81415499999999996</c:v>
                </c:pt>
                <c:pt idx="1086">
                  <c:v>0.81315000000000004</c:v>
                </c:pt>
                <c:pt idx="1087">
                  <c:v>0.81216299999999997</c:v>
                </c:pt>
                <c:pt idx="1088">
                  <c:v>0.811172</c:v>
                </c:pt>
                <c:pt idx="1089">
                  <c:v>0.81015700000000002</c:v>
                </c:pt>
                <c:pt idx="1090">
                  <c:v>0.80915400000000004</c:v>
                </c:pt>
                <c:pt idx="1091">
                  <c:v>0.80815899999999996</c:v>
                </c:pt>
                <c:pt idx="1092">
                  <c:v>0.80716600000000005</c:v>
                </c:pt>
                <c:pt idx="1093">
                  <c:v>0.80616900000000002</c:v>
                </c:pt>
                <c:pt idx="1094">
                  <c:v>0.80515800000000004</c:v>
                </c:pt>
                <c:pt idx="1095">
                  <c:v>0.80417000000000005</c:v>
                </c:pt>
                <c:pt idx="1096">
                  <c:v>0.80316799999999999</c:v>
                </c:pt>
                <c:pt idx="1097">
                  <c:v>0.80216500000000002</c:v>
                </c:pt>
                <c:pt idx="1098">
                  <c:v>0.80115800000000004</c:v>
                </c:pt>
                <c:pt idx="1099">
                  <c:v>0.80016200000000004</c:v>
                </c:pt>
                <c:pt idx="1100">
                  <c:v>0.79915999999999998</c:v>
                </c:pt>
                <c:pt idx="1101">
                  <c:v>0.79815700000000001</c:v>
                </c:pt>
                <c:pt idx="1102">
                  <c:v>0.79716500000000001</c:v>
                </c:pt>
                <c:pt idx="1103">
                  <c:v>0.79615499999999995</c:v>
                </c:pt>
                <c:pt idx="1104">
                  <c:v>0.79516299999999995</c:v>
                </c:pt>
                <c:pt idx="1105">
                  <c:v>0.79417199999999999</c:v>
                </c:pt>
                <c:pt idx="1106">
                  <c:v>0.79315899999999995</c:v>
                </c:pt>
                <c:pt idx="1107">
                  <c:v>0.79216200000000003</c:v>
                </c:pt>
                <c:pt idx="1108">
                  <c:v>0.791153</c:v>
                </c:pt>
                <c:pt idx="1109">
                  <c:v>0.79015899999999994</c:v>
                </c:pt>
                <c:pt idx="1110">
                  <c:v>0.78915000000000002</c:v>
                </c:pt>
                <c:pt idx="1111">
                  <c:v>0.78817499999999996</c:v>
                </c:pt>
                <c:pt idx="1112">
                  <c:v>0.78715500000000005</c:v>
                </c:pt>
                <c:pt idx="1113">
                  <c:v>0.78615500000000005</c:v>
                </c:pt>
                <c:pt idx="1114">
                  <c:v>0.785161</c:v>
                </c:pt>
                <c:pt idx="1115">
                  <c:v>0.78415299999999999</c:v>
                </c:pt>
                <c:pt idx="1116">
                  <c:v>0.783169</c:v>
                </c:pt>
                <c:pt idx="1117">
                  <c:v>0.78214700000000004</c:v>
                </c:pt>
                <c:pt idx="1118">
                  <c:v>0.78115599999999996</c:v>
                </c:pt>
                <c:pt idx="1119">
                  <c:v>0.78016600000000003</c:v>
                </c:pt>
                <c:pt idx="1120">
                  <c:v>0.77916700000000005</c:v>
                </c:pt>
                <c:pt idx="1121">
                  <c:v>0.77818100000000001</c:v>
                </c:pt>
                <c:pt idx="1122">
                  <c:v>0.77717999999999998</c:v>
                </c:pt>
                <c:pt idx="1123">
                  <c:v>0.77615699999999999</c:v>
                </c:pt>
                <c:pt idx="1124">
                  <c:v>0.77514700000000003</c:v>
                </c:pt>
                <c:pt idx="1125">
                  <c:v>0.77418399999999998</c:v>
                </c:pt>
                <c:pt idx="1126">
                  <c:v>0.77316700000000005</c:v>
                </c:pt>
                <c:pt idx="1127">
                  <c:v>0.772173</c:v>
                </c:pt>
                <c:pt idx="1128">
                  <c:v>0.77116099999999999</c:v>
                </c:pt>
                <c:pt idx="1129">
                  <c:v>0.770146</c:v>
                </c:pt>
                <c:pt idx="1130">
                  <c:v>0.76915500000000003</c:v>
                </c:pt>
                <c:pt idx="1131">
                  <c:v>0.76816899999999999</c:v>
                </c:pt>
                <c:pt idx="1132">
                  <c:v>0.76716899999999999</c:v>
                </c:pt>
                <c:pt idx="1133">
                  <c:v>0.766154</c:v>
                </c:pt>
                <c:pt idx="1134">
                  <c:v>0.76515999999999995</c:v>
                </c:pt>
                <c:pt idx="1135">
                  <c:v>0.76417000000000002</c:v>
                </c:pt>
                <c:pt idx="1136">
                  <c:v>0.763185</c:v>
                </c:pt>
                <c:pt idx="1137">
                  <c:v>0.76215299999999997</c:v>
                </c:pt>
                <c:pt idx="1138">
                  <c:v>0.76117900000000005</c:v>
                </c:pt>
                <c:pt idx="1139">
                  <c:v>0.76017400000000002</c:v>
                </c:pt>
                <c:pt idx="1140">
                  <c:v>0.759162</c:v>
                </c:pt>
                <c:pt idx="1141">
                  <c:v>0.75814999999999999</c:v>
                </c:pt>
                <c:pt idx="1142">
                  <c:v>0.75717299999999998</c:v>
                </c:pt>
                <c:pt idx="1143">
                  <c:v>0.75616499999999998</c:v>
                </c:pt>
                <c:pt idx="1144">
                  <c:v>0.75517100000000004</c:v>
                </c:pt>
                <c:pt idx="1145">
                  <c:v>0.75417599999999996</c:v>
                </c:pt>
                <c:pt idx="1146">
                  <c:v>0.75317100000000003</c:v>
                </c:pt>
                <c:pt idx="1147">
                  <c:v>0.75217800000000001</c:v>
                </c:pt>
                <c:pt idx="1148">
                  <c:v>0.751166</c:v>
                </c:pt>
                <c:pt idx="1149">
                  <c:v>0.75015799999999999</c:v>
                </c:pt>
                <c:pt idx="1150">
                  <c:v>0.74917299999999998</c:v>
                </c:pt>
                <c:pt idx="1151">
                  <c:v>0.74815600000000004</c:v>
                </c:pt>
                <c:pt idx="1152">
                  <c:v>0.74716499999999997</c:v>
                </c:pt>
                <c:pt idx="1153">
                  <c:v>0.746166</c:v>
                </c:pt>
                <c:pt idx="1154">
                  <c:v>0.74515900000000002</c:v>
                </c:pt>
                <c:pt idx="1155">
                  <c:v>0.74416599999999999</c:v>
                </c:pt>
                <c:pt idx="1156">
                  <c:v>0.74316800000000005</c:v>
                </c:pt>
                <c:pt idx="1157">
                  <c:v>0.74218099999999998</c:v>
                </c:pt>
                <c:pt idx="1158">
                  <c:v>0.74117500000000003</c:v>
                </c:pt>
                <c:pt idx="1159">
                  <c:v>0.74017599999999995</c:v>
                </c:pt>
                <c:pt idx="1160">
                  <c:v>0.73917999999999995</c:v>
                </c:pt>
                <c:pt idx="1161">
                  <c:v>0.73816700000000002</c:v>
                </c:pt>
                <c:pt idx="1162">
                  <c:v>0.73716800000000005</c:v>
                </c:pt>
                <c:pt idx="1163">
                  <c:v>0.73617500000000002</c:v>
                </c:pt>
                <c:pt idx="1164">
                  <c:v>0.73517100000000002</c:v>
                </c:pt>
                <c:pt idx="1165">
                  <c:v>0.73418600000000001</c:v>
                </c:pt>
                <c:pt idx="1166">
                  <c:v>0.73318000000000005</c:v>
                </c:pt>
                <c:pt idx="1167">
                  <c:v>0.73216400000000004</c:v>
                </c:pt>
                <c:pt idx="1168">
                  <c:v>0.73117399999999999</c:v>
                </c:pt>
                <c:pt idx="1169">
                  <c:v>0.73017200000000004</c:v>
                </c:pt>
                <c:pt idx="1170">
                  <c:v>0.72917200000000004</c:v>
                </c:pt>
                <c:pt idx="1171">
                  <c:v>0.72817600000000005</c:v>
                </c:pt>
                <c:pt idx="1172">
                  <c:v>0.72717799999999999</c:v>
                </c:pt>
                <c:pt idx="1173">
                  <c:v>0.72618199999999999</c:v>
                </c:pt>
                <c:pt idx="1174">
                  <c:v>0.72516499999999995</c:v>
                </c:pt>
                <c:pt idx="1175">
                  <c:v>0.72417200000000004</c:v>
                </c:pt>
                <c:pt idx="1176">
                  <c:v>0.72317500000000001</c:v>
                </c:pt>
                <c:pt idx="1177">
                  <c:v>0.72218499999999997</c:v>
                </c:pt>
                <c:pt idx="1178">
                  <c:v>0.72118099999999996</c:v>
                </c:pt>
                <c:pt idx="1179">
                  <c:v>0.720198</c:v>
                </c:pt>
                <c:pt idx="1180">
                  <c:v>0.71918199999999999</c:v>
                </c:pt>
                <c:pt idx="1181">
                  <c:v>0.71819</c:v>
                </c:pt>
                <c:pt idx="1182">
                  <c:v>0.71716599999999997</c:v>
                </c:pt>
                <c:pt idx="1183">
                  <c:v>0.71618000000000004</c:v>
                </c:pt>
                <c:pt idx="1184">
                  <c:v>0.71517399999999998</c:v>
                </c:pt>
                <c:pt idx="1185">
                  <c:v>0.714198</c:v>
                </c:pt>
                <c:pt idx="1186">
                  <c:v>0.71317799999999998</c:v>
                </c:pt>
                <c:pt idx="1187">
                  <c:v>0.71217699999999995</c:v>
                </c:pt>
                <c:pt idx="1188">
                  <c:v>0.71118800000000004</c:v>
                </c:pt>
                <c:pt idx="1189">
                  <c:v>0.71019100000000002</c:v>
                </c:pt>
                <c:pt idx="1190">
                  <c:v>0.70916699999999999</c:v>
                </c:pt>
                <c:pt idx="1191">
                  <c:v>0.70818199999999998</c:v>
                </c:pt>
                <c:pt idx="1192">
                  <c:v>0.70716800000000002</c:v>
                </c:pt>
                <c:pt idx="1193">
                  <c:v>0.70617200000000002</c:v>
                </c:pt>
                <c:pt idx="1194">
                  <c:v>0.70517600000000003</c:v>
                </c:pt>
                <c:pt idx="1195">
                  <c:v>0.70418800000000004</c:v>
                </c:pt>
                <c:pt idx="1196">
                  <c:v>0.70316100000000004</c:v>
                </c:pt>
                <c:pt idx="1197">
                  <c:v>0.70218000000000003</c:v>
                </c:pt>
                <c:pt idx="1198">
                  <c:v>0.701183</c:v>
                </c:pt>
                <c:pt idx="1199">
                  <c:v>0.70039600000000002</c:v>
                </c:pt>
                <c:pt idx="1200">
                  <c:v>0.70003599999999999</c:v>
                </c:pt>
                <c:pt idx="1201">
                  <c:v>0.70063399999999998</c:v>
                </c:pt>
                <c:pt idx="1202">
                  <c:v>0.70162000000000002</c:v>
                </c:pt>
                <c:pt idx="1203">
                  <c:v>0.70262999999999998</c:v>
                </c:pt>
                <c:pt idx="1204">
                  <c:v>0.70362499999999994</c:v>
                </c:pt>
                <c:pt idx="1205">
                  <c:v>0.70461799999999997</c:v>
                </c:pt>
                <c:pt idx="1206">
                  <c:v>0.70559899999999998</c:v>
                </c:pt>
                <c:pt idx="1207">
                  <c:v>0.70660500000000004</c:v>
                </c:pt>
                <c:pt idx="1208">
                  <c:v>0.70759700000000003</c:v>
                </c:pt>
                <c:pt idx="1209">
                  <c:v>0.70861600000000002</c:v>
                </c:pt>
                <c:pt idx="1210">
                  <c:v>0.70960199999999996</c:v>
                </c:pt>
                <c:pt idx="1211">
                  <c:v>0.71061600000000003</c:v>
                </c:pt>
                <c:pt idx="1212">
                  <c:v>0.71161399999999997</c:v>
                </c:pt>
                <c:pt idx="1213">
                  <c:v>0.71260599999999996</c:v>
                </c:pt>
                <c:pt idx="1214">
                  <c:v>0.71361799999999997</c:v>
                </c:pt>
                <c:pt idx="1215">
                  <c:v>0.71461600000000003</c:v>
                </c:pt>
                <c:pt idx="1216">
                  <c:v>0.715615</c:v>
                </c:pt>
                <c:pt idx="1217">
                  <c:v>0.716611</c:v>
                </c:pt>
                <c:pt idx="1218">
                  <c:v>0.71760500000000005</c:v>
                </c:pt>
                <c:pt idx="1219">
                  <c:v>0.71860599999999997</c:v>
                </c:pt>
                <c:pt idx="1220">
                  <c:v>0.71959799999999996</c:v>
                </c:pt>
                <c:pt idx="1221">
                  <c:v>0.72058599999999995</c:v>
                </c:pt>
                <c:pt idx="1222">
                  <c:v>0.72162000000000004</c:v>
                </c:pt>
                <c:pt idx="1223">
                  <c:v>0.722611</c:v>
                </c:pt>
                <c:pt idx="1224">
                  <c:v>0.72360199999999997</c:v>
                </c:pt>
                <c:pt idx="1225">
                  <c:v>0.72459200000000001</c:v>
                </c:pt>
                <c:pt idx="1226">
                  <c:v>0.72559899999999999</c:v>
                </c:pt>
                <c:pt idx="1227">
                  <c:v>0.72658800000000001</c:v>
                </c:pt>
                <c:pt idx="1228">
                  <c:v>0.72760000000000002</c:v>
                </c:pt>
                <c:pt idx="1229">
                  <c:v>0.72860000000000003</c:v>
                </c:pt>
                <c:pt idx="1230">
                  <c:v>0.72959499999999999</c:v>
                </c:pt>
                <c:pt idx="1231">
                  <c:v>0.730599</c:v>
                </c:pt>
                <c:pt idx="1232">
                  <c:v>0.73159600000000002</c:v>
                </c:pt>
                <c:pt idx="1233">
                  <c:v>0.73258999999999996</c:v>
                </c:pt>
                <c:pt idx="1234">
                  <c:v>0.73359700000000005</c:v>
                </c:pt>
                <c:pt idx="1235">
                  <c:v>0.73458199999999996</c:v>
                </c:pt>
                <c:pt idx="1236">
                  <c:v>0.73558999999999997</c:v>
                </c:pt>
                <c:pt idx="1237">
                  <c:v>0.73659300000000005</c:v>
                </c:pt>
                <c:pt idx="1238">
                  <c:v>0.73760000000000003</c:v>
                </c:pt>
                <c:pt idx="1239">
                  <c:v>0.738591</c:v>
                </c:pt>
                <c:pt idx="1240">
                  <c:v>0.73959799999999998</c:v>
                </c:pt>
                <c:pt idx="1241">
                  <c:v>0.74058500000000005</c:v>
                </c:pt>
                <c:pt idx="1242">
                  <c:v>0.74158599999999997</c:v>
                </c:pt>
                <c:pt idx="1243">
                  <c:v>0.74259399999999998</c:v>
                </c:pt>
                <c:pt idx="1244">
                  <c:v>0.74358000000000002</c:v>
                </c:pt>
                <c:pt idx="1245">
                  <c:v>0.74458599999999997</c:v>
                </c:pt>
                <c:pt idx="1246">
                  <c:v>0.74558899999999995</c:v>
                </c:pt>
                <c:pt idx="1247">
                  <c:v>0.74656999999999996</c:v>
                </c:pt>
                <c:pt idx="1248">
                  <c:v>0.74758199999999997</c:v>
                </c:pt>
                <c:pt idx="1249">
                  <c:v>0.74858899999999995</c:v>
                </c:pt>
                <c:pt idx="1250">
                  <c:v>0.74956800000000001</c:v>
                </c:pt>
                <c:pt idx="1251">
                  <c:v>0.75056900000000004</c:v>
                </c:pt>
                <c:pt idx="1252">
                  <c:v>0.75161199999999995</c:v>
                </c:pt>
                <c:pt idx="1253">
                  <c:v>0.75258199999999997</c:v>
                </c:pt>
                <c:pt idx="1254">
                  <c:v>0.75358999999999998</c:v>
                </c:pt>
                <c:pt idx="1255">
                  <c:v>0.75456800000000002</c:v>
                </c:pt>
                <c:pt idx="1256">
                  <c:v>0.75557600000000003</c:v>
                </c:pt>
                <c:pt idx="1257">
                  <c:v>0.75658599999999998</c:v>
                </c:pt>
                <c:pt idx="1258">
                  <c:v>0.75758000000000003</c:v>
                </c:pt>
                <c:pt idx="1259">
                  <c:v>0.75858099999999995</c:v>
                </c:pt>
                <c:pt idx="1260">
                  <c:v>0.75958700000000001</c:v>
                </c:pt>
                <c:pt idx="1261">
                  <c:v>0.76056999999999997</c:v>
                </c:pt>
                <c:pt idx="1262">
                  <c:v>0.76156699999999999</c:v>
                </c:pt>
                <c:pt idx="1263">
                  <c:v>0.76256999999999997</c:v>
                </c:pt>
                <c:pt idx="1264">
                  <c:v>0.76357699999999995</c:v>
                </c:pt>
                <c:pt idx="1265">
                  <c:v>0.76457900000000001</c:v>
                </c:pt>
                <c:pt idx="1266">
                  <c:v>0.76555899999999999</c:v>
                </c:pt>
                <c:pt idx="1267">
                  <c:v>0.76656199999999997</c:v>
                </c:pt>
                <c:pt idx="1268">
                  <c:v>0.76757799999999998</c:v>
                </c:pt>
                <c:pt idx="1269">
                  <c:v>0.76858099999999996</c:v>
                </c:pt>
                <c:pt idx="1270">
                  <c:v>0.76956999999999998</c:v>
                </c:pt>
                <c:pt idx="1271">
                  <c:v>0.77058599999999999</c:v>
                </c:pt>
                <c:pt idx="1272">
                  <c:v>0.77158199999999999</c:v>
                </c:pt>
                <c:pt idx="1273">
                  <c:v>0.77257900000000002</c:v>
                </c:pt>
                <c:pt idx="1274">
                  <c:v>0.77358499999999997</c:v>
                </c:pt>
                <c:pt idx="1275">
                  <c:v>0.77457699999999996</c:v>
                </c:pt>
                <c:pt idx="1276">
                  <c:v>0.77557799999999999</c:v>
                </c:pt>
                <c:pt idx="1277">
                  <c:v>0.77656700000000001</c:v>
                </c:pt>
                <c:pt idx="1278">
                  <c:v>0.77756999999999998</c:v>
                </c:pt>
                <c:pt idx="1279">
                  <c:v>0.77857900000000002</c:v>
                </c:pt>
                <c:pt idx="1280">
                  <c:v>0.77957799999999999</c:v>
                </c:pt>
                <c:pt idx="1281">
                  <c:v>0.78058000000000005</c:v>
                </c:pt>
                <c:pt idx="1282">
                  <c:v>0.78156999999999999</c:v>
                </c:pt>
                <c:pt idx="1283">
                  <c:v>0.78258099999999997</c:v>
                </c:pt>
                <c:pt idx="1284">
                  <c:v>0.78356199999999998</c:v>
                </c:pt>
                <c:pt idx="1285">
                  <c:v>0.784582</c:v>
                </c:pt>
                <c:pt idx="1286">
                  <c:v>0.78556000000000004</c:v>
                </c:pt>
                <c:pt idx="1287">
                  <c:v>0.78657299999999997</c:v>
                </c:pt>
                <c:pt idx="1288">
                  <c:v>0.787578</c:v>
                </c:pt>
                <c:pt idx="1289">
                  <c:v>0.788574</c:v>
                </c:pt>
                <c:pt idx="1290">
                  <c:v>0.78956999999999999</c:v>
                </c:pt>
                <c:pt idx="1291">
                  <c:v>0.79059199999999996</c:v>
                </c:pt>
                <c:pt idx="1292">
                  <c:v>0.79158899999999999</c:v>
                </c:pt>
                <c:pt idx="1293">
                  <c:v>0.79257999999999995</c:v>
                </c:pt>
                <c:pt idx="1294">
                  <c:v>0.79357500000000003</c:v>
                </c:pt>
                <c:pt idx="1295">
                  <c:v>0.79456199999999999</c:v>
                </c:pt>
                <c:pt idx="1296">
                  <c:v>0.79556700000000002</c:v>
                </c:pt>
                <c:pt idx="1297">
                  <c:v>0.79657699999999998</c:v>
                </c:pt>
                <c:pt idx="1298">
                  <c:v>0.79757800000000001</c:v>
                </c:pt>
                <c:pt idx="1299">
                  <c:v>0.79857999999999996</c:v>
                </c:pt>
                <c:pt idx="1300">
                  <c:v>0.79957999999999996</c:v>
                </c:pt>
                <c:pt idx="1301">
                  <c:v>0.80057800000000001</c:v>
                </c:pt>
                <c:pt idx="1302">
                  <c:v>0.80157699999999998</c:v>
                </c:pt>
                <c:pt idx="1303">
                  <c:v>0.80258499999999999</c:v>
                </c:pt>
                <c:pt idx="1304">
                  <c:v>0.80359199999999997</c:v>
                </c:pt>
                <c:pt idx="1305">
                  <c:v>0.80458200000000002</c:v>
                </c:pt>
                <c:pt idx="1306">
                  <c:v>0.80557199999999995</c:v>
                </c:pt>
                <c:pt idx="1307">
                  <c:v>0.80657400000000001</c:v>
                </c:pt>
                <c:pt idx="1308">
                  <c:v>0.80758399999999997</c:v>
                </c:pt>
                <c:pt idx="1309">
                  <c:v>0.80856700000000004</c:v>
                </c:pt>
                <c:pt idx="1310">
                  <c:v>0.80957900000000005</c:v>
                </c:pt>
                <c:pt idx="1311">
                  <c:v>0.810562</c:v>
                </c:pt>
                <c:pt idx="1312">
                  <c:v>0.81156200000000001</c:v>
                </c:pt>
                <c:pt idx="1313">
                  <c:v>0.81257999999999997</c:v>
                </c:pt>
                <c:pt idx="1314">
                  <c:v>0.81357000000000002</c:v>
                </c:pt>
                <c:pt idx="1315">
                  <c:v>0.81457999999999997</c:v>
                </c:pt>
                <c:pt idx="1316">
                  <c:v>0.81555800000000001</c:v>
                </c:pt>
                <c:pt idx="1317">
                  <c:v>0.81657000000000002</c:v>
                </c:pt>
                <c:pt idx="1318">
                  <c:v>0.81758699999999995</c:v>
                </c:pt>
                <c:pt idx="1319">
                  <c:v>0.81857899999999995</c:v>
                </c:pt>
                <c:pt idx="1320">
                  <c:v>0.81955999999999996</c:v>
                </c:pt>
                <c:pt idx="1321">
                  <c:v>0.82056099999999998</c:v>
                </c:pt>
                <c:pt idx="1322">
                  <c:v>0.82156099999999999</c:v>
                </c:pt>
                <c:pt idx="1323">
                  <c:v>0.82255500000000004</c:v>
                </c:pt>
                <c:pt idx="1324">
                  <c:v>0.82354700000000003</c:v>
                </c:pt>
                <c:pt idx="1325">
                  <c:v>0.82457199999999997</c:v>
                </c:pt>
                <c:pt idx="1326">
                  <c:v>0.82555599999999996</c:v>
                </c:pt>
                <c:pt idx="1327">
                  <c:v>0.82654499999999997</c:v>
                </c:pt>
                <c:pt idx="1328">
                  <c:v>0.82756300000000005</c:v>
                </c:pt>
                <c:pt idx="1329">
                  <c:v>0.82855900000000005</c:v>
                </c:pt>
                <c:pt idx="1330">
                  <c:v>0.82957199999999998</c:v>
                </c:pt>
                <c:pt idx="1331">
                  <c:v>0.83057099999999995</c:v>
                </c:pt>
                <c:pt idx="1332">
                  <c:v>0.83157000000000003</c:v>
                </c:pt>
                <c:pt idx="1333">
                  <c:v>0.83256300000000005</c:v>
                </c:pt>
                <c:pt idx="1334">
                  <c:v>0.83354600000000001</c:v>
                </c:pt>
                <c:pt idx="1335">
                  <c:v>0.83454099999999998</c:v>
                </c:pt>
                <c:pt idx="1336">
                  <c:v>0.83555199999999996</c:v>
                </c:pt>
                <c:pt idx="1337">
                  <c:v>0.83656900000000001</c:v>
                </c:pt>
                <c:pt idx="1338">
                  <c:v>0.83757099999999995</c:v>
                </c:pt>
                <c:pt idx="1339">
                  <c:v>0.83856399999999998</c:v>
                </c:pt>
                <c:pt idx="1340">
                  <c:v>0.83954099999999998</c:v>
                </c:pt>
                <c:pt idx="1341">
                  <c:v>0.84054899999999999</c:v>
                </c:pt>
                <c:pt idx="1342">
                  <c:v>0.84156799999999998</c:v>
                </c:pt>
                <c:pt idx="1343">
                  <c:v>0.84255100000000005</c:v>
                </c:pt>
                <c:pt idx="1344">
                  <c:v>0.84353900000000004</c:v>
                </c:pt>
                <c:pt idx="1345">
                  <c:v>0.84455599999999997</c:v>
                </c:pt>
                <c:pt idx="1346">
                  <c:v>0.84554200000000002</c:v>
                </c:pt>
                <c:pt idx="1347">
                  <c:v>0.84654700000000005</c:v>
                </c:pt>
                <c:pt idx="1348">
                  <c:v>0.84754600000000002</c:v>
                </c:pt>
                <c:pt idx="1349">
                  <c:v>0.84854499999999999</c:v>
                </c:pt>
                <c:pt idx="1350">
                  <c:v>0.84953800000000002</c:v>
                </c:pt>
                <c:pt idx="1351">
                  <c:v>0.850545</c:v>
                </c:pt>
                <c:pt idx="1352">
                  <c:v>0.85155400000000003</c:v>
                </c:pt>
                <c:pt idx="1353">
                  <c:v>0.85254200000000002</c:v>
                </c:pt>
                <c:pt idx="1354">
                  <c:v>0.85355700000000001</c:v>
                </c:pt>
                <c:pt idx="1355">
                  <c:v>0.85455000000000003</c:v>
                </c:pt>
                <c:pt idx="1356">
                  <c:v>0.85555999999999999</c:v>
                </c:pt>
                <c:pt idx="1357">
                  <c:v>0.85656200000000005</c:v>
                </c:pt>
                <c:pt idx="1358">
                  <c:v>0.85754399999999997</c:v>
                </c:pt>
                <c:pt idx="1359">
                  <c:v>0.85855099999999995</c:v>
                </c:pt>
                <c:pt idx="1360">
                  <c:v>0.85955499999999996</c:v>
                </c:pt>
                <c:pt idx="1361">
                  <c:v>0.86055999999999999</c:v>
                </c:pt>
                <c:pt idx="1362">
                  <c:v>0.86155599999999999</c:v>
                </c:pt>
                <c:pt idx="1363">
                  <c:v>0.86256200000000005</c:v>
                </c:pt>
                <c:pt idx="1364">
                  <c:v>0.86356500000000003</c:v>
                </c:pt>
                <c:pt idx="1365">
                  <c:v>0.86456699999999997</c:v>
                </c:pt>
                <c:pt idx="1366">
                  <c:v>0.86556699999999998</c:v>
                </c:pt>
                <c:pt idx="1367">
                  <c:v>0.86657600000000001</c:v>
                </c:pt>
                <c:pt idx="1368">
                  <c:v>0.86757600000000001</c:v>
                </c:pt>
                <c:pt idx="1369">
                  <c:v>0.86856800000000001</c:v>
                </c:pt>
                <c:pt idx="1370">
                  <c:v>0.86957099999999998</c:v>
                </c:pt>
                <c:pt idx="1371">
                  <c:v>0.87057499999999999</c:v>
                </c:pt>
                <c:pt idx="1372">
                  <c:v>0.87157399999999996</c:v>
                </c:pt>
                <c:pt idx="1373">
                  <c:v>0.87256100000000003</c:v>
                </c:pt>
                <c:pt idx="1374">
                  <c:v>0.87357899999999999</c:v>
                </c:pt>
                <c:pt idx="1375">
                  <c:v>0.874556</c:v>
                </c:pt>
                <c:pt idx="1376">
                  <c:v>0.87557399999999996</c:v>
                </c:pt>
                <c:pt idx="1377">
                  <c:v>0.87658499999999995</c:v>
                </c:pt>
                <c:pt idx="1378">
                  <c:v>0.87754900000000002</c:v>
                </c:pt>
                <c:pt idx="1379">
                  <c:v>0.87855300000000003</c:v>
                </c:pt>
                <c:pt idx="1380">
                  <c:v>0.87956599999999996</c:v>
                </c:pt>
                <c:pt idx="1381">
                  <c:v>0.88058899999999996</c:v>
                </c:pt>
                <c:pt idx="1382">
                  <c:v>0.88159600000000005</c:v>
                </c:pt>
                <c:pt idx="1383">
                  <c:v>0.88255499999999998</c:v>
                </c:pt>
                <c:pt idx="1384">
                  <c:v>0.88356599999999996</c:v>
                </c:pt>
                <c:pt idx="1385">
                  <c:v>0.88455099999999998</c:v>
                </c:pt>
                <c:pt idx="1386">
                  <c:v>0.88555300000000003</c:v>
                </c:pt>
                <c:pt idx="1387">
                  <c:v>0.88656800000000002</c:v>
                </c:pt>
                <c:pt idx="1388">
                  <c:v>0.88756900000000005</c:v>
                </c:pt>
                <c:pt idx="1389">
                  <c:v>0.88855600000000001</c:v>
                </c:pt>
                <c:pt idx="1390">
                  <c:v>0.88957200000000003</c:v>
                </c:pt>
                <c:pt idx="1391">
                  <c:v>0.89055300000000004</c:v>
                </c:pt>
                <c:pt idx="1392">
                  <c:v>0.89156199999999997</c:v>
                </c:pt>
                <c:pt idx="1393">
                  <c:v>0.89255899999999999</c:v>
                </c:pt>
                <c:pt idx="1394">
                  <c:v>0.89356000000000002</c:v>
                </c:pt>
                <c:pt idx="1395">
                  <c:v>0.89456800000000003</c:v>
                </c:pt>
                <c:pt idx="1396">
                  <c:v>0.89556599999999997</c:v>
                </c:pt>
                <c:pt idx="1397">
                  <c:v>0.89654999999999996</c:v>
                </c:pt>
                <c:pt idx="1398">
                  <c:v>0.89755300000000005</c:v>
                </c:pt>
                <c:pt idx="1399">
                  <c:v>0.89854900000000004</c:v>
                </c:pt>
                <c:pt idx="1400">
                  <c:v>0.89954299999999998</c:v>
                </c:pt>
                <c:pt idx="1401">
                  <c:v>0.90056800000000004</c:v>
                </c:pt>
                <c:pt idx="1402">
                  <c:v>0.90156599999999998</c:v>
                </c:pt>
                <c:pt idx="1403">
                  <c:v>0.90256000000000003</c:v>
                </c:pt>
                <c:pt idx="1404">
                  <c:v>0.90355600000000003</c:v>
                </c:pt>
                <c:pt idx="1405">
                  <c:v>0.904559</c:v>
                </c:pt>
                <c:pt idx="1406">
                  <c:v>0.90557299999999996</c:v>
                </c:pt>
                <c:pt idx="1407">
                  <c:v>0.90656199999999998</c:v>
                </c:pt>
                <c:pt idx="1408">
                  <c:v>0.90756000000000003</c:v>
                </c:pt>
                <c:pt idx="1409">
                  <c:v>0.90856800000000004</c:v>
                </c:pt>
                <c:pt idx="1410">
                  <c:v>0.90956499999999996</c:v>
                </c:pt>
                <c:pt idx="1411">
                  <c:v>0.91057200000000005</c:v>
                </c:pt>
                <c:pt idx="1412">
                  <c:v>0.911555</c:v>
                </c:pt>
                <c:pt idx="1413">
                  <c:v>0.91256700000000002</c:v>
                </c:pt>
                <c:pt idx="1414">
                  <c:v>0.91356999999999999</c:v>
                </c:pt>
                <c:pt idx="1415">
                  <c:v>0.91456499999999996</c:v>
                </c:pt>
                <c:pt idx="1416">
                  <c:v>0.91556300000000002</c:v>
                </c:pt>
                <c:pt idx="1417">
                  <c:v>0.91656199999999999</c:v>
                </c:pt>
                <c:pt idx="1418">
                  <c:v>0.91757599999999995</c:v>
                </c:pt>
                <c:pt idx="1419">
                  <c:v>0.91856800000000005</c:v>
                </c:pt>
                <c:pt idx="1420">
                  <c:v>0.91956400000000005</c:v>
                </c:pt>
                <c:pt idx="1421">
                  <c:v>0.92057500000000003</c:v>
                </c:pt>
                <c:pt idx="1422">
                  <c:v>0.92155500000000001</c:v>
                </c:pt>
                <c:pt idx="1423">
                  <c:v>0.92256899999999997</c:v>
                </c:pt>
                <c:pt idx="1424">
                  <c:v>0.92356000000000005</c:v>
                </c:pt>
                <c:pt idx="1425">
                  <c:v>0.92456499999999997</c:v>
                </c:pt>
                <c:pt idx="1426">
                  <c:v>0.925566</c:v>
                </c:pt>
                <c:pt idx="1427">
                  <c:v>0.92657299999999998</c:v>
                </c:pt>
                <c:pt idx="1428">
                  <c:v>0.92756400000000006</c:v>
                </c:pt>
                <c:pt idx="1429">
                  <c:v>0.928562</c:v>
                </c:pt>
                <c:pt idx="1430">
                  <c:v>0.92956899999999998</c:v>
                </c:pt>
                <c:pt idx="1431">
                  <c:v>0.93056499999999998</c:v>
                </c:pt>
                <c:pt idx="1432">
                  <c:v>0.93156499999999998</c:v>
                </c:pt>
                <c:pt idx="1433">
                  <c:v>0.93257100000000004</c:v>
                </c:pt>
                <c:pt idx="1434">
                  <c:v>0.933562</c:v>
                </c:pt>
                <c:pt idx="1435">
                  <c:v>0.93456099999999998</c:v>
                </c:pt>
                <c:pt idx="1436">
                  <c:v>0.93557400000000002</c:v>
                </c:pt>
                <c:pt idx="1437">
                  <c:v>0.93654700000000002</c:v>
                </c:pt>
                <c:pt idx="1438">
                  <c:v>0.93757500000000005</c:v>
                </c:pt>
                <c:pt idx="1439">
                  <c:v>0.93854800000000005</c:v>
                </c:pt>
                <c:pt idx="1440">
                  <c:v>0.93955999999999995</c:v>
                </c:pt>
                <c:pt idx="1441">
                  <c:v>0.94055800000000001</c:v>
                </c:pt>
                <c:pt idx="1442">
                  <c:v>0.94156099999999998</c:v>
                </c:pt>
                <c:pt idx="1443">
                  <c:v>0.94255299999999997</c:v>
                </c:pt>
                <c:pt idx="1444">
                  <c:v>0.94356600000000002</c:v>
                </c:pt>
                <c:pt idx="1445">
                  <c:v>0.94457000000000002</c:v>
                </c:pt>
                <c:pt idx="1446">
                  <c:v>0.945573</c:v>
                </c:pt>
                <c:pt idx="1447">
                  <c:v>0.94656700000000005</c:v>
                </c:pt>
                <c:pt idx="1448">
                  <c:v>0.94756099999999999</c:v>
                </c:pt>
                <c:pt idx="1449">
                  <c:v>0.94855699999999998</c:v>
                </c:pt>
                <c:pt idx="1450">
                  <c:v>0.94956099999999999</c:v>
                </c:pt>
                <c:pt idx="1451">
                  <c:v>0.95055800000000001</c:v>
                </c:pt>
                <c:pt idx="1452">
                  <c:v>0.95155599999999996</c:v>
                </c:pt>
                <c:pt idx="1453">
                  <c:v>0.95256799999999997</c:v>
                </c:pt>
                <c:pt idx="1454">
                  <c:v>0.95356600000000002</c:v>
                </c:pt>
                <c:pt idx="1455">
                  <c:v>0.954565</c:v>
                </c:pt>
                <c:pt idx="1456">
                  <c:v>0.95557300000000001</c:v>
                </c:pt>
                <c:pt idx="1457">
                  <c:v>0.95656799999999997</c:v>
                </c:pt>
                <c:pt idx="1458">
                  <c:v>0.95757800000000004</c:v>
                </c:pt>
                <c:pt idx="1459">
                  <c:v>0.95856799999999998</c:v>
                </c:pt>
                <c:pt idx="1460">
                  <c:v>0.95957300000000001</c:v>
                </c:pt>
                <c:pt idx="1461">
                  <c:v>0.96055100000000004</c:v>
                </c:pt>
                <c:pt idx="1462">
                  <c:v>0.961561</c:v>
                </c:pt>
                <c:pt idx="1463">
                  <c:v>0.96255100000000005</c:v>
                </c:pt>
                <c:pt idx="1464">
                  <c:v>0.96356299999999995</c:v>
                </c:pt>
                <c:pt idx="1465">
                  <c:v>0.96456399999999998</c:v>
                </c:pt>
                <c:pt idx="1466">
                  <c:v>0.96556299999999995</c:v>
                </c:pt>
                <c:pt idx="1467">
                  <c:v>0.96656399999999998</c:v>
                </c:pt>
                <c:pt idx="1468">
                  <c:v>0.96755100000000005</c:v>
                </c:pt>
                <c:pt idx="1469">
                  <c:v>0.96855999999999998</c:v>
                </c:pt>
                <c:pt idx="1470">
                  <c:v>0.96958500000000003</c:v>
                </c:pt>
                <c:pt idx="1471">
                  <c:v>0.97056500000000001</c:v>
                </c:pt>
                <c:pt idx="1472">
                  <c:v>0.97155599999999998</c:v>
                </c:pt>
                <c:pt idx="1473">
                  <c:v>0.97256799999999999</c:v>
                </c:pt>
                <c:pt idx="1474">
                  <c:v>0.97355400000000003</c:v>
                </c:pt>
                <c:pt idx="1475">
                  <c:v>0.97455400000000003</c:v>
                </c:pt>
                <c:pt idx="1476">
                  <c:v>0.97555999999999998</c:v>
                </c:pt>
                <c:pt idx="1477">
                  <c:v>0.97655099999999995</c:v>
                </c:pt>
                <c:pt idx="1478">
                  <c:v>0.97756900000000002</c:v>
                </c:pt>
                <c:pt idx="1479">
                  <c:v>0.97855999999999999</c:v>
                </c:pt>
                <c:pt idx="1480">
                  <c:v>0.97955599999999998</c:v>
                </c:pt>
                <c:pt idx="1481">
                  <c:v>0.98055999999999999</c:v>
                </c:pt>
                <c:pt idx="1482">
                  <c:v>0.98155599999999998</c:v>
                </c:pt>
                <c:pt idx="1483">
                  <c:v>0.982572</c:v>
                </c:pt>
                <c:pt idx="1484">
                  <c:v>0.98357799999999995</c:v>
                </c:pt>
                <c:pt idx="1485">
                  <c:v>0.98456100000000002</c:v>
                </c:pt>
                <c:pt idx="1486">
                  <c:v>0.98556999999999995</c:v>
                </c:pt>
                <c:pt idx="1487">
                  <c:v>0.98656100000000002</c:v>
                </c:pt>
                <c:pt idx="1488">
                  <c:v>0.98755199999999999</c:v>
                </c:pt>
                <c:pt idx="1489">
                  <c:v>0.988568</c:v>
                </c:pt>
                <c:pt idx="1490">
                  <c:v>0.98955800000000005</c:v>
                </c:pt>
                <c:pt idx="1491">
                  <c:v>0.990564</c:v>
                </c:pt>
                <c:pt idx="1492">
                  <c:v>0.991564</c:v>
                </c:pt>
                <c:pt idx="1493">
                  <c:v>0.99255499999999997</c:v>
                </c:pt>
                <c:pt idx="1494">
                  <c:v>0.99356999999999995</c:v>
                </c:pt>
                <c:pt idx="1495">
                  <c:v>0.994564</c:v>
                </c:pt>
                <c:pt idx="1496">
                  <c:v>0.995564</c:v>
                </c:pt>
                <c:pt idx="1497">
                  <c:v>0.99655099999999996</c:v>
                </c:pt>
                <c:pt idx="1498">
                  <c:v>0.99755199999999999</c:v>
                </c:pt>
                <c:pt idx="1499">
                  <c:v>0.99855499999999997</c:v>
                </c:pt>
                <c:pt idx="1500">
                  <c:v>0.99955099999999997</c:v>
                </c:pt>
                <c:pt idx="1501">
                  <c:v>1.00054</c:v>
                </c:pt>
                <c:pt idx="1502">
                  <c:v>1.00156</c:v>
                </c:pt>
                <c:pt idx="1503">
                  <c:v>1.00257</c:v>
                </c:pt>
                <c:pt idx="1504">
                  <c:v>1.0035499999999999</c:v>
                </c:pt>
                <c:pt idx="1505">
                  <c:v>1.0045599999999999</c:v>
                </c:pt>
                <c:pt idx="1506">
                  <c:v>1.0055499999999999</c:v>
                </c:pt>
                <c:pt idx="1507">
                  <c:v>1.0065599999999999</c:v>
                </c:pt>
                <c:pt idx="1508">
                  <c:v>1.0075700000000001</c:v>
                </c:pt>
                <c:pt idx="1509">
                  <c:v>1.0085599999999999</c:v>
                </c:pt>
                <c:pt idx="1510">
                  <c:v>1.0095499999999999</c:v>
                </c:pt>
                <c:pt idx="1511">
                  <c:v>1.01057</c:v>
                </c:pt>
                <c:pt idx="1512">
                  <c:v>1.0115400000000001</c:v>
                </c:pt>
                <c:pt idx="1513">
                  <c:v>1.0125500000000001</c:v>
                </c:pt>
                <c:pt idx="1514">
                  <c:v>1.01355</c:v>
                </c:pt>
                <c:pt idx="1515">
                  <c:v>1.01454</c:v>
                </c:pt>
                <c:pt idx="1516">
                  <c:v>1.01555</c:v>
                </c:pt>
                <c:pt idx="1517">
                  <c:v>1.0165500000000001</c:v>
                </c:pt>
                <c:pt idx="1518">
                  <c:v>1.01756</c:v>
                </c:pt>
                <c:pt idx="1519">
                  <c:v>1.0185500000000001</c:v>
                </c:pt>
                <c:pt idx="1520">
                  <c:v>1.01952</c:v>
                </c:pt>
                <c:pt idx="1521">
                  <c:v>1.0205599999999999</c:v>
                </c:pt>
                <c:pt idx="1522">
                  <c:v>1.0215399999999999</c:v>
                </c:pt>
                <c:pt idx="1523">
                  <c:v>1.0225500000000001</c:v>
                </c:pt>
                <c:pt idx="1524">
                  <c:v>1.02355</c:v>
                </c:pt>
                <c:pt idx="1525">
                  <c:v>1.0245599999999999</c:v>
                </c:pt>
                <c:pt idx="1526">
                  <c:v>1.02555</c:v>
                </c:pt>
                <c:pt idx="1527">
                  <c:v>1.0265500000000001</c:v>
                </c:pt>
                <c:pt idx="1528">
                  <c:v>1.02755</c:v>
                </c:pt>
                <c:pt idx="1529">
                  <c:v>1.0285500000000001</c:v>
                </c:pt>
                <c:pt idx="1530">
                  <c:v>1.02955</c:v>
                </c:pt>
                <c:pt idx="1531">
                  <c:v>1.03057</c:v>
                </c:pt>
                <c:pt idx="1532">
                  <c:v>1.03156</c:v>
                </c:pt>
                <c:pt idx="1533">
                  <c:v>1.03257</c:v>
                </c:pt>
                <c:pt idx="1534">
                  <c:v>1.03356</c:v>
                </c:pt>
                <c:pt idx="1535">
                  <c:v>1.0345500000000001</c:v>
                </c:pt>
                <c:pt idx="1536">
                  <c:v>1.03556</c:v>
                </c:pt>
                <c:pt idx="1537">
                  <c:v>1.0365599999999999</c:v>
                </c:pt>
                <c:pt idx="1538">
                  <c:v>1.03755</c:v>
                </c:pt>
                <c:pt idx="1539">
                  <c:v>1.03854</c:v>
                </c:pt>
                <c:pt idx="1540">
                  <c:v>1.0395399999999999</c:v>
                </c:pt>
                <c:pt idx="1541">
                  <c:v>1.0405599999999999</c:v>
                </c:pt>
                <c:pt idx="1542">
                  <c:v>1.04156</c:v>
                </c:pt>
                <c:pt idx="1543">
                  <c:v>1.04254</c:v>
                </c:pt>
                <c:pt idx="1544">
                  <c:v>1.0435399999999999</c:v>
                </c:pt>
                <c:pt idx="1545">
                  <c:v>1.0445500000000001</c:v>
                </c:pt>
                <c:pt idx="1546">
                  <c:v>1.04555</c:v>
                </c:pt>
                <c:pt idx="1547">
                  <c:v>1.0465500000000001</c:v>
                </c:pt>
                <c:pt idx="1548">
                  <c:v>1.04756</c:v>
                </c:pt>
                <c:pt idx="1549">
                  <c:v>1.04854</c:v>
                </c:pt>
                <c:pt idx="1550">
                  <c:v>1.0495399999999999</c:v>
                </c:pt>
                <c:pt idx="1551">
                  <c:v>1.0505500000000001</c:v>
                </c:pt>
                <c:pt idx="1552">
                  <c:v>1.05155</c:v>
                </c:pt>
                <c:pt idx="1553">
                  <c:v>1.0525500000000001</c:v>
                </c:pt>
                <c:pt idx="1554">
                  <c:v>1.0535399999999999</c:v>
                </c:pt>
                <c:pt idx="1555">
                  <c:v>1.0545500000000001</c:v>
                </c:pt>
                <c:pt idx="1556">
                  <c:v>1.0555600000000001</c:v>
                </c:pt>
                <c:pt idx="1557">
                  <c:v>1.0565500000000001</c:v>
                </c:pt>
                <c:pt idx="1558">
                  <c:v>1.05755</c:v>
                </c:pt>
                <c:pt idx="1559">
                  <c:v>1.05854</c:v>
                </c:pt>
                <c:pt idx="1560">
                  <c:v>1.0595600000000001</c:v>
                </c:pt>
                <c:pt idx="1561">
                  <c:v>1.0605500000000001</c:v>
                </c:pt>
                <c:pt idx="1562">
                  <c:v>1.0615600000000001</c:v>
                </c:pt>
                <c:pt idx="1563">
                  <c:v>1.0625599999999999</c:v>
                </c:pt>
                <c:pt idx="1564">
                  <c:v>1.0635699999999999</c:v>
                </c:pt>
                <c:pt idx="1565">
                  <c:v>1.06456</c:v>
                </c:pt>
                <c:pt idx="1566">
                  <c:v>1.0655600000000001</c:v>
                </c:pt>
                <c:pt idx="1567">
                  <c:v>1.0665500000000001</c:v>
                </c:pt>
                <c:pt idx="1568">
                  <c:v>1.0675600000000001</c:v>
                </c:pt>
                <c:pt idx="1569">
                  <c:v>1.0685500000000001</c:v>
                </c:pt>
                <c:pt idx="1570">
                  <c:v>1.0695600000000001</c:v>
                </c:pt>
                <c:pt idx="1571">
                  <c:v>1.07057</c:v>
                </c:pt>
                <c:pt idx="1572">
                  <c:v>1.0715600000000001</c:v>
                </c:pt>
                <c:pt idx="1573">
                  <c:v>1.07256</c:v>
                </c:pt>
                <c:pt idx="1574">
                  <c:v>1.07355</c:v>
                </c:pt>
                <c:pt idx="1575">
                  <c:v>1.0745499999999999</c:v>
                </c:pt>
                <c:pt idx="1576">
                  <c:v>1.07555</c:v>
                </c:pt>
                <c:pt idx="1577">
                  <c:v>1.0765499999999999</c:v>
                </c:pt>
                <c:pt idx="1578">
                  <c:v>1.07755</c:v>
                </c:pt>
                <c:pt idx="1579">
                  <c:v>1.0785400000000001</c:v>
                </c:pt>
                <c:pt idx="1580">
                  <c:v>1.0795399999999999</c:v>
                </c:pt>
                <c:pt idx="1581">
                  <c:v>1.0805400000000001</c:v>
                </c:pt>
                <c:pt idx="1582">
                  <c:v>1.0815399999999999</c:v>
                </c:pt>
                <c:pt idx="1583">
                  <c:v>1.08253</c:v>
                </c:pt>
                <c:pt idx="1584">
                  <c:v>1.0835300000000001</c:v>
                </c:pt>
                <c:pt idx="1585">
                  <c:v>1.0845499999999999</c:v>
                </c:pt>
                <c:pt idx="1586">
                  <c:v>1.0855399999999999</c:v>
                </c:pt>
                <c:pt idx="1587">
                  <c:v>1.0865499999999999</c:v>
                </c:pt>
                <c:pt idx="1588">
                  <c:v>1.0875300000000001</c:v>
                </c:pt>
                <c:pt idx="1589">
                  <c:v>1.0885400000000001</c:v>
                </c:pt>
                <c:pt idx="1590">
                  <c:v>1.0895600000000001</c:v>
                </c:pt>
                <c:pt idx="1591">
                  <c:v>1.09053</c:v>
                </c:pt>
                <c:pt idx="1592">
                  <c:v>1.09154</c:v>
                </c:pt>
                <c:pt idx="1593">
                  <c:v>1.09253</c:v>
                </c:pt>
                <c:pt idx="1594">
                  <c:v>1.09354</c:v>
                </c:pt>
                <c:pt idx="1595">
                  <c:v>1.09453</c:v>
                </c:pt>
                <c:pt idx="1596">
                  <c:v>1.09555</c:v>
                </c:pt>
                <c:pt idx="1597">
                  <c:v>1.09653</c:v>
                </c:pt>
                <c:pt idx="1598">
                  <c:v>1.09755</c:v>
                </c:pt>
                <c:pt idx="1599">
                  <c:v>1.0985400000000001</c:v>
                </c:pt>
                <c:pt idx="1600">
                  <c:v>1.09954</c:v>
                </c:pt>
                <c:pt idx="1601">
                  <c:v>1.1005400000000001</c:v>
                </c:pt>
                <c:pt idx="1602">
                  <c:v>1.10154</c:v>
                </c:pt>
                <c:pt idx="1603">
                  <c:v>1.10253</c:v>
                </c:pt>
                <c:pt idx="1604">
                  <c:v>1.10355</c:v>
                </c:pt>
                <c:pt idx="1605">
                  <c:v>1.1045499999999999</c:v>
                </c:pt>
                <c:pt idx="1606">
                  <c:v>1.1055299999999999</c:v>
                </c:pt>
                <c:pt idx="1607">
                  <c:v>1.1065400000000001</c:v>
                </c:pt>
                <c:pt idx="1608">
                  <c:v>1.10754</c:v>
                </c:pt>
                <c:pt idx="1609">
                  <c:v>1.1085400000000001</c:v>
                </c:pt>
                <c:pt idx="1610">
                  <c:v>1.1095299999999999</c:v>
                </c:pt>
                <c:pt idx="1611">
                  <c:v>1.1105700000000001</c:v>
                </c:pt>
                <c:pt idx="1612">
                  <c:v>1.11154</c:v>
                </c:pt>
                <c:pt idx="1613">
                  <c:v>1.11256</c:v>
                </c:pt>
                <c:pt idx="1614">
                  <c:v>1.1135299999999999</c:v>
                </c:pt>
                <c:pt idx="1615">
                  <c:v>1.1145400000000001</c:v>
                </c:pt>
                <c:pt idx="1616">
                  <c:v>1.11554</c:v>
                </c:pt>
                <c:pt idx="1617">
                  <c:v>1.1165700000000001</c:v>
                </c:pt>
                <c:pt idx="1618">
                  <c:v>1.11755</c:v>
                </c:pt>
                <c:pt idx="1619">
                  <c:v>1.11853</c:v>
                </c:pt>
                <c:pt idx="1620">
                  <c:v>1.11955</c:v>
                </c:pt>
                <c:pt idx="1621">
                  <c:v>1.1205499999999999</c:v>
                </c:pt>
                <c:pt idx="1622">
                  <c:v>1.12154</c:v>
                </c:pt>
                <c:pt idx="1623">
                  <c:v>1.1225499999999999</c:v>
                </c:pt>
                <c:pt idx="1624">
                  <c:v>1.12355</c:v>
                </c:pt>
                <c:pt idx="1625">
                  <c:v>1.12456</c:v>
                </c:pt>
                <c:pt idx="1626">
                  <c:v>1.1255500000000001</c:v>
                </c:pt>
                <c:pt idx="1627">
                  <c:v>1.12653</c:v>
                </c:pt>
                <c:pt idx="1628">
                  <c:v>1.1275299999999999</c:v>
                </c:pt>
                <c:pt idx="1629">
                  <c:v>1.1285400000000001</c:v>
                </c:pt>
                <c:pt idx="1630">
                  <c:v>1.12954</c:v>
                </c:pt>
                <c:pt idx="1631">
                  <c:v>1.1305499999999999</c:v>
                </c:pt>
                <c:pt idx="1632">
                  <c:v>1.13154</c:v>
                </c:pt>
                <c:pt idx="1633">
                  <c:v>1.1325400000000001</c:v>
                </c:pt>
                <c:pt idx="1634">
                  <c:v>1.1335299999999999</c:v>
                </c:pt>
                <c:pt idx="1635">
                  <c:v>1.13453</c:v>
                </c:pt>
                <c:pt idx="1636">
                  <c:v>1.13554</c:v>
                </c:pt>
                <c:pt idx="1637">
                  <c:v>1.1365400000000001</c:v>
                </c:pt>
                <c:pt idx="1638">
                  <c:v>1.13754</c:v>
                </c:pt>
                <c:pt idx="1639">
                  <c:v>1.1385400000000001</c:v>
                </c:pt>
                <c:pt idx="1640">
                  <c:v>1.1395599999999999</c:v>
                </c:pt>
                <c:pt idx="1641">
                  <c:v>1.14055</c:v>
                </c:pt>
                <c:pt idx="1642">
                  <c:v>1.14154</c:v>
                </c:pt>
                <c:pt idx="1643">
                  <c:v>1.14255</c:v>
                </c:pt>
                <c:pt idx="1644">
                  <c:v>1.1435599999999999</c:v>
                </c:pt>
                <c:pt idx="1645">
                  <c:v>1.14453</c:v>
                </c:pt>
                <c:pt idx="1646">
                  <c:v>1.1455500000000001</c:v>
                </c:pt>
                <c:pt idx="1647">
                  <c:v>1.14653</c:v>
                </c:pt>
                <c:pt idx="1648">
                  <c:v>1.14754</c:v>
                </c:pt>
                <c:pt idx="1649">
                  <c:v>1.1485399999999999</c:v>
                </c:pt>
                <c:pt idx="1650">
                  <c:v>1.1495500000000001</c:v>
                </c:pt>
                <c:pt idx="1651">
                  <c:v>1.15055</c:v>
                </c:pt>
                <c:pt idx="1652">
                  <c:v>1.15154</c:v>
                </c:pt>
                <c:pt idx="1653">
                  <c:v>1.1525300000000001</c:v>
                </c:pt>
                <c:pt idx="1654">
                  <c:v>1.15354</c:v>
                </c:pt>
                <c:pt idx="1655">
                  <c:v>1.1545399999999999</c:v>
                </c:pt>
                <c:pt idx="1656">
                  <c:v>1.15554</c:v>
                </c:pt>
                <c:pt idx="1657">
                  <c:v>1.1565300000000001</c:v>
                </c:pt>
                <c:pt idx="1658">
                  <c:v>1.15754</c:v>
                </c:pt>
                <c:pt idx="1659">
                  <c:v>1.15852</c:v>
                </c:pt>
                <c:pt idx="1660">
                  <c:v>1.15954</c:v>
                </c:pt>
                <c:pt idx="1661">
                  <c:v>1.1605399999999999</c:v>
                </c:pt>
                <c:pt idx="1662">
                  <c:v>1.16154</c:v>
                </c:pt>
                <c:pt idx="1663">
                  <c:v>1.1625399999999999</c:v>
                </c:pt>
                <c:pt idx="1664">
                  <c:v>1.1635599999999999</c:v>
                </c:pt>
                <c:pt idx="1665">
                  <c:v>1.1645300000000001</c:v>
                </c:pt>
                <c:pt idx="1666">
                  <c:v>1.1655199999999999</c:v>
                </c:pt>
                <c:pt idx="1667">
                  <c:v>1.1665300000000001</c:v>
                </c:pt>
                <c:pt idx="1668">
                  <c:v>1.16753</c:v>
                </c:pt>
                <c:pt idx="1669">
                  <c:v>1.1685300000000001</c:v>
                </c:pt>
                <c:pt idx="1670">
                  <c:v>1.16953</c:v>
                </c:pt>
                <c:pt idx="1671">
                  <c:v>1.1705300000000001</c:v>
                </c:pt>
                <c:pt idx="1672">
                  <c:v>1.17153</c:v>
                </c:pt>
                <c:pt idx="1673">
                  <c:v>1.17252</c:v>
                </c:pt>
                <c:pt idx="1674">
                  <c:v>1.17353</c:v>
                </c:pt>
                <c:pt idx="1675">
                  <c:v>1.1745300000000001</c:v>
                </c:pt>
                <c:pt idx="1676">
                  <c:v>1.1757500000000001</c:v>
                </c:pt>
                <c:pt idx="1677">
                  <c:v>1.1769400000000001</c:v>
                </c:pt>
                <c:pt idx="1678">
                  <c:v>1.1779500000000001</c:v>
                </c:pt>
                <c:pt idx="1679">
                  <c:v>1.1789499999999999</c:v>
                </c:pt>
                <c:pt idx="1680">
                  <c:v>1.1799500000000001</c:v>
                </c:pt>
                <c:pt idx="1681">
                  <c:v>1.18096</c:v>
                </c:pt>
                <c:pt idx="1682">
                  <c:v>1.1819500000000001</c:v>
                </c:pt>
                <c:pt idx="1683">
                  <c:v>1.1829400000000001</c:v>
                </c:pt>
                <c:pt idx="1684">
                  <c:v>1.1839599999999999</c:v>
                </c:pt>
                <c:pt idx="1685">
                  <c:v>1.1849499999999999</c:v>
                </c:pt>
                <c:pt idx="1686">
                  <c:v>1.18594</c:v>
                </c:pt>
                <c:pt idx="1687">
                  <c:v>1.1869499999999999</c:v>
                </c:pt>
                <c:pt idx="1688">
                  <c:v>1.1879500000000001</c:v>
                </c:pt>
                <c:pt idx="1689">
                  <c:v>1.18896</c:v>
                </c:pt>
                <c:pt idx="1690">
                  <c:v>1.18994</c:v>
                </c:pt>
                <c:pt idx="1691">
                  <c:v>1.19095</c:v>
                </c:pt>
                <c:pt idx="1692">
                  <c:v>1.1919299999999999</c:v>
                </c:pt>
                <c:pt idx="1693">
                  <c:v>1.19295</c:v>
                </c:pt>
                <c:pt idx="1694">
                  <c:v>1.1939500000000001</c:v>
                </c:pt>
                <c:pt idx="1695">
                  <c:v>1.1949399999999999</c:v>
                </c:pt>
                <c:pt idx="1696">
                  <c:v>1.19594</c:v>
                </c:pt>
                <c:pt idx="1697">
                  <c:v>1.19695</c:v>
                </c:pt>
                <c:pt idx="1698">
                  <c:v>1.19794</c:v>
                </c:pt>
                <c:pt idx="1699">
                  <c:v>1.1989399999999999</c:v>
                </c:pt>
                <c:pt idx="1700">
                  <c:v>1.1999299999999999</c:v>
                </c:pt>
                <c:pt idx="1701">
                  <c:v>1.2009399999999999</c:v>
                </c:pt>
                <c:pt idx="1702">
                  <c:v>1.2019200000000001</c:v>
                </c:pt>
                <c:pt idx="1703">
                  <c:v>1.20295</c:v>
                </c:pt>
                <c:pt idx="1704">
                  <c:v>1.20394</c:v>
                </c:pt>
                <c:pt idx="1705">
                  <c:v>1.2049300000000001</c:v>
                </c:pt>
                <c:pt idx="1706">
                  <c:v>1.2059200000000001</c:v>
                </c:pt>
                <c:pt idx="1707">
                  <c:v>1.20695</c:v>
                </c:pt>
                <c:pt idx="1708">
                  <c:v>1.2079299999999999</c:v>
                </c:pt>
                <c:pt idx="1709">
                  <c:v>1.20895</c:v>
                </c:pt>
                <c:pt idx="1710">
                  <c:v>1.2099299999999999</c:v>
                </c:pt>
                <c:pt idx="1711">
                  <c:v>1.2109399999999999</c:v>
                </c:pt>
                <c:pt idx="1712">
                  <c:v>1.21193</c:v>
                </c:pt>
                <c:pt idx="1713">
                  <c:v>1.2129300000000001</c:v>
                </c:pt>
                <c:pt idx="1714">
                  <c:v>1.21393</c:v>
                </c:pt>
                <c:pt idx="1715">
                  <c:v>1.2149300000000001</c:v>
                </c:pt>
                <c:pt idx="1716">
                  <c:v>1.21594</c:v>
                </c:pt>
                <c:pt idx="1717">
                  <c:v>1.2169300000000001</c:v>
                </c:pt>
                <c:pt idx="1718">
                  <c:v>1.21794</c:v>
                </c:pt>
                <c:pt idx="1719">
                  <c:v>1.21895</c:v>
                </c:pt>
                <c:pt idx="1720">
                  <c:v>1.21993</c:v>
                </c:pt>
                <c:pt idx="1721">
                  <c:v>1.2209300000000001</c:v>
                </c:pt>
                <c:pt idx="1722">
                  <c:v>1.22193</c:v>
                </c:pt>
                <c:pt idx="1723">
                  <c:v>1.22292</c:v>
                </c:pt>
                <c:pt idx="1724">
                  <c:v>1.22394</c:v>
                </c:pt>
                <c:pt idx="1725">
                  <c:v>1.2249300000000001</c:v>
                </c:pt>
                <c:pt idx="1726">
                  <c:v>1.22594</c:v>
                </c:pt>
                <c:pt idx="1727">
                  <c:v>1.22695</c:v>
                </c:pt>
                <c:pt idx="1728">
                  <c:v>1.22794</c:v>
                </c:pt>
                <c:pt idx="1729">
                  <c:v>1.2289399999999999</c:v>
                </c:pt>
                <c:pt idx="1730">
                  <c:v>1.22994</c:v>
                </c:pt>
                <c:pt idx="1731">
                  <c:v>1.23092</c:v>
                </c:pt>
                <c:pt idx="1732">
                  <c:v>1.2319199999999999</c:v>
                </c:pt>
                <c:pt idx="1733">
                  <c:v>1.23292</c:v>
                </c:pt>
                <c:pt idx="1734">
                  <c:v>1.2339199999999999</c:v>
                </c:pt>
                <c:pt idx="1735">
                  <c:v>1.2349300000000001</c:v>
                </c:pt>
                <c:pt idx="1736">
                  <c:v>1.2359100000000001</c:v>
                </c:pt>
                <c:pt idx="1737">
                  <c:v>1.23691</c:v>
                </c:pt>
                <c:pt idx="1738">
                  <c:v>1.23793</c:v>
                </c:pt>
                <c:pt idx="1739">
                  <c:v>1.23892</c:v>
                </c:pt>
                <c:pt idx="1740">
                  <c:v>1.2399199999999999</c:v>
                </c:pt>
                <c:pt idx="1741">
                  <c:v>1.2409300000000001</c:v>
                </c:pt>
                <c:pt idx="1742">
                  <c:v>1.24193</c:v>
                </c:pt>
                <c:pt idx="1743">
                  <c:v>1.2429300000000001</c:v>
                </c:pt>
                <c:pt idx="1744">
                  <c:v>1.24393</c:v>
                </c:pt>
                <c:pt idx="1745">
                  <c:v>1.2449399999999999</c:v>
                </c:pt>
                <c:pt idx="1746">
                  <c:v>1.24594</c:v>
                </c:pt>
                <c:pt idx="1747">
                  <c:v>1.2469399999999999</c:v>
                </c:pt>
                <c:pt idx="1748">
                  <c:v>1.24794</c:v>
                </c:pt>
                <c:pt idx="1749">
                  <c:v>1.2489300000000001</c:v>
                </c:pt>
                <c:pt idx="1750">
                  <c:v>1.24993</c:v>
                </c:pt>
                <c:pt idx="1751">
                  <c:v>1.2509399999999999</c:v>
                </c:pt>
                <c:pt idx="1752">
                  <c:v>1.2519400000000001</c:v>
                </c:pt>
                <c:pt idx="1753">
                  <c:v>1.25295</c:v>
                </c:pt>
                <c:pt idx="1754">
                  <c:v>1.2539199999999999</c:v>
                </c:pt>
                <c:pt idx="1755">
                  <c:v>1.25492</c:v>
                </c:pt>
                <c:pt idx="1756">
                  <c:v>1.2559199999999999</c:v>
                </c:pt>
                <c:pt idx="1757">
                  <c:v>1.25695</c:v>
                </c:pt>
                <c:pt idx="1758">
                  <c:v>1.2579499999999999</c:v>
                </c:pt>
                <c:pt idx="1759">
                  <c:v>1.2589300000000001</c:v>
                </c:pt>
                <c:pt idx="1760">
                  <c:v>1.2599400000000001</c:v>
                </c:pt>
                <c:pt idx="1761">
                  <c:v>1.2609399999999999</c:v>
                </c:pt>
                <c:pt idx="1762">
                  <c:v>1.26193</c:v>
                </c:pt>
                <c:pt idx="1763">
                  <c:v>1.26295</c:v>
                </c:pt>
                <c:pt idx="1764">
                  <c:v>1.2639499999999999</c:v>
                </c:pt>
                <c:pt idx="1765">
                  <c:v>1.26495</c:v>
                </c:pt>
                <c:pt idx="1766">
                  <c:v>1.2659499999999999</c:v>
                </c:pt>
                <c:pt idx="1767">
                  <c:v>1.2669600000000001</c:v>
                </c:pt>
                <c:pt idx="1768">
                  <c:v>1.2679499999999999</c:v>
                </c:pt>
                <c:pt idx="1769">
                  <c:v>1.26894</c:v>
                </c:pt>
                <c:pt idx="1770">
                  <c:v>1.2699199999999999</c:v>
                </c:pt>
                <c:pt idx="1771">
                  <c:v>1.27094</c:v>
                </c:pt>
                <c:pt idx="1772">
                  <c:v>1.27193</c:v>
                </c:pt>
                <c:pt idx="1773">
                  <c:v>1.2729299999999999</c:v>
                </c:pt>
                <c:pt idx="1774">
                  <c:v>1.2739400000000001</c:v>
                </c:pt>
                <c:pt idx="1775">
                  <c:v>1.27494</c:v>
                </c:pt>
                <c:pt idx="1776">
                  <c:v>1.2759499999999999</c:v>
                </c:pt>
                <c:pt idx="1777">
                  <c:v>1.2769299999999999</c:v>
                </c:pt>
                <c:pt idx="1778">
                  <c:v>1.2779400000000001</c:v>
                </c:pt>
                <c:pt idx="1779">
                  <c:v>1.2789299999999999</c:v>
                </c:pt>
                <c:pt idx="1780">
                  <c:v>1.2799199999999999</c:v>
                </c:pt>
                <c:pt idx="1781">
                  <c:v>1.28091</c:v>
                </c:pt>
                <c:pt idx="1782">
                  <c:v>1.2819100000000001</c:v>
                </c:pt>
                <c:pt idx="1783">
                  <c:v>1.2829299999999999</c:v>
                </c:pt>
                <c:pt idx="1784">
                  <c:v>1.28392</c:v>
                </c:pt>
                <c:pt idx="1785">
                  <c:v>1.2849299999999999</c:v>
                </c:pt>
                <c:pt idx="1786">
                  <c:v>1.28592</c:v>
                </c:pt>
                <c:pt idx="1787">
                  <c:v>1.2869299999999999</c:v>
                </c:pt>
                <c:pt idx="1788">
                  <c:v>1.28792</c:v>
                </c:pt>
                <c:pt idx="1789">
                  <c:v>1.2889299999999999</c:v>
                </c:pt>
                <c:pt idx="1790">
                  <c:v>1.28993</c:v>
                </c:pt>
                <c:pt idx="1791">
                  <c:v>1.2909299999999999</c:v>
                </c:pt>
                <c:pt idx="1792">
                  <c:v>1.2919</c:v>
                </c:pt>
                <c:pt idx="1793">
                  <c:v>1.2929200000000001</c:v>
                </c:pt>
                <c:pt idx="1794">
                  <c:v>1.29392</c:v>
                </c:pt>
                <c:pt idx="1795">
                  <c:v>1.2948999999999999</c:v>
                </c:pt>
                <c:pt idx="1796">
                  <c:v>1.29592</c:v>
                </c:pt>
                <c:pt idx="1797">
                  <c:v>1.2969200000000001</c:v>
                </c:pt>
                <c:pt idx="1798">
                  <c:v>1.2979099999999999</c:v>
                </c:pt>
                <c:pt idx="1799">
                  <c:v>1.2989299999999999</c:v>
                </c:pt>
                <c:pt idx="1800">
                  <c:v>1.2999099999999999</c:v>
                </c:pt>
                <c:pt idx="1801">
                  <c:v>1.30091</c:v>
                </c:pt>
                <c:pt idx="1802">
                  <c:v>1.30193</c:v>
                </c:pt>
                <c:pt idx="1803">
                  <c:v>1.3029299999999999</c:v>
                </c:pt>
                <c:pt idx="1804">
                  <c:v>1.3039400000000001</c:v>
                </c:pt>
                <c:pt idx="1805">
                  <c:v>1.30491</c:v>
                </c:pt>
                <c:pt idx="1806">
                  <c:v>1.30593</c:v>
                </c:pt>
                <c:pt idx="1807">
                  <c:v>1.3069200000000001</c:v>
                </c:pt>
                <c:pt idx="1808">
                  <c:v>1.30793</c:v>
                </c:pt>
                <c:pt idx="1809">
                  <c:v>1.30894</c:v>
                </c:pt>
                <c:pt idx="1810">
                  <c:v>1.3099099999999999</c:v>
                </c:pt>
                <c:pt idx="1811">
                  <c:v>1.31091</c:v>
                </c:pt>
                <c:pt idx="1812">
                  <c:v>1.31193</c:v>
                </c:pt>
                <c:pt idx="1813">
                  <c:v>1.3129200000000001</c:v>
                </c:pt>
                <c:pt idx="1814">
                  <c:v>1.31392</c:v>
                </c:pt>
                <c:pt idx="1815">
                  <c:v>1.3149200000000001</c:v>
                </c:pt>
                <c:pt idx="1816">
                  <c:v>1.31592</c:v>
                </c:pt>
                <c:pt idx="1817">
                  <c:v>1.31691</c:v>
                </c:pt>
                <c:pt idx="1818">
                  <c:v>1.31792</c:v>
                </c:pt>
                <c:pt idx="1819">
                  <c:v>1.31891</c:v>
                </c:pt>
                <c:pt idx="1820">
                  <c:v>1.3199099999999999</c:v>
                </c:pt>
                <c:pt idx="1821">
                  <c:v>1.32091</c:v>
                </c:pt>
                <c:pt idx="1822">
                  <c:v>1.32192</c:v>
                </c:pt>
                <c:pt idx="1823">
                  <c:v>1.3229200000000001</c:v>
                </c:pt>
                <c:pt idx="1824">
                  <c:v>1.32392</c:v>
                </c:pt>
                <c:pt idx="1825">
                  <c:v>1.32491</c:v>
                </c:pt>
                <c:pt idx="1826">
                  <c:v>1.3259099999999999</c:v>
                </c:pt>
                <c:pt idx="1827">
                  <c:v>1.32691</c:v>
                </c:pt>
                <c:pt idx="1828">
                  <c:v>1.32792</c:v>
                </c:pt>
                <c:pt idx="1829">
                  <c:v>1.3289200000000001</c:v>
                </c:pt>
                <c:pt idx="1830">
                  <c:v>1.32992</c:v>
                </c:pt>
                <c:pt idx="1831">
                  <c:v>1.3309</c:v>
                </c:pt>
                <c:pt idx="1832">
                  <c:v>1.33192</c:v>
                </c:pt>
                <c:pt idx="1833">
                  <c:v>1.3329299999999999</c:v>
                </c:pt>
                <c:pt idx="1834">
                  <c:v>1.3339099999999999</c:v>
                </c:pt>
                <c:pt idx="1835">
                  <c:v>1.3349299999999999</c:v>
                </c:pt>
                <c:pt idx="1836">
                  <c:v>1.3359099999999999</c:v>
                </c:pt>
                <c:pt idx="1837">
                  <c:v>1.33691</c:v>
                </c:pt>
                <c:pt idx="1838">
                  <c:v>1.3379099999999999</c:v>
                </c:pt>
                <c:pt idx="1839">
                  <c:v>1.33891</c:v>
                </c:pt>
                <c:pt idx="1840">
                  <c:v>1.3399300000000001</c:v>
                </c:pt>
                <c:pt idx="1841">
                  <c:v>1.34093</c:v>
                </c:pt>
                <c:pt idx="1842">
                  <c:v>1.3419099999999999</c:v>
                </c:pt>
                <c:pt idx="1843">
                  <c:v>1.3429</c:v>
                </c:pt>
                <c:pt idx="1844">
                  <c:v>1.3439099999999999</c:v>
                </c:pt>
                <c:pt idx="1845">
                  <c:v>1.34491</c:v>
                </c:pt>
                <c:pt idx="1846">
                  <c:v>1.34592</c:v>
                </c:pt>
                <c:pt idx="1847">
                  <c:v>1.3469100000000001</c:v>
                </c:pt>
                <c:pt idx="1848">
                  <c:v>1.3479099999999999</c:v>
                </c:pt>
                <c:pt idx="1849">
                  <c:v>1.3489199999999999</c:v>
                </c:pt>
                <c:pt idx="1850">
                  <c:v>1.3499000000000001</c:v>
                </c:pt>
                <c:pt idx="1851">
                  <c:v>1.3509199999999999</c:v>
                </c:pt>
                <c:pt idx="1852">
                  <c:v>1.35192</c:v>
                </c:pt>
                <c:pt idx="1853">
                  <c:v>1.3529199999999999</c:v>
                </c:pt>
                <c:pt idx="1854">
                  <c:v>1.3539099999999999</c:v>
                </c:pt>
                <c:pt idx="1855">
                  <c:v>1.3549100000000001</c:v>
                </c:pt>
                <c:pt idx="1856">
                  <c:v>1.3559099999999999</c:v>
                </c:pt>
                <c:pt idx="1857">
                  <c:v>1.3569100000000001</c:v>
                </c:pt>
                <c:pt idx="1858">
                  <c:v>1.35791</c:v>
                </c:pt>
                <c:pt idx="1859">
                  <c:v>1.3589</c:v>
                </c:pt>
                <c:pt idx="1860">
                  <c:v>1.3599000000000001</c:v>
                </c:pt>
                <c:pt idx="1861">
                  <c:v>1.3608899999999999</c:v>
                </c:pt>
                <c:pt idx="1862">
                  <c:v>1.36191</c:v>
                </c:pt>
                <c:pt idx="1863">
                  <c:v>1.3629</c:v>
                </c:pt>
                <c:pt idx="1864">
                  <c:v>1.36389</c:v>
                </c:pt>
                <c:pt idx="1865">
                  <c:v>1.3649100000000001</c:v>
                </c:pt>
                <c:pt idx="1866">
                  <c:v>1.3658999999999999</c:v>
                </c:pt>
                <c:pt idx="1867">
                  <c:v>1.3669</c:v>
                </c:pt>
                <c:pt idx="1868">
                  <c:v>1.3678999999999999</c:v>
                </c:pt>
                <c:pt idx="1869">
                  <c:v>1.3688899999999999</c:v>
                </c:pt>
                <c:pt idx="1870">
                  <c:v>1.3698999999999999</c:v>
                </c:pt>
                <c:pt idx="1871">
                  <c:v>1.3708899999999999</c:v>
                </c:pt>
                <c:pt idx="1872">
                  <c:v>1.3718900000000001</c:v>
                </c:pt>
                <c:pt idx="1873">
                  <c:v>1.3728899999999999</c:v>
                </c:pt>
                <c:pt idx="1874">
                  <c:v>1.3738900000000001</c:v>
                </c:pt>
                <c:pt idx="1875">
                  <c:v>1.3749</c:v>
                </c:pt>
                <c:pt idx="1876">
                  <c:v>1.3758900000000001</c:v>
                </c:pt>
                <c:pt idx="1877">
                  <c:v>1.3769</c:v>
                </c:pt>
                <c:pt idx="1878">
                  <c:v>1.3778999999999999</c:v>
                </c:pt>
                <c:pt idx="1879">
                  <c:v>1.3789100000000001</c:v>
                </c:pt>
                <c:pt idx="1880">
                  <c:v>1.37991</c:v>
                </c:pt>
                <c:pt idx="1881">
                  <c:v>1.3809199999999999</c:v>
                </c:pt>
                <c:pt idx="1882">
                  <c:v>1.38192</c:v>
                </c:pt>
                <c:pt idx="1883">
                  <c:v>1.3829100000000001</c:v>
                </c:pt>
                <c:pt idx="1884">
                  <c:v>1.38391</c:v>
                </c:pt>
                <c:pt idx="1885">
                  <c:v>1.3849100000000001</c:v>
                </c:pt>
                <c:pt idx="1886">
                  <c:v>1.3858900000000001</c:v>
                </c:pt>
                <c:pt idx="1887">
                  <c:v>1.3869</c:v>
                </c:pt>
                <c:pt idx="1888">
                  <c:v>1.3878900000000001</c:v>
                </c:pt>
                <c:pt idx="1889">
                  <c:v>1.38889</c:v>
                </c:pt>
                <c:pt idx="1890">
                  <c:v>1.3898999999999999</c:v>
                </c:pt>
                <c:pt idx="1891">
                  <c:v>1.39089</c:v>
                </c:pt>
                <c:pt idx="1892">
                  <c:v>1.3918900000000001</c:v>
                </c:pt>
                <c:pt idx="1893">
                  <c:v>1.39289</c:v>
                </c:pt>
                <c:pt idx="1894">
                  <c:v>1.3938999999999999</c:v>
                </c:pt>
                <c:pt idx="1895">
                  <c:v>1.3949100000000001</c:v>
                </c:pt>
                <c:pt idx="1896">
                  <c:v>1.3958900000000001</c:v>
                </c:pt>
                <c:pt idx="1897">
                  <c:v>1.39689</c:v>
                </c:pt>
                <c:pt idx="1898">
                  <c:v>1.3978900000000001</c:v>
                </c:pt>
                <c:pt idx="1899">
                  <c:v>1.3989</c:v>
                </c:pt>
                <c:pt idx="1900">
                  <c:v>1.3997200000000001</c:v>
                </c:pt>
                <c:pt idx="1901">
                  <c:v>1.3999900000000001</c:v>
                </c:pt>
                <c:pt idx="1902">
                  <c:v>1.3994899999999999</c:v>
                </c:pt>
                <c:pt idx="1903">
                  <c:v>1.39849</c:v>
                </c:pt>
                <c:pt idx="1904">
                  <c:v>1.3975</c:v>
                </c:pt>
                <c:pt idx="1905">
                  <c:v>1.39649</c:v>
                </c:pt>
                <c:pt idx="1906">
                  <c:v>1.3954800000000001</c:v>
                </c:pt>
                <c:pt idx="1907">
                  <c:v>1.3944799999999999</c:v>
                </c:pt>
                <c:pt idx="1908">
                  <c:v>1.3934899999999999</c:v>
                </c:pt>
                <c:pt idx="1909">
                  <c:v>1.3925000000000001</c:v>
                </c:pt>
                <c:pt idx="1910">
                  <c:v>1.3914899999999999</c:v>
                </c:pt>
                <c:pt idx="1911">
                  <c:v>1.3905099999999999</c:v>
                </c:pt>
                <c:pt idx="1912">
                  <c:v>1.3894899999999999</c:v>
                </c:pt>
                <c:pt idx="1913">
                  <c:v>1.3885099999999999</c:v>
                </c:pt>
                <c:pt idx="1914">
                  <c:v>1.3875</c:v>
                </c:pt>
                <c:pt idx="1915">
                  <c:v>1.3865000000000001</c:v>
                </c:pt>
                <c:pt idx="1916">
                  <c:v>1.3854900000000001</c:v>
                </c:pt>
                <c:pt idx="1917">
                  <c:v>1.3845099999999999</c:v>
                </c:pt>
                <c:pt idx="1918">
                  <c:v>1.3835</c:v>
                </c:pt>
                <c:pt idx="1919">
                  <c:v>1.3825099999999999</c:v>
                </c:pt>
                <c:pt idx="1920">
                  <c:v>1.3815200000000001</c:v>
                </c:pt>
                <c:pt idx="1921">
                  <c:v>1.3805000000000001</c:v>
                </c:pt>
                <c:pt idx="1922">
                  <c:v>1.3795200000000001</c:v>
                </c:pt>
                <c:pt idx="1923">
                  <c:v>1.3785099999999999</c:v>
                </c:pt>
                <c:pt idx="1924">
                  <c:v>1.3774900000000001</c:v>
                </c:pt>
                <c:pt idx="1925">
                  <c:v>1.3765099999999999</c:v>
                </c:pt>
                <c:pt idx="1926">
                  <c:v>1.37551</c:v>
                </c:pt>
                <c:pt idx="1927">
                  <c:v>1.3745099999999999</c:v>
                </c:pt>
                <c:pt idx="1928">
                  <c:v>1.3734999999999999</c:v>
                </c:pt>
                <c:pt idx="1929">
                  <c:v>1.3725000000000001</c:v>
                </c:pt>
                <c:pt idx="1930">
                  <c:v>1.3714999999999999</c:v>
                </c:pt>
                <c:pt idx="1931">
                  <c:v>1.3705099999999999</c:v>
                </c:pt>
                <c:pt idx="1932">
                  <c:v>1.3695200000000001</c:v>
                </c:pt>
                <c:pt idx="1933">
                  <c:v>1.3685</c:v>
                </c:pt>
                <c:pt idx="1934">
                  <c:v>1.36751</c:v>
                </c:pt>
                <c:pt idx="1935">
                  <c:v>1.36652</c:v>
                </c:pt>
                <c:pt idx="1936">
                  <c:v>1.3654999999999999</c:v>
                </c:pt>
                <c:pt idx="1937">
                  <c:v>1.36452</c:v>
                </c:pt>
                <c:pt idx="1938">
                  <c:v>1.3635200000000001</c:v>
                </c:pt>
                <c:pt idx="1939">
                  <c:v>1.36252</c:v>
                </c:pt>
                <c:pt idx="1940">
                  <c:v>1.3615200000000001</c:v>
                </c:pt>
                <c:pt idx="1941">
                  <c:v>1.36052</c:v>
                </c:pt>
                <c:pt idx="1942">
                  <c:v>1.3595299999999999</c:v>
                </c:pt>
                <c:pt idx="1943">
                  <c:v>1.3585100000000001</c:v>
                </c:pt>
                <c:pt idx="1944">
                  <c:v>1.3575299999999999</c:v>
                </c:pt>
                <c:pt idx="1945">
                  <c:v>1.3565199999999999</c:v>
                </c:pt>
                <c:pt idx="1946">
                  <c:v>1.35554</c:v>
                </c:pt>
                <c:pt idx="1947">
                  <c:v>1.3545100000000001</c:v>
                </c:pt>
                <c:pt idx="1948">
                  <c:v>1.3535200000000001</c:v>
                </c:pt>
                <c:pt idx="1949">
                  <c:v>1.3525199999999999</c:v>
                </c:pt>
                <c:pt idx="1950">
                  <c:v>1.3515200000000001</c:v>
                </c:pt>
                <c:pt idx="1951">
                  <c:v>1.3505199999999999</c:v>
                </c:pt>
                <c:pt idx="1952">
                  <c:v>1.3495299999999999</c:v>
                </c:pt>
                <c:pt idx="1953">
                  <c:v>1.3485400000000001</c:v>
                </c:pt>
                <c:pt idx="1954">
                  <c:v>1.3475200000000001</c:v>
                </c:pt>
                <c:pt idx="1955">
                  <c:v>1.34653</c:v>
                </c:pt>
                <c:pt idx="1956">
                  <c:v>1.3455299999999999</c:v>
                </c:pt>
                <c:pt idx="1957">
                  <c:v>1.34453</c:v>
                </c:pt>
                <c:pt idx="1958">
                  <c:v>1.3435299999999999</c:v>
                </c:pt>
                <c:pt idx="1959">
                  <c:v>1.3425499999999999</c:v>
                </c:pt>
                <c:pt idx="1960">
                  <c:v>1.34154</c:v>
                </c:pt>
                <c:pt idx="1961">
                  <c:v>1.3405400000000001</c:v>
                </c:pt>
                <c:pt idx="1962">
                  <c:v>1.33952</c:v>
                </c:pt>
                <c:pt idx="1963">
                  <c:v>1.33853</c:v>
                </c:pt>
                <c:pt idx="1964">
                  <c:v>1.33752</c:v>
                </c:pt>
                <c:pt idx="1965">
                  <c:v>1.33653</c:v>
                </c:pt>
                <c:pt idx="1966">
                  <c:v>1.33552</c:v>
                </c:pt>
                <c:pt idx="1967">
                  <c:v>1.3345199999999999</c:v>
                </c:pt>
                <c:pt idx="1968">
                  <c:v>1.33352</c:v>
                </c:pt>
                <c:pt idx="1969">
                  <c:v>1.33253</c:v>
                </c:pt>
                <c:pt idx="1970">
                  <c:v>1.3315300000000001</c:v>
                </c:pt>
                <c:pt idx="1971">
                  <c:v>1.33053</c:v>
                </c:pt>
                <c:pt idx="1972">
                  <c:v>1.3295300000000001</c:v>
                </c:pt>
                <c:pt idx="1973">
                  <c:v>1.3285400000000001</c:v>
                </c:pt>
                <c:pt idx="1974">
                  <c:v>1.32752</c:v>
                </c:pt>
                <c:pt idx="1975">
                  <c:v>1.32653</c:v>
                </c:pt>
                <c:pt idx="1976">
                  <c:v>1.3255399999999999</c:v>
                </c:pt>
                <c:pt idx="1977">
                  <c:v>1.32453</c:v>
                </c:pt>
                <c:pt idx="1978">
                  <c:v>1.32352</c:v>
                </c:pt>
                <c:pt idx="1979">
                  <c:v>1.3225100000000001</c:v>
                </c:pt>
                <c:pt idx="1980">
                  <c:v>1.32152</c:v>
                </c:pt>
                <c:pt idx="1981">
                  <c:v>1.32053</c:v>
                </c:pt>
                <c:pt idx="1982">
                  <c:v>1.31952</c:v>
                </c:pt>
                <c:pt idx="1983">
                  <c:v>1.3185199999999999</c:v>
                </c:pt>
                <c:pt idx="1984">
                  <c:v>1.31752</c:v>
                </c:pt>
                <c:pt idx="1985">
                  <c:v>1.31653</c:v>
                </c:pt>
                <c:pt idx="1986">
                  <c:v>1.3155300000000001</c:v>
                </c:pt>
                <c:pt idx="1987">
                  <c:v>1.3145199999999999</c:v>
                </c:pt>
                <c:pt idx="1988">
                  <c:v>1.3135300000000001</c:v>
                </c:pt>
                <c:pt idx="1989">
                  <c:v>1.3125100000000001</c:v>
                </c:pt>
                <c:pt idx="1990">
                  <c:v>1.31151</c:v>
                </c:pt>
                <c:pt idx="1991">
                  <c:v>1.31053</c:v>
                </c:pt>
                <c:pt idx="1992">
                  <c:v>1.3095300000000001</c:v>
                </c:pt>
                <c:pt idx="1993">
                  <c:v>1.30854</c:v>
                </c:pt>
                <c:pt idx="1994">
                  <c:v>1.3075300000000001</c:v>
                </c:pt>
                <c:pt idx="1995">
                  <c:v>1.30654</c:v>
                </c:pt>
                <c:pt idx="1996">
                  <c:v>1.3055399999999999</c:v>
                </c:pt>
                <c:pt idx="1997">
                  <c:v>1.30454</c:v>
                </c:pt>
                <c:pt idx="1998">
                  <c:v>1.3035300000000001</c:v>
                </c:pt>
                <c:pt idx="1999">
                  <c:v>1.30254</c:v>
                </c:pt>
                <c:pt idx="2000">
                  <c:v>1.3015300000000001</c:v>
                </c:pt>
                <c:pt idx="2001">
                  <c:v>1.3005199999999999</c:v>
                </c:pt>
                <c:pt idx="2002">
                  <c:v>1.2995300000000001</c:v>
                </c:pt>
                <c:pt idx="2003">
                  <c:v>1.29854</c:v>
                </c:pt>
                <c:pt idx="2004">
                  <c:v>1.2975300000000001</c:v>
                </c:pt>
                <c:pt idx="2005">
                  <c:v>1.2965100000000001</c:v>
                </c:pt>
                <c:pt idx="2006">
                  <c:v>1.29552</c:v>
                </c:pt>
                <c:pt idx="2007">
                  <c:v>1.2945</c:v>
                </c:pt>
                <c:pt idx="2008">
                  <c:v>1.2935399999999999</c:v>
                </c:pt>
                <c:pt idx="2009">
                  <c:v>1.29253</c:v>
                </c:pt>
                <c:pt idx="2010">
                  <c:v>1.2915399999999999</c:v>
                </c:pt>
                <c:pt idx="2011">
                  <c:v>1.29053</c:v>
                </c:pt>
                <c:pt idx="2012">
                  <c:v>1.2895300000000001</c:v>
                </c:pt>
                <c:pt idx="2013">
                  <c:v>1.2885200000000001</c:v>
                </c:pt>
                <c:pt idx="2014">
                  <c:v>1.28752</c:v>
                </c:pt>
                <c:pt idx="2015">
                  <c:v>1.28654</c:v>
                </c:pt>
                <c:pt idx="2016">
                  <c:v>1.2855399999999999</c:v>
                </c:pt>
                <c:pt idx="2017">
                  <c:v>1.2845299999999999</c:v>
                </c:pt>
                <c:pt idx="2018">
                  <c:v>1.2835399999999999</c:v>
                </c:pt>
                <c:pt idx="2019">
                  <c:v>1.2825200000000001</c:v>
                </c:pt>
                <c:pt idx="2020">
                  <c:v>1.2815300000000001</c:v>
                </c:pt>
                <c:pt idx="2021">
                  <c:v>1.28054</c:v>
                </c:pt>
                <c:pt idx="2022">
                  <c:v>1.2795399999999999</c:v>
                </c:pt>
                <c:pt idx="2023">
                  <c:v>1.27854</c:v>
                </c:pt>
                <c:pt idx="2024">
                  <c:v>1.2775399999999999</c:v>
                </c:pt>
                <c:pt idx="2025">
                  <c:v>1.2765500000000001</c:v>
                </c:pt>
                <c:pt idx="2026">
                  <c:v>1.2755399999999999</c:v>
                </c:pt>
                <c:pt idx="2027">
                  <c:v>1.2745200000000001</c:v>
                </c:pt>
                <c:pt idx="2028">
                  <c:v>1.27352</c:v>
                </c:pt>
                <c:pt idx="2029">
                  <c:v>1.2725500000000001</c:v>
                </c:pt>
                <c:pt idx="2030">
                  <c:v>1.27153</c:v>
                </c:pt>
                <c:pt idx="2031">
                  <c:v>1.2703100000000001</c:v>
                </c:pt>
                <c:pt idx="2032">
                  <c:v>1.26908</c:v>
                </c:pt>
                <c:pt idx="2033">
                  <c:v>1.2681</c:v>
                </c:pt>
                <c:pt idx="2034">
                  <c:v>1.26711</c:v>
                </c:pt>
                <c:pt idx="2035">
                  <c:v>1.2661</c:v>
                </c:pt>
                <c:pt idx="2036">
                  <c:v>1.26511</c:v>
                </c:pt>
                <c:pt idx="2037">
                  <c:v>1.2641100000000001</c:v>
                </c:pt>
                <c:pt idx="2038">
                  <c:v>1.26309</c:v>
                </c:pt>
                <c:pt idx="2039">
                  <c:v>1.2620899999999999</c:v>
                </c:pt>
                <c:pt idx="2040">
                  <c:v>1.26111</c:v>
                </c:pt>
                <c:pt idx="2041">
                  <c:v>1.2600899999999999</c:v>
                </c:pt>
                <c:pt idx="2042">
                  <c:v>1.25911</c:v>
                </c:pt>
                <c:pt idx="2043">
                  <c:v>1.2580899999999999</c:v>
                </c:pt>
                <c:pt idx="2044">
                  <c:v>1.2571000000000001</c:v>
                </c:pt>
                <c:pt idx="2045">
                  <c:v>1.2560899999999999</c:v>
                </c:pt>
                <c:pt idx="2046">
                  <c:v>1.2551000000000001</c:v>
                </c:pt>
                <c:pt idx="2047">
                  <c:v>1.2541100000000001</c:v>
                </c:pt>
                <c:pt idx="2048">
                  <c:v>1.2531099999999999</c:v>
                </c:pt>
                <c:pt idx="2049">
                  <c:v>1.2521100000000001</c:v>
                </c:pt>
                <c:pt idx="2050">
                  <c:v>1.2511099999999999</c:v>
                </c:pt>
                <c:pt idx="2051">
                  <c:v>1.2501100000000001</c:v>
                </c:pt>
                <c:pt idx="2052">
                  <c:v>1.2491099999999999</c:v>
                </c:pt>
                <c:pt idx="2053">
                  <c:v>1.2481199999999999</c:v>
                </c:pt>
                <c:pt idx="2054">
                  <c:v>1.2471000000000001</c:v>
                </c:pt>
                <c:pt idx="2055">
                  <c:v>1.24613</c:v>
                </c:pt>
                <c:pt idx="2056">
                  <c:v>1.2451099999999999</c:v>
                </c:pt>
                <c:pt idx="2057">
                  <c:v>1.24411</c:v>
                </c:pt>
                <c:pt idx="2058">
                  <c:v>1.24312</c:v>
                </c:pt>
                <c:pt idx="2059">
                  <c:v>1.2421199999999999</c:v>
                </c:pt>
                <c:pt idx="2060">
                  <c:v>1.2411300000000001</c:v>
                </c:pt>
                <c:pt idx="2061">
                  <c:v>1.2401199999999999</c:v>
                </c:pt>
                <c:pt idx="2062">
                  <c:v>1.23912</c:v>
                </c:pt>
                <c:pt idx="2063">
                  <c:v>1.23811</c:v>
                </c:pt>
                <c:pt idx="2064">
                  <c:v>1.2371099999999999</c:v>
                </c:pt>
                <c:pt idx="2065">
                  <c:v>1.2361200000000001</c:v>
                </c:pt>
                <c:pt idx="2066">
                  <c:v>1.23512</c:v>
                </c:pt>
                <c:pt idx="2067">
                  <c:v>1.2341200000000001</c:v>
                </c:pt>
                <c:pt idx="2068">
                  <c:v>1.23312</c:v>
                </c:pt>
                <c:pt idx="2069">
                  <c:v>1.2321200000000001</c:v>
                </c:pt>
                <c:pt idx="2070">
                  <c:v>1.2311099999999999</c:v>
                </c:pt>
                <c:pt idx="2071">
                  <c:v>1.23011</c:v>
                </c:pt>
                <c:pt idx="2072">
                  <c:v>1.2291099999999999</c:v>
                </c:pt>
                <c:pt idx="2073">
                  <c:v>1.2281200000000001</c:v>
                </c:pt>
                <c:pt idx="2074">
                  <c:v>1.22712</c:v>
                </c:pt>
                <c:pt idx="2075">
                  <c:v>1.2261200000000001</c:v>
                </c:pt>
                <c:pt idx="2076">
                  <c:v>1.22512</c:v>
                </c:pt>
                <c:pt idx="2077">
                  <c:v>1.2241200000000001</c:v>
                </c:pt>
                <c:pt idx="2078">
                  <c:v>1.22312</c:v>
                </c:pt>
                <c:pt idx="2079">
                  <c:v>1.22211</c:v>
                </c:pt>
                <c:pt idx="2080">
                  <c:v>1.22112</c:v>
                </c:pt>
                <c:pt idx="2081">
                  <c:v>1.22011</c:v>
                </c:pt>
                <c:pt idx="2082">
                  <c:v>1.2191000000000001</c:v>
                </c:pt>
                <c:pt idx="2083">
                  <c:v>1.2181200000000001</c:v>
                </c:pt>
                <c:pt idx="2084">
                  <c:v>1.2171099999999999</c:v>
                </c:pt>
                <c:pt idx="2085">
                  <c:v>1.2161</c:v>
                </c:pt>
                <c:pt idx="2086">
                  <c:v>1.2151000000000001</c:v>
                </c:pt>
                <c:pt idx="2087">
                  <c:v>1.21411</c:v>
                </c:pt>
                <c:pt idx="2088">
                  <c:v>1.21312</c:v>
                </c:pt>
                <c:pt idx="2089">
                  <c:v>1.2121200000000001</c:v>
                </c:pt>
                <c:pt idx="2090">
                  <c:v>1.2111000000000001</c:v>
                </c:pt>
                <c:pt idx="2091">
                  <c:v>1.2101</c:v>
                </c:pt>
                <c:pt idx="2092">
                  <c:v>1.20912</c:v>
                </c:pt>
                <c:pt idx="2093">
                  <c:v>1.20811</c:v>
                </c:pt>
                <c:pt idx="2094">
                  <c:v>1.2071099999999999</c:v>
                </c:pt>
                <c:pt idx="2095">
                  <c:v>1.2061299999999999</c:v>
                </c:pt>
                <c:pt idx="2096">
                  <c:v>1.2051099999999999</c:v>
                </c:pt>
                <c:pt idx="2097">
                  <c:v>1.20411</c:v>
                </c:pt>
                <c:pt idx="2098">
                  <c:v>1.20312</c:v>
                </c:pt>
                <c:pt idx="2099">
                  <c:v>1.20211</c:v>
                </c:pt>
                <c:pt idx="2100">
                  <c:v>1.20112</c:v>
                </c:pt>
                <c:pt idx="2101">
                  <c:v>1.2001200000000001</c:v>
                </c:pt>
                <c:pt idx="2102">
                  <c:v>1.1991099999999999</c:v>
                </c:pt>
                <c:pt idx="2103">
                  <c:v>1.19811</c:v>
                </c:pt>
                <c:pt idx="2104">
                  <c:v>1.1971099999999999</c:v>
                </c:pt>
                <c:pt idx="2105">
                  <c:v>1.19611</c:v>
                </c:pt>
                <c:pt idx="2106">
                  <c:v>1.19512</c:v>
                </c:pt>
                <c:pt idx="2107">
                  <c:v>1.1941299999999999</c:v>
                </c:pt>
                <c:pt idx="2108">
                  <c:v>1.19312</c:v>
                </c:pt>
                <c:pt idx="2109">
                  <c:v>1.19211</c:v>
                </c:pt>
                <c:pt idx="2110">
                  <c:v>1.1911099999999999</c:v>
                </c:pt>
                <c:pt idx="2111">
                  <c:v>1.1901200000000001</c:v>
                </c:pt>
                <c:pt idx="2112">
                  <c:v>1.1891400000000001</c:v>
                </c:pt>
                <c:pt idx="2113">
                  <c:v>1.1881299999999999</c:v>
                </c:pt>
                <c:pt idx="2114">
                  <c:v>1.18713</c:v>
                </c:pt>
                <c:pt idx="2115">
                  <c:v>1.1860999999999999</c:v>
                </c:pt>
                <c:pt idx="2116">
                  <c:v>1.18512</c:v>
                </c:pt>
                <c:pt idx="2117">
                  <c:v>1.1841200000000001</c:v>
                </c:pt>
                <c:pt idx="2118">
                  <c:v>1.1831199999999999</c:v>
                </c:pt>
                <c:pt idx="2119">
                  <c:v>1.1821200000000001</c:v>
                </c:pt>
                <c:pt idx="2120">
                  <c:v>1.1811199999999999</c:v>
                </c:pt>
                <c:pt idx="2121">
                  <c:v>1.18011</c:v>
                </c:pt>
                <c:pt idx="2122">
                  <c:v>1.1791199999999999</c:v>
                </c:pt>
                <c:pt idx="2123">
                  <c:v>1.1781200000000001</c:v>
                </c:pt>
                <c:pt idx="2124">
                  <c:v>1.17713</c:v>
                </c:pt>
                <c:pt idx="2125">
                  <c:v>1.17611</c:v>
                </c:pt>
                <c:pt idx="2126">
                  <c:v>1.1751</c:v>
                </c:pt>
                <c:pt idx="2127">
                  <c:v>1.1741299999999999</c:v>
                </c:pt>
                <c:pt idx="2128">
                  <c:v>1.1731199999999999</c:v>
                </c:pt>
                <c:pt idx="2129">
                  <c:v>1.17214</c:v>
                </c:pt>
                <c:pt idx="2130">
                  <c:v>1.1711199999999999</c:v>
                </c:pt>
                <c:pt idx="2131">
                  <c:v>1.1701299999999999</c:v>
                </c:pt>
                <c:pt idx="2132">
                  <c:v>1.16913</c:v>
                </c:pt>
                <c:pt idx="2133">
                  <c:v>1.16812</c:v>
                </c:pt>
                <c:pt idx="2134">
                  <c:v>1.1671100000000001</c:v>
                </c:pt>
                <c:pt idx="2135">
                  <c:v>1.16612</c:v>
                </c:pt>
                <c:pt idx="2136">
                  <c:v>1.1651199999999999</c:v>
                </c:pt>
                <c:pt idx="2137">
                  <c:v>1.1641300000000001</c:v>
                </c:pt>
                <c:pt idx="2138">
                  <c:v>1.16313</c:v>
                </c:pt>
                <c:pt idx="2139">
                  <c:v>1.1621300000000001</c:v>
                </c:pt>
                <c:pt idx="2140">
                  <c:v>1.1611400000000001</c:v>
                </c:pt>
                <c:pt idx="2141">
                  <c:v>1.1600999999999999</c:v>
                </c:pt>
                <c:pt idx="2142">
                  <c:v>1.15913</c:v>
                </c:pt>
                <c:pt idx="2143">
                  <c:v>1.1581300000000001</c:v>
                </c:pt>
                <c:pt idx="2144">
                  <c:v>1.1571199999999999</c:v>
                </c:pt>
                <c:pt idx="2145">
                  <c:v>1.1561300000000001</c:v>
                </c:pt>
                <c:pt idx="2146">
                  <c:v>1.15513</c:v>
                </c:pt>
                <c:pt idx="2147">
                  <c:v>1.15412</c:v>
                </c:pt>
                <c:pt idx="2148">
                  <c:v>1.15313</c:v>
                </c:pt>
                <c:pt idx="2149">
                  <c:v>1.1520999999999999</c:v>
                </c:pt>
                <c:pt idx="2150">
                  <c:v>1.1511199999999999</c:v>
                </c:pt>
                <c:pt idx="2151">
                  <c:v>1.1501399999999999</c:v>
                </c:pt>
                <c:pt idx="2152">
                  <c:v>1.1491199999999999</c:v>
                </c:pt>
                <c:pt idx="2153">
                  <c:v>1.14812</c:v>
                </c:pt>
                <c:pt idx="2154">
                  <c:v>1.1471</c:v>
                </c:pt>
                <c:pt idx="2155">
                  <c:v>1.14612</c:v>
                </c:pt>
                <c:pt idx="2156">
                  <c:v>1.14514</c:v>
                </c:pt>
                <c:pt idx="2157">
                  <c:v>1.14412</c:v>
                </c:pt>
                <c:pt idx="2158">
                  <c:v>1.1431100000000001</c:v>
                </c:pt>
                <c:pt idx="2159">
                  <c:v>1.14211</c:v>
                </c:pt>
                <c:pt idx="2160">
                  <c:v>1.1411100000000001</c:v>
                </c:pt>
                <c:pt idx="2161">
                  <c:v>1.1401300000000001</c:v>
                </c:pt>
                <c:pt idx="2162">
                  <c:v>1.1391199999999999</c:v>
                </c:pt>
                <c:pt idx="2163">
                  <c:v>1.13812</c:v>
                </c:pt>
                <c:pt idx="2164">
                  <c:v>1.1371199999999999</c:v>
                </c:pt>
                <c:pt idx="2165">
                  <c:v>1.13612</c:v>
                </c:pt>
                <c:pt idx="2166">
                  <c:v>1.1351199999999999</c:v>
                </c:pt>
                <c:pt idx="2167">
                  <c:v>1.1341300000000001</c:v>
                </c:pt>
                <c:pt idx="2168">
                  <c:v>1.1331100000000001</c:v>
                </c:pt>
                <c:pt idx="2169">
                  <c:v>1.1321300000000001</c:v>
                </c:pt>
                <c:pt idx="2170">
                  <c:v>1.13114</c:v>
                </c:pt>
                <c:pt idx="2171">
                  <c:v>1.1301300000000001</c:v>
                </c:pt>
                <c:pt idx="2172">
                  <c:v>1.12913</c:v>
                </c:pt>
                <c:pt idx="2173">
                  <c:v>1.1281300000000001</c:v>
                </c:pt>
                <c:pt idx="2174">
                  <c:v>1.1271100000000001</c:v>
                </c:pt>
                <c:pt idx="2175">
                  <c:v>1.1261399999999999</c:v>
                </c:pt>
                <c:pt idx="2176">
                  <c:v>1.12514</c:v>
                </c:pt>
                <c:pt idx="2177">
                  <c:v>1.1241399999999999</c:v>
                </c:pt>
                <c:pt idx="2178">
                  <c:v>1.1231199999999999</c:v>
                </c:pt>
                <c:pt idx="2179">
                  <c:v>1.12212</c:v>
                </c:pt>
                <c:pt idx="2180">
                  <c:v>1.1211199999999999</c:v>
                </c:pt>
                <c:pt idx="2181">
                  <c:v>1.1201300000000001</c:v>
                </c:pt>
                <c:pt idx="2182">
                  <c:v>1.11913</c:v>
                </c:pt>
                <c:pt idx="2183">
                  <c:v>1.1181300000000001</c:v>
                </c:pt>
                <c:pt idx="2184">
                  <c:v>1.11714</c:v>
                </c:pt>
                <c:pt idx="2185">
                  <c:v>1.1161300000000001</c:v>
                </c:pt>
                <c:pt idx="2186">
                  <c:v>1.11514</c:v>
                </c:pt>
                <c:pt idx="2187">
                  <c:v>1.11412</c:v>
                </c:pt>
                <c:pt idx="2188">
                  <c:v>1.11314</c:v>
                </c:pt>
                <c:pt idx="2189">
                  <c:v>1.11212</c:v>
                </c:pt>
                <c:pt idx="2190">
                  <c:v>1.1111200000000001</c:v>
                </c:pt>
                <c:pt idx="2191">
                  <c:v>1.1101300000000001</c:v>
                </c:pt>
                <c:pt idx="2192">
                  <c:v>1.1091200000000001</c:v>
                </c:pt>
                <c:pt idx="2193">
                  <c:v>1.1081300000000001</c:v>
                </c:pt>
                <c:pt idx="2194">
                  <c:v>1.10711</c:v>
                </c:pt>
                <c:pt idx="2195">
                  <c:v>1.1061300000000001</c:v>
                </c:pt>
                <c:pt idx="2196">
                  <c:v>1.1051200000000001</c:v>
                </c:pt>
                <c:pt idx="2197">
                  <c:v>1.10412</c:v>
                </c:pt>
                <c:pt idx="2198">
                  <c:v>1.1031299999999999</c:v>
                </c:pt>
                <c:pt idx="2199">
                  <c:v>1.1021300000000001</c:v>
                </c:pt>
                <c:pt idx="2200">
                  <c:v>1.1011200000000001</c:v>
                </c:pt>
                <c:pt idx="2201">
                  <c:v>1.1001300000000001</c:v>
                </c:pt>
                <c:pt idx="2202">
                  <c:v>1.09914</c:v>
                </c:pt>
                <c:pt idx="2203">
                  <c:v>1.0981099999999999</c:v>
                </c:pt>
                <c:pt idx="2204">
                  <c:v>1.0971200000000001</c:v>
                </c:pt>
                <c:pt idx="2205">
                  <c:v>1.09612</c:v>
                </c:pt>
                <c:pt idx="2206">
                  <c:v>1.0951299999999999</c:v>
                </c:pt>
                <c:pt idx="2207">
                  <c:v>1.09413</c:v>
                </c:pt>
                <c:pt idx="2208">
                  <c:v>1.0931200000000001</c:v>
                </c:pt>
                <c:pt idx="2209">
                  <c:v>1.09213</c:v>
                </c:pt>
                <c:pt idx="2210">
                  <c:v>1.09114</c:v>
                </c:pt>
                <c:pt idx="2211">
                  <c:v>1.09013</c:v>
                </c:pt>
                <c:pt idx="2212">
                  <c:v>1.0891299999999999</c:v>
                </c:pt>
                <c:pt idx="2213">
                  <c:v>1.08813</c:v>
                </c:pt>
                <c:pt idx="2214">
                  <c:v>1.08714</c:v>
                </c:pt>
                <c:pt idx="2215">
                  <c:v>1.0861400000000001</c:v>
                </c:pt>
                <c:pt idx="2216">
                  <c:v>1.0851599999999999</c:v>
                </c:pt>
                <c:pt idx="2217">
                  <c:v>1.08413</c:v>
                </c:pt>
                <c:pt idx="2218">
                  <c:v>1.0831299999999999</c:v>
                </c:pt>
                <c:pt idx="2219">
                  <c:v>1.08213</c:v>
                </c:pt>
                <c:pt idx="2220">
                  <c:v>1.0811299999999999</c:v>
                </c:pt>
                <c:pt idx="2221">
                  <c:v>1.0801400000000001</c:v>
                </c:pt>
                <c:pt idx="2222">
                  <c:v>1.0791299999999999</c:v>
                </c:pt>
                <c:pt idx="2223">
                  <c:v>1.07813</c:v>
                </c:pt>
                <c:pt idx="2224">
                  <c:v>1.07714</c:v>
                </c:pt>
                <c:pt idx="2225">
                  <c:v>1.07616</c:v>
                </c:pt>
                <c:pt idx="2226">
                  <c:v>1.0751500000000001</c:v>
                </c:pt>
                <c:pt idx="2227">
                  <c:v>1.0741400000000001</c:v>
                </c:pt>
                <c:pt idx="2228">
                  <c:v>1.0731299999999999</c:v>
                </c:pt>
                <c:pt idx="2229">
                  <c:v>1.07216</c:v>
                </c:pt>
                <c:pt idx="2230">
                  <c:v>1.07115</c:v>
                </c:pt>
                <c:pt idx="2231">
                  <c:v>1.0701499999999999</c:v>
                </c:pt>
                <c:pt idx="2232">
                  <c:v>1.06915</c:v>
                </c:pt>
                <c:pt idx="2233">
                  <c:v>1.0681499999999999</c:v>
                </c:pt>
                <c:pt idx="2234">
                  <c:v>1.0671299999999999</c:v>
                </c:pt>
                <c:pt idx="2235">
                  <c:v>1.0661499999999999</c:v>
                </c:pt>
                <c:pt idx="2236">
                  <c:v>1.06514</c:v>
                </c:pt>
                <c:pt idx="2237">
                  <c:v>1.0641400000000001</c:v>
                </c:pt>
                <c:pt idx="2238">
                  <c:v>1.0631200000000001</c:v>
                </c:pt>
                <c:pt idx="2239">
                  <c:v>1.0621400000000001</c:v>
                </c:pt>
                <c:pt idx="2240">
                  <c:v>1.06114</c:v>
                </c:pt>
                <c:pt idx="2241">
                  <c:v>1.0601400000000001</c:v>
                </c:pt>
                <c:pt idx="2242">
                  <c:v>1.0591600000000001</c:v>
                </c:pt>
                <c:pt idx="2243">
                  <c:v>1.0581400000000001</c:v>
                </c:pt>
                <c:pt idx="2244">
                  <c:v>1.05715</c:v>
                </c:pt>
                <c:pt idx="2245">
                  <c:v>1.0561400000000001</c:v>
                </c:pt>
                <c:pt idx="2246">
                  <c:v>1.05515</c:v>
                </c:pt>
                <c:pt idx="2247">
                  <c:v>1.0541499999999999</c:v>
                </c:pt>
                <c:pt idx="2248">
                  <c:v>1.05315</c:v>
                </c:pt>
                <c:pt idx="2249">
                  <c:v>1.0521400000000001</c:v>
                </c:pt>
                <c:pt idx="2250">
                  <c:v>1.05114</c:v>
                </c:pt>
                <c:pt idx="2251">
                  <c:v>1.0501499999999999</c:v>
                </c:pt>
                <c:pt idx="2252">
                  <c:v>1.0491299999999999</c:v>
                </c:pt>
                <c:pt idx="2253">
                  <c:v>1.04813</c:v>
                </c:pt>
                <c:pt idx="2254">
                  <c:v>1.04715</c:v>
                </c:pt>
                <c:pt idx="2255">
                  <c:v>1.0461499999999999</c:v>
                </c:pt>
                <c:pt idx="2256">
                  <c:v>1.0451299999999999</c:v>
                </c:pt>
                <c:pt idx="2257">
                  <c:v>1.0441499999999999</c:v>
                </c:pt>
                <c:pt idx="2258">
                  <c:v>1.04314</c:v>
                </c:pt>
                <c:pt idx="2259">
                  <c:v>1.0421499999999999</c:v>
                </c:pt>
                <c:pt idx="2260">
                  <c:v>1.04114</c:v>
                </c:pt>
                <c:pt idx="2261">
                  <c:v>1.0401499999999999</c:v>
                </c:pt>
                <c:pt idx="2262">
                  <c:v>1.0391300000000001</c:v>
                </c:pt>
                <c:pt idx="2263">
                  <c:v>1.03816</c:v>
                </c:pt>
                <c:pt idx="2264">
                  <c:v>1.03715</c:v>
                </c:pt>
                <c:pt idx="2265">
                  <c:v>1.0361400000000001</c:v>
                </c:pt>
                <c:pt idx="2266">
                  <c:v>1.03515</c:v>
                </c:pt>
                <c:pt idx="2267">
                  <c:v>1.0341499999999999</c:v>
                </c:pt>
                <c:pt idx="2268">
                  <c:v>1.0331600000000001</c:v>
                </c:pt>
                <c:pt idx="2269">
                  <c:v>1.03216</c:v>
                </c:pt>
                <c:pt idx="2270">
                  <c:v>1.03115</c:v>
                </c:pt>
                <c:pt idx="2271">
                  <c:v>1.0301499999999999</c:v>
                </c:pt>
                <c:pt idx="2272">
                  <c:v>1.02915</c:v>
                </c:pt>
                <c:pt idx="2273">
                  <c:v>1.02816</c:v>
                </c:pt>
                <c:pt idx="2274">
                  <c:v>1.0271600000000001</c:v>
                </c:pt>
                <c:pt idx="2275">
                  <c:v>1.0261499999999999</c:v>
                </c:pt>
                <c:pt idx="2276">
                  <c:v>1.0251300000000001</c:v>
                </c:pt>
                <c:pt idx="2277">
                  <c:v>1.0241499999999999</c:v>
                </c:pt>
                <c:pt idx="2278">
                  <c:v>1.02315</c:v>
                </c:pt>
                <c:pt idx="2279">
                  <c:v>1.0221499999999999</c:v>
                </c:pt>
                <c:pt idx="2280">
                  <c:v>1.02115</c:v>
                </c:pt>
                <c:pt idx="2281">
                  <c:v>1.02013</c:v>
                </c:pt>
                <c:pt idx="2282">
                  <c:v>1.0191300000000001</c:v>
                </c:pt>
                <c:pt idx="2283">
                  <c:v>1.01814</c:v>
                </c:pt>
                <c:pt idx="2284">
                  <c:v>1.0171300000000001</c:v>
                </c:pt>
                <c:pt idx="2285">
                  <c:v>1.01613</c:v>
                </c:pt>
                <c:pt idx="2286">
                  <c:v>1.01515</c:v>
                </c:pt>
                <c:pt idx="2287">
                  <c:v>1.0141500000000001</c:v>
                </c:pt>
                <c:pt idx="2288">
                  <c:v>1.0131300000000001</c:v>
                </c:pt>
                <c:pt idx="2289">
                  <c:v>1.01213</c:v>
                </c:pt>
                <c:pt idx="2290">
                  <c:v>1.01115</c:v>
                </c:pt>
                <c:pt idx="2291">
                  <c:v>1.01013</c:v>
                </c:pt>
                <c:pt idx="2292">
                  <c:v>1.0091399999999999</c:v>
                </c:pt>
                <c:pt idx="2293">
                  <c:v>1.00814</c:v>
                </c:pt>
                <c:pt idx="2294">
                  <c:v>1.00715</c:v>
                </c:pt>
                <c:pt idx="2295">
                  <c:v>1.0061500000000001</c:v>
                </c:pt>
                <c:pt idx="2296">
                  <c:v>1.0051300000000001</c:v>
                </c:pt>
                <c:pt idx="2297">
                  <c:v>1.00414</c:v>
                </c:pt>
                <c:pt idx="2298">
                  <c:v>1.0031399999999999</c:v>
                </c:pt>
                <c:pt idx="2299">
                  <c:v>1.0021500000000001</c:v>
                </c:pt>
                <c:pt idx="2300">
                  <c:v>1.0011300000000001</c:v>
                </c:pt>
                <c:pt idx="2301">
                  <c:v>1.00014</c:v>
                </c:pt>
                <c:pt idx="2302">
                  <c:v>0.99913399999999997</c:v>
                </c:pt>
                <c:pt idx="2303">
                  <c:v>0.99814899999999995</c:v>
                </c:pt>
                <c:pt idx="2304">
                  <c:v>0.99715799999999999</c:v>
                </c:pt>
                <c:pt idx="2305">
                  <c:v>0.99615399999999998</c:v>
                </c:pt>
                <c:pt idx="2306">
                  <c:v>0.99513499999999999</c:v>
                </c:pt>
                <c:pt idx="2307">
                  <c:v>0.99415600000000004</c:v>
                </c:pt>
                <c:pt idx="2308">
                  <c:v>0.99316599999999999</c:v>
                </c:pt>
                <c:pt idx="2309">
                  <c:v>0.99215299999999995</c:v>
                </c:pt>
                <c:pt idx="2310">
                  <c:v>0.99115200000000003</c:v>
                </c:pt>
                <c:pt idx="2311">
                  <c:v>0.99014999999999997</c:v>
                </c:pt>
                <c:pt idx="2312">
                  <c:v>0.98915299999999995</c:v>
                </c:pt>
                <c:pt idx="2313">
                  <c:v>0.98816099999999996</c:v>
                </c:pt>
                <c:pt idx="2314">
                  <c:v>0.98716700000000002</c:v>
                </c:pt>
                <c:pt idx="2315">
                  <c:v>0.986155</c:v>
                </c:pt>
                <c:pt idx="2316">
                  <c:v>0.985155</c:v>
                </c:pt>
                <c:pt idx="2317">
                  <c:v>0.98416499999999996</c:v>
                </c:pt>
                <c:pt idx="2318">
                  <c:v>0.98316499999999996</c:v>
                </c:pt>
                <c:pt idx="2319">
                  <c:v>0.98215399999999997</c:v>
                </c:pt>
                <c:pt idx="2320">
                  <c:v>0.98115300000000005</c:v>
                </c:pt>
                <c:pt idx="2321">
                  <c:v>0.98013899999999998</c:v>
                </c:pt>
                <c:pt idx="2322">
                  <c:v>0.97915200000000002</c:v>
                </c:pt>
                <c:pt idx="2323">
                  <c:v>0.97816099999999995</c:v>
                </c:pt>
                <c:pt idx="2324">
                  <c:v>0.97715600000000002</c:v>
                </c:pt>
                <c:pt idx="2325">
                  <c:v>0.97616499999999995</c:v>
                </c:pt>
                <c:pt idx="2326">
                  <c:v>0.97515799999999997</c:v>
                </c:pt>
                <c:pt idx="2327">
                  <c:v>0.97414999999999996</c:v>
                </c:pt>
                <c:pt idx="2328">
                  <c:v>0.97316800000000003</c:v>
                </c:pt>
                <c:pt idx="2329">
                  <c:v>0.97213899999999998</c:v>
                </c:pt>
                <c:pt idx="2330">
                  <c:v>0.97114500000000004</c:v>
                </c:pt>
                <c:pt idx="2331">
                  <c:v>0.97015499999999999</c:v>
                </c:pt>
                <c:pt idx="2332">
                  <c:v>0.96915399999999996</c:v>
                </c:pt>
                <c:pt idx="2333">
                  <c:v>0.96815799999999996</c:v>
                </c:pt>
                <c:pt idx="2334">
                  <c:v>0.96715499999999999</c:v>
                </c:pt>
                <c:pt idx="2335">
                  <c:v>0.96615200000000001</c:v>
                </c:pt>
                <c:pt idx="2336">
                  <c:v>0.96514500000000003</c:v>
                </c:pt>
                <c:pt idx="2337">
                  <c:v>0.96414999999999995</c:v>
                </c:pt>
                <c:pt idx="2338">
                  <c:v>0.96314599999999995</c:v>
                </c:pt>
                <c:pt idx="2339">
                  <c:v>0.96215300000000004</c:v>
                </c:pt>
                <c:pt idx="2340">
                  <c:v>0.96116999999999997</c:v>
                </c:pt>
                <c:pt idx="2341">
                  <c:v>0.96015399999999995</c:v>
                </c:pt>
                <c:pt idx="2342">
                  <c:v>0.959171</c:v>
                </c:pt>
                <c:pt idx="2343">
                  <c:v>0.95818099999999995</c:v>
                </c:pt>
                <c:pt idx="2344">
                  <c:v>0.95716599999999996</c:v>
                </c:pt>
                <c:pt idx="2345">
                  <c:v>0.95615600000000001</c:v>
                </c:pt>
                <c:pt idx="2346">
                  <c:v>0.95514600000000005</c:v>
                </c:pt>
                <c:pt idx="2347">
                  <c:v>0.95416599999999996</c:v>
                </c:pt>
                <c:pt idx="2348">
                  <c:v>0.95316500000000004</c:v>
                </c:pt>
                <c:pt idx="2349">
                  <c:v>0.95216699999999999</c:v>
                </c:pt>
                <c:pt idx="2350">
                  <c:v>0.95116599999999996</c:v>
                </c:pt>
                <c:pt idx="2351">
                  <c:v>0.95017099999999999</c:v>
                </c:pt>
                <c:pt idx="2352">
                  <c:v>0.94915799999999995</c:v>
                </c:pt>
                <c:pt idx="2353">
                  <c:v>0.94816500000000004</c:v>
                </c:pt>
                <c:pt idx="2354">
                  <c:v>0.94716500000000003</c:v>
                </c:pt>
                <c:pt idx="2355">
                  <c:v>0.94617300000000004</c:v>
                </c:pt>
                <c:pt idx="2356">
                  <c:v>0.945164</c:v>
                </c:pt>
                <c:pt idx="2357">
                  <c:v>0.94416500000000003</c:v>
                </c:pt>
                <c:pt idx="2358">
                  <c:v>0.94316999999999995</c:v>
                </c:pt>
                <c:pt idx="2359">
                  <c:v>0.94216999999999995</c:v>
                </c:pt>
                <c:pt idx="2360">
                  <c:v>0.94116500000000003</c:v>
                </c:pt>
                <c:pt idx="2361">
                  <c:v>0.94015899999999997</c:v>
                </c:pt>
                <c:pt idx="2362">
                  <c:v>0.93917099999999998</c:v>
                </c:pt>
                <c:pt idx="2363">
                  <c:v>0.93816500000000003</c:v>
                </c:pt>
                <c:pt idx="2364">
                  <c:v>0.937168</c:v>
                </c:pt>
                <c:pt idx="2365">
                  <c:v>0.93615800000000005</c:v>
                </c:pt>
                <c:pt idx="2366">
                  <c:v>0.93518000000000001</c:v>
                </c:pt>
                <c:pt idx="2367">
                  <c:v>0.93416100000000002</c:v>
                </c:pt>
                <c:pt idx="2368">
                  <c:v>0.93317799999999995</c:v>
                </c:pt>
                <c:pt idx="2369">
                  <c:v>0.93217000000000005</c:v>
                </c:pt>
                <c:pt idx="2370">
                  <c:v>0.93115999999999999</c:v>
                </c:pt>
                <c:pt idx="2371">
                  <c:v>0.93017399999999995</c:v>
                </c:pt>
                <c:pt idx="2372">
                  <c:v>0.92918000000000001</c:v>
                </c:pt>
                <c:pt idx="2373">
                  <c:v>0.92816299999999996</c:v>
                </c:pt>
                <c:pt idx="2374">
                  <c:v>0.92716399999999999</c:v>
                </c:pt>
                <c:pt idx="2375">
                  <c:v>0.92614799999999997</c:v>
                </c:pt>
                <c:pt idx="2376">
                  <c:v>0.92516699999999996</c:v>
                </c:pt>
                <c:pt idx="2377">
                  <c:v>0.92416399999999999</c:v>
                </c:pt>
                <c:pt idx="2378">
                  <c:v>0.92318</c:v>
                </c:pt>
                <c:pt idx="2379">
                  <c:v>0.922157</c:v>
                </c:pt>
                <c:pt idx="2380">
                  <c:v>0.92116699999999996</c:v>
                </c:pt>
                <c:pt idx="2381">
                  <c:v>0.92016500000000001</c:v>
                </c:pt>
                <c:pt idx="2382">
                  <c:v>0.91915599999999997</c:v>
                </c:pt>
                <c:pt idx="2383">
                  <c:v>0.91817300000000002</c:v>
                </c:pt>
                <c:pt idx="2384">
                  <c:v>0.91714700000000005</c:v>
                </c:pt>
                <c:pt idx="2385">
                  <c:v>0.91615999999999997</c:v>
                </c:pt>
                <c:pt idx="2386">
                  <c:v>0.915184</c:v>
                </c:pt>
                <c:pt idx="2387">
                  <c:v>0.91417599999999999</c:v>
                </c:pt>
                <c:pt idx="2388">
                  <c:v>0.91317300000000001</c:v>
                </c:pt>
                <c:pt idx="2389">
                  <c:v>0.91216299999999995</c:v>
                </c:pt>
                <c:pt idx="2390">
                  <c:v>0.91116699999999995</c:v>
                </c:pt>
                <c:pt idx="2391">
                  <c:v>0.91016699999999995</c:v>
                </c:pt>
                <c:pt idx="2392">
                  <c:v>0.90917599999999998</c:v>
                </c:pt>
                <c:pt idx="2393">
                  <c:v>0.90817800000000004</c:v>
                </c:pt>
                <c:pt idx="2394">
                  <c:v>0.90718699999999997</c:v>
                </c:pt>
                <c:pt idx="2395">
                  <c:v>0.90617000000000003</c:v>
                </c:pt>
                <c:pt idx="2396">
                  <c:v>0.90516799999999997</c:v>
                </c:pt>
                <c:pt idx="2397">
                  <c:v>0.90416200000000002</c:v>
                </c:pt>
                <c:pt idx="2398">
                  <c:v>0.903165</c:v>
                </c:pt>
                <c:pt idx="2399">
                  <c:v>0.90216600000000002</c:v>
                </c:pt>
                <c:pt idx="2400">
                  <c:v>0.90118299999999996</c:v>
                </c:pt>
                <c:pt idx="2401">
                  <c:v>0.90017400000000003</c:v>
                </c:pt>
                <c:pt idx="2402">
                  <c:v>0.89918299999999995</c:v>
                </c:pt>
                <c:pt idx="2403">
                  <c:v>0.898169</c:v>
                </c:pt>
                <c:pt idx="2404">
                  <c:v>0.89715900000000004</c:v>
                </c:pt>
                <c:pt idx="2405">
                  <c:v>0.89617500000000005</c:v>
                </c:pt>
                <c:pt idx="2406">
                  <c:v>0.89516700000000005</c:v>
                </c:pt>
                <c:pt idx="2407">
                  <c:v>0.89418299999999995</c:v>
                </c:pt>
                <c:pt idx="2408">
                  <c:v>0.89318500000000001</c:v>
                </c:pt>
                <c:pt idx="2409">
                  <c:v>0.89217800000000003</c:v>
                </c:pt>
                <c:pt idx="2410">
                  <c:v>0.89118799999999998</c:v>
                </c:pt>
                <c:pt idx="2411">
                  <c:v>0.89019300000000001</c:v>
                </c:pt>
                <c:pt idx="2412">
                  <c:v>0.88917800000000002</c:v>
                </c:pt>
                <c:pt idx="2413">
                  <c:v>0.88816399999999995</c:v>
                </c:pt>
                <c:pt idx="2414">
                  <c:v>0.88716099999999998</c:v>
                </c:pt>
                <c:pt idx="2415">
                  <c:v>0.88618200000000003</c:v>
                </c:pt>
                <c:pt idx="2416">
                  <c:v>0.88517999999999997</c:v>
                </c:pt>
                <c:pt idx="2417">
                  <c:v>0.88415500000000002</c:v>
                </c:pt>
                <c:pt idx="2418">
                  <c:v>0.88317599999999996</c:v>
                </c:pt>
                <c:pt idx="2419">
                  <c:v>0.88217900000000005</c:v>
                </c:pt>
                <c:pt idx="2420">
                  <c:v>0.88118200000000002</c:v>
                </c:pt>
                <c:pt idx="2421">
                  <c:v>0.88016300000000003</c:v>
                </c:pt>
                <c:pt idx="2422">
                  <c:v>0.87916000000000005</c:v>
                </c:pt>
                <c:pt idx="2423">
                  <c:v>0.87817699999999999</c:v>
                </c:pt>
                <c:pt idx="2424">
                  <c:v>0.87717900000000004</c:v>
                </c:pt>
                <c:pt idx="2425">
                  <c:v>0.87618200000000002</c:v>
                </c:pt>
                <c:pt idx="2426">
                  <c:v>0.87517100000000003</c:v>
                </c:pt>
                <c:pt idx="2427">
                  <c:v>0.87416499999999997</c:v>
                </c:pt>
                <c:pt idx="2428">
                  <c:v>0.87315699999999996</c:v>
                </c:pt>
                <c:pt idx="2429">
                  <c:v>0.87216800000000005</c:v>
                </c:pt>
                <c:pt idx="2430">
                  <c:v>0.87117199999999995</c:v>
                </c:pt>
                <c:pt idx="2431">
                  <c:v>0.87017199999999995</c:v>
                </c:pt>
                <c:pt idx="2432">
                  <c:v>0.86917900000000003</c:v>
                </c:pt>
                <c:pt idx="2433">
                  <c:v>0.86816199999999999</c:v>
                </c:pt>
                <c:pt idx="2434">
                  <c:v>0.86719100000000005</c:v>
                </c:pt>
                <c:pt idx="2435">
                  <c:v>0.86617299999999997</c:v>
                </c:pt>
                <c:pt idx="2436">
                  <c:v>0.86517500000000003</c:v>
                </c:pt>
                <c:pt idx="2437">
                  <c:v>0.864151</c:v>
                </c:pt>
                <c:pt idx="2438">
                  <c:v>0.86316899999999996</c:v>
                </c:pt>
                <c:pt idx="2439">
                  <c:v>0.86216999999999999</c:v>
                </c:pt>
                <c:pt idx="2440">
                  <c:v>0.86116700000000002</c:v>
                </c:pt>
                <c:pt idx="2441">
                  <c:v>0.86016999999999999</c:v>
                </c:pt>
                <c:pt idx="2442">
                  <c:v>0.85915399999999997</c:v>
                </c:pt>
                <c:pt idx="2443">
                  <c:v>0.85814900000000005</c:v>
                </c:pt>
                <c:pt idx="2444">
                  <c:v>0.85714900000000005</c:v>
                </c:pt>
                <c:pt idx="2445">
                  <c:v>0.85616999999999999</c:v>
                </c:pt>
                <c:pt idx="2446">
                  <c:v>0.85515399999999997</c:v>
                </c:pt>
                <c:pt idx="2447">
                  <c:v>0.85415799999999997</c:v>
                </c:pt>
                <c:pt idx="2448">
                  <c:v>0.85314800000000002</c:v>
                </c:pt>
                <c:pt idx="2449">
                  <c:v>0.852159</c:v>
                </c:pt>
                <c:pt idx="2450">
                  <c:v>0.85115600000000002</c:v>
                </c:pt>
                <c:pt idx="2451">
                  <c:v>0.85017100000000001</c:v>
                </c:pt>
                <c:pt idx="2452">
                  <c:v>0.849159</c:v>
                </c:pt>
                <c:pt idx="2453">
                  <c:v>0.84815600000000002</c:v>
                </c:pt>
                <c:pt idx="2454">
                  <c:v>0.84716599999999997</c:v>
                </c:pt>
                <c:pt idx="2455">
                  <c:v>0.846163</c:v>
                </c:pt>
                <c:pt idx="2456">
                  <c:v>0.84516599999999997</c:v>
                </c:pt>
                <c:pt idx="2457">
                  <c:v>0.84415899999999999</c:v>
                </c:pt>
                <c:pt idx="2458">
                  <c:v>0.84314599999999995</c:v>
                </c:pt>
                <c:pt idx="2459">
                  <c:v>0.84216100000000005</c:v>
                </c:pt>
                <c:pt idx="2460">
                  <c:v>0.84117500000000001</c:v>
                </c:pt>
                <c:pt idx="2461">
                  <c:v>0.84015499999999999</c:v>
                </c:pt>
                <c:pt idx="2462">
                  <c:v>0.839171</c:v>
                </c:pt>
                <c:pt idx="2463">
                  <c:v>0.83817799999999998</c:v>
                </c:pt>
                <c:pt idx="2464">
                  <c:v>0.83717600000000003</c:v>
                </c:pt>
                <c:pt idx="2465">
                  <c:v>0.83616800000000002</c:v>
                </c:pt>
                <c:pt idx="2466">
                  <c:v>0.83516400000000002</c:v>
                </c:pt>
                <c:pt idx="2467">
                  <c:v>0.83416299999999999</c:v>
                </c:pt>
                <c:pt idx="2468">
                  <c:v>0.83317699999999995</c:v>
                </c:pt>
                <c:pt idx="2469">
                  <c:v>0.83217799999999997</c:v>
                </c:pt>
                <c:pt idx="2470">
                  <c:v>0.83116100000000004</c:v>
                </c:pt>
                <c:pt idx="2471">
                  <c:v>0.83016699999999999</c:v>
                </c:pt>
                <c:pt idx="2472">
                  <c:v>0.829152</c:v>
                </c:pt>
                <c:pt idx="2473">
                  <c:v>0.82817399999999997</c:v>
                </c:pt>
                <c:pt idx="2474">
                  <c:v>0.82718000000000003</c:v>
                </c:pt>
                <c:pt idx="2475">
                  <c:v>0.82615400000000005</c:v>
                </c:pt>
                <c:pt idx="2476">
                  <c:v>0.82516299999999998</c:v>
                </c:pt>
                <c:pt idx="2477">
                  <c:v>0.82416599999999995</c:v>
                </c:pt>
                <c:pt idx="2478">
                  <c:v>0.82316199999999995</c:v>
                </c:pt>
                <c:pt idx="2479">
                  <c:v>0.82216599999999995</c:v>
                </c:pt>
                <c:pt idx="2480">
                  <c:v>0.82115499999999997</c:v>
                </c:pt>
                <c:pt idx="2481">
                  <c:v>0.82015199999999999</c:v>
                </c:pt>
                <c:pt idx="2482">
                  <c:v>0.81917200000000001</c:v>
                </c:pt>
                <c:pt idx="2483">
                  <c:v>0.81816999999999995</c:v>
                </c:pt>
                <c:pt idx="2484">
                  <c:v>0.81716800000000001</c:v>
                </c:pt>
                <c:pt idx="2485">
                  <c:v>0.81616999999999995</c:v>
                </c:pt>
                <c:pt idx="2486">
                  <c:v>0.81518000000000002</c:v>
                </c:pt>
                <c:pt idx="2487">
                  <c:v>0.814164</c:v>
                </c:pt>
                <c:pt idx="2488">
                  <c:v>0.81317300000000003</c:v>
                </c:pt>
                <c:pt idx="2489">
                  <c:v>0.81218699999999999</c:v>
                </c:pt>
                <c:pt idx="2490">
                  <c:v>0.81116999999999995</c:v>
                </c:pt>
                <c:pt idx="2491">
                  <c:v>0.81017399999999995</c:v>
                </c:pt>
                <c:pt idx="2492">
                  <c:v>0.80916500000000002</c:v>
                </c:pt>
                <c:pt idx="2493">
                  <c:v>0.808145</c:v>
                </c:pt>
                <c:pt idx="2494">
                  <c:v>0.80716500000000002</c:v>
                </c:pt>
                <c:pt idx="2495">
                  <c:v>0.80617000000000005</c:v>
                </c:pt>
                <c:pt idx="2496">
                  <c:v>0.80517000000000005</c:v>
                </c:pt>
                <c:pt idx="2497">
                  <c:v>0.80414099999999999</c:v>
                </c:pt>
                <c:pt idx="2498">
                  <c:v>0.80317799999999995</c:v>
                </c:pt>
                <c:pt idx="2499">
                  <c:v>0.80217400000000005</c:v>
                </c:pt>
                <c:pt idx="2500">
                  <c:v>0.80115599999999998</c:v>
                </c:pt>
                <c:pt idx="2501">
                  <c:v>0.80016799999999999</c:v>
                </c:pt>
                <c:pt idx="2502">
                  <c:v>0.79915199999999997</c:v>
                </c:pt>
                <c:pt idx="2503">
                  <c:v>0.79816200000000004</c:v>
                </c:pt>
                <c:pt idx="2504">
                  <c:v>0.79716699999999996</c:v>
                </c:pt>
                <c:pt idx="2505">
                  <c:v>0.79616600000000004</c:v>
                </c:pt>
                <c:pt idx="2506">
                  <c:v>0.79516500000000001</c:v>
                </c:pt>
                <c:pt idx="2507">
                  <c:v>0.79417499999999996</c:v>
                </c:pt>
                <c:pt idx="2508">
                  <c:v>0.79316699999999996</c:v>
                </c:pt>
                <c:pt idx="2509">
                  <c:v>0.79216699999999995</c:v>
                </c:pt>
                <c:pt idx="2510">
                  <c:v>0.79115400000000002</c:v>
                </c:pt>
                <c:pt idx="2511">
                  <c:v>0.79017300000000001</c:v>
                </c:pt>
                <c:pt idx="2512">
                  <c:v>0.78913699999999998</c:v>
                </c:pt>
                <c:pt idx="2513">
                  <c:v>0.78816399999999998</c:v>
                </c:pt>
                <c:pt idx="2514">
                  <c:v>0.78717800000000004</c:v>
                </c:pt>
                <c:pt idx="2515">
                  <c:v>0.78616799999999998</c:v>
                </c:pt>
                <c:pt idx="2516">
                  <c:v>0.78517400000000004</c:v>
                </c:pt>
                <c:pt idx="2517">
                  <c:v>0.784161</c:v>
                </c:pt>
                <c:pt idx="2518">
                  <c:v>0.78317899999999996</c:v>
                </c:pt>
                <c:pt idx="2519">
                  <c:v>0.78215199999999996</c:v>
                </c:pt>
                <c:pt idx="2520">
                  <c:v>0.78116799999999997</c:v>
                </c:pt>
                <c:pt idx="2521">
                  <c:v>0.78017400000000003</c:v>
                </c:pt>
                <c:pt idx="2522">
                  <c:v>0.77918500000000002</c:v>
                </c:pt>
                <c:pt idx="2523">
                  <c:v>0.77817700000000001</c:v>
                </c:pt>
                <c:pt idx="2524">
                  <c:v>0.777169</c:v>
                </c:pt>
                <c:pt idx="2525">
                  <c:v>0.77616700000000005</c:v>
                </c:pt>
                <c:pt idx="2526">
                  <c:v>0.77517800000000003</c:v>
                </c:pt>
                <c:pt idx="2527">
                  <c:v>0.774177</c:v>
                </c:pt>
                <c:pt idx="2528">
                  <c:v>0.77318100000000001</c:v>
                </c:pt>
                <c:pt idx="2529">
                  <c:v>0.77218200000000004</c:v>
                </c:pt>
                <c:pt idx="2530">
                  <c:v>0.77115800000000001</c:v>
                </c:pt>
                <c:pt idx="2531">
                  <c:v>0.77017800000000003</c:v>
                </c:pt>
                <c:pt idx="2532">
                  <c:v>0.76917400000000002</c:v>
                </c:pt>
                <c:pt idx="2533">
                  <c:v>0.76818500000000001</c:v>
                </c:pt>
                <c:pt idx="2534">
                  <c:v>0.767177</c:v>
                </c:pt>
                <c:pt idx="2535">
                  <c:v>0.76617100000000005</c:v>
                </c:pt>
                <c:pt idx="2536">
                  <c:v>0.76517100000000005</c:v>
                </c:pt>
                <c:pt idx="2537">
                  <c:v>0.764185</c:v>
                </c:pt>
                <c:pt idx="2538">
                  <c:v>0.76318900000000001</c:v>
                </c:pt>
                <c:pt idx="2539">
                  <c:v>0.762158</c:v>
                </c:pt>
                <c:pt idx="2540">
                  <c:v>0.76116499999999998</c:v>
                </c:pt>
                <c:pt idx="2541">
                  <c:v>0.76016300000000003</c:v>
                </c:pt>
                <c:pt idx="2542">
                  <c:v>0.75918200000000002</c:v>
                </c:pt>
                <c:pt idx="2543">
                  <c:v>0.75817100000000004</c:v>
                </c:pt>
                <c:pt idx="2544">
                  <c:v>0.75717199999999996</c:v>
                </c:pt>
                <c:pt idx="2545">
                  <c:v>0.75617900000000005</c:v>
                </c:pt>
                <c:pt idx="2546">
                  <c:v>0.755185</c:v>
                </c:pt>
                <c:pt idx="2547">
                  <c:v>0.75419499999999995</c:v>
                </c:pt>
                <c:pt idx="2548">
                  <c:v>0.75317800000000001</c:v>
                </c:pt>
                <c:pt idx="2549">
                  <c:v>0.75218600000000002</c:v>
                </c:pt>
                <c:pt idx="2550">
                  <c:v>0.75117800000000001</c:v>
                </c:pt>
                <c:pt idx="2551">
                  <c:v>0.75016499999999997</c:v>
                </c:pt>
                <c:pt idx="2552">
                  <c:v>0.74917100000000003</c:v>
                </c:pt>
                <c:pt idx="2553">
                  <c:v>0.74816099999999996</c:v>
                </c:pt>
                <c:pt idx="2554">
                  <c:v>0.747166</c:v>
                </c:pt>
                <c:pt idx="2555">
                  <c:v>0.74616300000000002</c:v>
                </c:pt>
                <c:pt idx="2556">
                  <c:v>0.74516400000000005</c:v>
                </c:pt>
                <c:pt idx="2557">
                  <c:v>0.74419100000000005</c:v>
                </c:pt>
                <c:pt idx="2558">
                  <c:v>0.74316000000000004</c:v>
                </c:pt>
                <c:pt idx="2559">
                  <c:v>0.74216300000000002</c:v>
                </c:pt>
                <c:pt idx="2560">
                  <c:v>0.74119100000000004</c:v>
                </c:pt>
                <c:pt idx="2561">
                  <c:v>0.74018600000000001</c:v>
                </c:pt>
                <c:pt idx="2562">
                  <c:v>0.73918700000000004</c:v>
                </c:pt>
                <c:pt idx="2563">
                  <c:v>0.73817999999999995</c:v>
                </c:pt>
                <c:pt idx="2564">
                  <c:v>0.73716599999999999</c:v>
                </c:pt>
                <c:pt idx="2565">
                  <c:v>0.73617900000000003</c:v>
                </c:pt>
                <c:pt idx="2566">
                  <c:v>0.73516899999999996</c:v>
                </c:pt>
                <c:pt idx="2567">
                  <c:v>0.73414699999999999</c:v>
                </c:pt>
                <c:pt idx="2568">
                  <c:v>0.73317100000000002</c:v>
                </c:pt>
                <c:pt idx="2569">
                  <c:v>0.73216499999999995</c:v>
                </c:pt>
                <c:pt idx="2570">
                  <c:v>0.73117299999999996</c:v>
                </c:pt>
                <c:pt idx="2571">
                  <c:v>0.73018300000000003</c:v>
                </c:pt>
                <c:pt idx="2572">
                  <c:v>0.72916499999999995</c:v>
                </c:pt>
                <c:pt idx="2573">
                  <c:v>0.72816800000000004</c:v>
                </c:pt>
                <c:pt idx="2574">
                  <c:v>0.72716400000000003</c:v>
                </c:pt>
                <c:pt idx="2575">
                  <c:v>0.72617500000000001</c:v>
                </c:pt>
                <c:pt idx="2576">
                  <c:v>0.72518300000000002</c:v>
                </c:pt>
                <c:pt idx="2577">
                  <c:v>0.72418700000000003</c:v>
                </c:pt>
                <c:pt idx="2578">
                  <c:v>0.72319</c:v>
                </c:pt>
                <c:pt idx="2579">
                  <c:v>0.72218300000000002</c:v>
                </c:pt>
                <c:pt idx="2580">
                  <c:v>0.72117699999999996</c:v>
                </c:pt>
                <c:pt idx="2581">
                  <c:v>0.72019599999999995</c:v>
                </c:pt>
                <c:pt idx="2582">
                  <c:v>0.71918199999999999</c:v>
                </c:pt>
                <c:pt idx="2583">
                  <c:v>0.71818099999999996</c:v>
                </c:pt>
                <c:pt idx="2584">
                  <c:v>0.71717799999999998</c:v>
                </c:pt>
                <c:pt idx="2585">
                  <c:v>0.71619500000000003</c:v>
                </c:pt>
                <c:pt idx="2586">
                  <c:v>0.71519999999999995</c:v>
                </c:pt>
                <c:pt idx="2587">
                  <c:v>0.71418300000000001</c:v>
                </c:pt>
                <c:pt idx="2588">
                  <c:v>0.71319500000000002</c:v>
                </c:pt>
                <c:pt idx="2589">
                  <c:v>0.71218099999999995</c:v>
                </c:pt>
                <c:pt idx="2590">
                  <c:v>0.71118899999999996</c:v>
                </c:pt>
                <c:pt idx="2591">
                  <c:v>0.71020399999999995</c:v>
                </c:pt>
                <c:pt idx="2592">
                  <c:v>0.70918800000000004</c:v>
                </c:pt>
                <c:pt idx="2593">
                  <c:v>0.70817699999999995</c:v>
                </c:pt>
                <c:pt idx="2594">
                  <c:v>0.70718499999999995</c:v>
                </c:pt>
                <c:pt idx="2595">
                  <c:v>0.70618800000000004</c:v>
                </c:pt>
                <c:pt idx="2596">
                  <c:v>0.70518000000000003</c:v>
                </c:pt>
                <c:pt idx="2597">
                  <c:v>0.70418700000000001</c:v>
                </c:pt>
                <c:pt idx="2598">
                  <c:v>0.70318700000000001</c:v>
                </c:pt>
                <c:pt idx="2599">
                  <c:v>0.70217799999999997</c:v>
                </c:pt>
                <c:pt idx="2600">
                  <c:v>0.70118100000000005</c:v>
                </c:pt>
                <c:pt idx="2601">
                  <c:v>0.70041200000000003</c:v>
                </c:pt>
                <c:pt idx="2602">
                  <c:v>0.70002799999999998</c:v>
                </c:pt>
                <c:pt idx="2603">
                  <c:v>0.70065</c:v>
                </c:pt>
                <c:pt idx="2604">
                  <c:v>0.70162000000000002</c:v>
                </c:pt>
                <c:pt idx="2605">
                  <c:v>0.70262500000000006</c:v>
                </c:pt>
                <c:pt idx="2606">
                  <c:v>0.70363299999999995</c:v>
                </c:pt>
                <c:pt idx="2607">
                  <c:v>0.70464199999999999</c:v>
                </c:pt>
                <c:pt idx="2608">
                  <c:v>0.70562000000000002</c:v>
                </c:pt>
                <c:pt idx="2609">
                  <c:v>0.706619</c:v>
                </c:pt>
                <c:pt idx="2610">
                  <c:v>0.70763900000000002</c:v>
                </c:pt>
                <c:pt idx="2611">
                  <c:v>0.70862899999999995</c:v>
                </c:pt>
                <c:pt idx="2612">
                  <c:v>0.70963399999999999</c:v>
                </c:pt>
                <c:pt idx="2613">
                  <c:v>0.710646</c:v>
                </c:pt>
                <c:pt idx="2614">
                  <c:v>0.71160000000000001</c:v>
                </c:pt>
                <c:pt idx="2615">
                  <c:v>0.71262999999999999</c:v>
                </c:pt>
                <c:pt idx="2616">
                  <c:v>0.71362599999999998</c:v>
                </c:pt>
                <c:pt idx="2617">
                  <c:v>0.714619</c:v>
                </c:pt>
                <c:pt idx="2618">
                  <c:v>0.71561799999999998</c:v>
                </c:pt>
                <c:pt idx="2619">
                  <c:v>0.71662400000000004</c:v>
                </c:pt>
                <c:pt idx="2620">
                  <c:v>0.71762400000000004</c:v>
                </c:pt>
                <c:pt idx="2621">
                  <c:v>0.718611</c:v>
                </c:pt>
                <c:pt idx="2622">
                  <c:v>0.71962800000000005</c:v>
                </c:pt>
                <c:pt idx="2623">
                  <c:v>0.72061399999999998</c:v>
                </c:pt>
                <c:pt idx="2624">
                  <c:v>0.72160899999999994</c:v>
                </c:pt>
                <c:pt idx="2625">
                  <c:v>0.72262000000000004</c:v>
                </c:pt>
                <c:pt idx="2626">
                  <c:v>0.72362199999999999</c:v>
                </c:pt>
                <c:pt idx="2627">
                  <c:v>0.72460899999999995</c:v>
                </c:pt>
                <c:pt idx="2628">
                  <c:v>0.72561600000000004</c:v>
                </c:pt>
                <c:pt idx="2629">
                  <c:v>0.72662199999999999</c:v>
                </c:pt>
                <c:pt idx="2630">
                  <c:v>0.72762800000000005</c:v>
                </c:pt>
                <c:pt idx="2631">
                  <c:v>0.72862000000000005</c:v>
                </c:pt>
                <c:pt idx="2632">
                  <c:v>0.72963500000000003</c:v>
                </c:pt>
                <c:pt idx="2633">
                  <c:v>0.73061299999999996</c:v>
                </c:pt>
                <c:pt idx="2634">
                  <c:v>0.73161900000000002</c:v>
                </c:pt>
                <c:pt idx="2635">
                  <c:v>0.73262099999999997</c:v>
                </c:pt>
                <c:pt idx="2636">
                  <c:v>0.73361200000000004</c:v>
                </c:pt>
                <c:pt idx="2637">
                  <c:v>0.73462000000000005</c:v>
                </c:pt>
                <c:pt idx="2638">
                  <c:v>0.73561699999999997</c:v>
                </c:pt>
                <c:pt idx="2639">
                  <c:v>0.73660400000000004</c:v>
                </c:pt>
                <c:pt idx="2640">
                  <c:v>0.73760099999999995</c:v>
                </c:pt>
                <c:pt idx="2641">
                  <c:v>0.73862399999999995</c:v>
                </c:pt>
                <c:pt idx="2642">
                  <c:v>0.73962600000000001</c:v>
                </c:pt>
                <c:pt idx="2643">
                  <c:v>0.74060899999999996</c:v>
                </c:pt>
                <c:pt idx="2644">
                  <c:v>0.74160899999999996</c:v>
                </c:pt>
                <c:pt idx="2645">
                  <c:v>0.74260899999999996</c:v>
                </c:pt>
                <c:pt idx="2646">
                  <c:v>0.74360899999999996</c:v>
                </c:pt>
                <c:pt idx="2647">
                  <c:v>0.74460499999999996</c:v>
                </c:pt>
                <c:pt idx="2648">
                  <c:v>0.74558400000000002</c:v>
                </c:pt>
                <c:pt idx="2649">
                  <c:v>0.74660499999999996</c:v>
                </c:pt>
                <c:pt idx="2650">
                  <c:v>0.74760599999999999</c:v>
                </c:pt>
                <c:pt idx="2651">
                  <c:v>0.748583</c:v>
                </c:pt>
                <c:pt idx="2652">
                  <c:v>0.74961199999999995</c:v>
                </c:pt>
                <c:pt idx="2653">
                  <c:v>0.75059600000000004</c:v>
                </c:pt>
                <c:pt idx="2654">
                  <c:v>0.75161999999999995</c:v>
                </c:pt>
                <c:pt idx="2655">
                  <c:v>0.75259799999999999</c:v>
                </c:pt>
                <c:pt idx="2656">
                  <c:v>0.75359900000000002</c:v>
                </c:pt>
                <c:pt idx="2657">
                  <c:v>0.75459799999999999</c:v>
                </c:pt>
                <c:pt idx="2658">
                  <c:v>0.75560099999999997</c:v>
                </c:pt>
                <c:pt idx="2659">
                  <c:v>0.75658899999999996</c:v>
                </c:pt>
                <c:pt idx="2660">
                  <c:v>0.75760700000000003</c:v>
                </c:pt>
                <c:pt idx="2661">
                  <c:v>0.75860399999999995</c:v>
                </c:pt>
                <c:pt idx="2662">
                  <c:v>0.75959200000000004</c:v>
                </c:pt>
                <c:pt idx="2663">
                  <c:v>0.760598</c:v>
                </c:pt>
                <c:pt idx="2664">
                  <c:v>0.76160499999999998</c:v>
                </c:pt>
                <c:pt idx="2665">
                  <c:v>0.76259299999999997</c:v>
                </c:pt>
                <c:pt idx="2666">
                  <c:v>0.76360600000000001</c:v>
                </c:pt>
                <c:pt idx="2667">
                  <c:v>0.76460799999999995</c:v>
                </c:pt>
                <c:pt idx="2668">
                  <c:v>0.765594</c:v>
                </c:pt>
                <c:pt idx="2669">
                  <c:v>0.76661100000000004</c:v>
                </c:pt>
                <c:pt idx="2670">
                  <c:v>0.76760099999999998</c:v>
                </c:pt>
                <c:pt idx="2671">
                  <c:v>0.76860499999999998</c:v>
                </c:pt>
                <c:pt idx="2672">
                  <c:v>0.76960799999999996</c:v>
                </c:pt>
                <c:pt idx="2673">
                  <c:v>0.77060499999999998</c:v>
                </c:pt>
                <c:pt idx="2674">
                  <c:v>0.77161599999999997</c:v>
                </c:pt>
                <c:pt idx="2675">
                  <c:v>0.77260899999999999</c:v>
                </c:pt>
                <c:pt idx="2676">
                  <c:v>0.77362900000000001</c:v>
                </c:pt>
                <c:pt idx="2677">
                  <c:v>0.77460200000000001</c:v>
                </c:pt>
                <c:pt idx="2678">
                  <c:v>0.775617</c:v>
                </c:pt>
                <c:pt idx="2679">
                  <c:v>0.77659800000000001</c:v>
                </c:pt>
                <c:pt idx="2680">
                  <c:v>0.77762500000000001</c:v>
                </c:pt>
                <c:pt idx="2681">
                  <c:v>0.778609</c:v>
                </c:pt>
                <c:pt idx="2682">
                  <c:v>0.77959699999999998</c:v>
                </c:pt>
                <c:pt idx="2683">
                  <c:v>0.78061400000000003</c:v>
                </c:pt>
                <c:pt idx="2684">
                  <c:v>0.78159699999999999</c:v>
                </c:pt>
                <c:pt idx="2685">
                  <c:v>0.78259400000000001</c:v>
                </c:pt>
                <c:pt idx="2686">
                  <c:v>0.78360399999999997</c:v>
                </c:pt>
                <c:pt idx="2687">
                  <c:v>0.78458700000000003</c:v>
                </c:pt>
                <c:pt idx="2688">
                  <c:v>0.78559900000000005</c:v>
                </c:pt>
                <c:pt idx="2689">
                  <c:v>0.78660399999999997</c:v>
                </c:pt>
                <c:pt idx="2690">
                  <c:v>0.78758600000000001</c:v>
                </c:pt>
                <c:pt idx="2691">
                  <c:v>0.78858799999999996</c:v>
                </c:pt>
                <c:pt idx="2692">
                  <c:v>0.78959599999999996</c:v>
                </c:pt>
                <c:pt idx="2693">
                  <c:v>0.79058300000000004</c:v>
                </c:pt>
                <c:pt idx="2694">
                  <c:v>0.79158600000000001</c:v>
                </c:pt>
                <c:pt idx="2695">
                  <c:v>0.79259999999999997</c:v>
                </c:pt>
                <c:pt idx="2696">
                  <c:v>0.79360600000000003</c:v>
                </c:pt>
                <c:pt idx="2697">
                  <c:v>0.79457800000000001</c:v>
                </c:pt>
                <c:pt idx="2698">
                  <c:v>0.79557800000000001</c:v>
                </c:pt>
                <c:pt idx="2699">
                  <c:v>0.79657999999999995</c:v>
                </c:pt>
                <c:pt idx="2700">
                  <c:v>0.79759400000000003</c:v>
                </c:pt>
                <c:pt idx="2701">
                  <c:v>0.79860299999999995</c:v>
                </c:pt>
                <c:pt idx="2702">
                  <c:v>0.79957900000000004</c:v>
                </c:pt>
                <c:pt idx="2703">
                  <c:v>0.80058399999999996</c:v>
                </c:pt>
                <c:pt idx="2704">
                  <c:v>0.80158200000000002</c:v>
                </c:pt>
                <c:pt idx="2705">
                  <c:v>0.802593</c:v>
                </c:pt>
                <c:pt idx="2706">
                  <c:v>0.80358799999999997</c:v>
                </c:pt>
                <c:pt idx="2707">
                  <c:v>0.80458700000000005</c:v>
                </c:pt>
                <c:pt idx="2708">
                  <c:v>0.80557500000000004</c:v>
                </c:pt>
                <c:pt idx="2709">
                  <c:v>0.80658200000000002</c:v>
                </c:pt>
                <c:pt idx="2710">
                  <c:v>0.80759499999999995</c:v>
                </c:pt>
                <c:pt idx="2711">
                  <c:v>0.80860100000000001</c:v>
                </c:pt>
                <c:pt idx="2712">
                  <c:v>0.80959400000000004</c:v>
                </c:pt>
                <c:pt idx="2713">
                  <c:v>0.81058699999999995</c:v>
                </c:pt>
                <c:pt idx="2714">
                  <c:v>0.81159300000000001</c:v>
                </c:pt>
                <c:pt idx="2715">
                  <c:v>0.81259000000000003</c:v>
                </c:pt>
                <c:pt idx="2716">
                  <c:v>0.81359599999999999</c:v>
                </c:pt>
                <c:pt idx="2717">
                  <c:v>0.81457900000000005</c:v>
                </c:pt>
                <c:pt idx="2718">
                  <c:v>0.81559099999999995</c:v>
                </c:pt>
                <c:pt idx="2719">
                  <c:v>0.81659499999999996</c:v>
                </c:pt>
                <c:pt idx="2720">
                  <c:v>0.81759599999999999</c:v>
                </c:pt>
                <c:pt idx="2721">
                  <c:v>0.81858299999999995</c:v>
                </c:pt>
                <c:pt idx="2722">
                  <c:v>0.81958299999999995</c:v>
                </c:pt>
                <c:pt idx="2723">
                  <c:v>0.82057599999999997</c:v>
                </c:pt>
                <c:pt idx="2724">
                  <c:v>0.82158299999999995</c:v>
                </c:pt>
                <c:pt idx="2725">
                  <c:v>0.82258299999999995</c:v>
                </c:pt>
                <c:pt idx="2726">
                  <c:v>0.823577</c:v>
                </c:pt>
                <c:pt idx="2727">
                  <c:v>0.82458500000000001</c:v>
                </c:pt>
                <c:pt idx="2728">
                  <c:v>0.82559499999999997</c:v>
                </c:pt>
                <c:pt idx="2729">
                  <c:v>0.82659899999999997</c:v>
                </c:pt>
                <c:pt idx="2730">
                  <c:v>0.82759300000000002</c:v>
                </c:pt>
                <c:pt idx="2731">
                  <c:v>0.82857099999999995</c:v>
                </c:pt>
                <c:pt idx="2732">
                  <c:v>0.82958500000000002</c:v>
                </c:pt>
                <c:pt idx="2733">
                  <c:v>0.83059499999999997</c:v>
                </c:pt>
                <c:pt idx="2734">
                  <c:v>0.83158500000000002</c:v>
                </c:pt>
                <c:pt idx="2735">
                  <c:v>0.83257899999999996</c:v>
                </c:pt>
                <c:pt idx="2736">
                  <c:v>0.833561</c:v>
                </c:pt>
                <c:pt idx="2737">
                  <c:v>0.83458500000000002</c:v>
                </c:pt>
                <c:pt idx="2738">
                  <c:v>0.83558299999999996</c:v>
                </c:pt>
                <c:pt idx="2739">
                  <c:v>0.83657700000000002</c:v>
                </c:pt>
                <c:pt idx="2740">
                  <c:v>0.83757199999999998</c:v>
                </c:pt>
                <c:pt idx="2741">
                  <c:v>0.83856600000000003</c:v>
                </c:pt>
                <c:pt idx="2742">
                  <c:v>0.83957400000000004</c:v>
                </c:pt>
                <c:pt idx="2743">
                  <c:v>0.840584</c:v>
                </c:pt>
                <c:pt idx="2744">
                  <c:v>0.84158100000000002</c:v>
                </c:pt>
                <c:pt idx="2745">
                  <c:v>0.84258299999999997</c:v>
                </c:pt>
                <c:pt idx="2746">
                  <c:v>0.84356699999999996</c:v>
                </c:pt>
                <c:pt idx="2747">
                  <c:v>0.84457300000000002</c:v>
                </c:pt>
                <c:pt idx="2748">
                  <c:v>0.84557099999999996</c:v>
                </c:pt>
                <c:pt idx="2749">
                  <c:v>0.84656299999999995</c:v>
                </c:pt>
                <c:pt idx="2750">
                  <c:v>0.84758900000000004</c:v>
                </c:pt>
                <c:pt idx="2751">
                  <c:v>0.848576</c:v>
                </c:pt>
                <c:pt idx="2752">
                  <c:v>0.84956799999999999</c:v>
                </c:pt>
                <c:pt idx="2753">
                  <c:v>0.85058699999999998</c:v>
                </c:pt>
                <c:pt idx="2754">
                  <c:v>0.85158400000000001</c:v>
                </c:pt>
                <c:pt idx="2755">
                  <c:v>0.85256299999999996</c:v>
                </c:pt>
                <c:pt idx="2756">
                  <c:v>0.85358500000000004</c:v>
                </c:pt>
                <c:pt idx="2757">
                  <c:v>0.85456799999999999</c:v>
                </c:pt>
                <c:pt idx="2758">
                  <c:v>0.85557499999999997</c:v>
                </c:pt>
                <c:pt idx="2759">
                  <c:v>0.85658000000000001</c:v>
                </c:pt>
                <c:pt idx="2760">
                  <c:v>0.85756200000000005</c:v>
                </c:pt>
                <c:pt idx="2761">
                  <c:v>0.85855400000000004</c:v>
                </c:pt>
                <c:pt idx="2762">
                  <c:v>0.85956999999999995</c:v>
                </c:pt>
                <c:pt idx="2763">
                  <c:v>0.86057099999999997</c:v>
                </c:pt>
                <c:pt idx="2764">
                  <c:v>0.86158599999999996</c:v>
                </c:pt>
                <c:pt idx="2765">
                  <c:v>0.86258999999999997</c:v>
                </c:pt>
                <c:pt idx="2766">
                  <c:v>0.86359600000000003</c:v>
                </c:pt>
                <c:pt idx="2767">
                  <c:v>0.86458000000000002</c:v>
                </c:pt>
                <c:pt idx="2768">
                  <c:v>0.86558599999999997</c:v>
                </c:pt>
                <c:pt idx="2769">
                  <c:v>0.86658999999999997</c:v>
                </c:pt>
                <c:pt idx="2770">
                  <c:v>0.86758599999999997</c:v>
                </c:pt>
                <c:pt idx="2771">
                  <c:v>0.86859600000000003</c:v>
                </c:pt>
                <c:pt idx="2772">
                  <c:v>0.86958000000000002</c:v>
                </c:pt>
                <c:pt idx="2773">
                  <c:v>0.87059699999999995</c:v>
                </c:pt>
                <c:pt idx="2774">
                  <c:v>0.87158500000000005</c:v>
                </c:pt>
                <c:pt idx="2775">
                  <c:v>0.87256900000000004</c:v>
                </c:pt>
                <c:pt idx="2776">
                  <c:v>0.87357099999999999</c:v>
                </c:pt>
                <c:pt idx="2777">
                  <c:v>0.87458899999999995</c:v>
                </c:pt>
                <c:pt idx="2778">
                  <c:v>0.87558800000000003</c:v>
                </c:pt>
                <c:pt idx="2779">
                  <c:v>0.87658499999999995</c:v>
                </c:pt>
                <c:pt idx="2780">
                  <c:v>0.87759500000000001</c:v>
                </c:pt>
                <c:pt idx="2781">
                  <c:v>0.87859500000000001</c:v>
                </c:pt>
                <c:pt idx="2782">
                  <c:v>0.87959100000000001</c:v>
                </c:pt>
                <c:pt idx="2783">
                  <c:v>0.88059600000000005</c:v>
                </c:pt>
                <c:pt idx="2784">
                  <c:v>0.88159900000000002</c:v>
                </c:pt>
                <c:pt idx="2785">
                  <c:v>0.88258099999999995</c:v>
                </c:pt>
                <c:pt idx="2786">
                  <c:v>0.88357600000000003</c:v>
                </c:pt>
                <c:pt idx="2787">
                  <c:v>0.88458000000000003</c:v>
                </c:pt>
                <c:pt idx="2788">
                  <c:v>0.88557799999999998</c:v>
                </c:pt>
                <c:pt idx="2789">
                  <c:v>0.88658099999999995</c:v>
                </c:pt>
                <c:pt idx="2790">
                  <c:v>0.88756800000000002</c:v>
                </c:pt>
                <c:pt idx="2791">
                  <c:v>0.888575</c:v>
                </c:pt>
                <c:pt idx="2792">
                  <c:v>0.88957799999999998</c:v>
                </c:pt>
                <c:pt idx="2793">
                  <c:v>0.89058400000000004</c:v>
                </c:pt>
                <c:pt idx="2794">
                  <c:v>0.89158899999999996</c:v>
                </c:pt>
                <c:pt idx="2795">
                  <c:v>0.89258499999999996</c:v>
                </c:pt>
                <c:pt idx="2796">
                  <c:v>0.89358000000000004</c:v>
                </c:pt>
                <c:pt idx="2797">
                  <c:v>0.89459100000000003</c:v>
                </c:pt>
                <c:pt idx="2798">
                  <c:v>0.89557600000000004</c:v>
                </c:pt>
                <c:pt idx="2799">
                  <c:v>0.89658599999999999</c:v>
                </c:pt>
                <c:pt idx="2800">
                  <c:v>0.89757299999999995</c:v>
                </c:pt>
                <c:pt idx="2801">
                  <c:v>0.89855700000000005</c:v>
                </c:pt>
                <c:pt idx="2802">
                  <c:v>0.89958400000000005</c:v>
                </c:pt>
                <c:pt idx="2803">
                  <c:v>0.90058499999999997</c:v>
                </c:pt>
                <c:pt idx="2804">
                  <c:v>0.90156199999999997</c:v>
                </c:pt>
                <c:pt idx="2805">
                  <c:v>0.902586</c:v>
                </c:pt>
                <c:pt idx="2806">
                  <c:v>0.90356599999999998</c:v>
                </c:pt>
                <c:pt idx="2807">
                  <c:v>0.90454999999999997</c:v>
                </c:pt>
                <c:pt idx="2808">
                  <c:v>0.90557699999999997</c:v>
                </c:pt>
                <c:pt idx="2809">
                  <c:v>0.90656700000000001</c:v>
                </c:pt>
                <c:pt idx="2810">
                  <c:v>0.90756999999999999</c:v>
                </c:pt>
                <c:pt idx="2811">
                  <c:v>0.90856700000000001</c:v>
                </c:pt>
                <c:pt idx="2812">
                  <c:v>0.90956300000000001</c:v>
                </c:pt>
                <c:pt idx="2813">
                  <c:v>0.91057900000000003</c:v>
                </c:pt>
                <c:pt idx="2814">
                  <c:v>0.91157200000000005</c:v>
                </c:pt>
                <c:pt idx="2815">
                  <c:v>0.91257699999999997</c:v>
                </c:pt>
                <c:pt idx="2816">
                  <c:v>0.91359199999999996</c:v>
                </c:pt>
                <c:pt idx="2817">
                  <c:v>0.91457200000000005</c:v>
                </c:pt>
                <c:pt idx="2818">
                  <c:v>0.91558600000000001</c:v>
                </c:pt>
                <c:pt idx="2819">
                  <c:v>0.91656099999999996</c:v>
                </c:pt>
                <c:pt idx="2820">
                  <c:v>0.91756499999999996</c:v>
                </c:pt>
                <c:pt idx="2821">
                  <c:v>0.91858300000000004</c:v>
                </c:pt>
                <c:pt idx="2822">
                  <c:v>0.91956700000000002</c:v>
                </c:pt>
                <c:pt idx="2823">
                  <c:v>0.92059199999999997</c:v>
                </c:pt>
                <c:pt idx="2824">
                  <c:v>0.92157500000000003</c:v>
                </c:pt>
                <c:pt idx="2825">
                  <c:v>0.92257599999999995</c:v>
                </c:pt>
                <c:pt idx="2826">
                  <c:v>0.92358899999999999</c:v>
                </c:pt>
                <c:pt idx="2827">
                  <c:v>0.92459199999999997</c:v>
                </c:pt>
                <c:pt idx="2828">
                  <c:v>0.92558799999999997</c:v>
                </c:pt>
                <c:pt idx="2829">
                  <c:v>0.92659000000000002</c:v>
                </c:pt>
                <c:pt idx="2830">
                  <c:v>0.92758399999999996</c:v>
                </c:pt>
                <c:pt idx="2831">
                  <c:v>0.92858099999999999</c:v>
                </c:pt>
                <c:pt idx="2832">
                  <c:v>0.929593</c:v>
                </c:pt>
                <c:pt idx="2833">
                  <c:v>0.93059099999999995</c:v>
                </c:pt>
                <c:pt idx="2834">
                  <c:v>0.93158300000000005</c:v>
                </c:pt>
                <c:pt idx="2835">
                  <c:v>0.93258099999999999</c:v>
                </c:pt>
                <c:pt idx="2836">
                  <c:v>0.93357100000000004</c:v>
                </c:pt>
                <c:pt idx="2837">
                  <c:v>0.93457800000000002</c:v>
                </c:pt>
                <c:pt idx="2838">
                  <c:v>0.93557999999999997</c:v>
                </c:pt>
                <c:pt idx="2839">
                  <c:v>0.93657699999999999</c:v>
                </c:pt>
                <c:pt idx="2840">
                  <c:v>0.93757299999999999</c:v>
                </c:pt>
                <c:pt idx="2841">
                  <c:v>0.93855699999999997</c:v>
                </c:pt>
                <c:pt idx="2842">
                  <c:v>0.93955599999999995</c:v>
                </c:pt>
                <c:pt idx="2843">
                  <c:v>0.94056200000000001</c:v>
                </c:pt>
                <c:pt idx="2844">
                  <c:v>0.94154700000000002</c:v>
                </c:pt>
                <c:pt idx="2845">
                  <c:v>0.94255699999999998</c:v>
                </c:pt>
                <c:pt idx="2846">
                  <c:v>0.943573</c:v>
                </c:pt>
                <c:pt idx="2847">
                  <c:v>0.94456099999999998</c:v>
                </c:pt>
                <c:pt idx="2848">
                  <c:v>0.94556799999999996</c:v>
                </c:pt>
                <c:pt idx="2849">
                  <c:v>0.94656899999999999</c:v>
                </c:pt>
                <c:pt idx="2850">
                  <c:v>0.94755299999999998</c:v>
                </c:pt>
                <c:pt idx="2851">
                  <c:v>0.94856700000000005</c:v>
                </c:pt>
                <c:pt idx="2852">
                  <c:v>0.94957000000000003</c:v>
                </c:pt>
                <c:pt idx="2853">
                  <c:v>0.95057599999999998</c:v>
                </c:pt>
                <c:pt idx="2854">
                  <c:v>0.951573</c:v>
                </c:pt>
                <c:pt idx="2855">
                  <c:v>0.95255400000000001</c:v>
                </c:pt>
                <c:pt idx="2856">
                  <c:v>0.95358399999999999</c:v>
                </c:pt>
                <c:pt idx="2857">
                  <c:v>0.95457999999999998</c:v>
                </c:pt>
                <c:pt idx="2858">
                  <c:v>0.95556300000000005</c:v>
                </c:pt>
                <c:pt idx="2859">
                  <c:v>0.95656699999999995</c:v>
                </c:pt>
                <c:pt idx="2860">
                  <c:v>0.95757199999999998</c:v>
                </c:pt>
                <c:pt idx="2861">
                  <c:v>0.95857899999999996</c:v>
                </c:pt>
                <c:pt idx="2862">
                  <c:v>0.95957099999999995</c:v>
                </c:pt>
                <c:pt idx="2863">
                  <c:v>0.96057800000000004</c:v>
                </c:pt>
                <c:pt idx="2864">
                  <c:v>0.96156600000000003</c:v>
                </c:pt>
                <c:pt idx="2865">
                  <c:v>0.96256699999999995</c:v>
                </c:pt>
                <c:pt idx="2866">
                  <c:v>0.96357899999999996</c:v>
                </c:pt>
                <c:pt idx="2867">
                  <c:v>0.96457899999999996</c:v>
                </c:pt>
                <c:pt idx="2868">
                  <c:v>0.96557300000000001</c:v>
                </c:pt>
                <c:pt idx="2869">
                  <c:v>0.96656299999999995</c:v>
                </c:pt>
                <c:pt idx="2870">
                  <c:v>0.96758100000000002</c:v>
                </c:pt>
                <c:pt idx="2871">
                  <c:v>0.96857099999999996</c:v>
                </c:pt>
                <c:pt idx="2872">
                  <c:v>0.96958</c:v>
                </c:pt>
                <c:pt idx="2873">
                  <c:v>0.97055899999999995</c:v>
                </c:pt>
                <c:pt idx="2874">
                  <c:v>0.971557</c:v>
                </c:pt>
                <c:pt idx="2875">
                  <c:v>0.97257300000000002</c:v>
                </c:pt>
                <c:pt idx="2876">
                  <c:v>0.97356200000000004</c:v>
                </c:pt>
                <c:pt idx="2877">
                  <c:v>0.97455499999999995</c:v>
                </c:pt>
                <c:pt idx="2878">
                  <c:v>0.97557899999999997</c:v>
                </c:pt>
                <c:pt idx="2879">
                  <c:v>0.97657099999999997</c:v>
                </c:pt>
                <c:pt idx="2880">
                  <c:v>0.97756200000000004</c:v>
                </c:pt>
                <c:pt idx="2881">
                  <c:v>0.97857899999999998</c:v>
                </c:pt>
                <c:pt idx="2882">
                  <c:v>0.97956299999999996</c:v>
                </c:pt>
                <c:pt idx="2883">
                  <c:v>0.980568</c:v>
                </c:pt>
                <c:pt idx="2884">
                  <c:v>0.98157300000000003</c:v>
                </c:pt>
                <c:pt idx="2885">
                  <c:v>0.982572</c:v>
                </c:pt>
                <c:pt idx="2886">
                  <c:v>0.98356399999999999</c:v>
                </c:pt>
                <c:pt idx="2887">
                  <c:v>0.98455999999999999</c:v>
                </c:pt>
                <c:pt idx="2888">
                  <c:v>0.98556600000000005</c:v>
                </c:pt>
                <c:pt idx="2889">
                  <c:v>0.98656500000000003</c:v>
                </c:pt>
                <c:pt idx="2890">
                  <c:v>0.98757799999999996</c:v>
                </c:pt>
                <c:pt idx="2891">
                  <c:v>0.98858100000000004</c:v>
                </c:pt>
                <c:pt idx="2892">
                  <c:v>0.98956299999999997</c:v>
                </c:pt>
                <c:pt idx="2893">
                  <c:v>0.99057300000000004</c:v>
                </c:pt>
                <c:pt idx="2894">
                  <c:v>0.99157700000000004</c:v>
                </c:pt>
                <c:pt idx="2895">
                  <c:v>0.99259500000000001</c:v>
                </c:pt>
                <c:pt idx="2896">
                  <c:v>0.99357200000000001</c:v>
                </c:pt>
                <c:pt idx="2897">
                  <c:v>0.99456999999999995</c:v>
                </c:pt>
                <c:pt idx="2898">
                  <c:v>0.995587</c:v>
                </c:pt>
                <c:pt idx="2899">
                  <c:v>0.996583</c:v>
                </c:pt>
                <c:pt idx="2900">
                  <c:v>0.99757700000000005</c:v>
                </c:pt>
                <c:pt idx="2901">
                  <c:v>0.99855099999999997</c:v>
                </c:pt>
                <c:pt idx="2902">
                  <c:v>0.99955499999999997</c:v>
                </c:pt>
                <c:pt idx="2903">
                  <c:v>1.0005599999999999</c:v>
                </c:pt>
                <c:pt idx="2904">
                  <c:v>1.0015700000000001</c:v>
                </c:pt>
                <c:pt idx="2905">
                  <c:v>1.0025900000000001</c:v>
                </c:pt>
                <c:pt idx="2906">
                  <c:v>1.0035700000000001</c:v>
                </c:pt>
                <c:pt idx="2907">
                  <c:v>1.00457</c:v>
                </c:pt>
                <c:pt idx="2908">
                  <c:v>1.0055799999999999</c:v>
                </c:pt>
                <c:pt idx="2909">
                  <c:v>1.0065599999999999</c:v>
                </c:pt>
                <c:pt idx="2910">
                  <c:v>1.00759</c:v>
                </c:pt>
                <c:pt idx="2911">
                  <c:v>1.00858</c:v>
                </c:pt>
                <c:pt idx="2912">
                  <c:v>1.0095700000000001</c:v>
                </c:pt>
                <c:pt idx="2913">
                  <c:v>1.01057</c:v>
                </c:pt>
                <c:pt idx="2914">
                  <c:v>1.01156</c:v>
                </c:pt>
                <c:pt idx="2915">
                  <c:v>1.01257</c:v>
                </c:pt>
                <c:pt idx="2916">
                  <c:v>1.0135700000000001</c:v>
                </c:pt>
                <c:pt idx="2917">
                  <c:v>1.0145500000000001</c:v>
                </c:pt>
                <c:pt idx="2918">
                  <c:v>1.0155700000000001</c:v>
                </c:pt>
                <c:pt idx="2919">
                  <c:v>1.01657</c:v>
                </c:pt>
                <c:pt idx="2920">
                  <c:v>1.0175700000000001</c:v>
                </c:pt>
                <c:pt idx="2921">
                  <c:v>1.01857</c:v>
                </c:pt>
                <c:pt idx="2922">
                  <c:v>1.0195700000000001</c:v>
                </c:pt>
                <c:pt idx="2923">
                  <c:v>1.02057</c:v>
                </c:pt>
                <c:pt idx="2924">
                  <c:v>1.0215700000000001</c:v>
                </c:pt>
                <c:pt idx="2925">
                  <c:v>1.02257</c:v>
                </c:pt>
                <c:pt idx="2926">
                  <c:v>1.0235700000000001</c:v>
                </c:pt>
                <c:pt idx="2927">
                  <c:v>1.02457</c:v>
                </c:pt>
                <c:pt idx="2928">
                  <c:v>1.0255799999999999</c:v>
                </c:pt>
                <c:pt idx="2929">
                  <c:v>1.02658</c:v>
                </c:pt>
                <c:pt idx="2930">
                  <c:v>1.0275799999999999</c:v>
                </c:pt>
                <c:pt idx="2931">
                  <c:v>1.0285599999999999</c:v>
                </c:pt>
                <c:pt idx="2932">
                  <c:v>1.0295700000000001</c:v>
                </c:pt>
                <c:pt idx="2933">
                  <c:v>1.03057</c:v>
                </c:pt>
                <c:pt idx="2934">
                  <c:v>1.03156</c:v>
                </c:pt>
                <c:pt idx="2935">
                  <c:v>1.0325800000000001</c:v>
                </c:pt>
                <c:pt idx="2936">
                  <c:v>1.0335700000000001</c:v>
                </c:pt>
                <c:pt idx="2937">
                  <c:v>1.0345800000000001</c:v>
                </c:pt>
                <c:pt idx="2938">
                  <c:v>1.0355799999999999</c:v>
                </c:pt>
                <c:pt idx="2939">
                  <c:v>1.0365800000000001</c:v>
                </c:pt>
                <c:pt idx="2940">
                  <c:v>1.0375700000000001</c:v>
                </c:pt>
                <c:pt idx="2941">
                  <c:v>1.03857</c:v>
                </c:pt>
                <c:pt idx="2942">
                  <c:v>1.0395700000000001</c:v>
                </c:pt>
                <c:pt idx="2943">
                  <c:v>1.04057</c:v>
                </c:pt>
                <c:pt idx="2944">
                  <c:v>1.04156</c:v>
                </c:pt>
                <c:pt idx="2945">
                  <c:v>1.0425599999999999</c:v>
                </c:pt>
                <c:pt idx="2946">
                  <c:v>1.0435700000000001</c:v>
                </c:pt>
                <c:pt idx="2947">
                  <c:v>1.04457</c:v>
                </c:pt>
                <c:pt idx="2948">
                  <c:v>1.0455700000000001</c:v>
                </c:pt>
                <c:pt idx="2949">
                  <c:v>1.0465800000000001</c:v>
                </c:pt>
                <c:pt idx="2950">
                  <c:v>1.04758</c:v>
                </c:pt>
                <c:pt idx="2951">
                  <c:v>1.04857</c:v>
                </c:pt>
                <c:pt idx="2952">
                  <c:v>1.0495699999999999</c:v>
                </c:pt>
                <c:pt idx="2953">
                  <c:v>1.05057</c:v>
                </c:pt>
                <c:pt idx="2954">
                  <c:v>1.05159</c:v>
                </c:pt>
                <c:pt idx="2955">
                  <c:v>1.05257</c:v>
                </c:pt>
                <c:pt idx="2956">
                  <c:v>1.0535600000000001</c:v>
                </c:pt>
                <c:pt idx="2957">
                  <c:v>1.0545500000000001</c:v>
                </c:pt>
                <c:pt idx="2958">
                  <c:v>1.0555699999999999</c:v>
                </c:pt>
                <c:pt idx="2959">
                  <c:v>1.0565800000000001</c:v>
                </c:pt>
                <c:pt idx="2960">
                  <c:v>1.0575600000000001</c:v>
                </c:pt>
                <c:pt idx="2961">
                  <c:v>1.05857</c:v>
                </c:pt>
                <c:pt idx="2962">
                  <c:v>1.0595600000000001</c:v>
                </c:pt>
                <c:pt idx="2963">
                  <c:v>1.06057</c:v>
                </c:pt>
                <c:pt idx="2964">
                  <c:v>1.06158</c:v>
                </c:pt>
                <c:pt idx="2965">
                  <c:v>1.06257</c:v>
                </c:pt>
                <c:pt idx="2966">
                  <c:v>1.0635699999999999</c:v>
                </c:pt>
                <c:pt idx="2967">
                  <c:v>1.0645800000000001</c:v>
                </c:pt>
                <c:pt idx="2968">
                  <c:v>1.0655600000000001</c:v>
                </c:pt>
                <c:pt idx="2969">
                  <c:v>1.06656</c:v>
                </c:pt>
                <c:pt idx="2970">
                  <c:v>1.0675699999999999</c:v>
                </c:pt>
                <c:pt idx="2971">
                  <c:v>1.06857</c:v>
                </c:pt>
                <c:pt idx="2972">
                  <c:v>1.06958</c:v>
                </c:pt>
                <c:pt idx="2973">
                  <c:v>1.0705899999999999</c:v>
                </c:pt>
                <c:pt idx="2974">
                  <c:v>1.07158</c:v>
                </c:pt>
                <c:pt idx="2975">
                  <c:v>1.07256</c:v>
                </c:pt>
                <c:pt idx="2976">
                  <c:v>1.0735600000000001</c:v>
                </c:pt>
                <c:pt idx="2977">
                  <c:v>1.0745899999999999</c:v>
                </c:pt>
                <c:pt idx="2978">
                  <c:v>1.0755600000000001</c:v>
                </c:pt>
                <c:pt idx="2979">
                  <c:v>1.07657</c:v>
                </c:pt>
                <c:pt idx="2980">
                  <c:v>1.0775600000000001</c:v>
                </c:pt>
                <c:pt idx="2981">
                  <c:v>1.07856</c:v>
                </c:pt>
                <c:pt idx="2982">
                  <c:v>1.0795699999999999</c:v>
                </c:pt>
                <c:pt idx="2983">
                  <c:v>1.08056</c:v>
                </c:pt>
                <c:pt idx="2984">
                  <c:v>1.0815600000000001</c:v>
                </c:pt>
                <c:pt idx="2985">
                  <c:v>1.08256</c:v>
                </c:pt>
                <c:pt idx="2986">
                  <c:v>1.0835600000000001</c:v>
                </c:pt>
                <c:pt idx="2987">
                  <c:v>1.0845499999999999</c:v>
                </c:pt>
                <c:pt idx="2988">
                  <c:v>1.0855600000000001</c:v>
                </c:pt>
                <c:pt idx="2989">
                  <c:v>1.0865800000000001</c:v>
                </c:pt>
                <c:pt idx="2990">
                  <c:v>1.08755</c:v>
                </c:pt>
                <c:pt idx="2991">
                  <c:v>1.08857</c:v>
                </c:pt>
                <c:pt idx="2992">
                  <c:v>1.08958</c:v>
                </c:pt>
                <c:pt idx="2993">
                  <c:v>1.09057</c:v>
                </c:pt>
                <c:pt idx="2994">
                  <c:v>1.0915699999999999</c:v>
                </c:pt>
                <c:pt idx="2995">
                  <c:v>1.09257</c:v>
                </c:pt>
                <c:pt idx="2996">
                  <c:v>1.0935699999999999</c:v>
                </c:pt>
                <c:pt idx="2997">
                  <c:v>1.0945499999999999</c:v>
                </c:pt>
                <c:pt idx="2998">
                  <c:v>1.0955600000000001</c:v>
                </c:pt>
                <c:pt idx="2999">
                  <c:v>1.09656</c:v>
                </c:pt>
                <c:pt idx="3000">
                  <c:v>1.09755</c:v>
                </c:pt>
                <c:pt idx="3001">
                  <c:v>1.0985499999999999</c:v>
                </c:pt>
                <c:pt idx="3002">
                  <c:v>1.0995600000000001</c:v>
                </c:pt>
                <c:pt idx="3003">
                  <c:v>1.1005400000000001</c:v>
                </c:pt>
                <c:pt idx="3004">
                  <c:v>1.1015699999999999</c:v>
                </c:pt>
                <c:pt idx="3005">
                  <c:v>1.10256</c:v>
                </c:pt>
                <c:pt idx="3006">
                  <c:v>1.1035600000000001</c:v>
                </c:pt>
                <c:pt idx="3007">
                  <c:v>1.10456</c:v>
                </c:pt>
                <c:pt idx="3008">
                  <c:v>1.10555</c:v>
                </c:pt>
                <c:pt idx="3009">
                  <c:v>1.10656</c:v>
                </c:pt>
                <c:pt idx="3010">
                  <c:v>1.10754</c:v>
                </c:pt>
                <c:pt idx="3011">
                  <c:v>1.1085400000000001</c:v>
                </c:pt>
                <c:pt idx="3012">
                  <c:v>1.1095600000000001</c:v>
                </c:pt>
                <c:pt idx="3013">
                  <c:v>1.11056</c:v>
                </c:pt>
                <c:pt idx="3014">
                  <c:v>1.11155</c:v>
                </c:pt>
                <c:pt idx="3015">
                  <c:v>1.1125700000000001</c:v>
                </c:pt>
                <c:pt idx="3016">
                  <c:v>1.11355</c:v>
                </c:pt>
                <c:pt idx="3017">
                  <c:v>1.1145499999999999</c:v>
                </c:pt>
                <c:pt idx="3018">
                  <c:v>1.11555</c:v>
                </c:pt>
                <c:pt idx="3019">
                  <c:v>1.11656</c:v>
                </c:pt>
                <c:pt idx="3020">
                  <c:v>1.11754</c:v>
                </c:pt>
                <c:pt idx="3021">
                  <c:v>1.1185499999999999</c:v>
                </c:pt>
                <c:pt idx="3022">
                  <c:v>1.11955</c:v>
                </c:pt>
                <c:pt idx="3023">
                  <c:v>1.12056</c:v>
                </c:pt>
                <c:pt idx="3024">
                  <c:v>1.1215599999999999</c:v>
                </c:pt>
                <c:pt idx="3025">
                  <c:v>1.12256</c:v>
                </c:pt>
                <c:pt idx="3026">
                  <c:v>1.12355</c:v>
                </c:pt>
                <c:pt idx="3027">
                  <c:v>1.1245700000000001</c:v>
                </c:pt>
                <c:pt idx="3028">
                  <c:v>1.12557</c:v>
                </c:pt>
                <c:pt idx="3029">
                  <c:v>1.12656</c:v>
                </c:pt>
                <c:pt idx="3030">
                  <c:v>1.1275500000000001</c:v>
                </c:pt>
                <c:pt idx="3031">
                  <c:v>1.1285499999999999</c:v>
                </c:pt>
                <c:pt idx="3032">
                  <c:v>1.12958</c:v>
                </c:pt>
                <c:pt idx="3033">
                  <c:v>1.1305700000000001</c:v>
                </c:pt>
                <c:pt idx="3034">
                  <c:v>1.1315500000000001</c:v>
                </c:pt>
                <c:pt idx="3035">
                  <c:v>1.1325499999999999</c:v>
                </c:pt>
                <c:pt idx="3036">
                  <c:v>1.13354</c:v>
                </c:pt>
                <c:pt idx="3037">
                  <c:v>1.1345400000000001</c:v>
                </c:pt>
                <c:pt idx="3038">
                  <c:v>1.13557</c:v>
                </c:pt>
                <c:pt idx="3039">
                  <c:v>1.13653</c:v>
                </c:pt>
                <c:pt idx="3040">
                  <c:v>1.1375599999999999</c:v>
                </c:pt>
                <c:pt idx="3041">
                  <c:v>1.13855</c:v>
                </c:pt>
                <c:pt idx="3042">
                  <c:v>1.1395599999999999</c:v>
                </c:pt>
                <c:pt idx="3043">
                  <c:v>1.14055</c:v>
                </c:pt>
                <c:pt idx="3044">
                  <c:v>1.1415500000000001</c:v>
                </c:pt>
                <c:pt idx="3045">
                  <c:v>1.1425399999999999</c:v>
                </c:pt>
                <c:pt idx="3046">
                  <c:v>1.14354</c:v>
                </c:pt>
                <c:pt idx="3047">
                  <c:v>1.1445399999999999</c:v>
                </c:pt>
                <c:pt idx="3048">
                  <c:v>1.1455500000000001</c:v>
                </c:pt>
                <c:pt idx="3049">
                  <c:v>1.1465399999999999</c:v>
                </c:pt>
                <c:pt idx="3050">
                  <c:v>1.14754</c:v>
                </c:pt>
                <c:pt idx="3051">
                  <c:v>1.14855</c:v>
                </c:pt>
                <c:pt idx="3052">
                  <c:v>1.1495500000000001</c:v>
                </c:pt>
                <c:pt idx="3053">
                  <c:v>1.15055</c:v>
                </c:pt>
                <c:pt idx="3054">
                  <c:v>1.1515500000000001</c:v>
                </c:pt>
                <c:pt idx="3055">
                  <c:v>1.1525399999999999</c:v>
                </c:pt>
                <c:pt idx="3056">
                  <c:v>1.15354</c:v>
                </c:pt>
                <c:pt idx="3057">
                  <c:v>1.15455</c:v>
                </c:pt>
                <c:pt idx="3058">
                  <c:v>1.1555500000000001</c:v>
                </c:pt>
                <c:pt idx="3059">
                  <c:v>1.15655</c:v>
                </c:pt>
                <c:pt idx="3060">
                  <c:v>1.15754</c:v>
                </c:pt>
                <c:pt idx="3061">
                  <c:v>1.1585300000000001</c:v>
                </c:pt>
                <c:pt idx="3062">
                  <c:v>1.15954</c:v>
                </c:pt>
                <c:pt idx="3063">
                  <c:v>1.1605399999999999</c:v>
                </c:pt>
                <c:pt idx="3064">
                  <c:v>1.16154</c:v>
                </c:pt>
                <c:pt idx="3065">
                  <c:v>1.1625399999999999</c:v>
                </c:pt>
                <c:pt idx="3066">
                  <c:v>1.1635500000000001</c:v>
                </c:pt>
                <c:pt idx="3067">
                  <c:v>1.16455</c:v>
                </c:pt>
                <c:pt idx="3068">
                  <c:v>1.16553</c:v>
                </c:pt>
                <c:pt idx="3069">
                  <c:v>1.16655</c:v>
                </c:pt>
                <c:pt idx="3070">
                  <c:v>1.16753</c:v>
                </c:pt>
                <c:pt idx="3071">
                  <c:v>1.16855</c:v>
                </c:pt>
                <c:pt idx="3072">
                  <c:v>1.1695199999999999</c:v>
                </c:pt>
                <c:pt idx="3073">
                  <c:v>1.1705300000000001</c:v>
                </c:pt>
                <c:pt idx="3074">
                  <c:v>1.17153</c:v>
                </c:pt>
                <c:pt idx="3075">
                  <c:v>1.1725399999999999</c:v>
                </c:pt>
                <c:pt idx="3076">
                  <c:v>1.17353</c:v>
                </c:pt>
                <c:pt idx="3077">
                  <c:v>1.1745399999999999</c:v>
                </c:pt>
                <c:pt idx="3078">
                  <c:v>1.17553</c:v>
                </c:pt>
                <c:pt idx="3079">
                  <c:v>1.17652</c:v>
                </c:pt>
                <c:pt idx="3080">
                  <c:v>1.1775199999999999</c:v>
                </c:pt>
                <c:pt idx="3081">
                  <c:v>1.1785300000000001</c:v>
                </c:pt>
                <c:pt idx="3082">
                  <c:v>1.1795199999999999</c:v>
                </c:pt>
                <c:pt idx="3083">
                  <c:v>1.1805099999999999</c:v>
                </c:pt>
                <c:pt idx="3084">
                  <c:v>1.1815199999999999</c:v>
                </c:pt>
                <c:pt idx="3085">
                  <c:v>1.1825300000000001</c:v>
                </c:pt>
                <c:pt idx="3086">
                  <c:v>1.1835199999999999</c:v>
                </c:pt>
                <c:pt idx="3087">
                  <c:v>1.1845399999999999</c:v>
                </c:pt>
                <c:pt idx="3088">
                  <c:v>1.1855199999999999</c:v>
                </c:pt>
                <c:pt idx="3089">
                  <c:v>1.1865300000000001</c:v>
                </c:pt>
                <c:pt idx="3090">
                  <c:v>1.1875500000000001</c:v>
                </c:pt>
                <c:pt idx="3091">
                  <c:v>1.1885399999999999</c:v>
                </c:pt>
                <c:pt idx="3092">
                  <c:v>1.18954</c:v>
                </c:pt>
                <c:pt idx="3093">
                  <c:v>1.19052</c:v>
                </c:pt>
                <c:pt idx="3094">
                  <c:v>1.19154</c:v>
                </c:pt>
                <c:pt idx="3095">
                  <c:v>1.1925300000000001</c:v>
                </c:pt>
                <c:pt idx="3096">
                  <c:v>1.19353</c:v>
                </c:pt>
                <c:pt idx="3097">
                  <c:v>1.19452</c:v>
                </c:pt>
                <c:pt idx="3098">
                  <c:v>1.19554</c:v>
                </c:pt>
                <c:pt idx="3099">
                  <c:v>1.1965399999999999</c:v>
                </c:pt>
                <c:pt idx="3100">
                  <c:v>1.19753</c:v>
                </c:pt>
                <c:pt idx="3101">
                  <c:v>1.1985300000000001</c:v>
                </c:pt>
                <c:pt idx="3102">
                  <c:v>1.19953</c:v>
                </c:pt>
                <c:pt idx="3103">
                  <c:v>1.2005300000000001</c:v>
                </c:pt>
                <c:pt idx="3104">
                  <c:v>1.20153</c:v>
                </c:pt>
                <c:pt idx="3105">
                  <c:v>1.20252</c:v>
                </c:pt>
                <c:pt idx="3106">
                  <c:v>1.20353</c:v>
                </c:pt>
                <c:pt idx="3107">
                  <c:v>1.20452</c:v>
                </c:pt>
                <c:pt idx="3108">
                  <c:v>1.20553</c:v>
                </c:pt>
                <c:pt idx="3109">
                  <c:v>1.20651</c:v>
                </c:pt>
                <c:pt idx="3110">
                  <c:v>1.2075199999999999</c:v>
                </c:pt>
                <c:pt idx="3111">
                  <c:v>1.20852</c:v>
                </c:pt>
                <c:pt idx="3112">
                  <c:v>1.2095199999999999</c:v>
                </c:pt>
                <c:pt idx="3113">
                  <c:v>1.21051</c:v>
                </c:pt>
                <c:pt idx="3114">
                  <c:v>1.2115100000000001</c:v>
                </c:pt>
                <c:pt idx="3115">
                  <c:v>1.21251</c:v>
                </c:pt>
                <c:pt idx="3116">
                  <c:v>1.2135199999999999</c:v>
                </c:pt>
                <c:pt idx="3117">
                  <c:v>1.21452</c:v>
                </c:pt>
                <c:pt idx="3118">
                  <c:v>1.2155100000000001</c:v>
                </c:pt>
                <c:pt idx="3119">
                  <c:v>1.2164999999999999</c:v>
                </c:pt>
                <c:pt idx="3120">
                  <c:v>1.2175199999999999</c:v>
                </c:pt>
                <c:pt idx="3121">
                  <c:v>1.2185299999999999</c:v>
                </c:pt>
                <c:pt idx="3122">
                  <c:v>1.21953</c:v>
                </c:pt>
                <c:pt idx="3123">
                  <c:v>1.22052</c:v>
                </c:pt>
                <c:pt idx="3124">
                  <c:v>1.22153</c:v>
                </c:pt>
                <c:pt idx="3125">
                  <c:v>1.2225299999999999</c:v>
                </c:pt>
                <c:pt idx="3126">
                  <c:v>1.2235199999999999</c:v>
                </c:pt>
                <c:pt idx="3127">
                  <c:v>1.22475</c:v>
                </c:pt>
                <c:pt idx="3128">
                  <c:v>1.2259500000000001</c:v>
                </c:pt>
                <c:pt idx="3129">
                  <c:v>1.2269399999999999</c:v>
                </c:pt>
                <c:pt idx="3130">
                  <c:v>1.2279500000000001</c:v>
                </c:pt>
                <c:pt idx="3131">
                  <c:v>1.2289399999999999</c:v>
                </c:pt>
                <c:pt idx="3132">
                  <c:v>1.22994</c:v>
                </c:pt>
                <c:pt idx="3133">
                  <c:v>1.2309399999999999</c:v>
                </c:pt>
                <c:pt idx="3134">
                  <c:v>1.23193</c:v>
                </c:pt>
                <c:pt idx="3135">
                  <c:v>1.2329399999999999</c:v>
                </c:pt>
                <c:pt idx="3136">
                  <c:v>1.23394</c:v>
                </c:pt>
                <c:pt idx="3137">
                  <c:v>1.2349300000000001</c:v>
                </c:pt>
                <c:pt idx="3138">
                  <c:v>1.23594</c:v>
                </c:pt>
                <c:pt idx="3139">
                  <c:v>1.2369300000000001</c:v>
                </c:pt>
                <c:pt idx="3140">
                  <c:v>1.23793</c:v>
                </c:pt>
                <c:pt idx="3141">
                  <c:v>1.2389300000000001</c:v>
                </c:pt>
                <c:pt idx="3142">
                  <c:v>1.23994</c:v>
                </c:pt>
                <c:pt idx="3143">
                  <c:v>1.24092</c:v>
                </c:pt>
                <c:pt idx="3144">
                  <c:v>1.24194</c:v>
                </c:pt>
                <c:pt idx="3145">
                  <c:v>1.2429300000000001</c:v>
                </c:pt>
                <c:pt idx="3146">
                  <c:v>1.24393</c:v>
                </c:pt>
                <c:pt idx="3147">
                  <c:v>1.2449399999999999</c:v>
                </c:pt>
                <c:pt idx="3148">
                  <c:v>1.2459499999999999</c:v>
                </c:pt>
                <c:pt idx="3149">
                  <c:v>1.2469399999999999</c:v>
                </c:pt>
                <c:pt idx="3150">
                  <c:v>1.2479499999999999</c:v>
                </c:pt>
                <c:pt idx="3151">
                  <c:v>1.24895</c:v>
                </c:pt>
                <c:pt idx="3152">
                  <c:v>1.2499400000000001</c:v>
                </c:pt>
                <c:pt idx="3153">
                  <c:v>1.2509300000000001</c:v>
                </c:pt>
                <c:pt idx="3154">
                  <c:v>1.2519499999999999</c:v>
                </c:pt>
                <c:pt idx="3155">
                  <c:v>1.2529399999999999</c:v>
                </c:pt>
                <c:pt idx="3156">
                  <c:v>1.25393</c:v>
                </c:pt>
                <c:pt idx="3157">
                  <c:v>1.2549300000000001</c:v>
                </c:pt>
                <c:pt idx="3158">
                  <c:v>1.25593</c:v>
                </c:pt>
                <c:pt idx="3159">
                  <c:v>1.2569300000000001</c:v>
                </c:pt>
                <c:pt idx="3160">
                  <c:v>1.2579199999999999</c:v>
                </c:pt>
                <c:pt idx="3161">
                  <c:v>1.2589300000000001</c:v>
                </c:pt>
                <c:pt idx="3162">
                  <c:v>1.25993</c:v>
                </c:pt>
                <c:pt idx="3163">
                  <c:v>1.2609399999999999</c:v>
                </c:pt>
                <c:pt idx="3164">
                  <c:v>1.26193</c:v>
                </c:pt>
                <c:pt idx="3165">
                  <c:v>1.2629300000000001</c:v>
                </c:pt>
                <c:pt idx="3166">
                  <c:v>1.26393</c:v>
                </c:pt>
                <c:pt idx="3167">
                  <c:v>1.2649300000000001</c:v>
                </c:pt>
                <c:pt idx="3168">
                  <c:v>1.2659499999999999</c:v>
                </c:pt>
                <c:pt idx="3169">
                  <c:v>1.2669299999999999</c:v>
                </c:pt>
                <c:pt idx="3170">
                  <c:v>1.2679400000000001</c:v>
                </c:pt>
                <c:pt idx="3171">
                  <c:v>1.2689299999999999</c:v>
                </c:pt>
                <c:pt idx="3172">
                  <c:v>1.26993</c:v>
                </c:pt>
                <c:pt idx="3173">
                  <c:v>1.27095</c:v>
                </c:pt>
                <c:pt idx="3174">
                  <c:v>1.2719400000000001</c:v>
                </c:pt>
                <c:pt idx="3175">
                  <c:v>1.2729200000000001</c:v>
                </c:pt>
                <c:pt idx="3176">
                  <c:v>1.27393</c:v>
                </c:pt>
                <c:pt idx="3177">
                  <c:v>1.2749200000000001</c:v>
                </c:pt>
                <c:pt idx="3178">
                  <c:v>1.27593</c:v>
                </c:pt>
                <c:pt idx="3179">
                  <c:v>1.27694</c:v>
                </c:pt>
                <c:pt idx="3180">
                  <c:v>1.2779400000000001</c:v>
                </c:pt>
                <c:pt idx="3181">
                  <c:v>1.2789200000000001</c:v>
                </c:pt>
                <c:pt idx="3182">
                  <c:v>1.2799199999999999</c:v>
                </c:pt>
                <c:pt idx="3183">
                  <c:v>1.2809200000000001</c:v>
                </c:pt>
                <c:pt idx="3184">
                  <c:v>1.2819199999999999</c:v>
                </c:pt>
                <c:pt idx="3185">
                  <c:v>1.2829200000000001</c:v>
                </c:pt>
                <c:pt idx="3186">
                  <c:v>1.28392</c:v>
                </c:pt>
                <c:pt idx="3187">
                  <c:v>1.28491</c:v>
                </c:pt>
                <c:pt idx="3188">
                  <c:v>1.2859100000000001</c:v>
                </c:pt>
                <c:pt idx="3189">
                  <c:v>1.28691</c:v>
                </c:pt>
                <c:pt idx="3190">
                  <c:v>1.2879100000000001</c:v>
                </c:pt>
                <c:pt idx="3191">
                  <c:v>1.2889299999999999</c:v>
                </c:pt>
                <c:pt idx="3192">
                  <c:v>1.2899099999999999</c:v>
                </c:pt>
                <c:pt idx="3193">
                  <c:v>1.2909200000000001</c:v>
                </c:pt>
                <c:pt idx="3194">
                  <c:v>1.2919099999999999</c:v>
                </c:pt>
                <c:pt idx="3195">
                  <c:v>1.2928999999999999</c:v>
                </c:pt>
                <c:pt idx="3196">
                  <c:v>1.29392</c:v>
                </c:pt>
                <c:pt idx="3197">
                  <c:v>1.29491</c:v>
                </c:pt>
                <c:pt idx="3198">
                  <c:v>1.29592</c:v>
                </c:pt>
                <c:pt idx="3199">
                  <c:v>1.2968999999999999</c:v>
                </c:pt>
                <c:pt idx="3200">
                  <c:v>1.29792</c:v>
                </c:pt>
                <c:pt idx="3201">
                  <c:v>1.2989299999999999</c:v>
                </c:pt>
                <c:pt idx="3202">
                  <c:v>1.2999099999999999</c:v>
                </c:pt>
                <c:pt idx="3203">
                  <c:v>1.3009299999999999</c:v>
                </c:pt>
                <c:pt idx="3204">
                  <c:v>1.30192</c:v>
                </c:pt>
                <c:pt idx="3205">
                  <c:v>1.3029299999999999</c:v>
                </c:pt>
                <c:pt idx="3206">
                  <c:v>1.30392</c:v>
                </c:pt>
                <c:pt idx="3207">
                  <c:v>1.3049299999999999</c:v>
                </c:pt>
                <c:pt idx="3208">
                  <c:v>1.30593</c:v>
                </c:pt>
                <c:pt idx="3209">
                  <c:v>1.3069200000000001</c:v>
                </c:pt>
                <c:pt idx="3210">
                  <c:v>1.30792</c:v>
                </c:pt>
                <c:pt idx="3211">
                  <c:v>1.30891</c:v>
                </c:pt>
                <c:pt idx="3212">
                  <c:v>1.30993</c:v>
                </c:pt>
                <c:pt idx="3213">
                  <c:v>1.31091</c:v>
                </c:pt>
                <c:pt idx="3214">
                  <c:v>1.3119099999999999</c:v>
                </c:pt>
                <c:pt idx="3215">
                  <c:v>1.31291</c:v>
                </c:pt>
                <c:pt idx="3216">
                  <c:v>1.3139099999999999</c:v>
                </c:pt>
                <c:pt idx="3217">
                  <c:v>1.3149200000000001</c:v>
                </c:pt>
                <c:pt idx="3218">
                  <c:v>1.3159099999999999</c:v>
                </c:pt>
                <c:pt idx="3219">
                  <c:v>1.31691</c:v>
                </c:pt>
                <c:pt idx="3220">
                  <c:v>1.3179099999999999</c:v>
                </c:pt>
                <c:pt idx="3221">
                  <c:v>1.31891</c:v>
                </c:pt>
                <c:pt idx="3222">
                  <c:v>1.31992</c:v>
                </c:pt>
                <c:pt idx="3223">
                  <c:v>1.3209299999999999</c:v>
                </c:pt>
                <c:pt idx="3224">
                  <c:v>1.32192</c:v>
                </c:pt>
                <c:pt idx="3225">
                  <c:v>1.32291</c:v>
                </c:pt>
                <c:pt idx="3226">
                  <c:v>1.32392</c:v>
                </c:pt>
                <c:pt idx="3227">
                  <c:v>1.3249200000000001</c:v>
                </c:pt>
                <c:pt idx="3228">
                  <c:v>1.3259399999999999</c:v>
                </c:pt>
                <c:pt idx="3229">
                  <c:v>1.3269200000000001</c:v>
                </c:pt>
                <c:pt idx="3230">
                  <c:v>1.3279000000000001</c:v>
                </c:pt>
                <c:pt idx="3231">
                  <c:v>1.3289</c:v>
                </c:pt>
                <c:pt idx="3232">
                  <c:v>1.3299099999999999</c:v>
                </c:pt>
                <c:pt idx="3233">
                  <c:v>1.3309200000000001</c:v>
                </c:pt>
                <c:pt idx="3234">
                  <c:v>1.3319099999999999</c:v>
                </c:pt>
                <c:pt idx="3235">
                  <c:v>1.33291</c:v>
                </c:pt>
                <c:pt idx="3236">
                  <c:v>1.3339000000000001</c:v>
                </c:pt>
                <c:pt idx="3237">
                  <c:v>1.33491</c:v>
                </c:pt>
                <c:pt idx="3238">
                  <c:v>1.3359300000000001</c:v>
                </c:pt>
                <c:pt idx="3239">
                  <c:v>1.33691</c:v>
                </c:pt>
                <c:pt idx="3240">
                  <c:v>1.3379099999999999</c:v>
                </c:pt>
                <c:pt idx="3241">
                  <c:v>1.33891</c:v>
                </c:pt>
                <c:pt idx="3242">
                  <c:v>1.3399099999999999</c:v>
                </c:pt>
                <c:pt idx="3243">
                  <c:v>1.34091</c:v>
                </c:pt>
                <c:pt idx="3244">
                  <c:v>1.3419099999999999</c:v>
                </c:pt>
                <c:pt idx="3245">
                  <c:v>1.34291</c:v>
                </c:pt>
                <c:pt idx="3246">
                  <c:v>1.34392</c:v>
                </c:pt>
                <c:pt idx="3247">
                  <c:v>1.3449199999999999</c:v>
                </c:pt>
                <c:pt idx="3248">
                  <c:v>1.34592</c:v>
                </c:pt>
                <c:pt idx="3249">
                  <c:v>1.3469100000000001</c:v>
                </c:pt>
                <c:pt idx="3250">
                  <c:v>1.3479099999999999</c:v>
                </c:pt>
                <c:pt idx="3251">
                  <c:v>1.3488899999999999</c:v>
                </c:pt>
                <c:pt idx="3252">
                  <c:v>1.3499000000000001</c:v>
                </c:pt>
                <c:pt idx="3253">
                  <c:v>1.3509100000000001</c:v>
                </c:pt>
                <c:pt idx="3254">
                  <c:v>1.3519000000000001</c:v>
                </c:pt>
                <c:pt idx="3255">
                  <c:v>1.3529100000000001</c:v>
                </c:pt>
                <c:pt idx="3256">
                  <c:v>1.3539099999999999</c:v>
                </c:pt>
                <c:pt idx="3257">
                  <c:v>1.3549100000000001</c:v>
                </c:pt>
                <c:pt idx="3258">
                  <c:v>1.3559000000000001</c:v>
                </c:pt>
                <c:pt idx="3259">
                  <c:v>1.3569199999999999</c:v>
                </c:pt>
                <c:pt idx="3260">
                  <c:v>1.3579000000000001</c:v>
                </c:pt>
                <c:pt idx="3261">
                  <c:v>1.3589100000000001</c:v>
                </c:pt>
                <c:pt idx="3262">
                  <c:v>1.35992</c:v>
                </c:pt>
                <c:pt idx="3263">
                  <c:v>1.3609100000000001</c:v>
                </c:pt>
                <c:pt idx="3264">
                  <c:v>1.36189</c:v>
                </c:pt>
                <c:pt idx="3265">
                  <c:v>1.3629100000000001</c:v>
                </c:pt>
                <c:pt idx="3266">
                  <c:v>1.3638999999999999</c:v>
                </c:pt>
                <c:pt idx="3267">
                  <c:v>1.3649199999999999</c:v>
                </c:pt>
                <c:pt idx="3268">
                  <c:v>1.36592</c:v>
                </c:pt>
                <c:pt idx="3269">
                  <c:v>1.3669100000000001</c:v>
                </c:pt>
                <c:pt idx="3270">
                  <c:v>1.3678999999999999</c:v>
                </c:pt>
                <c:pt idx="3271">
                  <c:v>1.3689100000000001</c:v>
                </c:pt>
                <c:pt idx="3272">
                  <c:v>1.36991</c:v>
                </c:pt>
                <c:pt idx="3273">
                  <c:v>1.3708899999999999</c:v>
                </c:pt>
                <c:pt idx="3274">
                  <c:v>1.3718999999999999</c:v>
                </c:pt>
                <c:pt idx="3275">
                  <c:v>1.3729</c:v>
                </c:pt>
                <c:pt idx="3276">
                  <c:v>1.37391</c:v>
                </c:pt>
                <c:pt idx="3277">
                  <c:v>1.3749100000000001</c:v>
                </c:pt>
                <c:pt idx="3278">
                  <c:v>1.37588</c:v>
                </c:pt>
                <c:pt idx="3279">
                  <c:v>1.3768899999999999</c:v>
                </c:pt>
                <c:pt idx="3280">
                  <c:v>1.37791</c:v>
                </c:pt>
                <c:pt idx="3281">
                  <c:v>1.3789</c:v>
                </c:pt>
                <c:pt idx="3282">
                  <c:v>1.3798999999999999</c:v>
                </c:pt>
                <c:pt idx="3283">
                  <c:v>1.3809</c:v>
                </c:pt>
                <c:pt idx="3284">
                  <c:v>1.3818999999999999</c:v>
                </c:pt>
                <c:pt idx="3285">
                  <c:v>1.3829100000000001</c:v>
                </c:pt>
                <c:pt idx="3286">
                  <c:v>1.3838999999999999</c:v>
                </c:pt>
                <c:pt idx="3287">
                  <c:v>1.38489</c:v>
                </c:pt>
                <c:pt idx="3288">
                  <c:v>1.3858999999999999</c:v>
                </c:pt>
                <c:pt idx="3289">
                  <c:v>1.38689</c:v>
                </c:pt>
                <c:pt idx="3290">
                  <c:v>1.38791</c:v>
                </c:pt>
                <c:pt idx="3291">
                  <c:v>1.3889</c:v>
                </c:pt>
                <c:pt idx="3292">
                  <c:v>1.3898900000000001</c:v>
                </c:pt>
                <c:pt idx="3293">
                  <c:v>1.39089</c:v>
                </c:pt>
                <c:pt idx="3294">
                  <c:v>1.39191</c:v>
                </c:pt>
                <c:pt idx="3295">
                  <c:v>1.3928799999999999</c:v>
                </c:pt>
                <c:pt idx="3296">
                  <c:v>1.3938999999999999</c:v>
                </c:pt>
                <c:pt idx="3297">
                  <c:v>1.39489</c:v>
                </c:pt>
                <c:pt idx="3298">
                  <c:v>1.3958900000000001</c:v>
                </c:pt>
                <c:pt idx="3299">
                  <c:v>1.39689</c:v>
                </c:pt>
                <c:pt idx="3300">
                  <c:v>1.3978900000000001</c:v>
                </c:pt>
                <c:pt idx="3301">
                  <c:v>1.39889</c:v>
                </c:pt>
                <c:pt idx="3302">
                  <c:v>1.39968</c:v>
                </c:pt>
                <c:pt idx="3303">
                  <c:v>1.40004</c:v>
                </c:pt>
                <c:pt idx="3304">
                  <c:v>1.3994800000000001</c:v>
                </c:pt>
                <c:pt idx="3305">
                  <c:v>1.39849</c:v>
                </c:pt>
                <c:pt idx="3306">
                  <c:v>1.3974899999999999</c:v>
                </c:pt>
                <c:pt idx="3307">
                  <c:v>1.39649</c:v>
                </c:pt>
                <c:pt idx="3308">
                  <c:v>1.3955</c:v>
                </c:pt>
                <c:pt idx="3309">
                  <c:v>1.3945000000000001</c:v>
                </c:pt>
                <c:pt idx="3310">
                  <c:v>1.39351</c:v>
                </c:pt>
                <c:pt idx="3311">
                  <c:v>1.3925000000000001</c:v>
                </c:pt>
                <c:pt idx="3312">
                  <c:v>1.3915</c:v>
                </c:pt>
                <c:pt idx="3313">
                  <c:v>1.3904700000000001</c:v>
                </c:pt>
                <c:pt idx="3314">
                  <c:v>1.3895</c:v>
                </c:pt>
                <c:pt idx="3315">
                  <c:v>1.3885099999999999</c:v>
                </c:pt>
                <c:pt idx="3316">
                  <c:v>1.3874899999999999</c:v>
                </c:pt>
                <c:pt idx="3317">
                  <c:v>1.3865000000000001</c:v>
                </c:pt>
                <c:pt idx="3318">
                  <c:v>1.3855</c:v>
                </c:pt>
                <c:pt idx="3319">
                  <c:v>1.3845000000000001</c:v>
                </c:pt>
                <c:pt idx="3320">
                  <c:v>1.38351</c:v>
                </c:pt>
                <c:pt idx="3321">
                  <c:v>1.3825000000000001</c:v>
                </c:pt>
                <c:pt idx="3322">
                  <c:v>1.3815</c:v>
                </c:pt>
                <c:pt idx="3323">
                  <c:v>1.3805099999999999</c:v>
                </c:pt>
                <c:pt idx="3324">
                  <c:v>1.37951</c:v>
                </c:pt>
                <c:pt idx="3325">
                  <c:v>1.3785099999999999</c:v>
                </c:pt>
                <c:pt idx="3326">
                  <c:v>1.3774999999999999</c:v>
                </c:pt>
                <c:pt idx="3327">
                  <c:v>1.3765099999999999</c:v>
                </c:pt>
                <c:pt idx="3328">
                  <c:v>1.37551</c:v>
                </c:pt>
                <c:pt idx="3329">
                  <c:v>1.3745099999999999</c:v>
                </c:pt>
                <c:pt idx="3330">
                  <c:v>1.3734900000000001</c:v>
                </c:pt>
                <c:pt idx="3331">
                  <c:v>1.3725000000000001</c:v>
                </c:pt>
                <c:pt idx="3332">
                  <c:v>1.3715200000000001</c:v>
                </c:pt>
                <c:pt idx="3333">
                  <c:v>1.3705099999999999</c:v>
                </c:pt>
                <c:pt idx="3334">
                  <c:v>1.3695200000000001</c:v>
                </c:pt>
                <c:pt idx="3335">
                  <c:v>1.3685099999999999</c:v>
                </c:pt>
                <c:pt idx="3336">
                  <c:v>1.36751</c:v>
                </c:pt>
                <c:pt idx="3337">
                  <c:v>1.3665099999999999</c:v>
                </c:pt>
                <c:pt idx="3338">
                  <c:v>1.3655299999999999</c:v>
                </c:pt>
                <c:pt idx="3339">
                  <c:v>1.36452</c:v>
                </c:pt>
                <c:pt idx="3340">
                  <c:v>1.3635299999999999</c:v>
                </c:pt>
                <c:pt idx="3341">
                  <c:v>1.36253</c:v>
                </c:pt>
                <c:pt idx="3342">
                  <c:v>1.36151</c:v>
                </c:pt>
                <c:pt idx="3343">
                  <c:v>1.36052</c:v>
                </c:pt>
                <c:pt idx="3344">
                  <c:v>1.35951</c:v>
                </c:pt>
                <c:pt idx="3345">
                  <c:v>1.35853</c:v>
                </c:pt>
                <c:pt idx="3346">
                  <c:v>1.35751</c:v>
                </c:pt>
                <c:pt idx="3347">
                  <c:v>1.3565199999999999</c:v>
                </c:pt>
                <c:pt idx="3348">
                  <c:v>1.3555299999999999</c:v>
                </c:pt>
                <c:pt idx="3349">
                  <c:v>1.35453</c:v>
                </c:pt>
                <c:pt idx="3350">
                  <c:v>1.35354</c:v>
                </c:pt>
                <c:pt idx="3351">
                  <c:v>1.35253</c:v>
                </c:pt>
                <c:pt idx="3352">
                  <c:v>1.35154</c:v>
                </c:pt>
                <c:pt idx="3353">
                  <c:v>1.3505400000000001</c:v>
                </c:pt>
                <c:pt idx="3354">
                  <c:v>1.3495200000000001</c:v>
                </c:pt>
                <c:pt idx="3355">
                  <c:v>1.3485400000000001</c:v>
                </c:pt>
                <c:pt idx="3356">
                  <c:v>1.34754</c:v>
                </c:pt>
                <c:pt idx="3357">
                  <c:v>1.3465199999999999</c:v>
                </c:pt>
                <c:pt idx="3358">
                  <c:v>1.34552</c:v>
                </c:pt>
                <c:pt idx="3359">
                  <c:v>1.3445100000000001</c:v>
                </c:pt>
                <c:pt idx="3360">
                  <c:v>1.34352</c:v>
                </c:pt>
                <c:pt idx="3361">
                  <c:v>1.34253</c:v>
                </c:pt>
                <c:pt idx="3362">
                  <c:v>1.34152</c:v>
                </c:pt>
                <c:pt idx="3363">
                  <c:v>1.3405199999999999</c:v>
                </c:pt>
                <c:pt idx="3364">
                  <c:v>1.33952</c:v>
                </c:pt>
                <c:pt idx="3365">
                  <c:v>1.33853</c:v>
                </c:pt>
                <c:pt idx="3366">
                  <c:v>1.3375300000000001</c:v>
                </c:pt>
                <c:pt idx="3367">
                  <c:v>1.33653</c:v>
                </c:pt>
                <c:pt idx="3368">
                  <c:v>1.3355300000000001</c:v>
                </c:pt>
                <c:pt idx="3369">
                  <c:v>1.33453</c:v>
                </c:pt>
                <c:pt idx="3370">
                  <c:v>1.33352</c:v>
                </c:pt>
                <c:pt idx="3371">
                  <c:v>1.3325199999999999</c:v>
                </c:pt>
                <c:pt idx="3372">
                  <c:v>1.3315300000000001</c:v>
                </c:pt>
                <c:pt idx="3373">
                  <c:v>1.3305400000000001</c:v>
                </c:pt>
                <c:pt idx="3374">
                  <c:v>1.32952</c:v>
                </c:pt>
                <c:pt idx="3375">
                  <c:v>1.3285400000000001</c:v>
                </c:pt>
                <c:pt idx="3376">
                  <c:v>1.3275300000000001</c:v>
                </c:pt>
                <c:pt idx="3377">
                  <c:v>1.3265199999999999</c:v>
                </c:pt>
                <c:pt idx="3378">
                  <c:v>1.32552</c:v>
                </c:pt>
                <c:pt idx="3379">
                  <c:v>1.3245199999999999</c:v>
                </c:pt>
                <c:pt idx="3380">
                  <c:v>1.3235300000000001</c:v>
                </c:pt>
                <c:pt idx="3381">
                  <c:v>1.3225199999999999</c:v>
                </c:pt>
                <c:pt idx="3382">
                  <c:v>1.3215300000000001</c:v>
                </c:pt>
                <c:pt idx="3383">
                  <c:v>1.3205100000000001</c:v>
                </c:pt>
                <c:pt idx="3384">
                  <c:v>1.31952</c:v>
                </c:pt>
                <c:pt idx="3385">
                  <c:v>1.3185199999999999</c:v>
                </c:pt>
                <c:pt idx="3386">
                  <c:v>1.31752</c:v>
                </c:pt>
                <c:pt idx="3387">
                  <c:v>1.31653</c:v>
                </c:pt>
                <c:pt idx="3388">
                  <c:v>1.3155399999999999</c:v>
                </c:pt>
                <c:pt idx="3389">
                  <c:v>1.31454</c:v>
                </c:pt>
                <c:pt idx="3390">
                  <c:v>1.3135300000000001</c:v>
                </c:pt>
                <c:pt idx="3391">
                  <c:v>1.3125199999999999</c:v>
                </c:pt>
                <c:pt idx="3392">
                  <c:v>1.31152</c:v>
                </c:pt>
                <c:pt idx="3393">
                  <c:v>1.31053</c:v>
                </c:pt>
                <c:pt idx="3394">
                  <c:v>1.30952</c:v>
                </c:pt>
                <c:pt idx="3395">
                  <c:v>1.30853</c:v>
                </c:pt>
                <c:pt idx="3396">
                  <c:v>1.3075399999999999</c:v>
                </c:pt>
                <c:pt idx="3397">
                  <c:v>1.30653</c:v>
                </c:pt>
                <c:pt idx="3398">
                  <c:v>1.3055300000000001</c:v>
                </c:pt>
                <c:pt idx="3399">
                  <c:v>1.30454</c:v>
                </c:pt>
                <c:pt idx="3400">
                  <c:v>1.3035300000000001</c:v>
                </c:pt>
                <c:pt idx="3401">
                  <c:v>1.30253</c:v>
                </c:pt>
                <c:pt idx="3402">
                  <c:v>1.3015099999999999</c:v>
                </c:pt>
                <c:pt idx="3403">
                  <c:v>1.30053</c:v>
                </c:pt>
                <c:pt idx="3404">
                  <c:v>1.2995300000000001</c:v>
                </c:pt>
                <c:pt idx="3405">
                  <c:v>1.29854</c:v>
                </c:pt>
                <c:pt idx="3406">
                  <c:v>1.2975099999999999</c:v>
                </c:pt>
                <c:pt idx="3407">
                  <c:v>1.29654</c:v>
                </c:pt>
                <c:pt idx="3408">
                  <c:v>1.2955300000000001</c:v>
                </c:pt>
                <c:pt idx="3409">
                  <c:v>1.29454</c:v>
                </c:pt>
                <c:pt idx="3410">
                  <c:v>1.2935300000000001</c:v>
                </c:pt>
                <c:pt idx="3411">
                  <c:v>1.29253</c:v>
                </c:pt>
                <c:pt idx="3412">
                  <c:v>1.29152</c:v>
                </c:pt>
                <c:pt idx="3413">
                  <c:v>1.2905199999999999</c:v>
                </c:pt>
                <c:pt idx="3414">
                  <c:v>1.28952</c:v>
                </c:pt>
                <c:pt idx="3415">
                  <c:v>1.2885200000000001</c:v>
                </c:pt>
                <c:pt idx="3416">
                  <c:v>1.2875300000000001</c:v>
                </c:pt>
                <c:pt idx="3417">
                  <c:v>1.2865500000000001</c:v>
                </c:pt>
                <c:pt idx="3418">
                  <c:v>1.2855399999999999</c:v>
                </c:pt>
                <c:pt idx="3419">
                  <c:v>1.2845299999999999</c:v>
                </c:pt>
                <c:pt idx="3420">
                  <c:v>1.28352</c:v>
                </c:pt>
                <c:pt idx="3421">
                  <c:v>1.28251</c:v>
                </c:pt>
                <c:pt idx="3422">
                  <c:v>1.2815399999999999</c:v>
                </c:pt>
                <c:pt idx="3423">
                  <c:v>1.2805299999999999</c:v>
                </c:pt>
                <c:pt idx="3424">
                  <c:v>1.27952</c:v>
                </c:pt>
                <c:pt idx="3425">
                  <c:v>1.27854</c:v>
                </c:pt>
                <c:pt idx="3426">
                  <c:v>1.2775399999999999</c:v>
                </c:pt>
                <c:pt idx="3427">
                  <c:v>1.2765200000000001</c:v>
                </c:pt>
                <c:pt idx="3428">
                  <c:v>1.27552</c:v>
                </c:pt>
                <c:pt idx="3429">
                  <c:v>1.2745299999999999</c:v>
                </c:pt>
                <c:pt idx="3430">
                  <c:v>1.2735300000000001</c:v>
                </c:pt>
                <c:pt idx="3431">
                  <c:v>1.2725200000000001</c:v>
                </c:pt>
                <c:pt idx="3432">
                  <c:v>1.27153</c:v>
                </c:pt>
                <c:pt idx="3433">
                  <c:v>1.27054</c:v>
                </c:pt>
                <c:pt idx="3434">
                  <c:v>1.26955</c:v>
                </c:pt>
                <c:pt idx="3435">
                  <c:v>1.2685299999999999</c:v>
                </c:pt>
                <c:pt idx="3436">
                  <c:v>1.26756</c:v>
                </c:pt>
                <c:pt idx="3437">
                  <c:v>1.26654</c:v>
                </c:pt>
                <c:pt idx="3438">
                  <c:v>1.26553</c:v>
                </c:pt>
                <c:pt idx="3439">
                  <c:v>1.2645500000000001</c:v>
                </c:pt>
                <c:pt idx="3440">
                  <c:v>1.26355</c:v>
                </c:pt>
                <c:pt idx="3441">
                  <c:v>1.26254</c:v>
                </c:pt>
                <c:pt idx="3442">
                  <c:v>1.2615400000000001</c:v>
                </c:pt>
                <c:pt idx="3443">
                  <c:v>1.2605500000000001</c:v>
                </c:pt>
                <c:pt idx="3444">
                  <c:v>1.2595499999999999</c:v>
                </c:pt>
                <c:pt idx="3445">
                  <c:v>1.2585299999999999</c:v>
                </c:pt>
                <c:pt idx="3446">
                  <c:v>1.25753</c:v>
                </c:pt>
                <c:pt idx="3447">
                  <c:v>1.2565299999999999</c:v>
                </c:pt>
                <c:pt idx="3448">
                  <c:v>1.25553</c:v>
                </c:pt>
                <c:pt idx="3449">
                  <c:v>1.25454</c:v>
                </c:pt>
                <c:pt idx="3450">
                  <c:v>1.25353</c:v>
                </c:pt>
                <c:pt idx="3451">
                  <c:v>1.25254</c:v>
                </c:pt>
                <c:pt idx="3452">
                  <c:v>1.25153</c:v>
                </c:pt>
                <c:pt idx="3453">
                  <c:v>1.25054</c:v>
                </c:pt>
                <c:pt idx="3454">
                  <c:v>1.2495400000000001</c:v>
                </c:pt>
                <c:pt idx="3455">
                  <c:v>1.2485299999999999</c:v>
                </c:pt>
                <c:pt idx="3456">
                  <c:v>1.24753</c:v>
                </c:pt>
                <c:pt idx="3457">
                  <c:v>1.2465599999999999</c:v>
                </c:pt>
                <c:pt idx="3458">
                  <c:v>1.2455400000000001</c:v>
                </c:pt>
                <c:pt idx="3459">
                  <c:v>1.2445600000000001</c:v>
                </c:pt>
                <c:pt idx="3460">
                  <c:v>1.24356</c:v>
                </c:pt>
                <c:pt idx="3461">
                  <c:v>1.24254</c:v>
                </c:pt>
                <c:pt idx="3462">
                  <c:v>1.2415400000000001</c:v>
                </c:pt>
                <c:pt idx="3463">
                  <c:v>1.2405600000000001</c:v>
                </c:pt>
                <c:pt idx="3464">
                  <c:v>1.2395499999999999</c:v>
                </c:pt>
                <c:pt idx="3465">
                  <c:v>1.23854</c:v>
                </c:pt>
                <c:pt idx="3466">
                  <c:v>1.2375499999999999</c:v>
                </c:pt>
                <c:pt idx="3467">
                  <c:v>1.2365600000000001</c:v>
                </c:pt>
                <c:pt idx="3468">
                  <c:v>1.23553</c:v>
                </c:pt>
                <c:pt idx="3469">
                  <c:v>1.23454</c:v>
                </c:pt>
                <c:pt idx="3470">
                  <c:v>1.2335799999999999</c:v>
                </c:pt>
                <c:pt idx="3471">
                  <c:v>1.23255</c:v>
                </c:pt>
                <c:pt idx="3472">
                  <c:v>1.23153</c:v>
                </c:pt>
                <c:pt idx="3473">
                  <c:v>1.2305600000000001</c:v>
                </c:pt>
                <c:pt idx="3474">
                  <c:v>1.2295400000000001</c:v>
                </c:pt>
                <c:pt idx="3475">
                  <c:v>1.2285600000000001</c:v>
                </c:pt>
                <c:pt idx="3476">
                  <c:v>1.22756</c:v>
                </c:pt>
                <c:pt idx="3477">
                  <c:v>1.22655</c:v>
                </c:pt>
                <c:pt idx="3478">
                  <c:v>1.2255499999999999</c:v>
                </c:pt>
                <c:pt idx="3479">
                  <c:v>1.2245600000000001</c:v>
                </c:pt>
                <c:pt idx="3480">
                  <c:v>1.22357</c:v>
                </c:pt>
                <c:pt idx="3481">
                  <c:v>1.2225699999999999</c:v>
                </c:pt>
                <c:pt idx="3482">
                  <c:v>1.22156</c:v>
                </c:pt>
                <c:pt idx="3483">
                  <c:v>1.22055</c:v>
                </c:pt>
                <c:pt idx="3484">
                  <c:v>1.21957</c:v>
                </c:pt>
                <c:pt idx="3485">
                  <c:v>1.2185600000000001</c:v>
                </c:pt>
                <c:pt idx="3486">
                  <c:v>1.2175499999999999</c:v>
                </c:pt>
                <c:pt idx="3487">
                  <c:v>1.2165600000000001</c:v>
                </c:pt>
                <c:pt idx="3488">
                  <c:v>1.21556</c:v>
                </c:pt>
                <c:pt idx="3489">
                  <c:v>1.21454</c:v>
                </c:pt>
                <c:pt idx="3490">
                  <c:v>1.21357</c:v>
                </c:pt>
                <c:pt idx="3491">
                  <c:v>1.2125600000000001</c:v>
                </c:pt>
                <c:pt idx="3492">
                  <c:v>1.21157</c:v>
                </c:pt>
                <c:pt idx="3493">
                  <c:v>1.21058</c:v>
                </c:pt>
                <c:pt idx="3494">
                  <c:v>1.20957</c:v>
                </c:pt>
                <c:pt idx="3495">
                  <c:v>1.2085399999999999</c:v>
                </c:pt>
                <c:pt idx="3496">
                  <c:v>1.20756</c:v>
                </c:pt>
                <c:pt idx="3497">
                  <c:v>1.2065600000000001</c:v>
                </c:pt>
                <c:pt idx="3498">
                  <c:v>1.2055499999999999</c:v>
                </c:pt>
                <c:pt idx="3499">
                  <c:v>1.20455</c:v>
                </c:pt>
                <c:pt idx="3500">
                  <c:v>1.2035499999999999</c:v>
                </c:pt>
                <c:pt idx="3501">
                  <c:v>1.20255</c:v>
                </c:pt>
                <c:pt idx="3502">
                  <c:v>1.20157</c:v>
                </c:pt>
                <c:pt idx="3503">
                  <c:v>1.2005699999999999</c:v>
                </c:pt>
                <c:pt idx="3504">
                  <c:v>1.1995400000000001</c:v>
                </c:pt>
                <c:pt idx="3505">
                  <c:v>1.1985600000000001</c:v>
                </c:pt>
                <c:pt idx="3506">
                  <c:v>1.19754</c:v>
                </c:pt>
                <c:pt idx="3507">
                  <c:v>1.1965600000000001</c:v>
                </c:pt>
                <c:pt idx="3508">
                  <c:v>1.19554</c:v>
                </c:pt>
                <c:pt idx="3509">
                  <c:v>1.1945300000000001</c:v>
                </c:pt>
                <c:pt idx="3510">
                  <c:v>1.19356</c:v>
                </c:pt>
                <c:pt idx="3511">
                  <c:v>1.1925699999999999</c:v>
                </c:pt>
                <c:pt idx="3512">
                  <c:v>1.19156</c:v>
                </c:pt>
                <c:pt idx="3513">
                  <c:v>1.19055</c:v>
                </c:pt>
                <c:pt idx="3514">
                  <c:v>1.18956</c:v>
                </c:pt>
                <c:pt idx="3515">
                  <c:v>1.18855</c:v>
                </c:pt>
                <c:pt idx="3516">
                  <c:v>1.1875599999999999</c:v>
                </c:pt>
                <c:pt idx="3517">
                  <c:v>1.1865600000000001</c:v>
                </c:pt>
                <c:pt idx="3518">
                  <c:v>1.1855500000000001</c:v>
                </c:pt>
                <c:pt idx="3519">
                  <c:v>1.1845600000000001</c:v>
                </c:pt>
                <c:pt idx="3520">
                  <c:v>1.18354</c:v>
                </c:pt>
                <c:pt idx="3521">
                  <c:v>1.1825600000000001</c:v>
                </c:pt>
                <c:pt idx="3522">
                  <c:v>1.18157</c:v>
                </c:pt>
                <c:pt idx="3523">
                  <c:v>1.18055</c:v>
                </c:pt>
                <c:pt idx="3524">
                  <c:v>1.1795599999999999</c:v>
                </c:pt>
                <c:pt idx="3525">
                  <c:v>1.17835</c:v>
                </c:pt>
                <c:pt idx="3526">
                  <c:v>1.1771199999999999</c:v>
                </c:pt>
                <c:pt idx="3527">
                  <c:v>1.17614</c:v>
                </c:pt>
                <c:pt idx="3528">
                  <c:v>1.1751400000000001</c:v>
                </c:pt>
                <c:pt idx="3529">
                  <c:v>1.17414</c:v>
                </c:pt>
                <c:pt idx="3530">
                  <c:v>1.17313</c:v>
                </c:pt>
                <c:pt idx="3531">
                  <c:v>1.17214</c:v>
                </c:pt>
                <c:pt idx="3532">
                  <c:v>1.1711199999999999</c:v>
                </c:pt>
                <c:pt idx="3533">
                  <c:v>1.17014</c:v>
                </c:pt>
                <c:pt idx="3534">
                  <c:v>1.1691499999999999</c:v>
                </c:pt>
                <c:pt idx="3535">
                  <c:v>1.16814</c:v>
                </c:pt>
                <c:pt idx="3536">
                  <c:v>1.1671199999999999</c:v>
                </c:pt>
                <c:pt idx="3537">
                  <c:v>1.1661300000000001</c:v>
                </c:pt>
                <c:pt idx="3538">
                  <c:v>1.1651499999999999</c:v>
                </c:pt>
                <c:pt idx="3539">
                  <c:v>1.16414</c:v>
                </c:pt>
                <c:pt idx="3540">
                  <c:v>1.1631400000000001</c:v>
                </c:pt>
                <c:pt idx="3541">
                  <c:v>1.16214</c:v>
                </c:pt>
                <c:pt idx="3542">
                  <c:v>1.16113</c:v>
                </c:pt>
                <c:pt idx="3543">
                  <c:v>1.1601399999999999</c:v>
                </c:pt>
                <c:pt idx="3544">
                  <c:v>1.1591400000000001</c:v>
                </c:pt>
                <c:pt idx="3545">
                  <c:v>1.15815</c:v>
                </c:pt>
                <c:pt idx="3546">
                  <c:v>1.15713</c:v>
                </c:pt>
                <c:pt idx="3547">
                  <c:v>1.15615</c:v>
                </c:pt>
                <c:pt idx="3548">
                  <c:v>1.1551400000000001</c:v>
                </c:pt>
                <c:pt idx="3549">
                  <c:v>1.1541300000000001</c:v>
                </c:pt>
                <c:pt idx="3550">
                  <c:v>1.1531400000000001</c:v>
                </c:pt>
                <c:pt idx="3551">
                  <c:v>1.1521399999999999</c:v>
                </c:pt>
                <c:pt idx="3552">
                  <c:v>1.1511499999999999</c:v>
                </c:pt>
                <c:pt idx="3553">
                  <c:v>1.1501399999999999</c:v>
                </c:pt>
                <c:pt idx="3554">
                  <c:v>1.1491400000000001</c:v>
                </c:pt>
                <c:pt idx="3555">
                  <c:v>1.1481600000000001</c:v>
                </c:pt>
                <c:pt idx="3556">
                  <c:v>1.14714</c:v>
                </c:pt>
                <c:pt idx="3557">
                  <c:v>1.14615</c:v>
                </c:pt>
                <c:pt idx="3558">
                  <c:v>1.14514</c:v>
                </c:pt>
                <c:pt idx="3559">
                  <c:v>1.1441300000000001</c:v>
                </c:pt>
                <c:pt idx="3560">
                  <c:v>1.1431500000000001</c:v>
                </c:pt>
                <c:pt idx="3561">
                  <c:v>1.1421399999999999</c:v>
                </c:pt>
                <c:pt idx="3562">
                  <c:v>1.14113</c:v>
                </c:pt>
                <c:pt idx="3563">
                  <c:v>1.1401399999999999</c:v>
                </c:pt>
                <c:pt idx="3564">
                  <c:v>1.13913</c:v>
                </c:pt>
                <c:pt idx="3565">
                  <c:v>1.1381300000000001</c:v>
                </c:pt>
                <c:pt idx="3566">
                  <c:v>1.13713</c:v>
                </c:pt>
                <c:pt idx="3567">
                  <c:v>1.1361399999999999</c:v>
                </c:pt>
                <c:pt idx="3568">
                  <c:v>1.13513</c:v>
                </c:pt>
                <c:pt idx="3569">
                  <c:v>1.1341300000000001</c:v>
                </c:pt>
                <c:pt idx="3570">
                  <c:v>1.13313</c:v>
                </c:pt>
                <c:pt idx="3571">
                  <c:v>1.1321300000000001</c:v>
                </c:pt>
                <c:pt idx="3572">
                  <c:v>1.13113</c:v>
                </c:pt>
                <c:pt idx="3573">
                  <c:v>1.1301300000000001</c:v>
                </c:pt>
                <c:pt idx="3574">
                  <c:v>1.12913</c:v>
                </c:pt>
                <c:pt idx="3575">
                  <c:v>1.1281300000000001</c:v>
                </c:pt>
                <c:pt idx="3576">
                  <c:v>1.12713</c:v>
                </c:pt>
                <c:pt idx="3577">
                  <c:v>1.1261300000000001</c:v>
                </c:pt>
                <c:pt idx="3578">
                  <c:v>1.1251500000000001</c:v>
                </c:pt>
                <c:pt idx="3579">
                  <c:v>1.1241399999999999</c:v>
                </c:pt>
                <c:pt idx="3580">
                  <c:v>1.12313</c:v>
                </c:pt>
                <c:pt idx="3581">
                  <c:v>1.1221300000000001</c:v>
                </c:pt>
                <c:pt idx="3582">
                  <c:v>1.1211500000000001</c:v>
                </c:pt>
                <c:pt idx="3583">
                  <c:v>1.1201399999999999</c:v>
                </c:pt>
                <c:pt idx="3584">
                  <c:v>1.11913</c:v>
                </c:pt>
                <c:pt idx="3585">
                  <c:v>1.1181399999999999</c:v>
                </c:pt>
                <c:pt idx="3586">
                  <c:v>1.11713</c:v>
                </c:pt>
                <c:pt idx="3587">
                  <c:v>1.1161300000000001</c:v>
                </c:pt>
                <c:pt idx="3588">
                  <c:v>1.11513</c:v>
                </c:pt>
                <c:pt idx="3589">
                  <c:v>1.1141300000000001</c:v>
                </c:pt>
                <c:pt idx="3590">
                  <c:v>1.11313</c:v>
                </c:pt>
                <c:pt idx="3591">
                  <c:v>1.1121399999999999</c:v>
                </c:pt>
                <c:pt idx="3592">
                  <c:v>1.1111500000000001</c:v>
                </c:pt>
                <c:pt idx="3593">
                  <c:v>1.11015</c:v>
                </c:pt>
                <c:pt idx="3594">
                  <c:v>1.1091500000000001</c:v>
                </c:pt>
                <c:pt idx="3595">
                  <c:v>1.1081399999999999</c:v>
                </c:pt>
                <c:pt idx="3596">
                  <c:v>1.10714</c:v>
                </c:pt>
                <c:pt idx="3597">
                  <c:v>1.1061399999999999</c:v>
                </c:pt>
                <c:pt idx="3598">
                  <c:v>1.10514</c:v>
                </c:pt>
                <c:pt idx="3599">
                  <c:v>1.1041300000000001</c:v>
                </c:pt>
                <c:pt idx="3600">
                  <c:v>1.1031299999999999</c:v>
                </c:pt>
                <c:pt idx="3601">
                  <c:v>1.1021300000000001</c:v>
                </c:pt>
                <c:pt idx="3602">
                  <c:v>1.1011299999999999</c:v>
                </c:pt>
                <c:pt idx="3603">
                  <c:v>1.10015</c:v>
                </c:pt>
                <c:pt idx="3604">
                  <c:v>1.09914</c:v>
                </c:pt>
                <c:pt idx="3605">
                  <c:v>1.09815</c:v>
                </c:pt>
                <c:pt idx="3606">
                  <c:v>1.09714</c:v>
                </c:pt>
                <c:pt idx="3607">
                  <c:v>1.09615</c:v>
                </c:pt>
                <c:pt idx="3608">
                  <c:v>1.09514</c:v>
                </c:pt>
                <c:pt idx="3609">
                  <c:v>1.09416</c:v>
                </c:pt>
                <c:pt idx="3610">
                  <c:v>1.0931599999999999</c:v>
                </c:pt>
                <c:pt idx="3611">
                  <c:v>1.0921400000000001</c:v>
                </c:pt>
                <c:pt idx="3612">
                  <c:v>1.0911500000000001</c:v>
                </c:pt>
                <c:pt idx="3613">
                  <c:v>1.0901700000000001</c:v>
                </c:pt>
                <c:pt idx="3614">
                  <c:v>1.08914</c:v>
                </c:pt>
                <c:pt idx="3615">
                  <c:v>1.08815</c:v>
                </c:pt>
                <c:pt idx="3616">
                  <c:v>1.08714</c:v>
                </c:pt>
                <c:pt idx="3617">
                  <c:v>1.0861400000000001</c:v>
                </c:pt>
                <c:pt idx="3618">
                  <c:v>1.0851500000000001</c:v>
                </c:pt>
                <c:pt idx="3619">
                  <c:v>1.08413</c:v>
                </c:pt>
                <c:pt idx="3620">
                  <c:v>1.08314</c:v>
                </c:pt>
                <c:pt idx="3621">
                  <c:v>1.0821400000000001</c:v>
                </c:pt>
                <c:pt idx="3622">
                  <c:v>1.0811500000000001</c:v>
                </c:pt>
                <c:pt idx="3623">
                  <c:v>1.0801499999999999</c:v>
                </c:pt>
                <c:pt idx="3624">
                  <c:v>1.0791500000000001</c:v>
                </c:pt>
                <c:pt idx="3625">
                  <c:v>1.0781499999999999</c:v>
                </c:pt>
                <c:pt idx="3626">
                  <c:v>1.0771500000000001</c:v>
                </c:pt>
                <c:pt idx="3627">
                  <c:v>1.07616</c:v>
                </c:pt>
                <c:pt idx="3628">
                  <c:v>1.07514</c:v>
                </c:pt>
                <c:pt idx="3629">
                  <c:v>1.0741499999999999</c:v>
                </c:pt>
                <c:pt idx="3630">
                  <c:v>1.07315</c:v>
                </c:pt>
                <c:pt idx="3631">
                  <c:v>1.07216</c:v>
                </c:pt>
                <c:pt idx="3632">
                  <c:v>1.0711599999999999</c:v>
                </c:pt>
                <c:pt idx="3633">
                  <c:v>1.07013</c:v>
                </c:pt>
                <c:pt idx="3634">
                  <c:v>1.06915</c:v>
                </c:pt>
                <c:pt idx="3635">
                  <c:v>1.0681499999999999</c:v>
                </c:pt>
                <c:pt idx="3636">
                  <c:v>1.0671600000000001</c:v>
                </c:pt>
                <c:pt idx="3637">
                  <c:v>1.0661499999999999</c:v>
                </c:pt>
                <c:pt idx="3638">
                  <c:v>1.06514</c:v>
                </c:pt>
                <c:pt idx="3639">
                  <c:v>1.0641400000000001</c:v>
                </c:pt>
                <c:pt idx="3640">
                  <c:v>1.06315</c:v>
                </c:pt>
                <c:pt idx="3641">
                  <c:v>1.0621499999999999</c:v>
                </c:pt>
                <c:pt idx="3642">
                  <c:v>1.0611600000000001</c:v>
                </c:pt>
                <c:pt idx="3643">
                  <c:v>1.0601499999999999</c:v>
                </c:pt>
                <c:pt idx="3644">
                  <c:v>1.05915</c:v>
                </c:pt>
                <c:pt idx="3645">
                  <c:v>1.0581499999999999</c:v>
                </c:pt>
                <c:pt idx="3646">
                  <c:v>1.0571699999999999</c:v>
                </c:pt>
                <c:pt idx="3647">
                  <c:v>1.0561499999999999</c:v>
                </c:pt>
                <c:pt idx="3648">
                  <c:v>1.05514</c:v>
                </c:pt>
                <c:pt idx="3649">
                  <c:v>1.0541400000000001</c:v>
                </c:pt>
                <c:pt idx="3650">
                  <c:v>1.0531600000000001</c:v>
                </c:pt>
                <c:pt idx="3651">
                  <c:v>1.0521499999999999</c:v>
                </c:pt>
                <c:pt idx="3652">
                  <c:v>1.05115</c:v>
                </c:pt>
                <c:pt idx="3653">
                  <c:v>1.05016</c:v>
                </c:pt>
                <c:pt idx="3654">
                  <c:v>1.04915</c:v>
                </c:pt>
                <c:pt idx="3655">
                  <c:v>1.04816</c:v>
                </c:pt>
                <c:pt idx="3656">
                  <c:v>1.04715</c:v>
                </c:pt>
                <c:pt idx="3657">
                  <c:v>1.04616</c:v>
                </c:pt>
                <c:pt idx="3658">
                  <c:v>1.0451600000000001</c:v>
                </c:pt>
                <c:pt idx="3659">
                  <c:v>1.0441400000000001</c:v>
                </c:pt>
                <c:pt idx="3660">
                  <c:v>1.0431600000000001</c:v>
                </c:pt>
                <c:pt idx="3661">
                  <c:v>1.0421499999999999</c:v>
                </c:pt>
                <c:pt idx="3662">
                  <c:v>1.04114</c:v>
                </c:pt>
                <c:pt idx="3663">
                  <c:v>1.04017</c:v>
                </c:pt>
                <c:pt idx="3664">
                  <c:v>1.0391600000000001</c:v>
                </c:pt>
                <c:pt idx="3665">
                  <c:v>1.0381499999999999</c:v>
                </c:pt>
                <c:pt idx="3666">
                  <c:v>1.03715</c:v>
                </c:pt>
                <c:pt idx="3667">
                  <c:v>1.0361400000000001</c:v>
                </c:pt>
                <c:pt idx="3668">
                  <c:v>1.03515</c:v>
                </c:pt>
                <c:pt idx="3669">
                  <c:v>1.03416</c:v>
                </c:pt>
                <c:pt idx="3670">
                  <c:v>1.0331600000000001</c:v>
                </c:pt>
                <c:pt idx="3671">
                  <c:v>1.0321400000000001</c:v>
                </c:pt>
                <c:pt idx="3672">
                  <c:v>1.0311600000000001</c:v>
                </c:pt>
                <c:pt idx="3673">
                  <c:v>1.0301199999999999</c:v>
                </c:pt>
                <c:pt idx="3674">
                  <c:v>1.0291600000000001</c:v>
                </c:pt>
                <c:pt idx="3675">
                  <c:v>1.02817</c:v>
                </c:pt>
                <c:pt idx="3676">
                  <c:v>1.02715</c:v>
                </c:pt>
                <c:pt idx="3677">
                  <c:v>1.02616</c:v>
                </c:pt>
                <c:pt idx="3678">
                  <c:v>1.0251600000000001</c:v>
                </c:pt>
                <c:pt idx="3679">
                  <c:v>1.02417</c:v>
                </c:pt>
                <c:pt idx="3680">
                  <c:v>1.0231600000000001</c:v>
                </c:pt>
                <c:pt idx="3681">
                  <c:v>1.02216</c:v>
                </c:pt>
                <c:pt idx="3682">
                  <c:v>1.02115</c:v>
                </c:pt>
                <c:pt idx="3683">
                  <c:v>1.0201499999999999</c:v>
                </c:pt>
                <c:pt idx="3684">
                  <c:v>1.0191600000000001</c:v>
                </c:pt>
                <c:pt idx="3685">
                  <c:v>1.01816</c:v>
                </c:pt>
                <c:pt idx="3686">
                  <c:v>1.0171699999999999</c:v>
                </c:pt>
                <c:pt idx="3687">
                  <c:v>1.01616</c:v>
                </c:pt>
                <c:pt idx="3688">
                  <c:v>1.0151600000000001</c:v>
                </c:pt>
                <c:pt idx="3689">
                  <c:v>1.01417</c:v>
                </c:pt>
                <c:pt idx="3690">
                  <c:v>1.0131699999999999</c:v>
                </c:pt>
                <c:pt idx="3691">
                  <c:v>1.0121599999999999</c:v>
                </c:pt>
                <c:pt idx="3692">
                  <c:v>1.01115</c:v>
                </c:pt>
                <c:pt idx="3693">
                  <c:v>1.0101500000000001</c:v>
                </c:pt>
                <c:pt idx="3694">
                  <c:v>1.0091600000000001</c:v>
                </c:pt>
                <c:pt idx="3695">
                  <c:v>1.00817</c:v>
                </c:pt>
                <c:pt idx="3696">
                  <c:v>1.00715</c:v>
                </c:pt>
                <c:pt idx="3697">
                  <c:v>1.00617</c:v>
                </c:pt>
                <c:pt idx="3698">
                  <c:v>1.0051699999999999</c:v>
                </c:pt>
                <c:pt idx="3699">
                  <c:v>1.0041599999999999</c:v>
                </c:pt>
                <c:pt idx="3700">
                  <c:v>1.0031600000000001</c:v>
                </c:pt>
                <c:pt idx="3701">
                  <c:v>1.0021599999999999</c:v>
                </c:pt>
                <c:pt idx="3702">
                  <c:v>1.0011699999999999</c:v>
                </c:pt>
                <c:pt idx="3703">
                  <c:v>1.00017</c:v>
                </c:pt>
                <c:pt idx="3704">
                  <c:v>0.99915500000000002</c:v>
                </c:pt>
                <c:pt idx="3705">
                  <c:v>0.99814599999999998</c:v>
                </c:pt>
                <c:pt idx="3706">
                  <c:v>0.99715100000000001</c:v>
                </c:pt>
                <c:pt idx="3707">
                  <c:v>0.99616199999999999</c:v>
                </c:pt>
                <c:pt idx="3708">
                  <c:v>0.995143</c:v>
                </c:pt>
                <c:pt idx="3709">
                  <c:v>0.99416400000000005</c:v>
                </c:pt>
                <c:pt idx="3710">
                  <c:v>0.99315500000000001</c:v>
                </c:pt>
                <c:pt idx="3711">
                  <c:v>0.99215299999999995</c:v>
                </c:pt>
                <c:pt idx="3712">
                  <c:v>0.99114500000000005</c:v>
                </c:pt>
                <c:pt idx="3713">
                  <c:v>0.990151</c:v>
                </c:pt>
                <c:pt idx="3714">
                  <c:v>0.98915600000000004</c:v>
                </c:pt>
                <c:pt idx="3715">
                  <c:v>0.98817100000000002</c:v>
                </c:pt>
                <c:pt idx="3716">
                  <c:v>0.98716300000000001</c:v>
                </c:pt>
                <c:pt idx="3717">
                  <c:v>0.98615200000000003</c:v>
                </c:pt>
                <c:pt idx="3718">
                  <c:v>0.98514500000000005</c:v>
                </c:pt>
                <c:pt idx="3719">
                  <c:v>0.98415399999999997</c:v>
                </c:pt>
                <c:pt idx="3720">
                  <c:v>0.98316099999999995</c:v>
                </c:pt>
                <c:pt idx="3721">
                  <c:v>0.98214000000000001</c:v>
                </c:pt>
                <c:pt idx="3722">
                  <c:v>0.98115799999999997</c:v>
                </c:pt>
                <c:pt idx="3723">
                  <c:v>0.98014500000000004</c:v>
                </c:pt>
                <c:pt idx="3724">
                  <c:v>0.97914500000000004</c:v>
                </c:pt>
                <c:pt idx="3725">
                  <c:v>0.97816400000000003</c:v>
                </c:pt>
                <c:pt idx="3726">
                  <c:v>0.97713799999999995</c:v>
                </c:pt>
                <c:pt idx="3727">
                  <c:v>0.976163</c:v>
                </c:pt>
                <c:pt idx="3728">
                  <c:v>0.97515499999999999</c:v>
                </c:pt>
                <c:pt idx="3729">
                  <c:v>0.97415600000000002</c:v>
                </c:pt>
                <c:pt idx="3730">
                  <c:v>0.97315499999999999</c:v>
                </c:pt>
                <c:pt idx="3731">
                  <c:v>0.97217699999999996</c:v>
                </c:pt>
                <c:pt idx="3732">
                  <c:v>0.97117699999999996</c:v>
                </c:pt>
                <c:pt idx="3733">
                  <c:v>0.97016500000000006</c:v>
                </c:pt>
                <c:pt idx="3734">
                  <c:v>0.96916599999999997</c:v>
                </c:pt>
                <c:pt idx="3735">
                  <c:v>0.96817600000000004</c:v>
                </c:pt>
                <c:pt idx="3736">
                  <c:v>0.96714299999999997</c:v>
                </c:pt>
                <c:pt idx="3737">
                  <c:v>0.96614900000000004</c:v>
                </c:pt>
                <c:pt idx="3738">
                  <c:v>0.96515799999999996</c:v>
                </c:pt>
                <c:pt idx="3739">
                  <c:v>0.96415700000000004</c:v>
                </c:pt>
                <c:pt idx="3740">
                  <c:v>0.96315600000000001</c:v>
                </c:pt>
                <c:pt idx="3741">
                  <c:v>0.96217600000000003</c:v>
                </c:pt>
                <c:pt idx="3742">
                  <c:v>0.96117900000000001</c:v>
                </c:pt>
                <c:pt idx="3743">
                  <c:v>0.96017600000000003</c:v>
                </c:pt>
                <c:pt idx="3744">
                  <c:v>0.95915899999999998</c:v>
                </c:pt>
                <c:pt idx="3745">
                  <c:v>0.95815899999999998</c:v>
                </c:pt>
                <c:pt idx="3746">
                  <c:v>0.95718000000000003</c:v>
                </c:pt>
                <c:pt idx="3747">
                  <c:v>0.95615799999999995</c:v>
                </c:pt>
                <c:pt idx="3748">
                  <c:v>0.95515799999999995</c:v>
                </c:pt>
                <c:pt idx="3749">
                  <c:v>0.95416900000000004</c:v>
                </c:pt>
                <c:pt idx="3750">
                  <c:v>0.95315099999999997</c:v>
                </c:pt>
                <c:pt idx="3751">
                  <c:v>0.952156</c:v>
                </c:pt>
                <c:pt idx="3752">
                  <c:v>0.95115899999999998</c:v>
                </c:pt>
                <c:pt idx="3753">
                  <c:v>0.95015899999999998</c:v>
                </c:pt>
                <c:pt idx="3754">
                  <c:v>0.94915799999999995</c:v>
                </c:pt>
                <c:pt idx="3755">
                  <c:v>0.948156</c:v>
                </c:pt>
                <c:pt idx="3756">
                  <c:v>0.94714299999999996</c:v>
                </c:pt>
                <c:pt idx="3757">
                  <c:v>0.94616</c:v>
                </c:pt>
                <c:pt idx="3758">
                  <c:v>0.945156</c:v>
                </c:pt>
                <c:pt idx="3759">
                  <c:v>0.94414299999999995</c:v>
                </c:pt>
                <c:pt idx="3760">
                  <c:v>0.94314900000000002</c:v>
                </c:pt>
                <c:pt idx="3761">
                  <c:v>0.94214600000000004</c:v>
                </c:pt>
                <c:pt idx="3762">
                  <c:v>0.94115099999999996</c:v>
                </c:pt>
                <c:pt idx="3763">
                  <c:v>0.94014299999999995</c:v>
                </c:pt>
                <c:pt idx="3764">
                  <c:v>0.939141</c:v>
                </c:pt>
                <c:pt idx="3765">
                  <c:v>0.93814399999999998</c:v>
                </c:pt>
                <c:pt idx="3766">
                  <c:v>0.93715599999999999</c:v>
                </c:pt>
                <c:pt idx="3767">
                  <c:v>0.93613500000000005</c:v>
                </c:pt>
                <c:pt idx="3768">
                  <c:v>0.93515199999999998</c:v>
                </c:pt>
                <c:pt idx="3769">
                  <c:v>0.93415599999999999</c:v>
                </c:pt>
                <c:pt idx="3770">
                  <c:v>0.933141</c:v>
                </c:pt>
                <c:pt idx="3771">
                  <c:v>0.93215000000000003</c:v>
                </c:pt>
                <c:pt idx="3772">
                  <c:v>0.93113999999999997</c:v>
                </c:pt>
                <c:pt idx="3773">
                  <c:v>0.93014399999999997</c:v>
                </c:pt>
                <c:pt idx="3774">
                  <c:v>0.92916399999999999</c:v>
                </c:pt>
                <c:pt idx="3775">
                  <c:v>0.92814300000000005</c:v>
                </c:pt>
                <c:pt idx="3776">
                  <c:v>0.92712799999999995</c:v>
                </c:pt>
                <c:pt idx="3777">
                  <c:v>0.92613999999999996</c:v>
                </c:pt>
                <c:pt idx="3778">
                  <c:v>0.925153</c:v>
                </c:pt>
                <c:pt idx="3779">
                  <c:v>0.92413299999999998</c:v>
                </c:pt>
                <c:pt idx="3780">
                  <c:v>0.92315000000000003</c:v>
                </c:pt>
                <c:pt idx="3781">
                  <c:v>0.92214700000000005</c:v>
                </c:pt>
                <c:pt idx="3782">
                  <c:v>0.92114600000000002</c:v>
                </c:pt>
                <c:pt idx="3783">
                  <c:v>0.92016799999999999</c:v>
                </c:pt>
                <c:pt idx="3784">
                  <c:v>0.91915800000000003</c:v>
                </c:pt>
                <c:pt idx="3785">
                  <c:v>0.91815000000000002</c:v>
                </c:pt>
                <c:pt idx="3786">
                  <c:v>0.91713699999999998</c:v>
                </c:pt>
                <c:pt idx="3787">
                  <c:v>0.91615599999999997</c:v>
                </c:pt>
                <c:pt idx="3788">
                  <c:v>0.91516900000000001</c:v>
                </c:pt>
                <c:pt idx="3789">
                  <c:v>0.91414200000000001</c:v>
                </c:pt>
                <c:pt idx="3790">
                  <c:v>0.91315100000000005</c:v>
                </c:pt>
                <c:pt idx="3791">
                  <c:v>0.91215400000000002</c:v>
                </c:pt>
                <c:pt idx="3792">
                  <c:v>0.91115100000000004</c:v>
                </c:pt>
                <c:pt idx="3793">
                  <c:v>0.91014899999999999</c:v>
                </c:pt>
                <c:pt idx="3794">
                  <c:v>0.909161</c:v>
                </c:pt>
                <c:pt idx="3795">
                  <c:v>0.90814099999999998</c:v>
                </c:pt>
                <c:pt idx="3796">
                  <c:v>0.90715900000000005</c:v>
                </c:pt>
                <c:pt idx="3797">
                  <c:v>0.90616099999999999</c:v>
                </c:pt>
                <c:pt idx="3798">
                  <c:v>0.90515699999999999</c:v>
                </c:pt>
                <c:pt idx="3799">
                  <c:v>0.90415100000000004</c:v>
                </c:pt>
                <c:pt idx="3800">
                  <c:v>0.90313500000000002</c:v>
                </c:pt>
                <c:pt idx="3801">
                  <c:v>0.90214300000000003</c:v>
                </c:pt>
                <c:pt idx="3802">
                  <c:v>0.90115299999999998</c:v>
                </c:pt>
                <c:pt idx="3803">
                  <c:v>0.90014799999999995</c:v>
                </c:pt>
                <c:pt idx="3804">
                  <c:v>0.89915699999999998</c:v>
                </c:pt>
                <c:pt idx="3805">
                  <c:v>0.89814799999999995</c:v>
                </c:pt>
                <c:pt idx="3806">
                  <c:v>0.89714899999999997</c:v>
                </c:pt>
                <c:pt idx="3807">
                  <c:v>0.89615999999999996</c:v>
                </c:pt>
                <c:pt idx="3808">
                  <c:v>0.89515900000000004</c:v>
                </c:pt>
                <c:pt idx="3809">
                  <c:v>0.89416300000000004</c:v>
                </c:pt>
                <c:pt idx="3810">
                  <c:v>0.89316499999999999</c:v>
                </c:pt>
                <c:pt idx="3811">
                  <c:v>0.89216399999999996</c:v>
                </c:pt>
                <c:pt idx="3812">
                  <c:v>0.89114599999999999</c:v>
                </c:pt>
                <c:pt idx="3813">
                  <c:v>0.89015900000000003</c:v>
                </c:pt>
                <c:pt idx="3814">
                  <c:v>0.88915500000000003</c:v>
                </c:pt>
                <c:pt idx="3815">
                  <c:v>0.88816700000000004</c:v>
                </c:pt>
                <c:pt idx="3816">
                  <c:v>0.88716399999999995</c:v>
                </c:pt>
                <c:pt idx="3817">
                  <c:v>0.88615699999999997</c:v>
                </c:pt>
                <c:pt idx="3818">
                  <c:v>0.88516300000000003</c:v>
                </c:pt>
                <c:pt idx="3819">
                  <c:v>0.88417100000000004</c:v>
                </c:pt>
                <c:pt idx="3820">
                  <c:v>0.88315900000000003</c:v>
                </c:pt>
                <c:pt idx="3821">
                  <c:v>0.88216899999999998</c:v>
                </c:pt>
                <c:pt idx="3822">
                  <c:v>0.88117500000000004</c:v>
                </c:pt>
                <c:pt idx="3823">
                  <c:v>0.88017500000000004</c:v>
                </c:pt>
                <c:pt idx="3824">
                  <c:v>0.87917800000000002</c:v>
                </c:pt>
                <c:pt idx="3825">
                  <c:v>0.878166</c:v>
                </c:pt>
                <c:pt idx="3826">
                  <c:v>0.87715100000000001</c:v>
                </c:pt>
                <c:pt idx="3827">
                  <c:v>0.87617900000000004</c:v>
                </c:pt>
                <c:pt idx="3828">
                  <c:v>0.87516700000000003</c:v>
                </c:pt>
                <c:pt idx="3829">
                  <c:v>0.87415600000000004</c:v>
                </c:pt>
                <c:pt idx="3830">
                  <c:v>0.87317699999999998</c:v>
                </c:pt>
                <c:pt idx="3831">
                  <c:v>0.87215699999999996</c:v>
                </c:pt>
                <c:pt idx="3832">
                  <c:v>0.87116099999999996</c:v>
                </c:pt>
                <c:pt idx="3833">
                  <c:v>0.87017500000000003</c:v>
                </c:pt>
                <c:pt idx="3834">
                  <c:v>0.86917299999999997</c:v>
                </c:pt>
                <c:pt idx="3835">
                  <c:v>0.86816400000000005</c:v>
                </c:pt>
                <c:pt idx="3836">
                  <c:v>0.86717500000000003</c:v>
                </c:pt>
                <c:pt idx="3837">
                  <c:v>0.86615299999999995</c:v>
                </c:pt>
                <c:pt idx="3838">
                  <c:v>0.86515500000000001</c:v>
                </c:pt>
                <c:pt idx="3839">
                  <c:v>0.86416099999999996</c:v>
                </c:pt>
                <c:pt idx="3840">
                  <c:v>0.86315799999999998</c:v>
                </c:pt>
                <c:pt idx="3841">
                  <c:v>0.86214500000000005</c:v>
                </c:pt>
                <c:pt idx="3842">
                  <c:v>0.86116700000000002</c:v>
                </c:pt>
                <c:pt idx="3843">
                  <c:v>0.86016099999999995</c:v>
                </c:pt>
                <c:pt idx="3844">
                  <c:v>0.85914299999999999</c:v>
                </c:pt>
                <c:pt idx="3845">
                  <c:v>0.85814599999999996</c:v>
                </c:pt>
                <c:pt idx="3846">
                  <c:v>0.85714999999999997</c:v>
                </c:pt>
                <c:pt idx="3847">
                  <c:v>0.85615799999999997</c:v>
                </c:pt>
                <c:pt idx="3848">
                  <c:v>0.85516800000000004</c:v>
                </c:pt>
                <c:pt idx="3849">
                  <c:v>0.85414999999999996</c:v>
                </c:pt>
                <c:pt idx="3850">
                  <c:v>0.85315200000000002</c:v>
                </c:pt>
                <c:pt idx="3851">
                  <c:v>0.85216099999999995</c:v>
                </c:pt>
                <c:pt idx="3852">
                  <c:v>0.85114699999999999</c:v>
                </c:pt>
                <c:pt idx="3853">
                  <c:v>0.85014000000000001</c:v>
                </c:pt>
                <c:pt idx="3854">
                  <c:v>0.84914000000000001</c:v>
                </c:pt>
                <c:pt idx="3855">
                  <c:v>0.84814100000000003</c:v>
                </c:pt>
                <c:pt idx="3856">
                  <c:v>0.84715200000000002</c:v>
                </c:pt>
                <c:pt idx="3857">
                  <c:v>0.84615700000000005</c:v>
                </c:pt>
                <c:pt idx="3858">
                  <c:v>0.84516500000000006</c:v>
                </c:pt>
                <c:pt idx="3859">
                  <c:v>0.84414800000000001</c:v>
                </c:pt>
                <c:pt idx="3860">
                  <c:v>0.84315300000000004</c:v>
                </c:pt>
                <c:pt idx="3861">
                  <c:v>0.84215099999999998</c:v>
                </c:pt>
                <c:pt idx="3862">
                  <c:v>0.84114900000000004</c:v>
                </c:pt>
                <c:pt idx="3863">
                  <c:v>0.84014999999999995</c:v>
                </c:pt>
                <c:pt idx="3864">
                  <c:v>0.83915200000000001</c:v>
                </c:pt>
                <c:pt idx="3865">
                  <c:v>0.83815600000000001</c:v>
                </c:pt>
                <c:pt idx="3866">
                  <c:v>0.83716599999999997</c:v>
                </c:pt>
                <c:pt idx="3867">
                  <c:v>0.83615499999999998</c:v>
                </c:pt>
                <c:pt idx="3868">
                  <c:v>0.83515799999999996</c:v>
                </c:pt>
                <c:pt idx="3869">
                  <c:v>0.83415499999999998</c:v>
                </c:pt>
                <c:pt idx="3870">
                  <c:v>0.83316299999999999</c:v>
                </c:pt>
                <c:pt idx="3871">
                  <c:v>0.83214299999999997</c:v>
                </c:pt>
                <c:pt idx="3872">
                  <c:v>0.83114100000000002</c:v>
                </c:pt>
                <c:pt idx="3873">
                  <c:v>0.83015600000000001</c:v>
                </c:pt>
                <c:pt idx="3874">
                  <c:v>0.829129</c:v>
                </c:pt>
                <c:pt idx="3875">
                  <c:v>0.82816000000000001</c:v>
                </c:pt>
                <c:pt idx="3876">
                  <c:v>0.827152</c:v>
                </c:pt>
                <c:pt idx="3877">
                  <c:v>0.82615499999999997</c:v>
                </c:pt>
                <c:pt idx="3878">
                  <c:v>0.82514200000000004</c:v>
                </c:pt>
                <c:pt idx="3879">
                  <c:v>0.82414799999999999</c:v>
                </c:pt>
                <c:pt idx="3880">
                  <c:v>0.82314600000000004</c:v>
                </c:pt>
                <c:pt idx="3881">
                  <c:v>0.822156</c:v>
                </c:pt>
                <c:pt idx="3882">
                  <c:v>0.82114699999999996</c:v>
                </c:pt>
                <c:pt idx="3883">
                  <c:v>0.82015099999999996</c:v>
                </c:pt>
                <c:pt idx="3884">
                  <c:v>0.81913899999999995</c:v>
                </c:pt>
                <c:pt idx="3885">
                  <c:v>0.81816299999999997</c:v>
                </c:pt>
                <c:pt idx="3886">
                  <c:v>0.81715599999999999</c:v>
                </c:pt>
                <c:pt idx="3887">
                  <c:v>0.81616299999999997</c:v>
                </c:pt>
                <c:pt idx="3888">
                  <c:v>0.81515800000000005</c:v>
                </c:pt>
                <c:pt idx="3889">
                  <c:v>0.81415499999999996</c:v>
                </c:pt>
                <c:pt idx="3890">
                  <c:v>0.81314399999999998</c:v>
                </c:pt>
                <c:pt idx="3891">
                  <c:v>0.81217200000000001</c:v>
                </c:pt>
                <c:pt idx="3892">
                  <c:v>0.81115400000000004</c:v>
                </c:pt>
                <c:pt idx="3893">
                  <c:v>0.81016100000000002</c:v>
                </c:pt>
                <c:pt idx="3894">
                  <c:v>0.80915400000000004</c:v>
                </c:pt>
                <c:pt idx="3895">
                  <c:v>0.80815899999999996</c:v>
                </c:pt>
                <c:pt idx="3896">
                  <c:v>0.80715300000000001</c:v>
                </c:pt>
                <c:pt idx="3897">
                  <c:v>0.80615099999999995</c:v>
                </c:pt>
                <c:pt idx="3898">
                  <c:v>0.805149</c:v>
                </c:pt>
                <c:pt idx="3899">
                  <c:v>0.80415999999999999</c:v>
                </c:pt>
                <c:pt idx="3900">
                  <c:v>0.80315700000000001</c:v>
                </c:pt>
                <c:pt idx="3901">
                  <c:v>0.80216100000000001</c:v>
                </c:pt>
                <c:pt idx="3902">
                  <c:v>0.80114600000000002</c:v>
                </c:pt>
                <c:pt idx="3903">
                  <c:v>0.80015999999999998</c:v>
                </c:pt>
                <c:pt idx="3904">
                  <c:v>0.79916399999999999</c:v>
                </c:pt>
                <c:pt idx="3905">
                  <c:v>0.79817000000000005</c:v>
                </c:pt>
                <c:pt idx="3906">
                  <c:v>0.79716799999999999</c:v>
                </c:pt>
                <c:pt idx="3907">
                  <c:v>0.79615599999999997</c:v>
                </c:pt>
                <c:pt idx="3908">
                  <c:v>0.79515899999999995</c:v>
                </c:pt>
                <c:pt idx="3909">
                  <c:v>0.79414899999999999</c:v>
                </c:pt>
                <c:pt idx="3910">
                  <c:v>0.79316500000000001</c:v>
                </c:pt>
                <c:pt idx="3911">
                  <c:v>0.79215999999999998</c:v>
                </c:pt>
                <c:pt idx="3912">
                  <c:v>0.79117000000000004</c:v>
                </c:pt>
                <c:pt idx="3913">
                  <c:v>0.79016500000000001</c:v>
                </c:pt>
                <c:pt idx="3914">
                  <c:v>0.78916500000000001</c:v>
                </c:pt>
                <c:pt idx="3915">
                  <c:v>0.788165</c:v>
                </c:pt>
                <c:pt idx="3916">
                  <c:v>0.787161</c:v>
                </c:pt>
                <c:pt idx="3917">
                  <c:v>0.78615599999999997</c:v>
                </c:pt>
                <c:pt idx="3918">
                  <c:v>0.78516200000000003</c:v>
                </c:pt>
                <c:pt idx="3919">
                  <c:v>0.784165</c:v>
                </c:pt>
                <c:pt idx="3920">
                  <c:v>0.783192</c:v>
                </c:pt>
                <c:pt idx="3921">
                  <c:v>0.78215199999999996</c:v>
                </c:pt>
                <c:pt idx="3922">
                  <c:v>0.78114499999999998</c:v>
                </c:pt>
                <c:pt idx="3923">
                  <c:v>0.78016700000000005</c:v>
                </c:pt>
                <c:pt idx="3924">
                  <c:v>0.77916600000000003</c:v>
                </c:pt>
                <c:pt idx="3925">
                  <c:v>0.77816799999999997</c:v>
                </c:pt>
                <c:pt idx="3926">
                  <c:v>0.777169</c:v>
                </c:pt>
                <c:pt idx="3927">
                  <c:v>0.77615900000000004</c:v>
                </c:pt>
                <c:pt idx="3928">
                  <c:v>0.77516399999999996</c:v>
                </c:pt>
                <c:pt idx="3929">
                  <c:v>0.77416300000000005</c:v>
                </c:pt>
                <c:pt idx="3930">
                  <c:v>0.77318399999999998</c:v>
                </c:pt>
                <c:pt idx="3931">
                  <c:v>0.77216600000000002</c:v>
                </c:pt>
                <c:pt idx="3932">
                  <c:v>0.77116300000000004</c:v>
                </c:pt>
                <c:pt idx="3933">
                  <c:v>0.77015100000000003</c:v>
                </c:pt>
                <c:pt idx="3934">
                  <c:v>0.76917400000000002</c:v>
                </c:pt>
                <c:pt idx="3935">
                  <c:v>0.76816300000000004</c:v>
                </c:pt>
                <c:pt idx="3936">
                  <c:v>0.76717100000000005</c:v>
                </c:pt>
                <c:pt idx="3937">
                  <c:v>0.76614700000000002</c:v>
                </c:pt>
                <c:pt idx="3938">
                  <c:v>0.76515900000000003</c:v>
                </c:pt>
                <c:pt idx="3939">
                  <c:v>0.76417199999999996</c:v>
                </c:pt>
                <c:pt idx="3940">
                  <c:v>0.76317400000000002</c:v>
                </c:pt>
                <c:pt idx="3941">
                  <c:v>0.76217199999999996</c:v>
                </c:pt>
                <c:pt idx="3942">
                  <c:v>0.76116300000000003</c:v>
                </c:pt>
                <c:pt idx="3943">
                  <c:v>0.760162</c:v>
                </c:pt>
                <c:pt idx="3944">
                  <c:v>0.75917199999999996</c:v>
                </c:pt>
                <c:pt idx="3945">
                  <c:v>0.75817999999999997</c:v>
                </c:pt>
                <c:pt idx="3946">
                  <c:v>0.75716399999999995</c:v>
                </c:pt>
                <c:pt idx="3947">
                  <c:v>0.75616399999999995</c:v>
                </c:pt>
                <c:pt idx="3948">
                  <c:v>0.75515600000000005</c:v>
                </c:pt>
                <c:pt idx="3949">
                  <c:v>0.75417299999999998</c:v>
                </c:pt>
                <c:pt idx="3950">
                  <c:v>0.75317500000000004</c:v>
                </c:pt>
                <c:pt idx="3951">
                  <c:v>0.75216700000000003</c:v>
                </c:pt>
                <c:pt idx="3952">
                  <c:v>0.75116799999999995</c:v>
                </c:pt>
                <c:pt idx="3953">
                  <c:v>0.750162</c:v>
                </c:pt>
                <c:pt idx="3954">
                  <c:v>0.74915799999999999</c:v>
                </c:pt>
                <c:pt idx="3955">
                  <c:v>0.748166</c:v>
                </c:pt>
                <c:pt idx="3956">
                  <c:v>0.74717100000000003</c:v>
                </c:pt>
                <c:pt idx="3957">
                  <c:v>0.74616800000000005</c:v>
                </c:pt>
                <c:pt idx="3958">
                  <c:v>0.74515900000000002</c:v>
                </c:pt>
                <c:pt idx="3959">
                  <c:v>0.74416899999999997</c:v>
                </c:pt>
                <c:pt idx="3960">
                  <c:v>0.743174</c:v>
                </c:pt>
                <c:pt idx="3961">
                  <c:v>0.74215600000000004</c:v>
                </c:pt>
                <c:pt idx="3962">
                  <c:v>0.74116499999999996</c:v>
                </c:pt>
                <c:pt idx="3963">
                  <c:v>0.74017100000000002</c:v>
                </c:pt>
                <c:pt idx="3964">
                  <c:v>0.73917900000000003</c:v>
                </c:pt>
                <c:pt idx="3965">
                  <c:v>0.73815600000000003</c:v>
                </c:pt>
                <c:pt idx="3966">
                  <c:v>0.73716499999999996</c:v>
                </c:pt>
                <c:pt idx="3967">
                  <c:v>0.73618300000000003</c:v>
                </c:pt>
                <c:pt idx="3968">
                  <c:v>0.73516099999999995</c:v>
                </c:pt>
                <c:pt idx="3969">
                  <c:v>0.73417600000000005</c:v>
                </c:pt>
                <c:pt idx="3970">
                  <c:v>0.73316800000000004</c:v>
                </c:pt>
                <c:pt idx="3971">
                  <c:v>0.73215300000000005</c:v>
                </c:pt>
                <c:pt idx="3972">
                  <c:v>0.73116099999999995</c:v>
                </c:pt>
                <c:pt idx="3973">
                  <c:v>0.73017600000000005</c:v>
                </c:pt>
                <c:pt idx="3974">
                  <c:v>0.72917299999999996</c:v>
                </c:pt>
                <c:pt idx="3975">
                  <c:v>0.72819299999999998</c:v>
                </c:pt>
                <c:pt idx="3976">
                  <c:v>0.72715399999999997</c:v>
                </c:pt>
                <c:pt idx="3977">
                  <c:v>0.72617600000000004</c:v>
                </c:pt>
                <c:pt idx="3978">
                  <c:v>0.72517200000000004</c:v>
                </c:pt>
                <c:pt idx="3979">
                  <c:v>0.72418300000000002</c:v>
                </c:pt>
                <c:pt idx="3980">
                  <c:v>0.72317699999999996</c:v>
                </c:pt>
                <c:pt idx="3981">
                  <c:v>0.72216400000000003</c:v>
                </c:pt>
                <c:pt idx="3982">
                  <c:v>0.72117100000000001</c:v>
                </c:pt>
                <c:pt idx="3983">
                  <c:v>0.72016500000000006</c:v>
                </c:pt>
                <c:pt idx="3984">
                  <c:v>0.71917299999999995</c:v>
                </c:pt>
                <c:pt idx="3985">
                  <c:v>0.71817200000000003</c:v>
                </c:pt>
                <c:pt idx="3986">
                  <c:v>0.71718499999999996</c:v>
                </c:pt>
                <c:pt idx="3987">
                  <c:v>0.71618300000000001</c:v>
                </c:pt>
                <c:pt idx="3988">
                  <c:v>0.71517699999999995</c:v>
                </c:pt>
                <c:pt idx="3989">
                  <c:v>0.71417299999999995</c:v>
                </c:pt>
                <c:pt idx="3990">
                  <c:v>0.71317699999999995</c:v>
                </c:pt>
                <c:pt idx="3991">
                  <c:v>0.71218499999999996</c:v>
                </c:pt>
                <c:pt idx="3992">
                  <c:v>0.71116599999999996</c:v>
                </c:pt>
                <c:pt idx="3993">
                  <c:v>0.71018599999999998</c:v>
                </c:pt>
                <c:pt idx="3994">
                  <c:v>0.70916199999999996</c:v>
                </c:pt>
                <c:pt idx="3995">
                  <c:v>0.70816199999999996</c:v>
                </c:pt>
                <c:pt idx="3996">
                  <c:v>0.70718000000000003</c:v>
                </c:pt>
                <c:pt idx="3997">
                  <c:v>0.70616599999999996</c:v>
                </c:pt>
                <c:pt idx="3998">
                  <c:v>0.70516599999999996</c:v>
                </c:pt>
                <c:pt idx="3999">
                  <c:v>0.70418499999999995</c:v>
                </c:pt>
                <c:pt idx="4000">
                  <c:v>0.70316999999999996</c:v>
                </c:pt>
                <c:pt idx="4001">
                  <c:v>0.70217499999999999</c:v>
                </c:pt>
                <c:pt idx="4002">
                  <c:v>0.70117099999999999</c:v>
                </c:pt>
                <c:pt idx="4003">
                  <c:v>0.70018100000000005</c:v>
                </c:pt>
                <c:pt idx="4004">
                  <c:v>0.69918100000000005</c:v>
                </c:pt>
                <c:pt idx="4005">
                  <c:v>0.69816800000000001</c:v>
                </c:pt>
                <c:pt idx="4006">
                  <c:v>0.69715800000000006</c:v>
                </c:pt>
                <c:pt idx="4007">
                  <c:v>0.69616500000000003</c:v>
                </c:pt>
                <c:pt idx="4008">
                  <c:v>0.69518599999999997</c:v>
                </c:pt>
                <c:pt idx="4009">
                  <c:v>0.694187</c:v>
                </c:pt>
                <c:pt idx="4010">
                  <c:v>0.69317799999999996</c:v>
                </c:pt>
                <c:pt idx="4011">
                  <c:v>0.69219200000000003</c:v>
                </c:pt>
                <c:pt idx="4012">
                  <c:v>0.691187</c:v>
                </c:pt>
                <c:pt idx="4013">
                  <c:v>0.69018400000000002</c:v>
                </c:pt>
                <c:pt idx="4014">
                  <c:v>0.68918500000000005</c:v>
                </c:pt>
                <c:pt idx="4015">
                  <c:v>0.68817300000000003</c:v>
                </c:pt>
                <c:pt idx="4016">
                  <c:v>0.687168</c:v>
                </c:pt>
                <c:pt idx="4017">
                  <c:v>0.68617700000000004</c:v>
                </c:pt>
                <c:pt idx="4018">
                  <c:v>0.68516699999999997</c:v>
                </c:pt>
                <c:pt idx="4019">
                  <c:v>0.68416999999999994</c:v>
                </c:pt>
                <c:pt idx="4020">
                  <c:v>0.68317700000000003</c:v>
                </c:pt>
                <c:pt idx="4021">
                  <c:v>0.68218800000000002</c:v>
                </c:pt>
                <c:pt idx="4022">
                  <c:v>0.68119300000000005</c:v>
                </c:pt>
                <c:pt idx="4023">
                  <c:v>0.680199</c:v>
                </c:pt>
                <c:pt idx="4024">
                  <c:v>0.67917000000000005</c:v>
                </c:pt>
                <c:pt idx="4025">
                  <c:v>0.67818199999999995</c:v>
                </c:pt>
                <c:pt idx="4026">
                  <c:v>0.67719300000000004</c:v>
                </c:pt>
                <c:pt idx="4027">
                  <c:v>0.67619499999999999</c:v>
                </c:pt>
                <c:pt idx="4028">
                  <c:v>0.67518100000000003</c:v>
                </c:pt>
                <c:pt idx="4029">
                  <c:v>0.67418100000000003</c:v>
                </c:pt>
              </c:numCache>
            </c:numRef>
          </c:xVal>
          <c:yVal>
            <c:numRef>
              <c:f>'[SPPE electrodeposition CV.xlsx]Sheet1'!$D$4:$D$4033</c:f>
              <c:numCache>
                <c:formatCode>General</c:formatCode>
                <c:ptCount val="4030"/>
                <c:pt idx="0">
                  <c:v>2.54726E-3</c:v>
                </c:pt>
                <c:pt idx="1">
                  <c:v>2.5656099999999999E-3</c:v>
                </c:pt>
                <c:pt idx="2">
                  <c:v>2.5759400000000001E-3</c:v>
                </c:pt>
                <c:pt idx="3">
                  <c:v>2.5922800000000002E-3</c:v>
                </c:pt>
                <c:pt idx="4">
                  <c:v>2.5957799999999998E-3</c:v>
                </c:pt>
                <c:pt idx="5">
                  <c:v>2.6109800000000002E-3</c:v>
                </c:pt>
                <c:pt idx="6">
                  <c:v>2.62664E-3</c:v>
                </c:pt>
                <c:pt idx="7">
                  <c:v>2.6415399999999999E-3</c:v>
                </c:pt>
                <c:pt idx="8">
                  <c:v>2.6568999999999998E-3</c:v>
                </c:pt>
                <c:pt idx="9">
                  <c:v>2.6655699999999999E-3</c:v>
                </c:pt>
                <c:pt idx="10">
                  <c:v>2.6823400000000001E-3</c:v>
                </c:pt>
                <c:pt idx="11">
                  <c:v>2.6982999999999998E-3</c:v>
                </c:pt>
                <c:pt idx="12">
                  <c:v>2.7095499999999998E-3</c:v>
                </c:pt>
                <c:pt idx="13">
                  <c:v>2.73318E-3</c:v>
                </c:pt>
                <c:pt idx="14">
                  <c:v>2.7416699999999999E-3</c:v>
                </c:pt>
                <c:pt idx="15">
                  <c:v>2.75552E-3</c:v>
                </c:pt>
                <c:pt idx="16">
                  <c:v>2.7747100000000001E-3</c:v>
                </c:pt>
                <c:pt idx="17">
                  <c:v>2.7900899999999998E-3</c:v>
                </c:pt>
                <c:pt idx="18">
                  <c:v>2.80459E-3</c:v>
                </c:pt>
                <c:pt idx="19">
                  <c:v>2.81782E-3</c:v>
                </c:pt>
                <c:pt idx="20">
                  <c:v>2.82891E-3</c:v>
                </c:pt>
                <c:pt idx="21">
                  <c:v>2.8522600000000001E-3</c:v>
                </c:pt>
                <c:pt idx="22">
                  <c:v>2.86149E-3</c:v>
                </c:pt>
                <c:pt idx="23">
                  <c:v>2.87587E-3</c:v>
                </c:pt>
                <c:pt idx="24">
                  <c:v>2.9022200000000001E-3</c:v>
                </c:pt>
                <c:pt idx="25">
                  <c:v>2.9076699999999998E-3</c:v>
                </c:pt>
                <c:pt idx="26">
                  <c:v>2.9246099999999998E-3</c:v>
                </c:pt>
                <c:pt idx="27">
                  <c:v>2.9485100000000001E-3</c:v>
                </c:pt>
                <c:pt idx="28">
                  <c:v>2.9572399999999999E-3</c:v>
                </c:pt>
                <c:pt idx="29">
                  <c:v>2.9809900000000002E-3</c:v>
                </c:pt>
                <c:pt idx="30">
                  <c:v>2.9920599999999999E-3</c:v>
                </c:pt>
                <c:pt idx="31">
                  <c:v>3.0157399999999998E-3</c:v>
                </c:pt>
                <c:pt idx="32">
                  <c:v>3.0271999999999999E-3</c:v>
                </c:pt>
                <c:pt idx="33">
                  <c:v>3.0414399999999999E-3</c:v>
                </c:pt>
                <c:pt idx="34">
                  <c:v>3.05916E-3</c:v>
                </c:pt>
                <c:pt idx="35">
                  <c:v>3.0854300000000001E-3</c:v>
                </c:pt>
                <c:pt idx="36">
                  <c:v>3.0894199999999998E-3</c:v>
                </c:pt>
                <c:pt idx="37">
                  <c:v>3.1160099999999998E-3</c:v>
                </c:pt>
                <c:pt idx="38">
                  <c:v>3.12306E-3</c:v>
                </c:pt>
                <c:pt idx="39">
                  <c:v>3.1385800000000002E-3</c:v>
                </c:pt>
                <c:pt idx="40">
                  <c:v>3.1614099999999999E-3</c:v>
                </c:pt>
                <c:pt idx="41">
                  <c:v>3.1707699999999998E-3</c:v>
                </c:pt>
                <c:pt idx="42">
                  <c:v>3.1920799999999999E-3</c:v>
                </c:pt>
                <c:pt idx="43">
                  <c:v>3.20419E-3</c:v>
                </c:pt>
                <c:pt idx="44">
                  <c:v>3.2132800000000002E-3</c:v>
                </c:pt>
                <c:pt idx="45">
                  <c:v>3.2358E-3</c:v>
                </c:pt>
                <c:pt idx="46">
                  <c:v>3.2441800000000002E-3</c:v>
                </c:pt>
                <c:pt idx="47">
                  <c:v>3.2687100000000002E-3</c:v>
                </c:pt>
                <c:pt idx="48">
                  <c:v>3.2726399999999998E-3</c:v>
                </c:pt>
                <c:pt idx="49">
                  <c:v>3.2892799999999999E-3</c:v>
                </c:pt>
                <c:pt idx="50">
                  <c:v>3.29715E-3</c:v>
                </c:pt>
                <c:pt idx="51">
                  <c:v>3.30569E-3</c:v>
                </c:pt>
                <c:pt idx="52">
                  <c:v>3.3280599999999999E-3</c:v>
                </c:pt>
                <c:pt idx="53">
                  <c:v>3.3319600000000001E-3</c:v>
                </c:pt>
                <c:pt idx="54">
                  <c:v>3.3518200000000001E-3</c:v>
                </c:pt>
                <c:pt idx="55">
                  <c:v>3.34666E-3</c:v>
                </c:pt>
                <c:pt idx="56">
                  <c:v>3.3629300000000001E-3</c:v>
                </c:pt>
                <c:pt idx="57">
                  <c:v>3.38763E-3</c:v>
                </c:pt>
                <c:pt idx="58">
                  <c:v>3.3821300000000001E-3</c:v>
                </c:pt>
                <c:pt idx="59">
                  <c:v>3.3979600000000002E-3</c:v>
                </c:pt>
                <c:pt idx="60">
                  <c:v>3.4047299999999999E-3</c:v>
                </c:pt>
                <c:pt idx="61">
                  <c:v>3.4140799999999999E-3</c:v>
                </c:pt>
                <c:pt idx="62">
                  <c:v>3.4254300000000001E-3</c:v>
                </c:pt>
                <c:pt idx="63">
                  <c:v>3.4355800000000001E-3</c:v>
                </c:pt>
                <c:pt idx="64">
                  <c:v>3.4506799999999998E-3</c:v>
                </c:pt>
                <c:pt idx="65">
                  <c:v>3.4478E-3</c:v>
                </c:pt>
                <c:pt idx="66">
                  <c:v>3.4580600000000002E-3</c:v>
                </c:pt>
                <c:pt idx="67">
                  <c:v>3.473E-3</c:v>
                </c:pt>
                <c:pt idx="68">
                  <c:v>3.4711999999999998E-3</c:v>
                </c:pt>
                <c:pt idx="69">
                  <c:v>3.4930600000000001E-3</c:v>
                </c:pt>
                <c:pt idx="70">
                  <c:v>3.4917400000000001E-3</c:v>
                </c:pt>
                <c:pt idx="71">
                  <c:v>3.4988699999999998E-3</c:v>
                </c:pt>
                <c:pt idx="72">
                  <c:v>3.5118699999999998E-3</c:v>
                </c:pt>
                <c:pt idx="73">
                  <c:v>3.5228500000000001E-3</c:v>
                </c:pt>
                <c:pt idx="74">
                  <c:v>3.5338399999999999E-3</c:v>
                </c:pt>
                <c:pt idx="75">
                  <c:v>3.54185E-3</c:v>
                </c:pt>
                <c:pt idx="76">
                  <c:v>3.5501700000000001E-3</c:v>
                </c:pt>
                <c:pt idx="77">
                  <c:v>3.5559400000000001E-3</c:v>
                </c:pt>
                <c:pt idx="78">
                  <c:v>3.56501E-3</c:v>
                </c:pt>
                <c:pt idx="79">
                  <c:v>3.5806000000000002E-3</c:v>
                </c:pt>
                <c:pt idx="80">
                  <c:v>3.5786899999999998E-3</c:v>
                </c:pt>
                <c:pt idx="81">
                  <c:v>3.5941100000000002E-3</c:v>
                </c:pt>
                <c:pt idx="82">
                  <c:v>3.6039599999999998E-3</c:v>
                </c:pt>
                <c:pt idx="83">
                  <c:v>3.6163200000000001E-3</c:v>
                </c:pt>
                <c:pt idx="84">
                  <c:v>3.6250100000000001E-3</c:v>
                </c:pt>
                <c:pt idx="85">
                  <c:v>3.6382099999999998E-3</c:v>
                </c:pt>
                <c:pt idx="86">
                  <c:v>3.6494399999999999E-3</c:v>
                </c:pt>
                <c:pt idx="87">
                  <c:v>3.6487400000000001E-3</c:v>
                </c:pt>
                <c:pt idx="88">
                  <c:v>3.6724700000000002E-3</c:v>
                </c:pt>
                <c:pt idx="89">
                  <c:v>3.6805900000000001E-3</c:v>
                </c:pt>
                <c:pt idx="90">
                  <c:v>3.6948800000000002E-3</c:v>
                </c:pt>
                <c:pt idx="91">
                  <c:v>3.7061500000000001E-3</c:v>
                </c:pt>
                <c:pt idx="92">
                  <c:v>3.7173900000000001E-3</c:v>
                </c:pt>
                <c:pt idx="93">
                  <c:v>3.7334299999999998E-3</c:v>
                </c:pt>
                <c:pt idx="94">
                  <c:v>3.7425000000000002E-3</c:v>
                </c:pt>
                <c:pt idx="95">
                  <c:v>3.7586299999999998E-3</c:v>
                </c:pt>
                <c:pt idx="96">
                  <c:v>3.7745399999999998E-3</c:v>
                </c:pt>
                <c:pt idx="97">
                  <c:v>3.7863800000000002E-3</c:v>
                </c:pt>
                <c:pt idx="98">
                  <c:v>3.8058800000000002E-3</c:v>
                </c:pt>
                <c:pt idx="99">
                  <c:v>3.8110499999999999E-3</c:v>
                </c:pt>
                <c:pt idx="100">
                  <c:v>3.8350599999999999E-3</c:v>
                </c:pt>
                <c:pt idx="101">
                  <c:v>3.8542899999999998E-3</c:v>
                </c:pt>
                <c:pt idx="102">
                  <c:v>3.8657100000000001E-3</c:v>
                </c:pt>
                <c:pt idx="103">
                  <c:v>3.8893600000000001E-3</c:v>
                </c:pt>
                <c:pt idx="104">
                  <c:v>3.9023999999999999E-3</c:v>
                </c:pt>
                <c:pt idx="105">
                  <c:v>3.92961E-3</c:v>
                </c:pt>
                <c:pt idx="106">
                  <c:v>3.9425500000000004E-3</c:v>
                </c:pt>
                <c:pt idx="107">
                  <c:v>3.9535500000000001E-3</c:v>
                </c:pt>
                <c:pt idx="108">
                  <c:v>3.9781699999999996E-3</c:v>
                </c:pt>
                <c:pt idx="109">
                  <c:v>3.9975000000000002E-3</c:v>
                </c:pt>
                <c:pt idx="110">
                  <c:v>4.0233999999999999E-3</c:v>
                </c:pt>
                <c:pt idx="111">
                  <c:v>4.0339900000000003E-3</c:v>
                </c:pt>
                <c:pt idx="112">
                  <c:v>4.0676599999999999E-3</c:v>
                </c:pt>
                <c:pt idx="113">
                  <c:v>4.0845999999999999E-3</c:v>
                </c:pt>
                <c:pt idx="114">
                  <c:v>4.10474E-3</c:v>
                </c:pt>
                <c:pt idx="115">
                  <c:v>4.1344700000000003E-3</c:v>
                </c:pt>
                <c:pt idx="116">
                  <c:v>4.1548599999999998E-3</c:v>
                </c:pt>
                <c:pt idx="117">
                  <c:v>4.1835300000000004E-3</c:v>
                </c:pt>
                <c:pt idx="118">
                  <c:v>4.2162900000000001E-3</c:v>
                </c:pt>
                <c:pt idx="119">
                  <c:v>4.23457E-3</c:v>
                </c:pt>
                <c:pt idx="120">
                  <c:v>4.2582399999999999E-3</c:v>
                </c:pt>
                <c:pt idx="121">
                  <c:v>4.2895700000000004E-3</c:v>
                </c:pt>
                <c:pt idx="122">
                  <c:v>4.3157500000000001E-3</c:v>
                </c:pt>
                <c:pt idx="123">
                  <c:v>4.3437299999999996E-3</c:v>
                </c:pt>
                <c:pt idx="124">
                  <c:v>4.3794200000000002E-3</c:v>
                </c:pt>
                <c:pt idx="125">
                  <c:v>4.41144E-3</c:v>
                </c:pt>
                <c:pt idx="126">
                  <c:v>4.4489500000000001E-3</c:v>
                </c:pt>
                <c:pt idx="127">
                  <c:v>4.4830299999999998E-3</c:v>
                </c:pt>
                <c:pt idx="128">
                  <c:v>4.51294E-3</c:v>
                </c:pt>
                <c:pt idx="129">
                  <c:v>4.5568500000000003E-3</c:v>
                </c:pt>
                <c:pt idx="130">
                  <c:v>4.5894999999999998E-3</c:v>
                </c:pt>
                <c:pt idx="131">
                  <c:v>4.6390199999999998E-3</c:v>
                </c:pt>
                <c:pt idx="132">
                  <c:v>4.6755299999999998E-3</c:v>
                </c:pt>
                <c:pt idx="133">
                  <c:v>4.71887E-3</c:v>
                </c:pt>
                <c:pt idx="134">
                  <c:v>4.7639099999999997E-3</c:v>
                </c:pt>
                <c:pt idx="135">
                  <c:v>4.8111400000000002E-3</c:v>
                </c:pt>
                <c:pt idx="136">
                  <c:v>4.86084E-3</c:v>
                </c:pt>
                <c:pt idx="137">
                  <c:v>4.9089399999999997E-3</c:v>
                </c:pt>
                <c:pt idx="138">
                  <c:v>4.9608100000000004E-3</c:v>
                </c:pt>
                <c:pt idx="139">
                  <c:v>5.0159000000000002E-3</c:v>
                </c:pt>
                <c:pt idx="140">
                  <c:v>5.0730999999999997E-3</c:v>
                </c:pt>
                <c:pt idx="141">
                  <c:v>5.1373E-3</c:v>
                </c:pt>
                <c:pt idx="142">
                  <c:v>5.1904000000000004E-3</c:v>
                </c:pt>
                <c:pt idx="143">
                  <c:v>5.26072E-3</c:v>
                </c:pt>
                <c:pt idx="144">
                  <c:v>5.3237700000000002E-3</c:v>
                </c:pt>
                <c:pt idx="145">
                  <c:v>5.3907800000000004E-3</c:v>
                </c:pt>
                <c:pt idx="146">
                  <c:v>5.4685799999999998E-3</c:v>
                </c:pt>
                <c:pt idx="147">
                  <c:v>5.5421899999999998E-3</c:v>
                </c:pt>
                <c:pt idx="148">
                  <c:v>5.6252799999999999E-3</c:v>
                </c:pt>
                <c:pt idx="149">
                  <c:v>5.70368E-3</c:v>
                </c:pt>
                <c:pt idx="150">
                  <c:v>5.7928900000000002E-3</c:v>
                </c:pt>
                <c:pt idx="151">
                  <c:v>5.8745500000000001E-3</c:v>
                </c:pt>
                <c:pt idx="152">
                  <c:v>5.9701399999999996E-3</c:v>
                </c:pt>
                <c:pt idx="153">
                  <c:v>6.0711799999999998E-3</c:v>
                </c:pt>
                <c:pt idx="154">
                  <c:v>6.17586E-3</c:v>
                </c:pt>
                <c:pt idx="155">
                  <c:v>6.2760100000000003E-3</c:v>
                </c:pt>
                <c:pt idx="156">
                  <c:v>6.3853900000000003E-3</c:v>
                </c:pt>
                <c:pt idx="157">
                  <c:v>6.49878E-3</c:v>
                </c:pt>
                <c:pt idx="158">
                  <c:v>6.6203599999999996E-3</c:v>
                </c:pt>
                <c:pt idx="159">
                  <c:v>6.7487299999999997E-3</c:v>
                </c:pt>
                <c:pt idx="160">
                  <c:v>6.8797299999999997E-3</c:v>
                </c:pt>
                <c:pt idx="161">
                  <c:v>7.0156400000000001E-3</c:v>
                </c:pt>
                <c:pt idx="162">
                  <c:v>7.1588199999999998E-3</c:v>
                </c:pt>
                <c:pt idx="163">
                  <c:v>7.3170600000000002E-3</c:v>
                </c:pt>
                <c:pt idx="164">
                  <c:v>7.4657300000000003E-3</c:v>
                </c:pt>
                <c:pt idx="165">
                  <c:v>7.6338700000000001E-3</c:v>
                </c:pt>
                <c:pt idx="166">
                  <c:v>7.8016700000000001E-3</c:v>
                </c:pt>
                <c:pt idx="167">
                  <c:v>7.9843099999999997E-3</c:v>
                </c:pt>
                <c:pt idx="168">
                  <c:v>8.1565800000000001E-3</c:v>
                </c:pt>
                <c:pt idx="169">
                  <c:v>8.3769499999999993E-3</c:v>
                </c:pt>
                <c:pt idx="170">
                  <c:v>8.5719999999999998E-3</c:v>
                </c:pt>
                <c:pt idx="171">
                  <c:v>8.7899399999999996E-3</c:v>
                </c:pt>
                <c:pt idx="172">
                  <c:v>9.0130699999999998E-3</c:v>
                </c:pt>
                <c:pt idx="173">
                  <c:v>9.2387000000000007E-3</c:v>
                </c:pt>
                <c:pt idx="174">
                  <c:v>9.4876400000000003E-3</c:v>
                </c:pt>
                <c:pt idx="175">
                  <c:v>9.74504E-3</c:v>
                </c:pt>
                <c:pt idx="176">
                  <c:v>1.00141E-2</c:v>
                </c:pt>
                <c:pt idx="177">
                  <c:v>1.02956E-2</c:v>
                </c:pt>
                <c:pt idx="178">
                  <c:v>1.0572E-2</c:v>
                </c:pt>
                <c:pt idx="179">
                  <c:v>1.08903E-2</c:v>
                </c:pt>
                <c:pt idx="180">
                  <c:v>1.1194900000000001E-2</c:v>
                </c:pt>
                <c:pt idx="181">
                  <c:v>1.1534600000000001E-2</c:v>
                </c:pt>
                <c:pt idx="182">
                  <c:v>1.18748E-2</c:v>
                </c:pt>
                <c:pt idx="183">
                  <c:v>1.2238300000000001E-2</c:v>
                </c:pt>
                <c:pt idx="184">
                  <c:v>1.2608100000000001E-2</c:v>
                </c:pt>
                <c:pt idx="185">
                  <c:v>1.30008E-2</c:v>
                </c:pt>
                <c:pt idx="186">
                  <c:v>1.341E-2</c:v>
                </c:pt>
                <c:pt idx="187">
                  <c:v>1.38332E-2</c:v>
                </c:pt>
                <c:pt idx="188">
                  <c:v>1.4287899999999999E-2</c:v>
                </c:pt>
                <c:pt idx="189">
                  <c:v>1.4744800000000001E-2</c:v>
                </c:pt>
                <c:pt idx="190">
                  <c:v>1.5226E-2</c:v>
                </c:pt>
                <c:pt idx="191">
                  <c:v>1.5727700000000001E-2</c:v>
                </c:pt>
                <c:pt idx="192">
                  <c:v>1.6242099999999999E-2</c:v>
                </c:pt>
                <c:pt idx="193">
                  <c:v>1.6787799999999999E-2</c:v>
                </c:pt>
                <c:pt idx="194">
                  <c:v>1.7361000000000001E-2</c:v>
                </c:pt>
                <c:pt idx="195">
                  <c:v>1.79407E-2</c:v>
                </c:pt>
                <c:pt idx="196">
                  <c:v>1.8555800000000001E-2</c:v>
                </c:pt>
                <c:pt idx="197">
                  <c:v>1.9182500000000002E-2</c:v>
                </c:pt>
                <c:pt idx="198">
                  <c:v>1.9981100000000002E-2</c:v>
                </c:pt>
                <c:pt idx="199">
                  <c:v>2.0835800000000002E-2</c:v>
                </c:pt>
                <c:pt idx="200">
                  <c:v>2.1558299999999999E-2</c:v>
                </c:pt>
                <c:pt idx="201">
                  <c:v>2.23135E-2</c:v>
                </c:pt>
                <c:pt idx="202">
                  <c:v>2.3074299999999999E-2</c:v>
                </c:pt>
                <c:pt idx="203">
                  <c:v>2.3889199999999999E-2</c:v>
                </c:pt>
                <c:pt idx="204">
                  <c:v>2.4719399999999999E-2</c:v>
                </c:pt>
                <c:pt idx="205">
                  <c:v>2.55797E-2</c:v>
                </c:pt>
                <c:pt idx="206">
                  <c:v>2.6452E-2</c:v>
                </c:pt>
                <c:pt idx="207">
                  <c:v>2.7377200000000001E-2</c:v>
                </c:pt>
                <c:pt idx="208">
                  <c:v>2.8318800000000002E-2</c:v>
                </c:pt>
                <c:pt idx="209">
                  <c:v>2.9291500000000002E-2</c:v>
                </c:pt>
                <c:pt idx="210">
                  <c:v>3.0299E-2</c:v>
                </c:pt>
                <c:pt idx="211">
                  <c:v>3.1339800000000001E-2</c:v>
                </c:pt>
                <c:pt idx="212">
                  <c:v>3.2405400000000001E-2</c:v>
                </c:pt>
                <c:pt idx="213">
                  <c:v>3.3499399999999999E-2</c:v>
                </c:pt>
                <c:pt idx="214">
                  <c:v>3.4628800000000001E-2</c:v>
                </c:pt>
                <c:pt idx="215">
                  <c:v>3.5803700000000001E-2</c:v>
                </c:pt>
                <c:pt idx="216">
                  <c:v>3.6997700000000001E-2</c:v>
                </c:pt>
                <c:pt idx="217">
                  <c:v>3.8217599999999997E-2</c:v>
                </c:pt>
                <c:pt idx="218">
                  <c:v>3.9486E-2</c:v>
                </c:pt>
                <c:pt idx="219">
                  <c:v>4.0776699999999999E-2</c:v>
                </c:pt>
                <c:pt idx="220">
                  <c:v>4.2123099999999997E-2</c:v>
                </c:pt>
                <c:pt idx="221">
                  <c:v>4.3502199999999998E-2</c:v>
                </c:pt>
                <c:pt idx="222">
                  <c:v>4.4916200000000003E-2</c:v>
                </c:pt>
                <c:pt idx="223">
                  <c:v>4.6350500000000003E-2</c:v>
                </c:pt>
                <c:pt idx="224">
                  <c:v>4.7840899999999999E-2</c:v>
                </c:pt>
                <c:pt idx="225">
                  <c:v>4.9353899999999999E-2</c:v>
                </c:pt>
                <c:pt idx="226">
                  <c:v>5.0909000000000003E-2</c:v>
                </c:pt>
                <c:pt idx="227">
                  <c:v>5.2498200000000002E-2</c:v>
                </c:pt>
                <c:pt idx="228">
                  <c:v>5.41185E-2</c:v>
                </c:pt>
                <c:pt idx="229">
                  <c:v>5.5781499999999998E-2</c:v>
                </c:pt>
                <c:pt idx="230">
                  <c:v>5.7495900000000003E-2</c:v>
                </c:pt>
                <c:pt idx="231">
                  <c:v>5.9245600000000002E-2</c:v>
                </c:pt>
                <c:pt idx="232">
                  <c:v>6.1046599999999999E-2</c:v>
                </c:pt>
                <c:pt idx="233">
                  <c:v>6.2879400000000002E-2</c:v>
                </c:pt>
                <c:pt idx="234">
                  <c:v>6.4777899999999999E-2</c:v>
                </c:pt>
                <c:pt idx="235">
                  <c:v>6.66963E-2</c:v>
                </c:pt>
                <c:pt idx="236">
                  <c:v>6.8656099999999998E-2</c:v>
                </c:pt>
                <c:pt idx="237">
                  <c:v>7.0682700000000001E-2</c:v>
                </c:pt>
                <c:pt idx="238">
                  <c:v>7.2732099999999994E-2</c:v>
                </c:pt>
                <c:pt idx="239">
                  <c:v>7.4837699999999993E-2</c:v>
                </c:pt>
                <c:pt idx="240">
                  <c:v>7.6990799999999998E-2</c:v>
                </c:pt>
                <c:pt idx="241">
                  <c:v>7.9206100000000002E-2</c:v>
                </c:pt>
                <c:pt idx="242">
                  <c:v>8.14439E-2</c:v>
                </c:pt>
                <c:pt idx="243">
                  <c:v>8.3763500000000005E-2</c:v>
                </c:pt>
                <c:pt idx="244">
                  <c:v>8.6126400000000006E-2</c:v>
                </c:pt>
                <c:pt idx="245">
                  <c:v>8.8543399999999994E-2</c:v>
                </c:pt>
                <c:pt idx="246">
                  <c:v>9.1023199999999999E-2</c:v>
                </c:pt>
                <c:pt idx="247">
                  <c:v>9.3537400000000007E-2</c:v>
                </c:pt>
                <c:pt idx="248">
                  <c:v>9.6107700000000004E-2</c:v>
                </c:pt>
                <c:pt idx="249">
                  <c:v>9.8723400000000003E-2</c:v>
                </c:pt>
                <c:pt idx="250">
                  <c:v>0.101406</c:v>
                </c:pt>
                <c:pt idx="251">
                  <c:v>0.104142</c:v>
                </c:pt>
                <c:pt idx="252">
                  <c:v>0.106959</c:v>
                </c:pt>
                <c:pt idx="253">
                  <c:v>0.10982500000000001</c:v>
                </c:pt>
                <c:pt idx="254">
                  <c:v>0.112734</c:v>
                </c:pt>
                <c:pt idx="255">
                  <c:v>0.11572300000000001</c:v>
                </c:pt>
                <c:pt idx="256">
                  <c:v>0.118754</c:v>
                </c:pt>
                <c:pt idx="257">
                  <c:v>0.121852</c:v>
                </c:pt>
                <c:pt idx="258">
                  <c:v>0.12503900000000001</c:v>
                </c:pt>
                <c:pt idx="259">
                  <c:v>0.12828800000000001</c:v>
                </c:pt>
                <c:pt idx="260">
                  <c:v>0.13156799999999999</c:v>
                </c:pt>
                <c:pt idx="261">
                  <c:v>0.13492299999999999</c:v>
                </c:pt>
                <c:pt idx="262">
                  <c:v>0.13836200000000001</c:v>
                </c:pt>
                <c:pt idx="263">
                  <c:v>0.14188300000000001</c:v>
                </c:pt>
                <c:pt idx="264">
                  <c:v>0.14544799999999999</c:v>
                </c:pt>
                <c:pt idx="265">
                  <c:v>0.149092</c:v>
                </c:pt>
                <c:pt idx="266">
                  <c:v>0.15277299999999999</c:v>
                </c:pt>
                <c:pt idx="267">
                  <c:v>0.15657299999999999</c:v>
                </c:pt>
                <c:pt idx="268">
                  <c:v>0.16040399999999999</c:v>
                </c:pt>
                <c:pt idx="269">
                  <c:v>0.16434099999999999</c:v>
                </c:pt>
                <c:pt idx="270">
                  <c:v>0.16833500000000001</c:v>
                </c:pt>
                <c:pt idx="271">
                  <c:v>0.17246400000000001</c:v>
                </c:pt>
                <c:pt idx="272">
                  <c:v>0.17663400000000001</c:v>
                </c:pt>
                <c:pt idx="273">
                  <c:v>0.180865</c:v>
                </c:pt>
                <c:pt idx="274">
                  <c:v>0.18517</c:v>
                </c:pt>
                <c:pt idx="275">
                  <c:v>0.189525</c:v>
                </c:pt>
                <c:pt idx="276">
                  <c:v>0.19398699999999999</c:v>
                </c:pt>
                <c:pt idx="277">
                  <c:v>0.19855</c:v>
                </c:pt>
                <c:pt idx="278">
                  <c:v>0.20418900000000001</c:v>
                </c:pt>
                <c:pt idx="279">
                  <c:v>0.21016499999999999</c:v>
                </c:pt>
                <c:pt idx="280">
                  <c:v>0.21498</c:v>
                </c:pt>
                <c:pt idx="281">
                  <c:v>0.21995400000000001</c:v>
                </c:pt>
                <c:pt idx="282">
                  <c:v>0.224941</c:v>
                </c:pt>
                <c:pt idx="283">
                  <c:v>0.230097</c:v>
                </c:pt>
                <c:pt idx="284">
                  <c:v>0.23530000000000001</c:v>
                </c:pt>
                <c:pt idx="285">
                  <c:v>0.240509</c:v>
                </c:pt>
                <c:pt idx="286">
                  <c:v>0.24581700000000001</c:v>
                </c:pt>
                <c:pt idx="287">
                  <c:v>0.25129499999999999</c:v>
                </c:pt>
                <c:pt idx="288">
                  <c:v>0.25677299999999997</c:v>
                </c:pt>
                <c:pt idx="289">
                  <c:v>0.26233600000000001</c:v>
                </c:pt>
                <c:pt idx="290">
                  <c:v>0.26804299999999998</c:v>
                </c:pt>
                <c:pt idx="291">
                  <c:v>0.273789</c:v>
                </c:pt>
                <c:pt idx="292">
                  <c:v>0.279673</c:v>
                </c:pt>
                <c:pt idx="293">
                  <c:v>0.285584</c:v>
                </c:pt>
                <c:pt idx="294">
                  <c:v>0.29163800000000001</c:v>
                </c:pt>
                <c:pt idx="295">
                  <c:v>0.29770799999999997</c:v>
                </c:pt>
                <c:pt idx="296">
                  <c:v>0.30394599999999999</c:v>
                </c:pt>
                <c:pt idx="297">
                  <c:v>0.31029299999999999</c:v>
                </c:pt>
                <c:pt idx="298">
                  <c:v>0.31667600000000001</c:v>
                </c:pt>
                <c:pt idx="299">
                  <c:v>0.32311400000000001</c:v>
                </c:pt>
                <c:pt idx="300">
                  <c:v>0.329704</c:v>
                </c:pt>
                <c:pt idx="301">
                  <c:v>0.33636199999999999</c:v>
                </c:pt>
                <c:pt idx="302">
                  <c:v>0.34309299999999998</c:v>
                </c:pt>
                <c:pt idx="303">
                  <c:v>0.34995500000000002</c:v>
                </c:pt>
                <c:pt idx="304">
                  <c:v>0.35684500000000002</c:v>
                </c:pt>
                <c:pt idx="305">
                  <c:v>0.36384</c:v>
                </c:pt>
                <c:pt idx="306">
                  <c:v>0.37086999999999998</c:v>
                </c:pt>
                <c:pt idx="307">
                  <c:v>0.37803100000000001</c:v>
                </c:pt>
                <c:pt idx="308">
                  <c:v>0.38527699999999998</c:v>
                </c:pt>
                <c:pt idx="309">
                  <c:v>0.392681</c:v>
                </c:pt>
                <c:pt idx="310">
                  <c:v>0.40005200000000002</c:v>
                </c:pt>
                <c:pt idx="311">
                  <c:v>0.40756599999999998</c:v>
                </c:pt>
                <c:pt idx="312">
                  <c:v>0.41512900000000003</c:v>
                </c:pt>
                <c:pt idx="313">
                  <c:v>0.422819</c:v>
                </c:pt>
                <c:pt idx="314">
                  <c:v>0.43050100000000002</c:v>
                </c:pt>
                <c:pt idx="315">
                  <c:v>0.43838899999999997</c:v>
                </c:pt>
                <c:pt idx="316">
                  <c:v>0.44630500000000001</c:v>
                </c:pt>
                <c:pt idx="317">
                  <c:v>0.454322</c:v>
                </c:pt>
                <c:pt idx="318">
                  <c:v>0.46240900000000001</c:v>
                </c:pt>
                <c:pt idx="319">
                  <c:v>0.470578</c:v>
                </c:pt>
                <c:pt idx="320">
                  <c:v>0.47878700000000002</c:v>
                </c:pt>
                <c:pt idx="321">
                  <c:v>0.48708400000000002</c:v>
                </c:pt>
                <c:pt idx="322">
                  <c:v>0.495533</c:v>
                </c:pt>
                <c:pt idx="323">
                  <c:v>0.50398299999999996</c:v>
                </c:pt>
                <c:pt idx="324">
                  <c:v>0.51255399999999995</c:v>
                </c:pt>
                <c:pt idx="325">
                  <c:v>0.52108600000000005</c:v>
                </c:pt>
                <c:pt idx="326">
                  <c:v>0.52970099999999998</c:v>
                </c:pt>
                <c:pt idx="327">
                  <c:v>0.53851400000000005</c:v>
                </c:pt>
                <c:pt idx="328">
                  <c:v>0.54729700000000003</c:v>
                </c:pt>
                <c:pt idx="329">
                  <c:v>0.55618999999999996</c:v>
                </c:pt>
                <c:pt idx="330">
                  <c:v>0.56506999999999996</c:v>
                </c:pt>
                <c:pt idx="331">
                  <c:v>0.57401999999999997</c:v>
                </c:pt>
                <c:pt idx="332">
                  <c:v>0.58307200000000003</c:v>
                </c:pt>
                <c:pt idx="333">
                  <c:v>0.59212799999999999</c:v>
                </c:pt>
                <c:pt idx="334">
                  <c:v>0.601329</c:v>
                </c:pt>
                <c:pt idx="335">
                  <c:v>0.61056699999999997</c:v>
                </c:pt>
                <c:pt idx="336">
                  <c:v>0.61977000000000004</c:v>
                </c:pt>
                <c:pt idx="337">
                  <c:v>0.62913399999999997</c:v>
                </c:pt>
                <c:pt idx="338">
                  <c:v>0.63854299999999997</c:v>
                </c:pt>
                <c:pt idx="339">
                  <c:v>0.64788199999999996</c:v>
                </c:pt>
                <c:pt idx="340">
                  <c:v>0.657331</c:v>
                </c:pt>
                <c:pt idx="341">
                  <c:v>0.66683199999999998</c:v>
                </c:pt>
                <c:pt idx="342">
                  <c:v>0.67627999999999999</c:v>
                </c:pt>
                <c:pt idx="343">
                  <c:v>0.68581000000000003</c:v>
                </c:pt>
                <c:pt idx="344">
                  <c:v>0.69540900000000005</c:v>
                </c:pt>
                <c:pt idx="345">
                  <c:v>0.70498000000000005</c:v>
                </c:pt>
                <c:pt idx="346">
                  <c:v>0.71459099999999998</c:v>
                </c:pt>
                <c:pt idx="347">
                  <c:v>0.72424200000000005</c:v>
                </c:pt>
                <c:pt idx="348">
                  <c:v>0.73392000000000002</c:v>
                </c:pt>
                <c:pt idx="349">
                  <c:v>0.74360899999999996</c:v>
                </c:pt>
                <c:pt idx="350">
                  <c:v>0.75327900000000003</c:v>
                </c:pt>
                <c:pt idx="351">
                  <c:v>0.76295999999999997</c:v>
                </c:pt>
                <c:pt idx="352">
                  <c:v>0.77263099999999996</c:v>
                </c:pt>
                <c:pt idx="353">
                  <c:v>0.78248099999999998</c:v>
                </c:pt>
                <c:pt idx="354">
                  <c:v>0.79220000000000002</c:v>
                </c:pt>
                <c:pt idx="355">
                  <c:v>0.80191400000000002</c:v>
                </c:pt>
                <c:pt idx="356">
                  <c:v>0.81152500000000005</c:v>
                </c:pt>
                <c:pt idx="357">
                  <c:v>0.82116400000000001</c:v>
                </c:pt>
                <c:pt idx="358">
                  <c:v>0.83087599999999995</c:v>
                </c:pt>
                <c:pt idx="359">
                  <c:v>0.84058600000000006</c:v>
                </c:pt>
                <c:pt idx="360">
                  <c:v>0.85026800000000002</c:v>
                </c:pt>
                <c:pt idx="361">
                  <c:v>0.85992500000000005</c:v>
                </c:pt>
                <c:pt idx="362">
                  <c:v>0.86955199999999999</c:v>
                </c:pt>
                <c:pt idx="363">
                  <c:v>0.879158</c:v>
                </c:pt>
                <c:pt idx="364">
                  <c:v>0.88877399999999995</c:v>
                </c:pt>
                <c:pt idx="365">
                  <c:v>0.89830299999999996</c:v>
                </c:pt>
                <c:pt idx="366">
                  <c:v>0.90784100000000001</c:v>
                </c:pt>
                <c:pt idx="367">
                  <c:v>0.91740200000000005</c:v>
                </c:pt>
                <c:pt idx="368">
                  <c:v>0.92679699999999998</c:v>
                </c:pt>
                <c:pt idx="369">
                  <c:v>0.93622099999999997</c:v>
                </c:pt>
                <c:pt idx="370">
                  <c:v>0.945581</c:v>
                </c:pt>
                <c:pt idx="371">
                  <c:v>0.95480399999999999</c:v>
                </c:pt>
                <c:pt idx="372">
                  <c:v>0.96406099999999995</c:v>
                </c:pt>
                <c:pt idx="373">
                  <c:v>0.97335199999999999</c:v>
                </c:pt>
                <c:pt idx="374">
                  <c:v>0.98230099999999998</c:v>
                </c:pt>
                <c:pt idx="375">
                  <c:v>0.99129699999999998</c:v>
                </c:pt>
                <c:pt idx="376">
                  <c:v>1.0002</c:v>
                </c:pt>
                <c:pt idx="377">
                  <c:v>1.00905</c:v>
                </c:pt>
                <c:pt idx="378">
                  <c:v>1.0179199999999999</c:v>
                </c:pt>
                <c:pt idx="379">
                  <c:v>1.0265200000000001</c:v>
                </c:pt>
                <c:pt idx="380">
                  <c:v>1.0350600000000001</c:v>
                </c:pt>
                <c:pt idx="381">
                  <c:v>1.04359</c:v>
                </c:pt>
                <c:pt idx="382">
                  <c:v>1.05182</c:v>
                </c:pt>
                <c:pt idx="383">
                  <c:v>1.0600400000000001</c:v>
                </c:pt>
                <c:pt idx="384">
                  <c:v>1.0681</c:v>
                </c:pt>
                <c:pt idx="385">
                  <c:v>1.0761400000000001</c:v>
                </c:pt>
                <c:pt idx="386">
                  <c:v>1.0841799999999999</c:v>
                </c:pt>
                <c:pt idx="387">
                  <c:v>1.09182</c:v>
                </c:pt>
                <c:pt idx="388">
                  <c:v>1.09938</c:v>
                </c:pt>
                <c:pt idx="389">
                  <c:v>1.1068800000000001</c:v>
                </c:pt>
                <c:pt idx="390">
                  <c:v>1.1141000000000001</c:v>
                </c:pt>
                <c:pt idx="391">
                  <c:v>1.12137</c:v>
                </c:pt>
                <c:pt idx="392">
                  <c:v>1.12843</c:v>
                </c:pt>
                <c:pt idx="393">
                  <c:v>1.13547</c:v>
                </c:pt>
                <c:pt idx="394">
                  <c:v>1.1422399999999999</c:v>
                </c:pt>
                <c:pt idx="395">
                  <c:v>1.1488499999999999</c:v>
                </c:pt>
                <c:pt idx="396">
                  <c:v>1.15537</c:v>
                </c:pt>
                <c:pt idx="397">
                  <c:v>1.16167</c:v>
                </c:pt>
                <c:pt idx="398">
                  <c:v>1.16797</c:v>
                </c:pt>
                <c:pt idx="399">
                  <c:v>1.17408</c:v>
                </c:pt>
                <c:pt idx="400">
                  <c:v>1.1797899999999999</c:v>
                </c:pt>
                <c:pt idx="401">
                  <c:v>1.18553</c:v>
                </c:pt>
                <c:pt idx="402">
                  <c:v>1.1910799999999999</c:v>
                </c:pt>
                <c:pt idx="403">
                  <c:v>1.1963999999999999</c:v>
                </c:pt>
                <c:pt idx="404">
                  <c:v>1.20153</c:v>
                </c:pt>
                <c:pt idx="405">
                  <c:v>1.20658</c:v>
                </c:pt>
                <c:pt idx="406">
                  <c:v>1.21133</c:v>
                </c:pt>
                <c:pt idx="407">
                  <c:v>1.2158800000000001</c:v>
                </c:pt>
                <c:pt idx="408">
                  <c:v>1.2203599999999999</c:v>
                </c:pt>
                <c:pt idx="409">
                  <c:v>1.2245200000000001</c:v>
                </c:pt>
                <c:pt idx="410">
                  <c:v>1.22854</c:v>
                </c:pt>
                <c:pt idx="411">
                  <c:v>1.23247</c:v>
                </c:pt>
                <c:pt idx="412">
                  <c:v>1.23611</c:v>
                </c:pt>
                <c:pt idx="413">
                  <c:v>1.2394799999999999</c:v>
                </c:pt>
                <c:pt idx="414">
                  <c:v>1.2426600000000001</c:v>
                </c:pt>
                <c:pt idx="415">
                  <c:v>1.24577</c:v>
                </c:pt>
                <c:pt idx="416">
                  <c:v>1.2484299999999999</c:v>
                </c:pt>
                <c:pt idx="417">
                  <c:v>1.2510399999999999</c:v>
                </c:pt>
                <c:pt idx="418">
                  <c:v>1.25352</c:v>
                </c:pt>
                <c:pt idx="419">
                  <c:v>1.2558</c:v>
                </c:pt>
                <c:pt idx="420">
                  <c:v>1.25803</c:v>
                </c:pt>
                <c:pt idx="421">
                  <c:v>1.25987</c:v>
                </c:pt>
                <c:pt idx="422">
                  <c:v>1.2617</c:v>
                </c:pt>
                <c:pt idx="423">
                  <c:v>1.26339</c:v>
                </c:pt>
                <c:pt idx="424">
                  <c:v>1.2648999999999999</c:v>
                </c:pt>
                <c:pt idx="425">
                  <c:v>1.2661100000000001</c:v>
                </c:pt>
                <c:pt idx="426">
                  <c:v>1.2668900000000001</c:v>
                </c:pt>
                <c:pt idx="427">
                  <c:v>1.26752</c:v>
                </c:pt>
                <c:pt idx="428">
                  <c:v>1.26799</c:v>
                </c:pt>
                <c:pt idx="429">
                  <c:v>1.2682500000000001</c:v>
                </c:pt>
                <c:pt idx="430">
                  <c:v>1.26827</c:v>
                </c:pt>
                <c:pt idx="431">
                  <c:v>1.2682</c:v>
                </c:pt>
                <c:pt idx="432">
                  <c:v>1.26789</c:v>
                </c:pt>
                <c:pt idx="433">
                  <c:v>1.2674300000000001</c:v>
                </c:pt>
                <c:pt idx="434">
                  <c:v>1.26685</c:v>
                </c:pt>
                <c:pt idx="435">
                  <c:v>1.2660499999999999</c:v>
                </c:pt>
                <c:pt idx="436">
                  <c:v>1.26512</c:v>
                </c:pt>
                <c:pt idx="437">
                  <c:v>1.2641199999999999</c:v>
                </c:pt>
                <c:pt idx="438">
                  <c:v>1.2629300000000001</c:v>
                </c:pt>
                <c:pt idx="439">
                  <c:v>1.2615700000000001</c:v>
                </c:pt>
                <c:pt idx="440">
                  <c:v>1.2599800000000001</c:v>
                </c:pt>
                <c:pt idx="441">
                  <c:v>1.2583</c:v>
                </c:pt>
                <c:pt idx="442">
                  <c:v>1.2565299999999999</c:v>
                </c:pt>
                <c:pt idx="443">
                  <c:v>1.25458</c:v>
                </c:pt>
                <c:pt idx="444">
                  <c:v>1.25248</c:v>
                </c:pt>
                <c:pt idx="445">
                  <c:v>1.2502899999999999</c:v>
                </c:pt>
                <c:pt idx="446">
                  <c:v>1.24796</c:v>
                </c:pt>
                <c:pt idx="447">
                  <c:v>1.24549</c:v>
                </c:pt>
                <c:pt idx="448">
                  <c:v>1.2427999999999999</c:v>
                </c:pt>
                <c:pt idx="449">
                  <c:v>1.24027</c:v>
                </c:pt>
                <c:pt idx="450">
                  <c:v>1.2377899999999999</c:v>
                </c:pt>
                <c:pt idx="451">
                  <c:v>1.23491</c:v>
                </c:pt>
                <c:pt idx="452">
                  <c:v>1.2321</c:v>
                </c:pt>
                <c:pt idx="453">
                  <c:v>1.22908</c:v>
                </c:pt>
                <c:pt idx="454">
                  <c:v>1.226</c:v>
                </c:pt>
                <c:pt idx="455">
                  <c:v>1.2227600000000001</c:v>
                </c:pt>
                <c:pt idx="456">
                  <c:v>1.2195199999999999</c:v>
                </c:pt>
                <c:pt idx="457">
                  <c:v>1.2161500000000001</c:v>
                </c:pt>
                <c:pt idx="458">
                  <c:v>1.2126999999999999</c:v>
                </c:pt>
                <c:pt idx="459">
                  <c:v>1.2091700000000001</c:v>
                </c:pt>
                <c:pt idx="460">
                  <c:v>1.2057199999999999</c:v>
                </c:pt>
                <c:pt idx="461">
                  <c:v>1.2020900000000001</c:v>
                </c:pt>
                <c:pt idx="462">
                  <c:v>1.19848</c:v>
                </c:pt>
                <c:pt idx="463">
                  <c:v>1.19482</c:v>
                </c:pt>
                <c:pt idx="464">
                  <c:v>1.1911</c:v>
                </c:pt>
                <c:pt idx="465">
                  <c:v>1.1873899999999999</c:v>
                </c:pt>
                <c:pt idx="466">
                  <c:v>1.1836199999999999</c:v>
                </c:pt>
                <c:pt idx="467">
                  <c:v>1.17991</c:v>
                </c:pt>
                <c:pt idx="468">
                  <c:v>1.1761299999999999</c:v>
                </c:pt>
                <c:pt idx="469">
                  <c:v>1.1722600000000001</c:v>
                </c:pt>
                <c:pt idx="470">
                  <c:v>1.1683699999999999</c:v>
                </c:pt>
                <c:pt idx="471">
                  <c:v>1.1644399999999999</c:v>
                </c:pt>
                <c:pt idx="472">
                  <c:v>1.1604699999999999</c:v>
                </c:pt>
                <c:pt idx="473">
                  <c:v>1.1565300000000001</c:v>
                </c:pt>
                <c:pt idx="474">
                  <c:v>1.1525300000000001</c:v>
                </c:pt>
                <c:pt idx="475">
                  <c:v>1.1486700000000001</c:v>
                </c:pt>
                <c:pt idx="476">
                  <c:v>1.1447000000000001</c:v>
                </c:pt>
                <c:pt idx="477">
                  <c:v>1.1406799999999999</c:v>
                </c:pt>
                <c:pt idx="478">
                  <c:v>1.1367499999999999</c:v>
                </c:pt>
                <c:pt idx="479">
                  <c:v>1.13283</c:v>
                </c:pt>
                <c:pt idx="480">
                  <c:v>1.1288400000000001</c:v>
                </c:pt>
                <c:pt idx="481">
                  <c:v>1.1249100000000001</c:v>
                </c:pt>
                <c:pt idx="482">
                  <c:v>1.121</c:v>
                </c:pt>
                <c:pt idx="483">
                  <c:v>1.1170599999999999</c:v>
                </c:pt>
                <c:pt idx="484">
                  <c:v>1.1131800000000001</c:v>
                </c:pt>
                <c:pt idx="485">
                  <c:v>1.10931</c:v>
                </c:pt>
                <c:pt idx="486">
                  <c:v>1.1054600000000001</c:v>
                </c:pt>
                <c:pt idx="487">
                  <c:v>1.10165</c:v>
                </c:pt>
                <c:pt idx="488">
                  <c:v>1.09796</c:v>
                </c:pt>
                <c:pt idx="489">
                  <c:v>1.09426</c:v>
                </c:pt>
                <c:pt idx="490">
                  <c:v>1.0905400000000001</c:v>
                </c:pt>
                <c:pt idx="491">
                  <c:v>1.08691</c:v>
                </c:pt>
                <c:pt idx="492">
                  <c:v>1.0832900000000001</c:v>
                </c:pt>
                <c:pt idx="493">
                  <c:v>1.0796600000000001</c:v>
                </c:pt>
                <c:pt idx="494">
                  <c:v>1.07599</c:v>
                </c:pt>
                <c:pt idx="495">
                  <c:v>1.0724499999999999</c:v>
                </c:pt>
                <c:pt idx="496">
                  <c:v>1.0688899999999999</c:v>
                </c:pt>
                <c:pt idx="497">
                  <c:v>1.0664</c:v>
                </c:pt>
                <c:pt idx="498">
                  <c:v>1.06545</c:v>
                </c:pt>
                <c:pt idx="499">
                  <c:v>1.05399</c:v>
                </c:pt>
                <c:pt idx="500">
                  <c:v>1.03664</c:v>
                </c:pt>
                <c:pt idx="501">
                  <c:v>1.0215099999999999</c:v>
                </c:pt>
                <c:pt idx="502">
                  <c:v>1.00779</c:v>
                </c:pt>
                <c:pt idx="503">
                  <c:v>0.99495699999999998</c:v>
                </c:pt>
                <c:pt idx="504">
                  <c:v>0.98288200000000003</c:v>
                </c:pt>
                <c:pt idx="505">
                  <c:v>0.97141599999999995</c:v>
                </c:pt>
                <c:pt idx="506">
                  <c:v>0.96040599999999998</c:v>
                </c:pt>
                <c:pt idx="507">
                  <c:v>0.949797</c:v>
                </c:pt>
                <c:pt idx="508">
                  <c:v>0.939523</c:v>
                </c:pt>
                <c:pt idx="509">
                  <c:v>0.92959800000000004</c:v>
                </c:pt>
                <c:pt idx="510">
                  <c:v>0.92000300000000002</c:v>
                </c:pt>
                <c:pt idx="511">
                  <c:v>0.91064599999999996</c:v>
                </c:pt>
                <c:pt idx="512">
                  <c:v>0.90157500000000002</c:v>
                </c:pt>
                <c:pt idx="513">
                  <c:v>0.89269500000000002</c:v>
                </c:pt>
                <c:pt idx="514">
                  <c:v>0.88395699999999999</c:v>
                </c:pt>
                <c:pt idx="515">
                  <c:v>0.87545899999999999</c:v>
                </c:pt>
                <c:pt idx="516">
                  <c:v>0.86716000000000004</c:v>
                </c:pt>
                <c:pt idx="517">
                  <c:v>0.85897999999999997</c:v>
                </c:pt>
                <c:pt idx="518">
                  <c:v>0.85094499999999995</c:v>
                </c:pt>
                <c:pt idx="519">
                  <c:v>0.84309000000000001</c:v>
                </c:pt>
                <c:pt idx="520">
                  <c:v>0.83536100000000002</c:v>
                </c:pt>
                <c:pt idx="521">
                  <c:v>0.82769700000000002</c:v>
                </c:pt>
                <c:pt idx="522">
                  <c:v>0.82018599999999997</c:v>
                </c:pt>
                <c:pt idx="523">
                  <c:v>0.81282399999999999</c:v>
                </c:pt>
                <c:pt idx="524">
                  <c:v>0.80558099999999999</c:v>
                </c:pt>
                <c:pt idx="525">
                  <c:v>0.798342</c:v>
                </c:pt>
                <c:pt idx="526">
                  <c:v>0.79124399999999995</c:v>
                </c:pt>
                <c:pt idx="527">
                  <c:v>0.78424099999999997</c:v>
                </c:pt>
                <c:pt idx="528">
                  <c:v>0.77730699999999997</c:v>
                </c:pt>
                <c:pt idx="529">
                  <c:v>0.77046899999999996</c:v>
                </c:pt>
                <c:pt idx="530">
                  <c:v>0.76368499999999995</c:v>
                </c:pt>
                <c:pt idx="531">
                  <c:v>0.75701399999999996</c:v>
                </c:pt>
                <c:pt idx="532">
                  <c:v>0.75039500000000003</c:v>
                </c:pt>
                <c:pt idx="533">
                  <c:v>0.74380999999999997</c:v>
                </c:pt>
                <c:pt idx="534">
                  <c:v>0.73726400000000003</c:v>
                </c:pt>
                <c:pt idx="535">
                  <c:v>0.73079099999999997</c:v>
                </c:pt>
                <c:pt idx="536">
                  <c:v>0.72440199999999999</c:v>
                </c:pt>
                <c:pt idx="537">
                  <c:v>0.71812600000000004</c:v>
                </c:pt>
                <c:pt idx="538">
                  <c:v>0.71177900000000005</c:v>
                </c:pt>
                <c:pt idx="539">
                  <c:v>0.70556799999999997</c:v>
                </c:pt>
                <c:pt idx="540">
                  <c:v>0.69940800000000003</c:v>
                </c:pt>
                <c:pt idx="541">
                  <c:v>0.69318500000000005</c:v>
                </c:pt>
                <c:pt idx="542">
                  <c:v>0.68704100000000001</c:v>
                </c:pt>
                <c:pt idx="543">
                  <c:v>0.68098999999999998</c:v>
                </c:pt>
                <c:pt idx="544">
                  <c:v>0.67497799999999997</c:v>
                </c:pt>
                <c:pt idx="545">
                  <c:v>0.66895700000000002</c:v>
                </c:pt>
                <c:pt idx="546">
                  <c:v>0.66294799999999998</c:v>
                </c:pt>
                <c:pt idx="547">
                  <c:v>0.65695499999999996</c:v>
                </c:pt>
                <c:pt idx="548">
                  <c:v>0.65101699999999996</c:v>
                </c:pt>
                <c:pt idx="549">
                  <c:v>0.64513699999999996</c:v>
                </c:pt>
                <c:pt idx="550">
                  <c:v>0.639293</c:v>
                </c:pt>
                <c:pt idx="551">
                  <c:v>0.63346199999999997</c:v>
                </c:pt>
                <c:pt idx="552">
                  <c:v>0.62760400000000005</c:v>
                </c:pt>
                <c:pt idx="553">
                  <c:v>0.62180100000000005</c:v>
                </c:pt>
                <c:pt idx="554">
                  <c:v>0.61604999999999999</c:v>
                </c:pt>
                <c:pt idx="555">
                  <c:v>0.61027799999999999</c:v>
                </c:pt>
                <c:pt idx="556">
                  <c:v>0.604549</c:v>
                </c:pt>
                <c:pt idx="557">
                  <c:v>0.59881799999999996</c:v>
                </c:pt>
                <c:pt idx="558">
                  <c:v>0.59313499999999997</c:v>
                </c:pt>
                <c:pt idx="559">
                  <c:v>0.587422</c:v>
                </c:pt>
                <c:pt idx="560">
                  <c:v>0.58177000000000001</c:v>
                </c:pt>
                <c:pt idx="561">
                  <c:v>0.57607699999999995</c:v>
                </c:pt>
                <c:pt idx="562">
                  <c:v>0.57046699999999995</c:v>
                </c:pt>
                <c:pt idx="563">
                  <c:v>0.56485300000000005</c:v>
                </c:pt>
                <c:pt idx="564">
                  <c:v>0.55918900000000005</c:v>
                </c:pt>
                <c:pt idx="565">
                  <c:v>0.55358799999999997</c:v>
                </c:pt>
                <c:pt idx="566">
                  <c:v>0.54804900000000001</c:v>
                </c:pt>
                <c:pt idx="567">
                  <c:v>0.54249899999999995</c:v>
                </c:pt>
                <c:pt idx="568">
                  <c:v>0.53698699999999999</c:v>
                </c:pt>
                <c:pt idx="569">
                  <c:v>0.53142999999999996</c:v>
                </c:pt>
                <c:pt idx="570">
                  <c:v>0.52595899999999995</c:v>
                </c:pt>
                <c:pt idx="571">
                  <c:v>0.52049199999999995</c:v>
                </c:pt>
                <c:pt idx="572">
                  <c:v>0.51498900000000003</c:v>
                </c:pt>
                <c:pt idx="573">
                  <c:v>0.50950899999999999</c:v>
                </c:pt>
                <c:pt idx="574">
                  <c:v>0.50407299999999999</c:v>
                </c:pt>
                <c:pt idx="575">
                  <c:v>0.49864000000000003</c:v>
                </c:pt>
                <c:pt idx="576">
                  <c:v>0.49320199999999997</c:v>
                </c:pt>
                <c:pt idx="577">
                  <c:v>0.48779</c:v>
                </c:pt>
                <c:pt idx="578">
                  <c:v>0.482431</c:v>
                </c:pt>
                <c:pt idx="579">
                  <c:v>0.47703899999999999</c:v>
                </c:pt>
                <c:pt idx="580">
                  <c:v>0.47172700000000001</c:v>
                </c:pt>
                <c:pt idx="581">
                  <c:v>0.46637200000000001</c:v>
                </c:pt>
                <c:pt idx="582">
                  <c:v>0.46104299999999998</c:v>
                </c:pt>
                <c:pt idx="583">
                  <c:v>0.455733</c:v>
                </c:pt>
                <c:pt idx="584">
                  <c:v>0.45041500000000001</c:v>
                </c:pt>
                <c:pt idx="585">
                  <c:v>0.44513799999999998</c:v>
                </c:pt>
                <c:pt idx="586">
                  <c:v>0.43985800000000003</c:v>
                </c:pt>
                <c:pt idx="587">
                  <c:v>0.43464999999999998</c:v>
                </c:pt>
                <c:pt idx="588">
                  <c:v>0.42940099999999998</c:v>
                </c:pt>
                <c:pt idx="589">
                  <c:v>0.424211</c:v>
                </c:pt>
                <c:pt idx="590">
                  <c:v>0.41905300000000001</c:v>
                </c:pt>
                <c:pt idx="591">
                  <c:v>0.41383900000000001</c:v>
                </c:pt>
                <c:pt idx="592">
                  <c:v>0.40870099999999998</c:v>
                </c:pt>
                <c:pt idx="593">
                  <c:v>0.40356199999999998</c:v>
                </c:pt>
                <c:pt idx="594">
                  <c:v>0.39847500000000002</c:v>
                </c:pt>
                <c:pt idx="595">
                  <c:v>0.39340399999999998</c:v>
                </c:pt>
                <c:pt idx="596">
                  <c:v>0.38837899999999997</c:v>
                </c:pt>
                <c:pt idx="597">
                  <c:v>0.383303</c:v>
                </c:pt>
                <c:pt idx="598">
                  <c:v>0.37828899999999999</c:v>
                </c:pt>
                <c:pt idx="599">
                  <c:v>0.37330000000000002</c:v>
                </c:pt>
                <c:pt idx="600">
                  <c:v>0.36838900000000002</c:v>
                </c:pt>
                <c:pt idx="601">
                  <c:v>0.363452</c:v>
                </c:pt>
                <c:pt idx="602">
                  <c:v>0.35854200000000003</c:v>
                </c:pt>
                <c:pt idx="603">
                  <c:v>0.35363600000000001</c:v>
                </c:pt>
                <c:pt idx="604">
                  <c:v>0.34885100000000002</c:v>
                </c:pt>
                <c:pt idx="605">
                  <c:v>0.34399800000000003</c:v>
                </c:pt>
                <c:pt idx="606">
                  <c:v>0.33922099999999999</c:v>
                </c:pt>
                <c:pt idx="607">
                  <c:v>0.33446599999999999</c:v>
                </c:pt>
                <c:pt idx="608">
                  <c:v>0.329789</c:v>
                </c:pt>
                <c:pt idx="609">
                  <c:v>0.32508100000000001</c:v>
                </c:pt>
                <c:pt idx="610">
                  <c:v>0.32041399999999998</c:v>
                </c:pt>
                <c:pt idx="611">
                  <c:v>0.31577499999999997</c:v>
                </c:pt>
                <c:pt idx="612">
                  <c:v>0.31120199999999998</c:v>
                </c:pt>
                <c:pt idx="613">
                  <c:v>0.30662200000000001</c:v>
                </c:pt>
                <c:pt idx="614">
                  <c:v>0.30207600000000001</c:v>
                </c:pt>
                <c:pt idx="615">
                  <c:v>0.297599</c:v>
                </c:pt>
                <c:pt idx="616">
                  <c:v>0.29314499999999999</c:v>
                </c:pt>
                <c:pt idx="617">
                  <c:v>0.28874</c:v>
                </c:pt>
                <c:pt idx="618">
                  <c:v>0.28437699999999999</c:v>
                </c:pt>
                <c:pt idx="619">
                  <c:v>0.28006300000000001</c:v>
                </c:pt>
                <c:pt idx="620">
                  <c:v>0.27572200000000002</c:v>
                </c:pt>
                <c:pt idx="621">
                  <c:v>0.27143499999999998</c:v>
                </c:pt>
                <c:pt idx="622">
                  <c:v>0.26721699999999998</c:v>
                </c:pt>
                <c:pt idx="623">
                  <c:v>0.26297199999999998</c:v>
                </c:pt>
                <c:pt idx="624">
                  <c:v>0.25881799999999999</c:v>
                </c:pt>
                <c:pt idx="625">
                  <c:v>0.25469999999999998</c:v>
                </c:pt>
                <c:pt idx="626">
                  <c:v>0.25065399999999999</c:v>
                </c:pt>
                <c:pt idx="627">
                  <c:v>0.24660899999999999</c:v>
                </c:pt>
                <c:pt idx="628">
                  <c:v>0.242647</c:v>
                </c:pt>
                <c:pt idx="629">
                  <c:v>0.23866200000000001</c:v>
                </c:pt>
                <c:pt idx="630">
                  <c:v>0.23478499999999999</c:v>
                </c:pt>
                <c:pt idx="631">
                  <c:v>0.230932</c:v>
                </c:pt>
                <c:pt idx="632">
                  <c:v>0.22711799999999999</c:v>
                </c:pt>
                <c:pt idx="633">
                  <c:v>0.223361</c:v>
                </c:pt>
                <c:pt idx="634">
                  <c:v>0.21962999999999999</c:v>
                </c:pt>
                <c:pt idx="635">
                  <c:v>0.21592900000000001</c:v>
                </c:pt>
                <c:pt idx="636">
                  <c:v>0.21230099999999999</c:v>
                </c:pt>
                <c:pt idx="637">
                  <c:v>0.20866599999999999</c:v>
                </c:pt>
                <c:pt idx="638">
                  <c:v>0.205125</c:v>
                </c:pt>
                <c:pt idx="639">
                  <c:v>0.201598</c:v>
                </c:pt>
                <c:pt idx="640">
                  <c:v>0.19812399999999999</c:v>
                </c:pt>
                <c:pt idx="641">
                  <c:v>0.194712</c:v>
                </c:pt>
                <c:pt idx="642">
                  <c:v>0.191304</c:v>
                </c:pt>
                <c:pt idx="643">
                  <c:v>0.18792200000000001</c:v>
                </c:pt>
                <c:pt idx="644">
                  <c:v>0.18462000000000001</c:v>
                </c:pt>
                <c:pt idx="645">
                  <c:v>0.18138000000000001</c:v>
                </c:pt>
                <c:pt idx="646">
                  <c:v>0.17817</c:v>
                </c:pt>
                <c:pt idx="647">
                  <c:v>0.17499300000000001</c:v>
                </c:pt>
                <c:pt idx="648">
                  <c:v>0.17188300000000001</c:v>
                </c:pt>
                <c:pt idx="649">
                  <c:v>0.168768</c:v>
                </c:pt>
                <c:pt idx="650">
                  <c:v>0.16572500000000001</c:v>
                </c:pt>
                <c:pt idx="651">
                  <c:v>0.16272200000000001</c:v>
                </c:pt>
                <c:pt idx="652">
                  <c:v>0.15978999999999999</c:v>
                </c:pt>
                <c:pt idx="653">
                  <c:v>0.156893</c:v>
                </c:pt>
                <c:pt idx="654">
                  <c:v>0.15404000000000001</c:v>
                </c:pt>
                <c:pt idx="655">
                  <c:v>0.15123</c:v>
                </c:pt>
                <c:pt idx="656">
                  <c:v>0.14841399999999999</c:v>
                </c:pt>
                <c:pt idx="657">
                  <c:v>0.14569599999999999</c:v>
                </c:pt>
                <c:pt idx="658">
                  <c:v>0.14303299999999999</c:v>
                </c:pt>
                <c:pt idx="659">
                  <c:v>0.14038900000000001</c:v>
                </c:pt>
                <c:pt idx="660">
                  <c:v>0.137767</c:v>
                </c:pt>
                <c:pt idx="661">
                  <c:v>0.135214</c:v>
                </c:pt>
                <c:pt idx="662">
                  <c:v>0.13267300000000001</c:v>
                </c:pt>
                <c:pt idx="663">
                  <c:v>0.13018099999999999</c:v>
                </c:pt>
                <c:pt idx="664">
                  <c:v>0.12773200000000001</c:v>
                </c:pt>
                <c:pt idx="665">
                  <c:v>0.12535399999999999</c:v>
                </c:pt>
                <c:pt idx="666">
                  <c:v>0.122979</c:v>
                </c:pt>
                <c:pt idx="667">
                  <c:v>0.120674</c:v>
                </c:pt>
                <c:pt idx="668">
                  <c:v>0.118378</c:v>
                </c:pt>
                <c:pt idx="669">
                  <c:v>0.116143</c:v>
                </c:pt>
                <c:pt idx="670">
                  <c:v>0.11396100000000001</c:v>
                </c:pt>
                <c:pt idx="671">
                  <c:v>0.111766</c:v>
                </c:pt>
                <c:pt idx="672">
                  <c:v>0.109628</c:v>
                </c:pt>
                <c:pt idx="673">
                  <c:v>0.107558</c:v>
                </c:pt>
                <c:pt idx="674">
                  <c:v>0.10548200000000001</c:v>
                </c:pt>
                <c:pt idx="675">
                  <c:v>0.103466</c:v>
                </c:pt>
                <c:pt idx="676">
                  <c:v>0.101483</c:v>
                </c:pt>
                <c:pt idx="677">
                  <c:v>9.9533999999999997E-2</c:v>
                </c:pt>
                <c:pt idx="678">
                  <c:v>9.7623299999999996E-2</c:v>
                </c:pt>
                <c:pt idx="679">
                  <c:v>9.5312999999999995E-2</c:v>
                </c:pt>
                <c:pt idx="680">
                  <c:v>9.3078400000000006E-2</c:v>
                </c:pt>
                <c:pt idx="681">
                  <c:v>9.1289599999999999E-2</c:v>
                </c:pt>
                <c:pt idx="682">
                  <c:v>8.9544799999999994E-2</c:v>
                </c:pt>
                <c:pt idx="683">
                  <c:v>8.7820599999999999E-2</c:v>
                </c:pt>
                <c:pt idx="684">
                  <c:v>8.6131399999999997E-2</c:v>
                </c:pt>
                <c:pt idx="685">
                  <c:v>8.4462099999999998E-2</c:v>
                </c:pt>
                <c:pt idx="686">
                  <c:v>8.2857500000000001E-2</c:v>
                </c:pt>
                <c:pt idx="687">
                  <c:v>8.12359E-2</c:v>
                </c:pt>
                <c:pt idx="688">
                  <c:v>7.9676499999999997E-2</c:v>
                </c:pt>
                <c:pt idx="689">
                  <c:v>7.8143000000000004E-2</c:v>
                </c:pt>
                <c:pt idx="690">
                  <c:v>7.6639899999999997E-2</c:v>
                </c:pt>
                <c:pt idx="691">
                  <c:v>7.5162099999999996E-2</c:v>
                </c:pt>
                <c:pt idx="692">
                  <c:v>7.3707999999999996E-2</c:v>
                </c:pt>
                <c:pt idx="693">
                  <c:v>7.23023E-2</c:v>
                </c:pt>
                <c:pt idx="694">
                  <c:v>7.0911399999999999E-2</c:v>
                </c:pt>
                <c:pt idx="695">
                  <c:v>6.9544400000000006E-2</c:v>
                </c:pt>
                <c:pt idx="696">
                  <c:v>6.8209800000000001E-2</c:v>
                </c:pt>
                <c:pt idx="697">
                  <c:v>6.6910200000000003E-2</c:v>
                </c:pt>
                <c:pt idx="698">
                  <c:v>6.56389E-2</c:v>
                </c:pt>
                <c:pt idx="699">
                  <c:v>6.4380300000000001E-2</c:v>
                </c:pt>
                <c:pt idx="700">
                  <c:v>6.3139399999999998E-2</c:v>
                </c:pt>
                <c:pt idx="701">
                  <c:v>6.1934200000000002E-2</c:v>
                </c:pt>
                <c:pt idx="702">
                  <c:v>6.0752399999999998E-2</c:v>
                </c:pt>
                <c:pt idx="703">
                  <c:v>5.9610299999999998E-2</c:v>
                </c:pt>
                <c:pt idx="704">
                  <c:v>5.8471799999999997E-2</c:v>
                </c:pt>
                <c:pt idx="705">
                  <c:v>5.7366500000000001E-2</c:v>
                </c:pt>
                <c:pt idx="706">
                  <c:v>5.6288199999999997E-2</c:v>
                </c:pt>
                <c:pt idx="707">
                  <c:v>5.5223000000000001E-2</c:v>
                </c:pt>
                <c:pt idx="708">
                  <c:v>5.4198099999999999E-2</c:v>
                </c:pt>
                <c:pt idx="709">
                  <c:v>5.3168100000000003E-2</c:v>
                </c:pt>
                <c:pt idx="710">
                  <c:v>5.21772E-2</c:v>
                </c:pt>
                <c:pt idx="711">
                  <c:v>5.11888E-2</c:v>
                </c:pt>
                <c:pt idx="712">
                  <c:v>5.0238699999999997E-2</c:v>
                </c:pt>
                <c:pt idx="713">
                  <c:v>4.9312500000000002E-2</c:v>
                </c:pt>
                <c:pt idx="714">
                  <c:v>4.8387100000000002E-2</c:v>
                </c:pt>
                <c:pt idx="715">
                  <c:v>4.7500100000000003E-2</c:v>
                </c:pt>
                <c:pt idx="716">
                  <c:v>4.6631499999999999E-2</c:v>
                </c:pt>
                <c:pt idx="717">
                  <c:v>4.5766399999999999E-2</c:v>
                </c:pt>
                <c:pt idx="718">
                  <c:v>4.4925699999999999E-2</c:v>
                </c:pt>
                <c:pt idx="719">
                  <c:v>4.4105199999999997E-2</c:v>
                </c:pt>
                <c:pt idx="720">
                  <c:v>4.3291999999999997E-2</c:v>
                </c:pt>
                <c:pt idx="721">
                  <c:v>4.2522600000000001E-2</c:v>
                </c:pt>
                <c:pt idx="722">
                  <c:v>4.1744700000000003E-2</c:v>
                </c:pt>
                <c:pt idx="723">
                  <c:v>4.0991899999999998E-2</c:v>
                </c:pt>
                <c:pt idx="724">
                  <c:v>4.0245099999999999E-2</c:v>
                </c:pt>
                <c:pt idx="725">
                  <c:v>3.9518999999999999E-2</c:v>
                </c:pt>
                <c:pt idx="726">
                  <c:v>3.8821799999999997E-2</c:v>
                </c:pt>
                <c:pt idx="727">
                  <c:v>3.8133599999999997E-2</c:v>
                </c:pt>
                <c:pt idx="728">
                  <c:v>3.7455000000000002E-2</c:v>
                </c:pt>
                <c:pt idx="729">
                  <c:v>3.6804000000000003E-2</c:v>
                </c:pt>
                <c:pt idx="730">
                  <c:v>3.6152799999999999E-2</c:v>
                </c:pt>
                <c:pt idx="731">
                  <c:v>3.5525099999999997E-2</c:v>
                </c:pt>
                <c:pt idx="732">
                  <c:v>3.4909700000000002E-2</c:v>
                </c:pt>
                <c:pt idx="733">
                  <c:v>3.4301499999999999E-2</c:v>
                </c:pt>
                <c:pt idx="734">
                  <c:v>3.3713899999999998E-2</c:v>
                </c:pt>
                <c:pt idx="735">
                  <c:v>3.31305E-2</c:v>
                </c:pt>
                <c:pt idx="736">
                  <c:v>3.2559299999999999E-2</c:v>
                </c:pt>
                <c:pt idx="737">
                  <c:v>3.2008799999999997E-2</c:v>
                </c:pt>
                <c:pt idx="738">
                  <c:v>3.14732E-2</c:v>
                </c:pt>
                <c:pt idx="739">
                  <c:v>3.09293E-2</c:v>
                </c:pt>
                <c:pt idx="740">
                  <c:v>3.0403699999999999E-2</c:v>
                </c:pt>
                <c:pt idx="741">
                  <c:v>2.9900900000000001E-2</c:v>
                </c:pt>
                <c:pt idx="742">
                  <c:v>2.9406999999999999E-2</c:v>
                </c:pt>
                <c:pt idx="743">
                  <c:v>2.8926799999999999E-2</c:v>
                </c:pt>
                <c:pt idx="744">
                  <c:v>2.8449599999999999E-2</c:v>
                </c:pt>
                <c:pt idx="745">
                  <c:v>2.7979500000000001E-2</c:v>
                </c:pt>
                <c:pt idx="746">
                  <c:v>2.7522100000000001E-2</c:v>
                </c:pt>
                <c:pt idx="747">
                  <c:v>2.7080300000000002E-2</c:v>
                </c:pt>
                <c:pt idx="748">
                  <c:v>2.6645800000000001E-2</c:v>
                </c:pt>
                <c:pt idx="749">
                  <c:v>2.62194E-2</c:v>
                </c:pt>
                <c:pt idx="750">
                  <c:v>2.5811000000000001E-2</c:v>
                </c:pt>
                <c:pt idx="751">
                  <c:v>2.5383900000000001E-2</c:v>
                </c:pt>
                <c:pt idx="752">
                  <c:v>2.49968E-2</c:v>
                </c:pt>
                <c:pt idx="753">
                  <c:v>2.4593500000000001E-2</c:v>
                </c:pt>
                <c:pt idx="754">
                  <c:v>2.4218300000000002E-2</c:v>
                </c:pt>
                <c:pt idx="755">
                  <c:v>2.3851500000000001E-2</c:v>
                </c:pt>
                <c:pt idx="756">
                  <c:v>2.3462299999999998E-2</c:v>
                </c:pt>
                <c:pt idx="757">
                  <c:v>2.31174E-2</c:v>
                </c:pt>
                <c:pt idx="758">
                  <c:v>2.2760499999999999E-2</c:v>
                </c:pt>
                <c:pt idx="759">
                  <c:v>2.2414199999999999E-2</c:v>
                </c:pt>
                <c:pt idx="760">
                  <c:v>2.20723E-2</c:v>
                </c:pt>
                <c:pt idx="761">
                  <c:v>2.1739600000000001E-2</c:v>
                </c:pt>
                <c:pt idx="762">
                  <c:v>2.1429900000000002E-2</c:v>
                </c:pt>
                <c:pt idx="763">
                  <c:v>2.1102900000000001E-2</c:v>
                </c:pt>
                <c:pt idx="764">
                  <c:v>2.0796200000000001E-2</c:v>
                </c:pt>
                <c:pt idx="765">
                  <c:v>2.0493299999999999E-2</c:v>
                </c:pt>
                <c:pt idx="766">
                  <c:v>2.0194199999999999E-2</c:v>
                </c:pt>
                <c:pt idx="767">
                  <c:v>1.9909799999999998E-2</c:v>
                </c:pt>
                <c:pt idx="768">
                  <c:v>1.96267E-2</c:v>
                </c:pt>
                <c:pt idx="769">
                  <c:v>1.9337799999999999E-2</c:v>
                </c:pt>
                <c:pt idx="770">
                  <c:v>1.9065499999999999E-2</c:v>
                </c:pt>
                <c:pt idx="771">
                  <c:v>1.8791499999999999E-2</c:v>
                </c:pt>
                <c:pt idx="772">
                  <c:v>1.8521300000000001E-2</c:v>
                </c:pt>
                <c:pt idx="773">
                  <c:v>1.8268400000000001E-2</c:v>
                </c:pt>
                <c:pt idx="774">
                  <c:v>1.8021100000000002E-2</c:v>
                </c:pt>
                <c:pt idx="775">
                  <c:v>1.77527E-2</c:v>
                </c:pt>
                <c:pt idx="776">
                  <c:v>1.7524700000000001E-2</c:v>
                </c:pt>
                <c:pt idx="777">
                  <c:v>1.7285700000000001E-2</c:v>
                </c:pt>
                <c:pt idx="778">
                  <c:v>1.7069399999999998E-2</c:v>
                </c:pt>
                <c:pt idx="779">
                  <c:v>1.68167E-2</c:v>
                </c:pt>
                <c:pt idx="780">
                  <c:v>1.6596E-2</c:v>
                </c:pt>
                <c:pt idx="781">
                  <c:v>1.6387700000000002E-2</c:v>
                </c:pt>
                <c:pt idx="782">
                  <c:v>1.6159099999999999E-2</c:v>
                </c:pt>
                <c:pt idx="783">
                  <c:v>1.5961199999999998E-2</c:v>
                </c:pt>
                <c:pt idx="784">
                  <c:v>1.57349E-2</c:v>
                </c:pt>
                <c:pt idx="785">
                  <c:v>1.55342E-2</c:v>
                </c:pt>
                <c:pt idx="786">
                  <c:v>1.53227E-2</c:v>
                </c:pt>
                <c:pt idx="787">
                  <c:v>1.5137299999999999E-2</c:v>
                </c:pt>
                <c:pt idx="788">
                  <c:v>1.49476E-2</c:v>
                </c:pt>
                <c:pt idx="789">
                  <c:v>1.4749699999999999E-2</c:v>
                </c:pt>
                <c:pt idx="790">
                  <c:v>1.4567099999999999E-2</c:v>
                </c:pt>
                <c:pt idx="791">
                  <c:v>1.43786E-2</c:v>
                </c:pt>
                <c:pt idx="792">
                  <c:v>1.42024E-2</c:v>
                </c:pt>
                <c:pt idx="793">
                  <c:v>1.4034100000000001E-2</c:v>
                </c:pt>
                <c:pt idx="794">
                  <c:v>1.3850599999999999E-2</c:v>
                </c:pt>
                <c:pt idx="795">
                  <c:v>1.3686E-2</c:v>
                </c:pt>
                <c:pt idx="796">
                  <c:v>1.3498400000000001E-2</c:v>
                </c:pt>
                <c:pt idx="797">
                  <c:v>1.3346200000000001E-2</c:v>
                </c:pt>
                <c:pt idx="798">
                  <c:v>1.31751E-2</c:v>
                </c:pt>
                <c:pt idx="799">
                  <c:v>1.3018200000000001E-2</c:v>
                </c:pt>
                <c:pt idx="800">
                  <c:v>1.2877100000000001E-2</c:v>
                </c:pt>
                <c:pt idx="801">
                  <c:v>1.2707400000000001E-2</c:v>
                </c:pt>
                <c:pt idx="802">
                  <c:v>1.25588E-2</c:v>
                </c:pt>
                <c:pt idx="803">
                  <c:v>1.24102E-2</c:v>
                </c:pt>
                <c:pt idx="804">
                  <c:v>1.22481E-2</c:v>
                </c:pt>
                <c:pt idx="805">
                  <c:v>1.2113199999999999E-2</c:v>
                </c:pt>
                <c:pt idx="806">
                  <c:v>1.19653E-2</c:v>
                </c:pt>
                <c:pt idx="807">
                  <c:v>1.1837200000000001E-2</c:v>
                </c:pt>
                <c:pt idx="808">
                  <c:v>1.1696700000000001E-2</c:v>
                </c:pt>
                <c:pt idx="809">
                  <c:v>1.1551000000000001E-2</c:v>
                </c:pt>
                <c:pt idx="810">
                  <c:v>1.1423300000000001E-2</c:v>
                </c:pt>
                <c:pt idx="811">
                  <c:v>1.1298000000000001E-2</c:v>
                </c:pt>
                <c:pt idx="812">
                  <c:v>1.1169500000000001E-2</c:v>
                </c:pt>
                <c:pt idx="813">
                  <c:v>1.10452E-2</c:v>
                </c:pt>
                <c:pt idx="814">
                  <c:v>1.0906000000000001E-2</c:v>
                </c:pt>
                <c:pt idx="815">
                  <c:v>1.07759E-2</c:v>
                </c:pt>
                <c:pt idx="816">
                  <c:v>1.06616E-2</c:v>
                </c:pt>
                <c:pt idx="817">
                  <c:v>1.05354E-2</c:v>
                </c:pt>
                <c:pt idx="818">
                  <c:v>1.0418200000000001E-2</c:v>
                </c:pt>
                <c:pt idx="819">
                  <c:v>1.0307E-2</c:v>
                </c:pt>
                <c:pt idx="820">
                  <c:v>1.01794E-2</c:v>
                </c:pt>
                <c:pt idx="821">
                  <c:v>1.0090399999999999E-2</c:v>
                </c:pt>
                <c:pt idx="822">
                  <c:v>9.9662299999999995E-3</c:v>
                </c:pt>
                <c:pt idx="823">
                  <c:v>9.8567900000000007E-3</c:v>
                </c:pt>
                <c:pt idx="824">
                  <c:v>9.6998599999999994E-3</c:v>
                </c:pt>
                <c:pt idx="825">
                  <c:v>9.5670700000000004E-3</c:v>
                </c:pt>
                <c:pt idx="826">
                  <c:v>9.4551600000000006E-3</c:v>
                </c:pt>
                <c:pt idx="827">
                  <c:v>9.3642799999999991E-3</c:v>
                </c:pt>
                <c:pt idx="828">
                  <c:v>9.2563000000000003E-3</c:v>
                </c:pt>
                <c:pt idx="829">
                  <c:v>9.1497000000000002E-3</c:v>
                </c:pt>
                <c:pt idx="830">
                  <c:v>9.0577599999999998E-3</c:v>
                </c:pt>
                <c:pt idx="831">
                  <c:v>8.9603700000000005E-3</c:v>
                </c:pt>
                <c:pt idx="832">
                  <c:v>8.8591E-3</c:v>
                </c:pt>
                <c:pt idx="833">
                  <c:v>8.7618699999999997E-3</c:v>
                </c:pt>
                <c:pt idx="834">
                  <c:v>8.6646299999999996E-3</c:v>
                </c:pt>
                <c:pt idx="835">
                  <c:v>8.58043E-3</c:v>
                </c:pt>
                <c:pt idx="836">
                  <c:v>8.4870799999999993E-3</c:v>
                </c:pt>
                <c:pt idx="837">
                  <c:v>8.4018099999999991E-3</c:v>
                </c:pt>
                <c:pt idx="838">
                  <c:v>8.3055799999999999E-3</c:v>
                </c:pt>
                <c:pt idx="839">
                  <c:v>8.2173699999999999E-3</c:v>
                </c:pt>
                <c:pt idx="840">
                  <c:v>8.1352899999999999E-3</c:v>
                </c:pt>
                <c:pt idx="841">
                  <c:v>8.0475600000000005E-3</c:v>
                </c:pt>
                <c:pt idx="842">
                  <c:v>7.9595800000000008E-3</c:v>
                </c:pt>
                <c:pt idx="843">
                  <c:v>7.8777199999999995E-3</c:v>
                </c:pt>
                <c:pt idx="844">
                  <c:v>7.7998099999999999E-3</c:v>
                </c:pt>
                <c:pt idx="845">
                  <c:v>7.7079599999999998E-3</c:v>
                </c:pt>
                <c:pt idx="846">
                  <c:v>7.6281500000000002E-3</c:v>
                </c:pt>
                <c:pt idx="847">
                  <c:v>7.5577700000000001E-3</c:v>
                </c:pt>
                <c:pt idx="848">
                  <c:v>7.4695100000000004E-3</c:v>
                </c:pt>
                <c:pt idx="849">
                  <c:v>7.3993499999999999E-3</c:v>
                </c:pt>
                <c:pt idx="850">
                  <c:v>7.3114599999999997E-3</c:v>
                </c:pt>
                <c:pt idx="851">
                  <c:v>7.2406199999999997E-3</c:v>
                </c:pt>
                <c:pt idx="852">
                  <c:v>7.1680299999999997E-3</c:v>
                </c:pt>
                <c:pt idx="853">
                  <c:v>7.08327E-3</c:v>
                </c:pt>
                <c:pt idx="854">
                  <c:v>7.0098399999999998E-3</c:v>
                </c:pt>
                <c:pt idx="855">
                  <c:v>6.9389600000000001E-3</c:v>
                </c:pt>
                <c:pt idx="856">
                  <c:v>6.8686700000000003E-3</c:v>
                </c:pt>
                <c:pt idx="857">
                  <c:v>6.7919900000000004E-3</c:v>
                </c:pt>
                <c:pt idx="858">
                  <c:v>6.7280999999999999E-3</c:v>
                </c:pt>
                <c:pt idx="859">
                  <c:v>6.6450499999999996E-3</c:v>
                </c:pt>
                <c:pt idx="860">
                  <c:v>6.58188E-3</c:v>
                </c:pt>
                <c:pt idx="861">
                  <c:v>6.5078599999999999E-3</c:v>
                </c:pt>
                <c:pt idx="862">
                  <c:v>6.43422E-3</c:v>
                </c:pt>
                <c:pt idx="863">
                  <c:v>6.3764499999999997E-3</c:v>
                </c:pt>
                <c:pt idx="864">
                  <c:v>6.3002400000000004E-3</c:v>
                </c:pt>
                <c:pt idx="865">
                  <c:v>6.2332200000000003E-3</c:v>
                </c:pt>
                <c:pt idx="866">
                  <c:v>6.1609000000000004E-3</c:v>
                </c:pt>
                <c:pt idx="867">
                  <c:v>6.1026500000000003E-3</c:v>
                </c:pt>
                <c:pt idx="868">
                  <c:v>6.0319099999999997E-3</c:v>
                </c:pt>
                <c:pt idx="869">
                  <c:v>5.9684600000000001E-3</c:v>
                </c:pt>
                <c:pt idx="870">
                  <c:v>5.9007699999999996E-3</c:v>
                </c:pt>
                <c:pt idx="871">
                  <c:v>5.8283900000000001E-3</c:v>
                </c:pt>
                <c:pt idx="872">
                  <c:v>5.7797400000000002E-3</c:v>
                </c:pt>
                <c:pt idx="873">
                  <c:v>5.7044799999999996E-3</c:v>
                </c:pt>
                <c:pt idx="874">
                  <c:v>5.6429200000000001E-3</c:v>
                </c:pt>
                <c:pt idx="875">
                  <c:v>5.5795100000000002E-3</c:v>
                </c:pt>
                <c:pt idx="876">
                  <c:v>5.5100699999999997E-3</c:v>
                </c:pt>
                <c:pt idx="877">
                  <c:v>5.45292E-3</c:v>
                </c:pt>
                <c:pt idx="878">
                  <c:v>5.3812399999999998E-3</c:v>
                </c:pt>
                <c:pt idx="879">
                  <c:v>5.3255899999999998E-3</c:v>
                </c:pt>
                <c:pt idx="880">
                  <c:v>5.2535899999999998E-3</c:v>
                </c:pt>
                <c:pt idx="881">
                  <c:v>5.1860700000000001E-3</c:v>
                </c:pt>
                <c:pt idx="882">
                  <c:v>5.1329899999999996E-3</c:v>
                </c:pt>
                <c:pt idx="883">
                  <c:v>5.0640199999999998E-3</c:v>
                </c:pt>
                <c:pt idx="884">
                  <c:v>5.0017500000000001E-3</c:v>
                </c:pt>
                <c:pt idx="885">
                  <c:v>4.9347899999999997E-3</c:v>
                </c:pt>
                <c:pt idx="886">
                  <c:v>4.8691699999999999E-3</c:v>
                </c:pt>
                <c:pt idx="887">
                  <c:v>4.8085300000000001E-3</c:v>
                </c:pt>
                <c:pt idx="888">
                  <c:v>4.7413500000000001E-3</c:v>
                </c:pt>
                <c:pt idx="889">
                  <c:v>4.6867200000000001E-3</c:v>
                </c:pt>
                <c:pt idx="890">
                  <c:v>4.6247800000000002E-3</c:v>
                </c:pt>
                <c:pt idx="891">
                  <c:v>4.5569599999999997E-3</c:v>
                </c:pt>
                <c:pt idx="892">
                  <c:v>4.4984600000000001E-3</c:v>
                </c:pt>
                <c:pt idx="893">
                  <c:v>4.42136E-3</c:v>
                </c:pt>
                <c:pt idx="894">
                  <c:v>4.3701800000000004E-3</c:v>
                </c:pt>
                <c:pt idx="895">
                  <c:v>4.3015800000000002E-3</c:v>
                </c:pt>
                <c:pt idx="896">
                  <c:v>4.2350199999999999E-3</c:v>
                </c:pt>
                <c:pt idx="897">
                  <c:v>4.1768200000000004E-3</c:v>
                </c:pt>
                <c:pt idx="898">
                  <c:v>4.1066000000000002E-3</c:v>
                </c:pt>
                <c:pt idx="899">
                  <c:v>4.0470999999999997E-3</c:v>
                </c:pt>
                <c:pt idx="900">
                  <c:v>3.9731000000000002E-3</c:v>
                </c:pt>
                <c:pt idx="901">
                  <c:v>3.9168600000000003E-3</c:v>
                </c:pt>
                <c:pt idx="902">
                  <c:v>3.8473600000000002E-3</c:v>
                </c:pt>
                <c:pt idx="903">
                  <c:v>3.7832199999999999E-3</c:v>
                </c:pt>
                <c:pt idx="904">
                  <c:v>3.7166299999999998E-3</c:v>
                </c:pt>
                <c:pt idx="905">
                  <c:v>3.6450100000000002E-3</c:v>
                </c:pt>
                <c:pt idx="906">
                  <c:v>3.5751699999999999E-3</c:v>
                </c:pt>
                <c:pt idx="907">
                  <c:v>3.51272E-3</c:v>
                </c:pt>
                <c:pt idx="908">
                  <c:v>3.4408400000000001E-3</c:v>
                </c:pt>
                <c:pt idx="909">
                  <c:v>3.3684700000000001E-3</c:v>
                </c:pt>
                <c:pt idx="910">
                  <c:v>3.2971599999999999E-3</c:v>
                </c:pt>
                <c:pt idx="911">
                  <c:v>3.2305300000000001E-3</c:v>
                </c:pt>
                <c:pt idx="912">
                  <c:v>3.1542900000000001E-3</c:v>
                </c:pt>
                <c:pt idx="913">
                  <c:v>3.09027E-3</c:v>
                </c:pt>
                <c:pt idx="914">
                  <c:v>3.0176500000000002E-3</c:v>
                </c:pt>
                <c:pt idx="915">
                  <c:v>2.9397300000000002E-3</c:v>
                </c:pt>
                <c:pt idx="916">
                  <c:v>2.8567499999999999E-3</c:v>
                </c:pt>
                <c:pt idx="917">
                  <c:v>2.7743099999999999E-3</c:v>
                </c:pt>
                <c:pt idx="918">
                  <c:v>2.7121799999999998E-3</c:v>
                </c:pt>
                <c:pt idx="919">
                  <c:v>2.6280499999999998E-3</c:v>
                </c:pt>
                <c:pt idx="920">
                  <c:v>2.5555500000000002E-3</c:v>
                </c:pt>
                <c:pt idx="921">
                  <c:v>2.4709200000000001E-3</c:v>
                </c:pt>
                <c:pt idx="922">
                  <c:v>2.3894900000000002E-3</c:v>
                </c:pt>
                <c:pt idx="923">
                  <c:v>2.3091700000000001E-3</c:v>
                </c:pt>
                <c:pt idx="924">
                  <c:v>2.2277899999999999E-3</c:v>
                </c:pt>
                <c:pt idx="925">
                  <c:v>2.1466100000000002E-3</c:v>
                </c:pt>
                <c:pt idx="926">
                  <c:v>2.0547199999999999E-3</c:v>
                </c:pt>
                <c:pt idx="927">
                  <c:v>1.9756499999999998E-3</c:v>
                </c:pt>
                <c:pt idx="928">
                  <c:v>1.8910800000000001E-3</c:v>
                </c:pt>
                <c:pt idx="929">
                  <c:v>1.79937E-3</c:v>
                </c:pt>
                <c:pt idx="930">
                  <c:v>1.72244E-3</c:v>
                </c:pt>
                <c:pt idx="931">
                  <c:v>1.6115999999999999E-3</c:v>
                </c:pt>
                <c:pt idx="932">
                  <c:v>1.53415E-3</c:v>
                </c:pt>
                <c:pt idx="933">
                  <c:v>1.4504299999999999E-3</c:v>
                </c:pt>
                <c:pt idx="934">
                  <c:v>1.3568899999999999E-3</c:v>
                </c:pt>
                <c:pt idx="935">
                  <c:v>1.2654000000000001E-3</c:v>
                </c:pt>
                <c:pt idx="936">
                  <c:v>1.17095E-3</c:v>
                </c:pt>
                <c:pt idx="937">
                  <c:v>1.0849E-3</c:v>
                </c:pt>
                <c:pt idx="938">
                  <c:v>9.9291799999999997E-4</c:v>
                </c:pt>
                <c:pt idx="939">
                  <c:v>8.9310300000000002E-4</c:v>
                </c:pt>
                <c:pt idx="940">
                  <c:v>8.0370599999999995E-4</c:v>
                </c:pt>
                <c:pt idx="941">
                  <c:v>7.0877199999999998E-4</c:v>
                </c:pt>
                <c:pt idx="942">
                  <c:v>6.2105899999999998E-4</c:v>
                </c:pt>
                <c:pt idx="943">
                  <c:v>5.2316999999999999E-4</c:v>
                </c:pt>
                <c:pt idx="944">
                  <c:v>4.2073499999999999E-4</c:v>
                </c:pt>
                <c:pt idx="945">
                  <c:v>3.4315799999999998E-4</c:v>
                </c:pt>
                <c:pt idx="946">
                  <c:v>2.4443799999999998E-4</c:v>
                </c:pt>
                <c:pt idx="947">
                  <c:v>1.6304000000000001E-4</c:v>
                </c:pt>
                <c:pt idx="948">
                  <c:v>6.6866000000000007E-5</c:v>
                </c:pt>
                <c:pt idx="949">
                  <c:v>-2.57815E-5</c:v>
                </c:pt>
                <c:pt idx="950">
                  <c:v>-1.0478400000000001E-4</c:v>
                </c:pt>
                <c:pt idx="951">
                  <c:v>-2.0833000000000001E-4</c:v>
                </c:pt>
                <c:pt idx="952">
                  <c:v>-2.7883699999999999E-4</c:v>
                </c:pt>
                <c:pt idx="953">
                  <c:v>-3.78997E-4</c:v>
                </c:pt>
                <c:pt idx="954">
                  <c:v>-4.6477699999999999E-4</c:v>
                </c:pt>
                <c:pt idx="955">
                  <c:v>-5.4109099999999995E-4</c:v>
                </c:pt>
                <c:pt idx="956">
                  <c:v>-6.3094400000000004E-4</c:v>
                </c:pt>
                <c:pt idx="957">
                  <c:v>-7.1283200000000005E-4</c:v>
                </c:pt>
                <c:pt idx="958">
                  <c:v>-7.8723699999999998E-4</c:v>
                </c:pt>
                <c:pt idx="959">
                  <c:v>-8.6569499999999998E-4</c:v>
                </c:pt>
                <c:pt idx="960">
                  <c:v>-9.3427500000000004E-4</c:v>
                </c:pt>
                <c:pt idx="961">
                  <c:v>-1.01472E-3</c:v>
                </c:pt>
                <c:pt idx="962">
                  <c:v>-1.0889599999999999E-3</c:v>
                </c:pt>
                <c:pt idx="963">
                  <c:v>-1.1603E-3</c:v>
                </c:pt>
                <c:pt idx="964">
                  <c:v>-1.2362E-3</c:v>
                </c:pt>
                <c:pt idx="965">
                  <c:v>-1.2997099999999999E-3</c:v>
                </c:pt>
                <c:pt idx="966">
                  <c:v>-1.3633199999999999E-3</c:v>
                </c:pt>
                <c:pt idx="967">
                  <c:v>-1.4322899999999999E-3</c:v>
                </c:pt>
                <c:pt idx="968">
                  <c:v>-1.49365E-3</c:v>
                </c:pt>
                <c:pt idx="969">
                  <c:v>-1.5518299999999999E-3</c:v>
                </c:pt>
                <c:pt idx="970">
                  <c:v>-1.6145700000000001E-3</c:v>
                </c:pt>
                <c:pt idx="971">
                  <c:v>-1.6690400000000001E-3</c:v>
                </c:pt>
                <c:pt idx="972">
                  <c:v>-1.73471E-3</c:v>
                </c:pt>
                <c:pt idx="973">
                  <c:v>-1.78527E-3</c:v>
                </c:pt>
                <c:pt idx="974">
                  <c:v>-1.84121E-3</c:v>
                </c:pt>
                <c:pt idx="975">
                  <c:v>-1.8976500000000001E-3</c:v>
                </c:pt>
                <c:pt idx="976">
                  <c:v>-1.9442400000000001E-3</c:v>
                </c:pt>
                <c:pt idx="977">
                  <c:v>-2.0089000000000001E-3</c:v>
                </c:pt>
                <c:pt idx="978">
                  <c:v>-2.04893E-3</c:v>
                </c:pt>
                <c:pt idx="979">
                  <c:v>-2.0919599999999999E-3</c:v>
                </c:pt>
                <c:pt idx="980">
                  <c:v>-2.1456600000000002E-3</c:v>
                </c:pt>
                <c:pt idx="981">
                  <c:v>-2.1941399999999998E-3</c:v>
                </c:pt>
                <c:pt idx="982">
                  <c:v>-2.2424900000000002E-3</c:v>
                </c:pt>
                <c:pt idx="983">
                  <c:v>-2.2857400000000001E-3</c:v>
                </c:pt>
                <c:pt idx="984">
                  <c:v>-2.33162E-3</c:v>
                </c:pt>
                <c:pt idx="985">
                  <c:v>-2.3784600000000002E-3</c:v>
                </c:pt>
                <c:pt idx="986">
                  <c:v>-2.4254300000000001E-3</c:v>
                </c:pt>
                <c:pt idx="987">
                  <c:v>-2.4592199999999998E-3</c:v>
                </c:pt>
                <c:pt idx="988">
                  <c:v>-2.4958200000000002E-3</c:v>
                </c:pt>
                <c:pt idx="989">
                  <c:v>-2.5330600000000002E-3</c:v>
                </c:pt>
                <c:pt idx="990">
                  <c:v>-2.5962899999999998E-3</c:v>
                </c:pt>
                <c:pt idx="991">
                  <c:v>-2.6227400000000001E-3</c:v>
                </c:pt>
                <c:pt idx="992">
                  <c:v>-2.6715699999999998E-3</c:v>
                </c:pt>
                <c:pt idx="993">
                  <c:v>-2.6974299999999998E-3</c:v>
                </c:pt>
                <c:pt idx="994">
                  <c:v>-2.7385E-3</c:v>
                </c:pt>
                <c:pt idx="995">
                  <c:v>-2.8056800000000001E-3</c:v>
                </c:pt>
                <c:pt idx="996">
                  <c:v>-2.8328300000000002E-3</c:v>
                </c:pt>
                <c:pt idx="997">
                  <c:v>-2.8706999999999999E-3</c:v>
                </c:pt>
                <c:pt idx="998">
                  <c:v>-2.9058199999999999E-3</c:v>
                </c:pt>
                <c:pt idx="999">
                  <c:v>-2.9524600000000001E-3</c:v>
                </c:pt>
                <c:pt idx="1000">
                  <c:v>-3.0044500000000001E-3</c:v>
                </c:pt>
                <c:pt idx="1001">
                  <c:v>-3.0379999999999999E-3</c:v>
                </c:pt>
                <c:pt idx="1002">
                  <c:v>-3.0839000000000001E-3</c:v>
                </c:pt>
                <c:pt idx="1003">
                  <c:v>-3.1308999999999998E-3</c:v>
                </c:pt>
                <c:pt idx="1004">
                  <c:v>-3.1746500000000002E-3</c:v>
                </c:pt>
                <c:pt idx="1005">
                  <c:v>-3.2190700000000001E-3</c:v>
                </c:pt>
                <c:pt idx="1006">
                  <c:v>-3.2681300000000002E-3</c:v>
                </c:pt>
                <c:pt idx="1007">
                  <c:v>-3.3085599999999999E-3</c:v>
                </c:pt>
                <c:pt idx="1008">
                  <c:v>-3.3583300000000001E-3</c:v>
                </c:pt>
                <c:pt idx="1009">
                  <c:v>-3.40494E-3</c:v>
                </c:pt>
                <c:pt idx="1010">
                  <c:v>-3.4615599999999998E-3</c:v>
                </c:pt>
                <c:pt idx="1011">
                  <c:v>-3.51353E-3</c:v>
                </c:pt>
                <c:pt idx="1012">
                  <c:v>-3.5595700000000002E-3</c:v>
                </c:pt>
                <c:pt idx="1013">
                  <c:v>-3.6254500000000001E-3</c:v>
                </c:pt>
                <c:pt idx="1014">
                  <c:v>-3.6656200000000001E-3</c:v>
                </c:pt>
                <c:pt idx="1015">
                  <c:v>-3.7360100000000001E-3</c:v>
                </c:pt>
                <c:pt idx="1016">
                  <c:v>-3.78517E-3</c:v>
                </c:pt>
                <c:pt idx="1017">
                  <c:v>-3.8411700000000001E-3</c:v>
                </c:pt>
                <c:pt idx="1018">
                  <c:v>-3.91764E-3</c:v>
                </c:pt>
                <c:pt idx="1019">
                  <c:v>-3.9681300000000003E-3</c:v>
                </c:pt>
                <c:pt idx="1020">
                  <c:v>-4.04908E-3</c:v>
                </c:pt>
                <c:pt idx="1021">
                  <c:v>-4.1121400000000002E-3</c:v>
                </c:pt>
                <c:pt idx="1022">
                  <c:v>-4.1713599999999998E-3</c:v>
                </c:pt>
                <c:pt idx="1023">
                  <c:v>-4.2698500000000004E-3</c:v>
                </c:pt>
                <c:pt idx="1024">
                  <c:v>-4.3288800000000002E-3</c:v>
                </c:pt>
                <c:pt idx="1025">
                  <c:v>-4.4265099999999998E-3</c:v>
                </c:pt>
                <c:pt idx="1026">
                  <c:v>-4.5070600000000002E-3</c:v>
                </c:pt>
                <c:pt idx="1027">
                  <c:v>-4.58232E-3</c:v>
                </c:pt>
                <c:pt idx="1028">
                  <c:v>-4.6888099999999999E-3</c:v>
                </c:pt>
                <c:pt idx="1029">
                  <c:v>-4.7786E-3</c:v>
                </c:pt>
                <c:pt idx="1030">
                  <c:v>-4.8831400000000002E-3</c:v>
                </c:pt>
                <c:pt idx="1031">
                  <c:v>-4.9756799999999997E-3</c:v>
                </c:pt>
                <c:pt idx="1032">
                  <c:v>-5.0665700000000003E-3</c:v>
                </c:pt>
                <c:pt idx="1033">
                  <c:v>-5.1853000000000003E-3</c:v>
                </c:pt>
                <c:pt idx="1034">
                  <c:v>-5.3073399999999998E-3</c:v>
                </c:pt>
                <c:pt idx="1035">
                  <c:v>-5.4380799999999997E-3</c:v>
                </c:pt>
                <c:pt idx="1036">
                  <c:v>-5.5462899999999997E-3</c:v>
                </c:pt>
                <c:pt idx="1037">
                  <c:v>-5.6734200000000002E-3</c:v>
                </c:pt>
                <c:pt idx="1038">
                  <c:v>-5.8202100000000001E-3</c:v>
                </c:pt>
                <c:pt idx="1039">
                  <c:v>-5.9523099999999997E-3</c:v>
                </c:pt>
                <c:pt idx="1040">
                  <c:v>-6.1222999999999998E-3</c:v>
                </c:pt>
                <c:pt idx="1041">
                  <c:v>-6.2579899999999997E-3</c:v>
                </c:pt>
                <c:pt idx="1042">
                  <c:v>-6.4331800000000001E-3</c:v>
                </c:pt>
                <c:pt idx="1043">
                  <c:v>-6.6024100000000004E-3</c:v>
                </c:pt>
                <c:pt idx="1044">
                  <c:v>-6.7636900000000002E-3</c:v>
                </c:pt>
                <c:pt idx="1045">
                  <c:v>-6.9649200000000003E-3</c:v>
                </c:pt>
                <c:pt idx="1046">
                  <c:v>-7.1498300000000002E-3</c:v>
                </c:pt>
                <c:pt idx="1047">
                  <c:v>-7.3456900000000002E-3</c:v>
                </c:pt>
                <c:pt idx="1048">
                  <c:v>-7.5579899999999997E-3</c:v>
                </c:pt>
                <c:pt idx="1049">
                  <c:v>-7.7681399999999998E-3</c:v>
                </c:pt>
                <c:pt idx="1050">
                  <c:v>-8.0046400000000004E-3</c:v>
                </c:pt>
                <c:pt idx="1051">
                  <c:v>-8.2298100000000006E-3</c:v>
                </c:pt>
                <c:pt idx="1052">
                  <c:v>-8.4746300000000004E-3</c:v>
                </c:pt>
                <c:pt idx="1053">
                  <c:v>-8.7308100000000003E-3</c:v>
                </c:pt>
                <c:pt idx="1054">
                  <c:v>-8.9778800000000006E-3</c:v>
                </c:pt>
                <c:pt idx="1055">
                  <c:v>-9.2714300000000006E-3</c:v>
                </c:pt>
                <c:pt idx="1056">
                  <c:v>-9.5502099999999999E-3</c:v>
                </c:pt>
                <c:pt idx="1057">
                  <c:v>-9.8580000000000004E-3</c:v>
                </c:pt>
                <c:pt idx="1058">
                  <c:v>-1.01727E-2</c:v>
                </c:pt>
                <c:pt idx="1059">
                  <c:v>-1.04828E-2</c:v>
                </c:pt>
                <c:pt idx="1060">
                  <c:v>-1.08348E-2</c:v>
                </c:pt>
                <c:pt idx="1061">
                  <c:v>-1.1161799999999999E-2</c:v>
                </c:pt>
                <c:pt idx="1062">
                  <c:v>-1.1531599999999999E-2</c:v>
                </c:pt>
                <c:pt idx="1063">
                  <c:v>-1.19338E-2</c:v>
                </c:pt>
                <c:pt idx="1064">
                  <c:v>-1.23327E-2</c:v>
                </c:pt>
                <c:pt idx="1065">
                  <c:v>-1.2745899999999999E-2</c:v>
                </c:pt>
                <c:pt idx="1066">
                  <c:v>-1.3148200000000001E-2</c:v>
                </c:pt>
                <c:pt idx="1067">
                  <c:v>-1.36072E-2</c:v>
                </c:pt>
                <c:pt idx="1068">
                  <c:v>-1.4055700000000001E-2</c:v>
                </c:pt>
                <c:pt idx="1069">
                  <c:v>-1.4538499999999999E-2</c:v>
                </c:pt>
                <c:pt idx="1070">
                  <c:v>-1.50393E-2</c:v>
                </c:pt>
                <c:pt idx="1071">
                  <c:v>-1.5536700000000001E-2</c:v>
                </c:pt>
                <c:pt idx="1072">
                  <c:v>-1.6098000000000001E-2</c:v>
                </c:pt>
                <c:pt idx="1073">
                  <c:v>-1.66585E-2</c:v>
                </c:pt>
                <c:pt idx="1074">
                  <c:v>-1.7201399999999999E-2</c:v>
                </c:pt>
                <c:pt idx="1075">
                  <c:v>-1.7818500000000001E-2</c:v>
                </c:pt>
                <c:pt idx="1076">
                  <c:v>-1.8401600000000001E-2</c:v>
                </c:pt>
                <c:pt idx="1077">
                  <c:v>-1.92067E-2</c:v>
                </c:pt>
                <c:pt idx="1078">
                  <c:v>-2.0091899999999999E-2</c:v>
                </c:pt>
                <c:pt idx="1079">
                  <c:v>-2.0764600000000001E-2</c:v>
                </c:pt>
                <c:pt idx="1080">
                  <c:v>-2.14524E-2</c:v>
                </c:pt>
                <c:pt idx="1081">
                  <c:v>-2.2136699999999999E-2</c:v>
                </c:pt>
                <c:pt idx="1082">
                  <c:v>-2.2866299999999999E-2</c:v>
                </c:pt>
                <c:pt idx="1083">
                  <c:v>-2.3601E-2</c:v>
                </c:pt>
                <c:pt idx="1084">
                  <c:v>-2.4295299999999999E-2</c:v>
                </c:pt>
                <c:pt idx="1085">
                  <c:v>-2.50961E-2</c:v>
                </c:pt>
                <c:pt idx="1086">
                  <c:v>-2.5815299999999999E-2</c:v>
                </c:pt>
                <c:pt idx="1087">
                  <c:v>-2.6577799999999999E-2</c:v>
                </c:pt>
                <c:pt idx="1088">
                  <c:v>-2.7313500000000001E-2</c:v>
                </c:pt>
                <c:pt idx="1089">
                  <c:v>-2.80766E-2</c:v>
                </c:pt>
                <c:pt idx="1090">
                  <c:v>-2.8864399999999998E-2</c:v>
                </c:pt>
                <c:pt idx="1091">
                  <c:v>-2.95797E-2</c:v>
                </c:pt>
                <c:pt idx="1092">
                  <c:v>-3.0322000000000002E-2</c:v>
                </c:pt>
                <c:pt idx="1093">
                  <c:v>-3.1054999999999999E-2</c:v>
                </c:pt>
                <c:pt idx="1094">
                  <c:v>-3.1758099999999997E-2</c:v>
                </c:pt>
                <c:pt idx="1095">
                  <c:v>-3.2491600000000002E-2</c:v>
                </c:pt>
                <c:pt idx="1096">
                  <c:v>-3.3137E-2</c:v>
                </c:pt>
                <c:pt idx="1097">
                  <c:v>-3.3805500000000002E-2</c:v>
                </c:pt>
                <c:pt idx="1098">
                  <c:v>-3.4417099999999999E-2</c:v>
                </c:pt>
                <c:pt idx="1099">
                  <c:v>-3.4992599999999999E-2</c:v>
                </c:pt>
                <c:pt idx="1100">
                  <c:v>-3.5612900000000003E-2</c:v>
                </c:pt>
                <c:pt idx="1101">
                  <c:v>-3.6108899999999999E-2</c:v>
                </c:pt>
                <c:pt idx="1102">
                  <c:v>-3.6616799999999998E-2</c:v>
                </c:pt>
                <c:pt idx="1103">
                  <c:v>-3.7088700000000002E-2</c:v>
                </c:pt>
                <c:pt idx="1104">
                  <c:v>-3.7524799999999997E-2</c:v>
                </c:pt>
                <c:pt idx="1105">
                  <c:v>-3.7908799999999999E-2</c:v>
                </c:pt>
                <c:pt idx="1106">
                  <c:v>-3.8226099999999999E-2</c:v>
                </c:pt>
                <c:pt idx="1107">
                  <c:v>-3.8532299999999998E-2</c:v>
                </c:pt>
                <c:pt idx="1108">
                  <c:v>-3.88007E-2</c:v>
                </c:pt>
                <c:pt idx="1109">
                  <c:v>-3.9020899999999997E-2</c:v>
                </c:pt>
                <c:pt idx="1110">
                  <c:v>-3.9195099999999997E-2</c:v>
                </c:pt>
                <c:pt idx="1111">
                  <c:v>-3.9343900000000001E-2</c:v>
                </c:pt>
                <c:pt idx="1112">
                  <c:v>-3.9416300000000001E-2</c:v>
                </c:pt>
                <c:pt idx="1113">
                  <c:v>-3.9481299999999997E-2</c:v>
                </c:pt>
                <c:pt idx="1114">
                  <c:v>-3.9493E-2</c:v>
                </c:pt>
                <c:pt idx="1115">
                  <c:v>-3.9491400000000003E-2</c:v>
                </c:pt>
                <c:pt idx="1116">
                  <c:v>-3.9422199999999998E-2</c:v>
                </c:pt>
                <c:pt idx="1117">
                  <c:v>-3.9366900000000003E-2</c:v>
                </c:pt>
                <c:pt idx="1118">
                  <c:v>-3.92401E-2</c:v>
                </c:pt>
                <c:pt idx="1119">
                  <c:v>-3.9105899999999999E-2</c:v>
                </c:pt>
                <c:pt idx="1120">
                  <c:v>-3.8928900000000002E-2</c:v>
                </c:pt>
                <c:pt idx="1121">
                  <c:v>-3.8744500000000001E-2</c:v>
                </c:pt>
                <c:pt idx="1122">
                  <c:v>-3.8559799999999998E-2</c:v>
                </c:pt>
                <c:pt idx="1123">
                  <c:v>-3.8289900000000002E-2</c:v>
                </c:pt>
                <c:pt idx="1124">
                  <c:v>-3.8024799999999997E-2</c:v>
                </c:pt>
                <c:pt idx="1125">
                  <c:v>-3.7765600000000003E-2</c:v>
                </c:pt>
                <c:pt idx="1126">
                  <c:v>-3.74735E-2</c:v>
                </c:pt>
                <c:pt idx="1127">
                  <c:v>-3.7187699999999997E-2</c:v>
                </c:pt>
                <c:pt idx="1128">
                  <c:v>-3.6859999999999997E-2</c:v>
                </c:pt>
                <c:pt idx="1129">
                  <c:v>-3.6532599999999998E-2</c:v>
                </c:pt>
                <c:pt idx="1130">
                  <c:v>-3.6203600000000002E-2</c:v>
                </c:pt>
                <c:pt idx="1131">
                  <c:v>-3.5869600000000001E-2</c:v>
                </c:pt>
                <c:pt idx="1132">
                  <c:v>-3.5524800000000002E-2</c:v>
                </c:pt>
                <c:pt idx="1133">
                  <c:v>-3.5165200000000001E-2</c:v>
                </c:pt>
                <c:pt idx="1134">
                  <c:v>-3.4822699999999998E-2</c:v>
                </c:pt>
                <c:pt idx="1135">
                  <c:v>-3.4480900000000002E-2</c:v>
                </c:pt>
                <c:pt idx="1136">
                  <c:v>-3.4105200000000002E-2</c:v>
                </c:pt>
                <c:pt idx="1137">
                  <c:v>-3.3747100000000002E-2</c:v>
                </c:pt>
                <c:pt idx="1138">
                  <c:v>-3.3381399999999999E-2</c:v>
                </c:pt>
                <c:pt idx="1139">
                  <c:v>-3.3015999999999997E-2</c:v>
                </c:pt>
                <c:pt idx="1140">
                  <c:v>-3.2666300000000002E-2</c:v>
                </c:pt>
                <c:pt idx="1141">
                  <c:v>-3.2305500000000001E-2</c:v>
                </c:pt>
                <c:pt idx="1142">
                  <c:v>-3.1939099999999998E-2</c:v>
                </c:pt>
                <c:pt idx="1143">
                  <c:v>-3.1579900000000001E-2</c:v>
                </c:pt>
                <c:pt idx="1144">
                  <c:v>-3.1247500000000001E-2</c:v>
                </c:pt>
                <c:pt idx="1145">
                  <c:v>-3.09054E-2</c:v>
                </c:pt>
                <c:pt idx="1146">
                  <c:v>-3.0569300000000001E-2</c:v>
                </c:pt>
                <c:pt idx="1147">
                  <c:v>-3.0202400000000001E-2</c:v>
                </c:pt>
                <c:pt idx="1148">
                  <c:v>-2.9895000000000001E-2</c:v>
                </c:pt>
                <c:pt idx="1149">
                  <c:v>-2.9567900000000001E-2</c:v>
                </c:pt>
                <c:pt idx="1150">
                  <c:v>-2.9242199999999999E-2</c:v>
                </c:pt>
                <c:pt idx="1151">
                  <c:v>-2.8925800000000002E-2</c:v>
                </c:pt>
                <c:pt idx="1152">
                  <c:v>-2.8602800000000001E-2</c:v>
                </c:pt>
                <c:pt idx="1153">
                  <c:v>-2.8318699999999999E-2</c:v>
                </c:pt>
                <c:pt idx="1154">
                  <c:v>-2.7983299999999999E-2</c:v>
                </c:pt>
                <c:pt idx="1155">
                  <c:v>-2.7689200000000001E-2</c:v>
                </c:pt>
                <c:pt idx="1156">
                  <c:v>-2.74112E-2</c:v>
                </c:pt>
                <c:pt idx="1157">
                  <c:v>-2.7107200000000001E-2</c:v>
                </c:pt>
                <c:pt idx="1158">
                  <c:v>-2.6827E-2</c:v>
                </c:pt>
                <c:pt idx="1159">
                  <c:v>-2.6555599999999999E-2</c:v>
                </c:pt>
                <c:pt idx="1160">
                  <c:v>-2.6269299999999999E-2</c:v>
                </c:pt>
                <c:pt idx="1161">
                  <c:v>-2.6013100000000001E-2</c:v>
                </c:pt>
                <c:pt idx="1162">
                  <c:v>-2.5745199999999999E-2</c:v>
                </c:pt>
                <c:pt idx="1163">
                  <c:v>-2.5496100000000001E-2</c:v>
                </c:pt>
                <c:pt idx="1164">
                  <c:v>-2.5247700000000001E-2</c:v>
                </c:pt>
                <c:pt idx="1165">
                  <c:v>-2.4992199999999999E-2</c:v>
                </c:pt>
                <c:pt idx="1166">
                  <c:v>-2.4741099999999999E-2</c:v>
                </c:pt>
                <c:pt idx="1167">
                  <c:v>-2.44996E-2</c:v>
                </c:pt>
                <c:pt idx="1168">
                  <c:v>-2.4282999999999999E-2</c:v>
                </c:pt>
                <c:pt idx="1169">
                  <c:v>-2.40333E-2</c:v>
                </c:pt>
                <c:pt idx="1170">
                  <c:v>-2.38214E-2</c:v>
                </c:pt>
                <c:pt idx="1171">
                  <c:v>-2.35941E-2</c:v>
                </c:pt>
                <c:pt idx="1172">
                  <c:v>-2.33849E-2</c:v>
                </c:pt>
                <c:pt idx="1173">
                  <c:v>-2.3175999999999999E-2</c:v>
                </c:pt>
                <c:pt idx="1174">
                  <c:v>-2.29555E-2</c:v>
                </c:pt>
                <c:pt idx="1175">
                  <c:v>-2.2762999999999999E-2</c:v>
                </c:pt>
                <c:pt idx="1176">
                  <c:v>-2.25531E-2</c:v>
                </c:pt>
                <c:pt idx="1177">
                  <c:v>-2.2357599999999998E-2</c:v>
                </c:pt>
                <c:pt idx="1178">
                  <c:v>-2.2169600000000001E-2</c:v>
                </c:pt>
                <c:pt idx="1179">
                  <c:v>-2.1961100000000001E-2</c:v>
                </c:pt>
                <c:pt idx="1180">
                  <c:v>-2.1796599999999999E-2</c:v>
                </c:pt>
                <c:pt idx="1181">
                  <c:v>-2.1604999999999999E-2</c:v>
                </c:pt>
                <c:pt idx="1182">
                  <c:v>-2.1437999999999999E-2</c:v>
                </c:pt>
                <c:pt idx="1183">
                  <c:v>-2.1258800000000001E-2</c:v>
                </c:pt>
                <c:pt idx="1184">
                  <c:v>-2.10837E-2</c:v>
                </c:pt>
                <c:pt idx="1185">
                  <c:v>-2.0919E-2</c:v>
                </c:pt>
                <c:pt idx="1186">
                  <c:v>-2.07479E-2</c:v>
                </c:pt>
                <c:pt idx="1187">
                  <c:v>-2.06001E-2</c:v>
                </c:pt>
                <c:pt idx="1188">
                  <c:v>-2.0435499999999999E-2</c:v>
                </c:pt>
                <c:pt idx="1189">
                  <c:v>-2.0279100000000001E-2</c:v>
                </c:pt>
                <c:pt idx="1190">
                  <c:v>-2.0126399999999999E-2</c:v>
                </c:pt>
                <c:pt idx="1191">
                  <c:v>-1.9974700000000001E-2</c:v>
                </c:pt>
                <c:pt idx="1192">
                  <c:v>-1.98348E-2</c:v>
                </c:pt>
                <c:pt idx="1193">
                  <c:v>-1.96765E-2</c:v>
                </c:pt>
                <c:pt idx="1194">
                  <c:v>-1.95426E-2</c:v>
                </c:pt>
                <c:pt idx="1195">
                  <c:v>-1.9399300000000001E-2</c:v>
                </c:pt>
                <c:pt idx="1196">
                  <c:v>-1.9261199999999999E-2</c:v>
                </c:pt>
                <c:pt idx="1197">
                  <c:v>-1.91489E-2</c:v>
                </c:pt>
                <c:pt idx="1198">
                  <c:v>-1.8990699999999999E-2</c:v>
                </c:pt>
                <c:pt idx="1199">
                  <c:v>-1.8734899999999999E-2</c:v>
                </c:pt>
                <c:pt idx="1200">
                  <c:v>-1.8349299999999999E-2</c:v>
                </c:pt>
                <c:pt idx="1201">
                  <c:v>-1.80383E-2</c:v>
                </c:pt>
                <c:pt idx="1202">
                  <c:v>-1.7775699999999998E-2</c:v>
                </c:pt>
                <c:pt idx="1203">
                  <c:v>-1.75249E-2</c:v>
                </c:pt>
                <c:pt idx="1204">
                  <c:v>-1.7262199999999998E-2</c:v>
                </c:pt>
                <c:pt idx="1205">
                  <c:v>-1.70294E-2</c:v>
                </c:pt>
                <c:pt idx="1206">
                  <c:v>-1.6801E-2</c:v>
                </c:pt>
                <c:pt idx="1207">
                  <c:v>-1.66123E-2</c:v>
                </c:pt>
                <c:pt idx="1208">
                  <c:v>-1.64277E-2</c:v>
                </c:pt>
                <c:pt idx="1209">
                  <c:v>-1.62063E-2</c:v>
                </c:pt>
                <c:pt idx="1210">
                  <c:v>-1.6024099999999999E-2</c:v>
                </c:pt>
                <c:pt idx="1211">
                  <c:v>-1.5822900000000001E-2</c:v>
                </c:pt>
                <c:pt idx="1212">
                  <c:v>-1.56496E-2</c:v>
                </c:pt>
                <c:pt idx="1213">
                  <c:v>-1.5468600000000001E-2</c:v>
                </c:pt>
                <c:pt idx="1214">
                  <c:v>-1.5293599999999999E-2</c:v>
                </c:pt>
                <c:pt idx="1215">
                  <c:v>-1.51348E-2</c:v>
                </c:pt>
                <c:pt idx="1216">
                  <c:v>-1.49613E-2</c:v>
                </c:pt>
                <c:pt idx="1217">
                  <c:v>-1.47983E-2</c:v>
                </c:pt>
                <c:pt idx="1218">
                  <c:v>-1.4625900000000001E-2</c:v>
                </c:pt>
                <c:pt idx="1219">
                  <c:v>-1.4467499999999999E-2</c:v>
                </c:pt>
                <c:pt idx="1220">
                  <c:v>-1.42936E-2</c:v>
                </c:pt>
                <c:pt idx="1221">
                  <c:v>-1.4133700000000001E-2</c:v>
                </c:pt>
                <c:pt idx="1222">
                  <c:v>-1.39992E-2</c:v>
                </c:pt>
                <c:pt idx="1223">
                  <c:v>-1.38403E-2</c:v>
                </c:pt>
                <c:pt idx="1224">
                  <c:v>-1.3685299999999999E-2</c:v>
                </c:pt>
                <c:pt idx="1225">
                  <c:v>-1.35207E-2</c:v>
                </c:pt>
                <c:pt idx="1226">
                  <c:v>-1.33855E-2</c:v>
                </c:pt>
                <c:pt idx="1227">
                  <c:v>-1.3216500000000001E-2</c:v>
                </c:pt>
                <c:pt idx="1228">
                  <c:v>-1.30773E-2</c:v>
                </c:pt>
                <c:pt idx="1229">
                  <c:v>-1.29274E-2</c:v>
                </c:pt>
                <c:pt idx="1230">
                  <c:v>-1.2761E-2</c:v>
                </c:pt>
                <c:pt idx="1231">
                  <c:v>-1.26252E-2</c:v>
                </c:pt>
                <c:pt idx="1232">
                  <c:v>-1.24682E-2</c:v>
                </c:pt>
                <c:pt idx="1233">
                  <c:v>-1.2300800000000001E-2</c:v>
                </c:pt>
                <c:pt idx="1234">
                  <c:v>-1.2152700000000001E-2</c:v>
                </c:pt>
                <c:pt idx="1235">
                  <c:v>-1.2005099999999999E-2</c:v>
                </c:pt>
                <c:pt idx="1236">
                  <c:v>-1.18339E-2</c:v>
                </c:pt>
                <c:pt idx="1237">
                  <c:v>-1.16875E-2</c:v>
                </c:pt>
                <c:pt idx="1238">
                  <c:v>-1.14929E-2</c:v>
                </c:pt>
                <c:pt idx="1239">
                  <c:v>-1.13638E-2</c:v>
                </c:pt>
                <c:pt idx="1240">
                  <c:v>-1.1186700000000001E-2</c:v>
                </c:pt>
                <c:pt idx="1241">
                  <c:v>-1.1022799999999999E-2</c:v>
                </c:pt>
                <c:pt idx="1242">
                  <c:v>-1.0851400000000001E-2</c:v>
                </c:pt>
                <c:pt idx="1243">
                  <c:v>-1.06646E-2</c:v>
                </c:pt>
                <c:pt idx="1244">
                  <c:v>-1.04989E-2</c:v>
                </c:pt>
                <c:pt idx="1245">
                  <c:v>-1.0307500000000001E-2</c:v>
                </c:pt>
                <c:pt idx="1246">
                  <c:v>-1.01043E-2</c:v>
                </c:pt>
                <c:pt idx="1247">
                  <c:v>-9.9306199999999994E-3</c:v>
                </c:pt>
                <c:pt idx="1248">
                  <c:v>-9.6207600000000008E-3</c:v>
                </c:pt>
                <c:pt idx="1249">
                  <c:v>-9.4404899999999993E-3</c:v>
                </c:pt>
                <c:pt idx="1250">
                  <c:v>-9.2095300000000005E-3</c:v>
                </c:pt>
                <c:pt idx="1251">
                  <c:v>-8.99171E-3</c:v>
                </c:pt>
                <c:pt idx="1252">
                  <c:v>-8.7724799999999992E-3</c:v>
                </c:pt>
                <c:pt idx="1253">
                  <c:v>-8.5312300000000008E-3</c:v>
                </c:pt>
                <c:pt idx="1254">
                  <c:v>-8.3048900000000005E-3</c:v>
                </c:pt>
                <c:pt idx="1255">
                  <c:v>-8.0416299999999993E-3</c:v>
                </c:pt>
                <c:pt idx="1256">
                  <c:v>-7.79936E-3</c:v>
                </c:pt>
                <c:pt idx="1257">
                  <c:v>-7.5259999999999997E-3</c:v>
                </c:pt>
                <c:pt idx="1258">
                  <c:v>-7.2421600000000001E-3</c:v>
                </c:pt>
                <c:pt idx="1259">
                  <c:v>-6.9602300000000004E-3</c:v>
                </c:pt>
                <c:pt idx="1260">
                  <c:v>-6.6656700000000003E-3</c:v>
                </c:pt>
                <c:pt idx="1261">
                  <c:v>-6.3626300000000002E-3</c:v>
                </c:pt>
                <c:pt idx="1262">
                  <c:v>-6.0476899999999997E-3</c:v>
                </c:pt>
                <c:pt idx="1263">
                  <c:v>-5.70777E-3</c:v>
                </c:pt>
                <c:pt idx="1264">
                  <c:v>-5.3697399999999996E-3</c:v>
                </c:pt>
                <c:pt idx="1265">
                  <c:v>-5.0242999999999998E-3</c:v>
                </c:pt>
                <c:pt idx="1266">
                  <c:v>-4.64264E-3</c:v>
                </c:pt>
                <c:pt idx="1267">
                  <c:v>-4.2792100000000003E-3</c:v>
                </c:pt>
                <c:pt idx="1268">
                  <c:v>-3.9008699999999999E-3</c:v>
                </c:pt>
                <c:pt idx="1269">
                  <c:v>-3.4940800000000001E-3</c:v>
                </c:pt>
                <c:pt idx="1270">
                  <c:v>-3.0781900000000002E-3</c:v>
                </c:pt>
                <c:pt idx="1271">
                  <c:v>-2.6362099999999999E-3</c:v>
                </c:pt>
                <c:pt idx="1272">
                  <c:v>-2.2237699999999999E-3</c:v>
                </c:pt>
                <c:pt idx="1273">
                  <c:v>-1.75062E-3</c:v>
                </c:pt>
                <c:pt idx="1274">
                  <c:v>-1.29605E-3</c:v>
                </c:pt>
                <c:pt idx="1275">
                  <c:v>-8.4564299999999998E-4</c:v>
                </c:pt>
                <c:pt idx="1276">
                  <c:v>-3.4940699999999998E-4</c:v>
                </c:pt>
                <c:pt idx="1277">
                  <c:v>1.03998E-4</c:v>
                </c:pt>
                <c:pt idx="1278">
                  <c:v>6.3003699999999996E-4</c:v>
                </c:pt>
                <c:pt idx="1279">
                  <c:v>1.1177400000000001E-3</c:v>
                </c:pt>
                <c:pt idx="1280">
                  <c:v>1.6319500000000001E-3</c:v>
                </c:pt>
                <c:pt idx="1281">
                  <c:v>2.1698899999999998E-3</c:v>
                </c:pt>
                <c:pt idx="1282">
                  <c:v>2.6596900000000001E-3</c:v>
                </c:pt>
                <c:pt idx="1283">
                  <c:v>3.2028999999999998E-3</c:v>
                </c:pt>
                <c:pt idx="1284">
                  <c:v>3.68681E-3</c:v>
                </c:pt>
                <c:pt idx="1285">
                  <c:v>4.2058699999999996E-3</c:v>
                </c:pt>
                <c:pt idx="1286">
                  <c:v>4.7034199999999998E-3</c:v>
                </c:pt>
                <c:pt idx="1287">
                  <c:v>5.2398499999999999E-3</c:v>
                </c:pt>
                <c:pt idx="1288">
                  <c:v>5.7643900000000003E-3</c:v>
                </c:pt>
                <c:pt idx="1289">
                  <c:v>6.2353299999999999E-3</c:v>
                </c:pt>
                <c:pt idx="1290">
                  <c:v>6.7311300000000001E-3</c:v>
                </c:pt>
                <c:pt idx="1291">
                  <c:v>7.1856000000000003E-3</c:v>
                </c:pt>
                <c:pt idx="1292">
                  <c:v>7.6456800000000002E-3</c:v>
                </c:pt>
                <c:pt idx="1293">
                  <c:v>8.0928100000000006E-3</c:v>
                </c:pt>
                <c:pt idx="1294">
                  <c:v>8.4949799999999992E-3</c:v>
                </c:pt>
                <c:pt idx="1295">
                  <c:v>8.9214499999999992E-3</c:v>
                </c:pt>
                <c:pt idx="1296">
                  <c:v>9.3014399999999994E-3</c:v>
                </c:pt>
                <c:pt idx="1297">
                  <c:v>9.67785E-3</c:v>
                </c:pt>
                <c:pt idx="1298">
                  <c:v>1.0019500000000001E-2</c:v>
                </c:pt>
                <c:pt idx="1299">
                  <c:v>1.03245E-2</c:v>
                </c:pt>
                <c:pt idx="1300">
                  <c:v>1.06569E-2</c:v>
                </c:pt>
                <c:pt idx="1301">
                  <c:v>1.09286E-2</c:v>
                </c:pt>
                <c:pt idx="1302">
                  <c:v>1.1212400000000001E-2</c:v>
                </c:pt>
                <c:pt idx="1303">
                  <c:v>1.1417099999999999E-2</c:v>
                </c:pt>
                <c:pt idx="1304">
                  <c:v>1.16084E-2</c:v>
                </c:pt>
                <c:pt idx="1305">
                  <c:v>1.1818499999999999E-2</c:v>
                </c:pt>
                <c:pt idx="1306">
                  <c:v>1.19653E-2</c:v>
                </c:pt>
                <c:pt idx="1307">
                  <c:v>1.21441E-2</c:v>
                </c:pt>
                <c:pt idx="1308">
                  <c:v>1.22682E-2</c:v>
                </c:pt>
                <c:pt idx="1309">
                  <c:v>1.23798E-2</c:v>
                </c:pt>
                <c:pt idx="1310">
                  <c:v>1.24797E-2</c:v>
                </c:pt>
                <c:pt idx="1311">
                  <c:v>1.25249E-2</c:v>
                </c:pt>
                <c:pt idx="1312">
                  <c:v>1.2623000000000001E-2</c:v>
                </c:pt>
                <c:pt idx="1313">
                  <c:v>1.26657E-2</c:v>
                </c:pt>
                <c:pt idx="1314">
                  <c:v>1.2715499999999999E-2</c:v>
                </c:pt>
                <c:pt idx="1315">
                  <c:v>1.2723399999999999E-2</c:v>
                </c:pt>
                <c:pt idx="1316">
                  <c:v>1.27285E-2</c:v>
                </c:pt>
                <c:pt idx="1317">
                  <c:v>1.27625E-2</c:v>
                </c:pt>
                <c:pt idx="1318">
                  <c:v>1.2718999999999999E-2</c:v>
                </c:pt>
                <c:pt idx="1319">
                  <c:v>1.2762600000000001E-2</c:v>
                </c:pt>
                <c:pt idx="1320">
                  <c:v>1.27146E-2</c:v>
                </c:pt>
                <c:pt idx="1321">
                  <c:v>1.2716999999999999E-2</c:v>
                </c:pt>
                <c:pt idx="1322">
                  <c:v>1.26908E-2</c:v>
                </c:pt>
                <c:pt idx="1323">
                  <c:v>1.26619E-2</c:v>
                </c:pt>
                <c:pt idx="1324">
                  <c:v>1.2648400000000001E-2</c:v>
                </c:pt>
                <c:pt idx="1325">
                  <c:v>1.26099E-2</c:v>
                </c:pt>
                <c:pt idx="1326">
                  <c:v>1.26122E-2</c:v>
                </c:pt>
                <c:pt idx="1327">
                  <c:v>1.25641E-2</c:v>
                </c:pt>
                <c:pt idx="1328">
                  <c:v>1.25498E-2</c:v>
                </c:pt>
                <c:pt idx="1329">
                  <c:v>1.25165E-2</c:v>
                </c:pt>
                <c:pt idx="1330">
                  <c:v>1.24755E-2</c:v>
                </c:pt>
                <c:pt idx="1331">
                  <c:v>1.24616E-2</c:v>
                </c:pt>
                <c:pt idx="1332">
                  <c:v>1.24286E-2</c:v>
                </c:pt>
                <c:pt idx="1333">
                  <c:v>1.24239E-2</c:v>
                </c:pt>
                <c:pt idx="1334">
                  <c:v>1.2375000000000001E-2</c:v>
                </c:pt>
                <c:pt idx="1335">
                  <c:v>1.2361E-2</c:v>
                </c:pt>
                <c:pt idx="1336">
                  <c:v>1.23415E-2</c:v>
                </c:pt>
                <c:pt idx="1337">
                  <c:v>1.23181E-2</c:v>
                </c:pt>
                <c:pt idx="1338">
                  <c:v>1.2334400000000001E-2</c:v>
                </c:pt>
                <c:pt idx="1339">
                  <c:v>1.2286500000000001E-2</c:v>
                </c:pt>
                <c:pt idx="1340">
                  <c:v>1.2280900000000001E-2</c:v>
                </c:pt>
                <c:pt idx="1341">
                  <c:v>1.2274800000000001E-2</c:v>
                </c:pt>
                <c:pt idx="1342">
                  <c:v>1.22503E-2</c:v>
                </c:pt>
                <c:pt idx="1343">
                  <c:v>1.22521E-2</c:v>
                </c:pt>
                <c:pt idx="1344">
                  <c:v>1.22151E-2</c:v>
                </c:pt>
                <c:pt idx="1345">
                  <c:v>1.2227999999999999E-2</c:v>
                </c:pt>
                <c:pt idx="1346">
                  <c:v>1.2194200000000001E-2</c:v>
                </c:pt>
                <c:pt idx="1347">
                  <c:v>1.2183100000000001E-2</c:v>
                </c:pt>
                <c:pt idx="1348">
                  <c:v>1.2183899999999999E-2</c:v>
                </c:pt>
                <c:pt idx="1349">
                  <c:v>1.21526E-2</c:v>
                </c:pt>
                <c:pt idx="1350">
                  <c:v>1.2162299999999999E-2</c:v>
                </c:pt>
                <c:pt idx="1351">
                  <c:v>1.21358E-2</c:v>
                </c:pt>
                <c:pt idx="1352">
                  <c:v>1.21155E-2</c:v>
                </c:pt>
                <c:pt idx="1353">
                  <c:v>1.20994E-2</c:v>
                </c:pt>
                <c:pt idx="1354">
                  <c:v>1.20658E-2</c:v>
                </c:pt>
                <c:pt idx="1355">
                  <c:v>1.20511E-2</c:v>
                </c:pt>
                <c:pt idx="1356">
                  <c:v>1.201E-2</c:v>
                </c:pt>
                <c:pt idx="1357">
                  <c:v>1.1986699999999999E-2</c:v>
                </c:pt>
                <c:pt idx="1358">
                  <c:v>1.1961599999999999E-2</c:v>
                </c:pt>
                <c:pt idx="1359">
                  <c:v>1.1932399999999999E-2</c:v>
                </c:pt>
                <c:pt idx="1360">
                  <c:v>1.19049E-2</c:v>
                </c:pt>
                <c:pt idx="1361">
                  <c:v>1.18683E-2</c:v>
                </c:pt>
                <c:pt idx="1362">
                  <c:v>1.18365E-2</c:v>
                </c:pt>
                <c:pt idx="1363">
                  <c:v>1.17854E-2</c:v>
                </c:pt>
                <c:pt idx="1364">
                  <c:v>1.17581E-2</c:v>
                </c:pt>
                <c:pt idx="1365">
                  <c:v>1.1706599999999999E-2</c:v>
                </c:pt>
                <c:pt idx="1366">
                  <c:v>1.16787E-2</c:v>
                </c:pt>
                <c:pt idx="1367">
                  <c:v>1.1625999999999999E-2</c:v>
                </c:pt>
                <c:pt idx="1368">
                  <c:v>1.15727E-2</c:v>
                </c:pt>
                <c:pt idx="1369">
                  <c:v>1.15313E-2</c:v>
                </c:pt>
                <c:pt idx="1370">
                  <c:v>1.1468799999999999E-2</c:v>
                </c:pt>
                <c:pt idx="1371">
                  <c:v>1.1438500000000001E-2</c:v>
                </c:pt>
                <c:pt idx="1372">
                  <c:v>1.13864E-2</c:v>
                </c:pt>
                <c:pt idx="1373">
                  <c:v>1.13183E-2</c:v>
                </c:pt>
                <c:pt idx="1374">
                  <c:v>1.1278399999999999E-2</c:v>
                </c:pt>
                <c:pt idx="1375">
                  <c:v>1.12172E-2</c:v>
                </c:pt>
                <c:pt idx="1376">
                  <c:v>1.11783E-2</c:v>
                </c:pt>
                <c:pt idx="1377">
                  <c:v>1.11053E-2</c:v>
                </c:pt>
                <c:pt idx="1378">
                  <c:v>1.10639E-2</c:v>
                </c:pt>
                <c:pt idx="1379">
                  <c:v>1.10023E-2</c:v>
                </c:pt>
                <c:pt idx="1380">
                  <c:v>1.0937799999999999E-2</c:v>
                </c:pt>
                <c:pt idx="1381">
                  <c:v>1.08886E-2</c:v>
                </c:pt>
                <c:pt idx="1382">
                  <c:v>1.08176E-2</c:v>
                </c:pt>
                <c:pt idx="1383">
                  <c:v>1.0767000000000001E-2</c:v>
                </c:pt>
                <c:pt idx="1384">
                  <c:v>1.0722300000000001E-2</c:v>
                </c:pt>
                <c:pt idx="1385">
                  <c:v>1.06614E-2</c:v>
                </c:pt>
                <c:pt idx="1386">
                  <c:v>1.061E-2</c:v>
                </c:pt>
                <c:pt idx="1387">
                  <c:v>1.05399E-2</c:v>
                </c:pt>
                <c:pt idx="1388">
                  <c:v>1.04873E-2</c:v>
                </c:pt>
                <c:pt idx="1389">
                  <c:v>1.04297E-2</c:v>
                </c:pt>
                <c:pt idx="1390">
                  <c:v>1.03841E-2</c:v>
                </c:pt>
                <c:pt idx="1391">
                  <c:v>1.0330000000000001E-2</c:v>
                </c:pt>
                <c:pt idx="1392">
                  <c:v>1.02729E-2</c:v>
                </c:pt>
                <c:pt idx="1393">
                  <c:v>1.0222800000000001E-2</c:v>
                </c:pt>
                <c:pt idx="1394">
                  <c:v>1.0160300000000001E-2</c:v>
                </c:pt>
                <c:pt idx="1395">
                  <c:v>1.01171E-2</c:v>
                </c:pt>
                <c:pt idx="1396">
                  <c:v>1.0055400000000001E-2</c:v>
                </c:pt>
                <c:pt idx="1397">
                  <c:v>1.0027899999999999E-2</c:v>
                </c:pt>
                <c:pt idx="1398">
                  <c:v>9.9711799999999996E-3</c:v>
                </c:pt>
                <c:pt idx="1399">
                  <c:v>9.9285999999999992E-3</c:v>
                </c:pt>
                <c:pt idx="1400">
                  <c:v>9.8764200000000003E-3</c:v>
                </c:pt>
                <c:pt idx="1401">
                  <c:v>9.8369800000000004E-3</c:v>
                </c:pt>
                <c:pt idx="1402">
                  <c:v>9.7931700000000003E-3</c:v>
                </c:pt>
                <c:pt idx="1403">
                  <c:v>9.7525600000000004E-3</c:v>
                </c:pt>
                <c:pt idx="1404">
                  <c:v>9.7173799999999994E-3</c:v>
                </c:pt>
                <c:pt idx="1405">
                  <c:v>9.6628600000000005E-3</c:v>
                </c:pt>
                <c:pt idx="1406">
                  <c:v>9.6374100000000008E-3</c:v>
                </c:pt>
                <c:pt idx="1407">
                  <c:v>9.5918300000000008E-3</c:v>
                </c:pt>
                <c:pt idx="1408">
                  <c:v>9.5576399999999992E-3</c:v>
                </c:pt>
                <c:pt idx="1409">
                  <c:v>9.5391E-3</c:v>
                </c:pt>
                <c:pt idx="1410">
                  <c:v>9.5023499999999997E-3</c:v>
                </c:pt>
                <c:pt idx="1411">
                  <c:v>9.4799700000000008E-3</c:v>
                </c:pt>
                <c:pt idx="1412">
                  <c:v>9.4387800000000008E-3</c:v>
                </c:pt>
                <c:pt idx="1413">
                  <c:v>9.4238499999999992E-3</c:v>
                </c:pt>
                <c:pt idx="1414">
                  <c:v>9.3998099999999998E-3</c:v>
                </c:pt>
                <c:pt idx="1415">
                  <c:v>9.3657500000000008E-3</c:v>
                </c:pt>
                <c:pt idx="1416">
                  <c:v>9.3554099999999998E-3</c:v>
                </c:pt>
                <c:pt idx="1417">
                  <c:v>9.3366100000000004E-3</c:v>
                </c:pt>
                <c:pt idx="1418">
                  <c:v>9.3237800000000003E-3</c:v>
                </c:pt>
                <c:pt idx="1419">
                  <c:v>9.3080699999999999E-3</c:v>
                </c:pt>
                <c:pt idx="1420">
                  <c:v>9.306E-3</c:v>
                </c:pt>
                <c:pt idx="1421">
                  <c:v>9.3025399999999998E-3</c:v>
                </c:pt>
                <c:pt idx="1422">
                  <c:v>9.2996899999999993E-3</c:v>
                </c:pt>
                <c:pt idx="1423">
                  <c:v>9.2942100000000007E-3</c:v>
                </c:pt>
                <c:pt idx="1424">
                  <c:v>9.2847099999999998E-3</c:v>
                </c:pt>
                <c:pt idx="1425">
                  <c:v>9.3021000000000006E-3</c:v>
                </c:pt>
                <c:pt idx="1426">
                  <c:v>9.2948700000000002E-3</c:v>
                </c:pt>
                <c:pt idx="1427">
                  <c:v>9.3066299999999998E-3</c:v>
                </c:pt>
                <c:pt idx="1428">
                  <c:v>9.3115400000000001E-3</c:v>
                </c:pt>
                <c:pt idx="1429">
                  <c:v>9.3324800000000006E-3</c:v>
                </c:pt>
                <c:pt idx="1430">
                  <c:v>9.3490199999999996E-3</c:v>
                </c:pt>
                <c:pt idx="1431">
                  <c:v>9.3664400000000002E-3</c:v>
                </c:pt>
                <c:pt idx="1432">
                  <c:v>9.3952299999999992E-3</c:v>
                </c:pt>
                <c:pt idx="1433">
                  <c:v>9.4108100000000004E-3</c:v>
                </c:pt>
                <c:pt idx="1434">
                  <c:v>9.4485999999999997E-3</c:v>
                </c:pt>
                <c:pt idx="1435">
                  <c:v>9.4729600000000008E-3</c:v>
                </c:pt>
                <c:pt idx="1436">
                  <c:v>9.5067899999999993E-3</c:v>
                </c:pt>
                <c:pt idx="1437">
                  <c:v>9.5491699999999992E-3</c:v>
                </c:pt>
                <c:pt idx="1438">
                  <c:v>9.5743200000000007E-3</c:v>
                </c:pt>
                <c:pt idx="1439">
                  <c:v>9.6435900000000005E-3</c:v>
                </c:pt>
                <c:pt idx="1440">
                  <c:v>9.6735199999999997E-3</c:v>
                </c:pt>
                <c:pt idx="1441">
                  <c:v>9.73393E-3</c:v>
                </c:pt>
                <c:pt idx="1442">
                  <c:v>9.7745200000000001E-3</c:v>
                </c:pt>
                <c:pt idx="1443">
                  <c:v>9.8352400000000003E-3</c:v>
                </c:pt>
                <c:pt idx="1444">
                  <c:v>9.8909900000000005E-3</c:v>
                </c:pt>
                <c:pt idx="1445">
                  <c:v>9.94688E-3</c:v>
                </c:pt>
                <c:pt idx="1446">
                  <c:v>1.0018900000000001E-2</c:v>
                </c:pt>
                <c:pt idx="1447">
                  <c:v>1.0081100000000001E-2</c:v>
                </c:pt>
                <c:pt idx="1448">
                  <c:v>1.0155600000000001E-2</c:v>
                </c:pt>
                <c:pt idx="1449">
                  <c:v>1.02066E-2</c:v>
                </c:pt>
                <c:pt idx="1450">
                  <c:v>1.02854E-2</c:v>
                </c:pt>
                <c:pt idx="1451">
                  <c:v>1.03637E-2</c:v>
                </c:pt>
                <c:pt idx="1452">
                  <c:v>1.04368E-2</c:v>
                </c:pt>
                <c:pt idx="1453">
                  <c:v>1.05267E-2</c:v>
                </c:pt>
                <c:pt idx="1454">
                  <c:v>1.06024E-2</c:v>
                </c:pt>
                <c:pt idx="1455">
                  <c:v>1.06789E-2</c:v>
                </c:pt>
                <c:pt idx="1456">
                  <c:v>1.07581E-2</c:v>
                </c:pt>
                <c:pt idx="1457">
                  <c:v>1.0840300000000001E-2</c:v>
                </c:pt>
                <c:pt idx="1458">
                  <c:v>1.09321E-2</c:v>
                </c:pt>
                <c:pt idx="1459">
                  <c:v>1.1015799999999999E-2</c:v>
                </c:pt>
                <c:pt idx="1460">
                  <c:v>1.1106E-2</c:v>
                </c:pt>
                <c:pt idx="1461">
                  <c:v>1.1189599999999999E-2</c:v>
                </c:pt>
                <c:pt idx="1462">
                  <c:v>1.12861E-2</c:v>
                </c:pt>
                <c:pt idx="1463">
                  <c:v>1.13632E-2</c:v>
                </c:pt>
                <c:pt idx="1464">
                  <c:v>1.14628E-2</c:v>
                </c:pt>
                <c:pt idx="1465">
                  <c:v>1.15412E-2</c:v>
                </c:pt>
                <c:pt idx="1466">
                  <c:v>1.1632699999999999E-2</c:v>
                </c:pt>
                <c:pt idx="1467">
                  <c:v>1.1728499999999999E-2</c:v>
                </c:pt>
                <c:pt idx="1468">
                  <c:v>1.1813300000000001E-2</c:v>
                </c:pt>
                <c:pt idx="1469">
                  <c:v>1.1901699999999999E-2</c:v>
                </c:pt>
                <c:pt idx="1470">
                  <c:v>1.19928E-2</c:v>
                </c:pt>
                <c:pt idx="1471">
                  <c:v>1.20819E-2</c:v>
                </c:pt>
                <c:pt idx="1472">
                  <c:v>1.2160300000000001E-2</c:v>
                </c:pt>
                <c:pt idx="1473">
                  <c:v>1.22463E-2</c:v>
                </c:pt>
                <c:pt idx="1474">
                  <c:v>1.2341299999999999E-2</c:v>
                </c:pt>
                <c:pt idx="1475">
                  <c:v>1.2419599999999999E-2</c:v>
                </c:pt>
                <c:pt idx="1476">
                  <c:v>1.25074E-2</c:v>
                </c:pt>
                <c:pt idx="1477">
                  <c:v>1.25849E-2</c:v>
                </c:pt>
                <c:pt idx="1478">
                  <c:v>1.26736E-2</c:v>
                </c:pt>
                <c:pt idx="1479">
                  <c:v>1.27464E-2</c:v>
                </c:pt>
                <c:pt idx="1480">
                  <c:v>1.28345E-2</c:v>
                </c:pt>
                <c:pt idx="1481">
                  <c:v>1.29123E-2</c:v>
                </c:pt>
                <c:pt idx="1482">
                  <c:v>1.29896E-2</c:v>
                </c:pt>
                <c:pt idx="1483">
                  <c:v>1.30609E-2</c:v>
                </c:pt>
                <c:pt idx="1484">
                  <c:v>1.31281E-2</c:v>
                </c:pt>
                <c:pt idx="1485">
                  <c:v>1.3213000000000001E-2</c:v>
                </c:pt>
                <c:pt idx="1486">
                  <c:v>1.32759E-2</c:v>
                </c:pt>
                <c:pt idx="1487">
                  <c:v>1.3358999999999999E-2</c:v>
                </c:pt>
                <c:pt idx="1488">
                  <c:v>1.34296E-2</c:v>
                </c:pt>
                <c:pt idx="1489">
                  <c:v>1.34807E-2</c:v>
                </c:pt>
                <c:pt idx="1490">
                  <c:v>1.3559999999999999E-2</c:v>
                </c:pt>
                <c:pt idx="1491">
                  <c:v>1.36033E-2</c:v>
                </c:pt>
                <c:pt idx="1492">
                  <c:v>1.3687599999999999E-2</c:v>
                </c:pt>
                <c:pt idx="1493">
                  <c:v>1.37444E-2</c:v>
                </c:pt>
                <c:pt idx="1494">
                  <c:v>1.38008E-2</c:v>
                </c:pt>
                <c:pt idx="1495">
                  <c:v>1.38531E-2</c:v>
                </c:pt>
                <c:pt idx="1496">
                  <c:v>1.3913399999999999E-2</c:v>
                </c:pt>
                <c:pt idx="1497">
                  <c:v>1.3972999999999999E-2</c:v>
                </c:pt>
                <c:pt idx="1498">
                  <c:v>1.4021E-2</c:v>
                </c:pt>
                <c:pt idx="1499">
                  <c:v>1.40818E-2</c:v>
                </c:pt>
                <c:pt idx="1500">
                  <c:v>1.4122300000000001E-2</c:v>
                </c:pt>
                <c:pt idx="1501">
                  <c:v>1.41712E-2</c:v>
                </c:pt>
                <c:pt idx="1502">
                  <c:v>1.4220999999999999E-2</c:v>
                </c:pt>
                <c:pt idx="1503">
                  <c:v>1.42658E-2</c:v>
                </c:pt>
                <c:pt idx="1504">
                  <c:v>1.43118E-2</c:v>
                </c:pt>
                <c:pt idx="1505">
                  <c:v>1.43453E-2</c:v>
                </c:pt>
                <c:pt idx="1506">
                  <c:v>1.43868E-2</c:v>
                </c:pt>
                <c:pt idx="1507">
                  <c:v>1.443E-2</c:v>
                </c:pt>
                <c:pt idx="1508">
                  <c:v>1.4460799999999999E-2</c:v>
                </c:pt>
                <c:pt idx="1509">
                  <c:v>1.45072E-2</c:v>
                </c:pt>
                <c:pt idx="1510">
                  <c:v>1.45366E-2</c:v>
                </c:pt>
                <c:pt idx="1511">
                  <c:v>1.45676E-2</c:v>
                </c:pt>
                <c:pt idx="1512">
                  <c:v>1.4603700000000001E-2</c:v>
                </c:pt>
                <c:pt idx="1513">
                  <c:v>1.46301E-2</c:v>
                </c:pt>
                <c:pt idx="1514">
                  <c:v>1.46643E-2</c:v>
                </c:pt>
                <c:pt idx="1515">
                  <c:v>1.46842E-2</c:v>
                </c:pt>
                <c:pt idx="1516">
                  <c:v>1.4711999999999999E-2</c:v>
                </c:pt>
                <c:pt idx="1517">
                  <c:v>1.47379E-2</c:v>
                </c:pt>
                <c:pt idx="1518">
                  <c:v>1.47568E-2</c:v>
                </c:pt>
                <c:pt idx="1519">
                  <c:v>1.47794E-2</c:v>
                </c:pt>
                <c:pt idx="1520">
                  <c:v>1.48028E-2</c:v>
                </c:pt>
                <c:pt idx="1521">
                  <c:v>1.4834200000000001E-2</c:v>
                </c:pt>
                <c:pt idx="1522">
                  <c:v>1.48471E-2</c:v>
                </c:pt>
                <c:pt idx="1523">
                  <c:v>1.4875299999999999E-2</c:v>
                </c:pt>
                <c:pt idx="1524">
                  <c:v>1.4885799999999999E-2</c:v>
                </c:pt>
                <c:pt idx="1525">
                  <c:v>1.4907800000000001E-2</c:v>
                </c:pt>
                <c:pt idx="1526">
                  <c:v>1.4923799999999999E-2</c:v>
                </c:pt>
                <c:pt idx="1527">
                  <c:v>1.49328E-2</c:v>
                </c:pt>
                <c:pt idx="1528">
                  <c:v>1.4955E-2</c:v>
                </c:pt>
                <c:pt idx="1529">
                  <c:v>1.49719E-2</c:v>
                </c:pt>
                <c:pt idx="1530">
                  <c:v>1.4988599999999999E-2</c:v>
                </c:pt>
                <c:pt idx="1531">
                  <c:v>1.5004200000000001E-2</c:v>
                </c:pt>
                <c:pt idx="1532">
                  <c:v>1.50209E-2</c:v>
                </c:pt>
                <c:pt idx="1533">
                  <c:v>1.50432E-2</c:v>
                </c:pt>
                <c:pt idx="1534">
                  <c:v>1.50393E-2</c:v>
                </c:pt>
                <c:pt idx="1535">
                  <c:v>1.5071299999999999E-2</c:v>
                </c:pt>
                <c:pt idx="1536">
                  <c:v>1.50872E-2</c:v>
                </c:pt>
                <c:pt idx="1537">
                  <c:v>1.51007E-2</c:v>
                </c:pt>
                <c:pt idx="1538">
                  <c:v>1.5111599999999999E-2</c:v>
                </c:pt>
                <c:pt idx="1539">
                  <c:v>1.5125100000000001E-2</c:v>
                </c:pt>
                <c:pt idx="1540">
                  <c:v>1.5148099999999999E-2</c:v>
                </c:pt>
                <c:pt idx="1541">
                  <c:v>1.51618E-2</c:v>
                </c:pt>
                <c:pt idx="1542">
                  <c:v>1.5181200000000001E-2</c:v>
                </c:pt>
                <c:pt idx="1543">
                  <c:v>1.5204799999999999E-2</c:v>
                </c:pt>
                <c:pt idx="1544">
                  <c:v>1.52201E-2</c:v>
                </c:pt>
                <c:pt idx="1545">
                  <c:v>1.52444E-2</c:v>
                </c:pt>
                <c:pt idx="1546">
                  <c:v>1.52561E-2</c:v>
                </c:pt>
                <c:pt idx="1547">
                  <c:v>1.52874E-2</c:v>
                </c:pt>
                <c:pt idx="1548">
                  <c:v>1.53037E-2</c:v>
                </c:pt>
                <c:pt idx="1549">
                  <c:v>1.5326599999999999E-2</c:v>
                </c:pt>
                <c:pt idx="1550">
                  <c:v>1.5357600000000001E-2</c:v>
                </c:pt>
                <c:pt idx="1551">
                  <c:v>1.5378899999999999E-2</c:v>
                </c:pt>
                <c:pt idx="1552">
                  <c:v>1.5410099999999999E-2</c:v>
                </c:pt>
                <c:pt idx="1553">
                  <c:v>1.54308E-2</c:v>
                </c:pt>
                <c:pt idx="1554">
                  <c:v>1.54672E-2</c:v>
                </c:pt>
                <c:pt idx="1555">
                  <c:v>1.5499499999999999E-2</c:v>
                </c:pt>
                <c:pt idx="1556">
                  <c:v>1.5528800000000001E-2</c:v>
                </c:pt>
                <c:pt idx="1557">
                  <c:v>1.55741E-2</c:v>
                </c:pt>
                <c:pt idx="1558">
                  <c:v>1.56039E-2</c:v>
                </c:pt>
                <c:pt idx="1559">
                  <c:v>1.5637999999999999E-2</c:v>
                </c:pt>
                <c:pt idx="1560">
                  <c:v>1.5680400000000001E-2</c:v>
                </c:pt>
                <c:pt idx="1561">
                  <c:v>1.5722699999999999E-2</c:v>
                </c:pt>
                <c:pt idx="1562">
                  <c:v>1.57698E-2</c:v>
                </c:pt>
                <c:pt idx="1563">
                  <c:v>1.5797800000000001E-2</c:v>
                </c:pt>
                <c:pt idx="1564">
                  <c:v>1.5854900000000002E-2</c:v>
                </c:pt>
                <c:pt idx="1565">
                  <c:v>1.5903899999999999E-2</c:v>
                </c:pt>
                <c:pt idx="1566">
                  <c:v>1.5962199999999999E-2</c:v>
                </c:pt>
                <c:pt idx="1567">
                  <c:v>1.60175E-2</c:v>
                </c:pt>
                <c:pt idx="1568">
                  <c:v>1.6066199999999999E-2</c:v>
                </c:pt>
                <c:pt idx="1569">
                  <c:v>1.6125899999999999E-2</c:v>
                </c:pt>
                <c:pt idx="1570">
                  <c:v>1.61841E-2</c:v>
                </c:pt>
                <c:pt idx="1571">
                  <c:v>1.62442E-2</c:v>
                </c:pt>
                <c:pt idx="1572">
                  <c:v>1.63167E-2</c:v>
                </c:pt>
                <c:pt idx="1573">
                  <c:v>1.63838E-2</c:v>
                </c:pt>
                <c:pt idx="1574">
                  <c:v>1.6457800000000002E-2</c:v>
                </c:pt>
                <c:pt idx="1575">
                  <c:v>1.6525999999999999E-2</c:v>
                </c:pt>
                <c:pt idx="1576">
                  <c:v>1.6608299999999999E-2</c:v>
                </c:pt>
                <c:pt idx="1577">
                  <c:v>1.6687400000000002E-2</c:v>
                </c:pt>
                <c:pt idx="1578">
                  <c:v>1.67717E-2</c:v>
                </c:pt>
                <c:pt idx="1579">
                  <c:v>1.6862100000000001E-2</c:v>
                </c:pt>
                <c:pt idx="1580">
                  <c:v>1.69371E-2</c:v>
                </c:pt>
                <c:pt idx="1581">
                  <c:v>1.7050300000000001E-2</c:v>
                </c:pt>
                <c:pt idx="1582">
                  <c:v>1.7137900000000001E-2</c:v>
                </c:pt>
                <c:pt idx="1583">
                  <c:v>1.7240599999999998E-2</c:v>
                </c:pt>
                <c:pt idx="1584">
                  <c:v>1.73397E-2</c:v>
                </c:pt>
                <c:pt idx="1585">
                  <c:v>1.7447600000000001E-2</c:v>
                </c:pt>
                <c:pt idx="1586">
                  <c:v>1.7559999999999999E-2</c:v>
                </c:pt>
                <c:pt idx="1587">
                  <c:v>1.7668099999999999E-2</c:v>
                </c:pt>
                <c:pt idx="1588">
                  <c:v>1.7791399999999999E-2</c:v>
                </c:pt>
                <c:pt idx="1589">
                  <c:v>1.7922199999999999E-2</c:v>
                </c:pt>
                <c:pt idx="1590">
                  <c:v>1.8049900000000001E-2</c:v>
                </c:pt>
                <c:pt idx="1591">
                  <c:v>1.8188200000000002E-2</c:v>
                </c:pt>
                <c:pt idx="1592">
                  <c:v>1.8323800000000001E-2</c:v>
                </c:pt>
                <c:pt idx="1593">
                  <c:v>1.8465700000000002E-2</c:v>
                </c:pt>
                <c:pt idx="1594">
                  <c:v>1.86167E-2</c:v>
                </c:pt>
                <c:pt idx="1595">
                  <c:v>1.8764400000000001E-2</c:v>
                </c:pt>
                <c:pt idx="1596">
                  <c:v>1.8923499999999999E-2</c:v>
                </c:pt>
                <c:pt idx="1597">
                  <c:v>1.9089999999999999E-2</c:v>
                </c:pt>
                <c:pt idx="1598">
                  <c:v>1.9258500000000001E-2</c:v>
                </c:pt>
                <c:pt idx="1599">
                  <c:v>1.9435000000000001E-2</c:v>
                </c:pt>
                <c:pt idx="1600">
                  <c:v>1.9621300000000001E-2</c:v>
                </c:pt>
                <c:pt idx="1601">
                  <c:v>1.9844400000000002E-2</c:v>
                </c:pt>
                <c:pt idx="1602">
                  <c:v>2.0087799999999999E-2</c:v>
                </c:pt>
                <c:pt idx="1603">
                  <c:v>2.02834E-2</c:v>
                </c:pt>
                <c:pt idx="1604">
                  <c:v>2.05043E-2</c:v>
                </c:pt>
                <c:pt idx="1605">
                  <c:v>2.0723499999999999E-2</c:v>
                </c:pt>
                <c:pt idx="1606">
                  <c:v>2.0942700000000002E-2</c:v>
                </c:pt>
                <c:pt idx="1607">
                  <c:v>2.1193199999999999E-2</c:v>
                </c:pt>
                <c:pt idx="1608">
                  <c:v>2.14272E-2</c:v>
                </c:pt>
                <c:pt idx="1609">
                  <c:v>2.1676000000000001E-2</c:v>
                </c:pt>
                <c:pt idx="1610">
                  <c:v>2.1939E-2</c:v>
                </c:pt>
                <c:pt idx="1611">
                  <c:v>2.22043E-2</c:v>
                </c:pt>
                <c:pt idx="1612">
                  <c:v>2.2482100000000001E-2</c:v>
                </c:pt>
                <c:pt idx="1613">
                  <c:v>2.27773E-2</c:v>
                </c:pt>
                <c:pt idx="1614">
                  <c:v>2.30736E-2</c:v>
                </c:pt>
                <c:pt idx="1615">
                  <c:v>2.3376999999999998E-2</c:v>
                </c:pt>
                <c:pt idx="1616">
                  <c:v>2.3707599999999999E-2</c:v>
                </c:pt>
                <c:pt idx="1617">
                  <c:v>2.4039100000000001E-2</c:v>
                </c:pt>
                <c:pt idx="1618">
                  <c:v>2.4368500000000001E-2</c:v>
                </c:pt>
                <c:pt idx="1619">
                  <c:v>2.4717699999999999E-2</c:v>
                </c:pt>
                <c:pt idx="1620">
                  <c:v>2.5076500000000002E-2</c:v>
                </c:pt>
                <c:pt idx="1621">
                  <c:v>2.5465700000000001E-2</c:v>
                </c:pt>
                <c:pt idx="1622">
                  <c:v>2.5859400000000001E-2</c:v>
                </c:pt>
                <c:pt idx="1623">
                  <c:v>2.62528E-2</c:v>
                </c:pt>
                <c:pt idx="1624">
                  <c:v>2.6670300000000001E-2</c:v>
                </c:pt>
                <c:pt idx="1625">
                  <c:v>2.7100200000000001E-2</c:v>
                </c:pt>
                <c:pt idx="1626">
                  <c:v>2.7548599999999999E-2</c:v>
                </c:pt>
                <c:pt idx="1627">
                  <c:v>2.80007E-2</c:v>
                </c:pt>
                <c:pt idx="1628">
                  <c:v>2.84798E-2</c:v>
                </c:pt>
                <c:pt idx="1629">
                  <c:v>2.8965000000000001E-2</c:v>
                </c:pt>
                <c:pt idx="1630">
                  <c:v>2.9461899999999999E-2</c:v>
                </c:pt>
                <c:pt idx="1631">
                  <c:v>2.9979499999999999E-2</c:v>
                </c:pt>
                <c:pt idx="1632">
                  <c:v>3.05221E-2</c:v>
                </c:pt>
                <c:pt idx="1633">
                  <c:v>3.10776E-2</c:v>
                </c:pt>
                <c:pt idx="1634">
                  <c:v>3.1648599999999999E-2</c:v>
                </c:pt>
                <c:pt idx="1635">
                  <c:v>3.2254400000000003E-2</c:v>
                </c:pt>
                <c:pt idx="1636">
                  <c:v>3.2868500000000002E-2</c:v>
                </c:pt>
                <c:pt idx="1637">
                  <c:v>3.3485300000000003E-2</c:v>
                </c:pt>
                <c:pt idx="1638">
                  <c:v>3.4142800000000001E-2</c:v>
                </c:pt>
                <c:pt idx="1639">
                  <c:v>3.4826200000000002E-2</c:v>
                </c:pt>
                <c:pt idx="1640">
                  <c:v>3.5522100000000001E-2</c:v>
                </c:pt>
                <c:pt idx="1641">
                  <c:v>3.6244899999999997E-2</c:v>
                </c:pt>
                <c:pt idx="1642">
                  <c:v>3.6960100000000003E-2</c:v>
                </c:pt>
                <c:pt idx="1643">
                  <c:v>3.7749400000000002E-2</c:v>
                </c:pt>
                <c:pt idx="1644">
                  <c:v>3.8544599999999998E-2</c:v>
                </c:pt>
                <c:pt idx="1645">
                  <c:v>3.9360100000000002E-2</c:v>
                </c:pt>
                <c:pt idx="1646">
                  <c:v>4.0210999999999997E-2</c:v>
                </c:pt>
                <c:pt idx="1647">
                  <c:v>4.1084099999999998E-2</c:v>
                </c:pt>
                <c:pt idx="1648">
                  <c:v>4.1977E-2</c:v>
                </c:pt>
                <c:pt idx="1649">
                  <c:v>4.29007E-2</c:v>
                </c:pt>
                <c:pt idx="1650">
                  <c:v>4.3861700000000003E-2</c:v>
                </c:pt>
                <c:pt idx="1651">
                  <c:v>4.4858000000000002E-2</c:v>
                </c:pt>
                <c:pt idx="1652">
                  <c:v>4.5873799999999999E-2</c:v>
                </c:pt>
                <c:pt idx="1653">
                  <c:v>4.6929699999999998E-2</c:v>
                </c:pt>
                <c:pt idx="1654">
                  <c:v>4.8027500000000001E-2</c:v>
                </c:pt>
                <c:pt idx="1655">
                  <c:v>4.9147999999999997E-2</c:v>
                </c:pt>
                <c:pt idx="1656">
                  <c:v>5.0305000000000002E-2</c:v>
                </c:pt>
                <c:pt idx="1657">
                  <c:v>5.1499799999999998E-2</c:v>
                </c:pt>
                <c:pt idx="1658">
                  <c:v>5.2734099999999999E-2</c:v>
                </c:pt>
                <c:pt idx="1659">
                  <c:v>5.4013400000000003E-2</c:v>
                </c:pt>
                <c:pt idx="1660">
                  <c:v>5.5332100000000002E-2</c:v>
                </c:pt>
                <c:pt idx="1661">
                  <c:v>5.6681700000000002E-2</c:v>
                </c:pt>
                <c:pt idx="1662">
                  <c:v>5.8083799999999998E-2</c:v>
                </c:pt>
                <c:pt idx="1663">
                  <c:v>5.9511599999999998E-2</c:v>
                </c:pt>
                <c:pt idx="1664">
                  <c:v>6.0997599999999999E-2</c:v>
                </c:pt>
                <c:pt idx="1665">
                  <c:v>6.2517500000000004E-2</c:v>
                </c:pt>
                <c:pt idx="1666">
                  <c:v>6.4089300000000002E-2</c:v>
                </c:pt>
                <c:pt idx="1667">
                  <c:v>6.5728300000000003E-2</c:v>
                </c:pt>
                <c:pt idx="1668">
                  <c:v>6.7398200000000005E-2</c:v>
                </c:pt>
                <c:pt idx="1669">
                  <c:v>6.9122699999999995E-2</c:v>
                </c:pt>
                <c:pt idx="1670">
                  <c:v>7.0892999999999998E-2</c:v>
                </c:pt>
                <c:pt idx="1671">
                  <c:v>7.2740700000000005E-2</c:v>
                </c:pt>
                <c:pt idx="1672">
                  <c:v>7.4641200000000005E-2</c:v>
                </c:pt>
                <c:pt idx="1673">
                  <c:v>7.6589199999999996E-2</c:v>
                </c:pt>
                <c:pt idx="1674">
                  <c:v>7.8575099999999995E-2</c:v>
                </c:pt>
                <c:pt idx="1675">
                  <c:v>8.0626299999999998E-2</c:v>
                </c:pt>
                <c:pt idx="1676">
                  <c:v>8.2737099999999994E-2</c:v>
                </c:pt>
                <c:pt idx="1677">
                  <c:v>8.4907700000000003E-2</c:v>
                </c:pt>
                <c:pt idx="1678">
                  <c:v>8.7152800000000002E-2</c:v>
                </c:pt>
                <c:pt idx="1679">
                  <c:v>8.9450799999999997E-2</c:v>
                </c:pt>
                <c:pt idx="1680">
                  <c:v>9.1818800000000006E-2</c:v>
                </c:pt>
                <c:pt idx="1681">
                  <c:v>9.4266299999999997E-2</c:v>
                </c:pt>
                <c:pt idx="1682">
                  <c:v>9.6743800000000005E-2</c:v>
                </c:pt>
                <c:pt idx="1683">
                  <c:v>9.9327700000000005E-2</c:v>
                </c:pt>
                <c:pt idx="1684">
                  <c:v>0.101994</c:v>
                </c:pt>
                <c:pt idx="1685">
                  <c:v>0.10473200000000001</c:v>
                </c:pt>
                <c:pt idx="1686">
                  <c:v>0.107499</c:v>
                </c:pt>
                <c:pt idx="1687">
                  <c:v>0.110342</c:v>
                </c:pt>
                <c:pt idx="1688">
                  <c:v>0.113305</c:v>
                </c:pt>
                <c:pt idx="1689">
                  <c:v>0.11630799999999999</c:v>
                </c:pt>
                <c:pt idx="1690">
                  <c:v>0.119394</c:v>
                </c:pt>
                <c:pt idx="1691">
                  <c:v>0.12260699999999999</c:v>
                </c:pt>
                <c:pt idx="1692">
                  <c:v>0.125857</c:v>
                </c:pt>
                <c:pt idx="1693">
                  <c:v>0.12921099999999999</c:v>
                </c:pt>
                <c:pt idx="1694">
                  <c:v>0.13261600000000001</c:v>
                </c:pt>
                <c:pt idx="1695">
                  <c:v>0.13613800000000001</c:v>
                </c:pt>
                <c:pt idx="1696">
                  <c:v>0.13974400000000001</c:v>
                </c:pt>
                <c:pt idx="1697">
                  <c:v>0.143457</c:v>
                </c:pt>
                <c:pt idx="1698">
                  <c:v>0.14721100000000001</c:v>
                </c:pt>
                <c:pt idx="1699">
                  <c:v>0.15108099999999999</c:v>
                </c:pt>
                <c:pt idx="1700">
                  <c:v>0.155002</c:v>
                </c:pt>
                <c:pt idx="1701">
                  <c:v>0.15904299999999999</c:v>
                </c:pt>
                <c:pt idx="1702">
                  <c:v>0.163184</c:v>
                </c:pt>
                <c:pt idx="1703">
                  <c:v>0.167402</c:v>
                </c:pt>
                <c:pt idx="1704">
                  <c:v>0.171738</c:v>
                </c:pt>
                <c:pt idx="1705">
                  <c:v>0.17616000000000001</c:v>
                </c:pt>
                <c:pt idx="1706">
                  <c:v>0.18066299999999999</c:v>
                </c:pt>
                <c:pt idx="1707">
                  <c:v>0.18527399999999999</c:v>
                </c:pt>
                <c:pt idx="1708">
                  <c:v>0.18998599999999999</c:v>
                </c:pt>
                <c:pt idx="1709">
                  <c:v>0.194803</c:v>
                </c:pt>
                <c:pt idx="1710">
                  <c:v>0.199736</c:v>
                </c:pt>
                <c:pt idx="1711">
                  <c:v>0.20588699999999999</c:v>
                </c:pt>
                <c:pt idx="1712">
                  <c:v>0.21224399999999999</c:v>
                </c:pt>
                <c:pt idx="1713">
                  <c:v>0.21750700000000001</c:v>
                </c:pt>
                <c:pt idx="1714">
                  <c:v>0.22284799999999999</c:v>
                </c:pt>
                <c:pt idx="1715">
                  <c:v>0.22830400000000001</c:v>
                </c:pt>
                <c:pt idx="1716">
                  <c:v>0.2339</c:v>
                </c:pt>
                <c:pt idx="1717">
                  <c:v>0.23955199999999999</c:v>
                </c:pt>
                <c:pt idx="1718">
                  <c:v>0.245306</c:v>
                </c:pt>
                <c:pt idx="1719">
                  <c:v>0.25117499999999998</c:v>
                </c:pt>
                <c:pt idx="1720">
                  <c:v>0.25712000000000002</c:v>
                </c:pt>
                <c:pt idx="1721">
                  <c:v>0.26313799999999998</c:v>
                </c:pt>
                <c:pt idx="1722">
                  <c:v>0.26933699999999999</c:v>
                </c:pt>
                <c:pt idx="1723">
                  <c:v>0.27560299999999999</c:v>
                </c:pt>
                <c:pt idx="1724">
                  <c:v>0.281889</c:v>
                </c:pt>
                <c:pt idx="1725">
                  <c:v>0.28835100000000002</c:v>
                </c:pt>
                <c:pt idx="1726">
                  <c:v>0.29483399999999998</c:v>
                </c:pt>
                <c:pt idx="1727">
                  <c:v>0.30144399999999999</c:v>
                </c:pt>
                <c:pt idx="1728">
                  <c:v>0.30816300000000002</c:v>
                </c:pt>
                <c:pt idx="1729">
                  <c:v>0.314994</c:v>
                </c:pt>
                <c:pt idx="1730">
                  <c:v>0.32187500000000002</c:v>
                </c:pt>
                <c:pt idx="1731">
                  <c:v>0.32886900000000002</c:v>
                </c:pt>
                <c:pt idx="1732">
                  <c:v>0.335949</c:v>
                </c:pt>
                <c:pt idx="1733">
                  <c:v>0.34310000000000002</c:v>
                </c:pt>
                <c:pt idx="1734">
                  <c:v>0.35034100000000001</c:v>
                </c:pt>
                <c:pt idx="1735">
                  <c:v>0.35772500000000002</c:v>
                </c:pt>
                <c:pt idx="1736">
                  <c:v>0.36513000000000001</c:v>
                </c:pt>
                <c:pt idx="1737">
                  <c:v>0.372614</c:v>
                </c:pt>
                <c:pt idx="1738">
                  <c:v>0.38013400000000003</c:v>
                </c:pt>
                <c:pt idx="1739">
                  <c:v>0.38778899999999999</c:v>
                </c:pt>
                <c:pt idx="1740">
                  <c:v>0.39549499999999999</c:v>
                </c:pt>
                <c:pt idx="1741">
                  <c:v>0.40324900000000002</c:v>
                </c:pt>
                <c:pt idx="1742">
                  <c:v>0.41109400000000001</c:v>
                </c:pt>
                <c:pt idx="1743">
                  <c:v>0.41900199999999999</c:v>
                </c:pt>
                <c:pt idx="1744">
                  <c:v>0.427014</c:v>
                </c:pt>
                <c:pt idx="1745">
                  <c:v>0.43506099999999998</c:v>
                </c:pt>
                <c:pt idx="1746">
                  <c:v>0.44312400000000002</c:v>
                </c:pt>
                <c:pt idx="1747">
                  <c:v>0.45128099999999999</c:v>
                </c:pt>
                <c:pt idx="1748">
                  <c:v>0.45952399999999999</c:v>
                </c:pt>
                <c:pt idx="1749">
                  <c:v>0.46776699999999999</c:v>
                </c:pt>
                <c:pt idx="1750">
                  <c:v>0.47606700000000002</c:v>
                </c:pt>
                <c:pt idx="1751">
                  <c:v>0.48438999999999999</c:v>
                </c:pt>
                <c:pt idx="1752">
                  <c:v>0.49282700000000002</c:v>
                </c:pt>
                <c:pt idx="1753">
                  <c:v>0.50119999999999998</c:v>
                </c:pt>
                <c:pt idx="1754">
                  <c:v>0.50967399999999996</c:v>
                </c:pt>
                <c:pt idx="1755">
                  <c:v>0.51813699999999996</c:v>
                </c:pt>
                <c:pt idx="1756">
                  <c:v>0.52666999999999997</c:v>
                </c:pt>
                <c:pt idx="1757">
                  <c:v>0.53514300000000004</c:v>
                </c:pt>
                <c:pt idx="1758">
                  <c:v>0.54371100000000006</c:v>
                </c:pt>
                <c:pt idx="1759">
                  <c:v>0.55224799999999996</c:v>
                </c:pt>
                <c:pt idx="1760">
                  <c:v>0.56086000000000003</c:v>
                </c:pt>
                <c:pt idx="1761">
                  <c:v>0.56948500000000002</c:v>
                </c:pt>
                <c:pt idx="1762">
                  <c:v>0.57813400000000004</c:v>
                </c:pt>
                <c:pt idx="1763">
                  <c:v>0.586754</c:v>
                </c:pt>
                <c:pt idx="1764">
                  <c:v>0.59534500000000001</c:v>
                </c:pt>
                <c:pt idx="1765">
                  <c:v>0.60395299999999996</c:v>
                </c:pt>
                <c:pt idx="1766">
                  <c:v>0.61255999999999999</c:v>
                </c:pt>
                <c:pt idx="1767">
                  <c:v>0.62114499999999995</c:v>
                </c:pt>
                <c:pt idx="1768">
                  <c:v>0.62968100000000005</c:v>
                </c:pt>
                <c:pt idx="1769">
                  <c:v>0.63825900000000002</c:v>
                </c:pt>
                <c:pt idx="1770">
                  <c:v>0.64675199999999999</c:v>
                </c:pt>
                <c:pt idx="1771">
                  <c:v>0.65530200000000005</c:v>
                </c:pt>
                <c:pt idx="1772">
                  <c:v>0.66371800000000003</c:v>
                </c:pt>
                <c:pt idx="1773">
                  <c:v>0.67222599999999999</c:v>
                </c:pt>
                <c:pt idx="1774">
                  <c:v>0.68064100000000005</c:v>
                </c:pt>
                <c:pt idx="1775">
                  <c:v>0.68899500000000002</c:v>
                </c:pt>
                <c:pt idx="1776">
                  <c:v>0.69723500000000005</c:v>
                </c:pt>
                <c:pt idx="1777">
                  <c:v>0.70556399999999997</c:v>
                </c:pt>
                <c:pt idx="1778">
                  <c:v>0.71371700000000005</c:v>
                </c:pt>
                <c:pt idx="1779">
                  <c:v>0.72179700000000002</c:v>
                </c:pt>
                <c:pt idx="1780">
                  <c:v>0.72991600000000001</c:v>
                </c:pt>
                <c:pt idx="1781">
                  <c:v>0.73793200000000003</c:v>
                </c:pt>
                <c:pt idx="1782">
                  <c:v>0.74586699999999995</c:v>
                </c:pt>
                <c:pt idx="1783">
                  <c:v>0.75371200000000005</c:v>
                </c:pt>
                <c:pt idx="1784">
                  <c:v>0.76149599999999995</c:v>
                </c:pt>
                <c:pt idx="1785">
                  <c:v>0.76921200000000001</c:v>
                </c:pt>
                <c:pt idx="1786">
                  <c:v>0.77685000000000004</c:v>
                </c:pt>
                <c:pt idx="1787">
                  <c:v>0.78440900000000002</c:v>
                </c:pt>
                <c:pt idx="1788">
                  <c:v>0.79185099999999997</c:v>
                </c:pt>
                <c:pt idx="1789">
                  <c:v>0.79920100000000005</c:v>
                </c:pt>
                <c:pt idx="1790">
                  <c:v>0.80643799999999999</c:v>
                </c:pt>
                <c:pt idx="1791">
                  <c:v>0.81345400000000001</c:v>
                </c:pt>
                <c:pt idx="1792">
                  <c:v>0.82041900000000001</c:v>
                </c:pt>
                <c:pt idx="1793">
                  <c:v>0.82740199999999997</c:v>
                </c:pt>
                <c:pt idx="1794">
                  <c:v>0.83422399999999997</c:v>
                </c:pt>
                <c:pt idx="1795">
                  <c:v>0.84089000000000003</c:v>
                </c:pt>
                <c:pt idx="1796">
                  <c:v>0.84743999999999997</c:v>
                </c:pt>
                <c:pt idx="1797">
                  <c:v>0.85384599999999999</c:v>
                </c:pt>
                <c:pt idx="1798">
                  <c:v>0.86009999999999998</c:v>
                </c:pt>
                <c:pt idx="1799">
                  <c:v>0.86637799999999998</c:v>
                </c:pt>
                <c:pt idx="1800">
                  <c:v>0.87245499999999998</c:v>
                </c:pt>
                <c:pt idx="1801">
                  <c:v>0.87838000000000005</c:v>
                </c:pt>
                <c:pt idx="1802">
                  <c:v>0.88409499999999996</c:v>
                </c:pt>
                <c:pt idx="1803">
                  <c:v>0.88971699999999998</c:v>
                </c:pt>
                <c:pt idx="1804">
                  <c:v>0.89517999999999998</c:v>
                </c:pt>
                <c:pt idx="1805">
                  <c:v>0.90053700000000003</c:v>
                </c:pt>
                <c:pt idx="1806">
                  <c:v>0.90584500000000001</c:v>
                </c:pt>
                <c:pt idx="1807">
                  <c:v>0.91081699999999999</c:v>
                </c:pt>
                <c:pt idx="1808">
                  <c:v>0.91573400000000005</c:v>
                </c:pt>
                <c:pt idx="1809">
                  <c:v>0.92053200000000002</c:v>
                </c:pt>
                <c:pt idx="1810">
                  <c:v>0.92499299999999995</c:v>
                </c:pt>
                <c:pt idx="1811">
                  <c:v>0.92943900000000002</c:v>
                </c:pt>
                <c:pt idx="1812">
                  <c:v>0.93368899999999999</c:v>
                </c:pt>
                <c:pt idx="1813">
                  <c:v>0.93774900000000005</c:v>
                </c:pt>
                <c:pt idx="1814">
                  <c:v>0.94168499999999999</c:v>
                </c:pt>
                <c:pt idx="1815">
                  <c:v>0.945488</c:v>
                </c:pt>
                <c:pt idx="1816">
                  <c:v>0.94906199999999996</c:v>
                </c:pt>
                <c:pt idx="1817">
                  <c:v>0.95244899999999999</c:v>
                </c:pt>
                <c:pt idx="1818">
                  <c:v>0.95570999999999995</c:v>
                </c:pt>
                <c:pt idx="1819">
                  <c:v>0.95878600000000003</c:v>
                </c:pt>
                <c:pt idx="1820">
                  <c:v>0.96174199999999999</c:v>
                </c:pt>
                <c:pt idx="1821">
                  <c:v>0.96457700000000002</c:v>
                </c:pt>
                <c:pt idx="1822">
                  <c:v>0.96716599999999997</c:v>
                </c:pt>
                <c:pt idx="1823">
                  <c:v>0.96951600000000004</c:v>
                </c:pt>
                <c:pt idx="1824">
                  <c:v>0.97175999999999996</c:v>
                </c:pt>
                <c:pt idx="1825">
                  <c:v>0.97394499999999995</c:v>
                </c:pt>
                <c:pt idx="1826">
                  <c:v>0.97582899999999995</c:v>
                </c:pt>
                <c:pt idx="1827">
                  <c:v>0.977599</c:v>
                </c:pt>
                <c:pt idx="1828">
                  <c:v>0.97919299999999998</c:v>
                </c:pt>
                <c:pt idx="1829">
                  <c:v>0.98063299999999998</c:v>
                </c:pt>
                <c:pt idx="1830">
                  <c:v>0.98192500000000005</c:v>
                </c:pt>
                <c:pt idx="1831">
                  <c:v>0.98305200000000004</c:v>
                </c:pt>
                <c:pt idx="1832">
                  <c:v>0.98402000000000001</c:v>
                </c:pt>
                <c:pt idx="1833">
                  <c:v>0.984823</c:v>
                </c:pt>
                <c:pt idx="1834">
                  <c:v>0.98550599999999999</c:v>
                </c:pt>
                <c:pt idx="1835">
                  <c:v>0.98607299999999998</c:v>
                </c:pt>
                <c:pt idx="1836">
                  <c:v>0.98652899999999999</c:v>
                </c:pt>
                <c:pt idx="1837">
                  <c:v>0.98681099999999999</c:v>
                </c:pt>
                <c:pt idx="1838">
                  <c:v>0.98699999999999999</c:v>
                </c:pt>
                <c:pt idx="1839">
                  <c:v>0.98699099999999995</c:v>
                </c:pt>
                <c:pt idx="1840">
                  <c:v>0.98678200000000005</c:v>
                </c:pt>
                <c:pt idx="1841">
                  <c:v>0.98653000000000002</c:v>
                </c:pt>
                <c:pt idx="1842">
                  <c:v>0.98604499999999995</c:v>
                </c:pt>
                <c:pt idx="1843">
                  <c:v>0.98553299999999999</c:v>
                </c:pt>
                <c:pt idx="1844">
                  <c:v>0.98493200000000003</c:v>
                </c:pt>
                <c:pt idx="1845">
                  <c:v>0.98416800000000004</c:v>
                </c:pt>
                <c:pt idx="1846">
                  <c:v>0.98334600000000005</c:v>
                </c:pt>
                <c:pt idx="1847">
                  <c:v>0.98240799999999995</c:v>
                </c:pt>
                <c:pt idx="1848">
                  <c:v>0.98135399999999995</c:v>
                </c:pt>
                <c:pt idx="1849">
                  <c:v>0.98011099999999995</c:v>
                </c:pt>
                <c:pt idx="1850">
                  <c:v>0.97886399999999996</c:v>
                </c:pt>
                <c:pt idx="1851">
                  <c:v>0.977518</c:v>
                </c:pt>
                <c:pt idx="1852">
                  <c:v>0.976101</c:v>
                </c:pt>
                <c:pt idx="1853">
                  <c:v>0.97461699999999996</c:v>
                </c:pt>
                <c:pt idx="1854">
                  <c:v>0.97296099999999996</c:v>
                </c:pt>
                <c:pt idx="1855">
                  <c:v>0.97124100000000002</c:v>
                </c:pt>
                <c:pt idx="1856">
                  <c:v>0.96949399999999997</c:v>
                </c:pt>
                <c:pt idx="1857">
                  <c:v>0.96767899999999996</c:v>
                </c:pt>
                <c:pt idx="1858">
                  <c:v>0.96578799999999998</c:v>
                </c:pt>
                <c:pt idx="1859">
                  <c:v>0.96381499999999998</c:v>
                </c:pt>
                <c:pt idx="1860">
                  <c:v>0.96185699999999996</c:v>
                </c:pt>
                <c:pt idx="1861">
                  <c:v>0.95974800000000005</c:v>
                </c:pt>
                <c:pt idx="1862">
                  <c:v>0.95767500000000005</c:v>
                </c:pt>
                <c:pt idx="1863">
                  <c:v>0.955592</c:v>
                </c:pt>
                <c:pt idx="1864">
                  <c:v>0.95338100000000003</c:v>
                </c:pt>
                <c:pt idx="1865">
                  <c:v>0.95110099999999997</c:v>
                </c:pt>
                <c:pt idx="1866">
                  <c:v>0.94878200000000001</c:v>
                </c:pt>
                <c:pt idx="1867">
                  <c:v>0.94649899999999998</c:v>
                </c:pt>
                <c:pt idx="1868">
                  <c:v>0.944191</c:v>
                </c:pt>
                <c:pt idx="1869">
                  <c:v>0.94177500000000003</c:v>
                </c:pt>
                <c:pt idx="1870">
                  <c:v>0.93938600000000005</c:v>
                </c:pt>
                <c:pt idx="1871">
                  <c:v>0.936944</c:v>
                </c:pt>
                <c:pt idx="1872">
                  <c:v>0.93451399999999996</c:v>
                </c:pt>
                <c:pt idx="1873">
                  <c:v>0.93206800000000001</c:v>
                </c:pt>
                <c:pt idx="1874">
                  <c:v>0.92958399999999997</c:v>
                </c:pt>
                <c:pt idx="1875">
                  <c:v>0.92711399999999999</c:v>
                </c:pt>
                <c:pt idx="1876">
                  <c:v>0.92467900000000003</c:v>
                </c:pt>
                <c:pt idx="1877">
                  <c:v>0.92212000000000005</c:v>
                </c:pt>
                <c:pt idx="1878">
                  <c:v>0.91954499999999995</c:v>
                </c:pt>
                <c:pt idx="1879">
                  <c:v>0.91701999999999995</c:v>
                </c:pt>
                <c:pt idx="1880">
                  <c:v>0.91449199999999997</c:v>
                </c:pt>
                <c:pt idx="1881">
                  <c:v>0.91196600000000005</c:v>
                </c:pt>
                <c:pt idx="1882">
                  <c:v>0.90947500000000003</c:v>
                </c:pt>
                <c:pt idx="1883">
                  <c:v>0.90691699999999997</c:v>
                </c:pt>
                <c:pt idx="1884">
                  <c:v>0.90443600000000002</c:v>
                </c:pt>
                <c:pt idx="1885">
                  <c:v>0.90190199999999998</c:v>
                </c:pt>
                <c:pt idx="1886">
                  <c:v>0.89945900000000001</c:v>
                </c:pt>
                <c:pt idx="1887">
                  <c:v>0.89692099999999997</c:v>
                </c:pt>
                <c:pt idx="1888">
                  <c:v>0.894451</c:v>
                </c:pt>
                <c:pt idx="1889">
                  <c:v>0.89201200000000003</c:v>
                </c:pt>
                <c:pt idx="1890">
                  <c:v>0.889513</c:v>
                </c:pt>
                <c:pt idx="1891">
                  <c:v>0.88704099999999997</c:v>
                </c:pt>
                <c:pt idx="1892">
                  <c:v>0.88463400000000003</c:v>
                </c:pt>
                <c:pt idx="1893">
                  <c:v>0.88218099999999999</c:v>
                </c:pt>
                <c:pt idx="1894">
                  <c:v>0.87976600000000005</c:v>
                </c:pt>
                <c:pt idx="1895">
                  <c:v>0.87739299999999998</c:v>
                </c:pt>
                <c:pt idx="1896">
                  <c:v>0.87501799999999996</c:v>
                </c:pt>
                <c:pt idx="1897">
                  <c:v>0.87288600000000005</c:v>
                </c:pt>
                <c:pt idx="1898">
                  <c:v>0.87179499999999999</c:v>
                </c:pt>
                <c:pt idx="1899">
                  <c:v>0.86232699999999995</c:v>
                </c:pt>
                <c:pt idx="1900">
                  <c:v>0.84780999999999995</c:v>
                </c:pt>
                <c:pt idx="1901">
                  <c:v>0.83514900000000003</c:v>
                </c:pt>
                <c:pt idx="1902">
                  <c:v>0.82361499999999999</c:v>
                </c:pt>
                <c:pt idx="1903">
                  <c:v>0.81278899999999998</c:v>
                </c:pt>
                <c:pt idx="1904">
                  <c:v>0.80263099999999998</c:v>
                </c:pt>
                <c:pt idx="1905">
                  <c:v>0.79293400000000003</c:v>
                </c:pt>
                <c:pt idx="1906">
                  <c:v>0.78371000000000002</c:v>
                </c:pt>
                <c:pt idx="1907">
                  <c:v>0.77480700000000002</c:v>
                </c:pt>
                <c:pt idx="1908">
                  <c:v>0.76617299999999999</c:v>
                </c:pt>
                <c:pt idx="1909">
                  <c:v>0.75786299999999995</c:v>
                </c:pt>
                <c:pt idx="1910">
                  <c:v>0.74982499999999996</c:v>
                </c:pt>
                <c:pt idx="1911">
                  <c:v>0.74196200000000001</c:v>
                </c:pt>
                <c:pt idx="1912">
                  <c:v>0.73432500000000001</c:v>
                </c:pt>
                <c:pt idx="1913">
                  <c:v>0.72692199999999996</c:v>
                </c:pt>
                <c:pt idx="1914">
                  <c:v>0.71960400000000002</c:v>
                </c:pt>
                <c:pt idx="1915">
                  <c:v>0.71253900000000003</c:v>
                </c:pt>
                <c:pt idx="1916">
                  <c:v>0.70557999999999998</c:v>
                </c:pt>
                <c:pt idx="1917">
                  <c:v>0.69875900000000002</c:v>
                </c:pt>
                <c:pt idx="1918">
                  <c:v>0.69206400000000001</c:v>
                </c:pt>
                <c:pt idx="1919">
                  <c:v>0.68544799999999995</c:v>
                </c:pt>
                <c:pt idx="1920">
                  <c:v>0.67903999999999998</c:v>
                </c:pt>
                <c:pt idx="1921">
                  <c:v>0.67258799999999996</c:v>
                </c:pt>
                <c:pt idx="1922">
                  <c:v>0.66634899999999997</c:v>
                </c:pt>
                <c:pt idx="1923">
                  <c:v>0.66019899999999998</c:v>
                </c:pt>
                <c:pt idx="1924">
                  <c:v>0.65407899999999997</c:v>
                </c:pt>
                <c:pt idx="1925">
                  <c:v>0.64809399999999995</c:v>
                </c:pt>
                <c:pt idx="1926">
                  <c:v>0.64216399999999996</c:v>
                </c:pt>
                <c:pt idx="1927">
                  <c:v>0.63631599999999999</c:v>
                </c:pt>
                <c:pt idx="1928">
                  <c:v>0.63051000000000001</c:v>
                </c:pt>
                <c:pt idx="1929">
                  <c:v>0.62484399999999996</c:v>
                </c:pt>
                <c:pt idx="1930">
                  <c:v>0.61922100000000002</c:v>
                </c:pt>
                <c:pt idx="1931">
                  <c:v>0.61361699999999997</c:v>
                </c:pt>
                <c:pt idx="1932">
                  <c:v>0.60808300000000004</c:v>
                </c:pt>
                <c:pt idx="1933">
                  <c:v>0.60260800000000003</c:v>
                </c:pt>
                <c:pt idx="1934">
                  <c:v>0.59715300000000004</c:v>
                </c:pt>
                <c:pt idx="1935">
                  <c:v>0.59180200000000005</c:v>
                </c:pt>
                <c:pt idx="1936">
                  <c:v>0.586426</c:v>
                </c:pt>
                <c:pt idx="1937">
                  <c:v>0.58112900000000001</c:v>
                </c:pt>
                <c:pt idx="1938">
                  <c:v>0.57586300000000001</c:v>
                </c:pt>
                <c:pt idx="1939">
                  <c:v>0.57063900000000001</c:v>
                </c:pt>
                <c:pt idx="1940">
                  <c:v>0.56544000000000005</c:v>
                </c:pt>
                <c:pt idx="1941">
                  <c:v>0.56028800000000001</c:v>
                </c:pt>
                <c:pt idx="1942">
                  <c:v>0.55516399999999999</c:v>
                </c:pt>
                <c:pt idx="1943">
                  <c:v>0.55010199999999998</c:v>
                </c:pt>
                <c:pt idx="1944">
                  <c:v>0.54500400000000004</c:v>
                </c:pt>
                <c:pt idx="1945">
                  <c:v>0.54000800000000004</c:v>
                </c:pt>
                <c:pt idx="1946">
                  <c:v>0.53502099999999997</c:v>
                </c:pt>
                <c:pt idx="1947">
                  <c:v>0.53003299999999998</c:v>
                </c:pt>
                <c:pt idx="1948">
                  <c:v>0.52510599999999996</c:v>
                </c:pt>
                <c:pt idx="1949">
                  <c:v>0.52016799999999996</c:v>
                </c:pt>
                <c:pt idx="1950">
                  <c:v>0.51528099999999999</c:v>
                </c:pt>
                <c:pt idx="1951">
                  <c:v>0.51037299999999997</c:v>
                </c:pt>
                <c:pt idx="1952">
                  <c:v>0.50551400000000002</c:v>
                </c:pt>
                <c:pt idx="1953">
                  <c:v>0.50067399999999995</c:v>
                </c:pt>
                <c:pt idx="1954">
                  <c:v>0.495865</c:v>
                </c:pt>
                <c:pt idx="1955">
                  <c:v>0.49107600000000001</c:v>
                </c:pt>
                <c:pt idx="1956">
                  <c:v>0.48627500000000001</c:v>
                </c:pt>
                <c:pt idx="1957">
                  <c:v>0.48149500000000001</c:v>
                </c:pt>
                <c:pt idx="1958">
                  <c:v>0.47673700000000002</c:v>
                </c:pt>
                <c:pt idx="1959">
                  <c:v>0.47198200000000001</c:v>
                </c:pt>
                <c:pt idx="1960">
                  <c:v>0.46729199999999999</c:v>
                </c:pt>
                <c:pt idx="1961">
                  <c:v>0.46256900000000001</c:v>
                </c:pt>
                <c:pt idx="1962">
                  <c:v>0.45788400000000001</c:v>
                </c:pt>
                <c:pt idx="1963">
                  <c:v>0.45317299999999999</c:v>
                </c:pt>
                <c:pt idx="1964">
                  <c:v>0.44852900000000001</c:v>
                </c:pt>
                <c:pt idx="1965">
                  <c:v>0.44387199999999999</c:v>
                </c:pt>
                <c:pt idx="1966">
                  <c:v>0.43921900000000003</c:v>
                </c:pt>
                <c:pt idx="1967">
                  <c:v>0.43462600000000001</c:v>
                </c:pt>
                <c:pt idx="1968">
                  <c:v>0.42996299999999998</c:v>
                </c:pt>
                <c:pt idx="1969">
                  <c:v>0.42542200000000002</c:v>
                </c:pt>
                <c:pt idx="1970">
                  <c:v>0.420823</c:v>
                </c:pt>
                <c:pt idx="1971">
                  <c:v>0.41627700000000001</c:v>
                </c:pt>
                <c:pt idx="1972">
                  <c:v>0.41165200000000002</c:v>
                </c:pt>
                <c:pt idx="1973">
                  <c:v>0.40709499999999998</c:v>
                </c:pt>
                <c:pt idx="1974">
                  <c:v>0.40259099999999998</c:v>
                </c:pt>
                <c:pt idx="1975">
                  <c:v>0.39807399999999998</c:v>
                </c:pt>
                <c:pt idx="1976">
                  <c:v>0.39358799999999999</c:v>
                </c:pt>
                <c:pt idx="1977">
                  <c:v>0.38909500000000002</c:v>
                </c:pt>
                <c:pt idx="1978">
                  <c:v>0.38458599999999998</c:v>
                </c:pt>
                <c:pt idx="1979">
                  <c:v>0.38013000000000002</c:v>
                </c:pt>
                <c:pt idx="1980">
                  <c:v>0.37567600000000001</c:v>
                </c:pt>
                <c:pt idx="1981">
                  <c:v>0.37126500000000001</c:v>
                </c:pt>
                <c:pt idx="1982">
                  <c:v>0.36688300000000001</c:v>
                </c:pt>
                <c:pt idx="1983">
                  <c:v>0.36245699999999997</c:v>
                </c:pt>
                <c:pt idx="1984">
                  <c:v>0.35810399999999998</c:v>
                </c:pt>
                <c:pt idx="1985">
                  <c:v>0.35369899999999999</c:v>
                </c:pt>
                <c:pt idx="1986">
                  <c:v>0.34936899999999999</c:v>
                </c:pt>
                <c:pt idx="1987">
                  <c:v>0.344995</c:v>
                </c:pt>
                <c:pt idx="1988">
                  <c:v>0.34065299999999998</c:v>
                </c:pt>
                <c:pt idx="1989">
                  <c:v>0.33636199999999999</c:v>
                </c:pt>
                <c:pt idx="1990">
                  <c:v>0.33211000000000002</c:v>
                </c:pt>
                <c:pt idx="1991">
                  <c:v>0.32785199999999998</c:v>
                </c:pt>
                <c:pt idx="1992">
                  <c:v>0.32358799999999999</c:v>
                </c:pt>
                <c:pt idx="1993">
                  <c:v>0.31943899999999997</c:v>
                </c:pt>
                <c:pt idx="1994">
                  <c:v>0.31518699999999999</c:v>
                </c:pt>
                <c:pt idx="1995">
                  <c:v>0.31103199999999998</c:v>
                </c:pt>
                <c:pt idx="1996">
                  <c:v>0.306894</c:v>
                </c:pt>
                <c:pt idx="1997">
                  <c:v>0.30273800000000001</c:v>
                </c:pt>
                <c:pt idx="1998">
                  <c:v>0.29863899999999999</c:v>
                </c:pt>
                <c:pt idx="1999">
                  <c:v>0.29452800000000001</c:v>
                </c:pt>
                <c:pt idx="2000">
                  <c:v>0.29053600000000002</c:v>
                </c:pt>
                <c:pt idx="2001">
                  <c:v>0.28648899999999999</c:v>
                </c:pt>
                <c:pt idx="2002">
                  <c:v>0.28247699999999998</c:v>
                </c:pt>
                <c:pt idx="2003">
                  <c:v>0.27850000000000003</c:v>
                </c:pt>
                <c:pt idx="2004">
                  <c:v>0.274532</c:v>
                </c:pt>
                <c:pt idx="2005">
                  <c:v>0.27063300000000001</c:v>
                </c:pt>
                <c:pt idx="2006">
                  <c:v>0.26675700000000002</c:v>
                </c:pt>
                <c:pt idx="2007">
                  <c:v>0.26287700000000003</c:v>
                </c:pt>
                <c:pt idx="2008">
                  <c:v>0.25905800000000001</c:v>
                </c:pt>
                <c:pt idx="2009">
                  <c:v>0.25524400000000003</c:v>
                </c:pt>
                <c:pt idx="2010">
                  <c:v>0.25145299999999998</c:v>
                </c:pt>
                <c:pt idx="2011">
                  <c:v>0.24767</c:v>
                </c:pt>
                <c:pt idx="2012">
                  <c:v>0.243974</c:v>
                </c:pt>
                <c:pt idx="2013">
                  <c:v>0.240287</c:v>
                </c:pt>
                <c:pt idx="2014">
                  <c:v>0.236619</c:v>
                </c:pt>
                <c:pt idx="2015">
                  <c:v>0.23297799999999999</c:v>
                </c:pt>
                <c:pt idx="2016">
                  <c:v>0.229376</c:v>
                </c:pt>
                <c:pt idx="2017">
                  <c:v>0.22583500000000001</c:v>
                </c:pt>
                <c:pt idx="2018">
                  <c:v>0.22232399999999999</c:v>
                </c:pt>
                <c:pt idx="2019">
                  <c:v>0.21884000000000001</c:v>
                </c:pt>
                <c:pt idx="2020">
                  <c:v>0.21537800000000001</c:v>
                </c:pt>
                <c:pt idx="2021">
                  <c:v>0.21196400000000001</c:v>
                </c:pt>
                <c:pt idx="2022">
                  <c:v>0.20858499999999999</c:v>
                </c:pt>
                <c:pt idx="2023">
                  <c:v>0.205208</c:v>
                </c:pt>
                <c:pt idx="2024">
                  <c:v>0.20188700000000001</c:v>
                </c:pt>
                <c:pt idx="2025">
                  <c:v>0.198602</c:v>
                </c:pt>
                <c:pt idx="2026">
                  <c:v>0.19531899999999999</c:v>
                </c:pt>
                <c:pt idx="2027">
                  <c:v>0.19212299999999999</c:v>
                </c:pt>
                <c:pt idx="2028">
                  <c:v>0.18894900000000001</c:v>
                </c:pt>
                <c:pt idx="2029">
                  <c:v>0.18579699999999999</c:v>
                </c:pt>
                <c:pt idx="2030">
                  <c:v>0.18270800000000001</c:v>
                </c:pt>
                <c:pt idx="2031">
                  <c:v>0.17963799999999999</c:v>
                </c:pt>
                <c:pt idx="2032">
                  <c:v>0.17660500000000001</c:v>
                </c:pt>
                <c:pt idx="2033">
                  <c:v>0.17363799999999999</c:v>
                </c:pt>
                <c:pt idx="2034">
                  <c:v>0.17068800000000001</c:v>
                </c:pt>
                <c:pt idx="2035">
                  <c:v>0.16774800000000001</c:v>
                </c:pt>
                <c:pt idx="2036">
                  <c:v>0.164858</c:v>
                </c:pt>
                <c:pt idx="2037">
                  <c:v>0.16201699999999999</c:v>
                </c:pt>
                <c:pt idx="2038">
                  <c:v>0.15920500000000001</c:v>
                </c:pt>
                <c:pt idx="2039">
                  <c:v>0.15645300000000001</c:v>
                </c:pt>
                <c:pt idx="2040">
                  <c:v>0.15373899999999999</c:v>
                </c:pt>
                <c:pt idx="2041">
                  <c:v>0.151056</c:v>
                </c:pt>
                <c:pt idx="2042">
                  <c:v>0.148366</c:v>
                </c:pt>
                <c:pt idx="2043">
                  <c:v>0.14574100000000001</c:v>
                </c:pt>
                <c:pt idx="2044">
                  <c:v>0.143175</c:v>
                </c:pt>
                <c:pt idx="2045">
                  <c:v>0.14063000000000001</c:v>
                </c:pt>
                <c:pt idx="2046">
                  <c:v>0.13813400000000001</c:v>
                </c:pt>
                <c:pt idx="2047">
                  <c:v>0.13566300000000001</c:v>
                </c:pt>
                <c:pt idx="2048">
                  <c:v>0.133245</c:v>
                </c:pt>
                <c:pt idx="2049">
                  <c:v>0.13083600000000001</c:v>
                </c:pt>
                <c:pt idx="2050">
                  <c:v>0.12845599999999999</c:v>
                </c:pt>
                <c:pt idx="2051">
                  <c:v>0.12614400000000001</c:v>
                </c:pt>
                <c:pt idx="2052">
                  <c:v>0.12386999999999999</c:v>
                </c:pt>
                <c:pt idx="2053">
                  <c:v>0.121612</c:v>
                </c:pt>
                <c:pt idx="2054">
                  <c:v>0.119396</c:v>
                </c:pt>
                <c:pt idx="2055">
                  <c:v>0.1172</c:v>
                </c:pt>
                <c:pt idx="2056">
                  <c:v>0.115074</c:v>
                </c:pt>
                <c:pt idx="2057">
                  <c:v>0.11296399999999999</c:v>
                </c:pt>
                <c:pt idx="2058">
                  <c:v>0.110876</c:v>
                </c:pt>
                <c:pt idx="2059">
                  <c:v>0.10883</c:v>
                </c:pt>
                <c:pt idx="2060">
                  <c:v>0.10682</c:v>
                </c:pt>
                <c:pt idx="2061">
                  <c:v>0.104865</c:v>
                </c:pt>
                <c:pt idx="2062">
                  <c:v>0.102894</c:v>
                </c:pt>
                <c:pt idx="2063">
                  <c:v>0.100979</c:v>
                </c:pt>
                <c:pt idx="2064">
                  <c:v>9.91118E-2</c:v>
                </c:pt>
                <c:pt idx="2065">
                  <c:v>9.7259300000000007E-2</c:v>
                </c:pt>
                <c:pt idx="2066">
                  <c:v>9.5052899999999996E-2</c:v>
                </c:pt>
                <c:pt idx="2067">
                  <c:v>9.2897800000000003E-2</c:v>
                </c:pt>
                <c:pt idx="2068">
                  <c:v>9.1167600000000001E-2</c:v>
                </c:pt>
                <c:pt idx="2069">
                  <c:v>8.9476E-2</c:v>
                </c:pt>
                <c:pt idx="2070">
                  <c:v>8.7796100000000002E-2</c:v>
                </c:pt>
                <c:pt idx="2071">
                  <c:v>8.6155899999999994E-2</c:v>
                </c:pt>
                <c:pt idx="2072">
                  <c:v>8.4550200000000006E-2</c:v>
                </c:pt>
                <c:pt idx="2073">
                  <c:v>8.2970299999999997E-2</c:v>
                </c:pt>
                <c:pt idx="2074">
                  <c:v>8.1402600000000006E-2</c:v>
                </c:pt>
                <c:pt idx="2075">
                  <c:v>7.9888000000000001E-2</c:v>
                </c:pt>
                <c:pt idx="2076">
                  <c:v>7.83861E-2</c:v>
                </c:pt>
                <c:pt idx="2077">
                  <c:v>7.6916799999999994E-2</c:v>
                </c:pt>
                <c:pt idx="2078">
                  <c:v>7.5486999999999999E-2</c:v>
                </c:pt>
                <c:pt idx="2079">
                  <c:v>7.4081999999999995E-2</c:v>
                </c:pt>
                <c:pt idx="2080">
                  <c:v>7.2692699999999999E-2</c:v>
                </c:pt>
                <c:pt idx="2081">
                  <c:v>7.1308399999999994E-2</c:v>
                </c:pt>
                <c:pt idx="2082">
                  <c:v>6.9992499999999999E-2</c:v>
                </c:pt>
                <c:pt idx="2083">
                  <c:v>6.8667800000000001E-2</c:v>
                </c:pt>
                <c:pt idx="2084">
                  <c:v>6.7380099999999998E-2</c:v>
                </c:pt>
                <c:pt idx="2085">
                  <c:v>6.6130999999999995E-2</c:v>
                </c:pt>
                <c:pt idx="2086">
                  <c:v>6.4904199999999995E-2</c:v>
                </c:pt>
                <c:pt idx="2087">
                  <c:v>6.3686199999999998E-2</c:v>
                </c:pt>
                <c:pt idx="2088">
                  <c:v>6.2503199999999995E-2</c:v>
                </c:pt>
                <c:pt idx="2089">
                  <c:v>6.1346999999999999E-2</c:v>
                </c:pt>
                <c:pt idx="2090">
                  <c:v>6.0194200000000003E-2</c:v>
                </c:pt>
                <c:pt idx="2091">
                  <c:v>5.90754E-2</c:v>
                </c:pt>
                <c:pt idx="2092">
                  <c:v>5.7984000000000001E-2</c:v>
                </c:pt>
                <c:pt idx="2093">
                  <c:v>5.6903599999999999E-2</c:v>
                </c:pt>
                <c:pt idx="2094">
                  <c:v>5.5862299999999997E-2</c:v>
                </c:pt>
                <c:pt idx="2095">
                  <c:v>5.4833899999999998E-2</c:v>
                </c:pt>
                <c:pt idx="2096">
                  <c:v>5.3823200000000002E-2</c:v>
                </c:pt>
                <c:pt idx="2097">
                  <c:v>5.2842500000000001E-2</c:v>
                </c:pt>
                <c:pt idx="2098">
                  <c:v>5.1865399999999999E-2</c:v>
                </c:pt>
                <c:pt idx="2099">
                  <c:v>5.0923400000000001E-2</c:v>
                </c:pt>
                <c:pt idx="2100">
                  <c:v>4.9981999999999999E-2</c:v>
                </c:pt>
                <c:pt idx="2101">
                  <c:v>4.9076799999999997E-2</c:v>
                </c:pt>
                <c:pt idx="2102">
                  <c:v>4.8174599999999998E-2</c:v>
                </c:pt>
                <c:pt idx="2103">
                  <c:v>4.7302799999999999E-2</c:v>
                </c:pt>
                <c:pt idx="2104">
                  <c:v>4.6457900000000003E-2</c:v>
                </c:pt>
                <c:pt idx="2105">
                  <c:v>4.5612600000000003E-2</c:v>
                </c:pt>
                <c:pt idx="2106">
                  <c:v>4.4799800000000001E-2</c:v>
                </c:pt>
                <c:pt idx="2107">
                  <c:v>4.3990099999999997E-2</c:v>
                </c:pt>
                <c:pt idx="2108">
                  <c:v>4.3192899999999999E-2</c:v>
                </c:pt>
                <c:pt idx="2109">
                  <c:v>4.24369E-2</c:v>
                </c:pt>
                <c:pt idx="2110">
                  <c:v>4.1659599999999998E-2</c:v>
                </c:pt>
                <c:pt idx="2111">
                  <c:v>4.0936800000000002E-2</c:v>
                </c:pt>
                <c:pt idx="2112">
                  <c:v>4.0203799999999998E-2</c:v>
                </c:pt>
                <c:pt idx="2113">
                  <c:v>3.9503099999999999E-2</c:v>
                </c:pt>
                <c:pt idx="2114">
                  <c:v>3.8802799999999998E-2</c:v>
                </c:pt>
                <c:pt idx="2115">
                  <c:v>3.8119199999999999E-2</c:v>
                </c:pt>
                <c:pt idx="2116">
                  <c:v>3.74607E-2</c:v>
                </c:pt>
                <c:pt idx="2117">
                  <c:v>3.6804000000000003E-2</c:v>
                </c:pt>
                <c:pt idx="2118">
                  <c:v>3.6167100000000001E-2</c:v>
                </c:pt>
                <c:pt idx="2119">
                  <c:v>3.5545E-2</c:v>
                </c:pt>
                <c:pt idx="2120">
                  <c:v>3.4944500000000003E-2</c:v>
                </c:pt>
                <c:pt idx="2121">
                  <c:v>3.4331300000000002E-2</c:v>
                </c:pt>
                <c:pt idx="2122">
                  <c:v>3.3744499999999997E-2</c:v>
                </c:pt>
                <c:pt idx="2123">
                  <c:v>3.3180599999999998E-2</c:v>
                </c:pt>
                <c:pt idx="2124">
                  <c:v>3.26018E-2</c:v>
                </c:pt>
                <c:pt idx="2125">
                  <c:v>3.2057200000000001E-2</c:v>
                </c:pt>
                <c:pt idx="2126">
                  <c:v>3.1526499999999999E-2</c:v>
                </c:pt>
                <c:pt idx="2127">
                  <c:v>3.0992599999999999E-2</c:v>
                </c:pt>
                <c:pt idx="2128">
                  <c:v>3.0473199999999999E-2</c:v>
                </c:pt>
                <c:pt idx="2129">
                  <c:v>2.9974600000000001E-2</c:v>
                </c:pt>
                <c:pt idx="2130">
                  <c:v>2.9472499999999999E-2</c:v>
                </c:pt>
                <c:pt idx="2131">
                  <c:v>2.8986100000000001E-2</c:v>
                </c:pt>
                <c:pt idx="2132">
                  <c:v>2.8514999999999999E-2</c:v>
                </c:pt>
                <c:pt idx="2133">
                  <c:v>2.8059600000000001E-2</c:v>
                </c:pt>
                <c:pt idx="2134">
                  <c:v>2.7589099999999998E-2</c:v>
                </c:pt>
                <c:pt idx="2135">
                  <c:v>2.7156199999999998E-2</c:v>
                </c:pt>
                <c:pt idx="2136">
                  <c:v>2.67085E-2</c:v>
                </c:pt>
                <c:pt idx="2137">
                  <c:v>2.6284700000000001E-2</c:v>
                </c:pt>
                <c:pt idx="2138">
                  <c:v>2.5869099999999999E-2</c:v>
                </c:pt>
                <c:pt idx="2139">
                  <c:v>2.5448700000000001E-2</c:v>
                </c:pt>
                <c:pt idx="2140">
                  <c:v>2.5058799999999999E-2</c:v>
                </c:pt>
                <c:pt idx="2141">
                  <c:v>2.46632E-2</c:v>
                </c:pt>
                <c:pt idx="2142">
                  <c:v>2.4292600000000001E-2</c:v>
                </c:pt>
                <c:pt idx="2143">
                  <c:v>2.3897100000000001E-2</c:v>
                </c:pt>
                <c:pt idx="2144">
                  <c:v>2.3539000000000001E-2</c:v>
                </c:pt>
                <c:pt idx="2145">
                  <c:v>2.3167099999999999E-2</c:v>
                </c:pt>
                <c:pt idx="2146">
                  <c:v>2.2815200000000001E-2</c:v>
                </c:pt>
                <c:pt idx="2147">
                  <c:v>2.2477199999999999E-2</c:v>
                </c:pt>
                <c:pt idx="2148">
                  <c:v>2.21225E-2</c:v>
                </c:pt>
                <c:pt idx="2149">
                  <c:v>2.17977E-2</c:v>
                </c:pt>
                <c:pt idx="2150">
                  <c:v>2.1461500000000001E-2</c:v>
                </c:pt>
                <c:pt idx="2151">
                  <c:v>2.1160499999999999E-2</c:v>
                </c:pt>
                <c:pt idx="2152">
                  <c:v>2.0842699999999999E-2</c:v>
                </c:pt>
                <c:pt idx="2153">
                  <c:v>2.0529200000000001E-2</c:v>
                </c:pt>
                <c:pt idx="2154">
                  <c:v>2.0244399999999999E-2</c:v>
                </c:pt>
                <c:pt idx="2155">
                  <c:v>1.99312E-2</c:v>
                </c:pt>
                <c:pt idx="2156">
                  <c:v>1.9652900000000001E-2</c:v>
                </c:pt>
                <c:pt idx="2157">
                  <c:v>1.93638E-2</c:v>
                </c:pt>
                <c:pt idx="2158">
                  <c:v>1.90799E-2</c:v>
                </c:pt>
                <c:pt idx="2159">
                  <c:v>1.8818499999999998E-2</c:v>
                </c:pt>
                <c:pt idx="2160">
                  <c:v>1.8542800000000002E-2</c:v>
                </c:pt>
                <c:pt idx="2161">
                  <c:v>1.82884E-2</c:v>
                </c:pt>
                <c:pt idx="2162">
                  <c:v>1.80254E-2</c:v>
                </c:pt>
                <c:pt idx="2163">
                  <c:v>1.7769299999999998E-2</c:v>
                </c:pt>
                <c:pt idx="2164">
                  <c:v>1.7521499999999999E-2</c:v>
                </c:pt>
                <c:pt idx="2165">
                  <c:v>1.72883E-2</c:v>
                </c:pt>
                <c:pt idx="2166">
                  <c:v>1.7045899999999999E-2</c:v>
                </c:pt>
                <c:pt idx="2167">
                  <c:v>1.6807200000000001E-2</c:v>
                </c:pt>
                <c:pt idx="2168">
                  <c:v>1.65884E-2</c:v>
                </c:pt>
                <c:pt idx="2169">
                  <c:v>1.6351999999999998E-2</c:v>
                </c:pt>
                <c:pt idx="2170">
                  <c:v>1.6134099999999998E-2</c:v>
                </c:pt>
                <c:pt idx="2171">
                  <c:v>1.5918000000000002E-2</c:v>
                </c:pt>
                <c:pt idx="2172">
                  <c:v>1.57097E-2</c:v>
                </c:pt>
                <c:pt idx="2173">
                  <c:v>1.55002E-2</c:v>
                </c:pt>
                <c:pt idx="2174">
                  <c:v>1.5303799999999999E-2</c:v>
                </c:pt>
                <c:pt idx="2175">
                  <c:v>1.51007E-2</c:v>
                </c:pt>
                <c:pt idx="2176">
                  <c:v>1.4894900000000001E-2</c:v>
                </c:pt>
                <c:pt idx="2177">
                  <c:v>1.47058E-2</c:v>
                </c:pt>
                <c:pt idx="2178">
                  <c:v>1.4513699999999999E-2</c:v>
                </c:pt>
                <c:pt idx="2179">
                  <c:v>1.4334400000000001E-2</c:v>
                </c:pt>
                <c:pt idx="2180">
                  <c:v>1.41402E-2</c:v>
                </c:pt>
                <c:pt idx="2181">
                  <c:v>1.3964600000000001E-2</c:v>
                </c:pt>
                <c:pt idx="2182">
                  <c:v>1.3793100000000001E-2</c:v>
                </c:pt>
                <c:pt idx="2183">
                  <c:v>1.36066E-2</c:v>
                </c:pt>
                <c:pt idx="2184">
                  <c:v>1.34433E-2</c:v>
                </c:pt>
                <c:pt idx="2185">
                  <c:v>1.32636E-2</c:v>
                </c:pt>
                <c:pt idx="2186">
                  <c:v>1.3106400000000001E-2</c:v>
                </c:pt>
                <c:pt idx="2187">
                  <c:v>1.2944000000000001E-2</c:v>
                </c:pt>
                <c:pt idx="2188">
                  <c:v>1.2794399999999999E-2</c:v>
                </c:pt>
                <c:pt idx="2189">
                  <c:v>1.2625000000000001E-2</c:v>
                </c:pt>
                <c:pt idx="2190">
                  <c:v>1.2470500000000001E-2</c:v>
                </c:pt>
                <c:pt idx="2191">
                  <c:v>1.23226E-2</c:v>
                </c:pt>
                <c:pt idx="2192">
                  <c:v>1.21615E-2</c:v>
                </c:pt>
                <c:pt idx="2193">
                  <c:v>1.20158E-2</c:v>
                </c:pt>
                <c:pt idx="2194">
                  <c:v>1.1867000000000001E-2</c:v>
                </c:pt>
                <c:pt idx="2195">
                  <c:v>1.17284E-2</c:v>
                </c:pt>
                <c:pt idx="2196">
                  <c:v>1.15932E-2</c:v>
                </c:pt>
                <c:pt idx="2197">
                  <c:v>1.14441E-2</c:v>
                </c:pt>
                <c:pt idx="2198">
                  <c:v>1.13115E-2</c:v>
                </c:pt>
                <c:pt idx="2199">
                  <c:v>1.1175900000000001E-2</c:v>
                </c:pt>
                <c:pt idx="2200">
                  <c:v>1.10397E-2</c:v>
                </c:pt>
                <c:pt idx="2201">
                  <c:v>1.0922599999999999E-2</c:v>
                </c:pt>
                <c:pt idx="2202">
                  <c:v>1.07831E-2</c:v>
                </c:pt>
                <c:pt idx="2203">
                  <c:v>1.06626E-2</c:v>
                </c:pt>
                <c:pt idx="2204">
                  <c:v>1.05345E-2</c:v>
                </c:pt>
                <c:pt idx="2205">
                  <c:v>1.0407400000000001E-2</c:v>
                </c:pt>
                <c:pt idx="2206">
                  <c:v>1.02906E-2</c:v>
                </c:pt>
                <c:pt idx="2207">
                  <c:v>1.0163200000000001E-2</c:v>
                </c:pt>
                <c:pt idx="2208">
                  <c:v>1.00497E-2</c:v>
                </c:pt>
                <c:pt idx="2209">
                  <c:v>9.9227499999999993E-3</c:v>
                </c:pt>
                <c:pt idx="2210">
                  <c:v>9.8269099999999995E-3</c:v>
                </c:pt>
                <c:pt idx="2211">
                  <c:v>9.7038999999999997E-3</c:v>
                </c:pt>
                <c:pt idx="2212">
                  <c:v>9.5662799999999999E-3</c:v>
                </c:pt>
                <c:pt idx="2213">
                  <c:v>9.4034900000000005E-3</c:v>
                </c:pt>
                <c:pt idx="2214">
                  <c:v>9.2937899999999997E-3</c:v>
                </c:pt>
                <c:pt idx="2215">
                  <c:v>9.1881900000000006E-3</c:v>
                </c:pt>
                <c:pt idx="2216">
                  <c:v>9.0784699999999999E-3</c:v>
                </c:pt>
                <c:pt idx="2217">
                  <c:v>8.9885499999999997E-3</c:v>
                </c:pt>
                <c:pt idx="2218">
                  <c:v>8.8737299999999998E-3</c:v>
                </c:pt>
                <c:pt idx="2219">
                  <c:v>8.7784400000000002E-3</c:v>
                </c:pt>
                <c:pt idx="2220">
                  <c:v>8.6715799999999999E-3</c:v>
                </c:pt>
                <c:pt idx="2221">
                  <c:v>8.5814499999999991E-3</c:v>
                </c:pt>
                <c:pt idx="2222">
                  <c:v>8.4856099999999993E-3</c:v>
                </c:pt>
                <c:pt idx="2223">
                  <c:v>8.39174E-3</c:v>
                </c:pt>
                <c:pt idx="2224">
                  <c:v>8.2945399999999996E-3</c:v>
                </c:pt>
                <c:pt idx="2225">
                  <c:v>8.1982099999999992E-3</c:v>
                </c:pt>
                <c:pt idx="2226">
                  <c:v>8.1038399999999993E-3</c:v>
                </c:pt>
                <c:pt idx="2227">
                  <c:v>8.0139500000000006E-3</c:v>
                </c:pt>
                <c:pt idx="2228">
                  <c:v>7.9233600000000008E-3</c:v>
                </c:pt>
                <c:pt idx="2229">
                  <c:v>7.8360900000000004E-3</c:v>
                </c:pt>
                <c:pt idx="2230">
                  <c:v>7.7517100000000002E-3</c:v>
                </c:pt>
                <c:pt idx="2231">
                  <c:v>7.6682800000000004E-3</c:v>
                </c:pt>
                <c:pt idx="2232">
                  <c:v>7.5727600000000004E-3</c:v>
                </c:pt>
                <c:pt idx="2233">
                  <c:v>7.4959199999999997E-3</c:v>
                </c:pt>
                <c:pt idx="2234">
                  <c:v>7.4100299999999997E-3</c:v>
                </c:pt>
                <c:pt idx="2235">
                  <c:v>7.3299300000000001E-3</c:v>
                </c:pt>
                <c:pt idx="2236">
                  <c:v>7.2522000000000003E-3</c:v>
                </c:pt>
                <c:pt idx="2237">
                  <c:v>7.1656300000000001E-3</c:v>
                </c:pt>
                <c:pt idx="2238">
                  <c:v>7.0891299999999999E-3</c:v>
                </c:pt>
                <c:pt idx="2239">
                  <c:v>7.0082699999999996E-3</c:v>
                </c:pt>
                <c:pt idx="2240">
                  <c:v>6.9397E-3</c:v>
                </c:pt>
                <c:pt idx="2241">
                  <c:v>6.8531699999999996E-3</c:v>
                </c:pt>
                <c:pt idx="2242">
                  <c:v>6.7757399999999997E-3</c:v>
                </c:pt>
                <c:pt idx="2243">
                  <c:v>6.7143699999999999E-3</c:v>
                </c:pt>
                <c:pt idx="2244">
                  <c:v>6.6297099999999996E-3</c:v>
                </c:pt>
                <c:pt idx="2245">
                  <c:v>6.5635199999999998E-3</c:v>
                </c:pt>
                <c:pt idx="2246">
                  <c:v>6.4849699999999996E-3</c:v>
                </c:pt>
                <c:pt idx="2247">
                  <c:v>6.4278E-3</c:v>
                </c:pt>
                <c:pt idx="2248">
                  <c:v>6.3468800000000001E-3</c:v>
                </c:pt>
                <c:pt idx="2249">
                  <c:v>6.2702499999999998E-3</c:v>
                </c:pt>
                <c:pt idx="2250">
                  <c:v>6.2111600000000003E-3</c:v>
                </c:pt>
                <c:pt idx="2251">
                  <c:v>6.1332000000000001E-3</c:v>
                </c:pt>
                <c:pt idx="2252">
                  <c:v>6.0667100000000003E-3</c:v>
                </c:pt>
                <c:pt idx="2253">
                  <c:v>5.9990299999999998E-3</c:v>
                </c:pt>
                <c:pt idx="2254">
                  <c:v>5.9384199999999998E-3</c:v>
                </c:pt>
                <c:pt idx="2255">
                  <c:v>5.8741599999999998E-3</c:v>
                </c:pt>
                <c:pt idx="2256">
                  <c:v>5.8099800000000002E-3</c:v>
                </c:pt>
                <c:pt idx="2257">
                  <c:v>5.7377699999999997E-3</c:v>
                </c:pt>
                <c:pt idx="2258">
                  <c:v>5.6779200000000004E-3</c:v>
                </c:pt>
                <c:pt idx="2259">
                  <c:v>5.6136600000000004E-3</c:v>
                </c:pt>
                <c:pt idx="2260">
                  <c:v>5.55033E-3</c:v>
                </c:pt>
                <c:pt idx="2261">
                  <c:v>5.4896500000000004E-3</c:v>
                </c:pt>
                <c:pt idx="2262">
                  <c:v>5.4241300000000001E-3</c:v>
                </c:pt>
                <c:pt idx="2263">
                  <c:v>5.3577900000000003E-3</c:v>
                </c:pt>
                <c:pt idx="2264">
                  <c:v>5.3054699999999996E-3</c:v>
                </c:pt>
                <c:pt idx="2265">
                  <c:v>5.2400199999999997E-3</c:v>
                </c:pt>
                <c:pt idx="2266">
                  <c:v>5.1854300000000004E-3</c:v>
                </c:pt>
                <c:pt idx="2267">
                  <c:v>5.1246900000000003E-3</c:v>
                </c:pt>
                <c:pt idx="2268">
                  <c:v>5.06531E-3</c:v>
                </c:pt>
                <c:pt idx="2269">
                  <c:v>5.0109500000000001E-3</c:v>
                </c:pt>
                <c:pt idx="2270">
                  <c:v>4.9426699999999997E-3</c:v>
                </c:pt>
                <c:pt idx="2271">
                  <c:v>4.8929799999999999E-3</c:v>
                </c:pt>
                <c:pt idx="2272">
                  <c:v>4.8366299999999997E-3</c:v>
                </c:pt>
                <c:pt idx="2273">
                  <c:v>4.7772700000000001E-3</c:v>
                </c:pt>
                <c:pt idx="2274">
                  <c:v>4.7251799999999998E-3</c:v>
                </c:pt>
                <c:pt idx="2275">
                  <c:v>4.6564900000000001E-3</c:v>
                </c:pt>
                <c:pt idx="2276">
                  <c:v>4.6034099999999996E-3</c:v>
                </c:pt>
                <c:pt idx="2277">
                  <c:v>4.5434899999999999E-3</c:v>
                </c:pt>
                <c:pt idx="2278">
                  <c:v>4.4882799999999999E-3</c:v>
                </c:pt>
                <c:pt idx="2279">
                  <c:v>4.4367699999999996E-3</c:v>
                </c:pt>
                <c:pt idx="2280">
                  <c:v>4.37186E-3</c:v>
                </c:pt>
                <c:pt idx="2281">
                  <c:v>4.3201100000000003E-3</c:v>
                </c:pt>
                <c:pt idx="2282">
                  <c:v>4.2600700000000003E-3</c:v>
                </c:pt>
                <c:pt idx="2283">
                  <c:v>4.2116899999999997E-3</c:v>
                </c:pt>
                <c:pt idx="2284">
                  <c:v>4.1597700000000001E-3</c:v>
                </c:pt>
                <c:pt idx="2285">
                  <c:v>4.1019999999999997E-3</c:v>
                </c:pt>
                <c:pt idx="2286">
                  <c:v>4.0507900000000003E-3</c:v>
                </c:pt>
                <c:pt idx="2287">
                  <c:v>3.9850399999999996E-3</c:v>
                </c:pt>
                <c:pt idx="2288">
                  <c:v>3.9400099999999999E-3</c:v>
                </c:pt>
                <c:pt idx="2289">
                  <c:v>3.8786599999999999E-3</c:v>
                </c:pt>
                <c:pt idx="2290">
                  <c:v>3.8273299999999999E-3</c:v>
                </c:pt>
                <c:pt idx="2291">
                  <c:v>3.7727099999999999E-3</c:v>
                </c:pt>
                <c:pt idx="2292">
                  <c:v>3.7103399999999999E-3</c:v>
                </c:pt>
                <c:pt idx="2293">
                  <c:v>3.6637599999999998E-3</c:v>
                </c:pt>
                <c:pt idx="2294">
                  <c:v>3.6113999999999999E-3</c:v>
                </c:pt>
                <c:pt idx="2295">
                  <c:v>3.5545899999999998E-3</c:v>
                </c:pt>
                <c:pt idx="2296">
                  <c:v>3.5017899999999999E-3</c:v>
                </c:pt>
                <c:pt idx="2297">
                  <c:v>3.4454300000000002E-3</c:v>
                </c:pt>
                <c:pt idx="2298">
                  <c:v>3.3933600000000002E-3</c:v>
                </c:pt>
                <c:pt idx="2299">
                  <c:v>3.3348499999999999E-3</c:v>
                </c:pt>
                <c:pt idx="2300">
                  <c:v>3.2832899999999999E-3</c:v>
                </c:pt>
                <c:pt idx="2301">
                  <c:v>3.2181000000000002E-3</c:v>
                </c:pt>
                <c:pt idx="2302">
                  <c:v>3.16468E-3</c:v>
                </c:pt>
                <c:pt idx="2303">
                  <c:v>3.1112399999999999E-3</c:v>
                </c:pt>
                <c:pt idx="2304">
                  <c:v>3.0524200000000001E-3</c:v>
                </c:pt>
                <c:pt idx="2305">
                  <c:v>3.0011700000000001E-3</c:v>
                </c:pt>
                <c:pt idx="2306">
                  <c:v>2.94904E-3</c:v>
                </c:pt>
                <c:pt idx="2307">
                  <c:v>2.8890299999999999E-3</c:v>
                </c:pt>
                <c:pt idx="2308">
                  <c:v>2.8276199999999999E-3</c:v>
                </c:pt>
                <c:pt idx="2309">
                  <c:v>2.7757900000000002E-3</c:v>
                </c:pt>
                <c:pt idx="2310">
                  <c:v>2.7175699999999999E-3</c:v>
                </c:pt>
                <c:pt idx="2311">
                  <c:v>2.6576500000000001E-3</c:v>
                </c:pt>
                <c:pt idx="2312">
                  <c:v>2.60114E-3</c:v>
                </c:pt>
                <c:pt idx="2313">
                  <c:v>2.53681E-3</c:v>
                </c:pt>
                <c:pt idx="2314">
                  <c:v>2.4961900000000001E-3</c:v>
                </c:pt>
                <c:pt idx="2315">
                  <c:v>2.4275899999999999E-3</c:v>
                </c:pt>
                <c:pt idx="2316">
                  <c:v>2.3694599999999999E-3</c:v>
                </c:pt>
                <c:pt idx="2317">
                  <c:v>2.3096800000000002E-3</c:v>
                </c:pt>
                <c:pt idx="2318">
                  <c:v>2.2480899999999999E-3</c:v>
                </c:pt>
                <c:pt idx="2319">
                  <c:v>2.1865700000000001E-3</c:v>
                </c:pt>
                <c:pt idx="2320">
                  <c:v>2.1128399999999999E-3</c:v>
                </c:pt>
                <c:pt idx="2321">
                  <c:v>2.06251E-3</c:v>
                </c:pt>
                <c:pt idx="2322">
                  <c:v>1.9927600000000001E-3</c:v>
                </c:pt>
                <c:pt idx="2323">
                  <c:v>1.9388999999999999E-3</c:v>
                </c:pt>
                <c:pt idx="2324">
                  <c:v>1.8745299999999999E-3</c:v>
                </c:pt>
                <c:pt idx="2325">
                  <c:v>1.8097300000000001E-3</c:v>
                </c:pt>
                <c:pt idx="2326">
                  <c:v>1.7460100000000001E-3</c:v>
                </c:pt>
                <c:pt idx="2327">
                  <c:v>1.67498E-3</c:v>
                </c:pt>
                <c:pt idx="2328">
                  <c:v>1.6167899999999999E-3</c:v>
                </c:pt>
                <c:pt idx="2329">
                  <c:v>1.54553E-3</c:v>
                </c:pt>
                <c:pt idx="2330">
                  <c:v>1.4826500000000001E-3</c:v>
                </c:pt>
                <c:pt idx="2331">
                  <c:v>1.41668E-3</c:v>
                </c:pt>
                <c:pt idx="2332">
                  <c:v>1.34303E-3</c:v>
                </c:pt>
                <c:pt idx="2333">
                  <c:v>1.28838E-3</c:v>
                </c:pt>
                <c:pt idx="2334">
                  <c:v>1.20936E-3</c:v>
                </c:pt>
                <c:pt idx="2335">
                  <c:v>1.15229E-3</c:v>
                </c:pt>
                <c:pt idx="2336">
                  <c:v>1.08018E-3</c:v>
                </c:pt>
                <c:pt idx="2337">
                  <c:v>1.0070599999999999E-3</c:v>
                </c:pt>
                <c:pt idx="2338">
                  <c:v>9.4492299999999997E-4</c:v>
                </c:pt>
                <c:pt idx="2339">
                  <c:v>8.7628100000000002E-4</c:v>
                </c:pt>
                <c:pt idx="2340">
                  <c:v>8.1284E-4</c:v>
                </c:pt>
                <c:pt idx="2341">
                  <c:v>7.3579199999999998E-4</c:v>
                </c:pt>
                <c:pt idx="2342">
                  <c:v>6.7105400000000003E-4</c:v>
                </c:pt>
                <c:pt idx="2343">
                  <c:v>6.0334799999999997E-4</c:v>
                </c:pt>
                <c:pt idx="2344">
                  <c:v>5.3579400000000003E-4</c:v>
                </c:pt>
                <c:pt idx="2345">
                  <c:v>4.6887300000000002E-4</c:v>
                </c:pt>
                <c:pt idx="2346">
                  <c:v>3.92218E-4</c:v>
                </c:pt>
                <c:pt idx="2347">
                  <c:v>3.3177E-4</c:v>
                </c:pt>
                <c:pt idx="2348">
                  <c:v>2.7171299999999998E-4</c:v>
                </c:pt>
                <c:pt idx="2349">
                  <c:v>1.98884E-4</c:v>
                </c:pt>
                <c:pt idx="2350">
                  <c:v>1.42421E-4</c:v>
                </c:pt>
                <c:pt idx="2351">
                  <c:v>7.2381799999999999E-5</c:v>
                </c:pt>
                <c:pt idx="2352">
                  <c:v>1.21204E-5</c:v>
                </c:pt>
                <c:pt idx="2353">
                  <c:v>-5.2633699999999997E-5</c:v>
                </c:pt>
                <c:pt idx="2354">
                  <c:v>-1.11897E-4</c:v>
                </c:pt>
                <c:pt idx="2355">
                  <c:v>-1.6550700000000001E-4</c:v>
                </c:pt>
                <c:pt idx="2356">
                  <c:v>-2.28605E-4</c:v>
                </c:pt>
                <c:pt idx="2357">
                  <c:v>-2.8194500000000003E-4</c:v>
                </c:pt>
                <c:pt idx="2358">
                  <c:v>-3.4843999999999999E-4</c:v>
                </c:pt>
                <c:pt idx="2359">
                  <c:v>-4.0241799999999998E-4</c:v>
                </c:pt>
                <c:pt idx="2360">
                  <c:v>-4.5191099999999999E-4</c:v>
                </c:pt>
                <c:pt idx="2361">
                  <c:v>-5.1113899999999997E-4</c:v>
                </c:pt>
                <c:pt idx="2362">
                  <c:v>-5.5254499999999999E-4</c:v>
                </c:pt>
                <c:pt idx="2363">
                  <c:v>-6.1874800000000002E-4</c:v>
                </c:pt>
                <c:pt idx="2364">
                  <c:v>-6.63388E-4</c:v>
                </c:pt>
                <c:pt idx="2365">
                  <c:v>-7.0176199999999998E-4</c:v>
                </c:pt>
                <c:pt idx="2366">
                  <c:v>-7.5234100000000001E-4</c:v>
                </c:pt>
                <c:pt idx="2367">
                  <c:v>-8.0207900000000003E-4</c:v>
                </c:pt>
                <c:pt idx="2368">
                  <c:v>-8.6001700000000003E-4</c:v>
                </c:pt>
                <c:pt idx="2369">
                  <c:v>-8.8714999999999996E-4</c:v>
                </c:pt>
                <c:pt idx="2370">
                  <c:v>-9.3628299999999999E-4</c:v>
                </c:pt>
                <c:pt idx="2371">
                  <c:v>-9.76745E-4</c:v>
                </c:pt>
                <c:pt idx="2372">
                  <c:v>-1.01735E-3</c:v>
                </c:pt>
                <c:pt idx="2373">
                  <c:v>-1.0640199999999999E-3</c:v>
                </c:pt>
                <c:pt idx="2374">
                  <c:v>-1.10187E-3</c:v>
                </c:pt>
                <c:pt idx="2375">
                  <c:v>-1.14444E-3</c:v>
                </c:pt>
                <c:pt idx="2376">
                  <c:v>-1.19081E-3</c:v>
                </c:pt>
                <c:pt idx="2377">
                  <c:v>-1.22551E-3</c:v>
                </c:pt>
                <c:pt idx="2378">
                  <c:v>-1.2534E-3</c:v>
                </c:pt>
                <c:pt idx="2379">
                  <c:v>-1.29054E-3</c:v>
                </c:pt>
                <c:pt idx="2380">
                  <c:v>-1.32668E-3</c:v>
                </c:pt>
                <c:pt idx="2381">
                  <c:v>-1.3554800000000001E-3</c:v>
                </c:pt>
                <c:pt idx="2382">
                  <c:v>-1.3954600000000001E-3</c:v>
                </c:pt>
                <c:pt idx="2383">
                  <c:v>-1.4128700000000001E-3</c:v>
                </c:pt>
                <c:pt idx="2384">
                  <c:v>-1.45393E-3</c:v>
                </c:pt>
                <c:pt idx="2385">
                  <c:v>-1.49215E-3</c:v>
                </c:pt>
                <c:pt idx="2386">
                  <c:v>-1.5186500000000001E-3</c:v>
                </c:pt>
                <c:pt idx="2387">
                  <c:v>-1.5586700000000001E-3</c:v>
                </c:pt>
                <c:pt idx="2388">
                  <c:v>-1.58493E-3</c:v>
                </c:pt>
                <c:pt idx="2389">
                  <c:v>-1.6184299999999999E-3</c:v>
                </c:pt>
                <c:pt idx="2390">
                  <c:v>-1.64672E-3</c:v>
                </c:pt>
                <c:pt idx="2391">
                  <c:v>-1.67505E-3</c:v>
                </c:pt>
                <c:pt idx="2392">
                  <c:v>-1.7105600000000001E-3</c:v>
                </c:pt>
                <c:pt idx="2393">
                  <c:v>-1.73931E-3</c:v>
                </c:pt>
                <c:pt idx="2394">
                  <c:v>-1.77071E-3</c:v>
                </c:pt>
                <c:pt idx="2395">
                  <c:v>-1.80192E-3</c:v>
                </c:pt>
                <c:pt idx="2396">
                  <c:v>-1.8228299999999999E-3</c:v>
                </c:pt>
                <c:pt idx="2397">
                  <c:v>-1.8650400000000001E-3</c:v>
                </c:pt>
                <c:pt idx="2398">
                  <c:v>-1.8926800000000001E-3</c:v>
                </c:pt>
                <c:pt idx="2399">
                  <c:v>-1.93254E-3</c:v>
                </c:pt>
                <c:pt idx="2400">
                  <c:v>-1.96064E-3</c:v>
                </c:pt>
                <c:pt idx="2401">
                  <c:v>-1.9983900000000001E-3</c:v>
                </c:pt>
                <c:pt idx="2402">
                  <c:v>-2.0285099999999999E-3</c:v>
                </c:pt>
                <c:pt idx="2403">
                  <c:v>-2.0611000000000002E-3</c:v>
                </c:pt>
                <c:pt idx="2404">
                  <c:v>-2.0958800000000001E-3</c:v>
                </c:pt>
                <c:pt idx="2405">
                  <c:v>-2.1290300000000001E-3</c:v>
                </c:pt>
                <c:pt idx="2406">
                  <c:v>-2.1663699999999999E-3</c:v>
                </c:pt>
                <c:pt idx="2407">
                  <c:v>-2.2161899999999998E-3</c:v>
                </c:pt>
                <c:pt idx="2408">
                  <c:v>-2.2392499999999999E-3</c:v>
                </c:pt>
                <c:pt idx="2409">
                  <c:v>-2.2938699999999999E-3</c:v>
                </c:pt>
                <c:pt idx="2410">
                  <c:v>-2.3231300000000001E-3</c:v>
                </c:pt>
                <c:pt idx="2411">
                  <c:v>-2.3625999999999999E-3</c:v>
                </c:pt>
                <c:pt idx="2412">
                  <c:v>-2.40523E-3</c:v>
                </c:pt>
                <c:pt idx="2413">
                  <c:v>-2.4396299999999999E-3</c:v>
                </c:pt>
                <c:pt idx="2414">
                  <c:v>-2.4891000000000002E-3</c:v>
                </c:pt>
                <c:pt idx="2415">
                  <c:v>-2.53287E-3</c:v>
                </c:pt>
                <c:pt idx="2416">
                  <c:v>-2.59253E-3</c:v>
                </c:pt>
                <c:pt idx="2417">
                  <c:v>-2.6291800000000001E-3</c:v>
                </c:pt>
                <c:pt idx="2418">
                  <c:v>-2.6782400000000001E-3</c:v>
                </c:pt>
                <c:pt idx="2419">
                  <c:v>-2.74121E-3</c:v>
                </c:pt>
                <c:pt idx="2420">
                  <c:v>-2.7785900000000001E-3</c:v>
                </c:pt>
                <c:pt idx="2421">
                  <c:v>-2.8613499999999999E-3</c:v>
                </c:pt>
                <c:pt idx="2422">
                  <c:v>-2.90617E-3</c:v>
                </c:pt>
                <c:pt idx="2423">
                  <c:v>-2.9730500000000001E-3</c:v>
                </c:pt>
                <c:pt idx="2424">
                  <c:v>-3.0400800000000001E-3</c:v>
                </c:pt>
                <c:pt idx="2425">
                  <c:v>-3.1024199999999998E-3</c:v>
                </c:pt>
                <c:pt idx="2426">
                  <c:v>-3.1813800000000001E-3</c:v>
                </c:pt>
                <c:pt idx="2427">
                  <c:v>-3.2411800000000002E-3</c:v>
                </c:pt>
                <c:pt idx="2428">
                  <c:v>-3.3242300000000001E-3</c:v>
                </c:pt>
                <c:pt idx="2429">
                  <c:v>-3.4022200000000001E-3</c:v>
                </c:pt>
                <c:pt idx="2430">
                  <c:v>-3.4852300000000002E-3</c:v>
                </c:pt>
                <c:pt idx="2431">
                  <c:v>-3.568E-3</c:v>
                </c:pt>
                <c:pt idx="2432">
                  <c:v>-3.6648000000000002E-3</c:v>
                </c:pt>
                <c:pt idx="2433">
                  <c:v>-3.7586400000000002E-3</c:v>
                </c:pt>
                <c:pt idx="2434">
                  <c:v>-3.8551900000000001E-3</c:v>
                </c:pt>
                <c:pt idx="2435">
                  <c:v>-3.9522200000000002E-3</c:v>
                </c:pt>
                <c:pt idx="2436">
                  <c:v>-4.0794300000000002E-3</c:v>
                </c:pt>
                <c:pt idx="2437">
                  <c:v>-4.1729799999999997E-3</c:v>
                </c:pt>
                <c:pt idx="2438">
                  <c:v>-4.3058599999999999E-3</c:v>
                </c:pt>
                <c:pt idx="2439">
                  <c:v>-4.4267999999999998E-3</c:v>
                </c:pt>
                <c:pt idx="2440">
                  <c:v>-4.5483900000000002E-3</c:v>
                </c:pt>
                <c:pt idx="2441">
                  <c:v>-4.68616E-3</c:v>
                </c:pt>
                <c:pt idx="2442">
                  <c:v>-4.8286800000000001E-3</c:v>
                </c:pt>
                <c:pt idx="2443">
                  <c:v>-4.9895199999999999E-3</c:v>
                </c:pt>
                <c:pt idx="2444">
                  <c:v>-5.1297199999999999E-3</c:v>
                </c:pt>
                <c:pt idx="2445">
                  <c:v>-5.2960100000000003E-3</c:v>
                </c:pt>
                <c:pt idx="2446">
                  <c:v>-5.4636600000000004E-3</c:v>
                </c:pt>
                <c:pt idx="2447">
                  <c:v>-5.6374399999999996E-3</c:v>
                </c:pt>
                <c:pt idx="2448">
                  <c:v>-5.8498999999999999E-3</c:v>
                </c:pt>
                <c:pt idx="2449">
                  <c:v>-6.0110700000000003E-3</c:v>
                </c:pt>
                <c:pt idx="2450">
                  <c:v>-6.22991E-3</c:v>
                </c:pt>
                <c:pt idx="2451">
                  <c:v>-6.4435600000000001E-3</c:v>
                </c:pt>
                <c:pt idx="2452">
                  <c:v>-6.6822799999999996E-3</c:v>
                </c:pt>
                <c:pt idx="2453">
                  <c:v>-6.9045499999999998E-3</c:v>
                </c:pt>
                <c:pt idx="2454">
                  <c:v>-7.1307200000000001E-3</c:v>
                </c:pt>
                <c:pt idx="2455">
                  <c:v>-7.3889699999999999E-3</c:v>
                </c:pt>
                <c:pt idx="2456">
                  <c:v>-7.66558E-3</c:v>
                </c:pt>
                <c:pt idx="2457">
                  <c:v>-7.9351300000000003E-3</c:v>
                </c:pt>
                <c:pt idx="2458">
                  <c:v>-8.2322799999999998E-3</c:v>
                </c:pt>
                <c:pt idx="2459">
                  <c:v>-8.5370099999999994E-3</c:v>
                </c:pt>
                <c:pt idx="2460">
                  <c:v>-8.8616700000000003E-3</c:v>
                </c:pt>
                <c:pt idx="2461">
                  <c:v>-9.1884299999999992E-3</c:v>
                </c:pt>
                <c:pt idx="2462">
                  <c:v>-9.5190199999999996E-3</c:v>
                </c:pt>
                <c:pt idx="2463">
                  <c:v>-9.8782999999999996E-3</c:v>
                </c:pt>
                <c:pt idx="2464">
                  <c:v>-1.02522E-2</c:v>
                </c:pt>
                <c:pt idx="2465">
                  <c:v>-1.06572E-2</c:v>
                </c:pt>
                <c:pt idx="2466">
                  <c:v>-1.10356E-2</c:v>
                </c:pt>
                <c:pt idx="2467">
                  <c:v>-1.1487600000000001E-2</c:v>
                </c:pt>
                <c:pt idx="2468">
                  <c:v>-1.19271E-2</c:v>
                </c:pt>
                <c:pt idx="2469">
                  <c:v>-1.2373500000000001E-2</c:v>
                </c:pt>
                <c:pt idx="2470">
                  <c:v>-1.2881399999999999E-2</c:v>
                </c:pt>
                <c:pt idx="2471">
                  <c:v>-1.3355499999999999E-2</c:v>
                </c:pt>
                <c:pt idx="2472">
                  <c:v>-1.3886300000000001E-2</c:v>
                </c:pt>
                <c:pt idx="2473">
                  <c:v>-1.44038E-2</c:v>
                </c:pt>
                <c:pt idx="2474">
                  <c:v>-1.49672E-2</c:v>
                </c:pt>
                <c:pt idx="2475">
                  <c:v>-1.55543E-2</c:v>
                </c:pt>
                <c:pt idx="2476">
                  <c:v>-1.61408E-2</c:v>
                </c:pt>
                <c:pt idx="2477">
                  <c:v>-1.67741E-2</c:v>
                </c:pt>
                <c:pt idx="2478">
                  <c:v>-1.7389999999999999E-2</c:v>
                </c:pt>
                <c:pt idx="2479">
                  <c:v>-1.8062600000000002E-2</c:v>
                </c:pt>
                <c:pt idx="2480">
                  <c:v>-1.8737899999999998E-2</c:v>
                </c:pt>
                <c:pt idx="2481">
                  <c:v>-1.96548E-2</c:v>
                </c:pt>
                <c:pt idx="2482">
                  <c:v>-2.0569799999999999E-2</c:v>
                </c:pt>
                <c:pt idx="2483">
                  <c:v>-2.12976E-2</c:v>
                </c:pt>
                <c:pt idx="2484">
                  <c:v>-2.2055399999999999E-2</c:v>
                </c:pt>
                <c:pt idx="2485">
                  <c:v>-2.2764599999999999E-2</c:v>
                </c:pt>
                <c:pt idx="2486">
                  <c:v>-2.3550700000000001E-2</c:v>
                </c:pt>
                <c:pt idx="2487">
                  <c:v>-2.4337600000000001E-2</c:v>
                </c:pt>
                <c:pt idx="2488">
                  <c:v>-2.5085900000000001E-2</c:v>
                </c:pt>
                <c:pt idx="2489">
                  <c:v>-2.58859E-2</c:v>
                </c:pt>
                <c:pt idx="2490">
                  <c:v>-2.66704E-2</c:v>
                </c:pt>
                <c:pt idx="2491">
                  <c:v>-2.7438400000000002E-2</c:v>
                </c:pt>
                <c:pt idx="2492">
                  <c:v>-2.8217699999999998E-2</c:v>
                </c:pt>
                <c:pt idx="2493">
                  <c:v>-2.8942499999999999E-2</c:v>
                </c:pt>
                <c:pt idx="2494">
                  <c:v>-2.97148E-2</c:v>
                </c:pt>
                <c:pt idx="2495">
                  <c:v>-3.04374E-2</c:v>
                </c:pt>
                <c:pt idx="2496">
                  <c:v>-3.1195299999999999E-2</c:v>
                </c:pt>
                <c:pt idx="2497">
                  <c:v>-3.1860600000000003E-2</c:v>
                </c:pt>
                <c:pt idx="2498">
                  <c:v>-3.25504E-2</c:v>
                </c:pt>
                <c:pt idx="2499">
                  <c:v>-3.3198600000000002E-2</c:v>
                </c:pt>
                <c:pt idx="2500">
                  <c:v>-3.3811099999999997E-2</c:v>
                </c:pt>
                <c:pt idx="2501">
                  <c:v>-3.4414399999999998E-2</c:v>
                </c:pt>
                <c:pt idx="2502">
                  <c:v>-3.4952400000000002E-2</c:v>
                </c:pt>
                <c:pt idx="2503">
                  <c:v>-3.5510699999999999E-2</c:v>
                </c:pt>
                <c:pt idx="2504">
                  <c:v>-3.59458E-2</c:v>
                </c:pt>
                <c:pt idx="2505">
                  <c:v>-3.63862E-2</c:v>
                </c:pt>
                <c:pt idx="2506">
                  <c:v>-3.6808899999999999E-2</c:v>
                </c:pt>
                <c:pt idx="2507">
                  <c:v>-3.7165299999999998E-2</c:v>
                </c:pt>
                <c:pt idx="2508">
                  <c:v>-3.7527600000000001E-2</c:v>
                </c:pt>
                <c:pt idx="2509">
                  <c:v>-3.7761700000000002E-2</c:v>
                </c:pt>
                <c:pt idx="2510">
                  <c:v>-3.7995500000000001E-2</c:v>
                </c:pt>
                <c:pt idx="2511">
                  <c:v>-3.8197099999999998E-2</c:v>
                </c:pt>
                <c:pt idx="2512">
                  <c:v>-3.8370599999999998E-2</c:v>
                </c:pt>
                <c:pt idx="2513">
                  <c:v>-3.8497700000000003E-2</c:v>
                </c:pt>
                <c:pt idx="2514">
                  <c:v>-3.8548600000000002E-2</c:v>
                </c:pt>
                <c:pt idx="2515">
                  <c:v>-3.8614000000000002E-2</c:v>
                </c:pt>
                <c:pt idx="2516">
                  <c:v>-3.8609400000000002E-2</c:v>
                </c:pt>
                <c:pt idx="2517">
                  <c:v>-3.8599700000000001E-2</c:v>
                </c:pt>
                <c:pt idx="2518">
                  <c:v>-3.8526400000000002E-2</c:v>
                </c:pt>
                <c:pt idx="2519">
                  <c:v>-3.84223E-2</c:v>
                </c:pt>
                <c:pt idx="2520">
                  <c:v>-3.8321500000000001E-2</c:v>
                </c:pt>
                <c:pt idx="2521">
                  <c:v>-3.81576E-2</c:v>
                </c:pt>
                <c:pt idx="2522">
                  <c:v>-3.8027199999999997E-2</c:v>
                </c:pt>
                <c:pt idx="2523">
                  <c:v>-3.7812999999999999E-2</c:v>
                </c:pt>
                <c:pt idx="2524">
                  <c:v>-3.7598300000000001E-2</c:v>
                </c:pt>
                <c:pt idx="2525">
                  <c:v>-3.7384000000000001E-2</c:v>
                </c:pt>
                <c:pt idx="2526">
                  <c:v>-3.71265E-2</c:v>
                </c:pt>
                <c:pt idx="2527">
                  <c:v>-3.6861499999999998E-2</c:v>
                </c:pt>
                <c:pt idx="2528">
                  <c:v>-3.6577800000000001E-2</c:v>
                </c:pt>
                <c:pt idx="2529">
                  <c:v>-3.6311700000000002E-2</c:v>
                </c:pt>
                <c:pt idx="2530">
                  <c:v>-3.5991000000000002E-2</c:v>
                </c:pt>
                <c:pt idx="2531">
                  <c:v>-3.5683300000000001E-2</c:v>
                </c:pt>
                <c:pt idx="2532">
                  <c:v>-3.5368799999999999E-2</c:v>
                </c:pt>
                <c:pt idx="2533">
                  <c:v>-3.5041500000000003E-2</c:v>
                </c:pt>
                <c:pt idx="2534">
                  <c:v>-3.4714599999999998E-2</c:v>
                </c:pt>
                <c:pt idx="2535">
                  <c:v>-3.43824E-2</c:v>
                </c:pt>
                <c:pt idx="2536">
                  <c:v>-3.4057999999999998E-2</c:v>
                </c:pt>
                <c:pt idx="2537">
                  <c:v>-3.3716099999999999E-2</c:v>
                </c:pt>
                <c:pt idx="2538">
                  <c:v>-3.3373600000000003E-2</c:v>
                </c:pt>
                <c:pt idx="2539">
                  <c:v>-3.30482E-2</c:v>
                </c:pt>
                <c:pt idx="2540">
                  <c:v>-3.2690400000000001E-2</c:v>
                </c:pt>
                <c:pt idx="2541">
                  <c:v>-3.2373100000000002E-2</c:v>
                </c:pt>
                <c:pt idx="2542">
                  <c:v>-3.2037400000000001E-2</c:v>
                </c:pt>
                <c:pt idx="2543">
                  <c:v>-3.17034E-2</c:v>
                </c:pt>
                <c:pt idx="2544">
                  <c:v>-3.1355500000000001E-2</c:v>
                </c:pt>
                <c:pt idx="2545">
                  <c:v>-3.1024199999999998E-2</c:v>
                </c:pt>
                <c:pt idx="2546">
                  <c:v>-3.0716299999999998E-2</c:v>
                </c:pt>
                <c:pt idx="2547">
                  <c:v>-3.0377600000000001E-2</c:v>
                </c:pt>
                <c:pt idx="2548">
                  <c:v>-3.0082399999999999E-2</c:v>
                </c:pt>
                <c:pt idx="2549">
                  <c:v>-2.97562E-2</c:v>
                </c:pt>
                <c:pt idx="2550">
                  <c:v>-2.9442699999999999E-2</c:v>
                </c:pt>
                <c:pt idx="2551">
                  <c:v>-2.9139200000000001E-2</c:v>
                </c:pt>
                <c:pt idx="2552">
                  <c:v>-2.8822400000000001E-2</c:v>
                </c:pt>
                <c:pt idx="2553">
                  <c:v>-2.8543499999999999E-2</c:v>
                </c:pt>
                <c:pt idx="2554">
                  <c:v>-2.8240399999999999E-2</c:v>
                </c:pt>
                <c:pt idx="2555">
                  <c:v>-2.7940799999999998E-2</c:v>
                </c:pt>
                <c:pt idx="2556">
                  <c:v>-2.7664999999999999E-2</c:v>
                </c:pt>
                <c:pt idx="2557">
                  <c:v>-2.7392799999999998E-2</c:v>
                </c:pt>
                <c:pt idx="2558">
                  <c:v>-2.7116100000000001E-2</c:v>
                </c:pt>
                <c:pt idx="2559">
                  <c:v>-2.6834199999999999E-2</c:v>
                </c:pt>
                <c:pt idx="2560">
                  <c:v>-2.6565399999999999E-2</c:v>
                </c:pt>
                <c:pt idx="2561">
                  <c:v>-2.6303400000000001E-2</c:v>
                </c:pt>
                <c:pt idx="2562">
                  <c:v>-2.6053E-2</c:v>
                </c:pt>
                <c:pt idx="2563">
                  <c:v>-2.5812000000000002E-2</c:v>
                </c:pt>
                <c:pt idx="2564">
                  <c:v>-2.55645E-2</c:v>
                </c:pt>
                <c:pt idx="2565">
                  <c:v>-2.5322299999999999E-2</c:v>
                </c:pt>
                <c:pt idx="2566">
                  <c:v>-2.5090700000000001E-2</c:v>
                </c:pt>
                <c:pt idx="2567">
                  <c:v>-2.4857400000000002E-2</c:v>
                </c:pt>
                <c:pt idx="2568">
                  <c:v>-2.4626100000000001E-2</c:v>
                </c:pt>
                <c:pt idx="2569">
                  <c:v>-2.4395E-2</c:v>
                </c:pt>
                <c:pt idx="2570">
                  <c:v>-2.41543E-2</c:v>
                </c:pt>
                <c:pt idx="2571">
                  <c:v>-2.39656E-2</c:v>
                </c:pt>
                <c:pt idx="2572">
                  <c:v>-2.3758899999999999E-2</c:v>
                </c:pt>
                <c:pt idx="2573">
                  <c:v>-2.3536999999999999E-2</c:v>
                </c:pt>
                <c:pt idx="2574">
                  <c:v>-2.3337699999999999E-2</c:v>
                </c:pt>
                <c:pt idx="2575">
                  <c:v>-2.3143299999999999E-2</c:v>
                </c:pt>
                <c:pt idx="2576">
                  <c:v>-2.29648E-2</c:v>
                </c:pt>
                <c:pt idx="2577">
                  <c:v>-2.2758299999999999E-2</c:v>
                </c:pt>
                <c:pt idx="2578">
                  <c:v>-2.2563900000000001E-2</c:v>
                </c:pt>
                <c:pt idx="2579">
                  <c:v>-2.23912E-2</c:v>
                </c:pt>
                <c:pt idx="2580">
                  <c:v>-2.21973E-2</c:v>
                </c:pt>
                <c:pt idx="2581">
                  <c:v>-2.2021099999999998E-2</c:v>
                </c:pt>
                <c:pt idx="2582">
                  <c:v>-2.1840999999999999E-2</c:v>
                </c:pt>
                <c:pt idx="2583">
                  <c:v>-2.1665199999999999E-2</c:v>
                </c:pt>
                <c:pt idx="2584">
                  <c:v>-2.14985E-2</c:v>
                </c:pt>
                <c:pt idx="2585">
                  <c:v>-2.1336399999999998E-2</c:v>
                </c:pt>
                <c:pt idx="2586">
                  <c:v>-2.1169799999999999E-2</c:v>
                </c:pt>
                <c:pt idx="2587">
                  <c:v>-2.1027799999999999E-2</c:v>
                </c:pt>
                <c:pt idx="2588">
                  <c:v>-2.0881199999999999E-2</c:v>
                </c:pt>
                <c:pt idx="2589">
                  <c:v>-2.0721400000000001E-2</c:v>
                </c:pt>
                <c:pt idx="2590">
                  <c:v>-2.0558699999999999E-2</c:v>
                </c:pt>
                <c:pt idx="2591">
                  <c:v>-2.0415099999999999E-2</c:v>
                </c:pt>
                <c:pt idx="2592">
                  <c:v>-2.0264299999999999E-2</c:v>
                </c:pt>
                <c:pt idx="2593">
                  <c:v>-2.0138E-2</c:v>
                </c:pt>
                <c:pt idx="2594">
                  <c:v>-1.99732E-2</c:v>
                </c:pt>
                <c:pt idx="2595">
                  <c:v>-1.9852399999999999E-2</c:v>
                </c:pt>
                <c:pt idx="2596">
                  <c:v>-1.9734000000000002E-2</c:v>
                </c:pt>
                <c:pt idx="2597">
                  <c:v>-1.9595399999999999E-2</c:v>
                </c:pt>
                <c:pt idx="2598">
                  <c:v>-1.9497400000000002E-2</c:v>
                </c:pt>
                <c:pt idx="2599">
                  <c:v>-1.9151100000000001E-2</c:v>
                </c:pt>
                <c:pt idx="2600">
                  <c:v>-1.8753499999999999E-2</c:v>
                </c:pt>
                <c:pt idx="2601">
                  <c:v>-1.84228E-2</c:v>
                </c:pt>
                <c:pt idx="2602">
                  <c:v>-1.81324E-2</c:v>
                </c:pt>
                <c:pt idx="2603">
                  <c:v>-1.7851300000000001E-2</c:v>
                </c:pt>
                <c:pt idx="2604">
                  <c:v>-1.7601499999999999E-2</c:v>
                </c:pt>
                <c:pt idx="2605">
                  <c:v>-1.7362900000000001E-2</c:v>
                </c:pt>
                <c:pt idx="2606">
                  <c:v>-1.71393E-2</c:v>
                </c:pt>
                <c:pt idx="2607">
                  <c:v>-1.6923199999999999E-2</c:v>
                </c:pt>
                <c:pt idx="2608">
                  <c:v>-1.6706499999999999E-2</c:v>
                </c:pt>
                <c:pt idx="2609">
                  <c:v>-1.6509099999999999E-2</c:v>
                </c:pt>
                <c:pt idx="2610">
                  <c:v>-1.6297900000000001E-2</c:v>
                </c:pt>
                <c:pt idx="2611">
                  <c:v>-1.61069E-2</c:v>
                </c:pt>
                <c:pt idx="2612">
                  <c:v>-1.5935100000000001E-2</c:v>
                </c:pt>
                <c:pt idx="2613">
                  <c:v>-1.5737000000000001E-2</c:v>
                </c:pt>
                <c:pt idx="2614">
                  <c:v>-1.55684E-2</c:v>
                </c:pt>
                <c:pt idx="2615">
                  <c:v>-1.53817E-2</c:v>
                </c:pt>
                <c:pt idx="2616">
                  <c:v>-1.52275E-2</c:v>
                </c:pt>
                <c:pt idx="2617">
                  <c:v>-1.5042399999999999E-2</c:v>
                </c:pt>
                <c:pt idx="2618">
                  <c:v>-1.4874200000000001E-2</c:v>
                </c:pt>
                <c:pt idx="2619">
                  <c:v>-1.4711E-2</c:v>
                </c:pt>
                <c:pt idx="2620">
                  <c:v>-1.4550199999999999E-2</c:v>
                </c:pt>
                <c:pt idx="2621">
                  <c:v>-1.43786E-2</c:v>
                </c:pt>
                <c:pt idx="2622">
                  <c:v>-1.42328E-2</c:v>
                </c:pt>
                <c:pt idx="2623">
                  <c:v>-1.4062E-2</c:v>
                </c:pt>
                <c:pt idx="2624">
                  <c:v>-1.39071E-2</c:v>
                </c:pt>
                <c:pt idx="2625">
                  <c:v>-1.3748399999999999E-2</c:v>
                </c:pt>
                <c:pt idx="2626">
                  <c:v>-1.3606099999999999E-2</c:v>
                </c:pt>
                <c:pt idx="2627">
                  <c:v>-1.3447799999999999E-2</c:v>
                </c:pt>
                <c:pt idx="2628">
                  <c:v>-1.32836E-2</c:v>
                </c:pt>
                <c:pt idx="2629">
                  <c:v>-1.31267E-2</c:v>
                </c:pt>
                <c:pt idx="2630">
                  <c:v>-1.2981700000000001E-2</c:v>
                </c:pt>
                <c:pt idx="2631">
                  <c:v>-1.28457E-2</c:v>
                </c:pt>
                <c:pt idx="2632">
                  <c:v>-1.26724E-2</c:v>
                </c:pt>
                <c:pt idx="2633">
                  <c:v>-1.2537400000000001E-2</c:v>
                </c:pt>
                <c:pt idx="2634">
                  <c:v>-1.23652E-2</c:v>
                </c:pt>
                <c:pt idx="2635">
                  <c:v>-1.2221600000000001E-2</c:v>
                </c:pt>
                <c:pt idx="2636">
                  <c:v>-1.20576E-2</c:v>
                </c:pt>
                <c:pt idx="2637">
                  <c:v>-1.18788E-2</c:v>
                </c:pt>
                <c:pt idx="2638">
                  <c:v>-1.1732599999999999E-2</c:v>
                </c:pt>
                <c:pt idx="2639">
                  <c:v>-1.1576599999999999E-2</c:v>
                </c:pt>
                <c:pt idx="2640">
                  <c:v>-1.141E-2</c:v>
                </c:pt>
                <c:pt idx="2641">
                  <c:v>-1.12298E-2</c:v>
                </c:pt>
                <c:pt idx="2642">
                  <c:v>-1.10521E-2</c:v>
                </c:pt>
                <c:pt idx="2643">
                  <c:v>-1.08825E-2</c:v>
                </c:pt>
                <c:pt idx="2644">
                  <c:v>-1.0704999999999999E-2</c:v>
                </c:pt>
                <c:pt idx="2645">
                  <c:v>-1.055E-2</c:v>
                </c:pt>
                <c:pt idx="2646">
                  <c:v>-1.03398E-2</c:v>
                </c:pt>
                <c:pt idx="2647">
                  <c:v>-1.01654E-2</c:v>
                </c:pt>
                <c:pt idx="2648">
                  <c:v>-9.9596400000000005E-3</c:v>
                </c:pt>
                <c:pt idx="2649">
                  <c:v>-9.7263000000000002E-3</c:v>
                </c:pt>
                <c:pt idx="2650">
                  <c:v>-9.4560500000000006E-3</c:v>
                </c:pt>
                <c:pt idx="2651">
                  <c:v>-9.2667099999999992E-3</c:v>
                </c:pt>
                <c:pt idx="2652">
                  <c:v>-9.0208300000000005E-3</c:v>
                </c:pt>
                <c:pt idx="2653">
                  <c:v>-8.7963899999999994E-3</c:v>
                </c:pt>
                <c:pt idx="2654">
                  <c:v>-8.5907899999999992E-3</c:v>
                </c:pt>
                <c:pt idx="2655">
                  <c:v>-8.3242999999999998E-3</c:v>
                </c:pt>
                <c:pt idx="2656">
                  <c:v>-8.0917799999999998E-3</c:v>
                </c:pt>
                <c:pt idx="2657">
                  <c:v>-7.8123899999999998E-3</c:v>
                </c:pt>
                <c:pt idx="2658">
                  <c:v>-7.5563599999999998E-3</c:v>
                </c:pt>
                <c:pt idx="2659">
                  <c:v>-7.2812299999999996E-3</c:v>
                </c:pt>
                <c:pt idx="2660">
                  <c:v>-6.9781699999999997E-3</c:v>
                </c:pt>
                <c:pt idx="2661">
                  <c:v>-6.6953899999999998E-3</c:v>
                </c:pt>
                <c:pt idx="2662">
                  <c:v>-6.352E-3</c:v>
                </c:pt>
                <c:pt idx="2663">
                  <c:v>-6.0842400000000003E-3</c:v>
                </c:pt>
                <c:pt idx="2664">
                  <c:v>-5.7336599999999998E-3</c:v>
                </c:pt>
                <c:pt idx="2665">
                  <c:v>-5.4081600000000004E-3</c:v>
                </c:pt>
                <c:pt idx="2666">
                  <c:v>-5.03141E-3</c:v>
                </c:pt>
                <c:pt idx="2667">
                  <c:v>-4.66687E-3</c:v>
                </c:pt>
                <c:pt idx="2668">
                  <c:v>-4.3082399999999996E-3</c:v>
                </c:pt>
                <c:pt idx="2669">
                  <c:v>-3.8935300000000001E-3</c:v>
                </c:pt>
                <c:pt idx="2670">
                  <c:v>-3.5226699999999999E-3</c:v>
                </c:pt>
                <c:pt idx="2671">
                  <c:v>-3.0880399999999998E-3</c:v>
                </c:pt>
                <c:pt idx="2672">
                  <c:v>-2.6773600000000002E-3</c:v>
                </c:pt>
                <c:pt idx="2673">
                  <c:v>-2.2499600000000001E-3</c:v>
                </c:pt>
                <c:pt idx="2674">
                  <c:v>-1.78403E-3</c:v>
                </c:pt>
                <c:pt idx="2675">
                  <c:v>-1.3328599999999999E-3</c:v>
                </c:pt>
                <c:pt idx="2676">
                  <c:v>-8.5840299999999999E-4</c:v>
                </c:pt>
                <c:pt idx="2677">
                  <c:v>-3.92073E-4</c:v>
                </c:pt>
                <c:pt idx="2678">
                  <c:v>1.08826E-4</c:v>
                </c:pt>
                <c:pt idx="2679">
                  <c:v>5.9464000000000001E-4</c:v>
                </c:pt>
                <c:pt idx="2680">
                  <c:v>1.0951999999999999E-3</c:v>
                </c:pt>
                <c:pt idx="2681">
                  <c:v>1.6113099999999999E-3</c:v>
                </c:pt>
                <c:pt idx="2682">
                  <c:v>2.0884300000000001E-3</c:v>
                </c:pt>
                <c:pt idx="2683">
                  <c:v>2.5980899999999999E-3</c:v>
                </c:pt>
                <c:pt idx="2684">
                  <c:v>3.09911E-3</c:v>
                </c:pt>
                <c:pt idx="2685">
                  <c:v>3.6415599999999998E-3</c:v>
                </c:pt>
                <c:pt idx="2686">
                  <c:v>4.1236600000000003E-3</c:v>
                </c:pt>
                <c:pt idx="2687">
                  <c:v>4.6596299999999997E-3</c:v>
                </c:pt>
                <c:pt idx="2688">
                  <c:v>5.1406400000000001E-3</c:v>
                </c:pt>
                <c:pt idx="2689">
                  <c:v>5.64147E-3</c:v>
                </c:pt>
                <c:pt idx="2690">
                  <c:v>6.1145399999999999E-3</c:v>
                </c:pt>
                <c:pt idx="2691">
                  <c:v>6.5838399999999997E-3</c:v>
                </c:pt>
                <c:pt idx="2692">
                  <c:v>7.0574599999999998E-3</c:v>
                </c:pt>
                <c:pt idx="2693">
                  <c:v>7.46476E-3</c:v>
                </c:pt>
                <c:pt idx="2694">
                  <c:v>7.9283700000000006E-3</c:v>
                </c:pt>
                <c:pt idx="2695">
                  <c:v>8.3276400000000007E-3</c:v>
                </c:pt>
                <c:pt idx="2696">
                  <c:v>8.7234300000000008E-3</c:v>
                </c:pt>
                <c:pt idx="2697">
                  <c:v>9.0931599999999994E-3</c:v>
                </c:pt>
                <c:pt idx="2698">
                  <c:v>9.4538799999999996E-3</c:v>
                </c:pt>
                <c:pt idx="2699">
                  <c:v>9.7880099999999998E-3</c:v>
                </c:pt>
                <c:pt idx="2700">
                  <c:v>1.00926E-2</c:v>
                </c:pt>
                <c:pt idx="2701">
                  <c:v>1.0420499999999999E-2</c:v>
                </c:pt>
                <c:pt idx="2702">
                  <c:v>1.06433E-2</c:v>
                </c:pt>
                <c:pt idx="2703">
                  <c:v>1.0915899999999999E-2</c:v>
                </c:pt>
                <c:pt idx="2704">
                  <c:v>1.1120700000000001E-2</c:v>
                </c:pt>
                <c:pt idx="2705">
                  <c:v>1.1358500000000001E-2</c:v>
                </c:pt>
                <c:pt idx="2706">
                  <c:v>1.15031E-2</c:v>
                </c:pt>
                <c:pt idx="2707">
                  <c:v>1.16936E-2</c:v>
                </c:pt>
                <c:pt idx="2708">
                  <c:v>1.1837800000000001E-2</c:v>
                </c:pt>
                <c:pt idx="2709">
                  <c:v>1.19582E-2</c:v>
                </c:pt>
                <c:pt idx="2710">
                  <c:v>1.20956E-2</c:v>
                </c:pt>
                <c:pt idx="2711">
                  <c:v>1.2161699999999999E-2</c:v>
                </c:pt>
                <c:pt idx="2712">
                  <c:v>1.22687E-2</c:v>
                </c:pt>
                <c:pt idx="2713">
                  <c:v>1.22954E-2</c:v>
                </c:pt>
                <c:pt idx="2714">
                  <c:v>1.2340200000000001E-2</c:v>
                </c:pt>
                <c:pt idx="2715">
                  <c:v>1.2390399999999999E-2</c:v>
                </c:pt>
                <c:pt idx="2716">
                  <c:v>1.2411200000000001E-2</c:v>
                </c:pt>
                <c:pt idx="2717">
                  <c:v>1.2434199999999999E-2</c:v>
                </c:pt>
                <c:pt idx="2718">
                  <c:v>1.24149E-2</c:v>
                </c:pt>
                <c:pt idx="2719">
                  <c:v>1.2440100000000001E-2</c:v>
                </c:pt>
                <c:pt idx="2720">
                  <c:v>1.2434799999999999E-2</c:v>
                </c:pt>
                <c:pt idx="2721">
                  <c:v>1.2418200000000001E-2</c:v>
                </c:pt>
                <c:pt idx="2722">
                  <c:v>1.2392500000000001E-2</c:v>
                </c:pt>
                <c:pt idx="2723">
                  <c:v>1.23763E-2</c:v>
                </c:pt>
                <c:pt idx="2724">
                  <c:v>1.23705E-2</c:v>
                </c:pt>
                <c:pt idx="2725">
                  <c:v>1.2312099999999999E-2</c:v>
                </c:pt>
                <c:pt idx="2726">
                  <c:v>1.2302199999999999E-2</c:v>
                </c:pt>
                <c:pt idx="2727">
                  <c:v>1.2253099999999999E-2</c:v>
                </c:pt>
                <c:pt idx="2728">
                  <c:v>1.22338E-2</c:v>
                </c:pt>
                <c:pt idx="2729">
                  <c:v>1.2197299999999999E-2</c:v>
                </c:pt>
                <c:pt idx="2730">
                  <c:v>1.2176599999999999E-2</c:v>
                </c:pt>
                <c:pt idx="2731">
                  <c:v>1.21317E-2</c:v>
                </c:pt>
                <c:pt idx="2732">
                  <c:v>1.2094799999999999E-2</c:v>
                </c:pt>
                <c:pt idx="2733">
                  <c:v>1.2090500000000001E-2</c:v>
                </c:pt>
                <c:pt idx="2734">
                  <c:v>1.2024200000000001E-2</c:v>
                </c:pt>
                <c:pt idx="2735">
                  <c:v>1.2021799999999999E-2</c:v>
                </c:pt>
                <c:pt idx="2736">
                  <c:v>1.19726E-2</c:v>
                </c:pt>
                <c:pt idx="2737">
                  <c:v>1.19519E-2</c:v>
                </c:pt>
                <c:pt idx="2738">
                  <c:v>1.193E-2</c:v>
                </c:pt>
                <c:pt idx="2739">
                  <c:v>1.19024E-2</c:v>
                </c:pt>
                <c:pt idx="2740">
                  <c:v>1.18779E-2</c:v>
                </c:pt>
                <c:pt idx="2741">
                  <c:v>1.1866E-2</c:v>
                </c:pt>
                <c:pt idx="2742">
                  <c:v>1.1856500000000001E-2</c:v>
                </c:pt>
                <c:pt idx="2743">
                  <c:v>1.18174E-2</c:v>
                </c:pt>
                <c:pt idx="2744">
                  <c:v>1.1801499999999999E-2</c:v>
                </c:pt>
                <c:pt idx="2745">
                  <c:v>1.17619E-2</c:v>
                </c:pt>
                <c:pt idx="2746">
                  <c:v>1.17547E-2</c:v>
                </c:pt>
                <c:pt idx="2747">
                  <c:v>1.17418E-2</c:v>
                </c:pt>
                <c:pt idx="2748">
                  <c:v>1.1712999999999999E-2</c:v>
                </c:pt>
                <c:pt idx="2749">
                  <c:v>1.1706100000000001E-2</c:v>
                </c:pt>
                <c:pt idx="2750">
                  <c:v>1.1676499999999999E-2</c:v>
                </c:pt>
                <c:pt idx="2751">
                  <c:v>1.1679999999999999E-2</c:v>
                </c:pt>
                <c:pt idx="2752">
                  <c:v>1.1647299999999999E-2</c:v>
                </c:pt>
                <c:pt idx="2753">
                  <c:v>1.16186E-2</c:v>
                </c:pt>
                <c:pt idx="2754">
                  <c:v>1.1610199999999999E-2</c:v>
                </c:pt>
                <c:pt idx="2755">
                  <c:v>1.15665E-2</c:v>
                </c:pt>
                <c:pt idx="2756">
                  <c:v>1.1549E-2</c:v>
                </c:pt>
                <c:pt idx="2757">
                  <c:v>1.15111E-2</c:v>
                </c:pt>
                <c:pt idx="2758">
                  <c:v>1.1517400000000001E-2</c:v>
                </c:pt>
                <c:pt idx="2759">
                  <c:v>1.14775E-2</c:v>
                </c:pt>
                <c:pt idx="2760">
                  <c:v>1.1453400000000001E-2</c:v>
                </c:pt>
                <c:pt idx="2761">
                  <c:v>1.14211E-2</c:v>
                </c:pt>
                <c:pt idx="2762">
                  <c:v>1.1398699999999999E-2</c:v>
                </c:pt>
                <c:pt idx="2763">
                  <c:v>1.1370999999999999E-2</c:v>
                </c:pt>
                <c:pt idx="2764">
                  <c:v>1.1326599999999999E-2</c:v>
                </c:pt>
                <c:pt idx="2765">
                  <c:v>1.12979E-2</c:v>
                </c:pt>
                <c:pt idx="2766">
                  <c:v>1.1258000000000001E-2</c:v>
                </c:pt>
                <c:pt idx="2767">
                  <c:v>1.12353E-2</c:v>
                </c:pt>
                <c:pt idx="2768">
                  <c:v>1.1194300000000001E-2</c:v>
                </c:pt>
                <c:pt idx="2769">
                  <c:v>1.11504E-2</c:v>
                </c:pt>
                <c:pt idx="2770">
                  <c:v>1.11149E-2</c:v>
                </c:pt>
                <c:pt idx="2771">
                  <c:v>1.1072500000000001E-2</c:v>
                </c:pt>
                <c:pt idx="2772">
                  <c:v>1.1046500000000001E-2</c:v>
                </c:pt>
                <c:pt idx="2773">
                  <c:v>1.0990400000000001E-2</c:v>
                </c:pt>
                <c:pt idx="2774">
                  <c:v>1.09531E-2</c:v>
                </c:pt>
                <c:pt idx="2775">
                  <c:v>1.0902500000000001E-2</c:v>
                </c:pt>
                <c:pt idx="2776">
                  <c:v>1.0870599999999999E-2</c:v>
                </c:pt>
                <c:pt idx="2777">
                  <c:v>1.08203E-2</c:v>
                </c:pt>
                <c:pt idx="2778">
                  <c:v>1.0773899999999999E-2</c:v>
                </c:pt>
                <c:pt idx="2779">
                  <c:v>1.07321E-2</c:v>
                </c:pt>
                <c:pt idx="2780">
                  <c:v>1.0683399999999999E-2</c:v>
                </c:pt>
                <c:pt idx="2781">
                  <c:v>1.0645E-2</c:v>
                </c:pt>
                <c:pt idx="2782">
                  <c:v>1.0593200000000001E-2</c:v>
                </c:pt>
                <c:pt idx="2783">
                  <c:v>1.0548800000000001E-2</c:v>
                </c:pt>
                <c:pt idx="2784">
                  <c:v>1.05045E-2</c:v>
                </c:pt>
                <c:pt idx="2785">
                  <c:v>1.0459E-2</c:v>
                </c:pt>
                <c:pt idx="2786">
                  <c:v>1.0414400000000001E-2</c:v>
                </c:pt>
                <c:pt idx="2787">
                  <c:v>1.0362700000000001E-2</c:v>
                </c:pt>
                <c:pt idx="2788">
                  <c:v>1.0331699999999999E-2</c:v>
                </c:pt>
                <c:pt idx="2789">
                  <c:v>1.02691E-2</c:v>
                </c:pt>
                <c:pt idx="2790">
                  <c:v>1.02325E-2</c:v>
                </c:pt>
                <c:pt idx="2791">
                  <c:v>1.01849E-2</c:v>
                </c:pt>
                <c:pt idx="2792">
                  <c:v>1.01332E-2</c:v>
                </c:pt>
                <c:pt idx="2793">
                  <c:v>1.0090999999999999E-2</c:v>
                </c:pt>
                <c:pt idx="2794">
                  <c:v>1.00451E-2</c:v>
                </c:pt>
                <c:pt idx="2795">
                  <c:v>9.9999500000000005E-3</c:v>
                </c:pt>
                <c:pt idx="2796">
                  <c:v>9.9503600000000001E-3</c:v>
                </c:pt>
                <c:pt idx="2797">
                  <c:v>9.9271099999999994E-3</c:v>
                </c:pt>
                <c:pt idx="2798">
                  <c:v>9.8698599999999994E-3</c:v>
                </c:pt>
                <c:pt idx="2799">
                  <c:v>9.8311000000000006E-3</c:v>
                </c:pt>
                <c:pt idx="2800">
                  <c:v>9.79761E-3</c:v>
                </c:pt>
                <c:pt idx="2801">
                  <c:v>9.7441699999999999E-3</c:v>
                </c:pt>
                <c:pt idx="2802">
                  <c:v>9.7145100000000009E-3</c:v>
                </c:pt>
                <c:pt idx="2803">
                  <c:v>9.6694499999999996E-3</c:v>
                </c:pt>
                <c:pt idx="2804">
                  <c:v>9.6374300000000006E-3</c:v>
                </c:pt>
                <c:pt idx="2805">
                  <c:v>9.5960000000000004E-3</c:v>
                </c:pt>
                <c:pt idx="2806">
                  <c:v>9.5625599999999995E-3</c:v>
                </c:pt>
                <c:pt idx="2807">
                  <c:v>9.5271499999999999E-3</c:v>
                </c:pt>
                <c:pt idx="2808">
                  <c:v>9.4854299999999996E-3</c:v>
                </c:pt>
                <c:pt idx="2809">
                  <c:v>9.4553499999999995E-3</c:v>
                </c:pt>
                <c:pt idx="2810">
                  <c:v>9.4163800000000002E-3</c:v>
                </c:pt>
                <c:pt idx="2811">
                  <c:v>9.3918000000000005E-3</c:v>
                </c:pt>
                <c:pt idx="2812">
                  <c:v>9.3557399999999995E-3</c:v>
                </c:pt>
                <c:pt idx="2813">
                  <c:v>9.3356800000000007E-3</c:v>
                </c:pt>
                <c:pt idx="2814">
                  <c:v>9.3158100000000008E-3</c:v>
                </c:pt>
                <c:pt idx="2815">
                  <c:v>9.2763399999999992E-3</c:v>
                </c:pt>
                <c:pt idx="2816">
                  <c:v>9.2680999999999996E-3</c:v>
                </c:pt>
                <c:pt idx="2817">
                  <c:v>9.2366099999999993E-3</c:v>
                </c:pt>
                <c:pt idx="2818">
                  <c:v>9.2110999999999998E-3</c:v>
                </c:pt>
                <c:pt idx="2819">
                  <c:v>9.1895099999999997E-3</c:v>
                </c:pt>
                <c:pt idx="2820">
                  <c:v>9.1671300000000008E-3</c:v>
                </c:pt>
                <c:pt idx="2821">
                  <c:v>9.1533599999999993E-3</c:v>
                </c:pt>
                <c:pt idx="2822">
                  <c:v>9.1398399999999998E-3</c:v>
                </c:pt>
                <c:pt idx="2823">
                  <c:v>9.1375299999999996E-3</c:v>
                </c:pt>
                <c:pt idx="2824">
                  <c:v>9.1049500000000005E-3</c:v>
                </c:pt>
                <c:pt idx="2825">
                  <c:v>9.1100499999999997E-3</c:v>
                </c:pt>
                <c:pt idx="2826">
                  <c:v>9.0950200000000005E-3</c:v>
                </c:pt>
                <c:pt idx="2827">
                  <c:v>9.0906400000000005E-3</c:v>
                </c:pt>
                <c:pt idx="2828">
                  <c:v>9.0895999999999998E-3</c:v>
                </c:pt>
                <c:pt idx="2829">
                  <c:v>9.0814199999999998E-3</c:v>
                </c:pt>
                <c:pt idx="2830">
                  <c:v>9.0816100000000004E-3</c:v>
                </c:pt>
                <c:pt idx="2831">
                  <c:v>9.0713700000000005E-3</c:v>
                </c:pt>
                <c:pt idx="2832">
                  <c:v>9.0871400000000005E-3</c:v>
                </c:pt>
                <c:pt idx="2833">
                  <c:v>9.0885600000000007E-3</c:v>
                </c:pt>
                <c:pt idx="2834">
                  <c:v>9.1057199999999994E-3</c:v>
                </c:pt>
                <c:pt idx="2835">
                  <c:v>9.1086199999999996E-3</c:v>
                </c:pt>
                <c:pt idx="2836">
                  <c:v>9.1166800000000003E-3</c:v>
                </c:pt>
                <c:pt idx="2837">
                  <c:v>9.1351799999999997E-3</c:v>
                </c:pt>
                <c:pt idx="2838">
                  <c:v>9.1543500000000003E-3</c:v>
                </c:pt>
                <c:pt idx="2839">
                  <c:v>9.1630400000000008E-3</c:v>
                </c:pt>
                <c:pt idx="2840">
                  <c:v>9.1846400000000009E-3</c:v>
                </c:pt>
                <c:pt idx="2841">
                  <c:v>9.2084599999999999E-3</c:v>
                </c:pt>
                <c:pt idx="2842">
                  <c:v>9.2384700000000004E-3</c:v>
                </c:pt>
                <c:pt idx="2843">
                  <c:v>9.2520499999999995E-3</c:v>
                </c:pt>
                <c:pt idx="2844">
                  <c:v>9.2926699999999994E-3</c:v>
                </c:pt>
                <c:pt idx="2845">
                  <c:v>9.3173600000000002E-3</c:v>
                </c:pt>
                <c:pt idx="2846">
                  <c:v>9.3446899999999992E-3</c:v>
                </c:pt>
                <c:pt idx="2847">
                  <c:v>9.3839200000000005E-3</c:v>
                </c:pt>
                <c:pt idx="2848">
                  <c:v>9.4176899999999994E-3</c:v>
                </c:pt>
                <c:pt idx="2849">
                  <c:v>9.4587899999999999E-3</c:v>
                </c:pt>
                <c:pt idx="2850">
                  <c:v>9.48623E-3</c:v>
                </c:pt>
                <c:pt idx="2851">
                  <c:v>9.54027E-3</c:v>
                </c:pt>
                <c:pt idx="2852">
                  <c:v>9.5768399999999997E-3</c:v>
                </c:pt>
                <c:pt idx="2853">
                  <c:v>9.6155800000000003E-3</c:v>
                </c:pt>
                <c:pt idx="2854">
                  <c:v>9.6612999999999994E-3</c:v>
                </c:pt>
                <c:pt idx="2855">
                  <c:v>9.7082899999999996E-3</c:v>
                </c:pt>
                <c:pt idx="2856">
                  <c:v>9.7562299999999994E-3</c:v>
                </c:pt>
                <c:pt idx="2857">
                  <c:v>9.8032099999999997E-3</c:v>
                </c:pt>
                <c:pt idx="2858">
                  <c:v>9.8545300000000002E-3</c:v>
                </c:pt>
                <c:pt idx="2859">
                  <c:v>9.8993799999999993E-3</c:v>
                </c:pt>
                <c:pt idx="2860">
                  <c:v>9.9450400000000005E-3</c:v>
                </c:pt>
                <c:pt idx="2861">
                  <c:v>1.0005E-2</c:v>
                </c:pt>
                <c:pt idx="2862">
                  <c:v>1.00582E-2</c:v>
                </c:pt>
                <c:pt idx="2863">
                  <c:v>1.0102399999999999E-2</c:v>
                </c:pt>
                <c:pt idx="2864">
                  <c:v>1.01609E-2</c:v>
                </c:pt>
                <c:pt idx="2865">
                  <c:v>1.0211E-2</c:v>
                </c:pt>
                <c:pt idx="2866">
                  <c:v>1.02693E-2</c:v>
                </c:pt>
                <c:pt idx="2867">
                  <c:v>1.03307E-2</c:v>
                </c:pt>
                <c:pt idx="2868">
                  <c:v>1.0375000000000001E-2</c:v>
                </c:pt>
                <c:pt idx="2869">
                  <c:v>1.0437E-2</c:v>
                </c:pt>
                <c:pt idx="2870">
                  <c:v>1.0494699999999999E-2</c:v>
                </c:pt>
                <c:pt idx="2871">
                  <c:v>1.0548500000000001E-2</c:v>
                </c:pt>
                <c:pt idx="2872">
                  <c:v>1.0610400000000001E-2</c:v>
                </c:pt>
                <c:pt idx="2873">
                  <c:v>1.0655299999999999E-2</c:v>
                </c:pt>
                <c:pt idx="2874">
                  <c:v>1.07197E-2</c:v>
                </c:pt>
                <c:pt idx="2875">
                  <c:v>1.0782099999999999E-2</c:v>
                </c:pt>
                <c:pt idx="2876">
                  <c:v>1.08369E-2</c:v>
                </c:pt>
                <c:pt idx="2877">
                  <c:v>1.0889100000000001E-2</c:v>
                </c:pt>
                <c:pt idx="2878">
                  <c:v>1.0944799999999999E-2</c:v>
                </c:pt>
                <c:pt idx="2879">
                  <c:v>1.10054E-2</c:v>
                </c:pt>
                <c:pt idx="2880">
                  <c:v>1.1067E-2</c:v>
                </c:pt>
                <c:pt idx="2881">
                  <c:v>1.1115999999999999E-2</c:v>
                </c:pt>
                <c:pt idx="2882">
                  <c:v>1.1177100000000001E-2</c:v>
                </c:pt>
                <c:pt idx="2883">
                  <c:v>1.1221500000000001E-2</c:v>
                </c:pt>
                <c:pt idx="2884">
                  <c:v>1.1288400000000001E-2</c:v>
                </c:pt>
                <c:pt idx="2885">
                  <c:v>1.1339999999999999E-2</c:v>
                </c:pt>
                <c:pt idx="2886">
                  <c:v>1.14053E-2</c:v>
                </c:pt>
                <c:pt idx="2887">
                  <c:v>1.14597E-2</c:v>
                </c:pt>
                <c:pt idx="2888">
                  <c:v>1.15142E-2</c:v>
                </c:pt>
                <c:pt idx="2889">
                  <c:v>1.1578400000000001E-2</c:v>
                </c:pt>
                <c:pt idx="2890">
                  <c:v>1.1616599999999999E-2</c:v>
                </c:pt>
                <c:pt idx="2891">
                  <c:v>1.16794E-2</c:v>
                </c:pt>
                <c:pt idx="2892">
                  <c:v>1.17304E-2</c:v>
                </c:pt>
                <c:pt idx="2893">
                  <c:v>1.1779100000000001E-2</c:v>
                </c:pt>
                <c:pt idx="2894">
                  <c:v>1.18435E-2</c:v>
                </c:pt>
                <c:pt idx="2895">
                  <c:v>1.18835E-2</c:v>
                </c:pt>
                <c:pt idx="2896">
                  <c:v>1.19428E-2</c:v>
                </c:pt>
                <c:pt idx="2897">
                  <c:v>1.1992299999999999E-2</c:v>
                </c:pt>
                <c:pt idx="2898">
                  <c:v>1.20327E-2</c:v>
                </c:pt>
                <c:pt idx="2899">
                  <c:v>1.2092200000000001E-2</c:v>
                </c:pt>
                <c:pt idx="2900">
                  <c:v>1.21324E-2</c:v>
                </c:pt>
                <c:pt idx="2901">
                  <c:v>1.2182800000000001E-2</c:v>
                </c:pt>
                <c:pt idx="2902">
                  <c:v>1.22332E-2</c:v>
                </c:pt>
                <c:pt idx="2903">
                  <c:v>1.22782E-2</c:v>
                </c:pt>
                <c:pt idx="2904">
                  <c:v>1.2331699999999999E-2</c:v>
                </c:pt>
                <c:pt idx="2905">
                  <c:v>1.2373500000000001E-2</c:v>
                </c:pt>
                <c:pt idx="2906">
                  <c:v>1.24207E-2</c:v>
                </c:pt>
                <c:pt idx="2907">
                  <c:v>1.2461699999999999E-2</c:v>
                </c:pt>
                <c:pt idx="2908">
                  <c:v>1.2507600000000001E-2</c:v>
                </c:pt>
                <c:pt idx="2909">
                  <c:v>1.2544100000000001E-2</c:v>
                </c:pt>
                <c:pt idx="2910">
                  <c:v>1.2588500000000001E-2</c:v>
                </c:pt>
                <c:pt idx="2911">
                  <c:v>1.26359E-2</c:v>
                </c:pt>
                <c:pt idx="2912">
                  <c:v>1.26704E-2</c:v>
                </c:pt>
                <c:pt idx="2913">
                  <c:v>1.27242E-2</c:v>
                </c:pt>
                <c:pt idx="2914">
                  <c:v>1.2751500000000001E-2</c:v>
                </c:pt>
                <c:pt idx="2915">
                  <c:v>1.2794099999999999E-2</c:v>
                </c:pt>
                <c:pt idx="2916">
                  <c:v>1.28404E-2</c:v>
                </c:pt>
                <c:pt idx="2917">
                  <c:v>1.2864199999999999E-2</c:v>
                </c:pt>
                <c:pt idx="2918">
                  <c:v>1.29134E-2</c:v>
                </c:pt>
                <c:pt idx="2919">
                  <c:v>1.29465E-2</c:v>
                </c:pt>
                <c:pt idx="2920">
                  <c:v>1.29783E-2</c:v>
                </c:pt>
                <c:pt idx="2921">
                  <c:v>1.30218E-2</c:v>
                </c:pt>
                <c:pt idx="2922">
                  <c:v>1.30545E-2</c:v>
                </c:pt>
                <c:pt idx="2923">
                  <c:v>1.3080899999999999E-2</c:v>
                </c:pt>
                <c:pt idx="2924">
                  <c:v>1.31159E-2</c:v>
                </c:pt>
                <c:pt idx="2925">
                  <c:v>1.31561E-2</c:v>
                </c:pt>
                <c:pt idx="2926">
                  <c:v>1.31805E-2</c:v>
                </c:pt>
                <c:pt idx="2927">
                  <c:v>1.3214699999999999E-2</c:v>
                </c:pt>
                <c:pt idx="2928">
                  <c:v>1.32587E-2</c:v>
                </c:pt>
                <c:pt idx="2929">
                  <c:v>1.3281299999999999E-2</c:v>
                </c:pt>
                <c:pt idx="2930">
                  <c:v>1.33134E-2</c:v>
                </c:pt>
                <c:pt idx="2931">
                  <c:v>1.3336000000000001E-2</c:v>
                </c:pt>
                <c:pt idx="2932">
                  <c:v>1.33721E-2</c:v>
                </c:pt>
                <c:pt idx="2933">
                  <c:v>1.34033E-2</c:v>
                </c:pt>
                <c:pt idx="2934">
                  <c:v>1.3427700000000001E-2</c:v>
                </c:pt>
                <c:pt idx="2935">
                  <c:v>1.3461300000000001E-2</c:v>
                </c:pt>
                <c:pt idx="2936">
                  <c:v>1.3479700000000001E-2</c:v>
                </c:pt>
                <c:pt idx="2937">
                  <c:v>1.35137E-2</c:v>
                </c:pt>
                <c:pt idx="2938">
                  <c:v>1.3544199999999999E-2</c:v>
                </c:pt>
                <c:pt idx="2939">
                  <c:v>1.3587800000000001E-2</c:v>
                </c:pt>
                <c:pt idx="2940">
                  <c:v>1.3618099999999999E-2</c:v>
                </c:pt>
                <c:pt idx="2941">
                  <c:v>1.3635700000000001E-2</c:v>
                </c:pt>
                <c:pt idx="2942">
                  <c:v>1.3666599999999999E-2</c:v>
                </c:pt>
                <c:pt idx="2943">
                  <c:v>1.3695499999999999E-2</c:v>
                </c:pt>
                <c:pt idx="2944">
                  <c:v>1.37349E-2</c:v>
                </c:pt>
                <c:pt idx="2945">
                  <c:v>1.37568E-2</c:v>
                </c:pt>
                <c:pt idx="2946">
                  <c:v>1.3793100000000001E-2</c:v>
                </c:pt>
                <c:pt idx="2947">
                  <c:v>1.38306E-2</c:v>
                </c:pt>
                <c:pt idx="2948">
                  <c:v>1.38499E-2</c:v>
                </c:pt>
                <c:pt idx="2949">
                  <c:v>1.38847E-2</c:v>
                </c:pt>
                <c:pt idx="2950">
                  <c:v>1.39211E-2</c:v>
                </c:pt>
                <c:pt idx="2951">
                  <c:v>1.39623E-2</c:v>
                </c:pt>
                <c:pt idx="2952">
                  <c:v>1.39892E-2</c:v>
                </c:pt>
                <c:pt idx="2953">
                  <c:v>1.4021799999999999E-2</c:v>
                </c:pt>
                <c:pt idx="2954">
                  <c:v>1.40626E-2</c:v>
                </c:pt>
                <c:pt idx="2955">
                  <c:v>1.40949E-2</c:v>
                </c:pt>
                <c:pt idx="2956">
                  <c:v>1.41371E-2</c:v>
                </c:pt>
                <c:pt idx="2957">
                  <c:v>1.41688E-2</c:v>
                </c:pt>
                <c:pt idx="2958">
                  <c:v>1.42214E-2</c:v>
                </c:pt>
                <c:pt idx="2959">
                  <c:v>1.42614E-2</c:v>
                </c:pt>
                <c:pt idx="2960">
                  <c:v>1.4305E-2</c:v>
                </c:pt>
                <c:pt idx="2961">
                  <c:v>1.43442E-2</c:v>
                </c:pt>
                <c:pt idx="2962">
                  <c:v>1.4387499999999999E-2</c:v>
                </c:pt>
                <c:pt idx="2963">
                  <c:v>1.44365E-2</c:v>
                </c:pt>
                <c:pt idx="2964">
                  <c:v>1.44695E-2</c:v>
                </c:pt>
                <c:pt idx="2965">
                  <c:v>1.4532399999999999E-2</c:v>
                </c:pt>
                <c:pt idx="2966">
                  <c:v>1.4578600000000001E-2</c:v>
                </c:pt>
                <c:pt idx="2967">
                  <c:v>1.46313E-2</c:v>
                </c:pt>
                <c:pt idx="2968">
                  <c:v>1.46883E-2</c:v>
                </c:pt>
                <c:pt idx="2969">
                  <c:v>1.4742399999999999E-2</c:v>
                </c:pt>
                <c:pt idx="2970">
                  <c:v>1.48028E-2</c:v>
                </c:pt>
                <c:pt idx="2971">
                  <c:v>1.4862999999999999E-2</c:v>
                </c:pt>
                <c:pt idx="2972">
                  <c:v>1.49157E-2</c:v>
                </c:pt>
                <c:pt idx="2973">
                  <c:v>1.49853E-2</c:v>
                </c:pt>
                <c:pt idx="2974">
                  <c:v>1.5040400000000001E-2</c:v>
                </c:pt>
                <c:pt idx="2975">
                  <c:v>1.51167E-2</c:v>
                </c:pt>
                <c:pt idx="2976">
                  <c:v>1.5177299999999999E-2</c:v>
                </c:pt>
                <c:pt idx="2977">
                  <c:v>1.52508E-2</c:v>
                </c:pt>
                <c:pt idx="2978">
                  <c:v>1.532E-2</c:v>
                </c:pt>
                <c:pt idx="2979">
                  <c:v>1.54024E-2</c:v>
                </c:pt>
                <c:pt idx="2980">
                  <c:v>1.54743E-2</c:v>
                </c:pt>
                <c:pt idx="2981">
                  <c:v>1.55449E-2</c:v>
                </c:pt>
                <c:pt idx="2982">
                  <c:v>1.5637499999999999E-2</c:v>
                </c:pt>
                <c:pt idx="2983">
                  <c:v>1.5724399999999999E-2</c:v>
                </c:pt>
                <c:pt idx="2984">
                  <c:v>1.58166E-2</c:v>
                </c:pt>
                <c:pt idx="2985">
                  <c:v>1.5898300000000001E-2</c:v>
                </c:pt>
                <c:pt idx="2986">
                  <c:v>1.6002599999999999E-2</c:v>
                </c:pt>
                <c:pt idx="2987">
                  <c:v>1.60935E-2</c:v>
                </c:pt>
                <c:pt idx="2988">
                  <c:v>1.6192600000000001E-2</c:v>
                </c:pt>
                <c:pt idx="2989">
                  <c:v>1.6299600000000001E-2</c:v>
                </c:pt>
                <c:pt idx="2990">
                  <c:v>1.6398099999999999E-2</c:v>
                </c:pt>
                <c:pt idx="2991">
                  <c:v>1.6515100000000001E-2</c:v>
                </c:pt>
                <c:pt idx="2992">
                  <c:v>1.6622700000000001E-2</c:v>
                </c:pt>
                <c:pt idx="2993">
                  <c:v>1.6748900000000001E-2</c:v>
                </c:pt>
                <c:pt idx="2994">
                  <c:v>1.6868299999999999E-2</c:v>
                </c:pt>
                <c:pt idx="2995">
                  <c:v>1.69873E-2</c:v>
                </c:pt>
                <c:pt idx="2996">
                  <c:v>1.7123300000000001E-2</c:v>
                </c:pt>
                <c:pt idx="2997">
                  <c:v>1.7247800000000001E-2</c:v>
                </c:pt>
                <c:pt idx="2998">
                  <c:v>1.7389499999999999E-2</c:v>
                </c:pt>
                <c:pt idx="2999">
                  <c:v>1.7528800000000001E-2</c:v>
                </c:pt>
                <c:pt idx="3000">
                  <c:v>1.7679799999999999E-2</c:v>
                </c:pt>
                <c:pt idx="3001">
                  <c:v>1.78281E-2</c:v>
                </c:pt>
                <c:pt idx="3002">
                  <c:v>1.7987199999999998E-2</c:v>
                </c:pt>
                <c:pt idx="3003">
                  <c:v>1.81488E-2</c:v>
                </c:pt>
                <c:pt idx="3004">
                  <c:v>1.831E-2</c:v>
                </c:pt>
                <c:pt idx="3005">
                  <c:v>1.8491400000000002E-2</c:v>
                </c:pt>
                <c:pt idx="3006">
                  <c:v>1.8659100000000001E-2</c:v>
                </c:pt>
                <c:pt idx="3007">
                  <c:v>1.88533E-2</c:v>
                </c:pt>
                <c:pt idx="3008">
                  <c:v>1.90426E-2</c:v>
                </c:pt>
                <c:pt idx="3009">
                  <c:v>1.92325E-2</c:v>
                </c:pt>
                <c:pt idx="3010">
                  <c:v>1.94456E-2</c:v>
                </c:pt>
                <c:pt idx="3011">
                  <c:v>1.9693200000000001E-2</c:v>
                </c:pt>
                <c:pt idx="3012">
                  <c:v>1.9945299999999999E-2</c:v>
                </c:pt>
                <c:pt idx="3013">
                  <c:v>2.01858E-2</c:v>
                </c:pt>
                <c:pt idx="3014">
                  <c:v>2.0427399999999998E-2</c:v>
                </c:pt>
                <c:pt idx="3015">
                  <c:v>2.0653500000000002E-2</c:v>
                </c:pt>
                <c:pt idx="3016">
                  <c:v>2.0919900000000002E-2</c:v>
                </c:pt>
                <c:pt idx="3017">
                  <c:v>2.11814E-2</c:v>
                </c:pt>
                <c:pt idx="3018">
                  <c:v>2.14401E-2</c:v>
                </c:pt>
                <c:pt idx="3019">
                  <c:v>2.1721500000000001E-2</c:v>
                </c:pt>
                <c:pt idx="3020">
                  <c:v>2.19927E-2</c:v>
                </c:pt>
                <c:pt idx="3021">
                  <c:v>2.22861E-2</c:v>
                </c:pt>
                <c:pt idx="3022">
                  <c:v>2.2603999999999999E-2</c:v>
                </c:pt>
                <c:pt idx="3023">
                  <c:v>2.2930300000000001E-2</c:v>
                </c:pt>
                <c:pt idx="3024">
                  <c:v>2.3237299999999999E-2</c:v>
                </c:pt>
                <c:pt idx="3025">
                  <c:v>2.3574700000000001E-2</c:v>
                </c:pt>
                <c:pt idx="3026">
                  <c:v>2.3925399999999999E-2</c:v>
                </c:pt>
                <c:pt idx="3027">
                  <c:v>2.4287199999999998E-2</c:v>
                </c:pt>
                <c:pt idx="3028">
                  <c:v>2.4654800000000001E-2</c:v>
                </c:pt>
                <c:pt idx="3029">
                  <c:v>2.5041399999999998E-2</c:v>
                </c:pt>
                <c:pt idx="3030">
                  <c:v>2.5433899999999999E-2</c:v>
                </c:pt>
                <c:pt idx="3031">
                  <c:v>2.58543E-2</c:v>
                </c:pt>
                <c:pt idx="3032">
                  <c:v>2.6250300000000001E-2</c:v>
                </c:pt>
                <c:pt idx="3033">
                  <c:v>2.6695900000000002E-2</c:v>
                </c:pt>
                <c:pt idx="3034">
                  <c:v>2.71484E-2</c:v>
                </c:pt>
                <c:pt idx="3035">
                  <c:v>2.7619999999999999E-2</c:v>
                </c:pt>
                <c:pt idx="3036">
                  <c:v>2.80948E-2</c:v>
                </c:pt>
                <c:pt idx="3037">
                  <c:v>2.8579400000000001E-2</c:v>
                </c:pt>
                <c:pt idx="3038">
                  <c:v>2.9109800000000002E-2</c:v>
                </c:pt>
                <c:pt idx="3039">
                  <c:v>2.9624299999999999E-2</c:v>
                </c:pt>
                <c:pt idx="3040">
                  <c:v>3.0168199999999999E-2</c:v>
                </c:pt>
                <c:pt idx="3041">
                  <c:v>3.0736300000000001E-2</c:v>
                </c:pt>
                <c:pt idx="3042">
                  <c:v>3.1308200000000001E-2</c:v>
                </c:pt>
                <c:pt idx="3043">
                  <c:v>3.1927299999999999E-2</c:v>
                </c:pt>
                <c:pt idx="3044">
                  <c:v>3.25323E-2</c:v>
                </c:pt>
                <c:pt idx="3045">
                  <c:v>3.31831E-2</c:v>
                </c:pt>
                <c:pt idx="3046">
                  <c:v>3.3830199999999998E-2</c:v>
                </c:pt>
                <c:pt idx="3047">
                  <c:v>3.4511600000000003E-2</c:v>
                </c:pt>
                <c:pt idx="3048">
                  <c:v>3.5223600000000001E-2</c:v>
                </c:pt>
                <c:pt idx="3049">
                  <c:v>3.59417E-2</c:v>
                </c:pt>
                <c:pt idx="3050">
                  <c:v>3.6702400000000003E-2</c:v>
                </c:pt>
                <c:pt idx="3051">
                  <c:v>3.7455799999999997E-2</c:v>
                </c:pt>
                <c:pt idx="3052">
                  <c:v>3.8267200000000001E-2</c:v>
                </c:pt>
                <c:pt idx="3053">
                  <c:v>3.9085300000000003E-2</c:v>
                </c:pt>
                <c:pt idx="3054">
                  <c:v>3.9931700000000001E-2</c:v>
                </c:pt>
                <c:pt idx="3055">
                  <c:v>4.0812599999999997E-2</c:v>
                </c:pt>
                <c:pt idx="3056">
                  <c:v>4.1717600000000001E-2</c:v>
                </c:pt>
                <c:pt idx="3057">
                  <c:v>4.2658700000000001E-2</c:v>
                </c:pt>
                <c:pt idx="3058">
                  <c:v>4.3614300000000002E-2</c:v>
                </c:pt>
                <c:pt idx="3059">
                  <c:v>4.4625199999999997E-2</c:v>
                </c:pt>
                <c:pt idx="3060">
                  <c:v>4.5648000000000001E-2</c:v>
                </c:pt>
                <c:pt idx="3061">
                  <c:v>4.6696700000000001E-2</c:v>
                </c:pt>
                <c:pt idx="3062">
                  <c:v>4.7780400000000001E-2</c:v>
                </c:pt>
                <c:pt idx="3063">
                  <c:v>4.8912900000000002E-2</c:v>
                </c:pt>
                <c:pt idx="3064">
                  <c:v>5.0069299999999997E-2</c:v>
                </c:pt>
                <c:pt idx="3065">
                  <c:v>5.12595E-2</c:v>
                </c:pt>
                <c:pt idx="3066">
                  <c:v>5.2486400000000002E-2</c:v>
                </c:pt>
                <c:pt idx="3067">
                  <c:v>5.3755699999999997E-2</c:v>
                </c:pt>
                <c:pt idx="3068">
                  <c:v>5.5057599999999998E-2</c:v>
                </c:pt>
                <c:pt idx="3069">
                  <c:v>5.6414899999999997E-2</c:v>
                </c:pt>
                <c:pt idx="3070">
                  <c:v>5.7797099999999997E-2</c:v>
                </c:pt>
                <c:pt idx="3071">
                  <c:v>5.9232199999999999E-2</c:v>
                </c:pt>
                <c:pt idx="3072">
                  <c:v>6.0706700000000002E-2</c:v>
                </c:pt>
                <c:pt idx="3073">
                  <c:v>6.2234999999999999E-2</c:v>
                </c:pt>
                <c:pt idx="3074">
                  <c:v>6.3794000000000003E-2</c:v>
                </c:pt>
                <c:pt idx="3075">
                  <c:v>6.54164E-2</c:v>
                </c:pt>
                <c:pt idx="3076">
                  <c:v>6.70708E-2</c:v>
                </c:pt>
                <c:pt idx="3077">
                  <c:v>6.8769300000000005E-2</c:v>
                </c:pt>
                <c:pt idx="3078">
                  <c:v>7.0539299999999999E-2</c:v>
                </c:pt>
                <c:pt idx="3079">
                  <c:v>7.2361800000000004E-2</c:v>
                </c:pt>
                <c:pt idx="3080">
                  <c:v>7.4214600000000006E-2</c:v>
                </c:pt>
                <c:pt idx="3081">
                  <c:v>7.6120800000000002E-2</c:v>
                </c:pt>
                <c:pt idx="3082">
                  <c:v>7.81004E-2</c:v>
                </c:pt>
                <c:pt idx="3083">
                  <c:v>8.0121399999999995E-2</c:v>
                </c:pt>
                <c:pt idx="3084">
                  <c:v>8.2222600000000007E-2</c:v>
                </c:pt>
                <c:pt idx="3085">
                  <c:v>8.4376400000000004E-2</c:v>
                </c:pt>
                <c:pt idx="3086">
                  <c:v>8.6588200000000004E-2</c:v>
                </c:pt>
                <c:pt idx="3087">
                  <c:v>8.8833899999999993E-2</c:v>
                </c:pt>
                <c:pt idx="3088">
                  <c:v>9.1168700000000005E-2</c:v>
                </c:pt>
                <c:pt idx="3089">
                  <c:v>9.35608E-2</c:v>
                </c:pt>
                <c:pt idx="3090">
                  <c:v>9.6018800000000001E-2</c:v>
                </c:pt>
                <c:pt idx="3091">
                  <c:v>9.8560999999999996E-2</c:v>
                </c:pt>
                <c:pt idx="3092">
                  <c:v>0.101134</c:v>
                </c:pt>
                <c:pt idx="3093">
                  <c:v>0.103794</c:v>
                </c:pt>
                <c:pt idx="3094">
                  <c:v>0.106532</c:v>
                </c:pt>
                <c:pt idx="3095">
                  <c:v>0.109333</c:v>
                </c:pt>
                <c:pt idx="3096">
                  <c:v>0.112204</c:v>
                </c:pt>
                <c:pt idx="3097">
                  <c:v>0.115188</c:v>
                </c:pt>
                <c:pt idx="3098">
                  <c:v>0.11821</c:v>
                </c:pt>
                <c:pt idx="3099">
                  <c:v>0.12132900000000001</c:v>
                </c:pt>
                <c:pt idx="3100">
                  <c:v>0.124487</c:v>
                </c:pt>
                <c:pt idx="3101">
                  <c:v>0.127752</c:v>
                </c:pt>
                <c:pt idx="3102">
                  <c:v>0.13109000000000001</c:v>
                </c:pt>
                <c:pt idx="3103">
                  <c:v>0.134496</c:v>
                </c:pt>
                <c:pt idx="3104">
                  <c:v>0.13802800000000001</c:v>
                </c:pt>
                <c:pt idx="3105">
                  <c:v>0.14158999999999999</c:v>
                </c:pt>
                <c:pt idx="3106">
                  <c:v>0.14526</c:v>
                </c:pt>
                <c:pt idx="3107">
                  <c:v>0.14904200000000001</c:v>
                </c:pt>
                <c:pt idx="3108">
                  <c:v>0.152861</c:v>
                </c:pt>
                <c:pt idx="3109">
                  <c:v>0.156774</c:v>
                </c:pt>
                <c:pt idx="3110">
                  <c:v>0.16082299999999999</c:v>
                </c:pt>
                <c:pt idx="3111">
                  <c:v>0.16492599999999999</c:v>
                </c:pt>
                <c:pt idx="3112">
                  <c:v>0.169132</c:v>
                </c:pt>
                <c:pt idx="3113">
                  <c:v>0.17341500000000001</c:v>
                </c:pt>
                <c:pt idx="3114">
                  <c:v>0.177754</c:v>
                </c:pt>
                <c:pt idx="3115">
                  <c:v>0.18218599999999999</c:v>
                </c:pt>
                <c:pt idx="3116">
                  <c:v>0.18675600000000001</c:v>
                </c:pt>
                <c:pt idx="3117">
                  <c:v>0.19139999999999999</c:v>
                </c:pt>
                <c:pt idx="3118">
                  <c:v>0.196104</c:v>
                </c:pt>
                <c:pt idx="3119">
                  <c:v>0.200934</c:v>
                </c:pt>
                <c:pt idx="3120">
                  <c:v>0.207123</c:v>
                </c:pt>
                <c:pt idx="3121">
                  <c:v>0.213284</c:v>
                </c:pt>
                <c:pt idx="3122">
                  <c:v>0.218441</c:v>
                </c:pt>
                <c:pt idx="3123">
                  <c:v>0.223694</c:v>
                </c:pt>
                <c:pt idx="3124">
                  <c:v>0.22900799999999999</c:v>
                </c:pt>
                <c:pt idx="3125">
                  <c:v>0.23446500000000001</c:v>
                </c:pt>
                <c:pt idx="3126">
                  <c:v>0.239953</c:v>
                </c:pt>
                <c:pt idx="3127">
                  <c:v>0.24553700000000001</c:v>
                </c:pt>
                <c:pt idx="3128">
                  <c:v>0.25126999999999999</c:v>
                </c:pt>
                <c:pt idx="3129">
                  <c:v>0.257106</c:v>
                </c:pt>
                <c:pt idx="3130">
                  <c:v>0.262961</c:v>
                </c:pt>
                <c:pt idx="3131">
                  <c:v>0.26895200000000002</c:v>
                </c:pt>
                <c:pt idx="3132">
                  <c:v>0.27500799999999997</c:v>
                </c:pt>
                <c:pt idx="3133">
                  <c:v>0.28117599999999998</c:v>
                </c:pt>
                <c:pt idx="3134">
                  <c:v>0.28744599999999998</c:v>
                </c:pt>
                <c:pt idx="3135">
                  <c:v>0.29377399999999998</c:v>
                </c:pt>
                <c:pt idx="3136">
                  <c:v>0.300182</c:v>
                </c:pt>
                <c:pt idx="3137">
                  <c:v>0.306668</c:v>
                </c:pt>
                <c:pt idx="3138">
                  <c:v>0.31322699999999998</c:v>
                </c:pt>
                <c:pt idx="3139">
                  <c:v>0.31987300000000002</c:v>
                </c:pt>
                <c:pt idx="3140">
                  <c:v>0.32661699999999999</c:v>
                </c:pt>
                <c:pt idx="3141">
                  <c:v>0.33344600000000002</c:v>
                </c:pt>
                <c:pt idx="3142">
                  <c:v>0.34035399999999999</c:v>
                </c:pt>
                <c:pt idx="3143">
                  <c:v>0.34730699999999998</c:v>
                </c:pt>
                <c:pt idx="3144">
                  <c:v>0.35429300000000002</c:v>
                </c:pt>
                <c:pt idx="3145">
                  <c:v>0.36140099999999997</c:v>
                </c:pt>
                <c:pt idx="3146">
                  <c:v>0.36860100000000001</c:v>
                </c:pt>
                <c:pt idx="3147">
                  <c:v>0.37583499999999997</c:v>
                </c:pt>
                <c:pt idx="3148">
                  <c:v>0.38321499999999997</c:v>
                </c:pt>
                <c:pt idx="3149">
                  <c:v>0.39061200000000001</c:v>
                </c:pt>
                <c:pt idx="3150">
                  <c:v>0.39802799999999999</c:v>
                </c:pt>
                <c:pt idx="3151">
                  <c:v>0.40548499999999998</c:v>
                </c:pt>
                <c:pt idx="3152">
                  <c:v>0.41306199999999998</c:v>
                </c:pt>
                <c:pt idx="3153">
                  <c:v>0.42059600000000003</c:v>
                </c:pt>
                <c:pt idx="3154">
                  <c:v>0.428257</c:v>
                </c:pt>
                <c:pt idx="3155">
                  <c:v>0.43595699999999998</c:v>
                </c:pt>
                <c:pt idx="3156">
                  <c:v>0.44367899999999999</c:v>
                </c:pt>
                <c:pt idx="3157">
                  <c:v>0.45144299999999998</c:v>
                </c:pt>
                <c:pt idx="3158">
                  <c:v>0.45925300000000002</c:v>
                </c:pt>
                <c:pt idx="3159">
                  <c:v>0.46709200000000001</c:v>
                </c:pt>
                <c:pt idx="3160">
                  <c:v>0.47504200000000002</c:v>
                </c:pt>
                <c:pt idx="3161">
                  <c:v>0.48297099999999998</c:v>
                </c:pt>
                <c:pt idx="3162">
                  <c:v>0.49094900000000002</c:v>
                </c:pt>
                <c:pt idx="3163">
                  <c:v>0.49890400000000001</c:v>
                </c:pt>
                <c:pt idx="3164">
                  <c:v>0.50684499999999999</c:v>
                </c:pt>
                <c:pt idx="3165">
                  <c:v>0.51480400000000004</c:v>
                </c:pt>
                <c:pt idx="3166">
                  <c:v>0.52278800000000003</c:v>
                </c:pt>
                <c:pt idx="3167">
                  <c:v>0.53083400000000003</c:v>
                </c:pt>
                <c:pt idx="3168">
                  <c:v>0.538775</c:v>
                </c:pt>
                <c:pt idx="3169">
                  <c:v>0.54684299999999997</c:v>
                </c:pt>
                <c:pt idx="3170">
                  <c:v>0.55487299999999995</c:v>
                </c:pt>
                <c:pt idx="3171">
                  <c:v>0.56289999999999996</c:v>
                </c:pt>
                <c:pt idx="3172">
                  <c:v>0.57096400000000003</c:v>
                </c:pt>
                <c:pt idx="3173">
                  <c:v>0.57898499999999997</c:v>
                </c:pt>
                <c:pt idx="3174">
                  <c:v>0.58702399999999999</c:v>
                </c:pt>
                <c:pt idx="3175">
                  <c:v>0.59495799999999999</c:v>
                </c:pt>
                <c:pt idx="3176">
                  <c:v>0.60292900000000005</c:v>
                </c:pt>
                <c:pt idx="3177">
                  <c:v>0.61084799999999995</c:v>
                </c:pt>
                <c:pt idx="3178">
                  <c:v>0.618668</c:v>
                </c:pt>
                <c:pt idx="3179">
                  <c:v>0.62652399999999997</c:v>
                </c:pt>
                <c:pt idx="3180">
                  <c:v>0.63434800000000002</c:v>
                </c:pt>
                <c:pt idx="3181">
                  <c:v>0.64209499999999997</c:v>
                </c:pt>
                <c:pt idx="3182">
                  <c:v>0.64984699999999995</c:v>
                </c:pt>
                <c:pt idx="3183">
                  <c:v>0.65753099999999998</c:v>
                </c:pt>
                <c:pt idx="3184">
                  <c:v>0.66510100000000005</c:v>
                </c:pt>
                <c:pt idx="3185">
                  <c:v>0.67266899999999996</c:v>
                </c:pt>
                <c:pt idx="3186">
                  <c:v>0.68022700000000003</c:v>
                </c:pt>
                <c:pt idx="3187">
                  <c:v>0.68764999999999998</c:v>
                </c:pt>
                <c:pt idx="3188">
                  <c:v>0.695052</c:v>
                </c:pt>
                <c:pt idx="3189">
                  <c:v>0.70229299999999995</c:v>
                </c:pt>
                <c:pt idx="3190">
                  <c:v>0.70948500000000003</c:v>
                </c:pt>
                <c:pt idx="3191">
                  <c:v>0.716584</c:v>
                </c:pt>
                <c:pt idx="3192">
                  <c:v>0.72360199999999997</c:v>
                </c:pt>
                <c:pt idx="3193">
                  <c:v>0.73062800000000006</c:v>
                </c:pt>
                <c:pt idx="3194">
                  <c:v>0.73747399999999996</c:v>
                </c:pt>
                <c:pt idx="3195">
                  <c:v>0.74428300000000003</c:v>
                </c:pt>
                <c:pt idx="3196">
                  <c:v>0.75099099999999996</c:v>
                </c:pt>
                <c:pt idx="3197">
                  <c:v>0.75754100000000002</c:v>
                </c:pt>
                <c:pt idx="3198">
                  <c:v>0.76399499999999998</c:v>
                </c:pt>
                <c:pt idx="3199">
                  <c:v>0.77041899999999996</c:v>
                </c:pt>
                <c:pt idx="3200">
                  <c:v>0.776675</c:v>
                </c:pt>
                <c:pt idx="3201">
                  <c:v>0.78276699999999999</c:v>
                </c:pt>
                <c:pt idx="3202">
                  <c:v>0.78878300000000001</c:v>
                </c:pt>
                <c:pt idx="3203">
                  <c:v>0.79468700000000003</c:v>
                </c:pt>
                <c:pt idx="3204">
                  <c:v>0.800431</c:v>
                </c:pt>
                <c:pt idx="3205">
                  <c:v>0.80605899999999997</c:v>
                </c:pt>
                <c:pt idx="3206">
                  <c:v>0.81162599999999996</c:v>
                </c:pt>
                <c:pt idx="3207">
                  <c:v>0.81698300000000001</c:v>
                </c:pt>
                <c:pt idx="3208">
                  <c:v>0.82224699999999995</c:v>
                </c:pt>
                <c:pt idx="3209">
                  <c:v>0.82738500000000004</c:v>
                </c:pt>
                <c:pt idx="3210">
                  <c:v>0.83237899999999998</c:v>
                </c:pt>
                <c:pt idx="3211">
                  <c:v>0.83720099999999997</c:v>
                </c:pt>
                <c:pt idx="3212">
                  <c:v>0.84194199999999997</c:v>
                </c:pt>
                <c:pt idx="3213">
                  <c:v>0.84646299999999997</c:v>
                </c:pt>
                <c:pt idx="3214">
                  <c:v>0.85084400000000004</c:v>
                </c:pt>
                <c:pt idx="3215">
                  <c:v>0.85508099999999998</c:v>
                </c:pt>
                <c:pt idx="3216">
                  <c:v>0.85916099999999995</c:v>
                </c:pt>
                <c:pt idx="3217">
                  <c:v>0.86310200000000004</c:v>
                </c:pt>
                <c:pt idx="3218">
                  <c:v>0.86699700000000002</c:v>
                </c:pt>
                <c:pt idx="3219">
                  <c:v>0.87056699999999998</c:v>
                </c:pt>
                <c:pt idx="3220">
                  <c:v>0.87417500000000004</c:v>
                </c:pt>
                <c:pt idx="3221">
                  <c:v>0.87751100000000004</c:v>
                </c:pt>
                <c:pt idx="3222">
                  <c:v>0.88068500000000005</c:v>
                </c:pt>
                <c:pt idx="3223">
                  <c:v>0.88373800000000002</c:v>
                </c:pt>
                <c:pt idx="3224">
                  <c:v>0.88663400000000003</c:v>
                </c:pt>
                <c:pt idx="3225">
                  <c:v>0.88946499999999995</c:v>
                </c:pt>
                <c:pt idx="3226">
                  <c:v>0.89193800000000001</c:v>
                </c:pt>
                <c:pt idx="3227">
                  <c:v>0.89442600000000005</c:v>
                </c:pt>
                <c:pt idx="3228">
                  <c:v>0.89676800000000001</c:v>
                </c:pt>
                <c:pt idx="3229">
                  <c:v>0.89890999999999999</c:v>
                </c:pt>
                <c:pt idx="3230">
                  <c:v>0.900864</c:v>
                </c:pt>
                <c:pt idx="3231">
                  <c:v>0.90268000000000004</c:v>
                </c:pt>
                <c:pt idx="3232">
                  <c:v>0.90442500000000003</c:v>
                </c:pt>
                <c:pt idx="3233">
                  <c:v>0.90595300000000001</c:v>
                </c:pt>
                <c:pt idx="3234">
                  <c:v>0.90726200000000001</c:v>
                </c:pt>
                <c:pt idx="3235">
                  <c:v>0.908551</c:v>
                </c:pt>
                <c:pt idx="3236">
                  <c:v>0.90962600000000005</c:v>
                </c:pt>
                <c:pt idx="3237">
                  <c:v>0.91063499999999997</c:v>
                </c:pt>
                <c:pt idx="3238">
                  <c:v>0.91161599999999998</c:v>
                </c:pt>
                <c:pt idx="3239">
                  <c:v>0.91227499999999995</c:v>
                </c:pt>
                <c:pt idx="3240">
                  <c:v>0.91285099999999997</c:v>
                </c:pt>
                <c:pt idx="3241">
                  <c:v>0.91326600000000002</c:v>
                </c:pt>
                <c:pt idx="3242">
                  <c:v>0.91355900000000001</c:v>
                </c:pt>
                <c:pt idx="3243">
                  <c:v>0.91375399999999996</c:v>
                </c:pt>
                <c:pt idx="3244">
                  <c:v>0.91390800000000005</c:v>
                </c:pt>
                <c:pt idx="3245">
                  <c:v>0.91387600000000002</c:v>
                </c:pt>
                <c:pt idx="3246">
                  <c:v>0.91370600000000002</c:v>
                </c:pt>
                <c:pt idx="3247">
                  <c:v>0.91352100000000003</c:v>
                </c:pt>
                <c:pt idx="3248">
                  <c:v>0.91312300000000002</c:v>
                </c:pt>
                <c:pt idx="3249">
                  <c:v>0.91255799999999998</c:v>
                </c:pt>
                <c:pt idx="3250">
                  <c:v>0.91209300000000004</c:v>
                </c:pt>
                <c:pt idx="3251">
                  <c:v>0.91141899999999998</c:v>
                </c:pt>
                <c:pt idx="3252">
                  <c:v>0.91062900000000002</c:v>
                </c:pt>
                <c:pt idx="3253">
                  <c:v>0.90974100000000002</c:v>
                </c:pt>
                <c:pt idx="3254">
                  <c:v>0.90884900000000002</c:v>
                </c:pt>
                <c:pt idx="3255">
                  <c:v>0.907802</c:v>
                </c:pt>
                <c:pt idx="3256">
                  <c:v>0.90673300000000001</c:v>
                </c:pt>
                <c:pt idx="3257">
                  <c:v>0.90560700000000005</c:v>
                </c:pt>
                <c:pt idx="3258">
                  <c:v>0.90434899999999996</c:v>
                </c:pt>
                <c:pt idx="3259">
                  <c:v>0.90301500000000001</c:v>
                </c:pt>
                <c:pt idx="3260">
                  <c:v>0.90162299999999995</c:v>
                </c:pt>
                <c:pt idx="3261">
                  <c:v>0.90011399999999997</c:v>
                </c:pt>
                <c:pt idx="3262">
                  <c:v>0.89859</c:v>
                </c:pt>
                <c:pt idx="3263">
                  <c:v>0.89710400000000001</c:v>
                </c:pt>
                <c:pt idx="3264">
                  <c:v>0.89547500000000002</c:v>
                </c:pt>
                <c:pt idx="3265">
                  <c:v>0.89380099999999996</c:v>
                </c:pt>
                <c:pt idx="3266">
                  <c:v>0.89214000000000004</c:v>
                </c:pt>
                <c:pt idx="3267">
                  <c:v>0.89036899999999997</c:v>
                </c:pt>
                <c:pt idx="3268">
                  <c:v>0.88855200000000001</c:v>
                </c:pt>
                <c:pt idx="3269">
                  <c:v>0.88673000000000002</c:v>
                </c:pt>
                <c:pt idx="3270">
                  <c:v>0.88485800000000003</c:v>
                </c:pt>
                <c:pt idx="3271">
                  <c:v>0.88295500000000005</c:v>
                </c:pt>
                <c:pt idx="3272">
                  <c:v>0.88101499999999999</c:v>
                </c:pt>
                <c:pt idx="3273">
                  <c:v>0.87907999999999997</c:v>
                </c:pt>
                <c:pt idx="3274">
                  <c:v>0.87711099999999997</c:v>
                </c:pt>
                <c:pt idx="3275">
                  <c:v>0.87518700000000005</c:v>
                </c:pt>
                <c:pt idx="3276">
                  <c:v>0.87319500000000005</c:v>
                </c:pt>
                <c:pt idx="3277">
                  <c:v>0.87109899999999996</c:v>
                </c:pt>
                <c:pt idx="3278">
                  <c:v>0.86900100000000002</c:v>
                </c:pt>
                <c:pt idx="3279">
                  <c:v>0.86696600000000001</c:v>
                </c:pt>
                <c:pt idx="3280">
                  <c:v>0.86485699999999999</c:v>
                </c:pt>
                <c:pt idx="3281">
                  <c:v>0.86274200000000001</c:v>
                </c:pt>
                <c:pt idx="3282">
                  <c:v>0.86065899999999995</c:v>
                </c:pt>
                <c:pt idx="3283">
                  <c:v>0.85857300000000003</c:v>
                </c:pt>
                <c:pt idx="3284">
                  <c:v>0.85650000000000004</c:v>
                </c:pt>
                <c:pt idx="3285">
                  <c:v>0.85436999999999996</c:v>
                </c:pt>
                <c:pt idx="3286">
                  <c:v>0.85227799999999998</c:v>
                </c:pt>
                <c:pt idx="3287">
                  <c:v>0.850136</c:v>
                </c:pt>
                <c:pt idx="3288">
                  <c:v>0.84802500000000003</c:v>
                </c:pt>
                <c:pt idx="3289">
                  <c:v>0.84599599999999997</c:v>
                </c:pt>
                <c:pt idx="3290">
                  <c:v>0.843862</c:v>
                </c:pt>
                <c:pt idx="3291">
                  <c:v>0.84175199999999994</c:v>
                </c:pt>
                <c:pt idx="3292">
                  <c:v>0.83971799999999996</c:v>
                </c:pt>
                <c:pt idx="3293">
                  <c:v>0.83765199999999995</c:v>
                </c:pt>
                <c:pt idx="3294">
                  <c:v>0.83555599999999997</c:v>
                </c:pt>
                <c:pt idx="3295">
                  <c:v>0.83351399999999998</c:v>
                </c:pt>
                <c:pt idx="3296">
                  <c:v>0.83142099999999997</c:v>
                </c:pt>
                <c:pt idx="3297">
                  <c:v>0.82962000000000002</c:v>
                </c:pt>
                <c:pt idx="3298">
                  <c:v>0.82875100000000002</c:v>
                </c:pt>
                <c:pt idx="3299">
                  <c:v>0.8196</c:v>
                </c:pt>
                <c:pt idx="3300">
                  <c:v>0.80550500000000003</c:v>
                </c:pt>
                <c:pt idx="3301">
                  <c:v>0.79310899999999995</c:v>
                </c:pt>
                <c:pt idx="3302">
                  <c:v>0.78182300000000005</c:v>
                </c:pt>
                <c:pt idx="3303">
                  <c:v>0.771254</c:v>
                </c:pt>
                <c:pt idx="3304">
                  <c:v>0.76130299999999995</c:v>
                </c:pt>
                <c:pt idx="3305">
                  <c:v>0.75178500000000004</c:v>
                </c:pt>
                <c:pt idx="3306">
                  <c:v>0.742703</c:v>
                </c:pt>
                <c:pt idx="3307">
                  <c:v>0.73395999999999995</c:v>
                </c:pt>
                <c:pt idx="3308">
                  <c:v>0.72552000000000005</c:v>
                </c:pt>
                <c:pt idx="3309">
                  <c:v>0.71736299999999997</c:v>
                </c:pt>
                <c:pt idx="3310">
                  <c:v>0.70945400000000003</c:v>
                </c:pt>
                <c:pt idx="3311">
                  <c:v>0.701793</c:v>
                </c:pt>
                <c:pt idx="3312">
                  <c:v>0.69431299999999996</c:v>
                </c:pt>
                <c:pt idx="3313">
                  <c:v>0.68702300000000005</c:v>
                </c:pt>
                <c:pt idx="3314">
                  <c:v>0.67987200000000003</c:v>
                </c:pt>
                <c:pt idx="3315">
                  <c:v>0.67291699999999999</c:v>
                </c:pt>
                <c:pt idx="3316">
                  <c:v>0.66608000000000001</c:v>
                </c:pt>
                <c:pt idx="3317">
                  <c:v>0.65940900000000002</c:v>
                </c:pt>
                <c:pt idx="3318">
                  <c:v>0.65286900000000003</c:v>
                </c:pt>
                <c:pt idx="3319">
                  <c:v>0.64643300000000004</c:v>
                </c:pt>
                <c:pt idx="3320">
                  <c:v>0.64007800000000004</c:v>
                </c:pt>
                <c:pt idx="3321">
                  <c:v>0.63382799999999995</c:v>
                </c:pt>
                <c:pt idx="3322">
                  <c:v>0.627668</c:v>
                </c:pt>
                <c:pt idx="3323">
                  <c:v>0.62166699999999997</c:v>
                </c:pt>
                <c:pt idx="3324">
                  <c:v>0.61572899999999997</c:v>
                </c:pt>
                <c:pt idx="3325">
                  <c:v>0.60985800000000001</c:v>
                </c:pt>
                <c:pt idx="3326">
                  <c:v>0.60409400000000002</c:v>
                </c:pt>
                <c:pt idx="3327">
                  <c:v>0.59834699999999996</c:v>
                </c:pt>
                <c:pt idx="3328">
                  <c:v>0.592723</c:v>
                </c:pt>
                <c:pt idx="3329">
                  <c:v>0.58715700000000004</c:v>
                </c:pt>
                <c:pt idx="3330">
                  <c:v>0.58161600000000002</c:v>
                </c:pt>
                <c:pt idx="3331">
                  <c:v>0.57616100000000003</c:v>
                </c:pt>
                <c:pt idx="3332">
                  <c:v>0.57072900000000004</c:v>
                </c:pt>
                <c:pt idx="3333">
                  <c:v>0.56536799999999998</c:v>
                </c:pt>
                <c:pt idx="3334">
                  <c:v>0.56004799999999999</c:v>
                </c:pt>
                <c:pt idx="3335">
                  <c:v>0.55479900000000004</c:v>
                </c:pt>
                <c:pt idx="3336">
                  <c:v>0.54961899999999997</c:v>
                </c:pt>
                <c:pt idx="3337">
                  <c:v>0.54443699999999995</c:v>
                </c:pt>
                <c:pt idx="3338">
                  <c:v>0.53930599999999995</c:v>
                </c:pt>
                <c:pt idx="3339">
                  <c:v>0.53422199999999997</c:v>
                </c:pt>
                <c:pt idx="3340">
                  <c:v>0.52912999999999999</c:v>
                </c:pt>
                <c:pt idx="3341">
                  <c:v>0.52411700000000006</c:v>
                </c:pt>
                <c:pt idx="3342">
                  <c:v>0.51914499999999997</c:v>
                </c:pt>
                <c:pt idx="3343">
                  <c:v>0.51418799999999998</c:v>
                </c:pt>
                <c:pt idx="3344">
                  <c:v>0.50928899999999999</c:v>
                </c:pt>
                <c:pt idx="3345">
                  <c:v>0.504409</c:v>
                </c:pt>
                <c:pt idx="3346">
                  <c:v>0.499502</c:v>
                </c:pt>
                <c:pt idx="3347">
                  <c:v>0.49465199999999998</c:v>
                </c:pt>
                <c:pt idx="3348">
                  <c:v>0.48982700000000001</c:v>
                </c:pt>
                <c:pt idx="3349">
                  <c:v>0.485014</c:v>
                </c:pt>
                <c:pt idx="3350">
                  <c:v>0.480265</c:v>
                </c:pt>
                <c:pt idx="3351">
                  <c:v>0.47555399999999998</c:v>
                </c:pt>
                <c:pt idx="3352">
                  <c:v>0.47081299999999998</c:v>
                </c:pt>
                <c:pt idx="3353">
                  <c:v>0.46610600000000002</c:v>
                </c:pt>
                <c:pt idx="3354">
                  <c:v>0.46142100000000003</c:v>
                </c:pt>
                <c:pt idx="3355">
                  <c:v>0.45674599999999999</c:v>
                </c:pt>
                <c:pt idx="3356">
                  <c:v>0.45211600000000002</c:v>
                </c:pt>
                <c:pt idx="3357">
                  <c:v>0.44749499999999998</c:v>
                </c:pt>
                <c:pt idx="3358">
                  <c:v>0.44289499999999998</c:v>
                </c:pt>
                <c:pt idx="3359">
                  <c:v>0.43828</c:v>
                </c:pt>
                <c:pt idx="3360">
                  <c:v>0.43370999999999998</c:v>
                </c:pt>
                <c:pt idx="3361">
                  <c:v>0.429143</c:v>
                </c:pt>
                <c:pt idx="3362">
                  <c:v>0.42458600000000002</c:v>
                </c:pt>
                <c:pt idx="3363">
                  <c:v>0.42003699999999999</c:v>
                </c:pt>
                <c:pt idx="3364">
                  <c:v>0.41555799999999998</c:v>
                </c:pt>
                <c:pt idx="3365">
                  <c:v>0.41101900000000002</c:v>
                </c:pt>
                <c:pt idx="3366">
                  <c:v>0.40655799999999997</c:v>
                </c:pt>
                <c:pt idx="3367">
                  <c:v>0.40205200000000002</c:v>
                </c:pt>
                <c:pt idx="3368">
                  <c:v>0.39761999999999997</c:v>
                </c:pt>
                <c:pt idx="3369">
                  <c:v>0.39316499999999999</c:v>
                </c:pt>
                <c:pt idx="3370">
                  <c:v>0.38874900000000001</c:v>
                </c:pt>
                <c:pt idx="3371">
                  <c:v>0.384357</c:v>
                </c:pt>
                <c:pt idx="3372">
                  <c:v>0.37989299999999998</c:v>
                </c:pt>
                <c:pt idx="3373">
                  <c:v>0.37549500000000002</c:v>
                </c:pt>
                <c:pt idx="3374">
                  <c:v>0.37115999999999999</c:v>
                </c:pt>
                <c:pt idx="3375">
                  <c:v>0.36680499999999999</c:v>
                </c:pt>
                <c:pt idx="3376">
                  <c:v>0.36247699999999999</c:v>
                </c:pt>
                <c:pt idx="3377">
                  <c:v>0.35819400000000001</c:v>
                </c:pt>
                <c:pt idx="3378">
                  <c:v>0.353854</c:v>
                </c:pt>
                <c:pt idx="3379">
                  <c:v>0.34955799999999998</c:v>
                </c:pt>
                <c:pt idx="3380">
                  <c:v>0.34532800000000002</c:v>
                </c:pt>
                <c:pt idx="3381">
                  <c:v>0.34105400000000002</c:v>
                </c:pt>
                <c:pt idx="3382">
                  <c:v>0.33684599999999998</c:v>
                </c:pt>
                <c:pt idx="3383">
                  <c:v>0.332648</c:v>
                </c:pt>
                <c:pt idx="3384">
                  <c:v>0.32846999999999998</c:v>
                </c:pt>
                <c:pt idx="3385">
                  <c:v>0.32422200000000001</c:v>
                </c:pt>
                <c:pt idx="3386">
                  <c:v>0.32011099999999998</c:v>
                </c:pt>
                <c:pt idx="3387">
                  <c:v>0.31596999999999997</c:v>
                </c:pt>
                <c:pt idx="3388">
                  <c:v>0.31185400000000002</c:v>
                </c:pt>
                <c:pt idx="3389">
                  <c:v>0.30777500000000002</c:v>
                </c:pt>
                <c:pt idx="3390">
                  <c:v>0.30371700000000001</c:v>
                </c:pt>
                <c:pt idx="3391">
                  <c:v>0.29967899999999997</c:v>
                </c:pt>
                <c:pt idx="3392">
                  <c:v>0.29564400000000002</c:v>
                </c:pt>
                <c:pt idx="3393">
                  <c:v>0.29167900000000002</c:v>
                </c:pt>
                <c:pt idx="3394">
                  <c:v>0.28771999999999998</c:v>
                </c:pt>
                <c:pt idx="3395">
                  <c:v>0.28376200000000001</c:v>
                </c:pt>
                <c:pt idx="3396">
                  <c:v>0.27984199999999998</c:v>
                </c:pt>
                <c:pt idx="3397">
                  <c:v>0.27590199999999998</c:v>
                </c:pt>
                <c:pt idx="3398">
                  <c:v>0.27202900000000002</c:v>
                </c:pt>
                <c:pt idx="3399">
                  <c:v>0.26815699999999998</c:v>
                </c:pt>
                <c:pt idx="3400">
                  <c:v>0.26432499999999998</c:v>
                </c:pt>
                <c:pt idx="3401">
                  <c:v>0.26056600000000002</c:v>
                </c:pt>
                <c:pt idx="3402">
                  <c:v>0.25678299999999998</c:v>
                </c:pt>
                <c:pt idx="3403">
                  <c:v>0.25302999999999998</c:v>
                </c:pt>
                <c:pt idx="3404">
                  <c:v>0.24929299999999999</c:v>
                </c:pt>
                <c:pt idx="3405">
                  <c:v>0.24560699999999999</c:v>
                </c:pt>
                <c:pt idx="3406">
                  <c:v>0.24195900000000001</c:v>
                </c:pt>
                <c:pt idx="3407">
                  <c:v>0.23830899999999999</c:v>
                </c:pt>
                <c:pt idx="3408">
                  <c:v>0.23472499999999999</c:v>
                </c:pt>
                <c:pt idx="3409">
                  <c:v>0.231187</c:v>
                </c:pt>
                <c:pt idx="3410">
                  <c:v>0.22762199999999999</c:v>
                </c:pt>
                <c:pt idx="3411">
                  <c:v>0.224108</c:v>
                </c:pt>
                <c:pt idx="3412">
                  <c:v>0.22065199999999999</c:v>
                </c:pt>
                <c:pt idx="3413">
                  <c:v>0.217195</c:v>
                </c:pt>
                <c:pt idx="3414">
                  <c:v>0.21379100000000001</c:v>
                </c:pt>
                <c:pt idx="3415">
                  <c:v>0.210451</c:v>
                </c:pt>
                <c:pt idx="3416">
                  <c:v>0.207063</c:v>
                </c:pt>
                <c:pt idx="3417">
                  <c:v>0.20378199999999999</c:v>
                </c:pt>
                <c:pt idx="3418">
                  <c:v>0.20052200000000001</c:v>
                </c:pt>
                <c:pt idx="3419">
                  <c:v>0.197296</c:v>
                </c:pt>
                <c:pt idx="3420">
                  <c:v>0.19408800000000001</c:v>
                </c:pt>
                <c:pt idx="3421">
                  <c:v>0.190913</c:v>
                </c:pt>
                <c:pt idx="3422">
                  <c:v>0.18778900000000001</c:v>
                </c:pt>
                <c:pt idx="3423">
                  <c:v>0.18465699999999999</c:v>
                </c:pt>
                <c:pt idx="3424">
                  <c:v>0.181586</c:v>
                </c:pt>
                <c:pt idx="3425">
                  <c:v>0.178587</c:v>
                </c:pt>
                <c:pt idx="3426">
                  <c:v>0.17557900000000001</c:v>
                </c:pt>
                <c:pt idx="3427">
                  <c:v>0.17264199999999999</c:v>
                </c:pt>
                <c:pt idx="3428">
                  <c:v>0.16972699999999999</c:v>
                </c:pt>
                <c:pt idx="3429">
                  <c:v>0.16682900000000001</c:v>
                </c:pt>
                <c:pt idx="3430">
                  <c:v>0.16400100000000001</c:v>
                </c:pt>
                <c:pt idx="3431">
                  <c:v>0.161195</c:v>
                </c:pt>
                <c:pt idx="3432">
                  <c:v>0.15843399999999999</c:v>
                </c:pt>
                <c:pt idx="3433">
                  <c:v>0.155672</c:v>
                </c:pt>
                <c:pt idx="3434">
                  <c:v>0.152973</c:v>
                </c:pt>
                <c:pt idx="3435">
                  <c:v>0.15032799999999999</c:v>
                </c:pt>
                <c:pt idx="3436">
                  <c:v>0.14765</c:v>
                </c:pt>
                <c:pt idx="3437">
                  <c:v>0.14507900000000001</c:v>
                </c:pt>
                <c:pt idx="3438">
                  <c:v>0.14252300000000001</c:v>
                </c:pt>
                <c:pt idx="3439">
                  <c:v>0.140016</c:v>
                </c:pt>
                <c:pt idx="3440">
                  <c:v>0.137547</c:v>
                </c:pt>
                <c:pt idx="3441">
                  <c:v>0.13508700000000001</c:v>
                </c:pt>
                <c:pt idx="3442">
                  <c:v>0.13269300000000001</c:v>
                </c:pt>
                <c:pt idx="3443">
                  <c:v>0.130304</c:v>
                </c:pt>
                <c:pt idx="3444">
                  <c:v>0.12797500000000001</c:v>
                </c:pt>
                <c:pt idx="3445">
                  <c:v>0.12567900000000001</c:v>
                </c:pt>
                <c:pt idx="3446">
                  <c:v>0.12341000000000001</c:v>
                </c:pt>
                <c:pt idx="3447">
                  <c:v>0.12117700000000001</c:v>
                </c:pt>
                <c:pt idx="3448">
                  <c:v>0.118964</c:v>
                </c:pt>
                <c:pt idx="3449">
                  <c:v>0.11679</c:v>
                </c:pt>
                <c:pt idx="3450">
                  <c:v>0.114685</c:v>
                </c:pt>
                <c:pt idx="3451">
                  <c:v>0.11257</c:v>
                </c:pt>
                <c:pt idx="3452">
                  <c:v>0.110517</c:v>
                </c:pt>
                <c:pt idx="3453">
                  <c:v>0.108457</c:v>
                </c:pt>
                <c:pt idx="3454">
                  <c:v>0.106484</c:v>
                </c:pt>
                <c:pt idx="3455">
                  <c:v>0.104529</c:v>
                </c:pt>
                <c:pt idx="3456">
                  <c:v>0.102601</c:v>
                </c:pt>
                <c:pt idx="3457">
                  <c:v>0.10072299999999999</c:v>
                </c:pt>
                <c:pt idx="3458">
                  <c:v>9.8846900000000001E-2</c:v>
                </c:pt>
                <c:pt idx="3459">
                  <c:v>9.6639500000000003E-2</c:v>
                </c:pt>
                <c:pt idx="3460">
                  <c:v>9.4378400000000001E-2</c:v>
                </c:pt>
                <c:pt idx="3461">
                  <c:v>9.2626200000000006E-2</c:v>
                </c:pt>
                <c:pt idx="3462">
                  <c:v>9.0909799999999999E-2</c:v>
                </c:pt>
                <c:pt idx="3463">
                  <c:v>8.9205099999999996E-2</c:v>
                </c:pt>
                <c:pt idx="3464">
                  <c:v>8.7548100000000004E-2</c:v>
                </c:pt>
                <c:pt idx="3465">
                  <c:v>8.5916999999999993E-2</c:v>
                </c:pt>
                <c:pt idx="3466">
                  <c:v>8.4323099999999998E-2</c:v>
                </c:pt>
                <c:pt idx="3467">
                  <c:v>8.2746E-2</c:v>
                </c:pt>
                <c:pt idx="3468">
                  <c:v>8.1206E-2</c:v>
                </c:pt>
                <c:pt idx="3469">
                  <c:v>7.9684699999999997E-2</c:v>
                </c:pt>
                <c:pt idx="3470">
                  <c:v>7.8192999999999999E-2</c:v>
                </c:pt>
                <c:pt idx="3471">
                  <c:v>7.6743900000000004E-2</c:v>
                </c:pt>
                <c:pt idx="3472">
                  <c:v>7.5303099999999998E-2</c:v>
                </c:pt>
                <c:pt idx="3473">
                  <c:v>7.3905299999999993E-2</c:v>
                </c:pt>
                <c:pt idx="3474">
                  <c:v>7.25161E-2</c:v>
                </c:pt>
                <c:pt idx="3475">
                  <c:v>7.1165199999999998E-2</c:v>
                </c:pt>
                <c:pt idx="3476">
                  <c:v>6.9844299999999998E-2</c:v>
                </c:pt>
                <c:pt idx="3477">
                  <c:v>6.8535700000000005E-2</c:v>
                </c:pt>
                <c:pt idx="3478">
                  <c:v>6.7266800000000002E-2</c:v>
                </c:pt>
                <c:pt idx="3479">
                  <c:v>6.60076E-2</c:v>
                </c:pt>
                <c:pt idx="3480">
                  <c:v>6.4769599999999997E-2</c:v>
                </c:pt>
                <c:pt idx="3481">
                  <c:v>6.3563099999999997E-2</c:v>
                </c:pt>
                <c:pt idx="3482">
                  <c:v>6.2387499999999999E-2</c:v>
                </c:pt>
                <c:pt idx="3483">
                  <c:v>6.1215699999999998E-2</c:v>
                </c:pt>
                <c:pt idx="3484">
                  <c:v>6.0088500000000003E-2</c:v>
                </c:pt>
                <c:pt idx="3485">
                  <c:v>5.8972999999999998E-2</c:v>
                </c:pt>
                <c:pt idx="3486">
                  <c:v>5.7871100000000002E-2</c:v>
                </c:pt>
                <c:pt idx="3487">
                  <c:v>5.6804399999999998E-2</c:v>
                </c:pt>
                <c:pt idx="3488">
                  <c:v>5.57502E-2</c:v>
                </c:pt>
                <c:pt idx="3489">
                  <c:v>5.4727199999999997E-2</c:v>
                </c:pt>
                <c:pt idx="3490">
                  <c:v>5.3722399999999997E-2</c:v>
                </c:pt>
                <c:pt idx="3491">
                  <c:v>5.2737899999999997E-2</c:v>
                </c:pt>
                <c:pt idx="3492">
                  <c:v>5.1772899999999997E-2</c:v>
                </c:pt>
                <c:pt idx="3493">
                  <c:v>5.0820499999999998E-2</c:v>
                </c:pt>
                <c:pt idx="3494">
                  <c:v>4.9895099999999998E-2</c:v>
                </c:pt>
                <c:pt idx="3495">
                  <c:v>4.8978899999999999E-2</c:v>
                </c:pt>
                <c:pt idx="3496">
                  <c:v>4.8090500000000001E-2</c:v>
                </c:pt>
                <c:pt idx="3497">
                  <c:v>4.7213499999999999E-2</c:v>
                </c:pt>
                <c:pt idx="3498">
                  <c:v>4.6354600000000003E-2</c:v>
                </c:pt>
                <c:pt idx="3499">
                  <c:v>4.5525500000000003E-2</c:v>
                </c:pt>
                <c:pt idx="3500">
                  <c:v>4.4687200000000003E-2</c:v>
                </c:pt>
                <c:pt idx="3501">
                  <c:v>4.38792E-2</c:v>
                </c:pt>
                <c:pt idx="3502">
                  <c:v>4.3101E-2</c:v>
                </c:pt>
                <c:pt idx="3503">
                  <c:v>4.23189E-2</c:v>
                </c:pt>
                <c:pt idx="3504">
                  <c:v>4.1569599999999998E-2</c:v>
                </c:pt>
                <c:pt idx="3505">
                  <c:v>4.0826599999999998E-2</c:v>
                </c:pt>
                <c:pt idx="3506">
                  <c:v>4.0106500000000003E-2</c:v>
                </c:pt>
                <c:pt idx="3507">
                  <c:v>3.9387400000000003E-2</c:v>
                </c:pt>
                <c:pt idx="3508">
                  <c:v>3.8684400000000001E-2</c:v>
                </c:pt>
                <c:pt idx="3509">
                  <c:v>3.8001600000000003E-2</c:v>
                </c:pt>
                <c:pt idx="3510">
                  <c:v>3.7343899999999999E-2</c:v>
                </c:pt>
                <c:pt idx="3511">
                  <c:v>3.6687400000000002E-2</c:v>
                </c:pt>
                <c:pt idx="3512">
                  <c:v>3.60428E-2</c:v>
                </c:pt>
                <c:pt idx="3513">
                  <c:v>3.5410299999999999E-2</c:v>
                </c:pt>
                <c:pt idx="3514">
                  <c:v>3.4810800000000003E-2</c:v>
                </c:pt>
                <c:pt idx="3515">
                  <c:v>3.4196600000000001E-2</c:v>
                </c:pt>
                <c:pt idx="3516">
                  <c:v>3.3611700000000001E-2</c:v>
                </c:pt>
                <c:pt idx="3517">
                  <c:v>3.3038900000000003E-2</c:v>
                </c:pt>
                <c:pt idx="3518">
                  <c:v>3.2469699999999997E-2</c:v>
                </c:pt>
                <c:pt idx="3519">
                  <c:v>3.1912500000000003E-2</c:v>
                </c:pt>
                <c:pt idx="3520">
                  <c:v>3.1366400000000003E-2</c:v>
                </c:pt>
                <c:pt idx="3521">
                  <c:v>3.08341E-2</c:v>
                </c:pt>
                <c:pt idx="3522">
                  <c:v>3.0321000000000001E-2</c:v>
                </c:pt>
                <c:pt idx="3523">
                  <c:v>2.9806699999999998E-2</c:v>
                </c:pt>
                <c:pt idx="3524">
                  <c:v>2.93098E-2</c:v>
                </c:pt>
                <c:pt idx="3525">
                  <c:v>2.88308E-2</c:v>
                </c:pt>
                <c:pt idx="3526">
                  <c:v>2.8351100000000001E-2</c:v>
                </c:pt>
                <c:pt idx="3527">
                  <c:v>2.7875E-2</c:v>
                </c:pt>
                <c:pt idx="3528">
                  <c:v>2.7417E-2</c:v>
                </c:pt>
                <c:pt idx="3529">
                  <c:v>2.6986300000000001E-2</c:v>
                </c:pt>
                <c:pt idx="3530">
                  <c:v>2.6537999999999999E-2</c:v>
                </c:pt>
                <c:pt idx="3531">
                  <c:v>2.6102799999999999E-2</c:v>
                </c:pt>
                <c:pt idx="3532">
                  <c:v>2.5676600000000001E-2</c:v>
                </c:pt>
                <c:pt idx="3533">
                  <c:v>2.5272300000000001E-2</c:v>
                </c:pt>
                <c:pt idx="3534">
                  <c:v>2.4866800000000001E-2</c:v>
                </c:pt>
                <c:pt idx="3535">
                  <c:v>2.4465299999999999E-2</c:v>
                </c:pt>
                <c:pt idx="3536">
                  <c:v>2.4076699999999999E-2</c:v>
                </c:pt>
                <c:pt idx="3537">
                  <c:v>2.3698E-2</c:v>
                </c:pt>
                <c:pt idx="3538">
                  <c:v>2.3316099999999999E-2</c:v>
                </c:pt>
                <c:pt idx="3539">
                  <c:v>2.2951900000000001E-2</c:v>
                </c:pt>
                <c:pt idx="3540">
                  <c:v>2.2608799999999998E-2</c:v>
                </c:pt>
                <c:pt idx="3541">
                  <c:v>2.22533E-2</c:v>
                </c:pt>
                <c:pt idx="3542">
                  <c:v>2.1908899999999999E-2</c:v>
                </c:pt>
                <c:pt idx="3543">
                  <c:v>2.1571199999999999E-2</c:v>
                </c:pt>
                <c:pt idx="3544">
                  <c:v>2.1250100000000001E-2</c:v>
                </c:pt>
                <c:pt idx="3545">
                  <c:v>2.0922699999999999E-2</c:v>
                </c:pt>
                <c:pt idx="3546">
                  <c:v>2.05977E-2</c:v>
                </c:pt>
                <c:pt idx="3547">
                  <c:v>2.0288500000000001E-2</c:v>
                </c:pt>
                <c:pt idx="3548">
                  <c:v>1.99673E-2</c:v>
                </c:pt>
                <c:pt idx="3549">
                  <c:v>1.9693100000000002E-2</c:v>
                </c:pt>
                <c:pt idx="3550">
                  <c:v>1.941E-2</c:v>
                </c:pt>
                <c:pt idx="3551">
                  <c:v>1.9108199999999999E-2</c:v>
                </c:pt>
                <c:pt idx="3552">
                  <c:v>1.8832999999999999E-2</c:v>
                </c:pt>
                <c:pt idx="3553">
                  <c:v>1.85513E-2</c:v>
                </c:pt>
                <c:pt idx="3554">
                  <c:v>1.8295499999999999E-2</c:v>
                </c:pt>
                <c:pt idx="3555">
                  <c:v>1.8011800000000001E-2</c:v>
                </c:pt>
                <c:pt idx="3556">
                  <c:v>1.77661E-2</c:v>
                </c:pt>
                <c:pt idx="3557">
                  <c:v>1.75038E-2</c:v>
                </c:pt>
                <c:pt idx="3558">
                  <c:v>1.72555E-2</c:v>
                </c:pt>
                <c:pt idx="3559">
                  <c:v>1.7013799999999999E-2</c:v>
                </c:pt>
                <c:pt idx="3560">
                  <c:v>1.6777400000000001E-2</c:v>
                </c:pt>
                <c:pt idx="3561">
                  <c:v>1.6534500000000001E-2</c:v>
                </c:pt>
                <c:pt idx="3562">
                  <c:v>1.6297800000000001E-2</c:v>
                </c:pt>
                <c:pt idx="3563">
                  <c:v>1.6073500000000001E-2</c:v>
                </c:pt>
                <c:pt idx="3564">
                  <c:v>1.5862000000000001E-2</c:v>
                </c:pt>
                <c:pt idx="3565">
                  <c:v>1.5627499999999999E-2</c:v>
                </c:pt>
                <c:pt idx="3566">
                  <c:v>1.5431200000000001E-2</c:v>
                </c:pt>
                <c:pt idx="3567">
                  <c:v>1.52103E-2</c:v>
                </c:pt>
                <c:pt idx="3568">
                  <c:v>1.49946E-2</c:v>
                </c:pt>
                <c:pt idx="3569">
                  <c:v>1.4811E-2</c:v>
                </c:pt>
                <c:pt idx="3570">
                  <c:v>1.45912E-2</c:v>
                </c:pt>
                <c:pt idx="3571">
                  <c:v>1.4402699999999999E-2</c:v>
                </c:pt>
                <c:pt idx="3572">
                  <c:v>1.4226000000000001E-2</c:v>
                </c:pt>
                <c:pt idx="3573">
                  <c:v>1.4023300000000001E-2</c:v>
                </c:pt>
                <c:pt idx="3574">
                  <c:v>1.3834000000000001E-2</c:v>
                </c:pt>
                <c:pt idx="3575">
                  <c:v>1.3665800000000001E-2</c:v>
                </c:pt>
                <c:pt idx="3576">
                  <c:v>1.3477899999999999E-2</c:v>
                </c:pt>
                <c:pt idx="3577">
                  <c:v>1.3300299999999999E-2</c:v>
                </c:pt>
                <c:pt idx="3578">
                  <c:v>1.31352E-2</c:v>
                </c:pt>
                <c:pt idx="3579">
                  <c:v>1.2961200000000001E-2</c:v>
                </c:pt>
                <c:pt idx="3580">
                  <c:v>1.27873E-2</c:v>
                </c:pt>
                <c:pt idx="3581">
                  <c:v>1.2628500000000001E-2</c:v>
                </c:pt>
                <c:pt idx="3582">
                  <c:v>1.2465E-2</c:v>
                </c:pt>
                <c:pt idx="3583">
                  <c:v>1.2305699999999999E-2</c:v>
                </c:pt>
                <c:pt idx="3584">
                  <c:v>1.21475E-2</c:v>
                </c:pt>
                <c:pt idx="3585">
                  <c:v>1.2002000000000001E-2</c:v>
                </c:pt>
                <c:pt idx="3586">
                  <c:v>1.18379E-2</c:v>
                </c:pt>
                <c:pt idx="3587">
                  <c:v>1.1694299999999999E-2</c:v>
                </c:pt>
                <c:pt idx="3588">
                  <c:v>1.15496E-2</c:v>
                </c:pt>
                <c:pt idx="3589">
                  <c:v>1.1407799999999999E-2</c:v>
                </c:pt>
                <c:pt idx="3590">
                  <c:v>1.1261200000000001E-2</c:v>
                </c:pt>
                <c:pt idx="3591">
                  <c:v>1.1123299999999999E-2</c:v>
                </c:pt>
                <c:pt idx="3592">
                  <c:v>1.0980699999999999E-2</c:v>
                </c:pt>
                <c:pt idx="3593">
                  <c:v>1.0846400000000001E-2</c:v>
                </c:pt>
                <c:pt idx="3594">
                  <c:v>1.07256E-2</c:v>
                </c:pt>
                <c:pt idx="3595">
                  <c:v>1.0585199999999999E-2</c:v>
                </c:pt>
                <c:pt idx="3596">
                  <c:v>1.04666E-2</c:v>
                </c:pt>
                <c:pt idx="3597">
                  <c:v>1.03182E-2</c:v>
                </c:pt>
                <c:pt idx="3598">
                  <c:v>1.02022E-2</c:v>
                </c:pt>
                <c:pt idx="3599">
                  <c:v>1.0076999999999999E-2</c:v>
                </c:pt>
                <c:pt idx="3600">
                  <c:v>9.95301E-3</c:v>
                </c:pt>
                <c:pt idx="3601">
                  <c:v>9.8429199999999998E-3</c:v>
                </c:pt>
                <c:pt idx="3602">
                  <c:v>9.6534700000000008E-3</c:v>
                </c:pt>
                <c:pt idx="3603">
                  <c:v>9.5109300000000008E-3</c:v>
                </c:pt>
                <c:pt idx="3604">
                  <c:v>9.3892400000000001E-3</c:v>
                </c:pt>
                <c:pt idx="3605">
                  <c:v>9.2800499999999998E-3</c:v>
                </c:pt>
                <c:pt idx="3606">
                  <c:v>9.1639300000000007E-3</c:v>
                </c:pt>
                <c:pt idx="3607">
                  <c:v>9.0568100000000002E-3</c:v>
                </c:pt>
                <c:pt idx="3608">
                  <c:v>8.9471099999999994E-3</c:v>
                </c:pt>
                <c:pt idx="3609">
                  <c:v>8.8322499999999998E-3</c:v>
                </c:pt>
                <c:pt idx="3610">
                  <c:v>8.7421300000000007E-3</c:v>
                </c:pt>
                <c:pt idx="3611">
                  <c:v>8.6310399999999995E-3</c:v>
                </c:pt>
                <c:pt idx="3612">
                  <c:v>8.5284200000000001E-3</c:v>
                </c:pt>
                <c:pt idx="3613">
                  <c:v>8.4323999999999996E-3</c:v>
                </c:pt>
                <c:pt idx="3614">
                  <c:v>8.3177600000000004E-3</c:v>
                </c:pt>
                <c:pt idx="3615">
                  <c:v>8.2277800000000005E-3</c:v>
                </c:pt>
                <c:pt idx="3616">
                  <c:v>8.1293700000000003E-3</c:v>
                </c:pt>
                <c:pt idx="3617">
                  <c:v>8.0306900000000001E-3</c:v>
                </c:pt>
                <c:pt idx="3618">
                  <c:v>7.9362100000000008E-3</c:v>
                </c:pt>
                <c:pt idx="3619">
                  <c:v>7.8468300000000008E-3</c:v>
                </c:pt>
                <c:pt idx="3620">
                  <c:v>7.7481800000000003E-3</c:v>
                </c:pt>
                <c:pt idx="3621">
                  <c:v>7.6607400000000001E-3</c:v>
                </c:pt>
                <c:pt idx="3622">
                  <c:v>7.5672500000000002E-3</c:v>
                </c:pt>
                <c:pt idx="3623">
                  <c:v>7.4841899999999999E-3</c:v>
                </c:pt>
                <c:pt idx="3624">
                  <c:v>7.3927300000000001E-3</c:v>
                </c:pt>
                <c:pt idx="3625">
                  <c:v>7.3096699999999999E-3</c:v>
                </c:pt>
                <c:pt idx="3626">
                  <c:v>7.2191499999999997E-3</c:v>
                </c:pt>
                <c:pt idx="3627">
                  <c:v>7.1348599999999998E-3</c:v>
                </c:pt>
                <c:pt idx="3628">
                  <c:v>7.0540200000000003E-3</c:v>
                </c:pt>
                <c:pt idx="3629">
                  <c:v>6.9668100000000004E-3</c:v>
                </c:pt>
                <c:pt idx="3630">
                  <c:v>6.8897899999999998E-3</c:v>
                </c:pt>
                <c:pt idx="3631">
                  <c:v>6.8046499999999998E-3</c:v>
                </c:pt>
                <c:pt idx="3632">
                  <c:v>6.7307499999999998E-3</c:v>
                </c:pt>
                <c:pt idx="3633">
                  <c:v>6.6529900000000001E-3</c:v>
                </c:pt>
                <c:pt idx="3634">
                  <c:v>6.5725699999999998E-3</c:v>
                </c:pt>
                <c:pt idx="3635">
                  <c:v>6.4975900000000001E-3</c:v>
                </c:pt>
                <c:pt idx="3636">
                  <c:v>6.4196599999999998E-3</c:v>
                </c:pt>
                <c:pt idx="3637">
                  <c:v>6.3466499999999997E-3</c:v>
                </c:pt>
                <c:pt idx="3638">
                  <c:v>6.2743499999999997E-3</c:v>
                </c:pt>
                <c:pt idx="3639">
                  <c:v>6.2001699999999996E-3</c:v>
                </c:pt>
                <c:pt idx="3640">
                  <c:v>6.1300699999999996E-3</c:v>
                </c:pt>
                <c:pt idx="3641">
                  <c:v>6.0599399999999998E-3</c:v>
                </c:pt>
                <c:pt idx="3642">
                  <c:v>5.9917399999999997E-3</c:v>
                </c:pt>
                <c:pt idx="3643">
                  <c:v>5.9280699999999997E-3</c:v>
                </c:pt>
                <c:pt idx="3644">
                  <c:v>5.8464800000000003E-3</c:v>
                </c:pt>
                <c:pt idx="3645">
                  <c:v>5.7879000000000003E-3</c:v>
                </c:pt>
                <c:pt idx="3646">
                  <c:v>5.7237800000000004E-3</c:v>
                </c:pt>
                <c:pt idx="3647">
                  <c:v>5.6442899999999997E-3</c:v>
                </c:pt>
                <c:pt idx="3648">
                  <c:v>5.5904700000000002E-3</c:v>
                </c:pt>
                <c:pt idx="3649">
                  <c:v>5.5224000000000002E-3</c:v>
                </c:pt>
                <c:pt idx="3650">
                  <c:v>5.4608299999999999E-3</c:v>
                </c:pt>
                <c:pt idx="3651">
                  <c:v>5.3902799999999999E-3</c:v>
                </c:pt>
                <c:pt idx="3652">
                  <c:v>5.3257499999999998E-3</c:v>
                </c:pt>
                <c:pt idx="3653">
                  <c:v>5.2746800000000003E-3</c:v>
                </c:pt>
                <c:pt idx="3654">
                  <c:v>5.20843E-3</c:v>
                </c:pt>
                <c:pt idx="3655">
                  <c:v>5.1493800000000003E-3</c:v>
                </c:pt>
                <c:pt idx="3656">
                  <c:v>5.0908300000000002E-3</c:v>
                </c:pt>
                <c:pt idx="3657">
                  <c:v>5.0298000000000001E-3</c:v>
                </c:pt>
                <c:pt idx="3658">
                  <c:v>4.9684600000000001E-3</c:v>
                </c:pt>
                <c:pt idx="3659">
                  <c:v>4.9186899999999999E-3</c:v>
                </c:pt>
                <c:pt idx="3660">
                  <c:v>4.85675E-3</c:v>
                </c:pt>
                <c:pt idx="3661">
                  <c:v>4.8011800000000004E-3</c:v>
                </c:pt>
                <c:pt idx="3662">
                  <c:v>4.7345E-3</c:v>
                </c:pt>
                <c:pt idx="3663">
                  <c:v>4.6836100000000004E-3</c:v>
                </c:pt>
                <c:pt idx="3664">
                  <c:v>4.6318699999999997E-3</c:v>
                </c:pt>
                <c:pt idx="3665">
                  <c:v>4.5792899999999997E-3</c:v>
                </c:pt>
                <c:pt idx="3666">
                  <c:v>4.5268599999999997E-3</c:v>
                </c:pt>
                <c:pt idx="3667">
                  <c:v>4.4657999999999998E-3</c:v>
                </c:pt>
                <c:pt idx="3668">
                  <c:v>4.4152499999999999E-3</c:v>
                </c:pt>
                <c:pt idx="3669">
                  <c:v>4.3537799999999998E-3</c:v>
                </c:pt>
                <c:pt idx="3670">
                  <c:v>4.3061699999999998E-3</c:v>
                </c:pt>
                <c:pt idx="3671">
                  <c:v>4.2487799999999997E-3</c:v>
                </c:pt>
                <c:pt idx="3672">
                  <c:v>4.1909399999999998E-3</c:v>
                </c:pt>
                <c:pt idx="3673">
                  <c:v>4.1491399999999999E-3</c:v>
                </c:pt>
                <c:pt idx="3674">
                  <c:v>4.0938299999999997E-3</c:v>
                </c:pt>
                <c:pt idx="3675">
                  <c:v>4.0488199999999998E-3</c:v>
                </c:pt>
                <c:pt idx="3676">
                  <c:v>3.9954300000000003E-3</c:v>
                </c:pt>
                <c:pt idx="3677">
                  <c:v>3.9372900000000004E-3</c:v>
                </c:pt>
                <c:pt idx="3678">
                  <c:v>3.8904299999999998E-3</c:v>
                </c:pt>
                <c:pt idx="3679">
                  <c:v>3.8414399999999998E-3</c:v>
                </c:pt>
                <c:pt idx="3680">
                  <c:v>3.7983399999999999E-3</c:v>
                </c:pt>
                <c:pt idx="3681">
                  <c:v>3.7416300000000001E-3</c:v>
                </c:pt>
                <c:pt idx="3682">
                  <c:v>3.6870700000000002E-3</c:v>
                </c:pt>
                <c:pt idx="3683">
                  <c:v>3.64979E-3</c:v>
                </c:pt>
                <c:pt idx="3684">
                  <c:v>3.5911799999999998E-3</c:v>
                </c:pt>
                <c:pt idx="3685">
                  <c:v>3.5429599999999999E-3</c:v>
                </c:pt>
                <c:pt idx="3686">
                  <c:v>3.5002800000000001E-3</c:v>
                </c:pt>
                <c:pt idx="3687">
                  <c:v>3.4468699999999999E-3</c:v>
                </c:pt>
                <c:pt idx="3688">
                  <c:v>3.4060900000000001E-3</c:v>
                </c:pt>
                <c:pt idx="3689">
                  <c:v>3.3519700000000001E-3</c:v>
                </c:pt>
                <c:pt idx="3690">
                  <c:v>3.2998699999999999E-3</c:v>
                </c:pt>
                <c:pt idx="3691">
                  <c:v>3.2509000000000001E-3</c:v>
                </c:pt>
                <c:pt idx="3692">
                  <c:v>3.2015199999999998E-3</c:v>
                </c:pt>
                <c:pt idx="3693">
                  <c:v>3.15891E-3</c:v>
                </c:pt>
                <c:pt idx="3694">
                  <c:v>3.10254E-3</c:v>
                </c:pt>
                <c:pt idx="3695">
                  <c:v>3.05931E-3</c:v>
                </c:pt>
                <c:pt idx="3696">
                  <c:v>3.0111999999999999E-3</c:v>
                </c:pt>
                <c:pt idx="3697">
                  <c:v>2.95795E-3</c:v>
                </c:pt>
                <c:pt idx="3698">
                  <c:v>2.9168800000000002E-3</c:v>
                </c:pt>
                <c:pt idx="3699">
                  <c:v>2.8619100000000001E-3</c:v>
                </c:pt>
                <c:pt idx="3700">
                  <c:v>2.8191599999999998E-3</c:v>
                </c:pt>
                <c:pt idx="3701">
                  <c:v>2.7690100000000001E-3</c:v>
                </c:pt>
                <c:pt idx="3702">
                  <c:v>2.72134E-3</c:v>
                </c:pt>
                <c:pt idx="3703">
                  <c:v>2.6755799999999999E-3</c:v>
                </c:pt>
                <c:pt idx="3704">
                  <c:v>2.6195799999999998E-3</c:v>
                </c:pt>
                <c:pt idx="3705">
                  <c:v>2.5775899999999998E-3</c:v>
                </c:pt>
                <c:pt idx="3706">
                  <c:v>2.5222999999999999E-3</c:v>
                </c:pt>
                <c:pt idx="3707">
                  <c:v>2.47744E-3</c:v>
                </c:pt>
                <c:pt idx="3708">
                  <c:v>2.4299500000000002E-3</c:v>
                </c:pt>
                <c:pt idx="3709">
                  <c:v>2.3724499999999999E-3</c:v>
                </c:pt>
                <c:pt idx="3710">
                  <c:v>2.32869E-3</c:v>
                </c:pt>
                <c:pt idx="3711">
                  <c:v>2.2734600000000002E-3</c:v>
                </c:pt>
                <c:pt idx="3712">
                  <c:v>2.2324300000000001E-3</c:v>
                </c:pt>
                <c:pt idx="3713">
                  <c:v>2.17505E-3</c:v>
                </c:pt>
                <c:pt idx="3714">
                  <c:v>2.1436200000000002E-3</c:v>
                </c:pt>
                <c:pt idx="3715">
                  <c:v>2.0802899999999998E-3</c:v>
                </c:pt>
                <c:pt idx="3716">
                  <c:v>2.0284399999999998E-3</c:v>
                </c:pt>
                <c:pt idx="3717">
                  <c:v>1.97686E-3</c:v>
                </c:pt>
                <c:pt idx="3718">
                  <c:v>1.9200300000000001E-3</c:v>
                </c:pt>
                <c:pt idx="3719">
                  <c:v>1.87014E-3</c:v>
                </c:pt>
                <c:pt idx="3720">
                  <c:v>1.8210100000000001E-3</c:v>
                </c:pt>
                <c:pt idx="3721">
                  <c:v>1.7619000000000001E-3</c:v>
                </c:pt>
                <c:pt idx="3722">
                  <c:v>1.71619E-3</c:v>
                </c:pt>
                <c:pt idx="3723">
                  <c:v>1.66007E-3</c:v>
                </c:pt>
                <c:pt idx="3724">
                  <c:v>1.61521E-3</c:v>
                </c:pt>
                <c:pt idx="3725">
                  <c:v>1.55181E-3</c:v>
                </c:pt>
                <c:pt idx="3726">
                  <c:v>1.50056E-3</c:v>
                </c:pt>
                <c:pt idx="3727">
                  <c:v>1.44399E-3</c:v>
                </c:pt>
                <c:pt idx="3728">
                  <c:v>1.3917300000000001E-3</c:v>
                </c:pt>
                <c:pt idx="3729">
                  <c:v>1.33767E-3</c:v>
                </c:pt>
                <c:pt idx="3730">
                  <c:v>1.2727999999999999E-3</c:v>
                </c:pt>
                <c:pt idx="3731">
                  <c:v>1.22923E-3</c:v>
                </c:pt>
                <c:pt idx="3732">
                  <c:v>1.176E-3</c:v>
                </c:pt>
                <c:pt idx="3733">
                  <c:v>1.1085299999999999E-3</c:v>
                </c:pt>
                <c:pt idx="3734">
                  <c:v>1.05251E-3</c:v>
                </c:pt>
                <c:pt idx="3735">
                  <c:v>9.9528399999999993E-4</c:v>
                </c:pt>
                <c:pt idx="3736">
                  <c:v>9.4800799999999997E-4</c:v>
                </c:pt>
                <c:pt idx="3737">
                  <c:v>8.9334099999999997E-4</c:v>
                </c:pt>
                <c:pt idx="3738">
                  <c:v>8.36417E-4</c:v>
                </c:pt>
                <c:pt idx="3739">
                  <c:v>7.7475700000000005E-4</c:v>
                </c:pt>
                <c:pt idx="3740">
                  <c:v>7.1578500000000003E-4</c:v>
                </c:pt>
                <c:pt idx="3741">
                  <c:v>6.6487399999999998E-4</c:v>
                </c:pt>
                <c:pt idx="3742">
                  <c:v>6.0425300000000002E-4</c:v>
                </c:pt>
                <c:pt idx="3743">
                  <c:v>5.5032099999999999E-4</c:v>
                </c:pt>
                <c:pt idx="3744">
                  <c:v>4.9890899999999996E-4</c:v>
                </c:pt>
                <c:pt idx="3745">
                  <c:v>4.3436800000000003E-4</c:v>
                </c:pt>
                <c:pt idx="3746">
                  <c:v>3.83242E-4</c:v>
                </c:pt>
                <c:pt idx="3747">
                  <c:v>3.3021199999999998E-4</c:v>
                </c:pt>
                <c:pt idx="3748">
                  <c:v>2.7565199999999998E-4</c:v>
                </c:pt>
                <c:pt idx="3749">
                  <c:v>2.2675199999999999E-4</c:v>
                </c:pt>
                <c:pt idx="3750">
                  <c:v>1.7342599999999999E-4</c:v>
                </c:pt>
                <c:pt idx="3751">
                  <c:v>1.14218E-4</c:v>
                </c:pt>
                <c:pt idx="3752">
                  <c:v>6.4363199999999994E-5</c:v>
                </c:pt>
                <c:pt idx="3753">
                  <c:v>1.8023600000000001E-5</c:v>
                </c:pt>
                <c:pt idx="3754">
                  <c:v>-3.3997600000000001E-5</c:v>
                </c:pt>
                <c:pt idx="3755">
                  <c:v>-8.4327100000000001E-5</c:v>
                </c:pt>
                <c:pt idx="3756">
                  <c:v>-1.29882E-4</c:v>
                </c:pt>
                <c:pt idx="3757">
                  <c:v>-1.8100899999999999E-4</c:v>
                </c:pt>
                <c:pt idx="3758">
                  <c:v>-2.2121400000000001E-4</c:v>
                </c:pt>
                <c:pt idx="3759">
                  <c:v>-2.7701499999999998E-4</c:v>
                </c:pt>
                <c:pt idx="3760">
                  <c:v>-3.0662199999999999E-4</c:v>
                </c:pt>
                <c:pt idx="3761">
                  <c:v>-3.6147099999999998E-4</c:v>
                </c:pt>
                <c:pt idx="3762">
                  <c:v>-4.0517199999999998E-4</c:v>
                </c:pt>
                <c:pt idx="3763">
                  <c:v>-4.4274800000000002E-4</c:v>
                </c:pt>
                <c:pt idx="3764">
                  <c:v>-4.8859499999999998E-4</c:v>
                </c:pt>
                <c:pt idx="3765">
                  <c:v>-5.2198499999999998E-4</c:v>
                </c:pt>
                <c:pt idx="3766">
                  <c:v>-5.6573400000000003E-4</c:v>
                </c:pt>
                <c:pt idx="3767">
                  <c:v>-6.0174000000000002E-4</c:v>
                </c:pt>
                <c:pt idx="3768">
                  <c:v>-6.4211300000000004E-4</c:v>
                </c:pt>
                <c:pt idx="3769">
                  <c:v>-6.8615600000000005E-4</c:v>
                </c:pt>
                <c:pt idx="3770">
                  <c:v>-7.1230800000000004E-4</c:v>
                </c:pt>
                <c:pt idx="3771">
                  <c:v>-7.5730100000000005E-4</c:v>
                </c:pt>
                <c:pt idx="3772">
                  <c:v>-7.8435099999999997E-4</c:v>
                </c:pt>
                <c:pt idx="3773">
                  <c:v>-8.1936800000000001E-4</c:v>
                </c:pt>
                <c:pt idx="3774">
                  <c:v>-8.5022400000000001E-4</c:v>
                </c:pt>
                <c:pt idx="3775">
                  <c:v>-8.7819600000000003E-4</c:v>
                </c:pt>
                <c:pt idx="3776">
                  <c:v>-9.1899699999999996E-4</c:v>
                </c:pt>
                <c:pt idx="3777">
                  <c:v>-9.4935899999999999E-4</c:v>
                </c:pt>
                <c:pt idx="3778">
                  <c:v>-9.7544099999999996E-4</c:v>
                </c:pt>
                <c:pt idx="3779">
                  <c:v>-1.0129200000000001E-3</c:v>
                </c:pt>
                <c:pt idx="3780">
                  <c:v>-1.03345E-3</c:v>
                </c:pt>
                <c:pt idx="3781">
                  <c:v>-1.0686999999999999E-3</c:v>
                </c:pt>
                <c:pt idx="3782">
                  <c:v>-1.0904E-3</c:v>
                </c:pt>
                <c:pt idx="3783">
                  <c:v>-1.11915E-3</c:v>
                </c:pt>
                <c:pt idx="3784">
                  <c:v>-1.1473E-3</c:v>
                </c:pt>
                <c:pt idx="3785">
                  <c:v>-1.17281E-3</c:v>
                </c:pt>
                <c:pt idx="3786">
                  <c:v>-1.2003000000000001E-3</c:v>
                </c:pt>
                <c:pt idx="3787">
                  <c:v>-1.2302400000000001E-3</c:v>
                </c:pt>
                <c:pt idx="3788">
                  <c:v>-1.2602399999999999E-3</c:v>
                </c:pt>
                <c:pt idx="3789">
                  <c:v>-1.2859200000000001E-3</c:v>
                </c:pt>
                <c:pt idx="3790">
                  <c:v>-1.30372E-3</c:v>
                </c:pt>
                <c:pt idx="3791">
                  <c:v>-1.33647E-3</c:v>
                </c:pt>
                <c:pt idx="3792">
                  <c:v>-1.35994E-3</c:v>
                </c:pt>
                <c:pt idx="3793">
                  <c:v>-1.3927200000000001E-3</c:v>
                </c:pt>
                <c:pt idx="3794">
                  <c:v>-1.40964E-3</c:v>
                </c:pt>
                <c:pt idx="3795">
                  <c:v>-1.43976E-3</c:v>
                </c:pt>
                <c:pt idx="3796">
                  <c:v>-1.4578799999999999E-3</c:v>
                </c:pt>
                <c:pt idx="3797">
                  <c:v>-1.4866199999999999E-3</c:v>
                </c:pt>
                <c:pt idx="3798">
                  <c:v>-1.5255100000000001E-3</c:v>
                </c:pt>
                <c:pt idx="3799">
                  <c:v>-1.5419400000000001E-3</c:v>
                </c:pt>
                <c:pt idx="3800">
                  <c:v>-1.5736999999999999E-3</c:v>
                </c:pt>
                <c:pt idx="3801">
                  <c:v>-1.61195E-3</c:v>
                </c:pt>
                <c:pt idx="3802">
                  <c:v>-1.6248899999999999E-3</c:v>
                </c:pt>
                <c:pt idx="3803">
                  <c:v>-1.66051E-3</c:v>
                </c:pt>
                <c:pt idx="3804">
                  <c:v>-1.6861999999999999E-3</c:v>
                </c:pt>
                <c:pt idx="3805">
                  <c:v>-1.7117899999999999E-3</c:v>
                </c:pt>
                <c:pt idx="3806">
                  <c:v>-1.7453099999999999E-3</c:v>
                </c:pt>
                <c:pt idx="3807">
                  <c:v>-1.7665199999999999E-3</c:v>
                </c:pt>
                <c:pt idx="3808">
                  <c:v>-1.81543E-3</c:v>
                </c:pt>
                <c:pt idx="3809">
                  <c:v>-1.8422E-3</c:v>
                </c:pt>
                <c:pt idx="3810">
                  <c:v>-1.87619E-3</c:v>
                </c:pt>
                <c:pt idx="3811">
                  <c:v>-1.9114399999999999E-3</c:v>
                </c:pt>
                <c:pt idx="3812">
                  <c:v>-1.9467899999999999E-3</c:v>
                </c:pt>
                <c:pt idx="3813">
                  <c:v>-1.9976999999999998E-3</c:v>
                </c:pt>
                <c:pt idx="3814">
                  <c:v>-2.0164800000000002E-3</c:v>
                </c:pt>
                <c:pt idx="3815">
                  <c:v>-2.0581100000000001E-3</c:v>
                </c:pt>
                <c:pt idx="3816">
                  <c:v>-2.1135699999999999E-3</c:v>
                </c:pt>
                <c:pt idx="3817">
                  <c:v>-2.1516700000000001E-3</c:v>
                </c:pt>
                <c:pt idx="3818">
                  <c:v>-2.19615E-3</c:v>
                </c:pt>
                <c:pt idx="3819">
                  <c:v>-2.23354E-3</c:v>
                </c:pt>
                <c:pt idx="3820">
                  <c:v>-2.2890900000000001E-3</c:v>
                </c:pt>
                <c:pt idx="3821">
                  <c:v>-2.3369300000000001E-3</c:v>
                </c:pt>
                <c:pt idx="3822">
                  <c:v>-2.3942799999999999E-3</c:v>
                </c:pt>
                <c:pt idx="3823">
                  <c:v>-2.4494400000000002E-3</c:v>
                </c:pt>
                <c:pt idx="3824">
                  <c:v>-2.4985099999999998E-3</c:v>
                </c:pt>
                <c:pt idx="3825">
                  <c:v>-2.5677600000000001E-3</c:v>
                </c:pt>
                <c:pt idx="3826">
                  <c:v>-2.6071900000000001E-3</c:v>
                </c:pt>
                <c:pt idx="3827">
                  <c:v>-2.6870399999999999E-3</c:v>
                </c:pt>
                <c:pt idx="3828">
                  <c:v>-2.7492800000000002E-3</c:v>
                </c:pt>
                <c:pt idx="3829">
                  <c:v>-2.8102800000000001E-3</c:v>
                </c:pt>
                <c:pt idx="3830">
                  <c:v>-2.9005900000000002E-3</c:v>
                </c:pt>
                <c:pt idx="3831">
                  <c:v>-2.9641099999999998E-3</c:v>
                </c:pt>
                <c:pt idx="3832">
                  <c:v>-3.06143E-3</c:v>
                </c:pt>
                <c:pt idx="3833">
                  <c:v>-3.1397299999999999E-3</c:v>
                </c:pt>
                <c:pt idx="3834">
                  <c:v>-3.2156300000000001E-3</c:v>
                </c:pt>
                <c:pt idx="3835">
                  <c:v>-3.3176199999999999E-3</c:v>
                </c:pt>
                <c:pt idx="3836">
                  <c:v>-3.3937500000000001E-3</c:v>
                </c:pt>
                <c:pt idx="3837">
                  <c:v>-3.5143800000000001E-3</c:v>
                </c:pt>
                <c:pt idx="3838">
                  <c:v>-3.6149799999999998E-3</c:v>
                </c:pt>
                <c:pt idx="3839">
                  <c:v>-3.7322000000000002E-3</c:v>
                </c:pt>
                <c:pt idx="3840">
                  <c:v>-3.84476E-3</c:v>
                </c:pt>
                <c:pt idx="3841">
                  <c:v>-3.9600900000000003E-3</c:v>
                </c:pt>
                <c:pt idx="3842">
                  <c:v>-4.0926599999999997E-3</c:v>
                </c:pt>
                <c:pt idx="3843">
                  <c:v>-4.2027200000000001E-3</c:v>
                </c:pt>
                <c:pt idx="3844">
                  <c:v>-4.3554900000000001E-3</c:v>
                </c:pt>
                <c:pt idx="3845">
                  <c:v>-4.5026199999999997E-3</c:v>
                </c:pt>
                <c:pt idx="3846">
                  <c:v>-4.6545299999999996E-3</c:v>
                </c:pt>
                <c:pt idx="3847">
                  <c:v>-4.8202000000000002E-3</c:v>
                </c:pt>
                <c:pt idx="3848">
                  <c:v>-4.9805500000000003E-3</c:v>
                </c:pt>
                <c:pt idx="3849">
                  <c:v>-5.1634100000000002E-3</c:v>
                </c:pt>
                <c:pt idx="3850">
                  <c:v>-5.3456299999999997E-3</c:v>
                </c:pt>
                <c:pt idx="3851">
                  <c:v>-5.5425800000000001E-3</c:v>
                </c:pt>
                <c:pt idx="3852">
                  <c:v>-5.7380799999999996E-3</c:v>
                </c:pt>
                <c:pt idx="3853">
                  <c:v>-5.9439599999999999E-3</c:v>
                </c:pt>
                <c:pt idx="3854">
                  <c:v>-6.1840300000000001E-3</c:v>
                </c:pt>
                <c:pt idx="3855">
                  <c:v>-6.3966500000000003E-3</c:v>
                </c:pt>
                <c:pt idx="3856">
                  <c:v>-6.6435299999999999E-3</c:v>
                </c:pt>
                <c:pt idx="3857">
                  <c:v>-6.8840100000000003E-3</c:v>
                </c:pt>
                <c:pt idx="3858">
                  <c:v>-7.1586699999999998E-3</c:v>
                </c:pt>
                <c:pt idx="3859">
                  <c:v>-7.4225100000000002E-3</c:v>
                </c:pt>
                <c:pt idx="3860">
                  <c:v>-7.7216999999999997E-3</c:v>
                </c:pt>
                <c:pt idx="3861">
                  <c:v>-8.0322099999999997E-3</c:v>
                </c:pt>
                <c:pt idx="3862">
                  <c:v>-8.3389599999999994E-3</c:v>
                </c:pt>
                <c:pt idx="3863">
                  <c:v>-8.6633700000000001E-3</c:v>
                </c:pt>
                <c:pt idx="3864">
                  <c:v>-9.0094800000000003E-3</c:v>
                </c:pt>
                <c:pt idx="3865">
                  <c:v>-9.3807400000000003E-3</c:v>
                </c:pt>
                <c:pt idx="3866">
                  <c:v>-9.7581200000000003E-3</c:v>
                </c:pt>
                <c:pt idx="3867">
                  <c:v>-1.0120199999999999E-2</c:v>
                </c:pt>
                <c:pt idx="3868">
                  <c:v>-1.05494E-2</c:v>
                </c:pt>
                <c:pt idx="3869">
                  <c:v>-1.095E-2</c:v>
                </c:pt>
                <c:pt idx="3870">
                  <c:v>-1.1436099999999999E-2</c:v>
                </c:pt>
                <c:pt idx="3871">
                  <c:v>-1.18753E-2</c:v>
                </c:pt>
                <c:pt idx="3872">
                  <c:v>-1.23683E-2</c:v>
                </c:pt>
                <c:pt idx="3873">
                  <c:v>-1.28699E-2</c:v>
                </c:pt>
                <c:pt idx="3874">
                  <c:v>-1.33756E-2</c:v>
                </c:pt>
                <c:pt idx="3875">
                  <c:v>-1.3921299999999999E-2</c:v>
                </c:pt>
                <c:pt idx="3876">
                  <c:v>-1.44875E-2</c:v>
                </c:pt>
                <c:pt idx="3877">
                  <c:v>-1.50706E-2</c:v>
                </c:pt>
                <c:pt idx="3878">
                  <c:v>-1.5663400000000001E-2</c:v>
                </c:pt>
                <c:pt idx="3879">
                  <c:v>-1.6264600000000001E-2</c:v>
                </c:pt>
                <c:pt idx="3880">
                  <c:v>-1.6914800000000001E-2</c:v>
                </c:pt>
                <c:pt idx="3881">
                  <c:v>-1.7545100000000001E-2</c:v>
                </c:pt>
                <c:pt idx="3882">
                  <c:v>-1.82458E-2</c:v>
                </c:pt>
                <c:pt idx="3883">
                  <c:v>-1.9080400000000001E-2</c:v>
                </c:pt>
                <c:pt idx="3884">
                  <c:v>-2.0023800000000001E-2</c:v>
                </c:pt>
                <c:pt idx="3885">
                  <c:v>-2.07169E-2</c:v>
                </c:pt>
                <c:pt idx="3886">
                  <c:v>-2.1446400000000001E-2</c:v>
                </c:pt>
                <c:pt idx="3887">
                  <c:v>-2.2213699999999999E-2</c:v>
                </c:pt>
                <c:pt idx="3888">
                  <c:v>-2.2925500000000001E-2</c:v>
                </c:pt>
                <c:pt idx="3889">
                  <c:v>-2.3688899999999999E-2</c:v>
                </c:pt>
                <c:pt idx="3890">
                  <c:v>-2.44417E-2</c:v>
                </c:pt>
                <c:pt idx="3891">
                  <c:v>-2.5182199999999998E-2</c:v>
                </c:pt>
                <c:pt idx="3892">
                  <c:v>-2.5935400000000001E-2</c:v>
                </c:pt>
                <c:pt idx="3893">
                  <c:v>-2.6664899999999998E-2</c:v>
                </c:pt>
                <c:pt idx="3894">
                  <c:v>-2.7426599999999999E-2</c:v>
                </c:pt>
                <c:pt idx="3895">
                  <c:v>-2.8128500000000001E-2</c:v>
                </c:pt>
                <c:pt idx="3896">
                  <c:v>-2.88682E-2</c:v>
                </c:pt>
                <c:pt idx="3897">
                  <c:v>-2.95079E-2</c:v>
                </c:pt>
                <c:pt idx="3898">
                  <c:v>-3.01721E-2</c:v>
                </c:pt>
                <c:pt idx="3899">
                  <c:v>-3.08498E-2</c:v>
                </c:pt>
                <c:pt idx="3900">
                  <c:v>-3.1483400000000002E-2</c:v>
                </c:pt>
                <c:pt idx="3901">
                  <c:v>-3.2055800000000002E-2</c:v>
                </c:pt>
                <c:pt idx="3902">
                  <c:v>-3.2604500000000002E-2</c:v>
                </c:pt>
                <c:pt idx="3903">
                  <c:v>-3.3134400000000001E-2</c:v>
                </c:pt>
                <c:pt idx="3904">
                  <c:v>-3.3649499999999999E-2</c:v>
                </c:pt>
                <c:pt idx="3905">
                  <c:v>-3.4083500000000003E-2</c:v>
                </c:pt>
                <c:pt idx="3906">
                  <c:v>-3.4517300000000001E-2</c:v>
                </c:pt>
                <c:pt idx="3907">
                  <c:v>-3.4902700000000002E-2</c:v>
                </c:pt>
                <c:pt idx="3908">
                  <c:v>-3.526E-2</c:v>
                </c:pt>
                <c:pt idx="3909">
                  <c:v>-3.5569999999999997E-2</c:v>
                </c:pt>
                <c:pt idx="3910">
                  <c:v>-3.58319E-2</c:v>
                </c:pt>
                <c:pt idx="3911">
                  <c:v>-3.6068099999999999E-2</c:v>
                </c:pt>
                <c:pt idx="3912">
                  <c:v>-3.62349E-2</c:v>
                </c:pt>
                <c:pt idx="3913">
                  <c:v>-3.6390800000000001E-2</c:v>
                </c:pt>
                <c:pt idx="3914">
                  <c:v>-3.6499999999999998E-2</c:v>
                </c:pt>
                <c:pt idx="3915">
                  <c:v>-3.6604499999999998E-2</c:v>
                </c:pt>
                <c:pt idx="3916">
                  <c:v>-3.66497E-2</c:v>
                </c:pt>
                <c:pt idx="3917">
                  <c:v>-3.6643000000000002E-2</c:v>
                </c:pt>
                <c:pt idx="3918">
                  <c:v>-3.6622300000000003E-2</c:v>
                </c:pt>
                <c:pt idx="3919">
                  <c:v>-3.6564699999999999E-2</c:v>
                </c:pt>
                <c:pt idx="3920">
                  <c:v>-3.65165E-2</c:v>
                </c:pt>
                <c:pt idx="3921">
                  <c:v>-3.6413399999999999E-2</c:v>
                </c:pt>
                <c:pt idx="3922">
                  <c:v>-3.6250900000000003E-2</c:v>
                </c:pt>
                <c:pt idx="3923">
                  <c:v>-3.61123E-2</c:v>
                </c:pt>
                <c:pt idx="3924">
                  <c:v>-3.5950200000000002E-2</c:v>
                </c:pt>
                <c:pt idx="3925">
                  <c:v>-3.5733099999999997E-2</c:v>
                </c:pt>
                <c:pt idx="3926">
                  <c:v>-3.5544399999999997E-2</c:v>
                </c:pt>
                <c:pt idx="3927">
                  <c:v>-3.5302600000000003E-2</c:v>
                </c:pt>
                <c:pt idx="3928">
                  <c:v>-3.5069000000000003E-2</c:v>
                </c:pt>
                <c:pt idx="3929">
                  <c:v>-3.4795100000000002E-2</c:v>
                </c:pt>
                <c:pt idx="3930">
                  <c:v>-3.4524399999999997E-2</c:v>
                </c:pt>
                <c:pt idx="3931">
                  <c:v>-3.4276599999999997E-2</c:v>
                </c:pt>
                <c:pt idx="3932">
                  <c:v>-3.3977E-2</c:v>
                </c:pt>
                <c:pt idx="3933">
                  <c:v>-3.3697600000000001E-2</c:v>
                </c:pt>
                <c:pt idx="3934">
                  <c:v>-3.3398499999999998E-2</c:v>
                </c:pt>
                <c:pt idx="3935">
                  <c:v>-3.3110899999999999E-2</c:v>
                </c:pt>
                <c:pt idx="3936">
                  <c:v>-3.2806299999999997E-2</c:v>
                </c:pt>
                <c:pt idx="3937">
                  <c:v>-3.2488700000000002E-2</c:v>
                </c:pt>
                <c:pt idx="3938">
                  <c:v>-3.2174099999999997E-2</c:v>
                </c:pt>
                <c:pt idx="3939">
                  <c:v>-3.18629E-2</c:v>
                </c:pt>
                <c:pt idx="3940">
                  <c:v>-3.1552200000000002E-2</c:v>
                </c:pt>
                <c:pt idx="3941">
                  <c:v>-3.1250199999999999E-2</c:v>
                </c:pt>
                <c:pt idx="3942">
                  <c:v>-3.0924E-2</c:v>
                </c:pt>
                <c:pt idx="3943">
                  <c:v>-3.0619299999999999E-2</c:v>
                </c:pt>
                <c:pt idx="3944">
                  <c:v>-3.03311E-2</c:v>
                </c:pt>
                <c:pt idx="3945">
                  <c:v>-3.0007700000000002E-2</c:v>
                </c:pt>
                <c:pt idx="3946">
                  <c:v>-2.971E-2</c:v>
                </c:pt>
                <c:pt idx="3947">
                  <c:v>-2.94081E-2</c:v>
                </c:pt>
                <c:pt idx="3948">
                  <c:v>-2.90954E-2</c:v>
                </c:pt>
                <c:pt idx="3949">
                  <c:v>-2.8818799999999999E-2</c:v>
                </c:pt>
                <c:pt idx="3950">
                  <c:v>-2.85066E-2</c:v>
                </c:pt>
                <c:pt idx="3951">
                  <c:v>-2.8228199999999998E-2</c:v>
                </c:pt>
                <c:pt idx="3952">
                  <c:v>-2.7951699999999999E-2</c:v>
                </c:pt>
                <c:pt idx="3953">
                  <c:v>-2.76771E-2</c:v>
                </c:pt>
                <c:pt idx="3954">
                  <c:v>-2.7407500000000001E-2</c:v>
                </c:pt>
                <c:pt idx="3955">
                  <c:v>-2.71063E-2</c:v>
                </c:pt>
                <c:pt idx="3956">
                  <c:v>-2.6855199999999999E-2</c:v>
                </c:pt>
                <c:pt idx="3957">
                  <c:v>-2.6588400000000002E-2</c:v>
                </c:pt>
                <c:pt idx="3958">
                  <c:v>-2.6326200000000001E-2</c:v>
                </c:pt>
                <c:pt idx="3959">
                  <c:v>-2.6089600000000001E-2</c:v>
                </c:pt>
                <c:pt idx="3960">
                  <c:v>-2.5818199999999999E-2</c:v>
                </c:pt>
                <c:pt idx="3961">
                  <c:v>-2.55845E-2</c:v>
                </c:pt>
                <c:pt idx="3962">
                  <c:v>-2.5340499999999998E-2</c:v>
                </c:pt>
                <c:pt idx="3963">
                  <c:v>-2.5089400000000001E-2</c:v>
                </c:pt>
                <c:pt idx="3964">
                  <c:v>-2.4883099999999998E-2</c:v>
                </c:pt>
                <c:pt idx="3965">
                  <c:v>-2.4642899999999999E-2</c:v>
                </c:pt>
                <c:pt idx="3966">
                  <c:v>-2.4429599999999999E-2</c:v>
                </c:pt>
                <c:pt idx="3967">
                  <c:v>-2.41905E-2</c:v>
                </c:pt>
                <c:pt idx="3968">
                  <c:v>-2.3975300000000001E-2</c:v>
                </c:pt>
                <c:pt idx="3969">
                  <c:v>-2.3779700000000001E-2</c:v>
                </c:pt>
                <c:pt idx="3970">
                  <c:v>-2.3545199999999999E-2</c:v>
                </c:pt>
                <c:pt idx="3971">
                  <c:v>-2.33616E-2</c:v>
                </c:pt>
                <c:pt idx="3972">
                  <c:v>-2.3156699999999999E-2</c:v>
                </c:pt>
                <c:pt idx="3973">
                  <c:v>-2.2947700000000001E-2</c:v>
                </c:pt>
                <c:pt idx="3974">
                  <c:v>-2.2769899999999999E-2</c:v>
                </c:pt>
                <c:pt idx="3975">
                  <c:v>-2.2578000000000001E-2</c:v>
                </c:pt>
                <c:pt idx="3976">
                  <c:v>-2.24111E-2</c:v>
                </c:pt>
                <c:pt idx="3977">
                  <c:v>-2.2207399999999999E-2</c:v>
                </c:pt>
                <c:pt idx="3978">
                  <c:v>-2.2034999999999999E-2</c:v>
                </c:pt>
                <c:pt idx="3979">
                  <c:v>-2.1846500000000001E-2</c:v>
                </c:pt>
                <c:pt idx="3980">
                  <c:v>-2.1671200000000002E-2</c:v>
                </c:pt>
                <c:pt idx="3981">
                  <c:v>-2.1533400000000001E-2</c:v>
                </c:pt>
                <c:pt idx="3982">
                  <c:v>-2.1361700000000001E-2</c:v>
                </c:pt>
                <c:pt idx="3983">
                  <c:v>-2.1193500000000001E-2</c:v>
                </c:pt>
                <c:pt idx="3984">
                  <c:v>-2.1011200000000001E-2</c:v>
                </c:pt>
                <c:pt idx="3985">
                  <c:v>-2.08875E-2</c:v>
                </c:pt>
                <c:pt idx="3986">
                  <c:v>-2.0728199999999999E-2</c:v>
                </c:pt>
                <c:pt idx="3987">
                  <c:v>-2.05691E-2</c:v>
                </c:pt>
                <c:pt idx="3988">
                  <c:v>-2.0440900000000001E-2</c:v>
                </c:pt>
                <c:pt idx="3989">
                  <c:v>-2.02664E-2</c:v>
                </c:pt>
                <c:pt idx="3990">
                  <c:v>-2.0118500000000001E-2</c:v>
                </c:pt>
                <c:pt idx="3991">
                  <c:v>-1.9990299999999999E-2</c:v>
                </c:pt>
                <c:pt idx="3992">
                  <c:v>-1.9854199999999999E-2</c:v>
                </c:pt>
                <c:pt idx="3993">
                  <c:v>-1.9715E-2</c:v>
                </c:pt>
                <c:pt idx="3994">
                  <c:v>-1.9586200000000002E-2</c:v>
                </c:pt>
                <c:pt idx="3995">
                  <c:v>-1.94637E-2</c:v>
                </c:pt>
                <c:pt idx="3996">
                  <c:v>-1.9321600000000001E-2</c:v>
                </c:pt>
                <c:pt idx="3997">
                  <c:v>-1.92097E-2</c:v>
                </c:pt>
                <c:pt idx="3998">
                  <c:v>-1.9141399999999999E-2</c:v>
                </c:pt>
                <c:pt idx="3999">
                  <c:v>-1.8765400000000002E-2</c:v>
                </c:pt>
                <c:pt idx="4000">
                  <c:v>-1.8346999999999999E-2</c:v>
                </c:pt>
                <c:pt idx="4001">
                  <c:v>-1.8023600000000001E-2</c:v>
                </c:pt>
                <c:pt idx="4002">
                  <c:v>-1.7730900000000001E-2</c:v>
                </c:pt>
                <c:pt idx="4003">
                  <c:v>-1.7470400000000001E-2</c:v>
                </c:pt>
                <c:pt idx="4004">
                  <c:v>-1.7193900000000002E-2</c:v>
                </c:pt>
                <c:pt idx="4005">
                  <c:v>-1.6988300000000001E-2</c:v>
                </c:pt>
                <c:pt idx="4006">
                  <c:v>-1.6747600000000001E-2</c:v>
                </c:pt>
                <c:pt idx="4007">
                  <c:v>-1.6533900000000001E-2</c:v>
                </c:pt>
                <c:pt idx="4008">
                  <c:v>-1.6320600000000001E-2</c:v>
                </c:pt>
                <c:pt idx="4009">
                  <c:v>-1.6118199999999999E-2</c:v>
                </c:pt>
                <c:pt idx="4010">
                  <c:v>-1.5938600000000001E-2</c:v>
                </c:pt>
                <c:pt idx="4011">
                  <c:v>-1.5724599999999998E-2</c:v>
                </c:pt>
                <c:pt idx="4012">
                  <c:v>-1.55449E-2</c:v>
                </c:pt>
                <c:pt idx="4013">
                  <c:v>-1.5367E-2</c:v>
                </c:pt>
                <c:pt idx="4014">
                  <c:v>-1.5181800000000001E-2</c:v>
                </c:pt>
                <c:pt idx="4015">
                  <c:v>-1.5023399999999999E-2</c:v>
                </c:pt>
                <c:pt idx="4016">
                  <c:v>-1.4844599999999999E-2</c:v>
                </c:pt>
                <c:pt idx="4017">
                  <c:v>-1.46797E-2</c:v>
                </c:pt>
                <c:pt idx="4018">
                  <c:v>-1.4510199999999999E-2</c:v>
                </c:pt>
                <c:pt idx="4019">
                  <c:v>-1.4362400000000001E-2</c:v>
                </c:pt>
                <c:pt idx="4020">
                  <c:v>-1.41856E-2</c:v>
                </c:pt>
                <c:pt idx="4021">
                  <c:v>-1.4035199999999999E-2</c:v>
                </c:pt>
                <c:pt idx="4022">
                  <c:v>-1.3886900000000001E-2</c:v>
                </c:pt>
                <c:pt idx="4023">
                  <c:v>-1.37141E-2</c:v>
                </c:pt>
                <c:pt idx="4024">
                  <c:v>-1.3572000000000001E-2</c:v>
                </c:pt>
                <c:pt idx="4025">
                  <c:v>-1.3414799999999999E-2</c:v>
                </c:pt>
                <c:pt idx="4026">
                  <c:v>-1.32823E-2</c:v>
                </c:pt>
                <c:pt idx="4027">
                  <c:v>-1.31398E-2</c:v>
                </c:pt>
                <c:pt idx="4028">
                  <c:v>-1.29946E-2</c:v>
                </c:pt>
                <c:pt idx="4029">
                  <c:v>-1.17844E-2</c:v>
                </c:pt>
              </c:numCache>
            </c:numRef>
          </c:yVal>
          <c:smooth val="0"/>
          <c:extLst>
            <c:ext xmlns:c16="http://schemas.microsoft.com/office/drawing/2014/chart" uri="{C3380CC4-5D6E-409C-BE32-E72D297353CC}">
              <c16:uniqueId val="{00000002-857C-4469-9E9E-8FBA75455C64}"/>
            </c:ext>
          </c:extLst>
        </c:ser>
        <c:dLbls>
          <c:showLegendKey val="0"/>
          <c:showVal val="0"/>
          <c:showCatName val="0"/>
          <c:showSerName val="0"/>
          <c:showPercent val="0"/>
          <c:showBubbleSize val="0"/>
        </c:dLbls>
        <c:axId val="619764352"/>
        <c:axId val="620219008"/>
      </c:scatterChart>
      <c:valAx>
        <c:axId val="619764352"/>
        <c:scaling>
          <c:orientation val="minMax"/>
          <c:max val="1.4"/>
          <c:min val="1"/>
        </c:scaling>
        <c:delete val="0"/>
        <c:axPos val="b"/>
        <c:title>
          <c:tx>
            <c:rich>
              <a:bodyPr/>
              <a:lstStyle/>
              <a:p>
                <a:pPr>
                  <a:defRPr sz="1100" b="0"/>
                </a:pPr>
                <a:r>
                  <a:rPr lang="en-US" sz="1100" b="0"/>
                  <a:t>Potential / V vs. Ag/AgCl</a:t>
                </a:r>
              </a:p>
            </c:rich>
          </c:tx>
          <c:layout/>
          <c:overlay val="0"/>
        </c:title>
        <c:numFmt formatCode="General" sourceLinked="1"/>
        <c:majorTickMark val="out"/>
        <c:minorTickMark val="out"/>
        <c:tickLblPos val="nextTo"/>
        <c:txPr>
          <a:bodyPr/>
          <a:lstStyle/>
          <a:p>
            <a:pPr>
              <a:defRPr sz="1100"/>
            </a:pPr>
            <a:endParaRPr lang="fr-FR"/>
          </a:p>
        </c:txPr>
        <c:crossAx val="620219008"/>
        <c:crosses val="autoZero"/>
        <c:crossBetween val="midCat"/>
        <c:majorUnit val="0.1"/>
        <c:minorUnit val="5.000000000000001E-2"/>
      </c:valAx>
      <c:valAx>
        <c:axId val="620219008"/>
        <c:scaling>
          <c:orientation val="minMax"/>
          <c:min val="0"/>
        </c:scaling>
        <c:delete val="0"/>
        <c:axPos val="l"/>
        <c:title>
          <c:tx>
            <c:rich>
              <a:bodyPr rot="-5400000" vert="horz"/>
              <a:lstStyle/>
              <a:p>
                <a:pPr>
                  <a:defRPr sz="1100"/>
                </a:pPr>
                <a:r>
                  <a:rPr lang="en-US" sz="1100"/>
                  <a:t>j / (A cm</a:t>
                </a:r>
                <a:r>
                  <a:rPr lang="en-US" sz="1100" baseline="30000"/>
                  <a:t>-2</a:t>
                </a:r>
                <a:r>
                  <a:rPr lang="en-US" sz="1100"/>
                  <a:t>)</a:t>
                </a:r>
              </a:p>
            </c:rich>
          </c:tx>
          <c:layout/>
          <c:overlay val="0"/>
        </c:title>
        <c:numFmt formatCode="General" sourceLinked="1"/>
        <c:majorTickMark val="out"/>
        <c:minorTickMark val="out"/>
        <c:tickLblPos val="nextTo"/>
        <c:txPr>
          <a:bodyPr/>
          <a:lstStyle/>
          <a:p>
            <a:pPr>
              <a:defRPr sz="1100"/>
            </a:pPr>
            <a:endParaRPr lang="fr-FR"/>
          </a:p>
        </c:txPr>
        <c:crossAx val="619764352"/>
        <c:crosses val="autoZero"/>
        <c:crossBetween val="midCat"/>
        <c:majorUnit val="0.2"/>
        <c:minorUnit val="0.1"/>
      </c:valAx>
      <c:spPr>
        <a:ln>
          <a:solidFill>
            <a:schemeClr val="tx1"/>
          </a:solidFill>
        </a:ln>
      </c:spPr>
    </c:plotArea>
    <c:legend>
      <c:legendPos val="t"/>
      <c:layout>
        <c:manualLayout>
          <c:xMode val="edge"/>
          <c:yMode val="edge"/>
          <c:x val="9.1109798775153114E-2"/>
          <c:y val="6.4814814814814811E-2"/>
          <c:w val="0.70666929133858269"/>
          <c:h val="8.3717191601049873E-2"/>
        </c:manualLayout>
      </c:layout>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971323340633004"/>
          <c:y val="5.1668835929461712E-2"/>
          <c:w val="0.71900488798527817"/>
          <c:h val="0.72859039950195525"/>
        </c:manualLayout>
      </c:layout>
      <c:scatterChart>
        <c:scatterStyle val="lineMarker"/>
        <c:varyColors val="0"/>
        <c:ser>
          <c:idx val="0"/>
          <c:order val="0"/>
          <c:tx>
            <c:v>VBTMA</c:v>
          </c:tx>
          <c:spPr>
            <a:ln w="12700">
              <a:solidFill>
                <a:sysClr val="windowText" lastClr="000000"/>
              </a:solidFill>
            </a:ln>
          </c:spPr>
          <c:marker>
            <c:symbol val="none"/>
          </c:marker>
          <c:xVal>
            <c:numRef>
              <c:f>'CV IR FTIR test 5 10 17 de oxy'!$A$4:$A$8516</c:f>
              <c:numCache>
                <c:formatCode>0.00E+00</c:formatCode>
                <c:ptCount val="8513"/>
                <c:pt idx="0">
                  <c:v>-1.12896E-3</c:v>
                </c:pt>
                <c:pt idx="1">
                  <c:v>-1.68144E-3</c:v>
                </c:pt>
                <c:pt idx="2">
                  <c:v>-2.6867100000000001E-3</c:v>
                </c:pt>
                <c:pt idx="3">
                  <c:v>-3.6720500000000001E-3</c:v>
                </c:pt>
                <c:pt idx="4">
                  <c:v>-4.9692299999999998E-3</c:v>
                </c:pt>
                <c:pt idx="5">
                  <c:v>-6.2957300000000002E-3</c:v>
                </c:pt>
                <c:pt idx="6">
                  <c:v>-7.3069399999999996E-3</c:v>
                </c:pt>
                <c:pt idx="7">
                  <c:v>-8.2929100000000006E-3</c:v>
                </c:pt>
                <c:pt idx="8">
                  <c:v>-9.2810099999999993E-3</c:v>
                </c:pt>
                <c:pt idx="9" formatCode="General">
                  <c:v>-1.0281800000000001E-2</c:v>
                </c:pt>
                <c:pt idx="10" formatCode="General">
                  <c:v>-1.1292399999999999E-2</c:v>
                </c:pt>
                <c:pt idx="11" formatCode="General">
                  <c:v>-1.2299600000000001E-2</c:v>
                </c:pt>
                <c:pt idx="12" formatCode="General">
                  <c:v>-1.32506E-2</c:v>
                </c:pt>
                <c:pt idx="13" formatCode="General">
                  <c:v>-1.4290000000000001E-2</c:v>
                </c:pt>
                <c:pt idx="14" formatCode="General">
                  <c:v>-1.5325800000000001E-2</c:v>
                </c:pt>
                <c:pt idx="15" formatCode="General">
                  <c:v>-1.6286499999999999E-2</c:v>
                </c:pt>
                <c:pt idx="16" formatCode="General">
                  <c:v>-1.72911E-2</c:v>
                </c:pt>
                <c:pt idx="17" formatCode="General">
                  <c:v>-1.8294999999999999E-2</c:v>
                </c:pt>
                <c:pt idx="18" formatCode="General">
                  <c:v>-1.9285400000000001E-2</c:v>
                </c:pt>
                <c:pt idx="19" formatCode="General">
                  <c:v>-2.0265600000000002E-2</c:v>
                </c:pt>
                <c:pt idx="20" formatCode="General">
                  <c:v>-2.1307E-2</c:v>
                </c:pt>
                <c:pt idx="21" formatCode="General">
                  <c:v>-2.2318000000000001E-2</c:v>
                </c:pt>
                <c:pt idx="22" formatCode="General">
                  <c:v>-2.3264099999999999E-2</c:v>
                </c:pt>
                <c:pt idx="23" formatCode="General">
                  <c:v>-2.4263199999999999E-2</c:v>
                </c:pt>
                <c:pt idx="24" formatCode="General">
                  <c:v>-2.5301799999999999E-2</c:v>
                </c:pt>
                <c:pt idx="25" formatCode="General">
                  <c:v>-2.6316599999999999E-2</c:v>
                </c:pt>
                <c:pt idx="26" formatCode="General">
                  <c:v>-2.7291099999999999E-2</c:v>
                </c:pt>
                <c:pt idx="27" formatCode="General">
                  <c:v>-2.82682E-2</c:v>
                </c:pt>
                <c:pt idx="28" formatCode="General">
                  <c:v>-2.92987E-2</c:v>
                </c:pt>
                <c:pt idx="29" formatCode="General">
                  <c:v>-3.0283600000000001E-2</c:v>
                </c:pt>
                <c:pt idx="30" formatCode="General">
                  <c:v>-3.1273000000000002E-2</c:v>
                </c:pt>
                <c:pt idx="31" formatCode="General">
                  <c:v>-3.22736E-2</c:v>
                </c:pt>
                <c:pt idx="32" formatCode="General">
                  <c:v>-3.3308699999999997E-2</c:v>
                </c:pt>
                <c:pt idx="33" formatCode="General">
                  <c:v>-3.4270799999999997E-2</c:v>
                </c:pt>
                <c:pt idx="34" formatCode="General">
                  <c:v>-3.5273699999999998E-2</c:v>
                </c:pt>
                <c:pt idx="35" formatCode="General">
                  <c:v>-3.62899E-2</c:v>
                </c:pt>
                <c:pt idx="36" formatCode="General">
                  <c:v>-3.72942E-2</c:v>
                </c:pt>
                <c:pt idx="37" formatCode="General">
                  <c:v>-3.8277600000000002E-2</c:v>
                </c:pt>
                <c:pt idx="38" formatCode="General">
                  <c:v>-3.9291199999999998E-2</c:v>
                </c:pt>
                <c:pt idx="39" formatCode="General">
                  <c:v>-4.0302600000000001E-2</c:v>
                </c:pt>
                <c:pt idx="40" formatCode="General">
                  <c:v>-4.1296199999999998E-2</c:v>
                </c:pt>
                <c:pt idx="41" formatCode="General">
                  <c:v>-4.2261800000000002E-2</c:v>
                </c:pt>
                <c:pt idx="42" formatCode="General">
                  <c:v>-4.36514E-2</c:v>
                </c:pt>
                <c:pt idx="43" formatCode="General">
                  <c:v>-4.5034999999999999E-2</c:v>
                </c:pt>
                <c:pt idx="44" formatCode="General">
                  <c:v>-4.6037300000000003E-2</c:v>
                </c:pt>
                <c:pt idx="45" formatCode="General">
                  <c:v>-4.7035800000000003E-2</c:v>
                </c:pt>
                <c:pt idx="46" formatCode="General">
                  <c:v>-4.8046999999999999E-2</c:v>
                </c:pt>
                <c:pt idx="47" formatCode="General">
                  <c:v>-4.9024100000000001E-2</c:v>
                </c:pt>
                <c:pt idx="48" formatCode="General">
                  <c:v>-5.0012599999999997E-2</c:v>
                </c:pt>
                <c:pt idx="49" formatCode="General">
                  <c:v>-5.1045500000000001E-2</c:v>
                </c:pt>
                <c:pt idx="50" formatCode="General">
                  <c:v>-5.2044399999999998E-2</c:v>
                </c:pt>
                <c:pt idx="51" formatCode="General">
                  <c:v>-5.3026299999999998E-2</c:v>
                </c:pt>
                <c:pt idx="52" formatCode="General">
                  <c:v>-5.4013499999999999E-2</c:v>
                </c:pt>
                <c:pt idx="53" formatCode="General">
                  <c:v>-5.5044500000000003E-2</c:v>
                </c:pt>
                <c:pt idx="54" formatCode="General">
                  <c:v>-5.6031699999999997E-2</c:v>
                </c:pt>
                <c:pt idx="55" formatCode="General">
                  <c:v>-5.7035799999999998E-2</c:v>
                </c:pt>
                <c:pt idx="56" formatCode="General">
                  <c:v>-5.8034700000000002E-2</c:v>
                </c:pt>
                <c:pt idx="57" formatCode="General">
                  <c:v>-5.9040099999999998E-2</c:v>
                </c:pt>
                <c:pt idx="58" formatCode="General">
                  <c:v>-6.0009600000000003E-2</c:v>
                </c:pt>
                <c:pt idx="59" formatCode="General">
                  <c:v>-6.1026299999999999E-2</c:v>
                </c:pt>
                <c:pt idx="60" formatCode="General">
                  <c:v>-6.2023099999999998E-2</c:v>
                </c:pt>
                <c:pt idx="61" formatCode="General">
                  <c:v>-6.3020099999999996E-2</c:v>
                </c:pt>
                <c:pt idx="62" formatCode="General">
                  <c:v>-6.4013700000000007E-2</c:v>
                </c:pt>
                <c:pt idx="63" formatCode="General">
                  <c:v>-6.5013500000000002E-2</c:v>
                </c:pt>
                <c:pt idx="64" formatCode="General">
                  <c:v>-6.6031300000000001E-2</c:v>
                </c:pt>
                <c:pt idx="65" formatCode="General">
                  <c:v>-6.7040799999999998E-2</c:v>
                </c:pt>
                <c:pt idx="66" formatCode="General">
                  <c:v>-6.7992999999999998E-2</c:v>
                </c:pt>
                <c:pt idx="67" formatCode="General">
                  <c:v>-6.8996600000000005E-2</c:v>
                </c:pt>
                <c:pt idx="68" formatCode="General">
                  <c:v>-7.0017099999999999E-2</c:v>
                </c:pt>
                <c:pt idx="69" formatCode="General">
                  <c:v>-7.1009699999999995E-2</c:v>
                </c:pt>
                <c:pt idx="70" formatCode="General">
                  <c:v>-7.1991600000000003E-2</c:v>
                </c:pt>
                <c:pt idx="71" formatCode="General">
                  <c:v>-7.3041700000000001E-2</c:v>
                </c:pt>
                <c:pt idx="72" formatCode="General">
                  <c:v>-7.4021699999999996E-2</c:v>
                </c:pt>
                <c:pt idx="73" formatCode="General">
                  <c:v>-7.5004299999999996E-2</c:v>
                </c:pt>
                <c:pt idx="74" formatCode="General">
                  <c:v>-7.6021199999999997E-2</c:v>
                </c:pt>
                <c:pt idx="75" formatCode="General">
                  <c:v>-7.7026700000000003E-2</c:v>
                </c:pt>
                <c:pt idx="76" formatCode="General">
                  <c:v>-7.8014399999999998E-2</c:v>
                </c:pt>
                <c:pt idx="77" formatCode="General">
                  <c:v>-7.8992900000000005E-2</c:v>
                </c:pt>
                <c:pt idx="78" formatCode="General">
                  <c:v>-8.0034499999999995E-2</c:v>
                </c:pt>
                <c:pt idx="79" formatCode="General">
                  <c:v>-8.10332E-2</c:v>
                </c:pt>
                <c:pt idx="80" formatCode="General">
                  <c:v>-8.1998299999999996E-2</c:v>
                </c:pt>
                <c:pt idx="81" formatCode="General">
                  <c:v>-8.3004900000000006E-2</c:v>
                </c:pt>
                <c:pt idx="82" formatCode="General">
                  <c:v>-8.4017800000000004E-2</c:v>
                </c:pt>
                <c:pt idx="83" formatCode="General">
                  <c:v>-8.5025600000000007E-2</c:v>
                </c:pt>
                <c:pt idx="84" formatCode="General">
                  <c:v>-8.5993799999999995E-2</c:v>
                </c:pt>
                <c:pt idx="85" formatCode="General">
                  <c:v>-8.6994000000000002E-2</c:v>
                </c:pt>
                <c:pt idx="86" formatCode="General">
                  <c:v>-8.8019600000000003E-2</c:v>
                </c:pt>
                <c:pt idx="87" formatCode="General">
                  <c:v>-8.9021100000000006E-2</c:v>
                </c:pt>
                <c:pt idx="88" formatCode="General">
                  <c:v>-9.0007199999999996E-2</c:v>
                </c:pt>
                <c:pt idx="89" formatCode="General">
                  <c:v>-9.1021199999999997E-2</c:v>
                </c:pt>
                <c:pt idx="90" formatCode="General">
                  <c:v>-9.2006099999999993E-2</c:v>
                </c:pt>
                <c:pt idx="91" formatCode="General">
                  <c:v>-9.2979199999999998E-2</c:v>
                </c:pt>
                <c:pt idx="92" formatCode="General">
                  <c:v>-9.4017900000000001E-2</c:v>
                </c:pt>
                <c:pt idx="93" formatCode="General">
                  <c:v>-9.5031900000000002E-2</c:v>
                </c:pt>
                <c:pt idx="94" formatCode="General">
                  <c:v>-9.6013600000000004E-2</c:v>
                </c:pt>
                <c:pt idx="95" formatCode="General">
                  <c:v>-9.6992400000000006E-2</c:v>
                </c:pt>
                <c:pt idx="96" formatCode="General">
                  <c:v>-9.8011299999999996E-2</c:v>
                </c:pt>
                <c:pt idx="97" formatCode="General">
                  <c:v>-9.9043500000000007E-2</c:v>
                </c:pt>
                <c:pt idx="98" formatCode="General">
                  <c:v>-0.100022</c:v>
                </c:pt>
                <c:pt idx="99" formatCode="General">
                  <c:v>-0.100993</c:v>
                </c:pt>
                <c:pt idx="100" formatCode="General">
                  <c:v>-0.101997</c:v>
                </c:pt>
                <c:pt idx="101" formatCode="General">
                  <c:v>-0.103032</c:v>
                </c:pt>
                <c:pt idx="102" formatCode="General">
                  <c:v>-0.104001</c:v>
                </c:pt>
                <c:pt idx="103" formatCode="General">
                  <c:v>-0.105005</c:v>
                </c:pt>
                <c:pt idx="104" formatCode="General">
                  <c:v>-0.106005</c:v>
                </c:pt>
                <c:pt idx="105" formatCode="General">
                  <c:v>-0.107018</c:v>
                </c:pt>
                <c:pt idx="106" formatCode="General">
                  <c:v>-0.107984</c:v>
                </c:pt>
                <c:pt idx="107" formatCode="General">
                  <c:v>-0.109004</c:v>
                </c:pt>
                <c:pt idx="108" formatCode="General">
                  <c:v>-0.11000600000000001</c:v>
                </c:pt>
                <c:pt idx="109" formatCode="General">
                  <c:v>-0.111008</c:v>
                </c:pt>
                <c:pt idx="110" formatCode="General">
                  <c:v>-0.11200499999999999</c:v>
                </c:pt>
                <c:pt idx="111" formatCode="General">
                  <c:v>-0.113022</c:v>
                </c:pt>
                <c:pt idx="112" formatCode="General">
                  <c:v>-0.114037</c:v>
                </c:pt>
                <c:pt idx="113" formatCode="General">
                  <c:v>-0.114984</c:v>
                </c:pt>
                <c:pt idx="114" formatCode="General">
                  <c:v>-0.11601300000000001</c:v>
                </c:pt>
                <c:pt idx="115" formatCode="General">
                  <c:v>-0.117032</c:v>
                </c:pt>
                <c:pt idx="116" formatCode="General">
                  <c:v>-0.118018</c:v>
                </c:pt>
                <c:pt idx="117" formatCode="General">
                  <c:v>-0.118994</c:v>
                </c:pt>
                <c:pt idx="118" formatCode="General">
                  <c:v>-0.11999600000000001</c:v>
                </c:pt>
                <c:pt idx="119" formatCode="General">
                  <c:v>-0.12102</c:v>
                </c:pt>
                <c:pt idx="120" formatCode="General">
                  <c:v>-0.12199599999999999</c:v>
                </c:pt>
                <c:pt idx="121" formatCode="General">
                  <c:v>-0.122988</c:v>
                </c:pt>
                <c:pt idx="122" formatCode="General">
                  <c:v>-0.123989</c:v>
                </c:pt>
                <c:pt idx="123" formatCode="General">
                  <c:v>-0.124997</c:v>
                </c:pt>
                <c:pt idx="124" formatCode="General">
                  <c:v>-0.12598999999999999</c:v>
                </c:pt>
                <c:pt idx="125" formatCode="General">
                  <c:v>-0.126975</c:v>
                </c:pt>
                <c:pt idx="126" formatCode="General">
                  <c:v>-0.127997</c:v>
                </c:pt>
                <c:pt idx="127" formatCode="General">
                  <c:v>-0.12900800000000001</c:v>
                </c:pt>
                <c:pt idx="128" formatCode="General">
                  <c:v>-0.12998000000000001</c:v>
                </c:pt>
                <c:pt idx="129" formatCode="General">
                  <c:v>-0.130997</c:v>
                </c:pt>
                <c:pt idx="130" formatCode="General">
                  <c:v>-0.132026</c:v>
                </c:pt>
                <c:pt idx="131" formatCode="General">
                  <c:v>-0.13298599999999999</c:v>
                </c:pt>
                <c:pt idx="132" formatCode="General">
                  <c:v>-0.133962</c:v>
                </c:pt>
                <c:pt idx="133" formatCode="General">
                  <c:v>-0.13499700000000001</c:v>
                </c:pt>
                <c:pt idx="134" formatCode="General">
                  <c:v>-0.13599700000000001</c:v>
                </c:pt>
                <c:pt idx="135" formatCode="General">
                  <c:v>-0.136988</c:v>
                </c:pt>
                <c:pt idx="136" formatCode="General">
                  <c:v>-0.13800399999999999</c:v>
                </c:pt>
                <c:pt idx="137" formatCode="General">
                  <c:v>-0.13902800000000001</c:v>
                </c:pt>
                <c:pt idx="138" formatCode="General">
                  <c:v>-0.13999500000000001</c:v>
                </c:pt>
                <c:pt idx="139" formatCode="General">
                  <c:v>-0.14097399999999999</c:v>
                </c:pt>
                <c:pt idx="140" formatCode="General">
                  <c:v>-0.14200299999999999</c:v>
                </c:pt>
                <c:pt idx="141" formatCode="General">
                  <c:v>-0.14299899999999999</c:v>
                </c:pt>
                <c:pt idx="142" formatCode="General">
                  <c:v>-0.14400399999999999</c:v>
                </c:pt>
                <c:pt idx="143" formatCode="General">
                  <c:v>-0.14497399999999999</c:v>
                </c:pt>
                <c:pt idx="144" formatCode="General">
                  <c:v>-0.145986</c:v>
                </c:pt>
                <c:pt idx="145" formatCode="General">
                  <c:v>-0.146978</c:v>
                </c:pt>
                <c:pt idx="146" formatCode="General">
                  <c:v>-0.14796799999999999</c:v>
                </c:pt>
                <c:pt idx="147" formatCode="General">
                  <c:v>-0.149004</c:v>
                </c:pt>
                <c:pt idx="148" formatCode="General">
                  <c:v>-0.15001</c:v>
                </c:pt>
                <c:pt idx="149" formatCode="General">
                  <c:v>-0.15101500000000001</c:v>
                </c:pt>
                <c:pt idx="150" formatCode="General">
                  <c:v>-0.151975</c:v>
                </c:pt>
                <c:pt idx="151" formatCode="General">
                  <c:v>-0.153006</c:v>
                </c:pt>
                <c:pt idx="152" formatCode="General">
                  <c:v>-0.15401999999999999</c:v>
                </c:pt>
                <c:pt idx="153" formatCode="General">
                  <c:v>-0.15499099999999999</c:v>
                </c:pt>
                <c:pt idx="154" formatCode="General">
                  <c:v>-0.15598200000000001</c:v>
                </c:pt>
                <c:pt idx="155" formatCode="General">
                  <c:v>-0.15698999999999999</c:v>
                </c:pt>
                <c:pt idx="156" formatCode="General">
                  <c:v>-0.15800800000000001</c:v>
                </c:pt>
                <c:pt idx="157" formatCode="General">
                  <c:v>-0.158972</c:v>
                </c:pt>
                <c:pt idx="158" formatCode="General">
                  <c:v>-0.15995599999999999</c:v>
                </c:pt>
                <c:pt idx="159" formatCode="General">
                  <c:v>-0.16100100000000001</c:v>
                </c:pt>
                <c:pt idx="160" formatCode="General">
                  <c:v>-0.161996</c:v>
                </c:pt>
                <c:pt idx="161" formatCode="General">
                  <c:v>-0.162968</c:v>
                </c:pt>
                <c:pt idx="162" formatCode="General">
                  <c:v>-0.16399900000000001</c:v>
                </c:pt>
                <c:pt idx="163" formatCode="General">
                  <c:v>-0.16498599999999999</c:v>
                </c:pt>
                <c:pt idx="164" formatCode="General">
                  <c:v>-0.16596900000000001</c:v>
                </c:pt>
                <c:pt idx="165" formatCode="General">
                  <c:v>-0.166986</c:v>
                </c:pt>
                <c:pt idx="166" formatCode="General">
                  <c:v>-0.16800699999999999</c:v>
                </c:pt>
                <c:pt idx="167" formatCode="General">
                  <c:v>-0.16900100000000001</c:v>
                </c:pt>
                <c:pt idx="168" formatCode="General">
                  <c:v>-0.16994400000000001</c:v>
                </c:pt>
                <c:pt idx="169" formatCode="General">
                  <c:v>-0.170958</c:v>
                </c:pt>
                <c:pt idx="170" formatCode="General">
                  <c:v>-0.17199600000000001</c:v>
                </c:pt>
                <c:pt idx="171" formatCode="General">
                  <c:v>-0.17297999999999999</c:v>
                </c:pt>
                <c:pt idx="172" formatCode="General">
                  <c:v>-0.17394399999999999</c:v>
                </c:pt>
                <c:pt idx="173" formatCode="General">
                  <c:v>-0.174951</c:v>
                </c:pt>
                <c:pt idx="174" formatCode="General">
                  <c:v>-0.17597499999999999</c:v>
                </c:pt>
                <c:pt idx="175" formatCode="General">
                  <c:v>-0.17696400000000001</c:v>
                </c:pt>
                <c:pt idx="176" formatCode="General">
                  <c:v>-0.17796600000000001</c:v>
                </c:pt>
                <c:pt idx="177" formatCode="General">
                  <c:v>-0.178954</c:v>
                </c:pt>
                <c:pt idx="178" formatCode="General">
                  <c:v>-0.179976</c:v>
                </c:pt>
                <c:pt idx="179" formatCode="General">
                  <c:v>-0.180949</c:v>
                </c:pt>
                <c:pt idx="180" formatCode="General">
                  <c:v>-0.181952</c:v>
                </c:pt>
                <c:pt idx="181" formatCode="General">
                  <c:v>-0.18298700000000001</c:v>
                </c:pt>
                <c:pt idx="182" formatCode="General">
                  <c:v>-0.183946</c:v>
                </c:pt>
                <c:pt idx="183" formatCode="General">
                  <c:v>-0.18493799999999999</c:v>
                </c:pt>
                <c:pt idx="184" formatCode="General">
                  <c:v>-0.18595</c:v>
                </c:pt>
                <c:pt idx="185" formatCode="General">
                  <c:v>-0.18697900000000001</c:v>
                </c:pt>
                <c:pt idx="186" formatCode="General">
                  <c:v>-0.18795400000000001</c:v>
                </c:pt>
                <c:pt idx="187" formatCode="General">
                  <c:v>-0.18895200000000001</c:v>
                </c:pt>
                <c:pt idx="188" formatCode="General">
                  <c:v>-0.189975</c:v>
                </c:pt>
                <c:pt idx="189" formatCode="General">
                  <c:v>-0.190943</c:v>
                </c:pt>
                <c:pt idx="190" formatCode="General">
                  <c:v>-0.191944</c:v>
                </c:pt>
                <c:pt idx="191" formatCode="General">
                  <c:v>-0.19294900000000001</c:v>
                </c:pt>
                <c:pt idx="192" formatCode="General">
                  <c:v>-0.19397500000000001</c:v>
                </c:pt>
                <c:pt idx="193" formatCode="General">
                  <c:v>-0.194964</c:v>
                </c:pt>
                <c:pt idx="194" formatCode="General">
                  <c:v>-0.19595299999999999</c:v>
                </c:pt>
                <c:pt idx="195" formatCode="General">
                  <c:v>-0.19694700000000001</c:v>
                </c:pt>
                <c:pt idx="196" formatCode="General">
                  <c:v>-0.197963</c:v>
                </c:pt>
                <c:pt idx="197" formatCode="General">
                  <c:v>-0.198963</c:v>
                </c:pt>
                <c:pt idx="198" formatCode="General">
                  <c:v>-0.19993900000000001</c:v>
                </c:pt>
                <c:pt idx="199" formatCode="General">
                  <c:v>-0.20096900000000001</c:v>
                </c:pt>
                <c:pt idx="200" formatCode="General">
                  <c:v>-0.20194699999999999</c:v>
                </c:pt>
                <c:pt idx="201" formatCode="General">
                  <c:v>-0.202926</c:v>
                </c:pt>
                <c:pt idx="202" formatCode="General">
                  <c:v>-0.20393900000000001</c:v>
                </c:pt>
                <c:pt idx="203" formatCode="General">
                  <c:v>-0.20494899999999999</c:v>
                </c:pt>
                <c:pt idx="204" formatCode="General">
                  <c:v>-0.20597399999999999</c:v>
                </c:pt>
                <c:pt idx="205" formatCode="General">
                  <c:v>-0.206932</c:v>
                </c:pt>
                <c:pt idx="206" formatCode="General">
                  <c:v>-0.20796000000000001</c:v>
                </c:pt>
                <c:pt idx="207" formatCode="General">
                  <c:v>-0.208958</c:v>
                </c:pt>
                <c:pt idx="208" formatCode="General">
                  <c:v>-0.20993500000000001</c:v>
                </c:pt>
                <c:pt idx="209" formatCode="General">
                  <c:v>-0.21091399999999999</c:v>
                </c:pt>
                <c:pt idx="210" formatCode="General">
                  <c:v>-0.211947</c:v>
                </c:pt>
                <c:pt idx="211" formatCode="General">
                  <c:v>-0.212953</c:v>
                </c:pt>
                <c:pt idx="212" formatCode="General">
                  <c:v>-0.21393499999999999</c:v>
                </c:pt>
                <c:pt idx="213" formatCode="General">
                  <c:v>-0.21493000000000001</c:v>
                </c:pt>
                <c:pt idx="214" formatCode="General">
                  <c:v>-0.215947</c:v>
                </c:pt>
                <c:pt idx="215" formatCode="General">
                  <c:v>-0.216942</c:v>
                </c:pt>
                <c:pt idx="216" formatCode="General">
                  <c:v>-0.217919</c:v>
                </c:pt>
                <c:pt idx="217" formatCode="General">
                  <c:v>-0.21893399999999999</c:v>
                </c:pt>
                <c:pt idx="218" formatCode="General">
                  <c:v>-0.21995200000000001</c:v>
                </c:pt>
                <c:pt idx="219" formatCode="General">
                  <c:v>-0.22092800000000001</c:v>
                </c:pt>
                <c:pt idx="220" formatCode="General">
                  <c:v>-0.221939</c:v>
                </c:pt>
                <c:pt idx="221" formatCode="General">
                  <c:v>-0.22295999999999999</c:v>
                </c:pt>
                <c:pt idx="222" formatCode="General">
                  <c:v>-0.22392799999999999</c:v>
                </c:pt>
                <c:pt idx="223" formatCode="General">
                  <c:v>-0.224912</c:v>
                </c:pt>
                <c:pt idx="224" formatCode="General">
                  <c:v>-0.225942</c:v>
                </c:pt>
                <c:pt idx="225" formatCode="General">
                  <c:v>-0.226991</c:v>
                </c:pt>
                <c:pt idx="226" formatCode="General">
                  <c:v>-0.22795099999999999</c:v>
                </c:pt>
                <c:pt idx="227" formatCode="General">
                  <c:v>-0.22894300000000001</c:v>
                </c:pt>
                <c:pt idx="228" formatCode="General">
                  <c:v>-0.22995699999999999</c:v>
                </c:pt>
                <c:pt idx="229" formatCode="General">
                  <c:v>-0.230962</c:v>
                </c:pt>
                <c:pt idx="230" formatCode="General">
                  <c:v>-0.23194600000000001</c:v>
                </c:pt>
                <c:pt idx="231" formatCode="General">
                  <c:v>-0.23294300000000001</c:v>
                </c:pt>
                <c:pt idx="232" formatCode="General">
                  <c:v>-0.233933</c:v>
                </c:pt>
                <c:pt idx="233" formatCode="General">
                  <c:v>-0.23496</c:v>
                </c:pt>
                <c:pt idx="234" formatCode="General">
                  <c:v>-0.235928</c:v>
                </c:pt>
                <c:pt idx="235" formatCode="General">
                  <c:v>-0.23693400000000001</c:v>
                </c:pt>
                <c:pt idx="236" formatCode="General">
                  <c:v>-0.23794899999999999</c:v>
                </c:pt>
                <c:pt idx="237" formatCode="General">
                  <c:v>-0.23893500000000001</c:v>
                </c:pt>
                <c:pt idx="238" formatCode="General">
                  <c:v>-0.23991999999999999</c:v>
                </c:pt>
                <c:pt idx="239" formatCode="General">
                  <c:v>-0.24094599999999999</c:v>
                </c:pt>
                <c:pt idx="240" formatCode="General">
                  <c:v>-0.24195800000000001</c:v>
                </c:pt>
                <c:pt idx="241" formatCode="General">
                  <c:v>-0.242926</c:v>
                </c:pt>
                <c:pt idx="242" formatCode="General">
                  <c:v>-0.24392800000000001</c:v>
                </c:pt>
                <c:pt idx="243" formatCode="General">
                  <c:v>-0.24494199999999999</c:v>
                </c:pt>
                <c:pt idx="244" formatCode="General">
                  <c:v>-0.24628800000000001</c:v>
                </c:pt>
                <c:pt idx="245" formatCode="General">
                  <c:v>-0.247611</c:v>
                </c:pt>
                <c:pt idx="246" formatCode="General">
                  <c:v>-0.24863099999999999</c:v>
                </c:pt>
                <c:pt idx="247" formatCode="General">
                  <c:v>-0.24962300000000001</c:v>
                </c:pt>
                <c:pt idx="248" formatCode="General">
                  <c:v>-0.25062099999999998</c:v>
                </c:pt>
                <c:pt idx="249" formatCode="General">
                  <c:v>-0.25161899999999998</c:v>
                </c:pt>
                <c:pt idx="250" formatCode="General">
                  <c:v>-0.25262600000000002</c:v>
                </c:pt>
                <c:pt idx="251" formatCode="General">
                  <c:v>-0.25363400000000003</c:v>
                </c:pt>
                <c:pt idx="252" formatCode="General">
                  <c:v>-0.25461299999999998</c:v>
                </c:pt>
                <c:pt idx="253" formatCode="General">
                  <c:v>-0.25564799999999999</c:v>
                </c:pt>
                <c:pt idx="254" formatCode="General">
                  <c:v>-0.25663799999999998</c:v>
                </c:pt>
                <c:pt idx="255" formatCode="General">
                  <c:v>-0.25761699999999998</c:v>
                </c:pt>
                <c:pt idx="256" formatCode="General">
                  <c:v>-0.25863799999999998</c:v>
                </c:pt>
                <c:pt idx="257" formatCode="General">
                  <c:v>-0.25965199999999999</c:v>
                </c:pt>
                <c:pt idx="258" formatCode="General">
                  <c:v>-0.26065100000000002</c:v>
                </c:pt>
                <c:pt idx="259" formatCode="General">
                  <c:v>-0.26161299999999998</c:v>
                </c:pt>
                <c:pt idx="260" formatCode="General">
                  <c:v>-0.26261400000000001</c:v>
                </c:pt>
                <c:pt idx="261" formatCode="General">
                  <c:v>-0.26363599999999998</c:v>
                </c:pt>
                <c:pt idx="262" formatCode="General">
                  <c:v>-0.26464799999999999</c:v>
                </c:pt>
                <c:pt idx="263" formatCode="General">
                  <c:v>-0.26560699999999998</c:v>
                </c:pt>
                <c:pt idx="264" formatCode="General">
                  <c:v>-0.26662599999999997</c:v>
                </c:pt>
                <c:pt idx="265" formatCode="General">
                  <c:v>-0.26765699999999998</c:v>
                </c:pt>
                <c:pt idx="266" formatCode="General">
                  <c:v>-0.26863300000000001</c:v>
                </c:pt>
                <c:pt idx="267" formatCode="General">
                  <c:v>-0.26962900000000001</c:v>
                </c:pt>
                <c:pt idx="268" formatCode="General">
                  <c:v>-0.270644</c:v>
                </c:pt>
                <c:pt idx="269" formatCode="General">
                  <c:v>-0.27162500000000001</c:v>
                </c:pt>
                <c:pt idx="270" formatCode="General">
                  <c:v>-0.27261400000000002</c:v>
                </c:pt>
                <c:pt idx="271" formatCode="General">
                  <c:v>-0.27362599999999998</c:v>
                </c:pt>
                <c:pt idx="272" formatCode="General">
                  <c:v>-0.27463900000000002</c:v>
                </c:pt>
                <c:pt idx="273" formatCode="General">
                  <c:v>-0.27562599999999998</c:v>
                </c:pt>
                <c:pt idx="274" formatCode="General">
                  <c:v>-0.276617</c:v>
                </c:pt>
                <c:pt idx="275" formatCode="General">
                  <c:v>-0.27764</c:v>
                </c:pt>
                <c:pt idx="276" formatCode="General">
                  <c:v>-0.27864299999999997</c:v>
                </c:pt>
                <c:pt idx="277" formatCode="General">
                  <c:v>-0.27962500000000001</c:v>
                </c:pt>
                <c:pt idx="278" formatCode="General">
                  <c:v>-0.28062500000000001</c:v>
                </c:pt>
                <c:pt idx="279" formatCode="General">
                  <c:v>-0.28163500000000002</c:v>
                </c:pt>
                <c:pt idx="280" formatCode="General">
                  <c:v>-0.28261599999999998</c:v>
                </c:pt>
                <c:pt idx="281" formatCode="General">
                  <c:v>-0.28359499999999999</c:v>
                </c:pt>
                <c:pt idx="282" formatCode="General">
                  <c:v>-0.28462100000000001</c:v>
                </c:pt>
                <c:pt idx="283" formatCode="General">
                  <c:v>-0.28561900000000001</c:v>
                </c:pt>
                <c:pt idx="284" formatCode="General">
                  <c:v>-0.28661900000000001</c:v>
                </c:pt>
                <c:pt idx="285" formatCode="General">
                  <c:v>-0.28760400000000003</c:v>
                </c:pt>
                <c:pt idx="286" formatCode="General">
                  <c:v>-0.288601</c:v>
                </c:pt>
                <c:pt idx="287" formatCode="General">
                  <c:v>-0.28963699999999998</c:v>
                </c:pt>
                <c:pt idx="288" formatCode="General">
                  <c:v>-0.290626</c:v>
                </c:pt>
                <c:pt idx="289" formatCode="General">
                  <c:v>-0.29161100000000001</c:v>
                </c:pt>
                <c:pt idx="290" formatCode="General">
                  <c:v>-0.292632</c:v>
                </c:pt>
                <c:pt idx="291" formatCode="General">
                  <c:v>-0.293603</c:v>
                </c:pt>
                <c:pt idx="292" formatCode="General">
                  <c:v>-0.29462899999999997</c:v>
                </c:pt>
                <c:pt idx="293" formatCode="General">
                  <c:v>-0.295626</c:v>
                </c:pt>
                <c:pt idx="294" formatCode="General">
                  <c:v>-0.296622</c:v>
                </c:pt>
                <c:pt idx="295" formatCode="General">
                  <c:v>-0.29760999999999999</c:v>
                </c:pt>
                <c:pt idx="296" formatCode="General">
                  <c:v>-0.29859999999999998</c:v>
                </c:pt>
                <c:pt idx="297" formatCode="General">
                  <c:v>-0.29962299999999997</c:v>
                </c:pt>
                <c:pt idx="298" formatCode="General">
                  <c:v>-0.300624</c:v>
                </c:pt>
                <c:pt idx="299" formatCode="General">
                  <c:v>-0.30161500000000002</c:v>
                </c:pt>
                <c:pt idx="300" formatCode="General">
                  <c:v>-0.30260500000000001</c:v>
                </c:pt>
                <c:pt idx="301" formatCode="General">
                  <c:v>-0.30363800000000002</c:v>
                </c:pt>
                <c:pt idx="302" formatCode="General">
                  <c:v>-0.30463699999999999</c:v>
                </c:pt>
                <c:pt idx="303" formatCode="General">
                  <c:v>-0.30559700000000001</c:v>
                </c:pt>
                <c:pt idx="304" formatCode="General">
                  <c:v>-0.30660700000000002</c:v>
                </c:pt>
                <c:pt idx="305" formatCode="General">
                  <c:v>-0.30763699999999999</c:v>
                </c:pt>
                <c:pt idx="306" formatCode="General">
                  <c:v>-0.30861300000000003</c:v>
                </c:pt>
                <c:pt idx="307" formatCode="General">
                  <c:v>-0.309614</c:v>
                </c:pt>
                <c:pt idx="308" formatCode="General">
                  <c:v>-0.31062400000000001</c:v>
                </c:pt>
                <c:pt idx="309" formatCode="General">
                  <c:v>-0.31164399999999998</c:v>
                </c:pt>
                <c:pt idx="310" formatCode="General">
                  <c:v>-0.31262200000000001</c:v>
                </c:pt>
                <c:pt idx="311" formatCode="General">
                  <c:v>-0.31362099999999998</c:v>
                </c:pt>
                <c:pt idx="312" formatCode="General">
                  <c:v>-0.31464199999999998</c:v>
                </c:pt>
                <c:pt idx="313" formatCode="General">
                  <c:v>-0.31562800000000002</c:v>
                </c:pt>
                <c:pt idx="314" formatCode="General">
                  <c:v>-0.31661</c:v>
                </c:pt>
                <c:pt idx="315" formatCode="General">
                  <c:v>-0.317637</c:v>
                </c:pt>
                <c:pt idx="316" formatCode="General">
                  <c:v>-0.318631</c:v>
                </c:pt>
                <c:pt idx="317" formatCode="General">
                  <c:v>-0.31961899999999999</c:v>
                </c:pt>
                <c:pt idx="318" formatCode="General">
                  <c:v>-0.32060499999999997</c:v>
                </c:pt>
                <c:pt idx="319" formatCode="General">
                  <c:v>-0.32162000000000002</c:v>
                </c:pt>
                <c:pt idx="320" formatCode="General">
                  <c:v>-0.32263999999999998</c:v>
                </c:pt>
                <c:pt idx="321" formatCode="General">
                  <c:v>-0.32362400000000002</c:v>
                </c:pt>
                <c:pt idx="322" formatCode="General">
                  <c:v>-0.32461200000000001</c:v>
                </c:pt>
                <c:pt idx="323" formatCode="General">
                  <c:v>-0.32561299999999999</c:v>
                </c:pt>
                <c:pt idx="324" formatCode="General">
                  <c:v>-0.32661800000000002</c:v>
                </c:pt>
                <c:pt idx="325" formatCode="General">
                  <c:v>-0.32761899999999999</c:v>
                </c:pt>
                <c:pt idx="326" formatCode="General">
                  <c:v>-0.32861000000000001</c:v>
                </c:pt>
                <c:pt idx="327" formatCode="General">
                  <c:v>-0.32964599999999999</c:v>
                </c:pt>
                <c:pt idx="328" formatCode="General">
                  <c:v>-0.33061099999999999</c:v>
                </c:pt>
                <c:pt idx="329" formatCode="General">
                  <c:v>-0.33160499999999998</c:v>
                </c:pt>
                <c:pt idx="330" formatCode="General">
                  <c:v>-0.33262999999999998</c:v>
                </c:pt>
                <c:pt idx="331" formatCode="General">
                  <c:v>-0.33361800000000003</c:v>
                </c:pt>
                <c:pt idx="332" formatCode="General">
                  <c:v>-0.334596</c:v>
                </c:pt>
                <c:pt idx="333" formatCode="General">
                  <c:v>-0.33561299999999999</c:v>
                </c:pt>
                <c:pt idx="334" formatCode="General">
                  <c:v>-0.33663199999999999</c:v>
                </c:pt>
                <c:pt idx="335" formatCode="General">
                  <c:v>-0.33762900000000001</c:v>
                </c:pt>
                <c:pt idx="336" formatCode="General">
                  <c:v>-0.33861000000000002</c:v>
                </c:pt>
                <c:pt idx="337" formatCode="General">
                  <c:v>-0.33961599999999997</c:v>
                </c:pt>
                <c:pt idx="338" formatCode="General">
                  <c:v>-0.34061999999999998</c:v>
                </c:pt>
                <c:pt idx="339" formatCode="General">
                  <c:v>-0.341611</c:v>
                </c:pt>
                <c:pt idx="340" formatCode="General">
                  <c:v>-0.34260699999999999</c:v>
                </c:pt>
                <c:pt idx="341" formatCode="General">
                  <c:v>-0.34360200000000002</c:v>
                </c:pt>
                <c:pt idx="342" formatCode="General">
                  <c:v>-0.34464</c:v>
                </c:pt>
                <c:pt idx="343" formatCode="General">
                  <c:v>-0.345611</c:v>
                </c:pt>
                <c:pt idx="344" formatCode="General">
                  <c:v>-0.34659499999999999</c:v>
                </c:pt>
                <c:pt idx="345" formatCode="General">
                  <c:v>-0.34762399999999999</c:v>
                </c:pt>
                <c:pt idx="346" formatCode="General">
                  <c:v>-0.34864099999999998</c:v>
                </c:pt>
                <c:pt idx="347" formatCode="General">
                  <c:v>-0.34958899999999998</c:v>
                </c:pt>
                <c:pt idx="348" formatCode="General">
                  <c:v>-0.35061700000000001</c:v>
                </c:pt>
                <c:pt idx="349" formatCode="General">
                  <c:v>-0.351634</c:v>
                </c:pt>
                <c:pt idx="350" formatCode="General">
                  <c:v>-0.35258600000000001</c:v>
                </c:pt>
                <c:pt idx="351" formatCode="General">
                  <c:v>-0.35361599999999999</c:v>
                </c:pt>
                <c:pt idx="352" formatCode="General">
                  <c:v>-0.35461399999999998</c:v>
                </c:pt>
                <c:pt idx="353" formatCode="General">
                  <c:v>-0.35561599999999999</c:v>
                </c:pt>
                <c:pt idx="354" formatCode="General">
                  <c:v>-0.35658400000000001</c:v>
                </c:pt>
                <c:pt idx="355" formatCode="General">
                  <c:v>-0.35759299999999999</c:v>
                </c:pt>
                <c:pt idx="356" formatCode="General">
                  <c:v>-0.35861399999999999</c:v>
                </c:pt>
                <c:pt idx="357" formatCode="General">
                  <c:v>-0.35960999999999999</c:v>
                </c:pt>
                <c:pt idx="358" formatCode="General">
                  <c:v>-0.36058499999999999</c:v>
                </c:pt>
                <c:pt idx="359" formatCode="General">
                  <c:v>-0.36159200000000002</c:v>
                </c:pt>
                <c:pt idx="360" formatCode="General">
                  <c:v>-0.36261199999999999</c:v>
                </c:pt>
                <c:pt idx="361" formatCode="General">
                  <c:v>-0.36360900000000002</c:v>
                </c:pt>
                <c:pt idx="362" formatCode="General">
                  <c:v>-0.36459999999999998</c:v>
                </c:pt>
                <c:pt idx="363" formatCode="General">
                  <c:v>-0.36560399999999998</c:v>
                </c:pt>
                <c:pt idx="364" formatCode="General">
                  <c:v>-0.36660599999999999</c:v>
                </c:pt>
                <c:pt idx="365" formatCode="General">
                  <c:v>-0.36758299999999999</c:v>
                </c:pt>
                <c:pt idx="366" formatCode="General">
                  <c:v>-0.36860700000000002</c:v>
                </c:pt>
                <c:pt idx="367" formatCode="General">
                  <c:v>-0.36961699999999997</c:v>
                </c:pt>
                <c:pt idx="368" formatCode="General">
                  <c:v>-0.370616</c:v>
                </c:pt>
                <c:pt idx="369" formatCode="General">
                  <c:v>-0.37158000000000002</c:v>
                </c:pt>
                <c:pt idx="370" formatCode="General">
                  <c:v>-0.37262499999999998</c:v>
                </c:pt>
                <c:pt idx="371" formatCode="General">
                  <c:v>-0.37362499999999998</c:v>
                </c:pt>
                <c:pt idx="372" formatCode="General">
                  <c:v>-0.37459199999999998</c:v>
                </c:pt>
                <c:pt idx="373" formatCode="General">
                  <c:v>-0.37558799999999998</c:v>
                </c:pt>
                <c:pt idx="374" formatCode="General">
                  <c:v>-0.37658900000000001</c:v>
                </c:pt>
                <c:pt idx="375" formatCode="General">
                  <c:v>-0.377604</c:v>
                </c:pt>
                <c:pt idx="376" formatCode="General">
                  <c:v>-0.37859999999999999</c:v>
                </c:pt>
                <c:pt idx="377" formatCode="General">
                  <c:v>-0.37958199999999997</c:v>
                </c:pt>
                <c:pt idx="378" formatCode="General">
                  <c:v>-0.38058199999999998</c:v>
                </c:pt>
                <c:pt idx="379" formatCode="General">
                  <c:v>-0.38161400000000001</c:v>
                </c:pt>
                <c:pt idx="380" formatCode="General">
                  <c:v>-0.382604</c:v>
                </c:pt>
                <c:pt idx="381" formatCode="General">
                  <c:v>-0.3836</c:v>
                </c:pt>
                <c:pt idx="382" formatCode="General">
                  <c:v>-0.38460899999999998</c:v>
                </c:pt>
                <c:pt idx="383" formatCode="General">
                  <c:v>-0.38559700000000002</c:v>
                </c:pt>
                <c:pt idx="384" formatCode="General">
                  <c:v>-0.38659700000000002</c:v>
                </c:pt>
                <c:pt idx="385" formatCode="General">
                  <c:v>-0.38760699999999998</c:v>
                </c:pt>
                <c:pt idx="386" formatCode="General">
                  <c:v>-0.38860699999999998</c:v>
                </c:pt>
                <c:pt idx="387" formatCode="General">
                  <c:v>-0.38960099999999998</c:v>
                </c:pt>
                <c:pt idx="388" formatCode="General">
                  <c:v>-0.39058500000000002</c:v>
                </c:pt>
                <c:pt idx="389" formatCode="General">
                  <c:v>-0.39161499999999999</c:v>
                </c:pt>
                <c:pt idx="390" formatCode="General">
                  <c:v>-0.392625</c:v>
                </c:pt>
                <c:pt idx="391" formatCode="General">
                  <c:v>-0.393594</c:v>
                </c:pt>
                <c:pt idx="392" formatCode="General">
                  <c:v>-0.394594</c:v>
                </c:pt>
                <c:pt idx="393" formatCode="General">
                  <c:v>-0.395625</c:v>
                </c:pt>
                <c:pt idx="394" formatCode="General">
                  <c:v>-0.396621</c:v>
                </c:pt>
                <c:pt idx="395" formatCode="General">
                  <c:v>-0.397588</c:v>
                </c:pt>
                <c:pt idx="396" formatCode="General">
                  <c:v>-0.39857900000000002</c:v>
                </c:pt>
                <c:pt idx="397" formatCode="General">
                  <c:v>-0.39959299999999998</c:v>
                </c:pt>
                <c:pt idx="398" formatCode="General">
                  <c:v>-0.40059</c:v>
                </c:pt>
                <c:pt idx="399" formatCode="General">
                  <c:v>-0.40159899999999998</c:v>
                </c:pt>
                <c:pt idx="400" formatCode="General">
                  <c:v>-0.40262399999999998</c:v>
                </c:pt>
                <c:pt idx="401" formatCode="General">
                  <c:v>-0.403611</c:v>
                </c:pt>
                <c:pt idx="402" formatCode="General">
                  <c:v>-0.40458899999999998</c:v>
                </c:pt>
                <c:pt idx="403" formatCode="General">
                  <c:v>-0.405613</c:v>
                </c:pt>
                <c:pt idx="404" formatCode="General">
                  <c:v>-0.40662700000000002</c:v>
                </c:pt>
                <c:pt idx="405" formatCode="General">
                  <c:v>-0.40759800000000002</c:v>
                </c:pt>
                <c:pt idx="406" formatCode="General">
                  <c:v>-0.40859200000000001</c:v>
                </c:pt>
                <c:pt idx="407" formatCode="General">
                  <c:v>-0.40960000000000002</c:v>
                </c:pt>
                <c:pt idx="408" formatCode="General">
                  <c:v>-0.41062399999999999</c:v>
                </c:pt>
                <c:pt idx="409" formatCode="General">
                  <c:v>-0.41158400000000001</c:v>
                </c:pt>
                <c:pt idx="410" formatCode="General">
                  <c:v>-0.41259000000000001</c:v>
                </c:pt>
                <c:pt idx="411" formatCode="General">
                  <c:v>-0.41360200000000003</c:v>
                </c:pt>
                <c:pt idx="412" formatCode="General">
                  <c:v>-0.414599</c:v>
                </c:pt>
                <c:pt idx="413" formatCode="General">
                  <c:v>-0.41558899999999999</c:v>
                </c:pt>
                <c:pt idx="414" formatCode="General">
                  <c:v>-0.41658299999999998</c:v>
                </c:pt>
                <c:pt idx="415" formatCode="General">
                  <c:v>-0.41761399999999999</c:v>
                </c:pt>
                <c:pt idx="416" formatCode="General">
                  <c:v>-0.41859099999999999</c:v>
                </c:pt>
                <c:pt idx="417" formatCode="General">
                  <c:v>-0.41957499999999998</c:v>
                </c:pt>
                <c:pt idx="418" formatCode="General">
                  <c:v>-0.420595</c:v>
                </c:pt>
                <c:pt idx="419" formatCode="General">
                  <c:v>-0.42160399999999998</c:v>
                </c:pt>
                <c:pt idx="420" formatCode="General">
                  <c:v>-0.42258099999999998</c:v>
                </c:pt>
                <c:pt idx="421" formatCode="General">
                  <c:v>-0.42359200000000002</c:v>
                </c:pt>
                <c:pt idx="422" formatCode="General">
                  <c:v>-0.42459599999999997</c:v>
                </c:pt>
                <c:pt idx="423" formatCode="General">
                  <c:v>-0.425591</c:v>
                </c:pt>
                <c:pt idx="424" formatCode="General">
                  <c:v>-0.42658600000000002</c:v>
                </c:pt>
                <c:pt idx="425" formatCode="General">
                  <c:v>-0.42758600000000002</c:v>
                </c:pt>
                <c:pt idx="426" formatCode="General">
                  <c:v>-0.42860199999999998</c:v>
                </c:pt>
                <c:pt idx="427" formatCode="General">
                  <c:v>-0.42960700000000002</c:v>
                </c:pt>
                <c:pt idx="428" formatCode="General">
                  <c:v>-0.43057000000000001</c:v>
                </c:pt>
                <c:pt idx="429" formatCode="General">
                  <c:v>-0.43162</c:v>
                </c:pt>
                <c:pt idx="430" formatCode="General">
                  <c:v>-0.43259900000000001</c:v>
                </c:pt>
                <c:pt idx="431" formatCode="General">
                  <c:v>-0.43357200000000001</c:v>
                </c:pt>
                <c:pt idx="432" formatCode="General">
                  <c:v>-0.43456499999999998</c:v>
                </c:pt>
                <c:pt idx="433" formatCode="General">
                  <c:v>-0.43560599999999999</c:v>
                </c:pt>
                <c:pt idx="434" formatCode="General">
                  <c:v>-0.436612</c:v>
                </c:pt>
                <c:pt idx="435" formatCode="General">
                  <c:v>-0.43757600000000002</c:v>
                </c:pt>
                <c:pt idx="436" formatCode="General">
                  <c:v>-0.43857800000000002</c:v>
                </c:pt>
                <c:pt idx="437" formatCode="General">
                  <c:v>-0.43959799999999999</c:v>
                </c:pt>
                <c:pt idx="438" formatCode="General">
                  <c:v>-0.44057800000000003</c:v>
                </c:pt>
                <c:pt idx="439" formatCode="General">
                  <c:v>-0.44159199999999998</c:v>
                </c:pt>
                <c:pt idx="440" formatCode="General">
                  <c:v>-0.44260500000000003</c:v>
                </c:pt>
                <c:pt idx="441" formatCode="General">
                  <c:v>-0.44360300000000003</c:v>
                </c:pt>
                <c:pt idx="442" formatCode="General">
                  <c:v>-0.44457999999999998</c:v>
                </c:pt>
                <c:pt idx="443" formatCode="General">
                  <c:v>-0.44558900000000001</c:v>
                </c:pt>
                <c:pt idx="444" formatCode="General">
                  <c:v>-0.44661099999999998</c:v>
                </c:pt>
                <c:pt idx="445" formatCode="General">
                  <c:v>-0.44757799999999998</c:v>
                </c:pt>
                <c:pt idx="446" formatCode="General">
                  <c:v>-0.44856099999999999</c:v>
                </c:pt>
                <c:pt idx="447" formatCode="General">
                  <c:v>-0.44958199999999998</c:v>
                </c:pt>
                <c:pt idx="448" formatCode="General">
                  <c:v>-0.45059500000000002</c:v>
                </c:pt>
                <c:pt idx="449" formatCode="General">
                  <c:v>-0.45158900000000002</c:v>
                </c:pt>
                <c:pt idx="450" formatCode="General">
                  <c:v>-0.45255600000000001</c:v>
                </c:pt>
                <c:pt idx="451" formatCode="General">
                  <c:v>-0.45357799999999998</c:v>
                </c:pt>
                <c:pt idx="452" formatCode="General">
                  <c:v>-0.45458599999999999</c:v>
                </c:pt>
                <c:pt idx="453" formatCode="General">
                  <c:v>-0.45557599999999998</c:v>
                </c:pt>
                <c:pt idx="454" formatCode="General">
                  <c:v>-0.45657199999999998</c:v>
                </c:pt>
                <c:pt idx="455" formatCode="General">
                  <c:v>-0.45759100000000003</c:v>
                </c:pt>
                <c:pt idx="456" formatCode="General">
                  <c:v>-0.45857999999999999</c:v>
                </c:pt>
                <c:pt idx="457" formatCode="General">
                  <c:v>-0.45955499999999999</c:v>
                </c:pt>
                <c:pt idx="458" formatCode="General">
                  <c:v>-0.46059699999999998</c:v>
                </c:pt>
                <c:pt idx="459" formatCode="General">
                  <c:v>-0.46160200000000001</c:v>
                </c:pt>
                <c:pt idx="460" formatCode="General">
                  <c:v>-0.46257599999999999</c:v>
                </c:pt>
                <c:pt idx="461" formatCode="General">
                  <c:v>-0.46357799999999999</c:v>
                </c:pt>
                <c:pt idx="462" formatCode="General">
                  <c:v>-0.46458500000000003</c:v>
                </c:pt>
                <c:pt idx="463" formatCode="General">
                  <c:v>-0.46559</c:v>
                </c:pt>
                <c:pt idx="464" formatCode="General">
                  <c:v>-0.46656599999999998</c:v>
                </c:pt>
                <c:pt idx="465" formatCode="General">
                  <c:v>-0.46757399999999999</c:v>
                </c:pt>
                <c:pt idx="466" formatCode="General">
                  <c:v>-0.468607</c:v>
                </c:pt>
                <c:pt idx="467" formatCode="General">
                  <c:v>-0.469586</c:v>
                </c:pt>
                <c:pt idx="468" formatCode="General">
                  <c:v>-0.470586</c:v>
                </c:pt>
                <c:pt idx="469" formatCode="General">
                  <c:v>-0.47158499999999998</c:v>
                </c:pt>
                <c:pt idx="470" formatCode="General">
                  <c:v>-0.47258899999999998</c:v>
                </c:pt>
                <c:pt idx="471" formatCode="General">
                  <c:v>-0.47355900000000001</c:v>
                </c:pt>
                <c:pt idx="472" formatCode="General">
                  <c:v>-0.47456599999999999</c:v>
                </c:pt>
                <c:pt idx="473" formatCode="General">
                  <c:v>-0.47558299999999998</c:v>
                </c:pt>
                <c:pt idx="474" formatCode="General">
                  <c:v>-0.47656300000000001</c:v>
                </c:pt>
                <c:pt idx="475" formatCode="General">
                  <c:v>-0.47756100000000001</c:v>
                </c:pt>
                <c:pt idx="476" formatCode="General">
                  <c:v>-0.47859600000000002</c:v>
                </c:pt>
                <c:pt idx="477" formatCode="General">
                  <c:v>-0.47957699999999998</c:v>
                </c:pt>
                <c:pt idx="478" formatCode="General">
                  <c:v>-0.48058600000000001</c:v>
                </c:pt>
                <c:pt idx="479" formatCode="General">
                  <c:v>-0.48156500000000002</c:v>
                </c:pt>
                <c:pt idx="480" formatCode="General">
                  <c:v>-0.48258499999999999</c:v>
                </c:pt>
                <c:pt idx="481" formatCode="General">
                  <c:v>-0.48357899999999998</c:v>
                </c:pt>
                <c:pt idx="482" formatCode="General">
                  <c:v>-0.48458299999999999</c:v>
                </c:pt>
                <c:pt idx="483" formatCode="General">
                  <c:v>-0.48555399999999999</c:v>
                </c:pt>
                <c:pt idx="484" formatCode="General">
                  <c:v>-0.48658400000000002</c:v>
                </c:pt>
                <c:pt idx="485" formatCode="General">
                  <c:v>-0.48758800000000002</c:v>
                </c:pt>
                <c:pt idx="486" formatCode="General">
                  <c:v>-0.48854700000000001</c:v>
                </c:pt>
                <c:pt idx="487" formatCode="General">
                  <c:v>-0.489566</c:v>
                </c:pt>
                <c:pt idx="488" formatCode="General">
                  <c:v>-0.49058299999999999</c:v>
                </c:pt>
                <c:pt idx="489" formatCode="General">
                  <c:v>-0.49157600000000001</c:v>
                </c:pt>
                <c:pt idx="490" formatCode="General">
                  <c:v>-0.49254900000000001</c:v>
                </c:pt>
                <c:pt idx="491" formatCode="General">
                  <c:v>-0.493564</c:v>
                </c:pt>
                <c:pt idx="492" formatCode="General">
                  <c:v>-0.49457099999999998</c:v>
                </c:pt>
                <c:pt idx="493" formatCode="General">
                  <c:v>-0.49556</c:v>
                </c:pt>
                <c:pt idx="494" formatCode="General">
                  <c:v>-0.49656800000000001</c:v>
                </c:pt>
                <c:pt idx="495" formatCode="General">
                  <c:v>-0.49757800000000002</c:v>
                </c:pt>
                <c:pt idx="496" formatCode="General">
                  <c:v>-0.49858400000000003</c:v>
                </c:pt>
                <c:pt idx="497" formatCode="General">
                  <c:v>-0.49955300000000002</c:v>
                </c:pt>
                <c:pt idx="498" formatCode="General">
                  <c:v>-0.50058100000000005</c:v>
                </c:pt>
                <c:pt idx="499" formatCode="General">
                  <c:v>-0.50158100000000005</c:v>
                </c:pt>
                <c:pt idx="500" formatCode="General">
                  <c:v>-0.50256599999999996</c:v>
                </c:pt>
                <c:pt idx="501" formatCode="General">
                  <c:v>-0.50356000000000001</c:v>
                </c:pt>
                <c:pt idx="502" formatCode="General">
                  <c:v>-0.50456699999999999</c:v>
                </c:pt>
                <c:pt idx="503" formatCode="General">
                  <c:v>-0.505575</c:v>
                </c:pt>
                <c:pt idx="504" formatCode="General">
                  <c:v>-0.50657300000000005</c:v>
                </c:pt>
                <c:pt idx="505" formatCode="General">
                  <c:v>-0.507575</c:v>
                </c:pt>
                <c:pt idx="506" formatCode="General">
                  <c:v>-0.508579</c:v>
                </c:pt>
                <c:pt idx="507" formatCode="General">
                  <c:v>-0.50958000000000003</c:v>
                </c:pt>
                <c:pt idx="508" formatCode="General">
                  <c:v>-0.51055899999999999</c:v>
                </c:pt>
                <c:pt idx="509" formatCode="General">
                  <c:v>-0.511571</c:v>
                </c:pt>
                <c:pt idx="510" formatCode="General">
                  <c:v>-0.51256999999999997</c:v>
                </c:pt>
                <c:pt idx="511" formatCode="General">
                  <c:v>-0.51356900000000005</c:v>
                </c:pt>
                <c:pt idx="512" formatCode="General">
                  <c:v>-0.51457200000000003</c:v>
                </c:pt>
                <c:pt idx="513" formatCode="General">
                  <c:v>-0.51558300000000001</c:v>
                </c:pt>
                <c:pt idx="514" formatCode="General">
                  <c:v>-0.516567</c:v>
                </c:pt>
                <c:pt idx="515" formatCode="General">
                  <c:v>-0.51755200000000001</c:v>
                </c:pt>
                <c:pt idx="516" formatCode="General">
                  <c:v>-0.51854100000000003</c:v>
                </c:pt>
                <c:pt idx="517" formatCode="General">
                  <c:v>-0.51957699999999996</c:v>
                </c:pt>
                <c:pt idx="518" formatCode="General">
                  <c:v>-0.52056599999999997</c:v>
                </c:pt>
                <c:pt idx="519" formatCode="General">
                  <c:v>-0.52152699999999996</c:v>
                </c:pt>
                <c:pt idx="520" formatCode="General">
                  <c:v>-0.52255700000000005</c:v>
                </c:pt>
                <c:pt idx="521" formatCode="General">
                  <c:v>-0.52357100000000001</c:v>
                </c:pt>
                <c:pt idx="522" formatCode="General">
                  <c:v>-0.52455099999999999</c:v>
                </c:pt>
                <c:pt idx="523" formatCode="General">
                  <c:v>-0.52555700000000005</c:v>
                </c:pt>
                <c:pt idx="524" formatCode="General">
                  <c:v>-0.52654900000000004</c:v>
                </c:pt>
                <c:pt idx="525" formatCode="General">
                  <c:v>-0.52759299999999998</c:v>
                </c:pt>
                <c:pt idx="526" formatCode="General">
                  <c:v>-0.528559</c:v>
                </c:pt>
                <c:pt idx="527" formatCode="General">
                  <c:v>-0.52954999999999997</c:v>
                </c:pt>
                <c:pt idx="528" formatCode="General">
                  <c:v>-0.53055099999999999</c:v>
                </c:pt>
                <c:pt idx="529" formatCode="General">
                  <c:v>-0.53155200000000002</c:v>
                </c:pt>
                <c:pt idx="530" formatCode="General">
                  <c:v>-0.53253200000000001</c:v>
                </c:pt>
                <c:pt idx="531" formatCode="General">
                  <c:v>-0.53355600000000003</c:v>
                </c:pt>
                <c:pt idx="532" formatCode="General">
                  <c:v>-0.53455799999999998</c:v>
                </c:pt>
                <c:pt idx="533" formatCode="General">
                  <c:v>-0.53553499999999998</c:v>
                </c:pt>
                <c:pt idx="534" formatCode="General">
                  <c:v>-0.53654400000000002</c:v>
                </c:pt>
                <c:pt idx="535" formatCode="General">
                  <c:v>-0.53755699999999995</c:v>
                </c:pt>
                <c:pt idx="536" formatCode="General">
                  <c:v>-0.53856499999999996</c:v>
                </c:pt>
                <c:pt idx="537" formatCode="General">
                  <c:v>-0.53953200000000001</c:v>
                </c:pt>
                <c:pt idx="538" formatCode="General">
                  <c:v>-0.54052900000000004</c:v>
                </c:pt>
                <c:pt idx="539" formatCode="General">
                  <c:v>-0.54156599999999999</c:v>
                </c:pt>
                <c:pt idx="540" formatCode="General">
                  <c:v>-0.54254999999999998</c:v>
                </c:pt>
                <c:pt idx="541" formatCode="General">
                  <c:v>-0.543547</c:v>
                </c:pt>
                <c:pt idx="542" formatCode="General">
                  <c:v>-0.54453499999999999</c:v>
                </c:pt>
                <c:pt idx="543" formatCode="General">
                  <c:v>-0.54555699999999996</c:v>
                </c:pt>
                <c:pt idx="544" formatCode="General">
                  <c:v>-0.54654000000000003</c:v>
                </c:pt>
                <c:pt idx="545" formatCode="General">
                  <c:v>-0.54753399999999997</c:v>
                </c:pt>
                <c:pt idx="546" formatCode="General">
                  <c:v>-0.54853700000000005</c:v>
                </c:pt>
                <c:pt idx="547" formatCode="General">
                  <c:v>-0.54956799999999995</c:v>
                </c:pt>
                <c:pt idx="548" formatCode="General">
                  <c:v>-0.55052999999999996</c:v>
                </c:pt>
                <c:pt idx="549" formatCode="General">
                  <c:v>-0.55155699999999996</c:v>
                </c:pt>
                <c:pt idx="550" formatCode="General">
                  <c:v>-0.55257599999999996</c:v>
                </c:pt>
                <c:pt idx="551" formatCode="General">
                  <c:v>-0.553539</c:v>
                </c:pt>
                <c:pt idx="552" formatCode="General">
                  <c:v>-0.55454000000000003</c:v>
                </c:pt>
                <c:pt idx="553" formatCode="General">
                  <c:v>-0.55552900000000005</c:v>
                </c:pt>
                <c:pt idx="554" formatCode="General">
                  <c:v>-0.55656799999999995</c:v>
                </c:pt>
                <c:pt idx="555" formatCode="General">
                  <c:v>-0.557535</c:v>
                </c:pt>
                <c:pt idx="556" formatCode="General">
                  <c:v>-0.55852400000000002</c:v>
                </c:pt>
                <c:pt idx="557" formatCode="General">
                  <c:v>-0.55954700000000002</c:v>
                </c:pt>
                <c:pt idx="558" formatCode="General">
                  <c:v>-0.56057100000000004</c:v>
                </c:pt>
                <c:pt idx="559" formatCode="General">
                  <c:v>-0.56153799999999998</c:v>
                </c:pt>
                <c:pt idx="560" formatCode="General">
                  <c:v>-0.562531</c:v>
                </c:pt>
                <c:pt idx="561" formatCode="General">
                  <c:v>-0.56356600000000001</c:v>
                </c:pt>
                <c:pt idx="562" formatCode="General">
                  <c:v>-0.564558</c:v>
                </c:pt>
                <c:pt idx="563" formatCode="General">
                  <c:v>-0.565523</c:v>
                </c:pt>
                <c:pt idx="564" formatCode="General">
                  <c:v>-0.566523</c:v>
                </c:pt>
                <c:pt idx="565" formatCode="General">
                  <c:v>-0.56756600000000001</c:v>
                </c:pt>
                <c:pt idx="566" formatCode="General">
                  <c:v>-0.56854700000000002</c:v>
                </c:pt>
                <c:pt idx="567" formatCode="General">
                  <c:v>-0.56955100000000003</c:v>
                </c:pt>
                <c:pt idx="568" formatCode="General">
                  <c:v>-0.57056399999999996</c:v>
                </c:pt>
                <c:pt idx="569" formatCode="General">
                  <c:v>-0.57154700000000003</c:v>
                </c:pt>
                <c:pt idx="570" formatCode="General">
                  <c:v>-0.57252400000000003</c:v>
                </c:pt>
                <c:pt idx="571" formatCode="General">
                  <c:v>-0.57353799999999999</c:v>
                </c:pt>
                <c:pt idx="572" formatCode="General">
                  <c:v>-0.57456200000000002</c:v>
                </c:pt>
                <c:pt idx="573" formatCode="General">
                  <c:v>-0.57555400000000001</c:v>
                </c:pt>
                <c:pt idx="574" formatCode="General">
                  <c:v>-0.57653900000000002</c:v>
                </c:pt>
                <c:pt idx="575" formatCode="General">
                  <c:v>-0.57753699999999997</c:v>
                </c:pt>
                <c:pt idx="576" formatCode="General">
                  <c:v>-0.57857400000000003</c:v>
                </c:pt>
                <c:pt idx="577" formatCode="General">
                  <c:v>-0.57954000000000006</c:v>
                </c:pt>
                <c:pt idx="578" formatCode="General">
                  <c:v>-0.58054099999999997</c:v>
                </c:pt>
                <c:pt idx="579" formatCode="General">
                  <c:v>-0.58154099999999997</c:v>
                </c:pt>
                <c:pt idx="580" formatCode="General">
                  <c:v>-0.58254499999999998</c:v>
                </c:pt>
                <c:pt idx="581" formatCode="General">
                  <c:v>-0.58354499999999998</c:v>
                </c:pt>
                <c:pt idx="582" formatCode="General">
                  <c:v>-0.58453100000000002</c:v>
                </c:pt>
                <c:pt idx="583" formatCode="General">
                  <c:v>-0.58555800000000002</c:v>
                </c:pt>
                <c:pt idx="584" formatCode="General">
                  <c:v>-0.58655999999999997</c:v>
                </c:pt>
                <c:pt idx="585" formatCode="General">
                  <c:v>-0.58755199999999996</c:v>
                </c:pt>
                <c:pt idx="586" formatCode="General">
                  <c:v>-0.588561</c:v>
                </c:pt>
                <c:pt idx="587" formatCode="General">
                  <c:v>-0.58954399999999996</c:v>
                </c:pt>
                <c:pt idx="588" formatCode="General">
                  <c:v>-0.59052700000000002</c:v>
                </c:pt>
                <c:pt idx="589" formatCode="General">
                  <c:v>-0.59154700000000005</c:v>
                </c:pt>
                <c:pt idx="590" formatCode="General">
                  <c:v>-0.59255800000000003</c:v>
                </c:pt>
                <c:pt idx="591" formatCode="General">
                  <c:v>-0.59354899999999999</c:v>
                </c:pt>
                <c:pt idx="592" formatCode="General">
                  <c:v>-0.59450899999999995</c:v>
                </c:pt>
                <c:pt idx="593" formatCode="General">
                  <c:v>-0.59552099999999997</c:v>
                </c:pt>
                <c:pt idx="594" formatCode="General">
                  <c:v>-0.59656100000000001</c:v>
                </c:pt>
                <c:pt idx="595" formatCode="General">
                  <c:v>-0.59755599999999998</c:v>
                </c:pt>
                <c:pt idx="596" formatCode="General">
                  <c:v>-0.59853599999999996</c:v>
                </c:pt>
                <c:pt idx="597" formatCode="General">
                  <c:v>-0.59953000000000001</c:v>
                </c:pt>
                <c:pt idx="598" formatCode="General">
                  <c:v>-0.60055800000000004</c:v>
                </c:pt>
                <c:pt idx="599" formatCode="General">
                  <c:v>-0.60154099999999999</c:v>
                </c:pt>
                <c:pt idx="600" formatCode="General">
                  <c:v>-0.60253500000000004</c:v>
                </c:pt>
                <c:pt idx="601" formatCode="General">
                  <c:v>-0.60354699999999994</c:v>
                </c:pt>
                <c:pt idx="602" formatCode="General">
                  <c:v>-0.60453500000000004</c:v>
                </c:pt>
                <c:pt idx="603" formatCode="General">
                  <c:v>-0.60553000000000001</c:v>
                </c:pt>
                <c:pt idx="604" formatCode="General">
                  <c:v>-0.60654600000000003</c:v>
                </c:pt>
                <c:pt idx="605" formatCode="General">
                  <c:v>-0.60756900000000003</c:v>
                </c:pt>
                <c:pt idx="606" formatCode="General">
                  <c:v>-0.60854600000000003</c:v>
                </c:pt>
                <c:pt idx="607" formatCode="General">
                  <c:v>-0.60953400000000002</c:v>
                </c:pt>
                <c:pt idx="608" formatCode="General">
                  <c:v>-0.61055199999999998</c:v>
                </c:pt>
                <c:pt idx="609" formatCode="General">
                  <c:v>-0.61157099999999998</c:v>
                </c:pt>
                <c:pt idx="610" formatCode="General">
                  <c:v>-0.61253800000000003</c:v>
                </c:pt>
                <c:pt idx="611" formatCode="General">
                  <c:v>-0.61352300000000004</c:v>
                </c:pt>
                <c:pt idx="612" formatCode="General">
                  <c:v>-0.61454299999999995</c:v>
                </c:pt>
                <c:pt idx="613" formatCode="General">
                  <c:v>-0.61555400000000005</c:v>
                </c:pt>
                <c:pt idx="614" formatCode="General">
                  <c:v>-0.61655300000000002</c:v>
                </c:pt>
                <c:pt idx="615" formatCode="General">
                  <c:v>-0.61753899999999995</c:v>
                </c:pt>
                <c:pt idx="616" formatCode="General">
                  <c:v>-0.61855800000000005</c:v>
                </c:pt>
                <c:pt idx="617" formatCode="General">
                  <c:v>-0.61953499999999995</c:v>
                </c:pt>
                <c:pt idx="618" formatCode="General">
                  <c:v>-0.62051699999999999</c:v>
                </c:pt>
                <c:pt idx="619" formatCode="General">
                  <c:v>-0.621529</c:v>
                </c:pt>
                <c:pt idx="620" formatCode="General">
                  <c:v>-0.62256800000000001</c:v>
                </c:pt>
                <c:pt idx="621" formatCode="General">
                  <c:v>-0.62354500000000002</c:v>
                </c:pt>
                <c:pt idx="622" formatCode="General">
                  <c:v>-0.62455000000000005</c:v>
                </c:pt>
                <c:pt idx="623" formatCode="General">
                  <c:v>-0.625556</c:v>
                </c:pt>
                <c:pt idx="624" formatCode="General">
                  <c:v>-0.62655700000000003</c:v>
                </c:pt>
                <c:pt idx="625" formatCode="General">
                  <c:v>-0.62754799999999999</c:v>
                </c:pt>
                <c:pt idx="626" formatCode="General">
                  <c:v>-0.62854900000000002</c:v>
                </c:pt>
                <c:pt idx="627" formatCode="General">
                  <c:v>-0.62955899999999998</c:v>
                </c:pt>
                <c:pt idx="628" formatCode="General">
                  <c:v>-0.63055300000000003</c:v>
                </c:pt>
                <c:pt idx="629" formatCode="General">
                  <c:v>-0.63153899999999996</c:v>
                </c:pt>
                <c:pt idx="630" formatCode="General">
                  <c:v>-0.63254200000000005</c:v>
                </c:pt>
                <c:pt idx="631" formatCode="General">
                  <c:v>-0.63356400000000002</c:v>
                </c:pt>
                <c:pt idx="632" formatCode="General">
                  <c:v>-0.63452299999999995</c:v>
                </c:pt>
                <c:pt idx="633" formatCode="General">
                  <c:v>-0.63551800000000003</c:v>
                </c:pt>
                <c:pt idx="634" formatCode="General">
                  <c:v>-0.63655099999999998</c:v>
                </c:pt>
                <c:pt idx="635" formatCode="General">
                  <c:v>-0.637544</c:v>
                </c:pt>
                <c:pt idx="636" formatCode="General">
                  <c:v>-0.63852799999999998</c:v>
                </c:pt>
                <c:pt idx="637" formatCode="General">
                  <c:v>-0.63953800000000005</c:v>
                </c:pt>
                <c:pt idx="638" formatCode="General">
                  <c:v>-0.64057399999999998</c:v>
                </c:pt>
                <c:pt idx="639" formatCode="General">
                  <c:v>-0.64153499999999997</c:v>
                </c:pt>
                <c:pt idx="640" formatCode="General">
                  <c:v>-0.64253800000000005</c:v>
                </c:pt>
                <c:pt idx="641" formatCode="General">
                  <c:v>-0.64352900000000002</c:v>
                </c:pt>
                <c:pt idx="642" formatCode="General">
                  <c:v>-0.64453700000000003</c:v>
                </c:pt>
                <c:pt idx="643" formatCode="General">
                  <c:v>-0.64553499999999997</c:v>
                </c:pt>
                <c:pt idx="644" formatCode="General">
                  <c:v>-0.64653499999999997</c:v>
                </c:pt>
                <c:pt idx="645" formatCode="General">
                  <c:v>-0.64755700000000005</c:v>
                </c:pt>
                <c:pt idx="646" formatCode="General">
                  <c:v>-0.64855700000000005</c:v>
                </c:pt>
                <c:pt idx="647" formatCode="General">
                  <c:v>-0.649509</c:v>
                </c:pt>
                <c:pt idx="648" formatCode="General">
                  <c:v>-0.65051700000000001</c:v>
                </c:pt>
                <c:pt idx="649" formatCode="General">
                  <c:v>-0.65155700000000005</c:v>
                </c:pt>
                <c:pt idx="650" formatCode="General">
                  <c:v>-0.65252900000000003</c:v>
                </c:pt>
                <c:pt idx="651" formatCode="General">
                  <c:v>-0.65352100000000002</c:v>
                </c:pt>
                <c:pt idx="652" formatCode="General">
                  <c:v>-0.65452399999999999</c:v>
                </c:pt>
                <c:pt idx="653" formatCode="General">
                  <c:v>-0.65554699999999999</c:v>
                </c:pt>
                <c:pt idx="654" formatCode="General">
                  <c:v>-0.65654299999999999</c:v>
                </c:pt>
                <c:pt idx="655" formatCode="General">
                  <c:v>-0.65754400000000002</c:v>
                </c:pt>
                <c:pt idx="656" formatCode="General">
                  <c:v>-0.65853200000000001</c:v>
                </c:pt>
                <c:pt idx="657" formatCode="General">
                  <c:v>-0.65953799999999996</c:v>
                </c:pt>
                <c:pt idx="658" formatCode="General">
                  <c:v>-0.66054000000000002</c:v>
                </c:pt>
                <c:pt idx="659" formatCode="General">
                  <c:v>-0.66155299999999995</c:v>
                </c:pt>
                <c:pt idx="660" formatCode="General">
                  <c:v>-0.66254999999999997</c:v>
                </c:pt>
                <c:pt idx="661" formatCode="General">
                  <c:v>-0.663524</c:v>
                </c:pt>
                <c:pt idx="662" formatCode="General">
                  <c:v>-0.66452900000000004</c:v>
                </c:pt>
                <c:pt idx="663" formatCode="General">
                  <c:v>-0.665543</c:v>
                </c:pt>
                <c:pt idx="664" formatCode="General">
                  <c:v>-0.666547</c:v>
                </c:pt>
                <c:pt idx="665" formatCode="General">
                  <c:v>-0.66751799999999994</c:v>
                </c:pt>
                <c:pt idx="666" formatCode="General">
                  <c:v>-0.66853700000000005</c:v>
                </c:pt>
                <c:pt idx="667" formatCode="General">
                  <c:v>-0.66954100000000005</c:v>
                </c:pt>
                <c:pt idx="668" formatCode="General">
                  <c:v>-0.67055600000000004</c:v>
                </c:pt>
                <c:pt idx="669" formatCode="General">
                  <c:v>-0.67153600000000002</c:v>
                </c:pt>
                <c:pt idx="670" formatCode="General">
                  <c:v>-0.67253799999999997</c:v>
                </c:pt>
                <c:pt idx="671" formatCode="General">
                  <c:v>-0.67355299999999996</c:v>
                </c:pt>
                <c:pt idx="672" formatCode="General">
                  <c:v>-0.67455299999999996</c:v>
                </c:pt>
                <c:pt idx="673" formatCode="General">
                  <c:v>-0.67553300000000005</c:v>
                </c:pt>
                <c:pt idx="674" formatCode="General">
                  <c:v>-0.676539</c:v>
                </c:pt>
                <c:pt idx="675" formatCode="General">
                  <c:v>-0.67754000000000003</c:v>
                </c:pt>
                <c:pt idx="676" formatCode="General">
                  <c:v>-0.67851799999999995</c:v>
                </c:pt>
                <c:pt idx="677" formatCode="General">
                  <c:v>-0.679531</c:v>
                </c:pt>
                <c:pt idx="678" formatCode="General">
                  <c:v>-0.68055600000000005</c:v>
                </c:pt>
                <c:pt idx="679" formatCode="General">
                  <c:v>-0.68153600000000003</c:v>
                </c:pt>
                <c:pt idx="680" formatCode="General">
                  <c:v>-0.68251300000000004</c:v>
                </c:pt>
                <c:pt idx="681" formatCode="General">
                  <c:v>-0.68353600000000003</c:v>
                </c:pt>
                <c:pt idx="682" formatCode="General">
                  <c:v>-0.68455600000000005</c:v>
                </c:pt>
                <c:pt idx="683" formatCode="General">
                  <c:v>-0.68554099999999996</c:v>
                </c:pt>
                <c:pt idx="684" formatCode="General">
                  <c:v>-0.68651200000000001</c:v>
                </c:pt>
                <c:pt idx="685" formatCode="General">
                  <c:v>-0.68753699999999995</c:v>
                </c:pt>
                <c:pt idx="686" formatCode="General">
                  <c:v>-0.68854599999999999</c:v>
                </c:pt>
                <c:pt idx="687" formatCode="General">
                  <c:v>-0.68953699999999996</c:v>
                </c:pt>
                <c:pt idx="688" formatCode="General">
                  <c:v>-0.69052999999999998</c:v>
                </c:pt>
                <c:pt idx="689" formatCode="General">
                  <c:v>-0.69153399999999998</c:v>
                </c:pt>
                <c:pt idx="690" formatCode="General">
                  <c:v>-0.692523</c:v>
                </c:pt>
                <c:pt idx="691" formatCode="General">
                  <c:v>-0.69353699999999996</c:v>
                </c:pt>
                <c:pt idx="692" formatCode="General">
                  <c:v>-0.69453299999999996</c:v>
                </c:pt>
                <c:pt idx="693" formatCode="General">
                  <c:v>-0.69552700000000001</c:v>
                </c:pt>
                <c:pt idx="694" formatCode="General">
                  <c:v>-0.69653399999999999</c:v>
                </c:pt>
                <c:pt idx="695" formatCode="General">
                  <c:v>-0.69754499999999997</c:v>
                </c:pt>
                <c:pt idx="696" formatCode="General">
                  <c:v>-0.69854099999999997</c:v>
                </c:pt>
                <c:pt idx="697" formatCode="General">
                  <c:v>-0.69955500000000004</c:v>
                </c:pt>
                <c:pt idx="698" formatCode="General">
                  <c:v>-0.70052000000000003</c:v>
                </c:pt>
                <c:pt idx="699" formatCode="General">
                  <c:v>-0.70152499999999995</c:v>
                </c:pt>
                <c:pt idx="700" formatCode="General">
                  <c:v>-0.702546</c:v>
                </c:pt>
                <c:pt idx="701" formatCode="General">
                  <c:v>-0.70353900000000003</c:v>
                </c:pt>
                <c:pt idx="702" formatCode="General">
                  <c:v>-0.70452199999999998</c:v>
                </c:pt>
                <c:pt idx="703" formatCode="General">
                  <c:v>-0.70552000000000004</c:v>
                </c:pt>
                <c:pt idx="704" formatCode="General">
                  <c:v>-0.70652400000000004</c:v>
                </c:pt>
                <c:pt idx="705" formatCode="General">
                  <c:v>-0.70751900000000001</c:v>
                </c:pt>
                <c:pt idx="706" formatCode="General">
                  <c:v>-0.70850900000000006</c:v>
                </c:pt>
                <c:pt idx="707" formatCode="General">
                  <c:v>-0.70951900000000001</c:v>
                </c:pt>
                <c:pt idx="708" formatCode="General">
                  <c:v>-0.71053599999999995</c:v>
                </c:pt>
                <c:pt idx="709" formatCode="General">
                  <c:v>-0.71152300000000002</c:v>
                </c:pt>
                <c:pt idx="710" formatCode="General">
                  <c:v>-0.71252300000000002</c:v>
                </c:pt>
                <c:pt idx="711" formatCode="General">
                  <c:v>-0.71352499999999996</c:v>
                </c:pt>
                <c:pt idx="712" formatCode="General">
                  <c:v>-0.71452800000000005</c:v>
                </c:pt>
                <c:pt idx="713" formatCode="General">
                  <c:v>-0.71551900000000002</c:v>
                </c:pt>
                <c:pt idx="714" formatCode="General">
                  <c:v>-0.71653299999999998</c:v>
                </c:pt>
                <c:pt idx="715" formatCode="General">
                  <c:v>-0.71751699999999996</c:v>
                </c:pt>
                <c:pt idx="716" formatCode="General">
                  <c:v>-0.71852300000000002</c:v>
                </c:pt>
                <c:pt idx="717" formatCode="General">
                  <c:v>-0.71952400000000005</c:v>
                </c:pt>
                <c:pt idx="718" formatCode="General">
                  <c:v>-0.72055100000000005</c:v>
                </c:pt>
                <c:pt idx="719" formatCode="General">
                  <c:v>-0.72153599999999996</c:v>
                </c:pt>
                <c:pt idx="720" formatCode="General">
                  <c:v>-0.72250400000000004</c:v>
                </c:pt>
                <c:pt idx="721" formatCode="General">
                  <c:v>-0.72350700000000001</c:v>
                </c:pt>
                <c:pt idx="722" formatCode="General">
                  <c:v>-0.72454099999999999</c:v>
                </c:pt>
                <c:pt idx="723" formatCode="General">
                  <c:v>-0.72555800000000004</c:v>
                </c:pt>
                <c:pt idx="724" formatCode="General">
                  <c:v>-0.72652399999999995</c:v>
                </c:pt>
                <c:pt idx="725" formatCode="General">
                  <c:v>-0.72752899999999998</c:v>
                </c:pt>
                <c:pt idx="726" formatCode="General">
                  <c:v>-0.72853999999999997</c:v>
                </c:pt>
                <c:pt idx="727" formatCode="General">
                  <c:v>-0.72953199999999996</c:v>
                </c:pt>
                <c:pt idx="728" formatCode="General">
                  <c:v>-0.73050899999999996</c:v>
                </c:pt>
                <c:pt idx="729" formatCode="General">
                  <c:v>-0.731514</c:v>
                </c:pt>
                <c:pt idx="730" formatCode="General">
                  <c:v>-0.73253500000000005</c:v>
                </c:pt>
                <c:pt idx="731" formatCode="General">
                  <c:v>-0.73351699999999997</c:v>
                </c:pt>
                <c:pt idx="732" formatCode="General">
                  <c:v>-0.734545</c:v>
                </c:pt>
                <c:pt idx="733" formatCode="General">
                  <c:v>-0.735545</c:v>
                </c:pt>
                <c:pt idx="734" formatCode="General">
                  <c:v>-0.73652200000000001</c:v>
                </c:pt>
                <c:pt idx="735" formatCode="General">
                  <c:v>-0.73752300000000004</c:v>
                </c:pt>
                <c:pt idx="736" formatCode="General">
                  <c:v>-0.73852899999999999</c:v>
                </c:pt>
                <c:pt idx="737" formatCode="General">
                  <c:v>-0.73954299999999995</c:v>
                </c:pt>
                <c:pt idx="738" formatCode="General">
                  <c:v>-0.74053599999999997</c:v>
                </c:pt>
                <c:pt idx="739" formatCode="General">
                  <c:v>-0.74150300000000002</c:v>
                </c:pt>
                <c:pt idx="740" formatCode="General">
                  <c:v>-0.74252600000000002</c:v>
                </c:pt>
                <c:pt idx="741" formatCode="General">
                  <c:v>-0.74354699999999996</c:v>
                </c:pt>
                <c:pt idx="742" formatCode="General">
                  <c:v>-0.74454399999999998</c:v>
                </c:pt>
                <c:pt idx="743" formatCode="General">
                  <c:v>-0.74550099999999997</c:v>
                </c:pt>
                <c:pt idx="744" formatCode="General">
                  <c:v>-0.746533</c:v>
                </c:pt>
                <c:pt idx="745" formatCode="General">
                  <c:v>-0.74750499999999998</c:v>
                </c:pt>
                <c:pt idx="746" formatCode="General">
                  <c:v>-0.74851900000000005</c:v>
                </c:pt>
                <c:pt idx="747" formatCode="General">
                  <c:v>-0.74951500000000004</c:v>
                </c:pt>
                <c:pt idx="748" formatCode="General">
                  <c:v>-0.75051999999999996</c:v>
                </c:pt>
                <c:pt idx="749" formatCode="General">
                  <c:v>-0.75150700000000004</c:v>
                </c:pt>
                <c:pt idx="750" formatCode="General">
                  <c:v>-0.75251999999999997</c:v>
                </c:pt>
                <c:pt idx="751" formatCode="General">
                  <c:v>-0.75354200000000005</c:v>
                </c:pt>
                <c:pt idx="752" formatCode="General">
                  <c:v>-0.75454399999999999</c:v>
                </c:pt>
                <c:pt idx="753" formatCode="General">
                  <c:v>-0.75550700000000004</c:v>
                </c:pt>
                <c:pt idx="754" formatCode="General">
                  <c:v>-0.75651500000000005</c:v>
                </c:pt>
                <c:pt idx="755" formatCode="General">
                  <c:v>-0.75753499999999996</c:v>
                </c:pt>
                <c:pt idx="756" formatCode="General">
                  <c:v>-0.75853400000000004</c:v>
                </c:pt>
                <c:pt idx="757" formatCode="General">
                  <c:v>-0.75951400000000002</c:v>
                </c:pt>
                <c:pt idx="758" formatCode="General">
                  <c:v>-0.76052900000000001</c:v>
                </c:pt>
                <c:pt idx="759" formatCode="General">
                  <c:v>-0.76152500000000001</c:v>
                </c:pt>
                <c:pt idx="760" formatCode="General">
                  <c:v>-0.76251000000000002</c:v>
                </c:pt>
                <c:pt idx="761" formatCode="General">
                  <c:v>-0.76351199999999997</c:v>
                </c:pt>
                <c:pt idx="762" formatCode="General">
                  <c:v>-0.76450099999999999</c:v>
                </c:pt>
                <c:pt idx="763" formatCode="General">
                  <c:v>-0.76551800000000003</c:v>
                </c:pt>
                <c:pt idx="764" formatCode="General">
                  <c:v>-0.76651999999999998</c:v>
                </c:pt>
                <c:pt idx="765" formatCode="General">
                  <c:v>-0.76750399999999996</c:v>
                </c:pt>
                <c:pt idx="766" formatCode="General">
                  <c:v>-0.768509</c:v>
                </c:pt>
                <c:pt idx="767" formatCode="General">
                  <c:v>-0.76951899999999995</c:v>
                </c:pt>
                <c:pt idx="768" formatCode="General">
                  <c:v>-0.77049400000000001</c:v>
                </c:pt>
                <c:pt idx="769" formatCode="General">
                  <c:v>-0.77152200000000004</c:v>
                </c:pt>
                <c:pt idx="770" formatCode="General">
                  <c:v>-0.77251199999999998</c:v>
                </c:pt>
                <c:pt idx="771" formatCode="General">
                  <c:v>-0.77349500000000004</c:v>
                </c:pt>
                <c:pt idx="772" formatCode="General">
                  <c:v>-0.77451199999999998</c:v>
                </c:pt>
                <c:pt idx="773" formatCode="General">
                  <c:v>-0.775528</c:v>
                </c:pt>
                <c:pt idx="774" formatCode="General">
                  <c:v>-0.77652200000000005</c:v>
                </c:pt>
                <c:pt idx="775" formatCode="General">
                  <c:v>-0.77749699999999999</c:v>
                </c:pt>
                <c:pt idx="776" formatCode="General">
                  <c:v>-0.77849500000000005</c:v>
                </c:pt>
                <c:pt idx="777" formatCode="General">
                  <c:v>-0.77952600000000005</c:v>
                </c:pt>
                <c:pt idx="778" formatCode="General">
                  <c:v>-0.78051800000000005</c:v>
                </c:pt>
                <c:pt idx="779" formatCode="General">
                  <c:v>-0.78149900000000005</c:v>
                </c:pt>
                <c:pt idx="780" formatCode="General">
                  <c:v>-0.78250699999999995</c:v>
                </c:pt>
                <c:pt idx="781" formatCode="General">
                  <c:v>-0.78354199999999996</c:v>
                </c:pt>
                <c:pt idx="782" formatCode="General">
                  <c:v>-0.78450200000000003</c:v>
                </c:pt>
                <c:pt idx="783" formatCode="General">
                  <c:v>-0.78548799999999996</c:v>
                </c:pt>
                <c:pt idx="784" formatCode="General">
                  <c:v>-0.78650299999999995</c:v>
                </c:pt>
                <c:pt idx="785" formatCode="General">
                  <c:v>-0.78751000000000004</c:v>
                </c:pt>
                <c:pt idx="786" formatCode="General">
                  <c:v>-0.78850900000000002</c:v>
                </c:pt>
                <c:pt idx="787" formatCode="General">
                  <c:v>-0.78950699999999996</c:v>
                </c:pt>
                <c:pt idx="788" formatCode="General">
                  <c:v>-0.79052</c:v>
                </c:pt>
                <c:pt idx="789" formatCode="General">
                  <c:v>-0.79152</c:v>
                </c:pt>
                <c:pt idx="790" formatCode="General">
                  <c:v>-0.79249499999999995</c:v>
                </c:pt>
                <c:pt idx="791" formatCode="General">
                  <c:v>-0.79354000000000002</c:v>
                </c:pt>
                <c:pt idx="792" formatCode="General">
                  <c:v>-0.79453700000000005</c:v>
                </c:pt>
                <c:pt idx="793" formatCode="General">
                  <c:v>-0.79549800000000004</c:v>
                </c:pt>
                <c:pt idx="794" formatCode="General">
                  <c:v>-0.79648600000000003</c:v>
                </c:pt>
                <c:pt idx="795" formatCode="General">
                  <c:v>-0.79750699999999997</c:v>
                </c:pt>
                <c:pt idx="796" formatCode="General">
                  <c:v>-0.79852500000000004</c:v>
                </c:pt>
                <c:pt idx="797" formatCode="General">
                  <c:v>-0.79939099999999996</c:v>
                </c:pt>
                <c:pt idx="798" formatCode="General">
                  <c:v>-0.79988599999999999</c:v>
                </c:pt>
                <c:pt idx="799" formatCode="General">
                  <c:v>-0.80041200000000001</c:v>
                </c:pt>
                <c:pt idx="800" formatCode="General">
                  <c:v>-0.80140400000000001</c:v>
                </c:pt>
                <c:pt idx="801" formatCode="General">
                  <c:v>-0.80240100000000003</c:v>
                </c:pt>
                <c:pt idx="802" formatCode="General">
                  <c:v>-0.80340100000000003</c:v>
                </c:pt>
                <c:pt idx="803" formatCode="General">
                  <c:v>-0.80442100000000005</c:v>
                </c:pt>
                <c:pt idx="804" formatCode="General">
                  <c:v>-0.80539799999999995</c:v>
                </c:pt>
                <c:pt idx="805" formatCode="General">
                  <c:v>-0.80640699999999998</c:v>
                </c:pt>
                <c:pt idx="806" formatCode="General">
                  <c:v>-0.80741300000000005</c:v>
                </c:pt>
                <c:pt idx="807" formatCode="General">
                  <c:v>-0.808419</c:v>
                </c:pt>
                <c:pt idx="808" formatCode="General">
                  <c:v>-0.809392</c:v>
                </c:pt>
                <c:pt idx="809" formatCode="General">
                  <c:v>-0.81038200000000005</c:v>
                </c:pt>
                <c:pt idx="810" formatCode="General">
                  <c:v>-0.81139700000000003</c:v>
                </c:pt>
                <c:pt idx="811" formatCode="General">
                  <c:v>-0.81240000000000001</c:v>
                </c:pt>
                <c:pt idx="812" formatCode="General">
                  <c:v>-0.81338299999999997</c:v>
                </c:pt>
                <c:pt idx="813" formatCode="General">
                  <c:v>-0.814415</c:v>
                </c:pt>
                <c:pt idx="814" formatCode="General">
                  <c:v>-0.81541300000000005</c:v>
                </c:pt>
                <c:pt idx="815" formatCode="General">
                  <c:v>-0.81639700000000004</c:v>
                </c:pt>
                <c:pt idx="816" formatCode="General">
                  <c:v>-0.81738699999999997</c:v>
                </c:pt>
                <c:pt idx="817" formatCode="General">
                  <c:v>-0.81842499999999996</c:v>
                </c:pt>
                <c:pt idx="818" formatCode="General">
                  <c:v>-0.81939600000000001</c:v>
                </c:pt>
                <c:pt idx="819" formatCode="General">
                  <c:v>-0.82039899999999999</c:v>
                </c:pt>
                <c:pt idx="820" formatCode="General">
                  <c:v>-0.82140500000000005</c:v>
                </c:pt>
                <c:pt idx="821" formatCode="General">
                  <c:v>-0.82242199999999999</c:v>
                </c:pt>
                <c:pt idx="822" formatCode="General">
                  <c:v>-0.82340500000000005</c:v>
                </c:pt>
                <c:pt idx="823" formatCode="General">
                  <c:v>-0.824403</c:v>
                </c:pt>
                <c:pt idx="824" formatCode="General">
                  <c:v>-0.82541100000000001</c:v>
                </c:pt>
                <c:pt idx="825" formatCode="General">
                  <c:v>-0.82640999999999998</c:v>
                </c:pt>
                <c:pt idx="826" formatCode="General">
                  <c:v>-0.82739300000000005</c:v>
                </c:pt>
                <c:pt idx="827" formatCode="General">
                  <c:v>-0.82840899999999995</c:v>
                </c:pt>
                <c:pt idx="828" formatCode="General">
                  <c:v>-0.82941799999999999</c:v>
                </c:pt>
                <c:pt idx="829" formatCode="General">
                  <c:v>-0.83039300000000005</c:v>
                </c:pt>
                <c:pt idx="830" formatCode="General">
                  <c:v>-0.83141100000000001</c:v>
                </c:pt>
                <c:pt idx="831" formatCode="General">
                  <c:v>-0.832399</c:v>
                </c:pt>
                <c:pt idx="832" formatCode="General">
                  <c:v>-0.83341900000000002</c:v>
                </c:pt>
                <c:pt idx="833" formatCode="General">
                  <c:v>-0.83439399999999997</c:v>
                </c:pt>
                <c:pt idx="834" formatCode="General">
                  <c:v>-0.83539600000000003</c:v>
                </c:pt>
                <c:pt idx="835" formatCode="General">
                  <c:v>-0.83638699999999999</c:v>
                </c:pt>
                <c:pt idx="836" formatCode="General">
                  <c:v>-0.83741299999999996</c:v>
                </c:pt>
                <c:pt idx="837" formatCode="General">
                  <c:v>-0.83838900000000005</c:v>
                </c:pt>
                <c:pt idx="838" formatCode="General">
                  <c:v>-0.83936699999999997</c:v>
                </c:pt>
                <c:pt idx="839" formatCode="General">
                  <c:v>-0.840418</c:v>
                </c:pt>
                <c:pt idx="840" formatCode="General">
                  <c:v>-0.84142099999999997</c:v>
                </c:pt>
                <c:pt idx="841" formatCode="General">
                  <c:v>-0.84239799999999998</c:v>
                </c:pt>
                <c:pt idx="842" formatCode="General">
                  <c:v>-0.84339799999999998</c:v>
                </c:pt>
                <c:pt idx="843" formatCode="General">
                  <c:v>-0.84439500000000001</c:v>
                </c:pt>
                <c:pt idx="844" formatCode="General">
                  <c:v>-0.84536800000000001</c:v>
                </c:pt>
                <c:pt idx="845" formatCode="General">
                  <c:v>-0.846383</c:v>
                </c:pt>
                <c:pt idx="846" formatCode="General">
                  <c:v>-0.84740800000000005</c:v>
                </c:pt>
                <c:pt idx="847" formatCode="General">
                  <c:v>-0.84842200000000001</c:v>
                </c:pt>
                <c:pt idx="848" formatCode="General">
                  <c:v>-0.84937499999999999</c:v>
                </c:pt>
                <c:pt idx="849" formatCode="General">
                  <c:v>-0.85039299999999995</c:v>
                </c:pt>
                <c:pt idx="850" formatCode="General">
                  <c:v>-0.85140199999999999</c:v>
                </c:pt>
                <c:pt idx="851" formatCode="General">
                  <c:v>-0.85239600000000004</c:v>
                </c:pt>
                <c:pt idx="852" formatCode="General">
                  <c:v>-0.85339200000000004</c:v>
                </c:pt>
                <c:pt idx="853" formatCode="General">
                  <c:v>-0.85439100000000001</c:v>
                </c:pt>
                <c:pt idx="854" formatCode="General">
                  <c:v>-0.85541999999999996</c:v>
                </c:pt>
                <c:pt idx="855" formatCode="General">
                  <c:v>-0.85639799999999999</c:v>
                </c:pt>
                <c:pt idx="856" formatCode="General">
                  <c:v>-0.85738599999999998</c:v>
                </c:pt>
                <c:pt idx="857" formatCode="General">
                  <c:v>-0.85840799999999995</c:v>
                </c:pt>
                <c:pt idx="858" formatCode="General">
                  <c:v>-0.859402</c:v>
                </c:pt>
                <c:pt idx="859" formatCode="General">
                  <c:v>-0.86040000000000005</c:v>
                </c:pt>
                <c:pt idx="860" formatCode="General">
                  <c:v>-0.86140399999999995</c:v>
                </c:pt>
                <c:pt idx="861" formatCode="General">
                  <c:v>-0.86240799999999995</c:v>
                </c:pt>
                <c:pt idx="862" formatCode="General">
                  <c:v>-0.86338000000000004</c:v>
                </c:pt>
                <c:pt idx="863" formatCode="General">
                  <c:v>-0.86438099999999995</c:v>
                </c:pt>
                <c:pt idx="864" formatCode="General">
                  <c:v>-0.86538899999999996</c:v>
                </c:pt>
                <c:pt idx="865" formatCode="General">
                  <c:v>-0.86640700000000004</c:v>
                </c:pt>
                <c:pt idx="866" formatCode="General">
                  <c:v>-0.86738000000000004</c:v>
                </c:pt>
                <c:pt idx="867" formatCode="General">
                  <c:v>-0.86837200000000003</c:v>
                </c:pt>
                <c:pt idx="868" formatCode="General">
                  <c:v>-0.86939599999999995</c:v>
                </c:pt>
                <c:pt idx="869" formatCode="General">
                  <c:v>-0.87038800000000005</c:v>
                </c:pt>
                <c:pt idx="870" formatCode="General">
                  <c:v>-0.87138099999999996</c:v>
                </c:pt>
                <c:pt idx="871" formatCode="General">
                  <c:v>-0.87237799999999999</c:v>
                </c:pt>
                <c:pt idx="872" formatCode="General">
                  <c:v>-0.87338700000000002</c:v>
                </c:pt>
                <c:pt idx="873" formatCode="General">
                  <c:v>-0.87437500000000001</c:v>
                </c:pt>
                <c:pt idx="874" formatCode="General">
                  <c:v>-0.87538400000000005</c:v>
                </c:pt>
                <c:pt idx="875" formatCode="General">
                  <c:v>-0.87637900000000002</c:v>
                </c:pt>
                <c:pt idx="876" formatCode="General">
                  <c:v>-0.87739400000000001</c:v>
                </c:pt>
                <c:pt idx="877" formatCode="General">
                  <c:v>-0.87839599999999995</c:v>
                </c:pt>
                <c:pt idx="878" formatCode="General">
                  <c:v>-0.87938799999999995</c:v>
                </c:pt>
                <c:pt idx="879" formatCode="General">
                  <c:v>-0.88041400000000003</c:v>
                </c:pt>
                <c:pt idx="880" formatCode="General">
                  <c:v>-0.881382</c:v>
                </c:pt>
                <c:pt idx="881" formatCode="General">
                  <c:v>-0.88236700000000001</c:v>
                </c:pt>
                <c:pt idx="882" formatCode="General">
                  <c:v>-0.88337900000000003</c:v>
                </c:pt>
                <c:pt idx="883" formatCode="General">
                  <c:v>-0.88438600000000001</c:v>
                </c:pt>
                <c:pt idx="884" formatCode="General">
                  <c:v>-0.88537900000000003</c:v>
                </c:pt>
                <c:pt idx="885" formatCode="General">
                  <c:v>-0.88637100000000002</c:v>
                </c:pt>
                <c:pt idx="886" formatCode="General">
                  <c:v>-0.88737999999999995</c:v>
                </c:pt>
                <c:pt idx="887" formatCode="General">
                  <c:v>-0.88836899999999996</c:v>
                </c:pt>
                <c:pt idx="888" formatCode="General">
                  <c:v>-0.88936499999999996</c:v>
                </c:pt>
                <c:pt idx="889" formatCode="General">
                  <c:v>-0.89038499999999998</c:v>
                </c:pt>
                <c:pt idx="890" formatCode="General">
                  <c:v>-0.89139000000000002</c:v>
                </c:pt>
                <c:pt idx="891" formatCode="General">
                  <c:v>-0.89238700000000004</c:v>
                </c:pt>
                <c:pt idx="892" formatCode="General">
                  <c:v>-0.89336300000000002</c:v>
                </c:pt>
                <c:pt idx="893" formatCode="General">
                  <c:v>-0.89436599999999999</c:v>
                </c:pt>
                <c:pt idx="894" formatCode="General">
                  <c:v>-0.89540500000000001</c:v>
                </c:pt>
                <c:pt idx="895" formatCode="General">
                  <c:v>-0.89641800000000005</c:v>
                </c:pt>
                <c:pt idx="896" formatCode="General">
                  <c:v>-0.89739000000000002</c:v>
                </c:pt>
                <c:pt idx="897" formatCode="General">
                  <c:v>-0.89839800000000003</c:v>
                </c:pt>
                <c:pt idx="898" formatCode="General">
                  <c:v>-0.89940500000000001</c:v>
                </c:pt>
                <c:pt idx="899" formatCode="General">
                  <c:v>-0.90036899999999997</c:v>
                </c:pt>
                <c:pt idx="900" formatCode="General">
                  <c:v>-0.90137400000000001</c:v>
                </c:pt>
                <c:pt idx="901" formatCode="General">
                  <c:v>-0.90237199999999995</c:v>
                </c:pt>
                <c:pt idx="902" formatCode="General">
                  <c:v>-0.903389</c:v>
                </c:pt>
                <c:pt idx="903" formatCode="General">
                  <c:v>-0.90437699999999999</c:v>
                </c:pt>
                <c:pt idx="904" formatCode="General">
                  <c:v>-0.90537000000000001</c:v>
                </c:pt>
                <c:pt idx="905" formatCode="General">
                  <c:v>-0.90639599999999998</c:v>
                </c:pt>
                <c:pt idx="906" formatCode="General">
                  <c:v>-0.90738700000000005</c:v>
                </c:pt>
                <c:pt idx="907" formatCode="General">
                  <c:v>-0.90836499999999998</c:v>
                </c:pt>
                <c:pt idx="908" formatCode="General">
                  <c:v>-0.90939000000000003</c:v>
                </c:pt>
                <c:pt idx="909" formatCode="General">
                  <c:v>-0.91038799999999998</c:v>
                </c:pt>
                <c:pt idx="910" formatCode="General">
                  <c:v>-0.91136799999999996</c:v>
                </c:pt>
                <c:pt idx="911" formatCode="General">
                  <c:v>-0.91235599999999994</c:v>
                </c:pt>
                <c:pt idx="912" formatCode="General">
                  <c:v>-0.91337299999999999</c:v>
                </c:pt>
                <c:pt idx="913" formatCode="General">
                  <c:v>-0.91437100000000004</c:v>
                </c:pt>
                <c:pt idx="914" formatCode="General">
                  <c:v>-0.91535200000000005</c:v>
                </c:pt>
                <c:pt idx="915" formatCode="General">
                  <c:v>-0.91637999999999997</c:v>
                </c:pt>
                <c:pt idx="916" formatCode="General">
                  <c:v>-0.91738699999999995</c:v>
                </c:pt>
                <c:pt idx="917" formatCode="General">
                  <c:v>-0.91836899999999999</c:v>
                </c:pt>
                <c:pt idx="918" formatCode="General">
                  <c:v>-0.91936600000000002</c:v>
                </c:pt>
                <c:pt idx="919" formatCode="General">
                  <c:v>-0.92039700000000002</c:v>
                </c:pt>
                <c:pt idx="920" formatCode="General">
                  <c:v>-0.921377</c:v>
                </c:pt>
                <c:pt idx="921" formatCode="General">
                  <c:v>-0.92234899999999997</c:v>
                </c:pt>
                <c:pt idx="922" formatCode="General">
                  <c:v>-0.92335699999999998</c:v>
                </c:pt>
                <c:pt idx="923" formatCode="General">
                  <c:v>-0.92438100000000001</c:v>
                </c:pt>
                <c:pt idx="924" formatCode="General">
                  <c:v>-0.92536799999999997</c:v>
                </c:pt>
                <c:pt idx="925" formatCode="General">
                  <c:v>-0.92636300000000005</c:v>
                </c:pt>
                <c:pt idx="926" formatCode="General">
                  <c:v>-0.92734899999999998</c:v>
                </c:pt>
                <c:pt idx="927" formatCode="General">
                  <c:v>-0.92837400000000003</c:v>
                </c:pt>
                <c:pt idx="928" formatCode="General">
                  <c:v>-0.92936200000000002</c:v>
                </c:pt>
                <c:pt idx="929" formatCode="General">
                  <c:v>-0.93035800000000002</c:v>
                </c:pt>
                <c:pt idx="930" formatCode="General">
                  <c:v>-0.93137000000000003</c:v>
                </c:pt>
                <c:pt idx="931" formatCode="General">
                  <c:v>-0.93238100000000002</c:v>
                </c:pt>
                <c:pt idx="932" formatCode="General">
                  <c:v>-0.93337700000000001</c:v>
                </c:pt>
                <c:pt idx="933" formatCode="General">
                  <c:v>-0.93437400000000004</c:v>
                </c:pt>
                <c:pt idx="934" formatCode="General">
                  <c:v>-0.93537599999999999</c:v>
                </c:pt>
                <c:pt idx="935" formatCode="General">
                  <c:v>-0.93638600000000005</c:v>
                </c:pt>
                <c:pt idx="936" formatCode="General">
                  <c:v>-0.93736299999999995</c:v>
                </c:pt>
                <c:pt idx="937" formatCode="General">
                  <c:v>-0.93836699999999995</c:v>
                </c:pt>
                <c:pt idx="938" formatCode="General">
                  <c:v>-0.93937400000000004</c:v>
                </c:pt>
                <c:pt idx="939" formatCode="General">
                  <c:v>-0.94037199999999999</c:v>
                </c:pt>
                <c:pt idx="940" formatCode="General">
                  <c:v>-0.94135400000000002</c:v>
                </c:pt>
                <c:pt idx="941" formatCode="General">
                  <c:v>-0.94237199999999999</c:v>
                </c:pt>
                <c:pt idx="942" formatCode="General">
                  <c:v>-0.94335999999999998</c:v>
                </c:pt>
                <c:pt idx="943" formatCode="General">
                  <c:v>-0.94434600000000002</c:v>
                </c:pt>
                <c:pt idx="944" formatCode="General">
                  <c:v>-0.94535000000000002</c:v>
                </c:pt>
                <c:pt idx="945" formatCode="General">
                  <c:v>-0.94637400000000005</c:v>
                </c:pt>
                <c:pt idx="946" formatCode="General">
                  <c:v>-0.94734700000000005</c:v>
                </c:pt>
                <c:pt idx="947" formatCode="General">
                  <c:v>-0.94833999999999996</c:v>
                </c:pt>
                <c:pt idx="948" formatCode="General">
                  <c:v>-0.94935800000000004</c:v>
                </c:pt>
                <c:pt idx="949" formatCode="General">
                  <c:v>-0.95037400000000005</c:v>
                </c:pt>
                <c:pt idx="950" formatCode="General">
                  <c:v>-0.95133699999999999</c:v>
                </c:pt>
                <c:pt idx="951" formatCode="General">
                  <c:v>-0.95235099999999995</c:v>
                </c:pt>
                <c:pt idx="952" formatCode="General">
                  <c:v>-0.95336799999999999</c:v>
                </c:pt>
                <c:pt idx="953" formatCode="General">
                  <c:v>-0.95436399999999999</c:v>
                </c:pt>
                <c:pt idx="954" formatCode="General">
                  <c:v>-0.95535800000000004</c:v>
                </c:pt>
                <c:pt idx="955" formatCode="General">
                  <c:v>-0.95635899999999996</c:v>
                </c:pt>
                <c:pt idx="956" formatCode="General">
                  <c:v>-0.95738100000000004</c:v>
                </c:pt>
                <c:pt idx="957" formatCode="General">
                  <c:v>-0.95837099999999997</c:v>
                </c:pt>
                <c:pt idx="958" formatCode="General">
                  <c:v>-0.95933999999999997</c:v>
                </c:pt>
                <c:pt idx="959" formatCode="General">
                  <c:v>-0.96036100000000002</c:v>
                </c:pt>
                <c:pt idx="960" formatCode="General">
                  <c:v>-0.961372</c:v>
                </c:pt>
                <c:pt idx="961" formatCode="General">
                  <c:v>-0.96234900000000001</c:v>
                </c:pt>
                <c:pt idx="962" formatCode="General">
                  <c:v>-0.96332700000000004</c:v>
                </c:pt>
                <c:pt idx="963" formatCode="General">
                  <c:v>-0.96435099999999996</c:v>
                </c:pt>
                <c:pt idx="964" formatCode="General">
                  <c:v>-0.96535700000000002</c:v>
                </c:pt>
                <c:pt idx="965" formatCode="General">
                  <c:v>-0.96635899999999997</c:v>
                </c:pt>
                <c:pt idx="966" formatCode="General">
                  <c:v>-0.96734399999999998</c:v>
                </c:pt>
                <c:pt idx="967" formatCode="General">
                  <c:v>-0.96836800000000001</c:v>
                </c:pt>
                <c:pt idx="968" formatCode="General">
                  <c:v>-0.969364</c:v>
                </c:pt>
                <c:pt idx="969" formatCode="General">
                  <c:v>-0.97034699999999996</c:v>
                </c:pt>
                <c:pt idx="970" formatCode="General">
                  <c:v>-0.97137099999999998</c:v>
                </c:pt>
                <c:pt idx="971" formatCode="General">
                  <c:v>-0.97236100000000003</c:v>
                </c:pt>
                <c:pt idx="972" formatCode="General">
                  <c:v>-0.97333999999999998</c:v>
                </c:pt>
                <c:pt idx="973" formatCode="General">
                  <c:v>-0.97436199999999995</c:v>
                </c:pt>
                <c:pt idx="974" formatCode="General">
                  <c:v>-0.97538000000000002</c:v>
                </c:pt>
                <c:pt idx="975" formatCode="General">
                  <c:v>-0.97636699999999998</c:v>
                </c:pt>
                <c:pt idx="976" formatCode="General">
                  <c:v>-0.97735700000000003</c:v>
                </c:pt>
                <c:pt idx="977" formatCode="General">
                  <c:v>-0.97835000000000005</c:v>
                </c:pt>
                <c:pt idx="978" formatCode="General">
                  <c:v>-0.97938099999999995</c:v>
                </c:pt>
                <c:pt idx="979" formatCode="General">
                  <c:v>-0.980348</c:v>
                </c:pt>
                <c:pt idx="980" formatCode="General">
                  <c:v>-0.98134699999999997</c:v>
                </c:pt>
                <c:pt idx="981" formatCode="General">
                  <c:v>-0.982348</c:v>
                </c:pt>
                <c:pt idx="982" formatCode="General">
                  <c:v>-0.983352</c:v>
                </c:pt>
                <c:pt idx="983" formatCode="General">
                  <c:v>-0.98435600000000001</c:v>
                </c:pt>
                <c:pt idx="984" formatCode="General">
                  <c:v>-0.98533199999999999</c:v>
                </c:pt>
                <c:pt idx="985" formatCode="General">
                  <c:v>-0.98636199999999996</c:v>
                </c:pt>
                <c:pt idx="986" formatCode="General">
                  <c:v>-0.98735799999999996</c:v>
                </c:pt>
                <c:pt idx="987" formatCode="General">
                  <c:v>-0.98834699999999998</c:v>
                </c:pt>
                <c:pt idx="988" formatCode="General">
                  <c:v>-0.98935499999999998</c:v>
                </c:pt>
                <c:pt idx="989" formatCode="General">
                  <c:v>-0.99035499999999999</c:v>
                </c:pt>
                <c:pt idx="990" formatCode="General">
                  <c:v>-0.99135899999999999</c:v>
                </c:pt>
                <c:pt idx="991" formatCode="General">
                  <c:v>-0.992317</c:v>
                </c:pt>
                <c:pt idx="992" formatCode="General">
                  <c:v>-0.99334699999999998</c:v>
                </c:pt>
                <c:pt idx="993" formatCode="General">
                  <c:v>-0.99436599999999997</c:v>
                </c:pt>
                <c:pt idx="994" formatCode="General">
                  <c:v>-0.99534</c:v>
                </c:pt>
                <c:pt idx="995" formatCode="General">
                  <c:v>-0.99634100000000003</c:v>
                </c:pt>
                <c:pt idx="996" formatCode="General">
                  <c:v>-0.99734900000000004</c:v>
                </c:pt>
                <c:pt idx="997" formatCode="General">
                  <c:v>-0.99834699999999998</c:v>
                </c:pt>
                <c:pt idx="998" formatCode="General">
                  <c:v>-0.99932100000000001</c:v>
                </c:pt>
                <c:pt idx="999" formatCode="General">
                  <c:v>-1.0003200000000001</c:v>
                </c:pt>
                <c:pt idx="1000" formatCode="General">
                  <c:v>-1.00135</c:v>
                </c:pt>
                <c:pt idx="1001" formatCode="General">
                  <c:v>-1.00234</c:v>
                </c:pt>
                <c:pt idx="1002" formatCode="General">
                  <c:v>-1.0033300000000001</c:v>
                </c:pt>
                <c:pt idx="1003" formatCode="General">
                  <c:v>-1.00434</c:v>
                </c:pt>
                <c:pt idx="1004" formatCode="General">
                  <c:v>-1.00535</c:v>
                </c:pt>
                <c:pt idx="1005" formatCode="General">
                  <c:v>-1.00634</c:v>
                </c:pt>
                <c:pt idx="1006" formatCode="General">
                  <c:v>-1.00735</c:v>
                </c:pt>
                <c:pt idx="1007" formatCode="General">
                  <c:v>-1.00834</c:v>
                </c:pt>
                <c:pt idx="1008" formatCode="General">
                  <c:v>-1.0093399999999999</c:v>
                </c:pt>
                <c:pt idx="1009" formatCode="General">
                  <c:v>-1.0103</c:v>
                </c:pt>
                <c:pt idx="1010" formatCode="General">
                  <c:v>-1.0113300000000001</c:v>
                </c:pt>
                <c:pt idx="1011" formatCode="General">
                  <c:v>-1.0123599999999999</c:v>
                </c:pt>
                <c:pt idx="1012" formatCode="General">
                  <c:v>-1.0133399999999999</c:v>
                </c:pt>
                <c:pt idx="1013" formatCode="General">
                  <c:v>-1.0143200000000001</c:v>
                </c:pt>
                <c:pt idx="1014" formatCode="General">
                  <c:v>-1.01532</c:v>
                </c:pt>
                <c:pt idx="1015" formatCode="General">
                  <c:v>-1.0163500000000001</c:v>
                </c:pt>
                <c:pt idx="1016" formatCode="General">
                  <c:v>-1.0173300000000001</c:v>
                </c:pt>
                <c:pt idx="1017" formatCode="General">
                  <c:v>-1.01831</c:v>
                </c:pt>
                <c:pt idx="1018" formatCode="General">
                  <c:v>-1.01932</c:v>
                </c:pt>
                <c:pt idx="1019" formatCode="General">
                  <c:v>-1.0203199999999999</c:v>
                </c:pt>
                <c:pt idx="1020" formatCode="General">
                  <c:v>-1.0216499999999999</c:v>
                </c:pt>
                <c:pt idx="1021" formatCode="General">
                  <c:v>-1.0230300000000001</c:v>
                </c:pt>
                <c:pt idx="1022" formatCode="General">
                  <c:v>-1.0240499999999999</c:v>
                </c:pt>
                <c:pt idx="1023" formatCode="General">
                  <c:v>-1.0250600000000001</c:v>
                </c:pt>
                <c:pt idx="1024" formatCode="General">
                  <c:v>-1.0260499999999999</c:v>
                </c:pt>
                <c:pt idx="1025" formatCode="General">
                  <c:v>-1.02705</c:v>
                </c:pt>
                <c:pt idx="1026" formatCode="General">
                  <c:v>-1.0280400000000001</c:v>
                </c:pt>
                <c:pt idx="1027" formatCode="General">
                  <c:v>-1.0290299999999999</c:v>
                </c:pt>
                <c:pt idx="1028" formatCode="General">
                  <c:v>-1.0300400000000001</c:v>
                </c:pt>
                <c:pt idx="1029" formatCode="General">
                  <c:v>-1.03105</c:v>
                </c:pt>
                <c:pt idx="1030" formatCode="General">
                  <c:v>-1.0320400000000001</c:v>
                </c:pt>
                <c:pt idx="1031" formatCode="General">
                  <c:v>-1.03304</c:v>
                </c:pt>
                <c:pt idx="1032" formatCode="General">
                  <c:v>-1.0340499999999999</c:v>
                </c:pt>
                <c:pt idx="1033" formatCode="General">
                  <c:v>-1.03504</c:v>
                </c:pt>
                <c:pt idx="1034" formatCode="General">
                  <c:v>-1.03603</c:v>
                </c:pt>
                <c:pt idx="1035" formatCode="General">
                  <c:v>-1.0370299999999999</c:v>
                </c:pt>
                <c:pt idx="1036" formatCode="General">
                  <c:v>-1.0380400000000001</c:v>
                </c:pt>
                <c:pt idx="1037" formatCode="General">
                  <c:v>-1.0390200000000001</c:v>
                </c:pt>
                <c:pt idx="1038" formatCode="General">
                  <c:v>-1.0400100000000001</c:v>
                </c:pt>
                <c:pt idx="1039" formatCode="General">
                  <c:v>-1.04104</c:v>
                </c:pt>
                <c:pt idx="1040" formatCode="General">
                  <c:v>-1.0420400000000001</c:v>
                </c:pt>
                <c:pt idx="1041" formatCode="General">
                  <c:v>-1.04304</c:v>
                </c:pt>
                <c:pt idx="1042" formatCode="General">
                  <c:v>-1.0440199999999999</c:v>
                </c:pt>
                <c:pt idx="1043" formatCode="General">
                  <c:v>-1.0450600000000001</c:v>
                </c:pt>
                <c:pt idx="1044" formatCode="General">
                  <c:v>-1.0460499999999999</c:v>
                </c:pt>
                <c:pt idx="1045" formatCode="General">
                  <c:v>-1.0470200000000001</c:v>
                </c:pt>
                <c:pt idx="1046" formatCode="General">
                  <c:v>-1.04803</c:v>
                </c:pt>
                <c:pt idx="1047" formatCode="General">
                  <c:v>-1.0490600000000001</c:v>
                </c:pt>
                <c:pt idx="1048" formatCode="General">
                  <c:v>-1.05006</c:v>
                </c:pt>
                <c:pt idx="1049" formatCode="General">
                  <c:v>-1.05104</c:v>
                </c:pt>
                <c:pt idx="1050" formatCode="General">
                  <c:v>-1.0520400000000001</c:v>
                </c:pt>
                <c:pt idx="1051" formatCode="General">
                  <c:v>-1.0530299999999999</c:v>
                </c:pt>
                <c:pt idx="1052" formatCode="General">
                  <c:v>-1.0540400000000001</c:v>
                </c:pt>
                <c:pt idx="1053" formatCode="General">
                  <c:v>-1.05504</c:v>
                </c:pt>
                <c:pt idx="1054" formatCode="General">
                  <c:v>-1.0560400000000001</c:v>
                </c:pt>
                <c:pt idx="1055" formatCode="General">
                  <c:v>-1.0570600000000001</c:v>
                </c:pt>
                <c:pt idx="1056" formatCode="General">
                  <c:v>-1.05803</c:v>
                </c:pt>
                <c:pt idx="1057" formatCode="General">
                  <c:v>-1.05904</c:v>
                </c:pt>
                <c:pt idx="1058" formatCode="General">
                  <c:v>-1.0600499999999999</c:v>
                </c:pt>
                <c:pt idx="1059" formatCode="General">
                  <c:v>-1.06105</c:v>
                </c:pt>
                <c:pt idx="1060" formatCode="General">
                  <c:v>-1.0620499999999999</c:v>
                </c:pt>
                <c:pt idx="1061" formatCode="General">
                  <c:v>-1.0630599999999999</c:v>
                </c:pt>
                <c:pt idx="1062" formatCode="General">
                  <c:v>-1.06406</c:v>
                </c:pt>
                <c:pt idx="1063" formatCode="General">
                  <c:v>-1.06504</c:v>
                </c:pt>
                <c:pt idx="1064" formatCode="General">
                  <c:v>-1.0660499999999999</c:v>
                </c:pt>
                <c:pt idx="1065" formatCode="General">
                  <c:v>-1.06704</c:v>
                </c:pt>
                <c:pt idx="1066" formatCode="General">
                  <c:v>-1.0680400000000001</c:v>
                </c:pt>
                <c:pt idx="1067" formatCode="General">
                  <c:v>-1.0690299999999999</c:v>
                </c:pt>
                <c:pt idx="1068" formatCode="General">
                  <c:v>-1.07003</c:v>
                </c:pt>
                <c:pt idx="1069" formatCode="General">
                  <c:v>-1.0710500000000001</c:v>
                </c:pt>
                <c:pt idx="1070" formatCode="General">
                  <c:v>-1.0720499999999999</c:v>
                </c:pt>
                <c:pt idx="1071" formatCode="General">
                  <c:v>-1.07304</c:v>
                </c:pt>
                <c:pt idx="1072" formatCode="General">
                  <c:v>-1.0740400000000001</c:v>
                </c:pt>
                <c:pt idx="1073" formatCode="General">
                  <c:v>-1.0750500000000001</c:v>
                </c:pt>
                <c:pt idx="1074" formatCode="General">
                  <c:v>-1.07605</c:v>
                </c:pt>
                <c:pt idx="1075" formatCode="General">
                  <c:v>-1.07704</c:v>
                </c:pt>
                <c:pt idx="1076" formatCode="General">
                  <c:v>-1.07803</c:v>
                </c:pt>
                <c:pt idx="1077" formatCode="General">
                  <c:v>-1.0790500000000001</c:v>
                </c:pt>
                <c:pt idx="1078" formatCode="General">
                  <c:v>-1.08003</c:v>
                </c:pt>
                <c:pt idx="1079" formatCode="General">
                  <c:v>-1.0810299999999999</c:v>
                </c:pt>
                <c:pt idx="1080" formatCode="General">
                  <c:v>-1.08206</c:v>
                </c:pt>
                <c:pt idx="1081" formatCode="General">
                  <c:v>-1.0830500000000001</c:v>
                </c:pt>
                <c:pt idx="1082" formatCode="General">
                  <c:v>-1.0840399999999999</c:v>
                </c:pt>
                <c:pt idx="1083" formatCode="General">
                  <c:v>-1.0850299999999999</c:v>
                </c:pt>
                <c:pt idx="1084" formatCode="General">
                  <c:v>-1.08606</c:v>
                </c:pt>
                <c:pt idx="1085" formatCode="General">
                  <c:v>-1.0870500000000001</c:v>
                </c:pt>
                <c:pt idx="1086" formatCode="General">
                  <c:v>-1.0880300000000001</c:v>
                </c:pt>
                <c:pt idx="1087" formatCode="General">
                  <c:v>-1.0890299999999999</c:v>
                </c:pt>
                <c:pt idx="1088" formatCode="General">
                  <c:v>-1.09006</c:v>
                </c:pt>
                <c:pt idx="1089" formatCode="General">
                  <c:v>-1.0910500000000001</c:v>
                </c:pt>
                <c:pt idx="1090" formatCode="General">
                  <c:v>-1.0920399999999999</c:v>
                </c:pt>
                <c:pt idx="1091" formatCode="General">
                  <c:v>-1.0930299999999999</c:v>
                </c:pt>
                <c:pt idx="1092" formatCode="General">
                  <c:v>-1.09405</c:v>
                </c:pt>
                <c:pt idx="1093" formatCode="General">
                  <c:v>-1.09504</c:v>
                </c:pt>
                <c:pt idx="1094" formatCode="General">
                  <c:v>-1.09605</c:v>
                </c:pt>
                <c:pt idx="1095" formatCode="General">
                  <c:v>-1.0970500000000001</c:v>
                </c:pt>
                <c:pt idx="1096" formatCode="General">
                  <c:v>-1.09802</c:v>
                </c:pt>
                <c:pt idx="1097" formatCode="General">
                  <c:v>-1.09903</c:v>
                </c:pt>
                <c:pt idx="1098" formatCode="General">
                  <c:v>-1.10006</c:v>
                </c:pt>
                <c:pt idx="1099" formatCode="General">
                  <c:v>-1.10104</c:v>
                </c:pt>
                <c:pt idx="1100" formatCode="General">
                  <c:v>-1.10202</c:v>
                </c:pt>
                <c:pt idx="1101" formatCode="General">
                  <c:v>-1.1030199999999999</c:v>
                </c:pt>
                <c:pt idx="1102" formatCode="General">
                  <c:v>-1.1040399999999999</c:v>
                </c:pt>
                <c:pt idx="1103" formatCode="General">
                  <c:v>-1.10503</c:v>
                </c:pt>
                <c:pt idx="1104" formatCode="General">
                  <c:v>-1.1060099999999999</c:v>
                </c:pt>
                <c:pt idx="1105" formatCode="General">
                  <c:v>-1.10704</c:v>
                </c:pt>
                <c:pt idx="1106" formatCode="General">
                  <c:v>-1.1080300000000001</c:v>
                </c:pt>
                <c:pt idx="1107" formatCode="General">
                  <c:v>-1.10903</c:v>
                </c:pt>
                <c:pt idx="1108" formatCode="General">
                  <c:v>-1.11002</c:v>
                </c:pt>
                <c:pt idx="1109" formatCode="General">
                  <c:v>-1.11104</c:v>
                </c:pt>
                <c:pt idx="1110" formatCode="General">
                  <c:v>-1.1120300000000001</c:v>
                </c:pt>
                <c:pt idx="1111" formatCode="General">
                  <c:v>-1.113</c:v>
                </c:pt>
                <c:pt idx="1112" formatCode="General">
                  <c:v>-1.11402</c:v>
                </c:pt>
                <c:pt idx="1113" formatCode="General">
                  <c:v>-1.11504</c:v>
                </c:pt>
                <c:pt idx="1114" formatCode="General">
                  <c:v>-1.1160399999999999</c:v>
                </c:pt>
                <c:pt idx="1115" formatCode="General">
                  <c:v>-1.1170199999999999</c:v>
                </c:pt>
                <c:pt idx="1116" formatCode="General">
                  <c:v>-1.1180300000000001</c:v>
                </c:pt>
                <c:pt idx="1117" formatCode="General">
                  <c:v>-1.11903</c:v>
                </c:pt>
                <c:pt idx="1118" formatCode="General">
                  <c:v>-1.12001</c:v>
                </c:pt>
                <c:pt idx="1119" formatCode="General">
                  <c:v>-1.12103</c:v>
                </c:pt>
                <c:pt idx="1120" formatCode="General">
                  <c:v>-1.12202</c:v>
                </c:pt>
                <c:pt idx="1121" formatCode="General">
                  <c:v>-1.12304</c:v>
                </c:pt>
                <c:pt idx="1122" formatCode="General">
                  <c:v>-1.1240300000000001</c:v>
                </c:pt>
                <c:pt idx="1123" formatCode="General">
                  <c:v>-1.12503</c:v>
                </c:pt>
                <c:pt idx="1124" formatCode="General">
                  <c:v>-1.1260300000000001</c:v>
                </c:pt>
                <c:pt idx="1125" formatCode="General">
                  <c:v>-1.1270500000000001</c:v>
                </c:pt>
                <c:pt idx="1126" formatCode="General">
                  <c:v>-1.1280300000000001</c:v>
                </c:pt>
                <c:pt idx="1127" formatCode="General">
                  <c:v>-1.1290199999999999</c:v>
                </c:pt>
                <c:pt idx="1128" formatCode="General">
                  <c:v>-1.13002</c:v>
                </c:pt>
                <c:pt idx="1129" formatCode="General">
                  <c:v>-1.13104</c:v>
                </c:pt>
                <c:pt idx="1130" formatCode="General">
                  <c:v>-1.1320300000000001</c:v>
                </c:pt>
                <c:pt idx="1131" formatCode="General">
                  <c:v>-1.13303</c:v>
                </c:pt>
                <c:pt idx="1132" formatCode="General">
                  <c:v>-1.1340399999999999</c:v>
                </c:pt>
                <c:pt idx="1133" formatCode="General">
                  <c:v>-1.1350499999999999</c:v>
                </c:pt>
                <c:pt idx="1134" formatCode="General">
                  <c:v>-1.13605</c:v>
                </c:pt>
                <c:pt idx="1135" formatCode="General">
                  <c:v>-1.13706</c:v>
                </c:pt>
                <c:pt idx="1136" formatCode="General">
                  <c:v>-1.13802</c:v>
                </c:pt>
                <c:pt idx="1137" formatCode="General">
                  <c:v>-1.1390199999999999</c:v>
                </c:pt>
                <c:pt idx="1138" formatCode="General">
                  <c:v>-1.1400300000000001</c:v>
                </c:pt>
                <c:pt idx="1139" formatCode="General">
                  <c:v>-1.14103</c:v>
                </c:pt>
                <c:pt idx="1140" formatCode="General">
                  <c:v>-1.14201</c:v>
                </c:pt>
                <c:pt idx="1141" formatCode="General">
                  <c:v>-1.1430100000000001</c:v>
                </c:pt>
                <c:pt idx="1142" formatCode="General">
                  <c:v>-1.1440300000000001</c:v>
                </c:pt>
                <c:pt idx="1143" formatCode="General">
                  <c:v>-1.14503</c:v>
                </c:pt>
                <c:pt idx="1144" formatCode="General">
                  <c:v>-1.14601</c:v>
                </c:pt>
                <c:pt idx="1145" formatCode="General">
                  <c:v>-1.1470199999999999</c:v>
                </c:pt>
                <c:pt idx="1146" formatCode="General">
                  <c:v>-1.1480300000000001</c:v>
                </c:pt>
                <c:pt idx="1147" formatCode="General">
                  <c:v>-1.14903</c:v>
                </c:pt>
                <c:pt idx="1148" formatCode="General">
                  <c:v>-1.15002</c:v>
                </c:pt>
                <c:pt idx="1149" formatCode="General">
                  <c:v>-1.1510100000000001</c:v>
                </c:pt>
                <c:pt idx="1150" formatCode="General">
                  <c:v>-1.15205</c:v>
                </c:pt>
                <c:pt idx="1151" formatCode="General">
                  <c:v>-1.15303</c:v>
                </c:pt>
                <c:pt idx="1152" formatCode="General">
                  <c:v>-1.15404</c:v>
                </c:pt>
                <c:pt idx="1153" formatCode="General">
                  <c:v>-1.15503</c:v>
                </c:pt>
                <c:pt idx="1154" formatCode="General">
                  <c:v>-1.1560299999999999</c:v>
                </c:pt>
                <c:pt idx="1155" formatCode="General">
                  <c:v>-1.1570100000000001</c:v>
                </c:pt>
                <c:pt idx="1156" formatCode="General">
                  <c:v>-1.15801</c:v>
                </c:pt>
                <c:pt idx="1157" formatCode="General">
                  <c:v>-1.15903</c:v>
                </c:pt>
                <c:pt idx="1158" formatCode="General">
                  <c:v>-1.1600200000000001</c:v>
                </c:pt>
                <c:pt idx="1159" formatCode="General">
                  <c:v>-1.1610100000000001</c:v>
                </c:pt>
                <c:pt idx="1160" formatCode="General">
                  <c:v>-1.16201</c:v>
                </c:pt>
                <c:pt idx="1161" formatCode="General">
                  <c:v>-1.1630199999999999</c:v>
                </c:pt>
                <c:pt idx="1162" formatCode="General">
                  <c:v>-1.1640299999999999</c:v>
                </c:pt>
                <c:pt idx="1163" formatCode="General">
                  <c:v>-1.1650199999999999</c:v>
                </c:pt>
                <c:pt idx="1164" formatCode="General">
                  <c:v>-1.1660200000000001</c:v>
                </c:pt>
                <c:pt idx="1165" formatCode="General">
                  <c:v>-1.1670499999999999</c:v>
                </c:pt>
                <c:pt idx="1166" formatCode="General">
                  <c:v>-1.1680299999999999</c:v>
                </c:pt>
                <c:pt idx="1167" formatCode="General">
                  <c:v>-1.16903</c:v>
                </c:pt>
                <c:pt idx="1168" formatCode="General">
                  <c:v>-1.1700299999999999</c:v>
                </c:pt>
                <c:pt idx="1169" formatCode="General">
                  <c:v>-1.17103</c:v>
                </c:pt>
                <c:pt idx="1170" formatCode="General">
                  <c:v>-1.1720200000000001</c:v>
                </c:pt>
                <c:pt idx="1171" formatCode="General">
                  <c:v>-1.17306</c:v>
                </c:pt>
                <c:pt idx="1172" formatCode="General">
                  <c:v>-1.1740299999999999</c:v>
                </c:pt>
                <c:pt idx="1173" formatCode="General">
                  <c:v>-1.17502</c:v>
                </c:pt>
                <c:pt idx="1174" formatCode="General">
                  <c:v>-1.1760200000000001</c:v>
                </c:pt>
                <c:pt idx="1175" formatCode="General">
                  <c:v>-1.1770400000000001</c:v>
                </c:pt>
                <c:pt idx="1176" formatCode="General">
                  <c:v>-1.1780200000000001</c:v>
                </c:pt>
                <c:pt idx="1177" formatCode="General">
                  <c:v>-1.1790099999999999</c:v>
                </c:pt>
                <c:pt idx="1178" formatCode="General">
                  <c:v>-1.18004</c:v>
                </c:pt>
                <c:pt idx="1179" formatCode="General">
                  <c:v>-1.18103</c:v>
                </c:pt>
                <c:pt idx="1180" formatCode="General">
                  <c:v>-1.18204</c:v>
                </c:pt>
                <c:pt idx="1181" formatCode="General">
                  <c:v>-1.18303</c:v>
                </c:pt>
                <c:pt idx="1182" formatCode="General">
                  <c:v>-1.1840200000000001</c:v>
                </c:pt>
                <c:pt idx="1183" formatCode="General">
                  <c:v>-1.18502</c:v>
                </c:pt>
                <c:pt idx="1184" formatCode="General">
                  <c:v>-1.18601</c:v>
                </c:pt>
                <c:pt idx="1185" formatCode="General">
                  <c:v>-1.1870099999999999</c:v>
                </c:pt>
                <c:pt idx="1186" formatCode="General">
                  <c:v>-1.1880500000000001</c:v>
                </c:pt>
                <c:pt idx="1187" formatCode="General">
                  <c:v>-1.18902</c:v>
                </c:pt>
                <c:pt idx="1188" formatCode="General">
                  <c:v>-1.19001</c:v>
                </c:pt>
                <c:pt idx="1189" formatCode="General">
                  <c:v>-1.19103</c:v>
                </c:pt>
                <c:pt idx="1190" formatCode="General">
                  <c:v>-1.19204</c:v>
                </c:pt>
                <c:pt idx="1191" formatCode="General">
                  <c:v>-1.19302</c:v>
                </c:pt>
                <c:pt idx="1192" formatCode="General">
                  <c:v>-1.19401</c:v>
                </c:pt>
                <c:pt idx="1193" formatCode="General">
                  <c:v>-1.19503</c:v>
                </c:pt>
                <c:pt idx="1194" formatCode="General">
                  <c:v>-1.1960299999999999</c:v>
                </c:pt>
                <c:pt idx="1195" formatCode="General">
                  <c:v>-1.19702</c:v>
                </c:pt>
                <c:pt idx="1196" formatCode="General">
                  <c:v>-1.19801</c:v>
                </c:pt>
                <c:pt idx="1197" formatCode="General">
                  <c:v>-1.19902</c:v>
                </c:pt>
                <c:pt idx="1198" formatCode="General">
                  <c:v>-1.2000200000000001</c:v>
                </c:pt>
                <c:pt idx="1199" formatCode="General">
                  <c:v>-1.2010099999999999</c:v>
                </c:pt>
                <c:pt idx="1200" formatCode="General">
                  <c:v>-1.2020299999999999</c:v>
                </c:pt>
                <c:pt idx="1201" formatCode="General">
                  <c:v>-1.20302</c:v>
                </c:pt>
                <c:pt idx="1202" formatCode="General">
                  <c:v>-1.2040299999999999</c:v>
                </c:pt>
                <c:pt idx="1203" formatCode="General">
                  <c:v>-1.2050099999999999</c:v>
                </c:pt>
                <c:pt idx="1204" formatCode="General">
                  <c:v>-1.20601</c:v>
                </c:pt>
                <c:pt idx="1205" formatCode="General">
                  <c:v>-1.20702</c:v>
                </c:pt>
                <c:pt idx="1206" formatCode="General">
                  <c:v>-1.20801</c:v>
                </c:pt>
                <c:pt idx="1207" formatCode="General">
                  <c:v>-1.20903</c:v>
                </c:pt>
                <c:pt idx="1208" formatCode="General">
                  <c:v>-1.2100200000000001</c:v>
                </c:pt>
                <c:pt idx="1209" formatCode="General">
                  <c:v>-1.21102</c:v>
                </c:pt>
                <c:pt idx="1210" formatCode="General">
                  <c:v>-1.2120299999999999</c:v>
                </c:pt>
                <c:pt idx="1211" formatCode="General">
                  <c:v>-1.2130399999999999</c:v>
                </c:pt>
                <c:pt idx="1212" formatCode="General">
                  <c:v>-1.21404</c:v>
                </c:pt>
                <c:pt idx="1213" formatCode="General">
                  <c:v>-1.21502</c:v>
                </c:pt>
                <c:pt idx="1214" formatCode="General">
                  <c:v>-1.21601</c:v>
                </c:pt>
                <c:pt idx="1215" formatCode="General">
                  <c:v>-1.21702</c:v>
                </c:pt>
                <c:pt idx="1216" formatCode="General">
                  <c:v>-1.2180200000000001</c:v>
                </c:pt>
                <c:pt idx="1217" formatCode="General">
                  <c:v>-1.2190000000000001</c:v>
                </c:pt>
                <c:pt idx="1218" formatCode="General">
                  <c:v>-1.22</c:v>
                </c:pt>
                <c:pt idx="1219" formatCode="General">
                  <c:v>-1.2210000000000001</c:v>
                </c:pt>
                <c:pt idx="1220" formatCode="General">
                  <c:v>-1.222</c:v>
                </c:pt>
                <c:pt idx="1221" formatCode="General">
                  <c:v>-1.2230099999999999</c:v>
                </c:pt>
                <c:pt idx="1222" formatCode="General">
                  <c:v>-1.224</c:v>
                </c:pt>
                <c:pt idx="1223" formatCode="General">
                  <c:v>-1.22502</c:v>
                </c:pt>
                <c:pt idx="1224" formatCode="General">
                  <c:v>-1.2260200000000001</c:v>
                </c:pt>
                <c:pt idx="1225" formatCode="General">
                  <c:v>-1.2270099999999999</c:v>
                </c:pt>
                <c:pt idx="1226" formatCode="General">
                  <c:v>-1.22801</c:v>
                </c:pt>
                <c:pt idx="1227" formatCode="General">
                  <c:v>-1.2290099999999999</c:v>
                </c:pt>
                <c:pt idx="1228" formatCode="General">
                  <c:v>-1.23</c:v>
                </c:pt>
                <c:pt idx="1229" formatCode="General">
                  <c:v>-1.2310099999999999</c:v>
                </c:pt>
                <c:pt idx="1230" formatCode="General">
                  <c:v>-1.2320199999999999</c:v>
                </c:pt>
                <c:pt idx="1231" formatCode="General">
                  <c:v>-1.23302</c:v>
                </c:pt>
                <c:pt idx="1232" formatCode="General">
                  <c:v>-1.2339899999999999</c:v>
                </c:pt>
                <c:pt idx="1233" formatCode="General">
                  <c:v>-1.2350000000000001</c:v>
                </c:pt>
                <c:pt idx="1234" formatCode="General">
                  <c:v>-1.236</c:v>
                </c:pt>
                <c:pt idx="1235" formatCode="General">
                  <c:v>-1.2370000000000001</c:v>
                </c:pt>
                <c:pt idx="1236" formatCode="General">
                  <c:v>-1.238</c:v>
                </c:pt>
                <c:pt idx="1237" formatCode="General">
                  <c:v>-1.2390099999999999</c:v>
                </c:pt>
                <c:pt idx="1238" formatCode="General">
                  <c:v>-1.2400100000000001</c:v>
                </c:pt>
                <c:pt idx="1239" formatCode="General">
                  <c:v>-1.24099</c:v>
                </c:pt>
                <c:pt idx="1240" formatCode="General">
                  <c:v>-1.2420100000000001</c:v>
                </c:pt>
                <c:pt idx="1241" formatCode="General">
                  <c:v>-1.2430099999999999</c:v>
                </c:pt>
                <c:pt idx="1242" formatCode="General">
                  <c:v>-1.2440100000000001</c:v>
                </c:pt>
                <c:pt idx="1243" formatCode="General">
                  <c:v>-1.24498</c:v>
                </c:pt>
                <c:pt idx="1244" formatCode="General">
                  <c:v>-1.2460100000000001</c:v>
                </c:pt>
                <c:pt idx="1245" formatCode="General">
                  <c:v>-1.24702</c:v>
                </c:pt>
                <c:pt idx="1246" formatCode="General">
                  <c:v>-1.2479899999999999</c:v>
                </c:pt>
                <c:pt idx="1247" formatCode="General">
                  <c:v>-1.24899</c:v>
                </c:pt>
                <c:pt idx="1248" formatCode="General">
                  <c:v>-1.2500100000000001</c:v>
                </c:pt>
                <c:pt idx="1249" formatCode="General">
                  <c:v>-1.25101</c:v>
                </c:pt>
                <c:pt idx="1250" formatCode="General">
                  <c:v>-1.2520100000000001</c:v>
                </c:pt>
                <c:pt idx="1251" formatCode="General">
                  <c:v>-1.25301</c:v>
                </c:pt>
                <c:pt idx="1252" formatCode="General">
                  <c:v>-1.2540100000000001</c:v>
                </c:pt>
                <c:pt idx="1253" formatCode="General">
                  <c:v>-1.2549999999999999</c:v>
                </c:pt>
                <c:pt idx="1254" formatCode="General">
                  <c:v>-1.256</c:v>
                </c:pt>
                <c:pt idx="1255" formatCode="General">
                  <c:v>-1.2569999999999999</c:v>
                </c:pt>
                <c:pt idx="1256" formatCode="General">
                  <c:v>-1.2580199999999999</c:v>
                </c:pt>
                <c:pt idx="1257" formatCode="General">
                  <c:v>-1.2589900000000001</c:v>
                </c:pt>
                <c:pt idx="1258" formatCode="General">
                  <c:v>-1.2599800000000001</c:v>
                </c:pt>
                <c:pt idx="1259" formatCode="General">
                  <c:v>-1.2609999999999999</c:v>
                </c:pt>
                <c:pt idx="1260" formatCode="General">
                  <c:v>-1.2620100000000001</c:v>
                </c:pt>
                <c:pt idx="1261" formatCode="General">
                  <c:v>-1.2629999999999999</c:v>
                </c:pt>
                <c:pt idx="1262" formatCode="General">
                  <c:v>-1.264</c:v>
                </c:pt>
                <c:pt idx="1263" formatCode="General">
                  <c:v>-1.26502</c:v>
                </c:pt>
                <c:pt idx="1264" formatCode="General">
                  <c:v>-1.2659800000000001</c:v>
                </c:pt>
                <c:pt idx="1265" formatCode="General">
                  <c:v>-1.2669999999999999</c:v>
                </c:pt>
                <c:pt idx="1266" formatCode="General">
                  <c:v>-1.2680100000000001</c:v>
                </c:pt>
                <c:pt idx="1267" formatCode="General">
                  <c:v>-1.26901</c:v>
                </c:pt>
                <c:pt idx="1268" formatCode="General">
                  <c:v>-1.2699800000000001</c:v>
                </c:pt>
                <c:pt idx="1269" formatCode="General">
                  <c:v>-1.2709699999999999</c:v>
                </c:pt>
                <c:pt idx="1270" formatCode="General">
                  <c:v>-1.27199</c:v>
                </c:pt>
                <c:pt idx="1271" formatCode="General">
                  <c:v>-1.2729999999999999</c:v>
                </c:pt>
                <c:pt idx="1272" formatCode="General">
                  <c:v>-1.27397</c:v>
                </c:pt>
                <c:pt idx="1273" formatCode="General">
                  <c:v>-1.27498</c:v>
                </c:pt>
                <c:pt idx="1274" formatCode="General">
                  <c:v>-1.27599</c:v>
                </c:pt>
                <c:pt idx="1275" formatCode="General">
                  <c:v>-1.27698</c:v>
                </c:pt>
                <c:pt idx="1276" formatCode="General">
                  <c:v>-1.2779799999999999</c:v>
                </c:pt>
                <c:pt idx="1277" formatCode="General">
                  <c:v>-1.2789900000000001</c:v>
                </c:pt>
                <c:pt idx="1278" formatCode="General">
                  <c:v>-1.28</c:v>
                </c:pt>
                <c:pt idx="1279" formatCode="General">
                  <c:v>-1.28098</c:v>
                </c:pt>
                <c:pt idx="1280" formatCode="General">
                  <c:v>-1.28199</c:v>
                </c:pt>
                <c:pt idx="1281" formatCode="General">
                  <c:v>-1.28302</c:v>
                </c:pt>
                <c:pt idx="1282" formatCode="General">
                  <c:v>-1.2840100000000001</c:v>
                </c:pt>
                <c:pt idx="1283" formatCode="General">
                  <c:v>-1.2849900000000001</c:v>
                </c:pt>
                <c:pt idx="1284" formatCode="General">
                  <c:v>-1.286</c:v>
                </c:pt>
                <c:pt idx="1285" formatCode="General">
                  <c:v>-1.28701</c:v>
                </c:pt>
                <c:pt idx="1286" formatCode="General">
                  <c:v>-1.2880100000000001</c:v>
                </c:pt>
                <c:pt idx="1287" formatCode="General">
                  <c:v>-1.2889900000000001</c:v>
                </c:pt>
                <c:pt idx="1288" formatCode="General">
                  <c:v>-1.29</c:v>
                </c:pt>
                <c:pt idx="1289" formatCode="General">
                  <c:v>-1.2910200000000001</c:v>
                </c:pt>
                <c:pt idx="1290" formatCode="General">
                  <c:v>-1.2920100000000001</c:v>
                </c:pt>
                <c:pt idx="1291" formatCode="General">
                  <c:v>-1.29297</c:v>
                </c:pt>
                <c:pt idx="1292" formatCode="General">
                  <c:v>-1.2940100000000001</c:v>
                </c:pt>
                <c:pt idx="1293" formatCode="General">
                  <c:v>-1.29501</c:v>
                </c:pt>
                <c:pt idx="1294" formatCode="General">
                  <c:v>-1.2959799999999999</c:v>
                </c:pt>
                <c:pt idx="1295" formatCode="General">
                  <c:v>-1.29701</c:v>
                </c:pt>
                <c:pt idx="1296" formatCode="General">
                  <c:v>-1.29799</c:v>
                </c:pt>
                <c:pt idx="1297" formatCode="General">
                  <c:v>-1.2989999999999999</c:v>
                </c:pt>
                <c:pt idx="1298" formatCode="General">
                  <c:v>-1.2999799999999999</c:v>
                </c:pt>
                <c:pt idx="1299" formatCode="General">
                  <c:v>-1.30101</c:v>
                </c:pt>
                <c:pt idx="1300" formatCode="General">
                  <c:v>-1.30202</c:v>
                </c:pt>
                <c:pt idx="1301" formatCode="General">
                  <c:v>-1.3029900000000001</c:v>
                </c:pt>
                <c:pt idx="1302" formatCode="General">
                  <c:v>-1.30399</c:v>
                </c:pt>
                <c:pt idx="1303" formatCode="General">
                  <c:v>-1.30501</c:v>
                </c:pt>
                <c:pt idx="1304" formatCode="General">
                  <c:v>-1.30599</c:v>
                </c:pt>
                <c:pt idx="1305" formatCode="General">
                  <c:v>-1.30698</c:v>
                </c:pt>
                <c:pt idx="1306" formatCode="General">
                  <c:v>-1.3079799999999999</c:v>
                </c:pt>
                <c:pt idx="1307" formatCode="General">
                  <c:v>-1.30898</c:v>
                </c:pt>
                <c:pt idx="1308" formatCode="General">
                  <c:v>-1.31</c:v>
                </c:pt>
                <c:pt idx="1309" formatCode="General">
                  <c:v>-1.3109900000000001</c:v>
                </c:pt>
                <c:pt idx="1310" formatCode="General">
                  <c:v>-1.31199</c:v>
                </c:pt>
                <c:pt idx="1311" formatCode="General">
                  <c:v>-1.3129999999999999</c:v>
                </c:pt>
                <c:pt idx="1312" formatCode="General">
                  <c:v>-1.3139799999999999</c:v>
                </c:pt>
                <c:pt idx="1313" formatCode="General">
                  <c:v>-1.3149599999999999</c:v>
                </c:pt>
                <c:pt idx="1314" formatCode="General">
                  <c:v>-1.3160000000000001</c:v>
                </c:pt>
                <c:pt idx="1315" formatCode="General">
                  <c:v>-1.3169900000000001</c:v>
                </c:pt>
                <c:pt idx="1316" formatCode="General">
                  <c:v>-1.3179700000000001</c:v>
                </c:pt>
                <c:pt idx="1317" formatCode="General">
                  <c:v>-1.3189900000000001</c:v>
                </c:pt>
                <c:pt idx="1318" formatCode="General">
                  <c:v>-1.3200099999999999</c:v>
                </c:pt>
                <c:pt idx="1319" formatCode="General">
                  <c:v>-1.32098</c:v>
                </c:pt>
                <c:pt idx="1320" formatCode="General">
                  <c:v>-1.3219799999999999</c:v>
                </c:pt>
                <c:pt idx="1321" formatCode="General">
                  <c:v>-1.3229900000000001</c:v>
                </c:pt>
                <c:pt idx="1322" formatCode="General">
                  <c:v>-1.3240000000000001</c:v>
                </c:pt>
                <c:pt idx="1323" formatCode="General">
                  <c:v>-1.3249599999999999</c:v>
                </c:pt>
                <c:pt idx="1324" formatCode="General">
                  <c:v>-1.32599</c:v>
                </c:pt>
                <c:pt idx="1325" formatCode="General">
                  <c:v>-1.327</c:v>
                </c:pt>
                <c:pt idx="1326" formatCode="General">
                  <c:v>-1.3280099999999999</c:v>
                </c:pt>
                <c:pt idx="1327" formatCode="General">
                  <c:v>-1.329</c:v>
                </c:pt>
                <c:pt idx="1328" formatCode="General">
                  <c:v>-1.3299700000000001</c:v>
                </c:pt>
                <c:pt idx="1329" formatCode="General">
                  <c:v>-1.331</c:v>
                </c:pt>
                <c:pt idx="1330" formatCode="General">
                  <c:v>-1.3320000000000001</c:v>
                </c:pt>
                <c:pt idx="1331" formatCode="General">
                  <c:v>-1.3329899999999999</c:v>
                </c:pt>
                <c:pt idx="1332" formatCode="General">
                  <c:v>-1.33399</c:v>
                </c:pt>
                <c:pt idx="1333" formatCode="General">
                  <c:v>-1.3349899999999999</c:v>
                </c:pt>
                <c:pt idx="1334" formatCode="General">
                  <c:v>-1.3359799999999999</c:v>
                </c:pt>
                <c:pt idx="1335" formatCode="General">
                  <c:v>-1.3369800000000001</c:v>
                </c:pt>
                <c:pt idx="1336" formatCode="General">
                  <c:v>-1.3379799999999999</c:v>
                </c:pt>
                <c:pt idx="1337" formatCode="General">
                  <c:v>-1.3389899999999999</c:v>
                </c:pt>
                <c:pt idx="1338" formatCode="General">
                  <c:v>-1.33999</c:v>
                </c:pt>
                <c:pt idx="1339" formatCode="General">
                  <c:v>-1.3409800000000001</c:v>
                </c:pt>
                <c:pt idx="1340" formatCode="General">
                  <c:v>-1.3420000000000001</c:v>
                </c:pt>
                <c:pt idx="1341" formatCode="General">
                  <c:v>-1.3429899999999999</c:v>
                </c:pt>
                <c:pt idx="1342" formatCode="General">
                  <c:v>-1.3439700000000001</c:v>
                </c:pt>
                <c:pt idx="1343" formatCode="General">
                  <c:v>-1.345</c:v>
                </c:pt>
                <c:pt idx="1344" formatCode="General">
                  <c:v>-1.3460099999999999</c:v>
                </c:pt>
                <c:pt idx="1345" formatCode="General">
                  <c:v>-1.3469899999999999</c:v>
                </c:pt>
                <c:pt idx="1346" formatCode="General">
                  <c:v>-1.34796</c:v>
                </c:pt>
                <c:pt idx="1347" formatCode="General">
                  <c:v>-1.3489899999999999</c:v>
                </c:pt>
                <c:pt idx="1348" formatCode="General">
                  <c:v>-1.34996</c:v>
                </c:pt>
                <c:pt idx="1349" formatCode="General">
                  <c:v>-1.3509800000000001</c:v>
                </c:pt>
                <c:pt idx="1350" formatCode="General">
                  <c:v>-1.3519600000000001</c:v>
                </c:pt>
                <c:pt idx="1351" formatCode="General">
                  <c:v>-1.3529800000000001</c:v>
                </c:pt>
                <c:pt idx="1352" formatCode="General">
                  <c:v>-1.35398</c:v>
                </c:pt>
                <c:pt idx="1353" formatCode="General">
                  <c:v>-1.3549800000000001</c:v>
                </c:pt>
                <c:pt idx="1354" formatCode="General">
                  <c:v>-1.3560000000000001</c:v>
                </c:pt>
                <c:pt idx="1355" formatCode="General">
                  <c:v>-1.35697</c:v>
                </c:pt>
                <c:pt idx="1356" formatCode="General">
                  <c:v>-1.3579699999999999</c:v>
                </c:pt>
                <c:pt idx="1357" formatCode="General">
                  <c:v>-1.35897</c:v>
                </c:pt>
                <c:pt idx="1358" formatCode="General">
                  <c:v>-1.35998</c:v>
                </c:pt>
                <c:pt idx="1359" formatCode="General">
                  <c:v>-1.3609800000000001</c:v>
                </c:pt>
                <c:pt idx="1360" formatCode="General">
                  <c:v>-1.3619600000000001</c:v>
                </c:pt>
                <c:pt idx="1361" formatCode="General">
                  <c:v>-1.3629500000000001</c:v>
                </c:pt>
                <c:pt idx="1362" formatCode="General">
                  <c:v>-1.36398</c:v>
                </c:pt>
                <c:pt idx="1363" formatCode="General">
                  <c:v>-1.3649800000000001</c:v>
                </c:pt>
                <c:pt idx="1364" formatCode="General">
                  <c:v>-1.3659600000000001</c:v>
                </c:pt>
                <c:pt idx="1365" formatCode="General">
                  <c:v>-1.3669800000000001</c:v>
                </c:pt>
                <c:pt idx="1366" formatCode="General">
                  <c:v>-1.36798</c:v>
                </c:pt>
                <c:pt idx="1367" formatCode="General">
                  <c:v>-1.36897</c:v>
                </c:pt>
                <c:pt idx="1368" formatCode="General">
                  <c:v>-1.3699699999999999</c:v>
                </c:pt>
                <c:pt idx="1369" formatCode="General">
                  <c:v>-1.3709800000000001</c:v>
                </c:pt>
                <c:pt idx="1370" formatCode="General">
                  <c:v>-1.37198</c:v>
                </c:pt>
                <c:pt idx="1371" formatCode="General">
                  <c:v>-1.37294</c:v>
                </c:pt>
                <c:pt idx="1372" formatCode="General">
                  <c:v>-1.3739699999999999</c:v>
                </c:pt>
                <c:pt idx="1373" formatCode="General">
                  <c:v>-1.3749800000000001</c:v>
                </c:pt>
                <c:pt idx="1374" formatCode="General">
                  <c:v>-1.3759600000000001</c:v>
                </c:pt>
                <c:pt idx="1375" formatCode="General">
                  <c:v>-1.37696</c:v>
                </c:pt>
                <c:pt idx="1376" formatCode="General">
                  <c:v>-1.3779600000000001</c:v>
                </c:pt>
                <c:pt idx="1377" formatCode="General">
                  <c:v>-1.37896</c:v>
                </c:pt>
                <c:pt idx="1378" formatCode="General">
                  <c:v>-1.3799699999999999</c:v>
                </c:pt>
                <c:pt idx="1379" formatCode="General">
                  <c:v>-1.3809499999999999</c:v>
                </c:pt>
                <c:pt idx="1380" formatCode="General">
                  <c:v>-1.38198</c:v>
                </c:pt>
                <c:pt idx="1381" formatCode="General">
                  <c:v>-1.3829800000000001</c:v>
                </c:pt>
                <c:pt idx="1382" formatCode="General">
                  <c:v>-1.3839600000000001</c:v>
                </c:pt>
                <c:pt idx="1383" formatCode="General">
                  <c:v>-1.38497</c:v>
                </c:pt>
                <c:pt idx="1384" formatCode="General">
                  <c:v>-1.3859600000000001</c:v>
                </c:pt>
                <c:pt idx="1385" formatCode="General">
                  <c:v>-1.3869400000000001</c:v>
                </c:pt>
                <c:pt idx="1386" formatCode="General">
                  <c:v>-1.3879600000000001</c:v>
                </c:pt>
                <c:pt idx="1387" formatCode="General">
                  <c:v>-1.3889499999999999</c:v>
                </c:pt>
                <c:pt idx="1388" formatCode="General">
                  <c:v>-1.38998</c:v>
                </c:pt>
                <c:pt idx="1389" formatCode="General">
                  <c:v>-1.39096</c:v>
                </c:pt>
                <c:pt idx="1390" formatCode="General">
                  <c:v>-1.39194</c:v>
                </c:pt>
                <c:pt idx="1391" formatCode="General">
                  <c:v>-1.39297</c:v>
                </c:pt>
                <c:pt idx="1392" formatCode="General">
                  <c:v>-1.3939600000000001</c:v>
                </c:pt>
                <c:pt idx="1393" formatCode="General">
                  <c:v>-1.3949499999999999</c:v>
                </c:pt>
                <c:pt idx="1394" formatCode="General">
                  <c:v>-1.3959600000000001</c:v>
                </c:pt>
                <c:pt idx="1395" formatCode="General">
                  <c:v>-1.39696</c:v>
                </c:pt>
                <c:pt idx="1396" formatCode="General">
                  <c:v>-1.39795</c:v>
                </c:pt>
                <c:pt idx="1397" formatCode="General">
                  <c:v>-1.3989400000000001</c:v>
                </c:pt>
                <c:pt idx="1398" formatCode="General">
                  <c:v>-1.39998</c:v>
                </c:pt>
                <c:pt idx="1399" formatCode="General">
                  <c:v>-1.4009499999999999</c:v>
                </c:pt>
                <c:pt idx="1400" formatCode="General">
                  <c:v>-1.4019600000000001</c:v>
                </c:pt>
                <c:pt idx="1401" formatCode="General">
                  <c:v>-1.4029700000000001</c:v>
                </c:pt>
                <c:pt idx="1402" formatCode="General">
                  <c:v>-1.4039699999999999</c:v>
                </c:pt>
                <c:pt idx="1403" formatCode="General">
                  <c:v>-1.4049700000000001</c:v>
                </c:pt>
                <c:pt idx="1404" formatCode="General">
                  <c:v>-1.40594</c:v>
                </c:pt>
                <c:pt idx="1405" formatCode="General">
                  <c:v>-1.4069499999999999</c:v>
                </c:pt>
                <c:pt idx="1406" formatCode="General">
                  <c:v>-1.4079699999999999</c:v>
                </c:pt>
                <c:pt idx="1407" formatCode="General">
                  <c:v>-1.40896</c:v>
                </c:pt>
                <c:pt idx="1408" formatCode="General">
                  <c:v>-1.40995</c:v>
                </c:pt>
                <c:pt idx="1409" formatCode="General">
                  <c:v>-1.41096</c:v>
                </c:pt>
                <c:pt idx="1410" formatCode="General">
                  <c:v>-1.41195</c:v>
                </c:pt>
                <c:pt idx="1411" formatCode="General">
                  <c:v>-1.41293</c:v>
                </c:pt>
                <c:pt idx="1412" formatCode="General">
                  <c:v>-1.41395</c:v>
                </c:pt>
                <c:pt idx="1413" formatCode="General">
                  <c:v>-1.41496</c:v>
                </c:pt>
                <c:pt idx="1414" formatCode="General">
                  <c:v>-1.4159600000000001</c:v>
                </c:pt>
                <c:pt idx="1415" formatCode="General">
                  <c:v>-1.4169400000000001</c:v>
                </c:pt>
                <c:pt idx="1416" formatCode="General">
                  <c:v>-1.41795</c:v>
                </c:pt>
                <c:pt idx="1417" formatCode="General">
                  <c:v>-1.4189700000000001</c:v>
                </c:pt>
                <c:pt idx="1418" formatCode="General">
                  <c:v>-1.41995</c:v>
                </c:pt>
                <c:pt idx="1419" formatCode="General">
                  <c:v>-1.4209400000000001</c:v>
                </c:pt>
                <c:pt idx="1420" formatCode="General">
                  <c:v>-1.4219599999999999</c:v>
                </c:pt>
                <c:pt idx="1421" formatCode="General">
                  <c:v>-1.4229499999999999</c:v>
                </c:pt>
                <c:pt idx="1422" formatCode="General">
                  <c:v>-1.42394</c:v>
                </c:pt>
                <c:pt idx="1423" formatCode="General">
                  <c:v>-1.42493</c:v>
                </c:pt>
                <c:pt idx="1424" formatCode="General">
                  <c:v>-1.4259299999999999</c:v>
                </c:pt>
                <c:pt idx="1425" formatCode="General">
                  <c:v>-1.4269499999999999</c:v>
                </c:pt>
                <c:pt idx="1426" formatCode="General">
                  <c:v>-1.4279299999999999</c:v>
                </c:pt>
                <c:pt idx="1427" formatCode="General">
                  <c:v>-1.42896</c:v>
                </c:pt>
                <c:pt idx="1428" formatCode="General">
                  <c:v>-1.4299500000000001</c:v>
                </c:pt>
                <c:pt idx="1429" formatCode="General">
                  <c:v>-1.43092</c:v>
                </c:pt>
                <c:pt idx="1430" formatCode="General">
                  <c:v>-1.4319299999999999</c:v>
                </c:pt>
                <c:pt idx="1431" formatCode="General">
                  <c:v>-1.43296</c:v>
                </c:pt>
                <c:pt idx="1432" formatCode="General">
                  <c:v>-1.4339500000000001</c:v>
                </c:pt>
                <c:pt idx="1433" formatCode="General">
                  <c:v>-1.43492</c:v>
                </c:pt>
                <c:pt idx="1434" formatCode="General">
                  <c:v>-1.4359200000000001</c:v>
                </c:pt>
                <c:pt idx="1435" formatCode="General">
                  <c:v>-1.4369400000000001</c:v>
                </c:pt>
                <c:pt idx="1436" formatCode="General">
                  <c:v>-1.43794</c:v>
                </c:pt>
                <c:pt idx="1437" formatCode="General">
                  <c:v>-1.4389400000000001</c:v>
                </c:pt>
                <c:pt idx="1438" formatCode="General">
                  <c:v>-1.4399200000000001</c:v>
                </c:pt>
                <c:pt idx="1439" formatCode="General">
                  <c:v>-1.44096</c:v>
                </c:pt>
                <c:pt idx="1440" formatCode="General">
                  <c:v>-1.44194</c:v>
                </c:pt>
                <c:pt idx="1441" formatCode="General">
                  <c:v>-1.44292</c:v>
                </c:pt>
                <c:pt idx="1442" formatCode="General">
                  <c:v>-1.4439200000000001</c:v>
                </c:pt>
                <c:pt idx="1443" formatCode="General">
                  <c:v>-1.4449399999999999</c:v>
                </c:pt>
                <c:pt idx="1444" formatCode="General">
                  <c:v>-1.4459200000000001</c:v>
                </c:pt>
                <c:pt idx="1445" formatCode="General">
                  <c:v>-1.44692</c:v>
                </c:pt>
                <c:pt idx="1446" formatCode="General">
                  <c:v>-1.4479299999999999</c:v>
                </c:pt>
                <c:pt idx="1447" formatCode="General">
                  <c:v>-1.4489300000000001</c:v>
                </c:pt>
                <c:pt idx="1448" formatCode="General">
                  <c:v>-1.44991</c:v>
                </c:pt>
                <c:pt idx="1449" formatCode="General">
                  <c:v>-1.4509300000000001</c:v>
                </c:pt>
                <c:pt idx="1450" formatCode="General">
                  <c:v>-1.4519299999999999</c:v>
                </c:pt>
                <c:pt idx="1451" formatCode="General">
                  <c:v>-1.45292</c:v>
                </c:pt>
                <c:pt idx="1452" formatCode="General">
                  <c:v>-1.4539</c:v>
                </c:pt>
                <c:pt idx="1453" formatCode="General">
                  <c:v>-1.4549300000000001</c:v>
                </c:pt>
                <c:pt idx="1454" formatCode="General">
                  <c:v>-1.4559200000000001</c:v>
                </c:pt>
                <c:pt idx="1455" formatCode="General">
                  <c:v>-1.4569300000000001</c:v>
                </c:pt>
                <c:pt idx="1456" formatCode="General">
                  <c:v>-1.4579200000000001</c:v>
                </c:pt>
                <c:pt idx="1457" formatCode="General">
                  <c:v>-1.45892</c:v>
                </c:pt>
                <c:pt idx="1458" formatCode="General">
                  <c:v>-1.4599200000000001</c:v>
                </c:pt>
                <c:pt idx="1459" formatCode="General">
                  <c:v>-1.4609000000000001</c:v>
                </c:pt>
                <c:pt idx="1460" formatCode="General">
                  <c:v>-1.46191</c:v>
                </c:pt>
                <c:pt idx="1461" formatCode="General">
                  <c:v>-1.4629399999999999</c:v>
                </c:pt>
                <c:pt idx="1462" formatCode="General">
                  <c:v>-1.46391</c:v>
                </c:pt>
                <c:pt idx="1463" formatCode="General">
                  <c:v>-1.4649099999999999</c:v>
                </c:pt>
                <c:pt idx="1464" formatCode="General">
                  <c:v>-1.46591</c:v>
                </c:pt>
                <c:pt idx="1465" formatCode="General">
                  <c:v>-1.46692</c:v>
                </c:pt>
                <c:pt idx="1466" formatCode="General">
                  <c:v>-1.4679199999999999</c:v>
                </c:pt>
                <c:pt idx="1467" formatCode="General">
                  <c:v>-1.4689099999999999</c:v>
                </c:pt>
                <c:pt idx="1468" formatCode="General">
                  <c:v>-1.4699199999999999</c:v>
                </c:pt>
                <c:pt idx="1469" formatCode="General">
                  <c:v>-1.4709099999999999</c:v>
                </c:pt>
                <c:pt idx="1470" formatCode="General">
                  <c:v>-1.4718899999999999</c:v>
                </c:pt>
                <c:pt idx="1471" formatCode="General">
                  <c:v>-1.4729099999999999</c:v>
                </c:pt>
                <c:pt idx="1472" formatCode="General">
                  <c:v>-1.47393</c:v>
                </c:pt>
                <c:pt idx="1473" formatCode="General">
                  <c:v>-1.4749000000000001</c:v>
                </c:pt>
                <c:pt idx="1474" formatCode="General">
                  <c:v>-1.4759100000000001</c:v>
                </c:pt>
                <c:pt idx="1475" formatCode="General">
                  <c:v>-1.47692</c:v>
                </c:pt>
                <c:pt idx="1476" formatCode="General">
                  <c:v>-1.4779199999999999</c:v>
                </c:pt>
                <c:pt idx="1477" formatCode="General">
                  <c:v>-1.47889</c:v>
                </c:pt>
                <c:pt idx="1478" formatCode="General">
                  <c:v>-1.4799100000000001</c:v>
                </c:pt>
                <c:pt idx="1479" formatCode="General">
                  <c:v>-1.4809300000000001</c:v>
                </c:pt>
                <c:pt idx="1480" formatCode="General">
                  <c:v>-1.4819199999999999</c:v>
                </c:pt>
                <c:pt idx="1481" formatCode="General">
                  <c:v>-1.4829300000000001</c:v>
                </c:pt>
                <c:pt idx="1482" formatCode="General">
                  <c:v>-1.4839</c:v>
                </c:pt>
                <c:pt idx="1483" formatCode="General">
                  <c:v>-1.48492</c:v>
                </c:pt>
                <c:pt idx="1484" formatCode="General">
                  <c:v>-1.4859100000000001</c:v>
                </c:pt>
                <c:pt idx="1485" formatCode="General">
                  <c:v>-1.48691</c:v>
                </c:pt>
                <c:pt idx="1486" formatCode="General">
                  <c:v>-1.48793</c:v>
                </c:pt>
                <c:pt idx="1487" formatCode="General">
                  <c:v>-1.48891</c:v>
                </c:pt>
                <c:pt idx="1488" formatCode="General">
                  <c:v>-1.4899</c:v>
                </c:pt>
                <c:pt idx="1489" formatCode="General">
                  <c:v>-1.49092</c:v>
                </c:pt>
                <c:pt idx="1490" formatCode="General">
                  <c:v>-1.4919199999999999</c:v>
                </c:pt>
                <c:pt idx="1491" formatCode="General">
                  <c:v>-1.49292</c:v>
                </c:pt>
                <c:pt idx="1492" formatCode="General">
                  <c:v>-1.4938899999999999</c:v>
                </c:pt>
                <c:pt idx="1493" formatCode="General">
                  <c:v>-1.4948999999999999</c:v>
                </c:pt>
                <c:pt idx="1494" formatCode="General">
                  <c:v>-1.4959199999999999</c:v>
                </c:pt>
                <c:pt idx="1495" formatCode="General">
                  <c:v>-1.4969300000000001</c:v>
                </c:pt>
                <c:pt idx="1496" formatCode="General">
                  <c:v>-1.4978899999999999</c:v>
                </c:pt>
                <c:pt idx="1497" formatCode="General">
                  <c:v>-1.49891</c:v>
                </c:pt>
                <c:pt idx="1498" formatCode="General">
                  <c:v>-1.4999</c:v>
                </c:pt>
                <c:pt idx="1499" formatCode="General">
                  <c:v>-1.50091</c:v>
                </c:pt>
                <c:pt idx="1500" formatCode="General">
                  <c:v>-1.5019</c:v>
                </c:pt>
                <c:pt idx="1501" formatCode="General">
                  <c:v>-1.50291</c:v>
                </c:pt>
                <c:pt idx="1502" formatCode="General">
                  <c:v>-1.5039100000000001</c:v>
                </c:pt>
                <c:pt idx="1503" formatCode="General">
                  <c:v>-1.50491</c:v>
                </c:pt>
                <c:pt idx="1504" formatCode="General">
                  <c:v>-1.5059199999999999</c:v>
                </c:pt>
                <c:pt idx="1505" formatCode="General">
                  <c:v>-1.50692</c:v>
                </c:pt>
                <c:pt idx="1506" formatCode="General">
                  <c:v>-1.50789</c:v>
                </c:pt>
                <c:pt idx="1507" formatCode="General">
                  <c:v>-1.5088900000000001</c:v>
                </c:pt>
                <c:pt idx="1508" formatCode="General">
                  <c:v>-1.5099199999999999</c:v>
                </c:pt>
                <c:pt idx="1509" formatCode="General">
                  <c:v>-1.51091</c:v>
                </c:pt>
                <c:pt idx="1510" formatCode="General">
                  <c:v>-1.5119100000000001</c:v>
                </c:pt>
                <c:pt idx="1511" formatCode="General">
                  <c:v>-1.5128900000000001</c:v>
                </c:pt>
                <c:pt idx="1512" formatCode="General">
                  <c:v>-1.51393</c:v>
                </c:pt>
                <c:pt idx="1513" formatCode="General">
                  <c:v>-1.51491</c:v>
                </c:pt>
                <c:pt idx="1514" formatCode="General">
                  <c:v>-1.51589</c:v>
                </c:pt>
                <c:pt idx="1515" formatCode="General">
                  <c:v>-1.51692</c:v>
                </c:pt>
                <c:pt idx="1516" formatCode="General">
                  <c:v>-1.5179100000000001</c:v>
                </c:pt>
                <c:pt idx="1517" formatCode="General">
                  <c:v>-1.5188999999999999</c:v>
                </c:pt>
                <c:pt idx="1518" formatCode="General">
                  <c:v>-1.5199100000000001</c:v>
                </c:pt>
                <c:pt idx="1519" formatCode="General">
                  <c:v>-1.52092</c:v>
                </c:pt>
                <c:pt idx="1520" formatCode="General">
                  <c:v>-1.5219400000000001</c:v>
                </c:pt>
                <c:pt idx="1521" formatCode="General">
                  <c:v>-1.52288</c:v>
                </c:pt>
                <c:pt idx="1522" formatCode="General">
                  <c:v>-1.52389</c:v>
                </c:pt>
                <c:pt idx="1523" formatCode="General">
                  <c:v>-1.5249200000000001</c:v>
                </c:pt>
                <c:pt idx="1524" formatCode="General">
                  <c:v>-1.5259100000000001</c:v>
                </c:pt>
                <c:pt idx="1525" formatCode="General">
                  <c:v>-1.5268999999999999</c:v>
                </c:pt>
                <c:pt idx="1526" formatCode="General">
                  <c:v>-1.5279</c:v>
                </c:pt>
                <c:pt idx="1527" formatCode="General">
                  <c:v>-1.5288999999999999</c:v>
                </c:pt>
                <c:pt idx="1528" formatCode="General">
                  <c:v>-1.52989</c:v>
                </c:pt>
                <c:pt idx="1529" formatCode="General">
                  <c:v>-1.5308900000000001</c:v>
                </c:pt>
                <c:pt idx="1530" formatCode="General">
                  <c:v>-1.5319</c:v>
                </c:pt>
                <c:pt idx="1531" formatCode="General">
                  <c:v>-1.53291</c:v>
                </c:pt>
                <c:pt idx="1532" formatCode="General">
                  <c:v>-1.53389</c:v>
                </c:pt>
                <c:pt idx="1533" formatCode="General">
                  <c:v>-1.5348900000000001</c:v>
                </c:pt>
                <c:pt idx="1534" formatCode="General">
                  <c:v>-1.5359</c:v>
                </c:pt>
                <c:pt idx="1535" formatCode="General">
                  <c:v>-1.5369299999999999</c:v>
                </c:pt>
                <c:pt idx="1536" formatCode="General">
                  <c:v>-1.53789</c:v>
                </c:pt>
                <c:pt idx="1537" formatCode="General">
                  <c:v>-1.53891</c:v>
                </c:pt>
                <c:pt idx="1538" formatCode="General">
                  <c:v>-1.5399</c:v>
                </c:pt>
                <c:pt idx="1539" formatCode="General">
                  <c:v>-1.5408900000000001</c:v>
                </c:pt>
                <c:pt idx="1540" formatCode="General">
                  <c:v>-1.5418799999999999</c:v>
                </c:pt>
                <c:pt idx="1541" formatCode="General">
                  <c:v>-1.5428900000000001</c:v>
                </c:pt>
                <c:pt idx="1542" formatCode="General">
                  <c:v>-1.5439099999999999</c:v>
                </c:pt>
                <c:pt idx="1543" formatCode="General">
                  <c:v>-1.5448900000000001</c:v>
                </c:pt>
                <c:pt idx="1544" formatCode="General">
                  <c:v>-1.54589</c:v>
                </c:pt>
                <c:pt idx="1545" formatCode="General">
                  <c:v>-1.54688</c:v>
                </c:pt>
                <c:pt idx="1546" formatCode="General">
                  <c:v>-1.54789</c:v>
                </c:pt>
                <c:pt idx="1547" formatCode="General">
                  <c:v>-1.54888</c:v>
                </c:pt>
                <c:pt idx="1548" formatCode="General">
                  <c:v>-1.5499000000000001</c:v>
                </c:pt>
                <c:pt idx="1549" formatCode="General">
                  <c:v>-1.5508999999999999</c:v>
                </c:pt>
                <c:pt idx="1550" formatCode="General">
                  <c:v>-1.5518799999999999</c:v>
                </c:pt>
                <c:pt idx="1551" formatCode="General">
                  <c:v>-1.5528599999999999</c:v>
                </c:pt>
                <c:pt idx="1552" formatCode="General">
                  <c:v>-1.5538799999999999</c:v>
                </c:pt>
                <c:pt idx="1553" formatCode="General">
                  <c:v>-1.5548999999999999</c:v>
                </c:pt>
                <c:pt idx="1554" formatCode="General">
                  <c:v>-1.5558799999999999</c:v>
                </c:pt>
                <c:pt idx="1555" formatCode="General">
                  <c:v>-1.5569</c:v>
                </c:pt>
                <c:pt idx="1556" formatCode="General">
                  <c:v>-1.55789</c:v>
                </c:pt>
                <c:pt idx="1557" formatCode="General">
                  <c:v>-1.5588900000000001</c:v>
                </c:pt>
                <c:pt idx="1558" formatCode="General">
                  <c:v>-1.5598799999999999</c:v>
                </c:pt>
                <c:pt idx="1559" formatCode="General">
                  <c:v>-1.5609200000000001</c:v>
                </c:pt>
                <c:pt idx="1560" formatCode="General">
                  <c:v>-1.5619000000000001</c:v>
                </c:pt>
                <c:pt idx="1561" formatCode="General">
                  <c:v>-1.5629</c:v>
                </c:pt>
                <c:pt idx="1562" formatCode="General">
                  <c:v>-1.56389</c:v>
                </c:pt>
                <c:pt idx="1563" formatCode="General">
                  <c:v>-1.56491</c:v>
                </c:pt>
                <c:pt idx="1564" formatCode="General">
                  <c:v>-1.56592</c:v>
                </c:pt>
                <c:pt idx="1565" formatCode="General">
                  <c:v>-1.56687</c:v>
                </c:pt>
                <c:pt idx="1566" formatCode="General">
                  <c:v>-1.5678799999999999</c:v>
                </c:pt>
                <c:pt idx="1567" formatCode="General">
                  <c:v>-1.5688899999999999</c:v>
                </c:pt>
                <c:pt idx="1568" formatCode="General">
                  <c:v>-1.5699000000000001</c:v>
                </c:pt>
                <c:pt idx="1569" formatCode="General">
                  <c:v>-1.57087</c:v>
                </c:pt>
                <c:pt idx="1570" formatCode="General">
                  <c:v>-1.5718799999999999</c:v>
                </c:pt>
                <c:pt idx="1571" formatCode="General">
                  <c:v>-1.5729</c:v>
                </c:pt>
                <c:pt idx="1572" formatCode="General">
                  <c:v>-1.57389</c:v>
                </c:pt>
                <c:pt idx="1573" formatCode="General">
                  <c:v>-1.5748899999999999</c:v>
                </c:pt>
                <c:pt idx="1574" formatCode="General">
                  <c:v>-1.5759099999999999</c:v>
                </c:pt>
                <c:pt idx="1575" formatCode="General">
                  <c:v>-1.5769</c:v>
                </c:pt>
                <c:pt idx="1576" formatCode="General">
                  <c:v>-1.5778799999999999</c:v>
                </c:pt>
                <c:pt idx="1577" formatCode="General">
                  <c:v>-1.5788899999999999</c:v>
                </c:pt>
                <c:pt idx="1578" formatCode="General">
                  <c:v>-1.5799000000000001</c:v>
                </c:pt>
                <c:pt idx="1579" formatCode="General">
                  <c:v>-1.58087</c:v>
                </c:pt>
                <c:pt idx="1580" formatCode="General">
                  <c:v>-1.58188</c:v>
                </c:pt>
                <c:pt idx="1581" formatCode="General">
                  <c:v>-1.5828899999999999</c:v>
                </c:pt>
                <c:pt idx="1582" formatCode="General">
                  <c:v>-1.5839000000000001</c:v>
                </c:pt>
                <c:pt idx="1583" formatCode="General">
                  <c:v>-1.5848899999999999</c:v>
                </c:pt>
                <c:pt idx="1584" formatCode="General">
                  <c:v>-1.5858699999999999</c:v>
                </c:pt>
                <c:pt idx="1585" formatCode="General">
                  <c:v>-1.5869</c:v>
                </c:pt>
                <c:pt idx="1586" formatCode="General">
                  <c:v>-1.58789</c:v>
                </c:pt>
                <c:pt idx="1587" formatCode="General">
                  <c:v>-1.5888800000000001</c:v>
                </c:pt>
                <c:pt idx="1588" formatCode="General">
                  <c:v>-1.58988</c:v>
                </c:pt>
                <c:pt idx="1589" formatCode="General">
                  <c:v>-1.5908800000000001</c:v>
                </c:pt>
                <c:pt idx="1590" formatCode="General">
                  <c:v>-1.59189</c:v>
                </c:pt>
                <c:pt idx="1591" formatCode="General">
                  <c:v>-1.5928800000000001</c:v>
                </c:pt>
                <c:pt idx="1592" formatCode="General">
                  <c:v>-1.59392</c:v>
                </c:pt>
                <c:pt idx="1593" formatCode="General">
                  <c:v>-1.59491</c:v>
                </c:pt>
                <c:pt idx="1594" formatCode="General">
                  <c:v>-1.59588</c:v>
                </c:pt>
                <c:pt idx="1595" formatCode="General">
                  <c:v>-1.5968899999999999</c:v>
                </c:pt>
                <c:pt idx="1596" formatCode="General">
                  <c:v>-1.5979000000000001</c:v>
                </c:pt>
                <c:pt idx="1597" formatCode="General">
                  <c:v>-1.5989100000000001</c:v>
                </c:pt>
                <c:pt idx="1598" formatCode="General">
                  <c:v>-1.59989</c:v>
                </c:pt>
                <c:pt idx="1599" formatCode="General">
                  <c:v>-1.6008899999999999</c:v>
                </c:pt>
                <c:pt idx="1600" formatCode="General">
                  <c:v>-1.60188</c:v>
                </c:pt>
                <c:pt idx="1601" formatCode="General">
                  <c:v>-1.60287</c:v>
                </c:pt>
                <c:pt idx="1602" formatCode="General">
                  <c:v>-1.6038699999999999</c:v>
                </c:pt>
                <c:pt idx="1603" formatCode="General">
                  <c:v>-1.6048899999999999</c:v>
                </c:pt>
                <c:pt idx="1604" formatCode="General">
                  <c:v>-1.6059099999999999</c:v>
                </c:pt>
                <c:pt idx="1605" formatCode="General">
                  <c:v>-1.6068800000000001</c:v>
                </c:pt>
                <c:pt idx="1606" formatCode="General">
                  <c:v>-1.6078699999999999</c:v>
                </c:pt>
                <c:pt idx="1607" formatCode="General">
                  <c:v>-1.6089</c:v>
                </c:pt>
                <c:pt idx="1608" formatCode="General">
                  <c:v>-1.60991</c:v>
                </c:pt>
                <c:pt idx="1609" formatCode="General">
                  <c:v>-1.6108899999999999</c:v>
                </c:pt>
                <c:pt idx="1610" formatCode="General">
                  <c:v>-1.61189</c:v>
                </c:pt>
                <c:pt idx="1611" formatCode="General">
                  <c:v>-1.6129</c:v>
                </c:pt>
                <c:pt idx="1612" formatCode="General">
                  <c:v>-1.61391</c:v>
                </c:pt>
                <c:pt idx="1613" formatCode="General">
                  <c:v>-1.61487</c:v>
                </c:pt>
                <c:pt idx="1614" formatCode="General">
                  <c:v>-1.61589</c:v>
                </c:pt>
                <c:pt idx="1615" formatCode="General">
                  <c:v>-1.6168800000000001</c:v>
                </c:pt>
                <c:pt idx="1616" formatCode="General">
                  <c:v>-1.6178699999999999</c:v>
                </c:pt>
                <c:pt idx="1617" formatCode="General">
                  <c:v>-1.61887</c:v>
                </c:pt>
                <c:pt idx="1618" formatCode="General">
                  <c:v>-1.6198999999999999</c:v>
                </c:pt>
                <c:pt idx="1619" formatCode="General">
                  <c:v>-1.6208499999999999</c:v>
                </c:pt>
                <c:pt idx="1620" formatCode="General">
                  <c:v>-1.62188</c:v>
                </c:pt>
                <c:pt idx="1621" formatCode="General">
                  <c:v>-1.6228800000000001</c:v>
                </c:pt>
                <c:pt idx="1622" formatCode="General">
                  <c:v>-1.6238900000000001</c:v>
                </c:pt>
                <c:pt idx="1623" formatCode="General">
                  <c:v>-1.6248800000000001</c:v>
                </c:pt>
                <c:pt idx="1624" formatCode="General">
                  <c:v>-1.6258699999999999</c:v>
                </c:pt>
                <c:pt idx="1625" formatCode="General">
                  <c:v>-1.6268800000000001</c:v>
                </c:pt>
                <c:pt idx="1626" formatCode="General">
                  <c:v>-1.6278900000000001</c:v>
                </c:pt>
                <c:pt idx="1627" formatCode="General">
                  <c:v>-1.6288899999999999</c:v>
                </c:pt>
                <c:pt idx="1628" formatCode="General">
                  <c:v>-1.6298600000000001</c:v>
                </c:pt>
                <c:pt idx="1629" formatCode="General">
                  <c:v>-1.6309</c:v>
                </c:pt>
                <c:pt idx="1630" formatCode="General">
                  <c:v>-1.63188</c:v>
                </c:pt>
                <c:pt idx="1631" formatCode="General">
                  <c:v>-1.63289</c:v>
                </c:pt>
                <c:pt idx="1632" formatCode="General">
                  <c:v>-1.6338900000000001</c:v>
                </c:pt>
                <c:pt idx="1633" formatCode="General">
                  <c:v>-1.6348800000000001</c:v>
                </c:pt>
                <c:pt idx="1634" formatCode="General">
                  <c:v>-1.63588</c:v>
                </c:pt>
                <c:pt idx="1635" formatCode="General">
                  <c:v>-1.63687</c:v>
                </c:pt>
                <c:pt idx="1636" formatCode="General">
                  <c:v>-1.63788</c:v>
                </c:pt>
                <c:pt idx="1637" formatCode="General">
                  <c:v>-1.6388799999999999</c:v>
                </c:pt>
                <c:pt idx="1638" formatCode="General">
                  <c:v>-1.63988</c:v>
                </c:pt>
                <c:pt idx="1639" formatCode="General">
                  <c:v>-1.6408700000000001</c:v>
                </c:pt>
                <c:pt idx="1640" formatCode="General">
                  <c:v>-1.6418900000000001</c:v>
                </c:pt>
                <c:pt idx="1641" formatCode="General">
                  <c:v>-1.6429</c:v>
                </c:pt>
                <c:pt idx="1642" formatCode="General">
                  <c:v>-1.6438699999999999</c:v>
                </c:pt>
                <c:pt idx="1643" formatCode="General">
                  <c:v>-1.6448700000000001</c:v>
                </c:pt>
                <c:pt idx="1644" formatCode="General">
                  <c:v>-1.6458900000000001</c:v>
                </c:pt>
                <c:pt idx="1645" formatCode="General">
                  <c:v>-1.6469</c:v>
                </c:pt>
                <c:pt idx="1646" formatCode="General">
                  <c:v>-1.6478699999999999</c:v>
                </c:pt>
                <c:pt idx="1647" formatCode="General">
                  <c:v>-1.64889</c:v>
                </c:pt>
                <c:pt idx="1648" formatCode="General">
                  <c:v>-1.64988</c:v>
                </c:pt>
                <c:pt idx="1649" formatCode="General">
                  <c:v>-1.65086</c:v>
                </c:pt>
                <c:pt idx="1650" formatCode="General">
                  <c:v>-1.6518699999999999</c:v>
                </c:pt>
                <c:pt idx="1651" formatCode="General">
                  <c:v>-1.65289</c:v>
                </c:pt>
                <c:pt idx="1652" formatCode="General">
                  <c:v>-1.6538900000000001</c:v>
                </c:pt>
                <c:pt idx="1653" formatCode="General">
                  <c:v>-1.6548799999999999</c:v>
                </c:pt>
                <c:pt idx="1654" formatCode="General">
                  <c:v>-1.6558900000000001</c:v>
                </c:pt>
                <c:pt idx="1655" formatCode="General">
                  <c:v>-1.65689</c:v>
                </c:pt>
                <c:pt idx="1656" formatCode="General">
                  <c:v>-1.65787</c:v>
                </c:pt>
                <c:pt idx="1657" formatCode="General">
                  <c:v>-1.6588799999999999</c:v>
                </c:pt>
                <c:pt idx="1658" formatCode="General">
                  <c:v>-1.6598999999999999</c:v>
                </c:pt>
                <c:pt idx="1659" formatCode="General">
                  <c:v>-1.6609</c:v>
                </c:pt>
                <c:pt idx="1660" formatCode="General">
                  <c:v>-1.6618900000000001</c:v>
                </c:pt>
                <c:pt idx="1661" formatCode="General">
                  <c:v>-1.6628799999999999</c:v>
                </c:pt>
                <c:pt idx="1662" formatCode="General">
                  <c:v>-1.66391</c:v>
                </c:pt>
                <c:pt idx="1663" formatCode="General">
                  <c:v>-1.66489</c:v>
                </c:pt>
                <c:pt idx="1664" formatCode="General">
                  <c:v>-1.6658599999999999</c:v>
                </c:pt>
                <c:pt idx="1665" formatCode="General">
                  <c:v>-1.6669099999999999</c:v>
                </c:pt>
                <c:pt idx="1666" formatCode="General">
                  <c:v>-1.6678999999999999</c:v>
                </c:pt>
                <c:pt idx="1667" formatCode="General">
                  <c:v>-1.6688799999999999</c:v>
                </c:pt>
                <c:pt idx="1668" formatCode="General">
                  <c:v>-1.6698599999999999</c:v>
                </c:pt>
                <c:pt idx="1669" formatCode="General">
                  <c:v>-1.6709000000000001</c:v>
                </c:pt>
                <c:pt idx="1670" formatCode="General">
                  <c:v>-1.6718900000000001</c:v>
                </c:pt>
                <c:pt idx="1671" formatCode="General">
                  <c:v>-1.67289</c:v>
                </c:pt>
                <c:pt idx="1672" formatCode="General">
                  <c:v>-1.67388</c:v>
                </c:pt>
                <c:pt idx="1673" formatCode="General">
                  <c:v>-1.6748799999999999</c:v>
                </c:pt>
                <c:pt idx="1674" formatCode="General">
                  <c:v>-1.67587</c:v>
                </c:pt>
                <c:pt idx="1675" formatCode="General">
                  <c:v>-1.6768799999999999</c:v>
                </c:pt>
                <c:pt idx="1676" formatCode="General">
                  <c:v>-1.67788</c:v>
                </c:pt>
                <c:pt idx="1677" formatCode="General">
                  <c:v>-1.6789099999999999</c:v>
                </c:pt>
                <c:pt idx="1678" formatCode="General">
                  <c:v>-1.67988</c:v>
                </c:pt>
                <c:pt idx="1679" formatCode="General">
                  <c:v>-1.6808799999999999</c:v>
                </c:pt>
                <c:pt idx="1680" formatCode="General">
                  <c:v>-1.6818900000000001</c:v>
                </c:pt>
                <c:pt idx="1681" formatCode="General">
                  <c:v>-1.6829099999999999</c:v>
                </c:pt>
                <c:pt idx="1682" formatCode="General">
                  <c:v>-1.68388</c:v>
                </c:pt>
                <c:pt idx="1683" formatCode="General">
                  <c:v>-1.6849099999999999</c:v>
                </c:pt>
                <c:pt idx="1684" formatCode="General">
                  <c:v>-1.68591</c:v>
                </c:pt>
                <c:pt idx="1685" formatCode="General">
                  <c:v>-1.6868799999999999</c:v>
                </c:pt>
                <c:pt idx="1686" formatCode="General">
                  <c:v>-1.68788</c:v>
                </c:pt>
                <c:pt idx="1687" formatCode="General">
                  <c:v>-1.68889</c:v>
                </c:pt>
                <c:pt idx="1688" formatCode="General">
                  <c:v>-1.68988</c:v>
                </c:pt>
                <c:pt idx="1689" formatCode="General">
                  <c:v>-1.6909000000000001</c:v>
                </c:pt>
                <c:pt idx="1690" formatCode="General">
                  <c:v>-1.6918899999999999</c:v>
                </c:pt>
                <c:pt idx="1691" formatCode="General">
                  <c:v>-1.6929000000000001</c:v>
                </c:pt>
                <c:pt idx="1692" formatCode="General">
                  <c:v>-1.6939</c:v>
                </c:pt>
                <c:pt idx="1693" formatCode="General">
                  <c:v>-1.69486</c:v>
                </c:pt>
                <c:pt idx="1694" formatCode="General">
                  <c:v>-1.69587</c:v>
                </c:pt>
                <c:pt idx="1695" formatCode="General">
                  <c:v>-1.6969000000000001</c:v>
                </c:pt>
                <c:pt idx="1696" formatCode="General">
                  <c:v>-1.6979</c:v>
                </c:pt>
                <c:pt idx="1697" formatCode="General">
                  <c:v>-1.6988700000000001</c:v>
                </c:pt>
                <c:pt idx="1698" formatCode="General">
                  <c:v>-1.6998899999999999</c:v>
                </c:pt>
                <c:pt idx="1699" formatCode="General">
                  <c:v>-1.7009000000000001</c:v>
                </c:pt>
                <c:pt idx="1700" formatCode="General">
                  <c:v>-1.7019</c:v>
                </c:pt>
                <c:pt idx="1701" formatCode="General">
                  <c:v>-1.70289</c:v>
                </c:pt>
                <c:pt idx="1702" formatCode="General">
                  <c:v>-1.7039</c:v>
                </c:pt>
                <c:pt idx="1703" formatCode="General">
                  <c:v>-1.70488</c:v>
                </c:pt>
                <c:pt idx="1704" formatCode="General">
                  <c:v>-1.7058800000000001</c:v>
                </c:pt>
                <c:pt idx="1705" formatCode="General">
                  <c:v>-1.7068700000000001</c:v>
                </c:pt>
                <c:pt idx="1706" formatCode="General">
                  <c:v>-1.7078899999999999</c:v>
                </c:pt>
                <c:pt idx="1707" formatCode="General">
                  <c:v>-1.70889</c:v>
                </c:pt>
                <c:pt idx="1708" formatCode="General">
                  <c:v>-1.7098800000000001</c:v>
                </c:pt>
                <c:pt idx="1709" formatCode="General">
                  <c:v>-1.7109000000000001</c:v>
                </c:pt>
                <c:pt idx="1710" formatCode="General">
                  <c:v>-1.7119</c:v>
                </c:pt>
                <c:pt idx="1711" formatCode="General">
                  <c:v>-1.7128699999999999</c:v>
                </c:pt>
                <c:pt idx="1712" formatCode="General">
                  <c:v>-1.71387</c:v>
                </c:pt>
                <c:pt idx="1713" formatCode="General">
                  <c:v>-1.7149000000000001</c:v>
                </c:pt>
                <c:pt idx="1714" formatCode="General">
                  <c:v>-1.7158800000000001</c:v>
                </c:pt>
                <c:pt idx="1715" formatCode="General">
                  <c:v>-1.71689</c:v>
                </c:pt>
                <c:pt idx="1716" formatCode="General">
                  <c:v>-1.7178599999999999</c:v>
                </c:pt>
                <c:pt idx="1717" formatCode="General">
                  <c:v>-1.7189000000000001</c:v>
                </c:pt>
                <c:pt idx="1718" formatCode="General">
                  <c:v>-1.7198899999999999</c:v>
                </c:pt>
                <c:pt idx="1719" formatCode="General">
                  <c:v>-1.7208699999999999</c:v>
                </c:pt>
                <c:pt idx="1720" formatCode="General">
                  <c:v>-1.7218899999999999</c:v>
                </c:pt>
                <c:pt idx="1721" formatCode="General">
                  <c:v>-1.72289</c:v>
                </c:pt>
                <c:pt idx="1722" formatCode="General">
                  <c:v>-1.7238599999999999</c:v>
                </c:pt>
                <c:pt idx="1723" formatCode="General">
                  <c:v>-1.72488</c:v>
                </c:pt>
                <c:pt idx="1724" formatCode="General">
                  <c:v>-1.7259</c:v>
                </c:pt>
                <c:pt idx="1725" formatCode="General">
                  <c:v>-1.7275799999999999</c:v>
                </c:pt>
                <c:pt idx="1726" formatCode="General">
                  <c:v>-1.72858</c:v>
                </c:pt>
                <c:pt idx="1727" formatCode="General">
                  <c:v>-1.7295700000000001</c:v>
                </c:pt>
                <c:pt idx="1728" formatCode="General">
                  <c:v>-1.7305699999999999</c:v>
                </c:pt>
                <c:pt idx="1729" formatCode="General">
                  <c:v>-1.73159</c:v>
                </c:pt>
                <c:pt idx="1730" formatCode="General">
                  <c:v>-1.7325600000000001</c:v>
                </c:pt>
                <c:pt idx="1731" formatCode="General">
                  <c:v>-1.73359</c:v>
                </c:pt>
                <c:pt idx="1732" formatCode="General">
                  <c:v>-1.73458</c:v>
                </c:pt>
                <c:pt idx="1733" formatCode="General">
                  <c:v>-1.7355700000000001</c:v>
                </c:pt>
                <c:pt idx="1734" formatCode="General">
                  <c:v>-1.73658</c:v>
                </c:pt>
                <c:pt idx="1735" formatCode="General">
                  <c:v>-1.7375700000000001</c:v>
                </c:pt>
                <c:pt idx="1736" formatCode="General">
                  <c:v>-1.7385699999999999</c:v>
                </c:pt>
                <c:pt idx="1737" formatCode="General">
                  <c:v>-1.7395799999999999</c:v>
                </c:pt>
                <c:pt idx="1738" formatCode="General">
                  <c:v>-1.7405999999999999</c:v>
                </c:pt>
                <c:pt idx="1739" formatCode="General">
                  <c:v>-1.74159</c:v>
                </c:pt>
                <c:pt idx="1740" formatCode="General">
                  <c:v>-1.74258</c:v>
                </c:pt>
                <c:pt idx="1741" formatCode="General">
                  <c:v>-1.7435700000000001</c:v>
                </c:pt>
                <c:pt idx="1742" formatCode="General">
                  <c:v>-1.7445600000000001</c:v>
                </c:pt>
                <c:pt idx="1743" formatCode="General">
                  <c:v>-1.7455700000000001</c:v>
                </c:pt>
                <c:pt idx="1744" formatCode="General">
                  <c:v>-1.74657</c:v>
                </c:pt>
                <c:pt idx="1745" formatCode="General">
                  <c:v>-1.74756</c:v>
                </c:pt>
                <c:pt idx="1746" formatCode="General">
                  <c:v>-1.74857</c:v>
                </c:pt>
                <c:pt idx="1747" formatCode="General">
                  <c:v>-1.74956</c:v>
                </c:pt>
                <c:pt idx="1748" formatCode="General">
                  <c:v>-1.7505599999999999</c:v>
                </c:pt>
                <c:pt idx="1749" formatCode="General">
                  <c:v>-1.75159</c:v>
                </c:pt>
                <c:pt idx="1750" formatCode="General">
                  <c:v>-1.75258</c:v>
                </c:pt>
                <c:pt idx="1751" formatCode="General">
                  <c:v>-1.7535700000000001</c:v>
                </c:pt>
                <c:pt idx="1752" formatCode="General">
                  <c:v>-1.75457</c:v>
                </c:pt>
                <c:pt idx="1753" formatCode="General">
                  <c:v>-1.7555799999999999</c:v>
                </c:pt>
                <c:pt idx="1754" formatCode="General">
                  <c:v>-1.75658</c:v>
                </c:pt>
                <c:pt idx="1755" formatCode="General">
                  <c:v>-1.7575499999999999</c:v>
                </c:pt>
                <c:pt idx="1756" formatCode="General">
                  <c:v>-1.75857</c:v>
                </c:pt>
                <c:pt idx="1757" formatCode="General">
                  <c:v>-1.7595799999999999</c:v>
                </c:pt>
                <c:pt idx="1758" formatCode="General">
                  <c:v>-1.76058</c:v>
                </c:pt>
                <c:pt idx="1759" formatCode="General">
                  <c:v>-1.7615700000000001</c:v>
                </c:pt>
                <c:pt idx="1760" formatCode="General">
                  <c:v>-1.76258</c:v>
                </c:pt>
                <c:pt idx="1761" formatCode="General">
                  <c:v>-1.76356</c:v>
                </c:pt>
                <c:pt idx="1762" formatCode="General">
                  <c:v>-1.76457</c:v>
                </c:pt>
                <c:pt idx="1763" formatCode="General">
                  <c:v>-1.7655799999999999</c:v>
                </c:pt>
                <c:pt idx="1764" formatCode="General">
                  <c:v>-1.76658</c:v>
                </c:pt>
                <c:pt idx="1765" formatCode="General">
                  <c:v>-1.76756</c:v>
                </c:pt>
                <c:pt idx="1766" formatCode="General">
                  <c:v>-1.76858</c:v>
                </c:pt>
                <c:pt idx="1767" formatCode="General">
                  <c:v>-1.76956</c:v>
                </c:pt>
                <c:pt idx="1768" formatCode="General">
                  <c:v>-1.77058</c:v>
                </c:pt>
                <c:pt idx="1769" formatCode="General">
                  <c:v>-1.77156</c:v>
                </c:pt>
                <c:pt idx="1770" formatCode="General">
                  <c:v>-1.7725599999999999</c:v>
                </c:pt>
                <c:pt idx="1771" formatCode="General">
                  <c:v>-1.7735700000000001</c:v>
                </c:pt>
                <c:pt idx="1772" formatCode="General">
                  <c:v>-1.77457</c:v>
                </c:pt>
                <c:pt idx="1773" formatCode="General">
                  <c:v>-1.77556</c:v>
                </c:pt>
                <c:pt idx="1774" formatCode="General">
                  <c:v>-1.7765599999999999</c:v>
                </c:pt>
                <c:pt idx="1775" formatCode="General">
                  <c:v>-1.7775700000000001</c:v>
                </c:pt>
                <c:pt idx="1776" formatCode="General">
                  <c:v>-1.77857</c:v>
                </c:pt>
                <c:pt idx="1777" formatCode="General">
                  <c:v>-1.7795799999999999</c:v>
                </c:pt>
                <c:pt idx="1778" formatCode="General">
                  <c:v>-1.78057</c:v>
                </c:pt>
                <c:pt idx="1779" formatCode="General">
                  <c:v>-1.7815799999999999</c:v>
                </c:pt>
                <c:pt idx="1780" formatCode="General">
                  <c:v>-1.78257</c:v>
                </c:pt>
                <c:pt idx="1781" formatCode="General">
                  <c:v>-1.78355</c:v>
                </c:pt>
                <c:pt idx="1782" formatCode="General">
                  <c:v>-1.7845599999999999</c:v>
                </c:pt>
                <c:pt idx="1783" formatCode="General">
                  <c:v>-1.7855799999999999</c:v>
                </c:pt>
                <c:pt idx="1784" formatCode="General">
                  <c:v>-1.7865599999999999</c:v>
                </c:pt>
                <c:pt idx="1785" formatCode="General">
                  <c:v>-1.78756</c:v>
                </c:pt>
                <c:pt idx="1786" formatCode="General">
                  <c:v>-1.7885599999999999</c:v>
                </c:pt>
                <c:pt idx="1787" formatCode="General">
                  <c:v>-1.7895700000000001</c:v>
                </c:pt>
                <c:pt idx="1788" formatCode="General">
                  <c:v>-1.7905599999999999</c:v>
                </c:pt>
                <c:pt idx="1789" formatCode="General">
                  <c:v>-1.79156</c:v>
                </c:pt>
                <c:pt idx="1790" formatCode="General">
                  <c:v>-1.7925599999999999</c:v>
                </c:pt>
                <c:pt idx="1791" formatCode="General">
                  <c:v>-1.7935700000000001</c:v>
                </c:pt>
                <c:pt idx="1792" formatCode="General">
                  <c:v>-1.79457</c:v>
                </c:pt>
                <c:pt idx="1793" formatCode="General">
                  <c:v>-1.7955700000000001</c:v>
                </c:pt>
                <c:pt idx="1794" formatCode="General">
                  <c:v>-1.7965599999999999</c:v>
                </c:pt>
                <c:pt idx="1795" formatCode="General">
                  <c:v>-1.7975699999999999</c:v>
                </c:pt>
                <c:pt idx="1796" formatCode="General">
                  <c:v>-1.79857</c:v>
                </c:pt>
                <c:pt idx="1797" formatCode="General">
                  <c:v>-1.7995699999999999</c:v>
                </c:pt>
                <c:pt idx="1798" formatCode="General">
                  <c:v>-1.80057</c:v>
                </c:pt>
                <c:pt idx="1799" formatCode="General">
                  <c:v>-1.8015600000000001</c:v>
                </c:pt>
                <c:pt idx="1800" formatCode="General">
                  <c:v>-1.8025500000000001</c:v>
                </c:pt>
                <c:pt idx="1801" formatCode="General">
                  <c:v>-1.80358</c:v>
                </c:pt>
                <c:pt idx="1802" formatCode="General">
                  <c:v>-1.8045800000000001</c:v>
                </c:pt>
                <c:pt idx="1803" formatCode="General">
                  <c:v>-1.8055699999999999</c:v>
                </c:pt>
                <c:pt idx="1804" formatCode="General">
                  <c:v>-1.8065599999999999</c:v>
                </c:pt>
                <c:pt idx="1805" formatCode="General">
                  <c:v>-1.8075600000000001</c:v>
                </c:pt>
                <c:pt idx="1806" formatCode="General">
                  <c:v>-1.80857</c:v>
                </c:pt>
                <c:pt idx="1807" formatCode="General">
                  <c:v>-1.80955</c:v>
                </c:pt>
                <c:pt idx="1808" formatCode="General">
                  <c:v>-1.8105800000000001</c:v>
                </c:pt>
                <c:pt idx="1809" formatCode="General">
                  <c:v>-1.81159</c:v>
                </c:pt>
                <c:pt idx="1810" formatCode="General">
                  <c:v>-1.8125800000000001</c:v>
                </c:pt>
                <c:pt idx="1811" formatCode="General">
                  <c:v>-1.8135699999999999</c:v>
                </c:pt>
                <c:pt idx="1812" formatCode="General">
                  <c:v>-1.81456</c:v>
                </c:pt>
                <c:pt idx="1813" formatCode="General">
                  <c:v>-1.81555</c:v>
                </c:pt>
                <c:pt idx="1814" formatCode="General">
                  <c:v>-1.8165500000000001</c:v>
                </c:pt>
                <c:pt idx="1815" formatCode="General">
                  <c:v>-1.8175600000000001</c:v>
                </c:pt>
                <c:pt idx="1816" formatCode="General">
                  <c:v>-1.81856</c:v>
                </c:pt>
                <c:pt idx="1817" formatCode="General">
                  <c:v>-1.8195600000000001</c:v>
                </c:pt>
                <c:pt idx="1818" formatCode="General">
                  <c:v>-1.82054</c:v>
                </c:pt>
                <c:pt idx="1819" formatCode="General">
                  <c:v>-1.8215399999999999</c:v>
                </c:pt>
                <c:pt idx="1820" formatCode="General">
                  <c:v>-1.82257</c:v>
                </c:pt>
                <c:pt idx="1821" formatCode="General">
                  <c:v>-1.82355</c:v>
                </c:pt>
                <c:pt idx="1822" formatCode="General">
                  <c:v>-1.82457</c:v>
                </c:pt>
                <c:pt idx="1823" formatCode="General">
                  <c:v>-1.8255600000000001</c:v>
                </c:pt>
                <c:pt idx="1824" formatCode="General">
                  <c:v>-1.8265400000000001</c:v>
                </c:pt>
                <c:pt idx="1825" formatCode="General">
                  <c:v>-1.8275300000000001</c:v>
                </c:pt>
                <c:pt idx="1826" formatCode="General">
                  <c:v>-1.8285400000000001</c:v>
                </c:pt>
                <c:pt idx="1827" formatCode="General">
                  <c:v>-1.82958</c:v>
                </c:pt>
                <c:pt idx="1828" formatCode="General">
                  <c:v>-1.8305499999999999</c:v>
                </c:pt>
                <c:pt idx="1829" formatCode="General">
                  <c:v>-1.8315399999999999</c:v>
                </c:pt>
                <c:pt idx="1830" formatCode="General">
                  <c:v>-1.83257</c:v>
                </c:pt>
                <c:pt idx="1831" formatCode="General">
                  <c:v>-1.8335600000000001</c:v>
                </c:pt>
                <c:pt idx="1832" formatCode="General">
                  <c:v>-1.83456</c:v>
                </c:pt>
                <c:pt idx="1833" formatCode="General">
                  <c:v>-1.83555</c:v>
                </c:pt>
                <c:pt idx="1834" formatCode="General">
                  <c:v>-1.83657</c:v>
                </c:pt>
                <c:pt idx="1835" formatCode="General">
                  <c:v>-1.83755</c:v>
                </c:pt>
                <c:pt idx="1836" formatCode="General">
                  <c:v>-1.83857</c:v>
                </c:pt>
                <c:pt idx="1837" formatCode="General">
                  <c:v>-1.83955</c:v>
                </c:pt>
                <c:pt idx="1838" formatCode="General">
                  <c:v>-1.84056</c:v>
                </c:pt>
                <c:pt idx="1839" formatCode="General">
                  <c:v>-1.8415600000000001</c:v>
                </c:pt>
                <c:pt idx="1840" formatCode="General">
                  <c:v>-1.84257</c:v>
                </c:pt>
                <c:pt idx="1841" formatCode="General">
                  <c:v>-1.84355</c:v>
                </c:pt>
                <c:pt idx="1842" formatCode="General">
                  <c:v>-1.84456</c:v>
                </c:pt>
                <c:pt idx="1843" formatCode="General">
                  <c:v>-1.84555</c:v>
                </c:pt>
                <c:pt idx="1844" formatCode="General">
                  <c:v>-1.84656</c:v>
                </c:pt>
                <c:pt idx="1845" formatCode="General">
                  <c:v>-1.84755</c:v>
                </c:pt>
                <c:pt idx="1846" formatCode="General">
                  <c:v>-1.84856</c:v>
                </c:pt>
                <c:pt idx="1847" formatCode="General">
                  <c:v>-1.84958</c:v>
                </c:pt>
                <c:pt idx="1848" formatCode="General">
                  <c:v>-1.85056</c:v>
                </c:pt>
                <c:pt idx="1849" formatCode="General">
                  <c:v>-1.8515699999999999</c:v>
                </c:pt>
                <c:pt idx="1850" formatCode="General">
                  <c:v>-1.85256</c:v>
                </c:pt>
                <c:pt idx="1851" formatCode="General">
                  <c:v>-1.85355</c:v>
                </c:pt>
                <c:pt idx="1852" formatCode="General">
                  <c:v>-1.8545499999999999</c:v>
                </c:pt>
                <c:pt idx="1853" formatCode="General">
                  <c:v>-1.85554</c:v>
                </c:pt>
                <c:pt idx="1854" formatCode="General">
                  <c:v>-1.8565499999999999</c:v>
                </c:pt>
                <c:pt idx="1855" formatCode="General">
                  <c:v>-1.85755</c:v>
                </c:pt>
                <c:pt idx="1856" formatCode="General">
                  <c:v>-1.85856</c:v>
                </c:pt>
                <c:pt idx="1857" formatCode="General">
                  <c:v>-1.8595600000000001</c:v>
                </c:pt>
                <c:pt idx="1858" formatCode="General">
                  <c:v>-1.86056</c:v>
                </c:pt>
                <c:pt idx="1859" formatCode="General">
                  <c:v>-1.86155</c:v>
                </c:pt>
                <c:pt idx="1860" formatCode="General">
                  <c:v>-1.8625499999999999</c:v>
                </c:pt>
                <c:pt idx="1861" formatCode="General">
                  <c:v>-1.86355</c:v>
                </c:pt>
                <c:pt idx="1862" formatCode="General">
                  <c:v>-1.8645400000000001</c:v>
                </c:pt>
                <c:pt idx="1863" formatCode="General">
                  <c:v>-1.86554</c:v>
                </c:pt>
                <c:pt idx="1864" formatCode="General">
                  <c:v>-1.86656</c:v>
                </c:pt>
                <c:pt idx="1865" formatCode="General">
                  <c:v>-1.86755</c:v>
                </c:pt>
                <c:pt idx="1866" formatCode="General">
                  <c:v>-1.8685499999999999</c:v>
                </c:pt>
                <c:pt idx="1867" formatCode="General">
                  <c:v>-1.86955</c:v>
                </c:pt>
                <c:pt idx="1868" formatCode="General">
                  <c:v>-1.8705499999999999</c:v>
                </c:pt>
                <c:pt idx="1869" formatCode="General">
                  <c:v>-1.87154</c:v>
                </c:pt>
                <c:pt idx="1870" formatCode="General">
                  <c:v>-1.87256</c:v>
                </c:pt>
                <c:pt idx="1871" formatCode="General">
                  <c:v>-1.87355</c:v>
                </c:pt>
                <c:pt idx="1872" formatCode="General">
                  <c:v>-1.8745400000000001</c:v>
                </c:pt>
                <c:pt idx="1873" formatCode="General">
                  <c:v>-1.87554</c:v>
                </c:pt>
                <c:pt idx="1874" formatCode="General">
                  <c:v>-1.8765400000000001</c:v>
                </c:pt>
                <c:pt idx="1875" formatCode="General">
                  <c:v>-1.87754</c:v>
                </c:pt>
                <c:pt idx="1876" formatCode="General">
                  <c:v>-1.8785400000000001</c:v>
                </c:pt>
                <c:pt idx="1877" formatCode="General">
                  <c:v>-1.8795599999999999</c:v>
                </c:pt>
                <c:pt idx="1878" formatCode="General">
                  <c:v>-1.88053</c:v>
                </c:pt>
                <c:pt idx="1879" formatCode="General">
                  <c:v>-1.8815500000000001</c:v>
                </c:pt>
                <c:pt idx="1880" formatCode="General">
                  <c:v>-1.8825400000000001</c:v>
                </c:pt>
                <c:pt idx="1881" formatCode="General">
                  <c:v>-1.8835599999999999</c:v>
                </c:pt>
                <c:pt idx="1882" formatCode="General">
                  <c:v>-1.8845400000000001</c:v>
                </c:pt>
                <c:pt idx="1883" formatCode="General">
                  <c:v>-1.88554</c:v>
                </c:pt>
                <c:pt idx="1884" formatCode="General">
                  <c:v>-1.8865499999999999</c:v>
                </c:pt>
                <c:pt idx="1885" formatCode="General">
                  <c:v>-1.8875599999999999</c:v>
                </c:pt>
                <c:pt idx="1886" formatCode="General">
                  <c:v>-1.88856</c:v>
                </c:pt>
                <c:pt idx="1887" formatCode="General">
                  <c:v>-1.8895299999999999</c:v>
                </c:pt>
                <c:pt idx="1888" formatCode="General">
                  <c:v>-1.8905400000000001</c:v>
                </c:pt>
                <c:pt idx="1889" formatCode="General">
                  <c:v>-1.8915500000000001</c:v>
                </c:pt>
                <c:pt idx="1890" formatCode="General">
                  <c:v>-1.89256</c:v>
                </c:pt>
                <c:pt idx="1891" formatCode="General">
                  <c:v>-1.8935500000000001</c:v>
                </c:pt>
                <c:pt idx="1892" formatCode="General">
                  <c:v>-1.89455</c:v>
                </c:pt>
                <c:pt idx="1893" formatCode="General">
                  <c:v>-1.8955500000000001</c:v>
                </c:pt>
                <c:pt idx="1894" formatCode="General">
                  <c:v>-1.89655</c:v>
                </c:pt>
                <c:pt idx="1895" formatCode="General">
                  <c:v>-1.89754</c:v>
                </c:pt>
                <c:pt idx="1896" formatCode="General">
                  <c:v>-1.89855</c:v>
                </c:pt>
                <c:pt idx="1897" formatCode="General">
                  <c:v>-1.8995299999999999</c:v>
                </c:pt>
                <c:pt idx="1898" formatCode="General">
                  <c:v>-1.90052</c:v>
                </c:pt>
                <c:pt idx="1899" formatCode="General">
                  <c:v>-1.9015500000000001</c:v>
                </c:pt>
                <c:pt idx="1900" formatCode="General">
                  <c:v>-1.90255</c:v>
                </c:pt>
                <c:pt idx="1901" formatCode="General">
                  <c:v>-1.9035500000000001</c:v>
                </c:pt>
                <c:pt idx="1902" formatCode="General">
                  <c:v>-1.9045300000000001</c:v>
                </c:pt>
                <c:pt idx="1903" formatCode="General">
                  <c:v>-1.9055299999999999</c:v>
                </c:pt>
                <c:pt idx="1904" formatCode="General">
                  <c:v>-1.90656</c:v>
                </c:pt>
                <c:pt idx="1905" formatCode="General">
                  <c:v>-1.9075500000000001</c:v>
                </c:pt>
                <c:pt idx="1906" formatCode="General">
                  <c:v>-1.9085300000000001</c:v>
                </c:pt>
                <c:pt idx="1907" formatCode="General">
                  <c:v>-1.9095299999999999</c:v>
                </c:pt>
                <c:pt idx="1908" formatCode="General">
                  <c:v>-1.9105300000000001</c:v>
                </c:pt>
                <c:pt idx="1909" formatCode="General">
                  <c:v>-1.9115500000000001</c:v>
                </c:pt>
                <c:pt idx="1910" formatCode="General">
                  <c:v>-1.9125300000000001</c:v>
                </c:pt>
                <c:pt idx="1911" formatCode="General">
                  <c:v>-1.91353</c:v>
                </c:pt>
                <c:pt idx="1912" formatCode="General">
                  <c:v>-1.9145300000000001</c:v>
                </c:pt>
                <c:pt idx="1913" formatCode="General">
                  <c:v>-1.9155500000000001</c:v>
                </c:pt>
                <c:pt idx="1914" formatCode="General">
                  <c:v>-1.91655</c:v>
                </c:pt>
                <c:pt idx="1915" formatCode="General">
                  <c:v>-1.9175599999999999</c:v>
                </c:pt>
                <c:pt idx="1916" formatCode="General">
                  <c:v>-1.9185300000000001</c:v>
                </c:pt>
                <c:pt idx="1917" formatCode="General">
                  <c:v>-1.91953</c:v>
                </c:pt>
                <c:pt idx="1918" formatCode="General">
                  <c:v>-1.92055</c:v>
                </c:pt>
                <c:pt idx="1919" formatCode="General">
                  <c:v>-1.9215500000000001</c:v>
                </c:pt>
                <c:pt idx="1920" formatCode="General">
                  <c:v>-1.92255</c:v>
                </c:pt>
                <c:pt idx="1921" formatCode="General">
                  <c:v>-1.92353</c:v>
                </c:pt>
                <c:pt idx="1922" formatCode="General">
                  <c:v>-1.92455</c:v>
                </c:pt>
                <c:pt idx="1923" formatCode="General">
                  <c:v>-1.9255500000000001</c:v>
                </c:pt>
                <c:pt idx="1924" formatCode="General">
                  <c:v>-1.9265300000000001</c:v>
                </c:pt>
                <c:pt idx="1925" formatCode="General">
                  <c:v>-1.9275599999999999</c:v>
                </c:pt>
                <c:pt idx="1926" formatCode="General">
                  <c:v>-1.9285399999999999</c:v>
                </c:pt>
                <c:pt idx="1927" formatCode="General">
                  <c:v>-1.9295199999999999</c:v>
                </c:pt>
                <c:pt idx="1928" formatCode="General">
                  <c:v>-1.9305399999999999</c:v>
                </c:pt>
                <c:pt idx="1929" formatCode="General">
                  <c:v>-1.93153</c:v>
                </c:pt>
                <c:pt idx="1930" formatCode="General">
                  <c:v>-1.93255</c:v>
                </c:pt>
                <c:pt idx="1931" formatCode="General">
                  <c:v>-1.93354</c:v>
                </c:pt>
                <c:pt idx="1932" formatCode="General">
                  <c:v>-1.9345399999999999</c:v>
                </c:pt>
                <c:pt idx="1933" formatCode="General">
                  <c:v>-1.93553</c:v>
                </c:pt>
                <c:pt idx="1934" formatCode="General">
                  <c:v>-1.9365399999999999</c:v>
                </c:pt>
                <c:pt idx="1935" formatCode="General">
                  <c:v>-1.9375199999999999</c:v>
                </c:pt>
                <c:pt idx="1936" formatCode="General">
                  <c:v>-1.9385300000000001</c:v>
                </c:pt>
                <c:pt idx="1937" formatCode="General">
                  <c:v>-1.9395199999999999</c:v>
                </c:pt>
                <c:pt idx="1938" formatCode="General">
                  <c:v>-1.9405300000000001</c:v>
                </c:pt>
                <c:pt idx="1939" formatCode="General">
                  <c:v>-1.94153</c:v>
                </c:pt>
                <c:pt idx="1940" formatCode="General">
                  <c:v>-1.94252</c:v>
                </c:pt>
                <c:pt idx="1941" formatCode="General">
                  <c:v>-1.94353</c:v>
                </c:pt>
                <c:pt idx="1942" formatCode="General">
                  <c:v>-1.94451</c:v>
                </c:pt>
                <c:pt idx="1943" formatCode="General">
                  <c:v>-1.94553</c:v>
                </c:pt>
                <c:pt idx="1944" formatCode="General">
                  <c:v>-1.9465399999999999</c:v>
                </c:pt>
                <c:pt idx="1945" formatCode="General">
                  <c:v>-1.94753</c:v>
                </c:pt>
                <c:pt idx="1946" formatCode="General">
                  <c:v>-1.94852</c:v>
                </c:pt>
                <c:pt idx="1947" formatCode="General">
                  <c:v>-1.94953</c:v>
                </c:pt>
                <c:pt idx="1948" formatCode="General">
                  <c:v>-1.9505300000000001</c:v>
                </c:pt>
                <c:pt idx="1949" formatCode="General">
                  <c:v>-1.9515499999999999</c:v>
                </c:pt>
                <c:pt idx="1950" formatCode="General">
                  <c:v>-1.9525300000000001</c:v>
                </c:pt>
                <c:pt idx="1951" formatCode="General">
                  <c:v>-1.9535199999999999</c:v>
                </c:pt>
                <c:pt idx="1952" formatCode="General">
                  <c:v>-1.9545300000000001</c:v>
                </c:pt>
                <c:pt idx="1953" formatCode="General">
                  <c:v>-1.95553</c:v>
                </c:pt>
                <c:pt idx="1954" formatCode="General">
                  <c:v>-1.9565300000000001</c:v>
                </c:pt>
                <c:pt idx="1955" formatCode="General">
                  <c:v>-1.9575100000000001</c:v>
                </c:pt>
                <c:pt idx="1956" formatCode="General">
                  <c:v>-1.9585300000000001</c:v>
                </c:pt>
                <c:pt idx="1957" formatCode="General">
                  <c:v>-1.95953</c:v>
                </c:pt>
                <c:pt idx="1958" formatCode="General">
                  <c:v>-1.96055</c:v>
                </c:pt>
                <c:pt idx="1959" formatCode="General">
                  <c:v>-1.9615400000000001</c:v>
                </c:pt>
                <c:pt idx="1960" formatCode="General">
                  <c:v>-1.9625300000000001</c:v>
                </c:pt>
                <c:pt idx="1961" formatCode="General">
                  <c:v>-1.9635199999999999</c:v>
                </c:pt>
                <c:pt idx="1962" formatCode="General">
                  <c:v>-1.9645300000000001</c:v>
                </c:pt>
                <c:pt idx="1963" formatCode="General">
                  <c:v>-1.9655199999999999</c:v>
                </c:pt>
                <c:pt idx="1964" formatCode="General">
                  <c:v>-1.96655</c:v>
                </c:pt>
                <c:pt idx="1965" formatCode="General">
                  <c:v>-1.96753</c:v>
                </c:pt>
                <c:pt idx="1966" formatCode="General">
                  <c:v>-1.96852</c:v>
                </c:pt>
                <c:pt idx="1967" formatCode="General">
                  <c:v>-1.9695199999999999</c:v>
                </c:pt>
                <c:pt idx="1968" formatCode="General">
                  <c:v>-1.9705299999999999</c:v>
                </c:pt>
                <c:pt idx="1969" formatCode="General">
                  <c:v>-1.9715400000000001</c:v>
                </c:pt>
                <c:pt idx="1970" formatCode="General">
                  <c:v>-1.9725200000000001</c:v>
                </c:pt>
                <c:pt idx="1971" formatCode="General">
                  <c:v>-1.9735100000000001</c:v>
                </c:pt>
                <c:pt idx="1972" formatCode="General">
                  <c:v>-1.97451</c:v>
                </c:pt>
                <c:pt idx="1973" formatCode="General">
                  <c:v>-1.97553</c:v>
                </c:pt>
                <c:pt idx="1974" formatCode="General">
                  <c:v>-1.97654</c:v>
                </c:pt>
                <c:pt idx="1975" formatCode="General">
                  <c:v>-1.9775100000000001</c:v>
                </c:pt>
                <c:pt idx="1976" formatCode="General">
                  <c:v>-1.97851</c:v>
                </c:pt>
                <c:pt idx="1977" formatCode="General">
                  <c:v>-1.9795199999999999</c:v>
                </c:pt>
                <c:pt idx="1978" formatCode="General">
                  <c:v>-1.9805299999999999</c:v>
                </c:pt>
                <c:pt idx="1979" formatCode="General">
                  <c:v>-1.98149</c:v>
                </c:pt>
                <c:pt idx="1980" formatCode="General">
                  <c:v>-1.98251</c:v>
                </c:pt>
                <c:pt idx="1981" formatCode="General">
                  <c:v>-1.9835199999999999</c:v>
                </c:pt>
                <c:pt idx="1982" formatCode="General">
                  <c:v>-1.98451</c:v>
                </c:pt>
                <c:pt idx="1983" formatCode="General">
                  <c:v>-1.98553</c:v>
                </c:pt>
                <c:pt idx="1984" formatCode="General">
                  <c:v>-1.9865299999999999</c:v>
                </c:pt>
                <c:pt idx="1985" formatCode="General">
                  <c:v>-1.9875100000000001</c:v>
                </c:pt>
                <c:pt idx="1986" formatCode="General">
                  <c:v>-1.9885200000000001</c:v>
                </c:pt>
                <c:pt idx="1987" formatCode="General">
                  <c:v>-1.9895099999999999</c:v>
                </c:pt>
                <c:pt idx="1988" formatCode="General">
                  <c:v>-1.99051</c:v>
                </c:pt>
                <c:pt idx="1989" formatCode="General">
                  <c:v>-1.9915099999999999</c:v>
                </c:pt>
                <c:pt idx="1990" formatCode="General">
                  <c:v>-1.9924900000000001</c:v>
                </c:pt>
                <c:pt idx="1991" formatCode="General">
                  <c:v>-1.9935099999999999</c:v>
                </c:pt>
                <c:pt idx="1992" formatCode="General">
                  <c:v>-1.99451</c:v>
                </c:pt>
                <c:pt idx="1993" formatCode="General">
                  <c:v>-1.99552</c:v>
                </c:pt>
                <c:pt idx="1994" formatCode="General">
                  <c:v>-1.9965299999999999</c:v>
                </c:pt>
                <c:pt idx="1995" formatCode="General">
                  <c:v>-1.99752</c:v>
                </c:pt>
                <c:pt idx="1996" formatCode="General">
                  <c:v>-1.99851</c:v>
                </c:pt>
                <c:pt idx="1997" formatCode="General">
                  <c:v>-1.9995099999999999</c:v>
                </c:pt>
                <c:pt idx="1998" formatCode="General">
                  <c:v>-2.0005199999999999</c:v>
                </c:pt>
                <c:pt idx="1999" formatCode="General">
                  <c:v>-2.0015100000000001</c:v>
                </c:pt>
                <c:pt idx="2000" formatCode="General">
                  <c:v>-2.0024999999999999</c:v>
                </c:pt>
                <c:pt idx="2001" formatCode="General">
                  <c:v>-2.0034999999999998</c:v>
                </c:pt>
                <c:pt idx="2002" formatCode="General">
                  <c:v>-2.0045099999999998</c:v>
                </c:pt>
                <c:pt idx="2003" formatCode="General">
                  <c:v>-2.0055299999999998</c:v>
                </c:pt>
                <c:pt idx="2004" formatCode="General">
                  <c:v>-2.00651</c:v>
                </c:pt>
                <c:pt idx="2005" formatCode="General">
                  <c:v>-2.0074999999999998</c:v>
                </c:pt>
                <c:pt idx="2006" formatCode="General">
                  <c:v>-2.0085199999999999</c:v>
                </c:pt>
                <c:pt idx="2007" formatCode="General">
                  <c:v>-2.0095000000000001</c:v>
                </c:pt>
                <c:pt idx="2008" formatCode="General">
                  <c:v>-2.0104899999999999</c:v>
                </c:pt>
                <c:pt idx="2009" formatCode="General">
                  <c:v>-2.0115099999999999</c:v>
                </c:pt>
                <c:pt idx="2010" formatCode="General">
                  <c:v>-2.0124900000000001</c:v>
                </c:pt>
                <c:pt idx="2011" formatCode="General">
                  <c:v>-2.0135100000000001</c:v>
                </c:pt>
                <c:pt idx="2012" formatCode="General">
                  <c:v>-2.0145</c:v>
                </c:pt>
                <c:pt idx="2013" formatCode="General">
                  <c:v>-2.01552</c:v>
                </c:pt>
                <c:pt idx="2014" formatCode="General">
                  <c:v>-2.0165000000000002</c:v>
                </c:pt>
                <c:pt idx="2015" formatCode="General">
                  <c:v>-2.0175000000000001</c:v>
                </c:pt>
                <c:pt idx="2016" formatCode="General">
                  <c:v>-2.0185</c:v>
                </c:pt>
                <c:pt idx="2017" formatCode="General">
                  <c:v>-2.0194999999999999</c:v>
                </c:pt>
                <c:pt idx="2018" formatCode="General">
                  <c:v>-2.0205199999999999</c:v>
                </c:pt>
                <c:pt idx="2019" formatCode="General">
                  <c:v>-2.0215100000000001</c:v>
                </c:pt>
                <c:pt idx="2020" formatCode="General">
                  <c:v>-2.02251</c:v>
                </c:pt>
                <c:pt idx="2021" formatCode="General">
                  <c:v>-2.02352</c:v>
                </c:pt>
                <c:pt idx="2022" formatCode="General">
                  <c:v>-2.0245099999999998</c:v>
                </c:pt>
                <c:pt idx="2023" formatCode="General">
                  <c:v>-2.0255200000000002</c:v>
                </c:pt>
                <c:pt idx="2024" formatCode="General">
                  <c:v>-2.02651</c:v>
                </c:pt>
                <c:pt idx="2025" formatCode="General">
                  <c:v>-2.0275099999999999</c:v>
                </c:pt>
                <c:pt idx="2026" formatCode="General">
                  <c:v>-2.0285000000000002</c:v>
                </c:pt>
                <c:pt idx="2027" formatCode="General">
                  <c:v>-2.0295000000000001</c:v>
                </c:pt>
                <c:pt idx="2028" formatCode="General">
                  <c:v>-2.03051</c:v>
                </c:pt>
                <c:pt idx="2029" formatCode="General">
                  <c:v>-2.0314999999999999</c:v>
                </c:pt>
                <c:pt idx="2030" formatCode="General">
                  <c:v>-2.0325000000000002</c:v>
                </c:pt>
                <c:pt idx="2031" formatCode="General">
                  <c:v>-2.0335200000000002</c:v>
                </c:pt>
                <c:pt idx="2032" formatCode="General">
                  <c:v>-2.0345300000000002</c:v>
                </c:pt>
                <c:pt idx="2033" formatCode="General">
                  <c:v>-2.0354999999999999</c:v>
                </c:pt>
                <c:pt idx="2034" formatCode="General">
                  <c:v>-2.0365000000000002</c:v>
                </c:pt>
                <c:pt idx="2035" formatCode="General">
                  <c:v>-2.0375100000000002</c:v>
                </c:pt>
                <c:pt idx="2036" formatCode="General">
                  <c:v>-2.0384899999999999</c:v>
                </c:pt>
                <c:pt idx="2037" formatCode="General">
                  <c:v>-2.0394999999999999</c:v>
                </c:pt>
                <c:pt idx="2038" formatCode="General">
                  <c:v>-2.0404800000000001</c:v>
                </c:pt>
                <c:pt idx="2039" formatCode="General">
                  <c:v>-2.04149</c:v>
                </c:pt>
                <c:pt idx="2040" formatCode="General">
                  <c:v>-2.0424799999999999</c:v>
                </c:pt>
                <c:pt idx="2041" formatCode="General">
                  <c:v>-2.0434999999999999</c:v>
                </c:pt>
                <c:pt idx="2042" formatCode="General">
                  <c:v>-2.0445000000000002</c:v>
                </c:pt>
                <c:pt idx="2043" formatCode="General">
                  <c:v>-2.04549</c:v>
                </c:pt>
                <c:pt idx="2044" formatCode="General">
                  <c:v>-2.0464799999999999</c:v>
                </c:pt>
                <c:pt idx="2045" formatCode="General">
                  <c:v>-2.0474899999999998</c:v>
                </c:pt>
                <c:pt idx="2046" formatCode="General">
                  <c:v>-2.0484900000000001</c:v>
                </c:pt>
                <c:pt idx="2047" formatCode="General">
                  <c:v>-2.04948</c:v>
                </c:pt>
                <c:pt idx="2048" formatCode="General">
                  <c:v>-2.0504699999999998</c:v>
                </c:pt>
                <c:pt idx="2049" formatCode="General">
                  <c:v>-2.0514800000000002</c:v>
                </c:pt>
                <c:pt idx="2050" formatCode="General">
                  <c:v>-2.0524900000000001</c:v>
                </c:pt>
                <c:pt idx="2051" formatCode="General">
                  <c:v>-2.0534699999999999</c:v>
                </c:pt>
                <c:pt idx="2052" formatCode="General">
                  <c:v>-2.0544799999999999</c:v>
                </c:pt>
                <c:pt idx="2053" formatCode="General">
                  <c:v>-2.0554800000000002</c:v>
                </c:pt>
                <c:pt idx="2054" formatCode="General">
                  <c:v>-2.0564800000000001</c:v>
                </c:pt>
                <c:pt idx="2055" formatCode="General">
                  <c:v>-2.05748</c:v>
                </c:pt>
                <c:pt idx="2056" formatCode="General">
                  <c:v>-2.0584799999999999</c:v>
                </c:pt>
                <c:pt idx="2057" formatCode="General">
                  <c:v>-2.0594700000000001</c:v>
                </c:pt>
                <c:pt idx="2058" formatCode="General">
                  <c:v>-2.06047</c:v>
                </c:pt>
                <c:pt idx="2059" formatCode="General">
                  <c:v>-2.0614599999999998</c:v>
                </c:pt>
                <c:pt idx="2060" formatCode="General">
                  <c:v>-2.0624699999999998</c:v>
                </c:pt>
                <c:pt idx="2061" formatCode="General">
                  <c:v>-2.0634800000000002</c:v>
                </c:pt>
                <c:pt idx="2062" formatCode="General">
                  <c:v>-2.0644800000000001</c:v>
                </c:pt>
                <c:pt idx="2063" formatCode="General">
                  <c:v>-2.0654599999999999</c:v>
                </c:pt>
                <c:pt idx="2064" formatCode="General">
                  <c:v>-2.0664699999999998</c:v>
                </c:pt>
                <c:pt idx="2065" formatCode="General">
                  <c:v>-2.0674800000000002</c:v>
                </c:pt>
                <c:pt idx="2066" formatCode="General">
                  <c:v>-2.0684800000000001</c:v>
                </c:pt>
                <c:pt idx="2067" formatCode="General">
                  <c:v>-2.06948</c:v>
                </c:pt>
                <c:pt idx="2068" formatCode="General">
                  <c:v>-2.0704799999999999</c:v>
                </c:pt>
                <c:pt idx="2069" formatCode="General">
                  <c:v>-2.0714800000000002</c:v>
                </c:pt>
                <c:pt idx="2070" formatCode="General">
                  <c:v>-2.0724999999999998</c:v>
                </c:pt>
                <c:pt idx="2071" formatCode="General">
                  <c:v>-2.07348</c:v>
                </c:pt>
                <c:pt idx="2072" formatCode="General">
                  <c:v>-2.0744699999999998</c:v>
                </c:pt>
                <c:pt idx="2073" formatCode="General">
                  <c:v>-2.0754800000000002</c:v>
                </c:pt>
                <c:pt idx="2074" formatCode="General">
                  <c:v>-2.0764800000000001</c:v>
                </c:pt>
                <c:pt idx="2075" formatCode="General">
                  <c:v>-2.0774699999999999</c:v>
                </c:pt>
                <c:pt idx="2076" formatCode="General">
                  <c:v>-2.0784699999999998</c:v>
                </c:pt>
                <c:pt idx="2077" formatCode="General">
                  <c:v>-2.0794600000000001</c:v>
                </c:pt>
                <c:pt idx="2078" formatCode="General">
                  <c:v>-2.08046</c:v>
                </c:pt>
                <c:pt idx="2079" formatCode="General">
                  <c:v>-2.08148</c:v>
                </c:pt>
                <c:pt idx="2080" formatCode="General">
                  <c:v>-2.0824600000000002</c:v>
                </c:pt>
                <c:pt idx="2081" formatCode="General">
                  <c:v>-2.0834600000000001</c:v>
                </c:pt>
                <c:pt idx="2082" formatCode="General">
                  <c:v>-2.08446</c:v>
                </c:pt>
                <c:pt idx="2083" formatCode="General">
                  <c:v>-2.0854599999999999</c:v>
                </c:pt>
                <c:pt idx="2084" formatCode="General">
                  <c:v>-2.0864799999999999</c:v>
                </c:pt>
                <c:pt idx="2085" formatCode="General">
                  <c:v>-2.0874600000000001</c:v>
                </c:pt>
                <c:pt idx="2086" formatCode="General">
                  <c:v>-2.0884900000000002</c:v>
                </c:pt>
                <c:pt idx="2087" formatCode="General">
                  <c:v>-2.08948</c:v>
                </c:pt>
                <c:pt idx="2088" formatCode="General">
                  <c:v>-2.0904500000000001</c:v>
                </c:pt>
                <c:pt idx="2089" formatCode="General">
                  <c:v>-2.0914600000000001</c:v>
                </c:pt>
                <c:pt idx="2090" formatCode="General">
                  <c:v>-2.0924800000000001</c:v>
                </c:pt>
                <c:pt idx="2091" formatCode="General">
                  <c:v>-2.0934699999999999</c:v>
                </c:pt>
                <c:pt idx="2092" formatCode="General">
                  <c:v>-2.0944699999999998</c:v>
                </c:pt>
                <c:pt idx="2093" formatCode="General">
                  <c:v>-2.0954600000000001</c:v>
                </c:pt>
                <c:pt idx="2094" formatCode="General">
                  <c:v>-2.0964499999999999</c:v>
                </c:pt>
                <c:pt idx="2095" formatCode="General">
                  <c:v>-2.0974599999999999</c:v>
                </c:pt>
                <c:pt idx="2096" formatCode="General">
                  <c:v>-2.0984699999999998</c:v>
                </c:pt>
                <c:pt idx="2097" formatCode="General">
                  <c:v>-2.0993599999999999</c:v>
                </c:pt>
                <c:pt idx="2098" formatCode="General">
                  <c:v>-2.0998000000000001</c:v>
                </c:pt>
                <c:pt idx="2099" formatCode="General">
                  <c:v>-2.0992500000000001</c:v>
                </c:pt>
                <c:pt idx="2100" formatCode="General">
                  <c:v>-2.0982599999999998</c:v>
                </c:pt>
                <c:pt idx="2101" formatCode="General">
                  <c:v>-2.09727</c:v>
                </c:pt>
                <c:pt idx="2102" formatCode="General">
                  <c:v>-2.09626</c:v>
                </c:pt>
                <c:pt idx="2103" formatCode="General">
                  <c:v>-2.0952799999999998</c:v>
                </c:pt>
                <c:pt idx="2104" formatCode="General">
                  <c:v>-2.0942599999999998</c:v>
                </c:pt>
                <c:pt idx="2105" formatCode="General">
                  <c:v>-2.09327</c:v>
                </c:pt>
                <c:pt idx="2106" formatCode="General">
                  <c:v>-2.0922700000000001</c:v>
                </c:pt>
                <c:pt idx="2107" formatCode="General">
                  <c:v>-2.09124</c:v>
                </c:pt>
                <c:pt idx="2108" formatCode="General">
                  <c:v>-2.0902599999999998</c:v>
                </c:pt>
                <c:pt idx="2109" formatCode="General">
                  <c:v>-2.0892599999999999</c:v>
                </c:pt>
                <c:pt idx="2110" formatCode="General">
                  <c:v>-2.08826</c:v>
                </c:pt>
                <c:pt idx="2111" formatCode="General">
                  <c:v>-2.0872899999999999</c:v>
                </c:pt>
                <c:pt idx="2112" formatCode="General">
                  <c:v>-2.0862599999999998</c:v>
                </c:pt>
                <c:pt idx="2113" formatCode="General">
                  <c:v>-2.0852599999999999</c:v>
                </c:pt>
                <c:pt idx="2114" formatCode="General">
                  <c:v>-2.0842900000000002</c:v>
                </c:pt>
                <c:pt idx="2115" formatCode="General">
                  <c:v>-2.0832799999999998</c:v>
                </c:pt>
                <c:pt idx="2116" formatCode="General">
                  <c:v>-2.0822699999999998</c:v>
                </c:pt>
                <c:pt idx="2117" formatCode="General">
                  <c:v>-2.0812599999999999</c:v>
                </c:pt>
                <c:pt idx="2118" formatCode="General">
                  <c:v>-2.08026</c:v>
                </c:pt>
                <c:pt idx="2119" formatCode="General">
                  <c:v>-2.0792799999999998</c:v>
                </c:pt>
                <c:pt idx="2120" formatCode="General">
                  <c:v>-2.0782799999999999</c:v>
                </c:pt>
                <c:pt idx="2121" formatCode="General">
                  <c:v>-2.0772599999999999</c:v>
                </c:pt>
                <c:pt idx="2122" formatCode="General">
                  <c:v>-2.0762700000000001</c:v>
                </c:pt>
                <c:pt idx="2123" formatCode="General">
                  <c:v>-2.0752799999999998</c:v>
                </c:pt>
                <c:pt idx="2124" formatCode="General">
                  <c:v>-2.0742600000000002</c:v>
                </c:pt>
                <c:pt idx="2125" formatCode="General">
                  <c:v>-2.0732900000000001</c:v>
                </c:pt>
                <c:pt idx="2126" formatCode="General">
                  <c:v>-2.0722800000000001</c:v>
                </c:pt>
                <c:pt idx="2127" formatCode="General">
                  <c:v>-2.0712700000000002</c:v>
                </c:pt>
                <c:pt idx="2128" formatCode="General">
                  <c:v>-2.0702600000000002</c:v>
                </c:pt>
                <c:pt idx="2129" formatCode="General">
                  <c:v>-2.06928</c:v>
                </c:pt>
                <c:pt idx="2130" formatCode="General">
                  <c:v>-2.0682700000000001</c:v>
                </c:pt>
                <c:pt idx="2131" formatCode="General">
                  <c:v>-2.0672600000000001</c:v>
                </c:pt>
                <c:pt idx="2132" formatCode="General">
                  <c:v>-2.0662600000000002</c:v>
                </c:pt>
                <c:pt idx="2133" formatCode="General">
                  <c:v>-2.0652900000000001</c:v>
                </c:pt>
                <c:pt idx="2134" formatCode="General">
                  <c:v>-2.0642800000000001</c:v>
                </c:pt>
                <c:pt idx="2135" formatCode="General">
                  <c:v>-2.0632700000000002</c:v>
                </c:pt>
                <c:pt idx="2136" formatCode="General">
                  <c:v>-2.0622799999999999</c:v>
                </c:pt>
                <c:pt idx="2137" formatCode="General">
                  <c:v>-2.06128</c:v>
                </c:pt>
                <c:pt idx="2138" formatCode="General">
                  <c:v>-2.06026</c:v>
                </c:pt>
                <c:pt idx="2139" formatCode="General">
                  <c:v>-2.0592899999999998</c:v>
                </c:pt>
                <c:pt idx="2140" formatCode="General">
                  <c:v>-2.0582799999999999</c:v>
                </c:pt>
                <c:pt idx="2141" formatCode="General">
                  <c:v>-2.05728</c:v>
                </c:pt>
                <c:pt idx="2142" formatCode="General">
                  <c:v>-2.0562499999999999</c:v>
                </c:pt>
                <c:pt idx="2143" formatCode="General">
                  <c:v>-2.0552700000000002</c:v>
                </c:pt>
                <c:pt idx="2144" formatCode="General">
                  <c:v>-2.0542699999999998</c:v>
                </c:pt>
                <c:pt idx="2145" formatCode="General">
                  <c:v>-2.05328</c:v>
                </c:pt>
                <c:pt idx="2146" formatCode="General">
                  <c:v>-2.05226</c:v>
                </c:pt>
                <c:pt idx="2147" formatCode="General">
                  <c:v>-2.0512700000000001</c:v>
                </c:pt>
                <c:pt idx="2148" formatCode="General">
                  <c:v>-2.0502799999999999</c:v>
                </c:pt>
                <c:pt idx="2149" formatCode="General">
                  <c:v>-2.0492699999999999</c:v>
                </c:pt>
                <c:pt idx="2150" formatCode="General">
                  <c:v>-2.0482800000000001</c:v>
                </c:pt>
                <c:pt idx="2151" formatCode="General">
                  <c:v>-2.0472899999999998</c:v>
                </c:pt>
                <c:pt idx="2152" formatCode="General">
                  <c:v>-2.0462600000000002</c:v>
                </c:pt>
                <c:pt idx="2153" formatCode="General">
                  <c:v>-2.0452699999999999</c:v>
                </c:pt>
                <c:pt idx="2154" formatCode="General">
                  <c:v>-2.0442900000000002</c:v>
                </c:pt>
                <c:pt idx="2155" formatCode="General">
                  <c:v>-2.0432899999999998</c:v>
                </c:pt>
                <c:pt idx="2156" formatCode="General">
                  <c:v>-2.0422799999999999</c:v>
                </c:pt>
                <c:pt idx="2157" formatCode="General">
                  <c:v>-2.0412699999999999</c:v>
                </c:pt>
                <c:pt idx="2158" formatCode="General">
                  <c:v>-2.0402900000000002</c:v>
                </c:pt>
                <c:pt idx="2159" formatCode="General">
                  <c:v>-2.0392899999999998</c:v>
                </c:pt>
                <c:pt idx="2160" formatCode="General">
                  <c:v>-2.0382799999999999</c:v>
                </c:pt>
                <c:pt idx="2161" formatCode="General">
                  <c:v>-2.03728</c:v>
                </c:pt>
                <c:pt idx="2162" formatCode="General">
                  <c:v>-2.0363099999999998</c:v>
                </c:pt>
                <c:pt idx="2163" formatCode="General">
                  <c:v>-2.0352899999999998</c:v>
                </c:pt>
                <c:pt idx="2164" formatCode="General">
                  <c:v>-2.0342799999999999</c:v>
                </c:pt>
                <c:pt idx="2165" formatCode="General">
                  <c:v>-2.03329</c:v>
                </c:pt>
                <c:pt idx="2166" formatCode="General">
                  <c:v>-2.0323000000000002</c:v>
                </c:pt>
                <c:pt idx="2167" formatCode="General">
                  <c:v>-2.0312700000000001</c:v>
                </c:pt>
                <c:pt idx="2168" formatCode="General">
                  <c:v>-2.0302899999999999</c:v>
                </c:pt>
                <c:pt idx="2169" formatCode="General">
                  <c:v>-2.02929</c:v>
                </c:pt>
                <c:pt idx="2170" formatCode="General">
                  <c:v>-2.0282900000000001</c:v>
                </c:pt>
                <c:pt idx="2171" formatCode="General">
                  <c:v>-2.0272800000000002</c:v>
                </c:pt>
                <c:pt idx="2172" formatCode="General">
                  <c:v>-2.0262799999999999</c:v>
                </c:pt>
                <c:pt idx="2173" formatCode="General">
                  <c:v>-2.02529</c:v>
                </c:pt>
                <c:pt idx="2174" formatCode="General">
                  <c:v>-2.0243000000000002</c:v>
                </c:pt>
                <c:pt idx="2175" formatCode="General">
                  <c:v>-2.0232800000000002</c:v>
                </c:pt>
                <c:pt idx="2176" formatCode="General">
                  <c:v>-2.0223</c:v>
                </c:pt>
                <c:pt idx="2177" formatCode="General">
                  <c:v>-2.02129</c:v>
                </c:pt>
                <c:pt idx="2178" formatCode="General">
                  <c:v>-2.0202900000000001</c:v>
                </c:pt>
                <c:pt idx="2179" formatCode="General">
                  <c:v>-2.0193099999999999</c:v>
                </c:pt>
                <c:pt idx="2180" formatCode="General">
                  <c:v>-2.0182899999999999</c:v>
                </c:pt>
                <c:pt idx="2181" formatCode="General">
                  <c:v>-2.01728</c:v>
                </c:pt>
                <c:pt idx="2182" formatCode="General">
                  <c:v>-2.0162900000000001</c:v>
                </c:pt>
                <c:pt idx="2183" formatCode="General">
                  <c:v>-2.0152999999999999</c:v>
                </c:pt>
                <c:pt idx="2184" formatCode="General">
                  <c:v>-2.0142899999999999</c:v>
                </c:pt>
                <c:pt idx="2185" formatCode="General">
                  <c:v>-2.01329</c:v>
                </c:pt>
                <c:pt idx="2186" formatCode="General">
                  <c:v>-2.0122800000000001</c:v>
                </c:pt>
                <c:pt idx="2187" formatCode="General">
                  <c:v>-2.0112999999999999</c:v>
                </c:pt>
                <c:pt idx="2188" formatCode="General">
                  <c:v>-2.0103</c:v>
                </c:pt>
                <c:pt idx="2189" formatCode="General">
                  <c:v>-2.0093000000000001</c:v>
                </c:pt>
                <c:pt idx="2190" formatCode="General">
                  <c:v>-2.0083000000000002</c:v>
                </c:pt>
                <c:pt idx="2191" formatCode="General">
                  <c:v>-2.0072999999999999</c:v>
                </c:pt>
                <c:pt idx="2192" formatCode="General">
                  <c:v>-2.00631</c:v>
                </c:pt>
                <c:pt idx="2193" formatCode="General">
                  <c:v>-2.0053000000000001</c:v>
                </c:pt>
                <c:pt idx="2194" formatCode="General">
                  <c:v>-2.0043099999999998</c:v>
                </c:pt>
                <c:pt idx="2195" formatCode="General">
                  <c:v>-2.0032899999999998</c:v>
                </c:pt>
                <c:pt idx="2196" formatCode="General">
                  <c:v>-2.0022899999999999</c:v>
                </c:pt>
                <c:pt idx="2197" formatCode="General">
                  <c:v>-2.0013000000000001</c:v>
                </c:pt>
                <c:pt idx="2198" formatCode="General">
                  <c:v>-2.0003000000000002</c:v>
                </c:pt>
                <c:pt idx="2199" formatCode="General">
                  <c:v>-1.9993000000000001</c:v>
                </c:pt>
                <c:pt idx="2200" formatCode="General">
                  <c:v>-1.9983</c:v>
                </c:pt>
                <c:pt idx="2201" formatCode="General">
                  <c:v>-1.9973000000000001</c:v>
                </c:pt>
                <c:pt idx="2202" formatCode="General">
                  <c:v>-1.9962800000000001</c:v>
                </c:pt>
                <c:pt idx="2203" formatCode="General">
                  <c:v>-1.9953000000000001</c:v>
                </c:pt>
                <c:pt idx="2204" formatCode="General">
                  <c:v>-1.9943</c:v>
                </c:pt>
                <c:pt idx="2205" formatCode="General">
                  <c:v>-1.9933099999999999</c:v>
                </c:pt>
                <c:pt idx="2206" formatCode="General">
                  <c:v>-1.9922899999999999</c:v>
                </c:pt>
                <c:pt idx="2207" formatCode="General">
                  <c:v>-1.9913099999999999</c:v>
                </c:pt>
                <c:pt idx="2208" formatCode="General">
                  <c:v>-1.9902899999999999</c:v>
                </c:pt>
                <c:pt idx="2209" formatCode="General">
                  <c:v>-1.98929</c:v>
                </c:pt>
                <c:pt idx="2210" formatCode="General">
                  <c:v>-1.9883</c:v>
                </c:pt>
                <c:pt idx="2211" formatCode="General">
                  <c:v>-1.9873000000000001</c:v>
                </c:pt>
                <c:pt idx="2212" formatCode="General">
                  <c:v>-1.98631</c:v>
                </c:pt>
                <c:pt idx="2213" formatCode="General">
                  <c:v>-1.98532</c:v>
                </c:pt>
                <c:pt idx="2214" formatCode="General">
                  <c:v>-1.9843</c:v>
                </c:pt>
                <c:pt idx="2215" formatCode="General">
                  <c:v>-1.98329</c:v>
                </c:pt>
                <c:pt idx="2216" formatCode="General">
                  <c:v>-1.9823</c:v>
                </c:pt>
                <c:pt idx="2217" formatCode="General">
                  <c:v>-1.9813099999999999</c:v>
                </c:pt>
                <c:pt idx="2218" formatCode="General">
                  <c:v>-1.98031</c:v>
                </c:pt>
                <c:pt idx="2219" formatCode="General">
                  <c:v>-1.9793000000000001</c:v>
                </c:pt>
                <c:pt idx="2220" formatCode="General">
                  <c:v>-1.9782999999999999</c:v>
                </c:pt>
                <c:pt idx="2221" formatCode="General">
                  <c:v>-1.9773000000000001</c:v>
                </c:pt>
                <c:pt idx="2222" formatCode="General">
                  <c:v>-1.97631</c:v>
                </c:pt>
                <c:pt idx="2223" formatCode="General">
                  <c:v>-1.9753099999999999</c:v>
                </c:pt>
                <c:pt idx="2224" formatCode="General">
                  <c:v>-1.9743200000000001</c:v>
                </c:pt>
                <c:pt idx="2225" formatCode="General">
                  <c:v>-1.97332</c:v>
                </c:pt>
                <c:pt idx="2226" formatCode="General">
                  <c:v>-1.9723200000000001</c:v>
                </c:pt>
                <c:pt idx="2227" formatCode="General">
                  <c:v>-1.9713099999999999</c:v>
                </c:pt>
                <c:pt idx="2228" formatCode="General">
                  <c:v>-1.9702999999999999</c:v>
                </c:pt>
                <c:pt idx="2229" formatCode="General">
                  <c:v>-1.9693000000000001</c:v>
                </c:pt>
                <c:pt idx="2230" formatCode="General">
                  <c:v>-1.96831</c:v>
                </c:pt>
                <c:pt idx="2231" formatCode="General">
                  <c:v>-1.96732</c:v>
                </c:pt>
                <c:pt idx="2232" formatCode="General">
                  <c:v>-1.9663299999999999</c:v>
                </c:pt>
                <c:pt idx="2233" formatCode="General">
                  <c:v>-1.9653099999999999</c:v>
                </c:pt>
                <c:pt idx="2234" formatCode="General">
                  <c:v>-1.9642999999999999</c:v>
                </c:pt>
                <c:pt idx="2235" formatCode="General">
                  <c:v>-1.9633</c:v>
                </c:pt>
                <c:pt idx="2236" formatCode="General">
                  <c:v>-1.9622999999999999</c:v>
                </c:pt>
                <c:pt idx="2237" formatCode="General">
                  <c:v>-1.96132</c:v>
                </c:pt>
                <c:pt idx="2238" formatCode="General">
                  <c:v>-1.96031</c:v>
                </c:pt>
                <c:pt idx="2239" formatCode="General">
                  <c:v>-1.9593100000000001</c:v>
                </c:pt>
                <c:pt idx="2240" formatCode="General">
                  <c:v>-1.9582999999999999</c:v>
                </c:pt>
                <c:pt idx="2241" formatCode="General">
                  <c:v>-1.9573100000000001</c:v>
                </c:pt>
                <c:pt idx="2242" formatCode="General">
                  <c:v>-1.9563299999999999</c:v>
                </c:pt>
                <c:pt idx="2243" formatCode="General">
                  <c:v>-1.9553199999999999</c:v>
                </c:pt>
                <c:pt idx="2244" formatCode="General">
                  <c:v>-1.9543200000000001</c:v>
                </c:pt>
                <c:pt idx="2245" formatCode="General">
                  <c:v>-1.9533</c:v>
                </c:pt>
                <c:pt idx="2246" formatCode="General">
                  <c:v>-1.9523200000000001</c:v>
                </c:pt>
                <c:pt idx="2247" formatCode="General">
                  <c:v>-1.95133</c:v>
                </c:pt>
                <c:pt idx="2248" formatCode="General">
                  <c:v>-1.95031</c:v>
                </c:pt>
                <c:pt idx="2249" formatCode="General">
                  <c:v>-1.9493100000000001</c:v>
                </c:pt>
                <c:pt idx="2250" formatCode="General">
                  <c:v>-1.94831</c:v>
                </c:pt>
                <c:pt idx="2251" formatCode="General">
                  <c:v>-1.9473199999999999</c:v>
                </c:pt>
                <c:pt idx="2252" formatCode="General">
                  <c:v>-1.9463200000000001</c:v>
                </c:pt>
                <c:pt idx="2253" formatCode="General">
                  <c:v>-1.94533</c:v>
                </c:pt>
                <c:pt idx="2254" formatCode="General">
                  <c:v>-1.9443299999999999</c:v>
                </c:pt>
                <c:pt idx="2255" formatCode="General">
                  <c:v>-1.94333</c:v>
                </c:pt>
                <c:pt idx="2256" formatCode="General">
                  <c:v>-1.94232</c:v>
                </c:pt>
                <c:pt idx="2257" formatCode="General">
                  <c:v>-1.94133</c:v>
                </c:pt>
                <c:pt idx="2258" formatCode="General">
                  <c:v>-1.9403300000000001</c:v>
                </c:pt>
                <c:pt idx="2259" formatCode="General">
                  <c:v>-1.9393199999999999</c:v>
                </c:pt>
                <c:pt idx="2260" formatCode="General">
                  <c:v>-1.93831</c:v>
                </c:pt>
                <c:pt idx="2261" formatCode="General">
                  <c:v>-1.9373400000000001</c:v>
                </c:pt>
                <c:pt idx="2262" formatCode="General">
                  <c:v>-1.9363300000000001</c:v>
                </c:pt>
                <c:pt idx="2263" formatCode="General">
                  <c:v>-1.9353100000000001</c:v>
                </c:pt>
                <c:pt idx="2264" formatCode="General">
                  <c:v>-1.93432</c:v>
                </c:pt>
                <c:pt idx="2265" formatCode="General">
                  <c:v>-1.93333</c:v>
                </c:pt>
                <c:pt idx="2266" formatCode="General">
                  <c:v>-1.93235</c:v>
                </c:pt>
                <c:pt idx="2267" formatCode="General">
                  <c:v>-1.9313499999999999</c:v>
                </c:pt>
                <c:pt idx="2268" formatCode="General">
                  <c:v>-1.93035</c:v>
                </c:pt>
                <c:pt idx="2269" formatCode="General">
                  <c:v>-1.9293400000000001</c:v>
                </c:pt>
                <c:pt idx="2270" formatCode="General">
                  <c:v>-1.92832</c:v>
                </c:pt>
                <c:pt idx="2271" formatCode="General">
                  <c:v>-1.9273400000000001</c:v>
                </c:pt>
                <c:pt idx="2272" formatCode="General">
                  <c:v>-1.92635</c:v>
                </c:pt>
                <c:pt idx="2273" formatCode="General">
                  <c:v>-1.9253400000000001</c:v>
                </c:pt>
                <c:pt idx="2274" formatCode="General">
                  <c:v>-1.9243300000000001</c:v>
                </c:pt>
                <c:pt idx="2275" formatCode="General">
                  <c:v>-1.9233199999999999</c:v>
                </c:pt>
                <c:pt idx="2276" formatCode="General">
                  <c:v>-1.9223399999999999</c:v>
                </c:pt>
                <c:pt idx="2277" formatCode="General">
                  <c:v>-1.92133</c:v>
                </c:pt>
                <c:pt idx="2278" formatCode="General">
                  <c:v>-1.9203399999999999</c:v>
                </c:pt>
                <c:pt idx="2279" formatCode="General">
                  <c:v>-1.91934</c:v>
                </c:pt>
                <c:pt idx="2280" formatCode="General">
                  <c:v>-1.9183300000000001</c:v>
                </c:pt>
                <c:pt idx="2281" formatCode="General">
                  <c:v>-1.91733</c:v>
                </c:pt>
                <c:pt idx="2282" formatCode="General">
                  <c:v>-1.9163300000000001</c:v>
                </c:pt>
                <c:pt idx="2283" formatCode="General">
                  <c:v>-1.9153500000000001</c:v>
                </c:pt>
                <c:pt idx="2284" formatCode="General">
                  <c:v>-1.91435</c:v>
                </c:pt>
                <c:pt idx="2285" formatCode="General">
                  <c:v>-1.91334</c:v>
                </c:pt>
                <c:pt idx="2286" formatCode="General">
                  <c:v>-1.91235</c:v>
                </c:pt>
                <c:pt idx="2287" formatCode="General">
                  <c:v>-1.9113500000000001</c:v>
                </c:pt>
                <c:pt idx="2288" formatCode="General">
                  <c:v>-1.9103399999999999</c:v>
                </c:pt>
                <c:pt idx="2289" formatCode="General">
                  <c:v>-1.9093500000000001</c:v>
                </c:pt>
                <c:pt idx="2290" formatCode="General">
                  <c:v>-1.90835</c:v>
                </c:pt>
                <c:pt idx="2291" formatCode="General">
                  <c:v>-1.90734</c:v>
                </c:pt>
                <c:pt idx="2292" formatCode="General">
                  <c:v>-1.9063399999999999</c:v>
                </c:pt>
                <c:pt idx="2293" formatCode="General">
                  <c:v>-1.90534</c:v>
                </c:pt>
                <c:pt idx="2294" formatCode="General">
                  <c:v>-1.9043399999999999</c:v>
                </c:pt>
                <c:pt idx="2295" formatCode="General">
                  <c:v>-1.9033500000000001</c:v>
                </c:pt>
                <c:pt idx="2296" formatCode="General">
                  <c:v>-1.9023300000000001</c:v>
                </c:pt>
                <c:pt idx="2297" formatCode="General">
                  <c:v>-1.90133</c:v>
                </c:pt>
                <c:pt idx="2298" formatCode="General">
                  <c:v>-1.9003399999999999</c:v>
                </c:pt>
                <c:pt idx="2299" formatCode="General">
                  <c:v>-1.89933</c:v>
                </c:pt>
                <c:pt idx="2300" formatCode="General">
                  <c:v>-1.89835</c:v>
                </c:pt>
                <c:pt idx="2301" formatCode="General">
                  <c:v>-1.89733</c:v>
                </c:pt>
                <c:pt idx="2302" formatCode="General">
                  <c:v>-1.89636</c:v>
                </c:pt>
                <c:pt idx="2303" formatCode="General">
                  <c:v>-1.8953500000000001</c:v>
                </c:pt>
                <c:pt idx="2304" formatCode="General">
                  <c:v>-1.89435</c:v>
                </c:pt>
                <c:pt idx="2305" formatCode="General">
                  <c:v>-1.89337</c:v>
                </c:pt>
                <c:pt idx="2306" formatCode="General">
                  <c:v>-1.89235</c:v>
                </c:pt>
                <c:pt idx="2307" formatCode="General">
                  <c:v>-1.89134</c:v>
                </c:pt>
                <c:pt idx="2308" formatCode="General">
                  <c:v>-1.8903399999999999</c:v>
                </c:pt>
                <c:pt idx="2309" formatCode="General">
                  <c:v>-1.8893500000000001</c:v>
                </c:pt>
                <c:pt idx="2310" formatCode="General">
                  <c:v>-1.88836</c:v>
                </c:pt>
                <c:pt idx="2311" formatCode="General">
                  <c:v>-1.8873500000000001</c:v>
                </c:pt>
                <c:pt idx="2312" formatCode="General">
                  <c:v>-1.88635</c:v>
                </c:pt>
                <c:pt idx="2313" formatCode="General">
                  <c:v>-1.88533</c:v>
                </c:pt>
                <c:pt idx="2314" formatCode="General">
                  <c:v>-1.88435</c:v>
                </c:pt>
                <c:pt idx="2315" formatCode="General">
                  <c:v>-1.8833500000000001</c:v>
                </c:pt>
                <c:pt idx="2316" formatCode="General">
                  <c:v>-1.8823700000000001</c:v>
                </c:pt>
                <c:pt idx="2317" formatCode="General">
                  <c:v>-1.8813500000000001</c:v>
                </c:pt>
                <c:pt idx="2318" formatCode="General">
                  <c:v>-1.88036</c:v>
                </c:pt>
                <c:pt idx="2319" formatCode="General">
                  <c:v>-1.8793599999999999</c:v>
                </c:pt>
                <c:pt idx="2320" formatCode="General">
                  <c:v>-1.8783700000000001</c:v>
                </c:pt>
                <c:pt idx="2321" formatCode="General">
                  <c:v>-1.8773599999999999</c:v>
                </c:pt>
                <c:pt idx="2322" formatCode="General">
                  <c:v>-1.8763700000000001</c:v>
                </c:pt>
                <c:pt idx="2323" formatCode="General">
                  <c:v>-1.8753500000000001</c:v>
                </c:pt>
                <c:pt idx="2324" formatCode="General">
                  <c:v>-1.87435</c:v>
                </c:pt>
                <c:pt idx="2325" formatCode="General">
                  <c:v>-1.87337</c:v>
                </c:pt>
                <c:pt idx="2326" formatCode="General">
                  <c:v>-1.8723799999999999</c:v>
                </c:pt>
                <c:pt idx="2327" formatCode="General">
                  <c:v>-1.8713599999999999</c:v>
                </c:pt>
                <c:pt idx="2328" formatCode="General">
                  <c:v>-1.87036</c:v>
                </c:pt>
                <c:pt idx="2329" formatCode="General">
                  <c:v>-1.86937</c:v>
                </c:pt>
                <c:pt idx="2330" formatCode="General">
                  <c:v>-1.86835</c:v>
                </c:pt>
                <c:pt idx="2331" formatCode="General">
                  <c:v>-1.86738</c:v>
                </c:pt>
                <c:pt idx="2332" formatCode="General">
                  <c:v>-1.86635</c:v>
                </c:pt>
                <c:pt idx="2333" formatCode="General">
                  <c:v>-1.8653500000000001</c:v>
                </c:pt>
                <c:pt idx="2334" formatCode="General">
                  <c:v>-1.86436</c:v>
                </c:pt>
                <c:pt idx="2335" formatCode="General">
                  <c:v>-1.8633599999999999</c:v>
                </c:pt>
                <c:pt idx="2336" formatCode="General">
                  <c:v>-1.8623499999999999</c:v>
                </c:pt>
                <c:pt idx="2337" formatCode="General">
                  <c:v>-1.86134</c:v>
                </c:pt>
                <c:pt idx="2338" formatCode="General">
                  <c:v>-1.8603499999999999</c:v>
                </c:pt>
                <c:pt idx="2339" formatCode="General">
                  <c:v>-1.8593599999999999</c:v>
                </c:pt>
                <c:pt idx="2340" formatCode="General">
                  <c:v>-1.85836</c:v>
                </c:pt>
                <c:pt idx="2341" formatCode="General">
                  <c:v>-1.8573599999999999</c:v>
                </c:pt>
                <c:pt idx="2342" formatCode="General">
                  <c:v>-1.8563499999999999</c:v>
                </c:pt>
                <c:pt idx="2343" formatCode="General">
                  <c:v>-1.8553599999999999</c:v>
                </c:pt>
                <c:pt idx="2344" formatCode="General">
                  <c:v>-1.85436</c:v>
                </c:pt>
                <c:pt idx="2345" formatCode="General">
                  <c:v>-1.8533599999999999</c:v>
                </c:pt>
                <c:pt idx="2346" formatCode="General">
                  <c:v>-1.8523499999999999</c:v>
                </c:pt>
                <c:pt idx="2347" formatCode="General">
                  <c:v>-1.8513599999999999</c:v>
                </c:pt>
                <c:pt idx="2348" formatCode="General">
                  <c:v>-1.8503400000000001</c:v>
                </c:pt>
                <c:pt idx="2349" formatCode="General">
                  <c:v>-1.84937</c:v>
                </c:pt>
                <c:pt idx="2350" formatCode="General">
                  <c:v>-1.8483499999999999</c:v>
                </c:pt>
                <c:pt idx="2351" formatCode="General">
                  <c:v>-1.8473599999999999</c:v>
                </c:pt>
                <c:pt idx="2352" formatCode="General">
                  <c:v>-1.8463700000000001</c:v>
                </c:pt>
                <c:pt idx="2353" formatCode="General">
                  <c:v>-1.8453599999999999</c:v>
                </c:pt>
                <c:pt idx="2354" formatCode="General">
                  <c:v>-1.8443700000000001</c:v>
                </c:pt>
                <c:pt idx="2355" formatCode="General">
                  <c:v>-1.84337</c:v>
                </c:pt>
                <c:pt idx="2356" formatCode="General">
                  <c:v>-1.8423700000000001</c:v>
                </c:pt>
                <c:pt idx="2357" formatCode="General">
                  <c:v>-1.84137</c:v>
                </c:pt>
                <c:pt idx="2358" formatCode="General">
                  <c:v>-1.84036</c:v>
                </c:pt>
                <c:pt idx="2359" formatCode="General">
                  <c:v>-1.8393699999999999</c:v>
                </c:pt>
                <c:pt idx="2360" formatCode="General">
                  <c:v>-1.83839</c:v>
                </c:pt>
                <c:pt idx="2361" formatCode="General">
                  <c:v>-1.8373699999999999</c:v>
                </c:pt>
                <c:pt idx="2362" formatCode="General">
                  <c:v>-1.8363400000000001</c:v>
                </c:pt>
                <c:pt idx="2363" formatCode="General">
                  <c:v>-1.8353699999999999</c:v>
                </c:pt>
                <c:pt idx="2364" formatCode="General">
                  <c:v>-1.8343700000000001</c:v>
                </c:pt>
                <c:pt idx="2365" formatCode="General">
                  <c:v>-1.83338</c:v>
                </c:pt>
                <c:pt idx="2366" formatCode="General">
                  <c:v>-1.8323799999999999</c:v>
                </c:pt>
                <c:pt idx="2367" formatCode="General">
                  <c:v>-1.8313600000000001</c:v>
                </c:pt>
                <c:pt idx="2368" formatCode="General">
                  <c:v>-1.8303700000000001</c:v>
                </c:pt>
                <c:pt idx="2369" formatCode="General">
                  <c:v>-1.8293600000000001</c:v>
                </c:pt>
                <c:pt idx="2370" formatCode="General">
                  <c:v>-1.82836</c:v>
                </c:pt>
                <c:pt idx="2371" formatCode="General">
                  <c:v>-1.82738</c:v>
                </c:pt>
                <c:pt idx="2372" formatCode="General">
                  <c:v>-1.8263799999999999</c:v>
                </c:pt>
                <c:pt idx="2373" formatCode="General">
                  <c:v>-1.8253699999999999</c:v>
                </c:pt>
                <c:pt idx="2374" formatCode="General">
                  <c:v>-1.82437</c:v>
                </c:pt>
                <c:pt idx="2375" formatCode="General">
                  <c:v>-1.8233600000000001</c:v>
                </c:pt>
                <c:pt idx="2376" formatCode="General">
                  <c:v>-1.8223800000000001</c:v>
                </c:pt>
                <c:pt idx="2377" formatCode="General">
                  <c:v>-1.8213699999999999</c:v>
                </c:pt>
                <c:pt idx="2378" formatCode="General">
                  <c:v>-1.82037</c:v>
                </c:pt>
                <c:pt idx="2379" formatCode="General">
                  <c:v>-1.8193699999999999</c:v>
                </c:pt>
                <c:pt idx="2380" formatCode="General">
                  <c:v>-1.81837</c:v>
                </c:pt>
                <c:pt idx="2381" formatCode="General">
                  <c:v>-1.8173600000000001</c:v>
                </c:pt>
                <c:pt idx="2382" formatCode="General">
                  <c:v>-1.81637</c:v>
                </c:pt>
                <c:pt idx="2383" formatCode="General">
                  <c:v>-1.8153699999999999</c:v>
                </c:pt>
                <c:pt idx="2384" formatCode="General">
                  <c:v>-1.81436</c:v>
                </c:pt>
                <c:pt idx="2385" formatCode="General">
                  <c:v>-1.8133600000000001</c:v>
                </c:pt>
                <c:pt idx="2386" formatCode="General">
                  <c:v>-1.8123800000000001</c:v>
                </c:pt>
                <c:pt idx="2387" formatCode="General">
                  <c:v>-1.8113600000000001</c:v>
                </c:pt>
                <c:pt idx="2388" formatCode="General">
                  <c:v>-1.8103800000000001</c:v>
                </c:pt>
                <c:pt idx="2389" formatCode="General">
                  <c:v>-1.8093600000000001</c:v>
                </c:pt>
                <c:pt idx="2390" formatCode="General">
                  <c:v>-1.8083800000000001</c:v>
                </c:pt>
                <c:pt idx="2391" formatCode="General">
                  <c:v>-1.8073699999999999</c:v>
                </c:pt>
                <c:pt idx="2392" formatCode="General">
                  <c:v>-1.8063800000000001</c:v>
                </c:pt>
                <c:pt idx="2393" formatCode="General">
                  <c:v>-1.80538</c:v>
                </c:pt>
                <c:pt idx="2394" formatCode="General">
                  <c:v>-1.80436</c:v>
                </c:pt>
                <c:pt idx="2395" formatCode="General">
                  <c:v>-1.8033600000000001</c:v>
                </c:pt>
                <c:pt idx="2396" formatCode="General">
                  <c:v>-1.8023800000000001</c:v>
                </c:pt>
                <c:pt idx="2397" formatCode="General">
                  <c:v>-1.8013699999999999</c:v>
                </c:pt>
                <c:pt idx="2398" formatCode="General">
                  <c:v>-1.80037</c:v>
                </c:pt>
                <c:pt idx="2399" formatCode="General">
                  <c:v>-1.79938</c:v>
                </c:pt>
                <c:pt idx="2400" formatCode="General">
                  <c:v>-1.7983800000000001</c:v>
                </c:pt>
                <c:pt idx="2401" formatCode="General">
                  <c:v>-1.79738</c:v>
                </c:pt>
                <c:pt idx="2402" formatCode="General">
                  <c:v>-1.79636</c:v>
                </c:pt>
                <c:pt idx="2403" formatCode="General">
                  <c:v>-1.7954000000000001</c:v>
                </c:pt>
                <c:pt idx="2404" formatCode="General">
                  <c:v>-1.7944</c:v>
                </c:pt>
                <c:pt idx="2405" formatCode="General">
                  <c:v>-1.7934000000000001</c:v>
                </c:pt>
                <c:pt idx="2406" formatCode="General">
                  <c:v>-1.79236</c:v>
                </c:pt>
                <c:pt idx="2407" formatCode="General">
                  <c:v>-1.79138</c:v>
                </c:pt>
                <c:pt idx="2408" formatCode="General">
                  <c:v>-1.7903899999999999</c:v>
                </c:pt>
                <c:pt idx="2409" formatCode="General">
                  <c:v>-1.7894000000000001</c:v>
                </c:pt>
                <c:pt idx="2410" formatCode="General">
                  <c:v>-1.78837</c:v>
                </c:pt>
                <c:pt idx="2411" formatCode="General">
                  <c:v>-1.7873600000000001</c:v>
                </c:pt>
                <c:pt idx="2412" formatCode="General">
                  <c:v>-1.78637</c:v>
                </c:pt>
                <c:pt idx="2413" formatCode="General">
                  <c:v>-1.78538</c:v>
                </c:pt>
                <c:pt idx="2414" formatCode="General">
                  <c:v>-1.78437</c:v>
                </c:pt>
                <c:pt idx="2415" formatCode="General">
                  <c:v>-1.78338</c:v>
                </c:pt>
                <c:pt idx="2416" formatCode="General">
                  <c:v>-1.7823599999999999</c:v>
                </c:pt>
                <c:pt idx="2417" formatCode="General">
                  <c:v>-1.7813699999999999</c:v>
                </c:pt>
                <c:pt idx="2418" formatCode="General">
                  <c:v>-1.7803899999999999</c:v>
                </c:pt>
                <c:pt idx="2419" formatCode="General">
                  <c:v>-1.77939</c:v>
                </c:pt>
                <c:pt idx="2420" formatCode="General">
                  <c:v>-1.7783899999999999</c:v>
                </c:pt>
                <c:pt idx="2421" formatCode="General">
                  <c:v>-1.7773600000000001</c:v>
                </c:pt>
                <c:pt idx="2422" formatCode="General">
                  <c:v>-1.7763800000000001</c:v>
                </c:pt>
                <c:pt idx="2423" formatCode="General">
                  <c:v>-1.7754000000000001</c:v>
                </c:pt>
                <c:pt idx="2424" formatCode="General">
                  <c:v>-1.7743800000000001</c:v>
                </c:pt>
                <c:pt idx="2425" formatCode="General">
                  <c:v>-1.77339</c:v>
                </c:pt>
                <c:pt idx="2426" formatCode="General">
                  <c:v>-1.7723899999999999</c:v>
                </c:pt>
                <c:pt idx="2427" formatCode="General">
                  <c:v>-1.77139</c:v>
                </c:pt>
                <c:pt idx="2428" formatCode="General">
                  <c:v>-1.7703800000000001</c:v>
                </c:pt>
                <c:pt idx="2429" formatCode="General">
                  <c:v>-1.76939</c:v>
                </c:pt>
                <c:pt idx="2430" formatCode="General">
                  <c:v>-1.76837</c:v>
                </c:pt>
                <c:pt idx="2431" formatCode="General">
                  <c:v>-1.7673700000000001</c:v>
                </c:pt>
                <c:pt idx="2432" formatCode="General">
                  <c:v>-1.7663800000000001</c:v>
                </c:pt>
                <c:pt idx="2433" formatCode="General">
                  <c:v>-1.7653799999999999</c:v>
                </c:pt>
                <c:pt idx="2434" formatCode="General">
                  <c:v>-1.7643899999999999</c:v>
                </c:pt>
                <c:pt idx="2435" formatCode="General">
                  <c:v>-1.7633799999999999</c:v>
                </c:pt>
                <c:pt idx="2436" formatCode="General">
                  <c:v>-1.7623800000000001</c:v>
                </c:pt>
                <c:pt idx="2437" formatCode="General">
                  <c:v>-1.7614000000000001</c:v>
                </c:pt>
                <c:pt idx="2438" formatCode="General">
                  <c:v>-1.7604</c:v>
                </c:pt>
                <c:pt idx="2439" formatCode="General">
                  <c:v>-1.75939</c:v>
                </c:pt>
                <c:pt idx="2440" formatCode="General">
                  <c:v>-1.7583800000000001</c:v>
                </c:pt>
                <c:pt idx="2441" formatCode="General">
                  <c:v>-1.7573799999999999</c:v>
                </c:pt>
                <c:pt idx="2442" formatCode="General">
                  <c:v>-1.7563899999999999</c:v>
                </c:pt>
                <c:pt idx="2443" formatCode="General">
                  <c:v>-1.7554000000000001</c:v>
                </c:pt>
                <c:pt idx="2444" formatCode="General">
                  <c:v>-1.7544</c:v>
                </c:pt>
                <c:pt idx="2445" formatCode="General">
                  <c:v>-1.7534000000000001</c:v>
                </c:pt>
                <c:pt idx="2446" formatCode="General">
                  <c:v>-1.7523899999999999</c:v>
                </c:pt>
                <c:pt idx="2447" formatCode="General">
                  <c:v>-1.7514000000000001</c:v>
                </c:pt>
                <c:pt idx="2448" formatCode="General">
                  <c:v>-1.75041</c:v>
                </c:pt>
                <c:pt idx="2449" formatCode="General">
                  <c:v>-1.74939</c:v>
                </c:pt>
                <c:pt idx="2450" formatCode="General">
                  <c:v>-1.7484</c:v>
                </c:pt>
                <c:pt idx="2451" formatCode="General">
                  <c:v>-1.7473799999999999</c:v>
                </c:pt>
                <c:pt idx="2452" formatCode="General">
                  <c:v>-1.7464</c:v>
                </c:pt>
                <c:pt idx="2453" formatCode="General">
                  <c:v>-1.74539</c:v>
                </c:pt>
                <c:pt idx="2454" formatCode="General">
                  <c:v>-1.7443900000000001</c:v>
                </c:pt>
                <c:pt idx="2455" formatCode="General">
                  <c:v>-1.74339</c:v>
                </c:pt>
                <c:pt idx="2456" formatCode="General">
                  <c:v>-1.74241</c:v>
                </c:pt>
                <c:pt idx="2457" formatCode="General">
                  <c:v>-1.7414000000000001</c:v>
                </c:pt>
                <c:pt idx="2458" formatCode="General">
                  <c:v>-1.74041</c:v>
                </c:pt>
                <c:pt idx="2459" formatCode="General">
                  <c:v>-1.73939</c:v>
                </c:pt>
                <c:pt idx="2460" formatCode="General">
                  <c:v>-1.7383900000000001</c:v>
                </c:pt>
                <c:pt idx="2461" formatCode="General">
                  <c:v>-1.7374000000000001</c:v>
                </c:pt>
                <c:pt idx="2462" formatCode="General">
                  <c:v>-1.7363900000000001</c:v>
                </c:pt>
                <c:pt idx="2463" formatCode="General">
                  <c:v>-1.73539</c:v>
                </c:pt>
                <c:pt idx="2464" formatCode="General">
                  <c:v>-1.73438</c:v>
                </c:pt>
                <c:pt idx="2465" formatCode="General">
                  <c:v>-1.7333799999999999</c:v>
                </c:pt>
                <c:pt idx="2466" formatCode="General">
                  <c:v>-1.73241</c:v>
                </c:pt>
                <c:pt idx="2467" formatCode="General">
                  <c:v>-1.7314000000000001</c:v>
                </c:pt>
                <c:pt idx="2468" formatCode="General">
                  <c:v>-1.73038</c:v>
                </c:pt>
                <c:pt idx="2469" formatCode="General">
                  <c:v>-1.7294099999999999</c:v>
                </c:pt>
                <c:pt idx="2470" formatCode="General">
                  <c:v>-1.7283999999999999</c:v>
                </c:pt>
                <c:pt idx="2471" formatCode="General">
                  <c:v>-1.7274099999999999</c:v>
                </c:pt>
                <c:pt idx="2472" formatCode="General">
                  <c:v>-1.7263999999999999</c:v>
                </c:pt>
                <c:pt idx="2473" formatCode="General">
                  <c:v>-1.7254</c:v>
                </c:pt>
                <c:pt idx="2474" formatCode="General">
                  <c:v>-1.72441</c:v>
                </c:pt>
                <c:pt idx="2475" formatCode="General">
                  <c:v>-1.7234</c:v>
                </c:pt>
                <c:pt idx="2476" formatCode="General">
                  <c:v>-1.7224200000000001</c:v>
                </c:pt>
                <c:pt idx="2477" formatCode="General">
                  <c:v>-1.7214</c:v>
                </c:pt>
                <c:pt idx="2478" formatCode="General">
                  <c:v>-1.7203999999999999</c:v>
                </c:pt>
                <c:pt idx="2479" formatCode="General">
                  <c:v>-1.71939</c:v>
                </c:pt>
                <c:pt idx="2480" formatCode="General">
                  <c:v>-1.71841</c:v>
                </c:pt>
                <c:pt idx="2481" formatCode="General">
                  <c:v>-1.7174100000000001</c:v>
                </c:pt>
                <c:pt idx="2482" formatCode="General">
                  <c:v>-1.71641</c:v>
                </c:pt>
                <c:pt idx="2483" formatCode="General">
                  <c:v>-1.7154</c:v>
                </c:pt>
                <c:pt idx="2484" formatCode="General">
                  <c:v>-1.7143999999999999</c:v>
                </c:pt>
                <c:pt idx="2485" formatCode="General">
                  <c:v>-1.7134</c:v>
                </c:pt>
                <c:pt idx="2486" formatCode="General">
                  <c:v>-1.7123999999999999</c:v>
                </c:pt>
                <c:pt idx="2487" formatCode="General">
                  <c:v>-1.71105</c:v>
                </c:pt>
                <c:pt idx="2488" formatCode="General">
                  <c:v>-1.7097100000000001</c:v>
                </c:pt>
                <c:pt idx="2489" formatCode="General">
                  <c:v>-1.7086600000000001</c:v>
                </c:pt>
                <c:pt idx="2490" formatCode="General">
                  <c:v>-1.7076899999999999</c:v>
                </c:pt>
                <c:pt idx="2491" formatCode="General">
                  <c:v>-1.70669</c:v>
                </c:pt>
                <c:pt idx="2492" formatCode="General">
                  <c:v>-1.7057100000000001</c:v>
                </c:pt>
                <c:pt idx="2493" formatCode="General">
                  <c:v>-1.70469</c:v>
                </c:pt>
                <c:pt idx="2494" formatCode="General">
                  <c:v>-1.7037</c:v>
                </c:pt>
                <c:pt idx="2495" formatCode="General">
                  <c:v>-1.7027000000000001</c:v>
                </c:pt>
                <c:pt idx="2496" formatCode="General">
                  <c:v>-1.7016899999999999</c:v>
                </c:pt>
                <c:pt idx="2497" formatCode="General">
                  <c:v>-1.7007000000000001</c:v>
                </c:pt>
                <c:pt idx="2498" formatCode="General">
                  <c:v>-1.6997</c:v>
                </c:pt>
                <c:pt idx="2499" formatCode="General">
                  <c:v>-1.6987000000000001</c:v>
                </c:pt>
                <c:pt idx="2500" formatCode="General">
                  <c:v>-1.6977</c:v>
                </c:pt>
                <c:pt idx="2501" formatCode="General">
                  <c:v>-1.69672</c:v>
                </c:pt>
                <c:pt idx="2502" formatCode="General">
                  <c:v>-1.6957100000000001</c:v>
                </c:pt>
                <c:pt idx="2503" formatCode="General">
                  <c:v>-1.69469</c:v>
                </c:pt>
                <c:pt idx="2504" formatCode="General">
                  <c:v>-1.69371</c:v>
                </c:pt>
                <c:pt idx="2505" formatCode="General">
                  <c:v>-1.6927300000000001</c:v>
                </c:pt>
                <c:pt idx="2506" formatCode="General">
                  <c:v>-1.69173</c:v>
                </c:pt>
                <c:pt idx="2507" formatCode="General">
                  <c:v>-1.6907000000000001</c:v>
                </c:pt>
                <c:pt idx="2508" formatCode="General">
                  <c:v>-1.6896899999999999</c:v>
                </c:pt>
                <c:pt idx="2509" formatCode="General">
                  <c:v>-1.68872</c:v>
                </c:pt>
                <c:pt idx="2510" formatCode="General">
                  <c:v>-1.68773</c:v>
                </c:pt>
                <c:pt idx="2511" formatCode="General">
                  <c:v>-1.6867099999999999</c:v>
                </c:pt>
                <c:pt idx="2512" formatCode="General">
                  <c:v>-1.68571</c:v>
                </c:pt>
                <c:pt idx="2513" formatCode="General">
                  <c:v>-1.6847099999999999</c:v>
                </c:pt>
                <c:pt idx="2514" formatCode="General">
                  <c:v>-1.6837200000000001</c:v>
                </c:pt>
                <c:pt idx="2515" formatCode="General">
                  <c:v>-1.6827099999999999</c:v>
                </c:pt>
                <c:pt idx="2516" formatCode="General">
                  <c:v>-1.6817299999999999</c:v>
                </c:pt>
                <c:pt idx="2517" formatCode="General">
                  <c:v>-1.6807099999999999</c:v>
                </c:pt>
                <c:pt idx="2518" formatCode="General">
                  <c:v>-1.67971</c:v>
                </c:pt>
                <c:pt idx="2519" formatCode="General">
                  <c:v>-1.6787099999999999</c:v>
                </c:pt>
                <c:pt idx="2520" formatCode="General">
                  <c:v>-1.6777200000000001</c:v>
                </c:pt>
                <c:pt idx="2521" formatCode="General">
                  <c:v>-1.6767000000000001</c:v>
                </c:pt>
                <c:pt idx="2522" formatCode="General">
                  <c:v>-1.67571</c:v>
                </c:pt>
                <c:pt idx="2523" formatCode="General">
                  <c:v>-1.6747000000000001</c:v>
                </c:pt>
                <c:pt idx="2524" formatCode="General">
                  <c:v>-1.6737200000000001</c:v>
                </c:pt>
                <c:pt idx="2525" formatCode="General">
                  <c:v>-1.6727099999999999</c:v>
                </c:pt>
                <c:pt idx="2526" formatCode="General">
                  <c:v>-1.6716899999999999</c:v>
                </c:pt>
                <c:pt idx="2527" formatCode="General">
                  <c:v>-1.6707099999999999</c:v>
                </c:pt>
                <c:pt idx="2528" formatCode="General">
                  <c:v>-1.6697200000000001</c:v>
                </c:pt>
                <c:pt idx="2529" formatCode="General">
                  <c:v>-1.6687099999999999</c:v>
                </c:pt>
                <c:pt idx="2530" formatCode="General">
                  <c:v>-1.6677</c:v>
                </c:pt>
                <c:pt idx="2531" formatCode="General">
                  <c:v>-1.66672</c:v>
                </c:pt>
                <c:pt idx="2532" formatCode="General">
                  <c:v>-1.6656899999999999</c:v>
                </c:pt>
                <c:pt idx="2533" formatCode="General">
                  <c:v>-1.6647000000000001</c:v>
                </c:pt>
                <c:pt idx="2534" formatCode="General">
                  <c:v>-1.6637299999999999</c:v>
                </c:pt>
                <c:pt idx="2535" formatCode="General">
                  <c:v>-1.66272</c:v>
                </c:pt>
                <c:pt idx="2536" formatCode="General">
                  <c:v>-1.6617</c:v>
                </c:pt>
                <c:pt idx="2537" formatCode="General">
                  <c:v>-1.6607000000000001</c:v>
                </c:pt>
                <c:pt idx="2538" formatCode="General">
                  <c:v>-1.65974</c:v>
                </c:pt>
                <c:pt idx="2539" formatCode="General">
                  <c:v>-1.65872</c:v>
                </c:pt>
                <c:pt idx="2540" formatCode="General">
                  <c:v>-1.6577</c:v>
                </c:pt>
                <c:pt idx="2541" formatCode="General">
                  <c:v>-1.6567099999999999</c:v>
                </c:pt>
                <c:pt idx="2542" formatCode="General">
                  <c:v>-1.6557200000000001</c:v>
                </c:pt>
                <c:pt idx="2543" formatCode="General">
                  <c:v>-1.65472</c:v>
                </c:pt>
                <c:pt idx="2544" formatCode="General">
                  <c:v>-1.6537200000000001</c:v>
                </c:pt>
                <c:pt idx="2545" formatCode="General">
                  <c:v>-1.65272</c:v>
                </c:pt>
                <c:pt idx="2546" formatCode="General">
                  <c:v>-1.6517200000000001</c:v>
                </c:pt>
                <c:pt idx="2547" formatCode="General">
                  <c:v>-1.65069</c:v>
                </c:pt>
                <c:pt idx="2548" formatCode="General">
                  <c:v>-1.6496999999999999</c:v>
                </c:pt>
                <c:pt idx="2549" formatCode="General">
                  <c:v>-1.6487499999999999</c:v>
                </c:pt>
                <c:pt idx="2550" formatCode="General">
                  <c:v>-1.6476999999999999</c:v>
                </c:pt>
                <c:pt idx="2551" formatCode="General">
                  <c:v>-1.64672</c:v>
                </c:pt>
                <c:pt idx="2552" formatCode="General">
                  <c:v>-1.64571</c:v>
                </c:pt>
                <c:pt idx="2553" formatCode="General">
                  <c:v>-1.64472</c:v>
                </c:pt>
                <c:pt idx="2554" formatCode="General">
                  <c:v>-1.6437299999999999</c:v>
                </c:pt>
                <c:pt idx="2555" formatCode="General">
                  <c:v>-1.6427099999999999</c:v>
                </c:pt>
                <c:pt idx="2556" formatCode="General">
                  <c:v>-1.6417200000000001</c:v>
                </c:pt>
                <c:pt idx="2557" formatCode="General">
                  <c:v>-1.64073</c:v>
                </c:pt>
                <c:pt idx="2558" formatCode="General">
                  <c:v>-1.63971</c:v>
                </c:pt>
                <c:pt idx="2559" formatCode="General">
                  <c:v>-1.6387</c:v>
                </c:pt>
                <c:pt idx="2560" formatCode="General">
                  <c:v>-1.6377299999999999</c:v>
                </c:pt>
                <c:pt idx="2561" formatCode="General">
                  <c:v>-1.63672</c:v>
                </c:pt>
                <c:pt idx="2562" formatCode="General">
                  <c:v>-1.6356900000000001</c:v>
                </c:pt>
                <c:pt idx="2563" formatCode="General">
                  <c:v>-1.6347</c:v>
                </c:pt>
                <c:pt idx="2564" formatCode="General">
                  <c:v>-1.6337200000000001</c:v>
                </c:pt>
                <c:pt idx="2565" formatCode="General">
                  <c:v>-1.6327199999999999</c:v>
                </c:pt>
                <c:pt idx="2566" formatCode="General">
                  <c:v>-1.6316999999999999</c:v>
                </c:pt>
                <c:pt idx="2567" formatCode="General">
                  <c:v>-1.6307</c:v>
                </c:pt>
                <c:pt idx="2568" formatCode="General">
                  <c:v>-1.62971</c:v>
                </c:pt>
                <c:pt idx="2569" formatCode="General">
                  <c:v>-1.6287</c:v>
                </c:pt>
                <c:pt idx="2570" formatCode="General">
                  <c:v>-1.6276999999999999</c:v>
                </c:pt>
                <c:pt idx="2571" formatCode="General">
                  <c:v>-1.6267199999999999</c:v>
                </c:pt>
                <c:pt idx="2572" formatCode="General">
                  <c:v>-1.6256900000000001</c:v>
                </c:pt>
                <c:pt idx="2573" formatCode="General">
                  <c:v>-1.6247</c:v>
                </c:pt>
                <c:pt idx="2574" formatCode="General">
                  <c:v>-1.6237200000000001</c:v>
                </c:pt>
                <c:pt idx="2575" formatCode="General">
                  <c:v>-1.62273</c:v>
                </c:pt>
                <c:pt idx="2576" formatCode="General">
                  <c:v>-1.62171</c:v>
                </c:pt>
                <c:pt idx="2577" formatCode="General">
                  <c:v>-1.6207</c:v>
                </c:pt>
                <c:pt idx="2578" formatCode="General">
                  <c:v>-1.61974</c:v>
                </c:pt>
                <c:pt idx="2579" formatCode="General">
                  <c:v>-1.61873</c:v>
                </c:pt>
                <c:pt idx="2580" formatCode="General">
                  <c:v>-1.6176999999999999</c:v>
                </c:pt>
                <c:pt idx="2581" formatCode="General">
                  <c:v>-1.6167</c:v>
                </c:pt>
                <c:pt idx="2582" formatCode="General">
                  <c:v>-1.6157300000000001</c:v>
                </c:pt>
                <c:pt idx="2583" formatCode="General">
                  <c:v>-1.6147400000000001</c:v>
                </c:pt>
                <c:pt idx="2584" formatCode="General">
                  <c:v>-1.61372</c:v>
                </c:pt>
                <c:pt idx="2585" formatCode="General">
                  <c:v>-1.61269</c:v>
                </c:pt>
                <c:pt idx="2586" formatCode="General">
                  <c:v>-1.61172</c:v>
                </c:pt>
                <c:pt idx="2587" formatCode="General">
                  <c:v>-1.6107199999999999</c:v>
                </c:pt>
                <c:pt idx="2588" formatCode="General">
                  <c:v>-1.60972</c:v>
                </c:pt>
                <c:pt idx="2589" formatCode="General">
                  <c:v>-1.6087199999999999</c:v>
                </c:pt>
                <c:pt idx="2590" formatCode="General">
                  <c:v>-1.6077300000000001</c:v>
                </c:pt>
                <c:pt idx="2591" formatCode="General">
                  <c:v>-1.6067</c:v>
                </c:pt>
                <c:pt idx="2592" formatCode="General">
                  <c:v>-1.60571</c:v>
                </c:pt>
                <c:pt idx="2593" formatCode="General">
                  <c:v>-1.60473</c:v>
                </c:pt>
                <c:pt idx="2594" formatCode="General">
                  <c:v>-1.60372</c:v>
                </c:pt>
                <c:pt idx="2595" formatCode="General">
                  <c:v>-1.6027199999999999</c:v>
                </c:pt>
                <c:pt idx="2596" formatCode="General">
                  <c:v>-1.60172</c:v>
                </c:pt>
                <c:pt idx="2597" formatCode="General">
                  <c:v>-1.6007499999999999</c:v>
                </c:pt>
                <c:pt idx="2598" formatCode="General">
                  <c:v>-1.59972</c:v>
                </c:pt>
                <c:pt idx="2599" formatCode="General">
                  <c:v>-1.5987199999999999</c:v>
                </c:pt>
                <c:pt idx="2600" formatCode="General">
                  <c:v>-1.5977300000000001</c:v>
                </c:pt>
                <c:pt idx="2601" formatCode="General">
                  <c:v>-1.59673</c:v>
                </c:pt>
                <c:pt idx="2602" formatCode="General">
                  <c:v>-1.5956999999999999</c:v>
                </c:pt>
                <c:pt idx="2603" formatCode="General">
                  <c:v>-1.5946899999999999</c:v>
                </c:pt>
                <c:pt idx="2604" formatCode="General">
                  <c:v>-1.59371</c:v>
                </c:pt>
                <c:pt idx="2605" formatCode="General">
                  <c:v>-1.5927199999999999</c:v>
                </c:pt>
                <c:pt idx="2606" formatCode="General">
                  <c:v>-1.5916999999999999</c:v>
                </c:pt>
                <c:pt idx="2607" formatCode="General">
                  <c:v>-1.59074</c:v>
                </c:pt>
                <c:pt idx="2608" formatCode="General">
                  <c:v>-1.5897399999999999</c:v>
                </c:pt>
                <c:pt idx="2609" formatCode="General">
                  <c:v>-1.5887100000000001</c:v>
                </c:pt>
                <c:pt idx="2610" formatCode="General">
                  <c:v>-1.5876999999999999</c:v>
                </c:pt>
                <c:pt idx="2611" formatCode="General">
                  <c:v>-1.5867199999999999</c:v>
                </c:pt>
                <c:pt idx="2612" formatCode="General">
                  <c:v>-1.58572</c:v>
                </c:pt>
                <c:pt idx="2613" formatCode="General">
                  <c:v>-1.5847100000000001</c:v>
                </c:pt>
                <c:pt idx="2614" formatCode="General">
                  <c:v>-1.58371</c:v>
                </c:pt>
                <c:pt idx="2615" formatCode="General">
                  <c:v>-1.58273</c:v>
                </c:pt>
                <c:pt idx="2616" formatCode="General">
                  <c:v>-1.58172</c:v>
                </c:pt>
                <c:pt idx="2617" formatCode="General">
                  <c:v>-1.5807</c:v>
                </c:pt>
                <c:pt idx="2618" formatCode="General">
                  <c:v>-1.5797099999999999</c:v>
                </c:pt>
                <c:pt idx="2619" formatCode="General">
                  <c:v>-1.57873</c:v>
                </c:pt>
                <c:pt idx="2620" formatCode="General">
                  <c:v>-1.5777099999999999</c:v>
                </c:pt>
                <c:pt idx="2621" formatCode="General">
                  <c:v>-1.5767</c:v>
                </c:pt>
                <c:pt idx="2622" formatCode="General">
                  <c:v>-1.57572</c:v>
                </c:pt>
                <c:pt idx="2623" formatCode="General">
                  <c:v>-1.5747199999999999</c:v>
                </c:pt>
                <c:pt idx="2624" formatCode="General">
                  <c:v>-1.57369</c:v>
                </c:pt>
                <c:pt idx="2625" formatCode="General">
                  <c:v>-1.5726899999999999</c:v>
                </c:pt>
                <c:pt idx="2626" formatCode="General">
                  <c:v>-1.57172</c:v>
                </c:pt>
                <c:pt idx="2627" formatCode="General">
                  <c:v>-1.57073</c:v>
                </c:pt>
                <c:pt idx="2628" formatCode="General">
                  <c:v>-1.56968</c:v>
                </c:pt>
                <c:pt idx="2629" formatCode="General">
                  <c:v>-1.5687199999999999</c:v>
                </c:pt>
                <c:pt idx="2630" formatCode="General">
                  <c:v>-1.5677000000000001</c:v>
                </c:pt>
                <c:pt idx="2631" formatCode="General">
                  <c:v>-1.5667</c:v>
                </c:pt>
                <c:pt idx="2632" formatCode="General">
                  <c:v>-1.5657399999999999</c:v>
                </c:pt>
                <c:pt idx="2633" formatCode="General">
                  <c:v>-1.5647200000000001</c:v>
                </c:pt>
                <c:pt idx="2634" formatCode="General">
                  <c:v>-1.5637399999999999</c:v>
                </c:pt>
                <c:pt idx="2635" formatCode="General">
                  <c:v>-1.5626899999999999</c:v>
                </c:pt>
                <c:pt idx="2636" formatCode="General">
                  <c:v>-1.5617099999999999</c:v>
                </c:pt>
                <c:pt idx="2637" formatCode="General">
                  <c:v>-1.56074</c:v>
                </c:pt>
                <c:pt idx="2638" formatCode="General">
                  <c:v>-1.5597300000000001</c:v>
                </c:pt>
                <c:pt idx="2639" formatCode="General">
                  <c:v>-1.55871</c:v>
                </c:pt>
                <c:pt idx="2640" formatCode="General">
                  <c:v>-1.5577099999999999</c:v>
                </c:pt>
                <c:pt idx="2641" formatCode="General">
                  <c:v>-1.5567299999999999</c:v>
                </c:pt>
                <c:pt idx="2642" formatCode="General">
                  <c:v>-1.5557099999999999</c:v>
                </c:pt>
                <c:pt idx="2643" formatCode="General">
                  <c:v>-1.5547</c:v>
                </c:pt>
                <c:pt idx="2644" formatCode="General">
                  <c:v>-1.5537099999999999</c:v>
                </c:pt>
                <c:pt idx="2645" formatCode="General">
                  <c:v>-1.5527200000000001</c:v>
                </c:pt>
                <c:pt idx="2646" formatCode="General">
                  <c:v>-1.55172</c:v>
                </c:pt>
                <c:pt idx="2647" formatCode="General">
                  <c:v>-1.5507200000000001</c:v>
                </c:pt>
                <c:pt idx="2648" formatCode="General">
                  <c:v>-1.5497300000000001</c:v>
                </c:pt>
                <c:pt idx="2649" formatCode="General">
                  <c:v>-1.54874</c:v>
                </c:pt>
                <c:pt idx="2650" formatCode="General">
                  <c:v>-1.54772</c:v>
                </c:pt>
                <c:pt idx="2651" formatCode="General">
                  <c:v>-1.5467299999999999</c:v>
                </c:pt>
                <c:pt idx="2652" formatCode="General">
                  <c:v>-1.5457399999999999</c:v>
                </c:pt>
                <c:pt idx="2653" formatCode="General">
                  <c:v>-1.5447200000000001</c:v>
                </c:pt>
                <c:pt idx="2654" formatCode="General">
                  <c:v>-1.5437099999999999</c:v>
                </c:pt>
                <c:pt idx="2655" formatCode="General">
                  <c:v>-1.5427299999999999</c:v>
                </c:pt>
                <c:pt idx="2656" formatCode="General">
                  <c:v>-1.54175</c:v>
                </c:pt>
                <c:pt idx="2657" formatCode="General">
                  <c:v>-1.5407200000000001</c:v>
                </c:pt>
                <c:pt idx="2658" formatCode="General">
                  <c:v>-1.53972</c:v>
                </c:pt>
                <c:pt idx="2659" formatCode="General">
                  <c:v>-1.5387200000000001</c:v>
                </c:pt>
                <c:pt idx="2660" formatCode="General">
                  <c:v>-1.53772</c:v>
                </c:pt>
                <c:pt idx="2661" formatCode="General">
                  <c:v>-1.53671</c:v>
                </c:pt>
                <c:pt idx="2662" formatCode="General">
                  <c:v>-1.53573</c:v>
                </c:pt>
                <c:pt idx="2663" formatCode="General">
                  <c:v>-1.5347299999999999</c:v>
                </c:pt>
                <c:pt idx="2664" formatCode="General">
                  <c:v>-1.5337099999999999</c:v>
                </c:pt>
                <c:pt idx="2665" formatCode="General">
                  <c:v>-1.5327200000000001</c:v>
                </c:pt>
                <c:pt idx="2666" formatCode="General">
                  <c:v>-1.5317499999999999</c:v>
                </c:pt>
                <c:pt idx="2667" formatCode="General">
                  <c:v>-1.53074</c:v>
                </c:pt>
                <c:pt idx="2668" formatCode="General">
                  <c:v>-1.52972</c:v>
                </c:pt>
                <c:pt idx="2669" formatCode="General">
                  <c:v>-1.52874</c:v>
                </c:pt>
                <c:pt idx="2670" formatCode="General">
                  <c:v>-1.52773</c:v>
                </c:pt>
                <c:pt idx="2671" formatCode="General">
                  <c:v>-1.52674</c:v>
                </c:pt>
                <c:pt idx="2672" formatCode="General">
                  <c:v>-1.5257099999999999</c:v>
                </c:pt>
                <c:pt idx="2673" formatCode="General">
                  <c:v>-1.52475</c:v>
                </c:pt>
                <c:pt idx="2674" formatCode="General">
                  <c:v>-1.52373</c:v>
                </c:pt>
                <c:pt idx="2675" formatCode="General">
                  <c:v>-1.5227299999999999</c:v>
                </c:pt>
                <c:pt idx="2676" formatCode="General">
                  <c:v>-1.52173</c:v>
                </c:pt>
                <c:pt idx="2677" formatCode="General">
                  <c:v>-1.5207299999999999</c:v>
                </c:pt>
                <c:pt idx="2678" formatCode="General">
                  <c:v>-1.5197400000000001</c:v>
                </c:pt>
                <c:pt idx="2679" formatCode="General">
                  <c:v>-1.5187200000000001</c:v>
                </c:pt>
                <c:pt idx="2680" formatCode="General">
                  <c:v>-1.51772</c:v>
                </c:pt>
                <c:pt idx="2681" formatCode="General">
                  <c:v>-1.51674</c:v>
                </c:pt>
                <c:pt idx="2682" formatCode="General">
                  <c:v>-1.51572</c:v>
                </c:pt>
                <c:pt idx="2683" formatCode="General">
                  <c:v>-1.5147200000000001</c:v>
                </c:pt>
                <c:pt idx="2684" formatCode="General">
                  <c:v>-1.51373</c:v>
                </c:pt>
                <c:pt idx="2685" formatCode="General">
                  <c:v>-1.5127299999999999</c:v>
                </c:pt>
                <c:pt idx="2686" formatCode="General">
                  <c:v>-1.5117499999999999</c:v>
                </c:pt>
                <c:pt idx="2687" formatCode="General">
                  <c:v>-1.5107299999999999</c:v>
                </c:pt>
                <c:pt idx="2688" formatCode="General">
                  <c:v>-1.50972</c:v>
                </c:pt>
                <c:pt idx="2689" formatCode="General">
                  <c:v>-1.50874</c:v>
                </c:pt>
                <c:pt idx="2690" formatCode="General">
                  <c:v>-1.5077199999999999</c:v>
                </c:pt>
                <c:pt idx="2691" formatCode="General">
                  <c:v>-1.5067299999999999</c:v>
                </c:pt>
                <c:pt idx="2692" formatCode="General">
                  <c:v>-1.5057499999999999</c:v>
                </c:pt>
                <c:pt idx="2693" formatCode="General">
                  <c:v>-1.50475</c:v>
                </c:pt>
                <c:pt idx="2694" formatCode="General">
                  <c:v>-1.5037199999999999</c:v>
                </c:pt>
                <c:pt idx="2695" formatCode="General">
                  <c:v>-1.5027299999999999</c:v>
                </c:pt>
                <c:pt idx="2696" formatCode="General">
                  <c:v>-1.5017799999999999</c:v>
                </c:pt>
                <c:pt idx="2697" formatCode="General">
                  <c:v>-1.5007200000000001</c:v>
                </c:pt>
                <c:pt idx="2698" formatCode="General">
                  <c:v>-1.49973</c:v>
                </c:pt>
                <c:pt idx="2699" formatCode="General">
                  <c:v>-1.4987299999999999</c:v>
                </c:pt>
                <c:pt idx="2700" formatCode="General">
                  <c:v>-1.4977400000000001</c:v>
                </c:pt>
                <c:pt idx="2701" formatCode="General">
                  <c:v>-1.4967200000000001</c:v>
                </c:pt>
                <c:pt idx="2702" formatCode="General">
                  <c:v>-1.49573</c:v>
                </c:pt>
                <c:pt idx="2703" formatCode="General">
                  <c:v>-1.4947299999999999</c:v>
                </c:pt>
                <c:pt idx="2704" formatCode="General">
                  <c:v>-1.49373</c:v>
                </c:pt>
                <c:pt idx="2705" formatCode="General">
                  <c:v>-1.49274</c:v>
                </c:pt>
                <c:pt idx="2706" formatCode="General">
                  <c:v>-1.4917400000000001</c:v>
                </c:pt>
                <c:pt idx="2707" formatCode="General">
                  <c:v>-1.4907600000000001</c:v>
                </c:pt>
                <c:pt idx="2708" formatCode="General">
                  <c:v>-1.48973</c:v>
                </c:pt>
                <c:pt idx="2709" formatCode="General">
                  <c:v>-1.48874</c:v>
                </c:pt>
                <c:pt idx="2710" formatCode="General">
                  <c:v>-1.48776</c:v>
                </c:pt>
                <c:pt idx="2711" formatCode="General">
                  <c:v>-1.48674</c:v>
                </c:pt>
                <c:pt idx="2712" formatCode="General">
                  <c:v>-1.4857199999999999</c:v>
                </c:pt>
                <c:pt idx="2713" formatCode="General">
                  <c:v>-1.48472</c:v>
                </c:pt>
                <c:pt idx="2714" formatCode="General">
                  <c:v>-1.4837499999999999</c:v>
                </c:pt>
                <c:pt idx="2715" formatCode="General">
                  <c:v>-1.4827300000000001</c:v>
                </c:pt>
                <c:pt idx="2716" formatCode="General">
                  <c:v>-1.4817100000000001</c:v>
                </c:pt>
                <c:pt idx="2717" formatCode="General">
                  <c:v>-1.48075</c:v>
                </c:pt>
                <c:pt idx="2718" formatCode="General">
                  <c:v>-1.47976</c:v>
                </c:pt>
                <c:pt idx="2719" formatCode="General">
                  <c:v>-1.47872</c:v>
                </c:pt>
                <c:pt idx="2720" formatCode="General">
                  <c:v>-1.4777199999999999</c:v>
                </c:pt>
                <c:pt idx="2721" formatCode="General">
                  <c:v>-1.4767300000000001</c:v>
                </c:pt>
                <c:pt idx="2722" formatCode="General">
                  <c:v>-1.47576</c:v>
                </c:pt>
                <c:pt idx="2723" formatCode="General">
                  <c:v>-1.47471</c:v>
                </c:pt>
                <c:pt idx="2724" formatCode="General">
                  <c:v>-1.47374</c:v>
                </c:pt>
                <c:pt idx="2725" formatCode="General">
                  <c:v>-1.47275</c:v>
                </c:pt>
                <c:pt idx="2726" formatCode="General">
                  <c:v>-1.4717199999999999</c:v>
                </c:pt>
                <c:pt idx="2727" formatCode="General">
                  <c:v>-1.4707399999999999</c:v>
                </c:pt>
                <c:pt idx="2728" formatCode="General">
                  <c:v>-1.46974</c:v>
                </c:pt>
                <c:pt idx="2729" formatCode="General">
                  <c:v>-1.4687600000000001</c:v>
                </c:pt>
                <c:pt idx="2730" formatCode="General">
                  <c:v>-1.4677199999999999</c:v>
                </c:pt>
                <c:pt idx="2731" formatCode="General">
                  <c:v>-1.46672</c:v>
                </c:pt>
                <c:pt idx="2732" formatCode="General">
                  <c:v>-1.4657199999999999</c:v>
                </c:pt>
                <c:pt idx="2733" formatCode="General">
                  <c:v>-1.46475</c:v>
                </c:pt>
                <c:pt idx="2734" formatCode="General">
                  <c:v>-1.4637199999999999</c:v>
                </c:pt>
                <c:pt idx="2735" formatCode="General">
                  <c:v>-1.46275</c:v>
                </c:pt>
                <c:pt idx="2736" formatCode="General">
                  <c:v>-1.46173</c:v>
                </c:pt>
                <c:pt idx="2737" formatCode="General">
                  <c:v>-1.4607300000000001</c:v>
                </c:pt>
                <c:pt idx="2738" formatCode="General">
                  <c:v>-1.45973</c:v>
                </c:pt>
                <c:pt idx="2739" formatCode="General">
                  <c:v>-1.45875</c:v>
                </c:pt>
                <c:pt idx="2740" formatCode="General">
                  <c:v>-1.45774</c:v>
                </c:pt>
                <c:pt idx="2741" formatCode="General">
                  <c:v>-1.4567300000000001</c:v>
                </c:pt>
                <c:pt idx="2742" formatCode="General">
                  <c:v>-1.45573</c:v>
                </c:pt>
                <c:pt idx="2743" formatCode="General">
                  <c:v>-1.4547699999999999</c:v>
                </c:pt>
                <c:pt idx="2744" formatCode="General">
                  <c:v>-1.4537500000000001</c:v>
                </c:pt>
                <c:pt idx="2745" formatCode="General">
                  <c:v>-1.4527300000000001</c:v>
                </c:pt>
                <c:pt idx="2746" formatCode="General">
                  <c:v>-1.45173</c:v>
                </c:pt>
                <c:pt idx="2747" formatCode="General">
                  <c:v>-1.45075</c:v>
                </c:pt>
                <c:pt idx="2748" formatCode="General">
                  <c:v>-1.4497500000000001</c:v>
                </c:pt>
                <c:pt idx="2749" formatCode="General">
                  <c:v>-1.44872</c:v>
                </c:pt>
                <c:pt idx="2750" formatCode="General">
                  <c:v>-1.44773</c:v>
                </c:pt>
                <c:pt idx="2751" formatCode="General">
                  <c:v>-1.4467399999999999</c:v>
                </c:pt>
                <c:pt idx="2752" formatCode="General">
                  <c:v>-1.4457199999999999</c:v>
                </c:pt>
                <c:pt idx="2753" formatCode="General">
                  <c:v>-1.4447399999999999</c:v>
                </c:pt>
                <c:pt idx="2754" formatCode="General">
                  <c:v>-1.4437599999999999</c:v>
                </c:pt>
                <c:pt idx="2755" formatCode="General">
                  <c:v>-1.4427399999999999</c:v>
                </c:pt>
                <c:pt idx="2756" formatCode="General">
                  <c:v>-1.44174</c:v>
                </c:pt>
                <c:pt idx="2757" formatCode="General">
                  <c:v>-1.44076</c:v>
                </c:pt>
                <c:pt idx="2758" formatCode="General">
                  <c:v>-1.4397500000000001</c:v>
                </c:pt>
                <c:pt idx="2759" formatCode="General">
                  <c:v>-1.4387300000000001</c:v>
                </c:pt>
                <c:pt idx="2760" formatCode="General">
                  <c:v>-1.4377500000000001</c:v>
                </c:pt>
                <c:pt idx="2761" formatCode="General">
                  <c:v>-1.43675</c:v>
                </c:pt>
                <c:pt idx="2762" formatCode="General">
                  <c:v>-1.4357500000000001</c:v>
                </c:pt>
                <c:pt idx="2763" formatCode="General">
                  <c:v>-1.4347300000000001</c:v>
                </c:pt>
                <c:pt idx="2764" formatCode="General">
                  <c:v>-1.4337500000000001</c:v>
                </c:pt>
                <c:pt idx="2765" formatCode="General">
                  <c:v>-1.4327799999999999</c:v>
                </c:pt>
                <c:pt idx="2766" formatCode="General">
                  <c:v>-1.4317599999999999</c:v>
                </c:pt>
                <c:pt idx="2767" formatCode="General">
                  <c:v>-1.4307300000000001</c:v>
                </c:pt>
                <c:pt idx="2768" formatCode="General">
                  <c:v>-1.42974</c:v>
                </c:pt>
                <c:pt idx="2769" formatCode="General">
                  <c:v>-1.4287700000000001</c:v>
                </c:pt>
                <c:pt idx="2770" formatCode="General">
                  <c:v>-1.4277500000000001</c:v>
                </c:pt>
                <c:pt idx="2771" formatCode="General">
                  <c:v>-1.42675</c:v>
                </c:pt>
                <c:pt idx="2772" formatCode="General">
                  <c:v>-1.4257500000000001</c:v>
                </c:pt>
                <c:pt idx="2773" formatCode="General">
                  <c:v>-1.42475</c:v>
                </c:pt>
                <c:pt idx="2774" formatCode="General">
                  <c:v>-1.42374</c:v>
                </c:pt>
                <c:pt idx="2775" formatCode="General">
                  <c:v>-1.42275</c:v>
                </c:pt>
                <c:pt idx="2776" formatCode="General">
                  <c:v>-1.42178</c:v>
                </c:pt>
                <c:pt idx="2777" formatCode="General">
                  <c:v>-1.4207399999999999</c:v>
                </c:pt>
                <c:pt idx="2778" formatCode="General">
                  <c:v>-1.4197599999999999</c:v>
                </c:pt>
                <c:pt idx="2779" formatCode="General">
                  <c:v>-1.4187700000000001</c:v>
                </c:pt>
                <c:pt idx="2780" formatCode="General">
                  <c:v>-1.4177900000000001</c:v>
                </c:pt>
                <c:pt idx="2781" formatCode="General">
                  <c:v>-1.41675</c:v>
                </c:pt>
                <c:pt idx="2782" formatCode="General">
                  <c:v>-1.4157500000000001</c:v>
                </c:pt>
                <c:pt idx="2783" formatCode="General">
                  <c:v>-1.4147700000000001</c:v>
                </c:pt>
                <c:pt idx="2784" formatCode="General">
                  <c:v>-1.41378</c:v>
                </c:pt>
                <c:pt idx="2785" formatCode="General">
                  <c:v>-1.41275</c:v>
                </c:pt>
                <c:pt idx="2786" formatCode="General">
                  <c:v>-1.4117599999999999</c:v>
                </c:pt>
                <c:pt idx="2787" formatCode="General">
                  <c:v>-1.4107700000000001</c:v>
                </c:pt>
                <c:pt idx="2788" formatCode="General">
                  <c:v>-1.40977</c:v>
                </c:pt>
                <c:pt idx="2789" formatCode="General">
                  <c:v>-1.4087499999999999</c:v>
                </c:pt>
                <c:pt idx="2790" formatCode="General">
                  <c:v>-1.4077599999999999</c:v>
                </c:pt>
                <c:pt idx="2791" formatCode="General">
                  <c:v>-1.40679</c:v>
                </c:pt>
                <c:pt idx="2792" formatCode="General">
                  <c:v>-1.40577</c:v>
                </c:pt>
                <c:pt idx="2793" formatCode="General">
                  <c:v>-1.4047499999999999</c:v>
                </c:pt>
                <c:pt idx="2794" formatCode="General">
                  <c:v>-1.40378</c:v>
                </c:pt>
                <c:pt idx="2795" formatCode="General">
                  <c:v>-1.4027700000000001</c:v>
                </c:pt>
                <c:pt idx="2796" formatCode="General">
                  <c:v>-1.4017599999999999</c:v>
                </c:pt>
                <c:pt idx="2797" formatCode="General">
                  <c:v>-1.4007700000000001</c:v>
                </c:pt>
                <c:pt idx="2798" formatCode="General">
                  <c:v>-1.40015</c:v>
                </c:pt>
                <c:pt idx="2799" formatCode="General">
                  <c:v>-1.39998</c:v>
                </c:pt>
                <c:pt idx="2800" formatCode="General">
                  <c:v>-1.3998299999999999</c:v>
                </c:pt>
                <c:pt idx="2801" formatCode="General">
                  <c:v>-1.40035</c:v>
                </c:pt>
                <c:pt idx="2802" formatCode="General">
                  <c:v>-1.4013599999999999</c:v>
                </c:pt>
                <c:pt idx="2803" formatCode="General">
                  <c:v>-1.4023699999999999</c:v>
                </c:pt>
                <c:pt idx="2804" formatCode="General">
                  <c:v>-1.40337</c:v>
                </c:pt>
                <c:pt idx="2805" formatCode="General">
                  <c:v>-1.4043600000000001</c:v>
                </c:pt>
                <c:pt idx="2806" formatCode="General">
                  <c:v>-1.40537</c:v>
                </c:pt>
                <c:pt idx="2807" formatCode="General">
                  <c:v>-1.4063600000000001</c:v>
                </c:pt>
                <c:pt idx="2808" formatCode="General">
                  <c:v>-1.40737</c:v>
                </c:pt>
                <c:pt idx="2809" formatCode="General">
                  <c:v>-1.4083600000000001</c:v>
                </c:pt>
                <c:pt idx="2810" formatCode="General">
                  <c:v>-1.40937</c:v>
                </c:pt>
                <c:pt idx="2811" formatCode="General">
                  <c:v>-1.4103600000000001</c:v>
                </c:pt>
                <c:pt idx="2812" formatCode="General">
                  <c:v>-1.4113599999999999</c:v>
                </c:pt>
                <c:pt idx="2813" formatCode="General">
                  <c:v>-1.4123699999999999</c:v>
                </c:pt>
                <c:pt idx="2814" formatCode="General">
                  <c:v>-1.4133599999999999</c:v>
                </c:pt>
                <c:pt idx="2815" formatCode="General">
                  <c:v>-1.4143600000000001</c:v>
                </c:pt>
                <c:pt idx="2816" formatCode="General">
                  <c:v>-1.41537</c:v>
                </c:pt>
                <c:pt idx="2817" formatCode="General">
                  <c:v>-1.41638</c:v>
                </c:pt>
                <c:pt idx="2818" formatCode="General">
                  <c:v>-1.4173500000000001</c:v>
                </c:pt>
                <c:pt idx="2819" formatCode="General">
                  <c:v>-1.4183699999999999</c:v>
                </c:pt>
                <c:pt idx="2820" formatCode="General">
                  <c:v>-1.41937</c:v>
                </c:pt>
                <c:pt idx="2821" formatCode="General">
                  <c:v>-1.4203699999999999</c:v>
                </c:pt>
                <c:pt idx="2822" formatCode="General">
                  <c:v>-1.4213499999999999</c:v>
                </c:pt>
                <c:pt idx="2823" formatCode="General">
                  <c:v>-1.42232</c:v>
                </c:pt>
                <c:pt idx="2824" formatCode="General">
                  <c:v>-1.42336</c:v>
                </c:pt>
                <c:pt idx="2825" formatCode="General">
                  <c:v>-1.4243600000000001</c:v>
                </c:pt>
                <c:pt idx="2826" formatCode="General">
                  <c:v>-1.4253400000000001</c:v>
                </c:pt>
                <c:pt idx="2827" formatCode="General">
                  <c:v>-1.4263399999999999</c:v>
                </c:pt>
                <c:pt idx="2828" formatCode="General">
                  <c:v>-1.4273499999999999</c:v>
                </c:pt>
                <c:pt idx="2829" formatCode="General">
                  <c:v>-1.42835</c:v>
                </c:pt>
                <c:pt idx="2830" formatCode="General">
                  <c:v>-1.4293499999999999</c:v>
                </c:pt>
                <c:pt idx="2831" formatCode="General">
                  <c:v>-1.43035</c:v>
                </c:pt>
                <c:pt idx="2832" formatCode="General">
                  <c:v>-1.43136</c:v>
                </c:pt>
                <c:pt idx="2833" formatCode="General">
                  <c:v>-1.4323600000000001</c:v>
                </c:pt>
                <c:pt idx="2834" formatCode="General">
                  <c:v>-1.4333499999999999</c:v>
                </c:pt>
                <c:pt idx="2835" formatCode="General">
                  <c:v>-1.43438</c:v>
                </c:pt>
                <c:pt idx="2836" formatCode="General">
                  <c:v>-1.43536</c:v>
                </c:pt>
                <c:pt idx="2837" formatCode="General">
                  <c:v>-1.43634</c:v>
                </c:pt>
                <c:pt idx="2838" formatCode="General">
                  <c:v>-1.4373499999999999</c:v>
                </c:pt>
                <c:pt idx="2839" formatCode="General">
                  <c:v>-1.4383699999999999</c:v>
                </c:pt>
                <c:pt idx="2840" formatCode="General">
                  <c:v>-1.4393400000000001</c:v>
                </c:pt>
                <c:pt idx="2841" formatCode="General">
                  <c:v>-1.4403300000000001</c:v>
                </c:pt>
                <c:pt idx="2842" formatCode="General">
                  <c:v>-1.4413400000000001</c:v>
                </c:pt>
                <c:pt idx="2843" formatCode="General">
                  <c:v>-1.44234</c:v>
                </c:pt>
                <c:pt idx="2844" formatCode="General">
                  <c:v>-1.4433400000000001</c:v>
                </c:pt>
                <c:pt idx="2845" formatCode="General">
                  <c:v>-1.44434</c:v>
                </c:pt>
                <c:pt idx="2846" formatCode="General">
                  <c:v>-1.44533</c:v>
                </c:pt>
                <c:pt idx="2847" formatCode="General">
                  <c:v>-1.4463299999999999</c:v>
                </c:pt>
                <c:pt idx="2848" formatCode="General">
                  <c:v>-1.4473499999999999</c:v>
                </c:pt>
                <c:pt idx="2849" formatCode="General">
                  <c:v>-1.4483699999999999</c:v>
                </c:pt>
                <c:pt idx="2850" formatCode="General">
                  <c:v>-1.44937</c:v>
                </c:pt>
                <c:pt idx="2851" formatCode="General">
                  <c:v>-1.4503200000000001</c:v>
                </c:pt>
                <c:pt idx="2852" formatCode="General">
                  <c:v>-1.4513499999999999</c:v>
                </c:pt>
                <c:pt idx="2853" formatCode="General">
                  <c:v>-1.45235</c:v>
                </c:pt>
                <c:pt idx="2854" formatCode="General">
                  <c:v>-1.4533700000000001</c:v>
                </c:pt>
                <c:pt idx="2855" formatCode="General">
                  <c:v>-1.45434</c:v>
                </c:pt>
                <c:pt idx="2856" formatCode="General">
                  <c:v>-1.4553199999999999</c:v>
                </c:pt>
                <c:pt idx="2857" formatCode="General">
                  <c:v>-1.4563600000000001</c:v>
                </c:pt>
                <c:pt idx="2858" formatCode="General">
                  <c:v>-1.4573700000000001</c:v>
                </c:pt>
                <c:pt idx="2859" formatCode="General">
                  <c:v>-1.45834</c:v>
                </c:pt>
                <c:pt idx="2860" formatCode="General">
                  <c:v>-1.4593400000000001</c:v>
                </c:pt>
                <c:pt idx="2861" formatCode="General">
                  <c:v>-1.4603600000000001</c:v>
                </c:pt>
                <c:pt idx="2862" formatCode="General">
                  <c:v>-1.4613499999999999</c:v>
                </c:pt>
                <c:pt idx="2863" formatCode="General">
                  <c:v>-1.46234</c:v>
                </c:pt>
                <c:pt idx="2864" formatCode="General">
                  <c:v>-1.4633499999999999</c:v>
                </c:pt>
                <c:pt idx="2865" formatCode="General">
                  <c:v>-1.4643299999999999</c:v>
                </c:pt>
                <c:pt idx="2866" formatCode="General">
                  <c:v>-1.46533</c:v>
                </c:pt>
                <c:pt idx="2867" formatCode="General">
                  <c:v>-1.46635</c:v>
                </c:pt>
                <c:pt idx="2868" formatCode="General">
                  <c:v>-1.4673700000000001</c:v>
                </c:pt>
                <c:pt idx="2869" formatCode="General">
                  <c:v>-1.46835</c:v>
                </c:pt>
                <c:pt idx="2870" formatCode="General">
                  <c:v>-1.46933</c:v>
                </c:pt>
                <c:pt idx="2871" formatCode="General">
                  <c:v>-1.4703299999999999</c:v>
                </c:pt>
                <c:pt idx="2872" formatCode="General">
                  <c:v>-1.47136</c:v>
                </c:pt>
                <c:pt idx="2873" formatCode="General">
                  <c:v>-1.4723299999999999</c:v>
                </c:pt>
                <c:pt idx="2874" formatCode="General">
                  <c:v>-1.4733099999999999</c:v>
                </c:pt>
                <c:pt idx="2875" formatCode="General">
                  <c:v>-1.4743599999999999</c:v>
                </c:pt>
                <c:pt idx="2876" formatCode="General">
                  <c:v>-1.4753400000000001</c:v>
                </c:pt>
                <c:pt idx="2877" formatCode="General">
                  <c:v>-1.4763200000000001</c:v>
                </c:pt>
                <c:pt idx="2878" formatCode="General">
                  <c:v>-1.4773000000000001</c:v>
                </c:pt>
                <c:pt idx="2879" formatCode="General">
                  <c:v>-1.47834</c:v>
                </c:pt>
                <c:pt idx="2880" formatCode="General">
                  <c:v>-1.47933</c:v>
                </c:pt>
                <c:pt idx="2881" formatCode="General">
                  <c:v>-1.4803299999999999</c:v>
                </c:pt>
                <c:pt idx="2882" formatCode="General">
                  <c:v>-1.48132</c:v>
                </c:pt>
                <c:pt idx="2883" formatCode="General">
                  <c:v>-1.4823500000000001</c:v>
                </c:pt>
                <c:pt idx="2884" formatCode="General">
                  <c:v>-1.48333</c:v>
                </c:pt>
                <c:pt idx="2885" formatCode="General">
                  <c:v>-1.48434</c:v>
                </c:pt>
                <c:pt idx="2886" formatCode="General">
                  <c:v>-1.4853400000000001</c:v>
                </c:pt>
                <c:pt idx="2887" formatCode="General">
                  <c:v>-1.4863599999999999</c:v>
                </c:pt>
                <c:pt idx="2888" formatCode="General">
                  <c:v>-1.4873400000000001</c:v>
                </c:pt>
                <c:pt idx="2889" formatCode="General">
                  <c:v>-1.4883500000000001</c:v>
                </c:pt>
                <c:pt idx="2890" formatCode="General">
                  <c:v>-1.4893400000000001</c:v>
                </c:pt>
                <c:pt idx="2891" formatCode="General">
                  <c:v>-1.4903299999999999</c:v>
                </c:pt>
                <c:pt idx="2892" formatCode="General">
                  <c:v>-1.49132</c:v>
                </c:pt>
                <c:pt idx="2893" formatCode="General">
                  <c:v>-1.49234</c:v>
                </c:pt>
                <c:pt idx="2894" formatCode="General">
                  <c:v>-1.4933399999999999</c:v>
                </c:pt>
                <c:pt idx="2895" formatCode="General">
                  <c:v>-1.4943200000000001</c:v>
                </c:pt>
                <c:pt idx="2896" formatCode="General">
                  <c:v>-1.4953099999999999</c:v>
                </c:pt>
                <c:pt idx="2897" formatCode="General">
                  <c:v>-1.49634</c:v>
                </c:pt>
                <c:pt idx="2898" formatCode="General">
                  <c:v>-1.49732</c:v>
                </c:pt>
                <c:pt idx="2899" formatCode="General">
                  <c:v>-1.49831</c:v>
                </c:pt>
                <c:pt idx="2900" formatCode="General">
                  <c:v>-1.4993300000000001</c:v>
                </c:pt>
                <c:pt idx="2901" formatCode="General">
                  <c:v>-1.5003299999999999</c:v>
                </c:pt>
                <c:pt idx="2902" formatCode="General">
                  <c:v>-1.5013300000000001</c:v>
                </c:pt>
                <c:pt idx="2903" formatCode="General">
                  <c:v>-1.50234</c:v>
                </c:pt>
                <c:pt idx="2904" formatCode="General">
                  <c:v>-1.5033399999999999</c:v>
                </c:pt>
                <c:pt idx="2905" formatCode="General">
                  <c:v>-1.5043299999999999</c:v>
                </c:pt>
                <c:pt idx="2906" formatCode="General">
                  <c:v>-1.5053300000000001</c:v>
                </c:pt>
                <c:pt idx="2907" formatCode="General">
                  <c:v>-1.50634</c:v>
                </c:pt>
                <c:pt idx="2908" formatCode="General">
                  <c:v>-1.5073399999999999</c:v>
                </c:pt>
                <c:pt idx="2909" formatCode="General">
                  <c:v>-1.50834</c:v>
                </c:pt>
                <c:pt idx="2910" formatCode="General">
                  <c:v>-1.5093099999999999</c:v>
                </c:pt>
                <c:pt idx="2911" formatCode="General">
                  <c:v>-1.51031</c:v>
                </c:pt>
                <c:pt idx="2912" formatCode="General">
                  <c:v>-1.5113399999999999</c:v>
                </c:pt>
                <c:pt idx="2913" formatCode="General">
                  <c:v>-1.5123200000000001</c:v>
                </c:pt>
                <c:pt idx="2914" formatCode="General">
                  <c:v>-1.5133099999999999</c:v>
                </c:pt>
                <c:pt idx="2915" formatCode="General">
                  <c:v>-1.51433</c:v>
                </c:pt>
                <c:pt idx="2916" formatCode="General">
                  <c:v>-1.5153399999999999</c:v>
                </c:pt>
                <c:pt idx="2917" formatCode="General">
                  <c:v>-1.51633</c:v>
                </c:pt>
                <c:pt idx="2918" formatCode="General">
                  <c:v>-1.5173000000000001</c:v>
                </c:pt>
                <c:pt idx="2919" formatCode="General">
                  <c:v>-1.51833</c:v>
                </c:pt>
                <c:pt idx="2920" formatCode="General">
                  <c:v>-1.5193399999999999</c:v>
                </c:pt>
                <c:pt idx="2921" formatCode="General">
                  <c:v>-1.5203199999999999</c:v>
                </c:pt>
                <c:pt idx="2922" formatCode="General">
                  <c:v>-1.5213300000000001</c:v>
                </c:pt>
                <c:pt idx="2923" formatCode="General">
                  <c:v>-1.52234</c:v>
                </c:pt>
                <c:pt idx="2924" formatCode="General">
                  <c:v>-1.5233300000000001</c:v>
                </c:pt>
                <c:pt idx="2925" formatCode="General">
                  <c:v>-1.52433</c:v>
                </c:pt>
                <c:pt idx="2926" formatCode="General">
                  <c:v>-1.5253399999999999</c:v>
                </c:pt>
                <c:pt idx="2927" formatCode="General">
                  <c:v>-1.52634</c:v>
                </c:pt>
                <c:pt idx="2928" formatCode="General">
                  <c:v>-1.5273000000000001</c:v>
                </c:pt>
                <c:pt idx="2929" formatCode="General">
                  <c:v>-1.5283100000000001</c:v>
                </c:pt>
                <c:pt idx="2930" formatCode="General">
                  <c:v>-1.5293399999999999</c:v>
                </c:pt>
                <c:pt idx="2931" formatCode="General">
                  <c:v>-1.53033</c:v>
                </c:pt>
                <c:pt idx="2932" formatCode="General">
                  <c:v>-1.53132</c:v>
                </c:pt>
                <c:pt idx="2933" formatCode="General">
                  <c:v>-1.5323100000000001</c:v>
                </c:pt>
                <c:pt idx="2934" formatCode="General">
                  <c:v>-1.53332</c:v>
                </c:pt>
                <c:pt idx="2935" formatCode="General">
                  <c:v>-1.53434</c:v>
                </c:pt>
                <c:pt idx="2936" formatCode="General">
                  <c:v>-1.53531</c:v>
                </c:pt>
                <c:pt idx="2937" formatCode="General">
                  <c:v>-1.53633</c:v>
                </c:pt>
                <c:pt idx="2938" formatCode="General">
                  <c:v>-1.5373300000000001</c:v>
                </c:pt>
                <c:pt idx="2939" formatCode="General">
                  <c:v>-1.5383</c:v>
                </c:pt>
                <c:pt idx="2940" formatCode="General">
                  <c:v>-1.53932</c:v>
                </c:pt>
                <c:pt idx="2941" formatCode="General">
                  <c:v>-1.54033</c:v>
                </c:pt>
                <c:pt idx="2942" formatCode="General">
                  <c:v>-1.5413300000000001</c:v>
                </c:pt>
                <c:pt idx="2943" formatCode="General">
                  <c:v>-1.5423100000000001</c:v>
                </c:pt>
                <c:pt idx="2944" formatCode="General">
                  <c:v>-1.5433300000000001</c:v>
                </c:pt>
                <c:pt idx="2945" formatCode="General">
                  <c:v>-1.5443199999999999</c:v>
                </c:pt>
                <c:pt idx="2946" formatCode="General">
                  <c:v>-1.54532</c:v>
                </c:pt>
                <c:pt idx="2947" formatCode="General">
                  <c:v>-1.5463199999999999</c:v>
                </c:pt>
                <c:pt idx="2948" formatCode="General">
                  <c:v>-1.54731</c:v>
                </c:pt>
                <c:pt idx="2949" formatCode="General">
                  <c:v>-1.54834</c:v>
                </c:pt>
                <c:pt idx="2950" formatCode="General">
                  <c:v>-1.54931</c:v>
                </c:pt>
                <c:pt idx="2951" formatCode="General">
                  <c:v>-1.5503199999999999</c:v>
                </c:pt>
                <c:pt idx="2952" formatCode="General">
                  <c:v>-1.55132</c:v>
                </c:pt>
                <c:pt idx="2953" formatCode="General">
                  <c:v>-1.55233</c:v>
                </c:pt>
                <c:pt idx="2954" formatCode="General">
                  <c:v>-1.5532999999999999</c:v>
                </c:pt>
                <c:pt idx="2955" formatCode="General">
                  <c:v>-1.5543</c:v>
                </c:pt>
                <c:pt idx="2956" formatCode="General">
                  <c:v>-1.5553300000000001</c:v>
                </c:pt>
                <c:pt idx="2957" formatCode="General">
                  <c:v>-1.5563199999999999</c:v>
                </c:pt>
                <c:pt idx="2958" formatCode="General">
                  <c:v>-1.55731</c:v>
                </c:pt>
                <c:pt idx="2959" formatCode="General">
                  <c:v>-1.5583199999999999</c:v>
                </c:pt>
                <c:pt idx="2960" formatCode="General">
                  <c:v>-1.5593399999999999</c:v>
                </c:pt>
                <c:pt idx="2961" formatCode="General">
                  <c:v>-1.5603100000000001</c:v>
                </c:pt>
                <c:pt idx="2962" formatCode="General">
                  <c:v>-1.5613300000000001</c:v>
                </c:pt>
                <c:pt idx="2963" formatCode="General">
                  <c:v>-1.56233</c:v>
                </c:pt>
                <c:pt idx="2964" formatCode="General">
                  <c:v>-1.5633300000000001</c:v>
                </c:pt>
                <c:pt idx="2965" formatCode="General">
                  <c:v>-1.5643100000000001</c:v>
                </c:pt>
                <c:pt idx="2966" formatCode="General">
                  <c:v>-1.56531</c:v>
                </c:pt>
                <c:pt idx="2967" formatCode="General">
                  <c:v>-1.5663400000000001</c:v>
                </c:pt>
                <c:pt idx="2968" formatCode="General">
                  <c:v>-1.5672999999999999</c:v>
                </c:pt>
                <c:pt idx="2969" formatCode="General">
                  <c:v>-1.5683</c:v>
                </c:pt>
                <c:pt idx="2970" formatCode="General">
                  <c:v>-1.56931</c:v>
                </c:pt>
                <c:pt idx="2971" formatCode="General">
                  <c:v>-1.5703199999999999</c:v>
                </c:pt>
                <c:pt idx="2972" formatCode="General">
                  <c:v>-1.5712999999999999</c:v>
                </c:pt>
                <c:pt idx="2973" formatCode="General">
                  <c:v>-1.57229</c:v>
                </c:pt>
                <c:pt idx="2974" formatCode="General">
                  <c:v>-1.57331</c:v>
                </c:pt>
                <c:pt idx="2975" formatCode="General">
                  <c:v>-1.5743100000000001</c:v>
                </c:pt>
                <c:pt idx="2976" formatCode="General">
                  <c:v>-1.5753200000000001</c:v>
                </c:pt>
                <c:pt idx="2977" formatCode="General">
                  <c:v>-1.5763199999999999</c:v>
                </c:pt>
                <c:pt idx="2978" formatCode="General">
                  <c:v>-1.5773200000000001</c:v>
                </c:pt>
                <c:pt idx="2979" formatCode="General">
                  <c:v>-1.5783199999999999</c:v>
                </c:pt>
                <c:pt idx="2980" formatCode="General">
                  <c:v>-1.57931</c:v>
                </c:pt>
                <c:pt idx="2981" formatCode="General">
                  <c:v>-1.5803199999999999</c:v>
                </c:pt>
                <c:pt idx="2982" formatCode="General">
                  <c:v>-1.5812999999999999</c:v>
                </c:pt>
                <c:pt idx="2983" formatCode="General">
                  <c:v>-1.58229</c:v>
                </c:pt>
                <c:pt idx="2984" formatCode="General">
                  <c:v>-1.5833200000000001</c:v>
                </c:pt>
                <c:pt idx="2985" formatCode="General">
                  <c:v>-1.58433</c:v>
                </c:pt>
                <c:pt idx="2986" formatCode="General">
                  <c:v>-1.5853200000000001</c:v>
                </c:pt>
                <c:pt idx="2987" formatCode="General">
                  <c:v>-1.5863100000000001</c:v>
                </c:pt>
                <c:pt idx="2988" formatCode="General">
                  <c:v>-1.5872999999999999</c:v>
                </c:pt>
                <c:pt idx="2989" formatCode="General">
                  <c:v>-1.58833</c:v>
                </c:pt>
                <c:pt idx="2990" formatCode="General">
                  <c:v>-1.5893299999999999</c:v>
                </c:pt>
                <c:pt idx="2991" formatCode="General">
                  <c:v>-1.59032</c:v>
                </c:pt>
                <c:pt idx="2992" formatCode="General">
                  <c:v>-1.59131</c:v>
                </c:pt>
                <c:pt idx="2993" formatCode="General">
                  <c:v>-1.59232</c:v>
                </c:pt>
                <c:pt idx="2994" formatCode="General">
                  <c:v>-1.5932999999999999</c:v>
                </c:pt>
                <c:pt idx="2995" formatCode="General">
                  <c:v>-1.5943099999999999</c:v>
                </c:pt>
                <c:pt idx="2996" formatCode="General">
                  <c:v>-1.5953299999999999</c:v>
                </c:pt>
                <c:pt idx="2997" formatCode="General">
                  <c:v>-1.5963000000000001</c:v>
                </c:pt>
                <c:pt idx="2998" formatCode="General">
                  <c:v>-1.5973200000000001</c:v>
                </c:pt>
                <c:pt idx="2999" formatCode="General">
                  <c:v>-1.59832</c:v>
                </c:pt>
                <c:pt idx="3000" formatCode="General">
                  <c:v>-1.5993299999999999</c:v>
                </c:pt>
                <c:pt idx="3001" formatCode="General">
                  <c:v>-1.6003000000000001</c:v>
                </c:pt>
                <c:pt idx="3002" formatCode="General">
                  <c:v>-1.6012900000000001</c:v>
                </c:pt>
                <c:pt idx="3003" formatCode="General">
                  <c:v>-1.60233</c:v>
                </c:pt>
                <c:pt idx="3004" formatCode="General">
                  <c:v>-1.6033200000000001</c:v>
                </c:pt>
                <c:pt idx="3005" formatCode="General">
                  <c:v>-1.6043000000000001</c:v>
                </c:pt>
                <c:pt idx="3006" formatCode="General">
                  <c:v>-1.6052999999999999</c:v>
                </c:pt>
                <c:pt idx="3007" formatCode="General">
                  <c:v>-1.60632</c:v>
                </c:pt>
                <c:pt idx="3008" formatCode="General">
                  <c:v>-1.60731</c:v>
                </c:pt>
                <c:pt idx="3009" formatCode="General">
                  <c:v>-1.6083000000000001</c:v>
                </c:pt>
                <c:pt idx="3010" formatCode="General">
                  <c:v>-1.6092900000000001</c:v>
                </c:pt>
                <c:pt idx="3011" formatCode="General">
                  <c:v>-1.6103099999999999</c:v>
                </c:pt>
                <c:pt idx="3012" formatCode="General">
                  <c:v>-1.6113</c:v>
                </c:pt>
                <c:pt idx="3013" formatCode="General">
                  <c:v>-1.6123000000000001</c:v>
                </c:pt>
                <c:pt idx="3014" formatCode="General">
                  <c:v>-1.6133200000000001</c:v>
                </c:pt>
                <c:pt idx="3015" formatCode="General">
                  <c:v>-1.61432</c:v>
                </c:pt>
                <c:pt idx="3016" formatCode="General">
                  <c:v>-1.6153</c:v>
                </c:pt>
                <c:pt idx="3017" formatCode="General">
                  <c:v>-1.6163000000000001</c:v>
                </c:pt>
                <c:pt idx="3018" formatCode="General">
                  <c:v>-1.6173</c:v>
                </c:pt>
                <c:pt idx="3019" formatCode="General">
                  <c:v>-1.6183000000000001</c:v>
                </c:pt>
                <c:pt idx="3020" formatCode="General">
                  <c:v>-1.6193</c:v>
                </c:pt>
                <c:pt idx="3021" formatCode="General">
                  <c:v>-1.6203000000000001</c:v>
                </c:pt>
                <c:pt idx="3022" formatCode="General">
                  <c:v>-1.62131</c:v>
                </c:pt>
                <c:pt idx="3023" formatCode="General">
                  <c:v>-1.62229</c:v>
                </c:pt>
                <c:pt idx="3024" formatCode="General">
                  <c:v>-1.6233</c:v>
                </c:pt>
                <c:pt idx="3025" formatCode="General">
                  <c:v>-1.6243099999999999</c:v>
                </c:pt>
                <c:pt idx="3026" formatCode="General">
                  <c:v>-1.6252899999999999</c:v>
                </c:pt>
                <c:pt idx="3027" formatCode="General">
                  <c:v>-1.62629</c:v>
                </c:pt>
                <c:pt idx="3028" formatCode="General">
                  <c:v>-1.62727</c:v>
                </c:pt>
                <c:pt idx="3029" formatCode="General">
                  <c:v>-1.6283099999999999</c:v>
                </c:pt>
                <c:pt idx="3030" formatCode="General">
                  <c:v>-1.62931</c:v>
                </c:pt>
                <c:pt idx="3031" formatCode="General">
                  <c:v>-1.63029</c:v>
                </c:pt>
                <c:pt idx="3032" formatCode="General">
                  <c:v>-1.6313</c:v>
                </c:pt>
                <c:pt idx="3033" formatCode="General">
                  <c:v>-1.6323000000000001</c:v>
                </c:pt>
                <c:pt idx="3034" formatCode="General">
                  <c:v>-1.6333</c:v>
                </c:pt>
                <c:pt idx="3035" formatCode="General">
                  <c:v>-1.63432</c:v>
                </c:pt>
                <c:pt idx="3036" formatCode="General">
                  <c:v>-1.6353200000000001</c:v>
                </c:pt>
                <c:pt idx="3037" formatCode="General">
                  <c:v>-1.6363000000000001</c:v>
                </c:pt>
                <c:pt idx="3038" formatCode="General">
                  <c:v>-1.6373</c:v>
                </c:pt>
                <c:pt idx="3039" formatCode="General">
                  <c:v>-1.63829</c:v>
                </c:pt>
                <c:pt idx="3040" formatCode="General">
                  <c:v>-1.63933</c:v>
                </c:pt>
                <c:pt idx="3041" formatCode="General">
                  <c:v>-1.6403000000000001</c:v>
                </c:pt>
                <c:pt idx="3042" formatCode="General">
                  <c:v>-1.6413</c:v>
                </c:pt>
                <c:pt idx="3043" formatCode="General">
                  <c:v>-1.6423099999999999</c:v>
                </c:pt>
                <c:pt idx="3044" formatCode="General">
                  <c:v>-1.64334</c:v>
                </c:pt>
                <c:pt idx="3045" formatCode="General">
                  <c:v>-1.6443300000000001</c:v>
                </c:pt>
                <c:pt idx="3046" formatCode="General">
                  <c:v>-1.6453</c:v>
                </c:pt>
                <c:pt idx="3047" formatCode="General">
                  <c:v>-1.64632</c:v>
                </c:pt>
                <c:pt idx="3048" formatCode="General">
                  <c:v>-1.6473199999999999</c:v>
                </c:pt>
                <c:pt idx="3049" formatCode="General">
                  <c:v>-1.64832</c:v>
                </c:pt>
                <c:pt idx="3050" formatCode="General">
                  <c:v>-1.6493199999999999</c:v>
                </c:pt>
                <c:pt idx="3051" formatCode="General">
                  <c:v>-1.6503099999999999</c:v>
                </c:pt>
                <c:pt idx="3052" formatCode="General">
                  <c:v>-1.6513</c:v>
                </c:pt>
                <c:pt idx="3053" formatCode="General">
                  <c:v>-1.6523099999999999</c:v>
                </c:pt>
                <c:pt idx="3054" formatCode="General">
                  <c:v>-1.6533199999999999</c:v>
                </c:pt>
                <c:pt idx="3055" formatCode="General">
                  <c:v>-1.65432</c:v>
                </c:pt>
                <c:pt idx="3056" formatCode="General">
                  <c:v>-1.6553</c:v>
                </c:pt>
                <c:pt idx="3057" formatCode="General">
                  <c:v>-1.65629</c:v>
                </c:pt>
                <c:pt idx="3058" formatCode="General">
                  <c:v>-1.6573</c:v>
                </c:pt>
                <c:pt idx="3059" formatCode="General">
                  <c:v>-1.65832</c:v>
                </c:pt>
                <c:pt idx="3060" formatCode="General">
                  <c:v>-1.6593</c:v>
                </c:pt>
                <c:pt idx="3061" formatCode="General">
                  <c:v>-1.6603000000000001</c:v>
                </c:pt>
                <c:pt idx="3062" formatCode="General">
                  <c:v>-1.6613</c:v>
                </c:pt>
                <c:pt idx="3063" formatCode="General">
                  <c:v>-1.6623000000000001</c:v>
                </c:pt>
                <c:pt idx="3064" formatCode="General">
                  <c:v>-1.6632899999999999</c:v>
                </c:pt>
                <c:pt idx="3065" formatCode="General">
                  <c:v>-1.6642999999999999</c:v>
                </c:pt>
                <c:pt idx="3066" formatCode="General">
                  <c:v>-1.6653</c:v>
                </c:pt>
                <c:pt idx="3067" formatCode="General">
                  <c:v>-1.66631</c:v>
                </c:pt>
                <c:pt idx="3068" formatCode="General">
                  <c:v>-1.6673100000000001</c:v>
                </c:pt>
                <c:pt idx="3069" formatCode="General">
                  <c:v>-1.6682999999999999</c:v>
                </c:pt>
                <c:pt idx="3070" formatCode="General">
                  <c:v>-1.6693</c:v>
                </c:pt>
                <c:pt idx="3071" formatCode="General">
                  <c:v>-1.6702999999999999</c:v>
                </c:pt>
                <c:pt idx="3072" formatCode="General">
                  <c:v>-1.6713</c:v>
                </c:pt>
                <c:pt idx="3073" formatCode="General">
                  <c:v>-1.67232</c:v>
                </c:pt>
                <c:pt idx="3074" formatCode="General">
                  <c:v>-1.6733100000000001</c:v>
                </c:pt>
                <c:pt idx="3075" formatCode="General">
                  <c:v>-1.6742900000000001</c:v>
                </c:pt>
                <c:pt idx="3076" formatCode="General">
                  <c:v>-1.6753</c:v>
                </c:pt>
                <c:pt idx="3077" formatCode="General">
                  <c:v>-1.67632</c:v>
                </c:pt>
                <c:pt idx="3078" formatCode="General">
                  <c:v>-1.6773</c:v>
                </c:pt>
                <c:pt idx="3079" formatCode="General">
                  <c:v>-1.6782999999999999</c:v>
                </c:pt>
                <c:pt idx="3080" formatCode="General">
                  <c:v>-1.6793199999999999</c:v>
                </c:pt>
                <c:pt idx="3081" formatCode="General">
                  <c:v>-1.6803300000000001</c:v>
                </c:pt>
                <c:pt idx="3082" formatCode="General">
                  <c:v>-1.6813</c:v>
                </c:pt>
                <c:pt idx="3083" formatCode="General">
                  <c:v>-1.68231</c:v>
                </c:pt>
                <c:pt idx="3084" formatCode="General">
                  <c:v>-1.68329</c:v>
                </c:pt>
                <c:pt idx="3085" formatCode="General">
                  <c:v>-1.6842900000000001</c:v>
                </c:pt>
                <c:pt idx="3086" formatCode="General">
                  <c:v>-1.6853</c:v>
                </c:pt>
                <c:pt idx="3087" formatCode="General">
                  <c:v>-1.68631</c:v>
                </c:pt>
                <c:pt idx="3088" formatCode="General">
                  <c:v>-1.6873</c:v>
                </c:pt>
                <c:pt idx="3089" formatCode="General">
                  <c:v>-1.6882999999999999</c:v>
                </c:pt>
                <c:pt idx="3090" formatCode="General">
                  <c:v>-1.6893</c:v>
                </c:pt>
                <c:pt idx="3091" formatCode="General">
                  <c:v>-1.69032</c:v>
                </c:pt>
                <c:pt idx="3092" formatCode="General">
                  <c:v>-1.6913199999999999</c:v>
                </c:pt>
                <c:pt idx="3093" formatCode="General">
                  <c:v>-1.69228</c:v>
                </c:pt>
                <c:pt idx="3094" formatCode="General">
                  <c:v>-1.69329</c:v>
                </c:pt>
                <c:pt idx="3095" formatCode="General">
                  <c:v>-1.6942900000000001</c:v>
                </c:pt>
                <c:pt idx="3096" formatCode="General">
                  <c:v>-1.69529</c:v>
                </c:pt>
                <c:pt idx="3097" formatCode="General">
                  <c:v>-1.6962900000000001</c:v>
                </c:pt>
                <c:pt idx="3098" formatCode="General">
                  <c:v>-1.69729</c:v>
                </c:pt>
                <c:pt idx="3099" formatCode="General">
                  <c:v>-1.6982999999999999</c:v>
                </c:pt>
                <c:pt idx="3100" formatCode="General">
                  <c:v>-1.69929</c:v>
                </c:pt>
                <c:pt idx="3101" formatCode="General">
                  <c:v>-1.7002999999999999</c:v>
                </c:pt>
                <c:pt idx="3102" formatCode="General">
                  <c:v>-1.7013100000000001</c:v>
                </c:pt>
                <c:pt idx="3103" formatCode="General">
                  <c:v>-1.70231</c:v>
                </c:pt>
                <c:pt idx="3104" formatCode="General">
                  <c:v>-1.70329</c:v>
                </c:pt>
                <c:pt idx="3105" formatCode="General">
                  <c:v>-1.7042900000000001</c:v>
                </c:pt>
                <c:pt idx="3106" formatCode="General">
                  <c:v>-1.7053</c:v>
                </c:pt>
                <c:pt idx="3107" formatCode="General">
                  <c:v>-1.7062900000000001</c:v>
                </c:pt>
                <c:pt idx="3108" formatCode="General">
                  <c:v>-1.7072799999999999</c:v>
                </c:pt>
                <c:pt idx="3109" formatCode="General">
                  <c:v>-1.7082900000000001</c:v>
                </c:pt>
                <c:pt idx="3110" formatCode="General">
                  <c:v>-1.70929</c:v>
                </c:pt>
                <c:pt idx="3111" formatCode="General">
                  <c:v>-1.7102900000000001</c:v>
                </c:pt>
                <c:pt idx="3112" formatCode="General">
                  <c:v>-1.7112799999999999</c:v>
                </c:pt>
                <c:pt idx="3113" formatCode="General">
                  <c:v>-1.7122999999999999</c:v>
                </c:pt>
                <c:pt idx="3114" formatCode="General">
                  <c:v>-1.7133</c:v>
                </c:pt>
                <c:pt idx="3115" formatCode="General">
                  <c:v>-1.7142900000000001</c:v>
                </c:pt>
                <c:pt idx="3116" formatCode="General">
                  <c:v>-1.71529</c:v>
                </c:pt>
                <c:pt idx="3117" formatCode="General">
                  <c:v>-1.7162999999999999</c:v>
                </c:pt>
                <c:pt idx="3118" formatCode="General">
                  <c:v>-1.7173099999999999</c:v>
                </c:pt>
                <c:pt idx="3119" formatCode="General">
                  <c:v>-1.71828</c:v>
                </c:pt>
                <c:pt idx="3120" formatCode="General">
                  <c:v>-1.7192799999999999</c:v>
                </c:pt>
                <c:pt idx="3121" formatCode="General">
                  <c:v>-1.7202900000000001</c:v>
                </c:pt>
                <c:pt idx="3122" formatCode="General">
                  <c:v>-1.72129</c:v>
                </c:pt>
                <c:pt idx="3123" formatCode="General">
                  <c:v>-1.7222999999999999</c:v>
                </c:pt>
                <c:pt idx="3124" formatCode="General">
                  <c:v>-1.7233000000000001</c:v>
                </c:pt>
                <c:pt idx="3125" formatCode="General">
                  <c:v>-1.72431</c:v>
                </c:pt>
                <c:pt idx="3126" formatCode="General">
                  <c:v>-1.7252799999999999</c:v>
                </c:pt>
                <c:pt idx="3127" formatCode="General">
                  <c:v>-1.7262999999999999</c:v>
                </c:pt>
                <c:pt idx="3128" formatCode="General">
                  <c:v>-1.7273099999999999</c:v>
                </c:pt>
                <c:pt idx="3129" formatCode="General">
                  <c:v>-1.7282599999999999</c:v>
                </c:pt>
                <c:pt idx="3130" formatCode="General">
                  <c:v>-1.7292799999999999</c:v>
                </c:pt>
                <c:pt idx="3131" formatCode="General">
                  <c:v>-1.7302900000000001</c:v>
                </c:pt>
                <c:pt idx="3132" formatCode="General">
                  <c:v>-1.7313000000000001</c:v>
                </c:pt>
                <c:pt idx="3133" formatCode="General">
                  <c:v>-1.73228</c:v>
                </c:pt>
                <c:pt idx="3134" formatCode="General">
                  <c:v>-1.73326</c:v>
                </c:pt>
                <c:pt idx="3135" formatCode="General">
                  <c:v>-1.73428</c:v>
                </c:pt>
                <c:pt idx="3136" formatCode="General">
                  <c:v>-1.73529</c:v>
                </c:pt>
                <c:pt idx="3137" formatCode="General">
                  <c:v>-1.73627</c:v>
                </c:pt>
                <c:pt idx="3138" formatCode="General">
                  <c:v>-1.7372700000000001</c:v>
                </c:pt>
                <c:pt idx="3139" formatCode="General">
                  <c:v>-1.73828</c:v>
                </c:pt>
                <c:pt idx="3140" formatCode="General">
                  <c:v>-1.7393000000000001</c:v>
                </c:pt>
                <c:pt idx="3141" formatCode="General">
                  <c:v>-1.7403</c:v>
                </c:pt>
                <c:pt idx="3142" formatCode="General">
                  <c:v>-1.74129</c:v>
                </c:pt>
                <c:pt idx="3143" formatCode="General">
                  <c:v>-1.7422800000000001</c:v>
                </c:pt>
                <c:pt idx="3144" formatCode="General">
                  <c:v>-1.74325</c:v>
                </c:pt>
                <c:pt idx="3145" formatCode="General">
                  <c:v>-1.7442599999999999</c:v>
                </c:pt>
                <c:pt idx="3146" formatCode="General">
                  <c:v>-1.7452799999999999</c:v>
                </c:pt>
                <c:pt idx="3147" formatCode="General">
                  <c:v>-1.7462800000000001</c:v>
                </c:pt>
                <c:pt idx="3148" formatCode="General">
                  <c:v>-1.7475799999999999</c:v>
                </c:pt>
                <c:pt idx="3149" formatCode="General">
                  <c:v>-1.7488900000000001</c:v>
                </c:pt>
                <c:pt idx="3150" formatCode="General">
                  <c:v>-1.7498800000000001</c:v>
                </c:pt>
                <c:pt idx="3151" formatCode="General">
                  <c:v>-1.75088</c:v>
                </c:pt>
                <c:pt idx="3152" formatCode="General">
                  <c:v>-1.7518800000000001</c:v>
                </c:pt>
                <c:pt idx="3153" formatCode="General">
                  <c:v>-1.75288</c:v>
                </c:pt>
                <c:pt idx="3154" formatCode="General">
                  <c:v>-1.7538800000000001</c:v>
                </c:pt>
                <c:pt idx="3155" formatCode="General">
                  <c:v>-1.7548999999999999</c:v>
                </c:pt>
                <c:pt idx="3156" formatCode="General">
                  <c:v>-1.7558800000000001</c:v>
                </c:pt>
                <c:pt idx="3157" formatCode="General">
                  <c:v>-1.7568699999999999</c:v>
                </c:pt>
                <c:pt idx="3158" formatCode="General">
                  <c:v>-1.75787</c:v>
                </c:pt>
                <c:pt idx="3159" formatCode="General">
                  <c:v>-1.7588900000000001</c:v>
                </c:pt>
                <c:pt idx="3160" formatCode="General">
                  <c:v>-1.7598800000000001</c:v>
                </c:pt>
                <c:pt idx="3161" formatCode="General">
                  <c:v>-1.7608900000000001</c:v>
                </c:pt>
                <c:pt idx="3162" formatCode="General">
                  <c:v>-1.76189</c:v>
                </c:pt>
                <c:pt idx="3163" formatCode="General">
                  <c:v>-1.7628900000000001</c:v>
                </c:pt>
                <c:pt idx="3164" formatCode="General">
                  <c:v>-1.7638799999999999</c:v>
                </c:pt>
                <c:pt idx="3165" formatCode="General">
                  <c:v>-1.7648699999999999</c:v>
                </c:pt>
                <c:pt idx="3166" formatCode="General">
                  <c:v>-1.76589</c:v>
                </c:pt>
                <c:pt idx="3167" formatCode="General">
                  <c:v>-1.7668699999999999</c:v>
                </c:pt>
                <c:pt idx="3168" formatCode="General">
                  <c:v>-1.76786</c:v>
                </c:pt>
                <c:pt idx="3169" formatCode="General">
                  <c:v>-1.7688699999999999</c:v>
                </c:pt>
                <c:pt idx="3170" formatCode="General">
                  <c:v>-1.7698799999999999</c:v>
                </c:pt>
                <c:pt idx="3171" formatCode="General">
                  <c:v>-1.77088</c:v>
                </c:pt>
                <c:pt idx="3172" formatCode="General">
                  <c:v>-1.7718700000000001</c:v>
                </c:pt>
                <c:pt idx="3173" formatCode="General">
                  <c:v>-1.7728600000000001</c:v>
                </c:pt>
                <c:pt idx="3174" formatCode="General">
                  <c:v>-1.7738700000000001</c:v>
                </c:pt>
                <c:pt idx="3175" formatCode="General">
                  <c:v>-1.7748600000000001</c:v>
                </c:pt>
                <c:pt idx="3176" formatCode="General">
                  <c:v>-1.7758700000000001</c:v>
                </c:pt>
                <c:pt idx="3177" formatCode="General">
                  <c:v>-1.77685</c:v>
                </c:pt>
                <c:pt idx="3178" formatCode="General">
                  <c:v>-1.77786</c:v>
                </c:pt>
                <c:pt idx="3179" formatCode="General">
                  <c:v>-1.77887</c:v>
                </c:pt>
                <c:pt idx="3180" formatCode="General">
                  <c:v>-1.7798700000000001</c:v>
                </c:pt>
                <c:pt idx="3181" formatCode="General">
                  <c:v>-1.78088</c:v>
                </c:pt>
                <c:pt idx="3182" formatCode="General">
                  <c:v>-1.78186</c:v>
                </c:pt>
                <c:pt idx="3183" formatCode="General">
                  <c:v>-1.7828599999999999</c:v>
                </c:pt>
                <c:pt idx="3184" formatCode="General">
                  <c:v>-1.78386</c:v>
                </c:pt>
                <c:pt idx="3185" formatCode="General">
                  <c:v>-1.7848599999999999</c:v>
                </c:pt>
                <c:pt idx="3186" formatCode="General">
                  <c:v>-1.7858799999999999</c:v>
                </c:pt>
                <c:pt idx="3187" formatCode="General">
                  <c:v>-1.7868599999999999</c:v>
                </c:pt>
                <c:pt idx="3188" formatCode="General">
                  <c:v>-1.78786</c:v>
                </c:pt>
                <c:pt idx="3189" formatCode="General">
                  <c:v>-1.78887</c:v>
                </c:pt>
                <c:pt idx="3190" formatCode="General">
                  <c:v>-1.7898700000000001</c:v>
                </c:pt>
                <c:pt idx="3191" formatCode="General">
                  <c:v>-1.79087</c:v>
                </c:pt>
                <c:pt idx="3192" formatCode="General">
                  <c:v>-1.7918700000000001</c:v>
                </c:pt>
                <c:pt idx="3193" formatCode="General">
                  <c:v>-1.79287</c:v>
                </c:pt>
                <c:pt idx="3194" formatCode="General">
                  <c:v>-1.79386</c:v>
                </c:pt>
                <c:pt idx="3195" formatCode="General">
                  <c:v>-1.79488</c:v>
                </c:pt>
                <c:pt idx="3196" formatCode="General">
                  <c:v>-1.7958700000000001</c:v>
                </c:pt>
                <c:pt idx="3197" formatCode="General">
                  <c:v>-1.79687</c:v>
                </c:pt>
                <c:pt idx="3198" formatCode="General">
                  <c:v>-1.7978799999999999</c:v>
                </c:pt>
                <c:pt idx="3199" formatCode="General">
                  <c:v>-1.7988599999999999</c:v>
                </c:pt>
                <c:pt idx="3200" formatCode="General">
                  <c:v>-1.7998799999999999</c:v>
                </c:pt>
                <c:pt idx="3201" formatCode="General">
                  <c:v>-1.80087</c:v>
                </c:pt>
                <c:pt idx="3202" formatCode="General">
                  <c:v>-1.8018700000000001</c:v>
                </c:pt>
                <c:pt idx="3203" formatCode="General">
                  <c:v>-1.8028599999999999</c:v>
                </c:pt>
                <c:pt idx="3204" formatCode="General">
                  <c:v>-1.80386</c:v>
                </c:pt>
                <c:pt idx="3205" formatCode="General">
                  <c:v>-1.80487</c:v>
                </c:pt>
                <c:pt idx="3206" formatCode="General">
                  <c:v>-1.8058700000000001</c:v>
                </c:pt>
                <c:pt idx="3207" formatCode="General">
                  <c:v>-1.8068599999999999</c:v>
                </c:pt>
                <c:pt idx="3208" formatCode="General">
                  <c:v>-1.8078700000000001</c:v>
                </c:pt>
                <c:pt idx="3209" formatCode="General">
                  <c:v>-1.80887</c:v>
                </c:pt>
                <c:pt idx="3210" formatCode="General">
                  <c:v>-1.8098700000000001</c:v>
                </c:pt>
                <c:pt idx="3211" formatCode="General">
                  <c:v>-1.8108500000000001</c:v>
                </c:pt>
                <c:pt idx="3212" formatCode="General">
                  <c:v>-1.81185</c:v>
                </c:pt>
                <c:pt idx="3213" formatCode="General">
                  <c:v>-1.81288</c:v>
                </c:pt>
                <c:pt idx="3214" formatCode="General">
                  <c:v>-1.81386</c:v>
                </c:pt>
                <c:pt idx="3215" formatCode="General">
                  <c:v>-1.81487</c:v>
                </c:pt>
                <c:pt idx="3216" formatCode="General">
                  <c:v>-1.81585</c:v>
                </c:pt>
                <c:pt idx="3217" formatCode="General">
                  <c:v>-1.8168500000000001</c:v>
                </c:pt>
                <c:pt idx="3218" formatCode="General">
                  <c:v>-1.8178700000000001</c:v>
                </c:pt>
                <c:pt idx="3219" formatCode="General">
                  <c:v>-1.8188899999999999</c:v>
                </c:pt>
                <c:pt idx="3220" formatCode="General">
                  <c:v>-1.8198399999999999</c:v>
                </c:pt>
                <c:pt idx="3221" formatCode="General">
                  <c:v>-1.8208500000000001</c:v>
                </c:pt>
                <c:pt idx="3222" formatCode="General">
                  <c:v>-1.82186</c:v>
                </c:pt>
                <c:pt idx="3223" formatCode="General">
                  <c:v>-1.8228500000000001</c:v>
                </c:pt>
                <c:pt idx="3224" formatCode="General">
                  <c:v>-1.82385</c:v>
                </c:pt>
                <c:pt idx="3225" formatCode="General">
                  <c:v>-1.8248599999999999</c:v>
                </c:pt>
                <c:pt idx="3226" formatCode="General">
                  <c:v>-1.82585</c:v>
                </c:pt>
                <c:pt idx="3227" formatCode="General">
                  <c:v>-1.8268599999999999</c:v>
                </c:pt>
                <c:pt idx="3228" formatCode="General">
                  <c:v>-1.82785</c:v>
                </c:pt>
                <c:pt idx="3229" formatCode="General">
                  <c:v>-1.8288500000000001</c:v>
                </c:pt>
                <c:pt idx="3230" formatCode="General">
                  <c:v>-1.8298700000000001</c:v>
                </c:pt>
                <c:pt idx="3231" formatCode="General">
                  <c:v>-1.83087</c:v>
                </c:pt>
                <c:pt idx="3232" formatCode="General">
                  <c:v>-1.83186</c:v>
                </c:pt>
                <c:pt idx="3233" formatCode="General">
                  <c:v>-1.8328599999999999</c:v>
                </c:pt>
                <c:pt idx="3234" formatCode="General">
                  <c:v>-1.8338699999999999</c:v>
                </c:pt>
                <c:pt idx="3235" formatCode="General">
                  <c:v>-1.8348599999999999</c:v>
                </c:pt>
                <c:pt idx="3236" formatCode="General">
                  <c:v>-1.83585</c:v>
                </c:pt>
                <c:pt idx="3237" formatCode="General">
                  <c:v>-1.8368599999999999</c:v>
                </c:pt>
                <c:pt idx="3238" formatCode="General">
                  <c:v>-1.8378699999999999</c:v>
                </c:pt>
                <c:pt idx="3239" formatCode="General">
                  <c:v>-1.8388599999999999</c:v>
                </c:pt>
                <c:pt idx="3240" formatCode="General">
                  <c:v>-1.83985</c:v>
                </c:pt>
                <c:pt idx="3241" formatCode="General">
                  <c:v>-1.84087</c:v>
                </c:pt>
                <c:pt idx="3242" formatCode="General">
                  <c:v>-1.84188</c:v>
                </c:pt>
                <c:pt idx="3243" formatCode="General">
                  <c:v>-1.8428500000000001</c:v>
                </c:pt>
                <c:pt idx="3244" formatCode="General">
                  <c:v>-1.8438600000000001</c:v>
                </c:pt>
                <c:pt idx="3245" formatCode="General">
                  <c:v>-1.8448599999999999</c:v>
                </c:pt>
                <c:pt idx="3246" formatCode="General">
                  <c:v>-1.8458600000000001</c:v>
                </c:pt>
                <c:pt idx="3247" formatCode="General">
                  <c:v>-1.8468599999999999</c:v>
                </c:pt>
                <c:pt idx="3248" formatCode="General">
                  <c:v>-1.8478600000000001</c:v>
                </c:pt>
                <c:pt idx="3249" formatCode="General">
                  <c:v>-1.8488599999999999</c:v>
                </c:pt>
                <c:pt idx="3250" formatCode="General">
                  <c:v>-1.84985</c:v>
                </c:pt>
                <c:pt idx="3251" formatCode="General">
                  <c:v>-1.8508599999999999</c:v>
                </c:pt>
                <c:pt idx="3252" formatCode="General">
                  <c:v>-1.8518600000000001</c:v>
                </c:pt>
                <c:pt idx="3253" formatCode="General">
                  <c:v>-1.85286</c:v>
                </c:pt>
                <c:pt idx="3254" formatCode="General">
                  <c:v>-1.8538600000000001</c:v>
                </c:pt>
                <c:pt idx="3255" formatCode="General">
                  <c:v>-1.85486</c:v>
                </c:pt>
                <c:pt idx="3256" formatCode="General">
                  <c:v>-1.85585</c:v>
                </c:pt>
                <c:pt idx="3257" formatCode="General">
                  <c:v>-1.85687</c:v>
                </c:pt>
                <c:pt idx="3258" formatCode="General">
                  <c:v>-1.8578699999999999</c:v>
                </c:pt>
                <c:pt idx="3259" formatCode="General">
                  <c:v>-1.85887</c:v>
                </c:pt>
                <c:pt idx="3260" formatCode="General">
                  <c:v>-1.85985</c:v>
                </c:pt>
                <c:pt idx="3261" formatCode="General">
                  <c:v>-1.86084</c:v>
                </c:pt>
                <c:pt idx="3262" formatCode="General">
                  <c:v>-1.86185</c:v>
                </c:pt>
                <c:pt idx="3263" formatCode="General">
                  <c:v>-1.86286</c:v>
                </c:pt>
                <c:pt idx="3264" formatCode="General">
                  <c:v>-1.8638699999999999</c:v>
                </c:pt>
                <c:pt idx="3265" formatCode="General">
                  <c:v>-1.8648499999999999</c:v>
                </c:pt>
                <c:pt idx="3266" formatCode="General">
                  <c:v>-1.86585</c:v>
                </c:pt>
                <c:pt idx="3267" formatCode="General">
                  <c:v>-1.86686</c:v>
                </c:pt>
                <c:pt idx="3268" formatCode="General">
                  <c:v>-1.8678600000000001</c:v>
                </c:pt>
                <c:pt idx="3269" formatCode="General">
                  <c:v>-1.86886</c:v>
                </c:pt>
                <c:pt idx="3270" formatCode="General">
                  <c:v>-1.8698399999999999</c:v>
                </c:pt>
                <c:pt idx="3271" formatCode="General">
                  <c:v>-1.87086</c:v>
                </c:pt>
                <c:pt idx="3272" formatCode="General">
                  <c:v>-1.8718600000000001</c:v>
                </c:pt>
                <c:pt idx="3273" formatCode="General">
                  <c:v>-1.87286</c:v>
                </c:pt>
                <c:pt idx="3274" formatCode="General">
                  <c:v>-1.8738600000000001</c:v>
                </c:pt>
                <c:pt idx="3275" formatCode="General">
                  <c:v>-1.8748499999999999</c:v>
                </c:pt>
                <c:pt idx="3276" formatCode="General">
                  <c:v>-1.87585</c:v>
                </c:pt>
                <c:pt idx="3277" formatCode="General">
                  <c:v>-1.8768499999999999</c:v>
                </c:pt>
                <c:pt idx="3278" formatCode="General">
                  <c:v>-1.8778600000000001</c:v>
                </c:pt>
                <c:pt idx="3279" formatCode="General">
                  <c:v>-1.8788400000000001</c:v>
                </c:pt>
                <c:pt idx="3280" formatCode="General">
                  <c:v>-1.87984</c:v>
                </c:pt>
                <c:pt idx="3281" formatCode="General">
                  <c:v>-1.8808499999999999</c:v>
                </c:pt>
                <c:pt idx="3282" formatCode="General">
                  <c:v>-1.88184</c:v>
                </c:pt>
                <c:pt idx="3283" formatCode="General">
                  <c:v>-1.88286</c:v>
                </c:pt>
                <c:pt idx="3284" formatCode="General">
                  <c:v>-1.88385</c:v>
                </c:pt>
                <c:pt idx="3285" formatCode="General">
                  <c:v>-1.8848400000000001</c:v>
                </c:pt>
                <c:pt idx="3286" formatCode="General">
                  <c:v>-1.8858299999999999</c:v>
                </c:pt>
                <c:pt idx="3287" formatCode="General">
                  <c:v>-1.8868499999999999</c:v>
                </c:pt>
                <c:pt idx="3288" formatCode="General">
                  <c:v>-1.8878600000000001</c:v>
                </c:pt>
                <c:pt idx="3289" formatCode="General">
                  <c:v>-1.8888499999999999</c:v>
                </c:pt>
                <c:pt idx="3290" formatCode="General">
                  <c:v>-1.88985</c:v>
                </c:pt>
                <c:pt idx="3291" formatCode="General">
                  <c:v>-1.8908400000000001</c:v>
                </c:pt>
                <c:pt idx="3292" formatCode="General">
                  <c:v>-1.8918699999999999</c:v>
                </c:pt>
                <c:pt idx="3293" formatCode="General">
                  <c:v>-1.89286</c:v>
                </c:pt>
                <c:pt idx="3294" formatCode="General">
                  <c:v>-1.89385</c:v>
                </c:pt>
                <c:pt idx="3295" formatCode="General">
                  <c:v>-1.8948400000000001</c:v>
                </c:pt>
                <c:pt idx="3296" formatCode="General">
                  <c:v>-1.8958600000000001</c:v>
                </c:pt>
                <c:pt idx="3297" formatCode="General">
                  <c:v>-1.89686</c:v>
                </c:pt>
                <c:pt idx="3298" formatCode="General">
                  <c:v>-1.89785</c:v>
                </c:pt>
                <c:pt idx="3299" formatCode="General">
                  <c:v>-1.8988499999999999</c:v>
                </c:pt>
                <c:pt idx="3300" formatCode="General">
                  <c:v>-1.89984</c:v>
                </c:pt>
                <c:pt idx="3301" formatCode="General">
                  <c:v>-1.9008700000000001</c:v>
                </c:pt>
                <c:pt idx="3302" formatCode="General">
                  <c:v>-1.90185</c:v>
                </c:pt>
                <c:pt idx="3303" formatCode="General">
                  <c:v>-1.9028499999999999</c:v>
                </c:pt>
                <c:pt idx="3304" formatCode="General">
                  <c:v>-1.90385</c:v>
                </c:pt>
                <c:pt idx="3305" formatCode="General">
                  <c:v>-1.90483</c:v>
                </c:pt>
                <c:pt idx="3306" formatCode="General">
                  <c:v>-1.90585</c:v>
                </c:pt>
                <c:pt idx="3307" formatCode="General">
                  <c:v>-1.90686</c:v>
                </c:pt>
                <c:pt idx="3308" formatCode="General">
                  <c:v>-1.90785</c:v>
                </c:pt>
                <c:pt idx="3309" formatCode="General">
                  <c:v>-1.9088400000000001</c:v>
                </c:pt>
                <c:pt idx="3310" formatCode="General">
                  <c:v>-1.90985</c:v>
                </c:pt>
                <c:pt idx="3311" formatCode="General">
                  <c:v>-1.9108700000000001</c:v>
                </c:pt>
                <c:pt idx="3312" formatCode="General">
                  <c:v>-1.9118599999999999</c:v>
                </c:pt>
                <c:pt idx="3313" formatCode="General">
                  <c:v>-1.91286</c:v>
                </c:pt>
                <c:pt idx="3314" formatCode="General">
                  <c:v>-1.9138599999999999</c:v>
                </c:pt>
                <c:pt idx="3315" formatCode="General">
                  <c:v>-1.9148499999999999</c:v>
                </c:pt>
                <c:pt idx="3316" formatCode="General">
                  <c:v>-1.9158500000000001</c:v>
                </c:pt>
                <c:pt idx="3317" formatCode="General">
                  <c:v>-1.9168400000000001</c:v>
                </c:pt>
                <c:pt idx="3318" formatCode="General">
                  <c:v>-1.91787</c:v>
                </c:pt>
                <c:pt idx="3319" formatCode="General">
                  <c:v>-1.9188700000000001</c:v>
                </c:pt>
                <c:pt idx="3320" formatCode="General">
                  <c:v>-1.9198599999999999</c:v>
                </c:pt>
                <c:pt idx="3321" formatCode="General">
                  <c:v>-1.9208499999999999</c:v>
                </c:pt>
                <c:pt idx="3322" formatCode="General">
                  <c:v>-1.9218500000000001</c:v>
                </c:pt>
                <c:pt idx="3323" formatCode="General">
                  <c:v>-1.92286</c:v>
                </c:pt>
                <c:pt idx="3324" formatCode="General">
                  <c:v>-1.92384</c:v>
                </c:pt>
                <c:pt idx="3325" formatCode="General">
                  <c:v>-1.92486</c:v>
                </c:pt>
                <c:pt idx="3326" formatCode="General">
                  <c:v>-1.9258599999999999</c:v>
                </c:pt>
                <c:pt idx="3327" formatCode="General">
                  <c:v>-1.9268400000000001</c:v>
                </c:pt>
                <c:pt idx="3328" formatCode="General">
                  <c:v>-1.9278599999999999</c:v>
                </c:pt>
                <c:pt idx="3329" formatCode="General">
                  <c:v>-1.92885</c:v>
                </c:pt>
                <c:pt idx="3330" formatCode="General">
                  <c:v>-1.9298500000000001</c:v>
                </c:pt>
                <c:pt idx="3331" formatCode="General">
                  <c:v>-1.9308399999999999</c:v>
                </c:pt>
                <c:pt idx="3332" formatCode="General">
                  <c:v>-1.93184</c:v>
                </c:pt>
                <c:pt idx="3333" formatCode="General">
                  <c:v>-1.9328399999999999</c:v>
                </c:pt>
                <c:pt idx="3334" formatCode="General">
                  <c:v>-1.9338299999999999</c:v>
                </c:pt>
                <c:pt idx="3335" formatCode="General">
                  <c:v>-1.9348399999999999</c:v>
                </c:pt>
                <c:pt idx="3336" formatCode="General">
                  <c:v>-1.93584</c:v>
                </c:pt>
                <c:pt idx="3337" formatCode="General">
                  <c:v>-1.93685</c:v>
                </c:pt>
                <c:pt idx="3338" formatCode="General">
                  <c:v>-1.9378599999999999</c:v>
                </c:pt>
                <c:pt idx="3339" formatCode="General">
                  <c:v>-1.9388300000000001</c:v>
                </c:pt>
                <c:pt idx="3340" formatCode="General">
                  <c:v>-1.93984</c:v>
                </c:pt>
                <c:pt idx="3341" formatCode="General">
                  <c:v>-1.94085</c:v>
                </c:pt>
                <c:pt idx="3342" formatCode="General">
                  <c:v>-1.94184</c:v>
                </c:pt>
                <c:pt idx="3343" formatCode="General">
                  <c:v>-1.94286</c:v>
                </c:pt>
                <c:pt idx="3344" formatCode="General">
                  <c:v>-1.9438299999999999</c:v>
                </c:pt>
                <c:pt idx="3345" formatCode="General">
                  <c:v>-1.9448399999999999</c:v>
                </c:pt>
                <c:pt idx="3346" formatCode="General">
                  <c:v>-1.94584</c:v>
                </c:pt>
                <c:pt idx="3347" formatCode="General">
                  <c:v>-1.94685</c:v>
                </c:pt>
                <c:pt idx="3348" formatCode="General">
                  <c:v>-1.94784</c:v>
                </c:pt>
                <c:pt idx="3349" formatCode="General">
                  <c:v>-1.9488399999999999</c:v>
                </c:pt>
                <c:pt idx="3350" formatCode="General">
                  <c:v>-1.94983</c:v>
                </c:pt>
                <c:pt idx="3351" formatCode="General">
                  <c:v>-1.9508399999999999</c:v>
                </c:pt>
                <c:pt idx="3352" formatCode="General">
                  <c:v>-1.95184</c:v>
                </c:pt>
                <c:pt idx="3353" formatCode="General">
                  <c:v>-1.9528399999999999</c:v>
                </c:pt>
                <c:pt idx="3354" formatCode="General">
                  <c:v>-1.9538599999999999</c:v>
                </c:pt>
                <c:pt idx="3355" formatCode="General">
                  <c:v>-1.9548300000000001</c:v>
                </c:pt>
                <c:pt idx="3356" formatCode="General">
                  <c:v>-1.95587</c:v>
                </c:pt>
                <c:pt idx="3357" formatCode="General">
                  <c:v>-1.9568399999999999</c:v>
                </c:pt>
                <c:pt idx="3358" formatCode="General">
                  <c:v>-1.95783</c:v>
                </c:pt>
                <c:pt idx="3359" formatCode="General">
                  <c:v>-1.95886</c:v>
                </c:pt>
                <c:pt idx="3360" formatCode="General">
                  <c:v>-1.95983</c:v>
                </c:pt>
                <c:pt idx="3361" formatCode="General">
                  <c:v>-1.96085</c:v>
                </c:pt>
                <c:pt idx="3362" formatCode="General">
                  <c:v>-1.96183</c:v>
                </c:pt>
                <c:pt idx="3363" formatCode="General">
                  <c:v>-1.9628399999999999</c:v>
                </c:pt>
                <c:pt idx="3364" formatCode="General">
                  <c:v>-1.9638199999999999</c:v>
                </c:pt>
                <c:pt idx="3365" formatCode="General">
                  <c:v>-1.9648399999999999</c:v>
                </c:pt>
                <c:pt idx="3366" formatCode="General">
                  <c:v>-1.96584</c:v>
                </c:pt>
                <c:pt idx="3367" formatCode="General">
                  <c:v>-1.9668399999999999</c:v>
                </c:pt>
                <c:pt idx="3368" formatCode="General">
                  <c:v>-1.9678199999999999</c:v>
                </c:pt>
                <c:pt idx="3369" formatCode="General">
                  <c:v>-1.9688300000000001</c:v>
                </c:pt>
                <c:pt idx="3370" formatCode="General">
                  <c:v>-1.96984</c:v>
                </c:pt>
                <c:pt idx="3371" formatCode="General">
                  <c:v>-1.9708300000000001</c:v>
                </c:pt>
                <c:pt idx="3372" formatCode="General">
                  <c:v>-1.97183</c:v>
                </c:pt>
                <c:pt idx="3373" formatCode="General">
                  <c:v>-1.9728300000000001</c:v>
                </c:pt>
                <c:pt idx="3374" formatCode="General">
                  <c:v>-1.9738500000000001</c:v>
                </c:pt>
                <c:pt idx="3375" formatCode="General">
                  <c:v>-1.9748300000000001</c:v>
                </c:pt>
                <c:pt idx="3376" formatCode="General">
                  <c:v>-1.9758199999999999</c:v>
                </c:pt>
                <c:pt idx="3377" formatCode="General">
                  <c:v>-1.9768300000000001</c:v>
                </c:pt>
                <c:pt idx="3378" formatCode="General">
                  <c:v>-1.97783</c:v>
                </c:pt>
                <c:pt idx="3379" formatCode="General">
                  <c:v>-1.9788300000000001</c:v>
                </c:pt>
                <c:pt idx="3380" formatCode="General">
                  <c:v>-1.97984</c:v>
                </c:pt>
                <c:pt idx="3381" formatCode="General">
                  <c:v>-1.9808300000000001</c:v>
                </c:pt>
                <c:pt idx="3382" formatCode="General">
                  <c:v>-1.98183</c:v>
                </c:pt>
                <c:pt idx="3383" formatCode="General">
                  <c:v>-1.98282</c:v>
                </c:pt>
                <c:pt idx="3384" formatCode="General">
                  <c:v>-1.98384</c:v>
                </c:pt>
                <c:pt idx="3385" formatCode="General">
                  <c:v>-1.98482</c:v>
                </c:pt>
                <c:pt idx="3386" formatCode="General">
                  <c:v>-1.98583</c:v>
                </c:pt>
                <c:pt idx="3387" formatCode="General">
                  <c:v>-1.98682</c:v>
                </c:pt>
                <c:pt idx="3388" formatCode="General">
                  <c:v>-1.9878199999999999</c:v>
                </c:pt>
                <c:pt idx="3389" formatCode="General">
                  <c:v>-1.98882</c:v>
                </c:pt>
                <c:pt idx="3390" formatCode="General">
                  <c:v>-1.9898199999999999</c:v>
                </c:pt>
                <c:pt idx="3391" formatCode="General">
                  <c:v>-1.9908300000000001</c:v>
                </c:pt>
                <c:pt idx="3392" formatCode="General">
                  <c:v>-1.99183</c:v>
                </c:pt>
                <c:pt idx="3393" formatCode="General">
                  <c:v>-1.99282</c:v>
                </c:pt>
                <c:pt idx="3394" formatCode="General">
                  <c:v>-1.99383</c:v>
                </c:pt>
                <c:pt idx="3395" formatCode="General">
                  <c:v>-1.9948300000000001</c:v>
                </c:pt>
                <c:pt idx="3396" formatCode="General">
                  <c:v>-1.9958400000000001</c:v>
                </c:pt>
                <c:pt idx="3397" formatCode="General">
                  <c:v>-1.99681</c:v>
                </c:pt>
                <c:pt idx="3398" formatCode="General">
                  <c:v>-1.9978400000000001</c:v>
                </c:pt>
                <c:pt idx="3399" formatCode="General">
                  <c:v>-1.9988300000000001</c:v>
                </c:pt>
                <c:pt idx="3400" formatCode="General">
                  <c:v>-1.9998199999999999</c:v>
                </c:pt>
                <c:pt idx="3401" formatCode="General">
                  <c:v>-2.0008300000000001</c:v>
                </c:pt>
                <c:pt idx="3402" formatCode="General">
                  <c:v>-2.0018199999999999</c:v>
                </c:pt>
                <c:pt idx="3403" formatCode="General">
                  <c:v>-2.0028299999999999</c:v>
                </c:pt>
                <c:pt idx="3404" formatCode="General">
                  <c:v>-2.0038100000000001</c:v>
                </c:pt>
                <c:pt idx="3405" formatCode="General">
                  <c:v>-2.00482</c:v>
                </c:pt>
                <c:pt idx="3406" formatCode="General">
                  <c:v>-2.00583</c:v>
                </c:pt>
                <c:pt idx="3407" formatCode="General">
                  <c:v>-2.0068100000000002</c:v>
                </c:pt>
                <c:pt idx="3408" formatCode="General">
                  <c:v>-2.0078</c:v>
                </c:pt>
                <c:pt idx="3409" formatCode="General">
                  <c:v>-2.0088200000000001</c:v>
                </c:pt>
                <c:pt idx="3410" formatCode="General">
                  <c:v>-2.0098199999999999</c:v>
                </c:pt>
                <c:pt idx="3411" formatCode="General">
                  <c:v>-2.0108199999999998</c:v>
                </c:pt>
                <c:pt idx="3412" formatCode="General">
                  <c:v>-2.0118100000000001</c:v>
                </c:pt>
                <c:pt idx="3413" formatCode="General">
                  <c:v>-2.01281</c:v>
                </c:pt>
                <c:pt idx="3414" formatCode="General">
                  <c:v>-2.0137999999999998</c:v>
                </c:pt>
                <c:pt idx="3415" formatCode="General">
                  <c:v>-2.0148100000000002</c:v>
                </c:pt>
                <c:pt idx="3416" formatCode="General">
                  <c:v>-2.0158100000000001</c:v>
                </c:pt>
                <c:pt idx="3417" formatCode="General">
                  <c:v>-2.01681</c:v>
                </c:pt>
                <c:pt idx="3418" formatCode="General">
                  <c:v>-2.01783</c:v>
                </c:pt>
                <c:pt idx="3419" formatCode="General">
                  <c:v>-2.0188100000000002</c:v>
                </c:pt>
                <c:pt idx="3420" formatCode="General">
                  <c:v>-2.0198200000000002</c:v>
                </c:pt>
                <c:pt idx="3421" formatCode="General">
                  <c:v>-2.0208200000000001</c:v>
                </c:pt>
                <c:pt idx="3422" formatCode="General">
                  <c:v>-2.0218099999999999</c:v>
                </c:pt>
                <c:pt idx="3423" formatCode="General">
                  <c:v>-2.0227900000000001</c:v>
                </c:pt>
                <c:pt idx="3424" formatCode="General">
                  <c:v>-2.0238100000000001</c:v>
                </c:pt>
                <c:pt idx="3425" formatCode="General">
                  <c:v>-2.0248200000000001</c:v>
                </c:pt>
                <c:pt idx="3426" formatCode="General">
                  <c:v>-2.0257999999999998</c:v>
                </c:pt>
                <c:pt idx="3427" formatCode="General">
                  <c:v>-2.0268000000000002</c:v>
                </c:pt>
                <c:pt idx="3428" formatCode="General">
                  <c:v>-2.0278</c:v>
                </c:pt>
                <c:pt idx="3429" formatCode="General">
                  <c:v>-2.0288200000000001</c:v>
                </c:pt>
                <c:pt idx="3430" formatCode="General">
                  <c:v>-2.0298099999999999</c:v>
                </c:pt>
                <c:pt idx="3431" formatCode="General">
                  <c:v>-2.0308199999999998</c:v>
                </c:pt>
                <c:pt idx="3432" formatCode="General">
                  <c:v>-2.0318399999999999</c:v>
                </c:pt>
                <c:pt idx="3433" formatCode="General">
                  <c:v>-2.0328200000000001</c:v>
                </c:pt>
                <c:pt idx="3434" formatCode="General">
                  <c:v>-2.0337999999999998</c:v>
                </c:pt>
                <c:pt idx="3435" formatCode="General">
                  <c:v>-2.0348199999999999</c:v>
                </c:pt>
                <c:pt idx="3436" formatCode="General">
                  <c:v>-2.0358200000000002</c:v>
                </c:pt>
                <c:pt idx="3437" formatCode="General">
                  <c:v>-2.0367899999999999</c:v>
                </c:pt>
                <c:pt idx="3438" formatCode="General">
                  <c:v>-2.0377999999999998</c:v>
                </c:pt>
                <c:pt idx="3439" formatCode="General">
                  <c:v>-2.0388000000000002</c:v>
                </c:pt>
                <c:pt idx="3440" formatCode="General">
                  <c:v>-2.0397799999999999</c:v>
                </c:pt>
                <c:pt idx="3441" formatCode="General">
                  <c:v>-2.0407799999999998</c:v>
                </c:pt>
                <c:pt idx="3442" formatCode="General">
                  <c:v>-2.0417999999999998</c:v>
                </c:pt>
                <c:pt idx="3443" formatCode="General">
                  <c:v>-2.0427900000000001</c:v>
                </c:pt>
                <c:pt idx="3444" formatCode="General">
                  <c:v>-2.0438200000000002</c:v>
                </c:pt>
                <c:pt idx="3445" formatCode="General">
                  <c:v>-2.0447899999999999</c:v>
                </c:pt>
                <c:pt idx="3446" formatCode="General">
                  <c:v>-2.0457900000000002</c:v>
                </c:pt>
                <c:pt idx="3447" formatCode="General">
                  <c:v>-2.04677</c:v>
                </c:pt>
                <c:pt idx="3448" formatCode="General">
                  <c:v>-2.0478000000000001</c:v>
                </c:pt>
                <c:pt idx="3449" formatCode="General">
                  <c:v>-2.0487799999999998</c:v>
                </c:pt>
                <c:pt idx="3450" formatCode="General">
                  <c:v>-2.0497800000000002</c:v>
                </c:pt>
                <c:pt idx="3451" formatCode="General">
                  <c:v>-2.05078</c:v>
                </c:pt>
                <c:pt idx="3452" formatCode="General">
                  <c:v>-2.0517799999999999</c:v>
                </c:pt>
                <c:pt idx="3453" formatCode="General">
                  <c:v>-2.05281</c:v>
                </c:pt>
                <c:pt idx="3454" formatCode="General">
                  <c:v>-2.0537700000000001</c:v>
                </c:pt>
                <c:pt idx="3455" formatCode="General">
                  <c:v>-2.0547800000000001</c:v>
                </c:pt>
                <c:pt idx="3456" formatCode="General">
                  <c:v>-2.05579</c:v>
                </c:pt>
                <c:pt idx="3457" formatCode="General">
                  <c:v>-2.0567899999999999</c:v>
                </c:pt>
                <c:pt idx="3458" formatCode="General">
                  <c:v>-2.0577800000000002</c:v>
                </c:pt>
                <c:pt idx="3459" formatCode="General">
                  <c:v>-2.05877</c:v>
                </c:pt>
                <c:pt idx="3460" formatCode="General">
                  <c:v>-2.0597799999999999</c:v>
                </c:pt>
                <c:pt idx="3461" formatCode="General">
                  <c:v>-2.0607799999999998</c:v>
                </c:pt>
                <c:pt idx="3462" formatCode="General">
                  <c:v>-2.0617899999999998</c:v>
                </c:pt>
                <c:pt idx="3463" formatCode="General">
                  <c:v>-2.0627900000000001</c:v>
                </c:pt>
                <c:pt idx="3464" formatCode="General">
                  <c:v>-2.0637799999999999</c:v>
                </c:pt>
                <c:pt idx="3465" formatCode="General">
                  <c:v>-2.0647899999999999</c:v>
                </c:pt>
                <c:pt idx="3466" formatCode="General">
                  <c:v>-2.0657800000000002</c:v>
                </c:pt>
                <c:pt idx="3467" formatCode="General">
                  <c:v>-2.0667800000000001</c:v>
                </c:pt>
                <c:pt idx="3468" formatCode="General">
                  <c:v>-2.0678000000000001</c:v>
                </c:pt>
                <c:pt idx="3469" formatCode="General">
                  <c:v>-2.0688</c:v>
                </c:pt>
                <c:pt idx="3470" formatCode="General">
                  <c:v>-2.0697700000000001</c:v>
                </c:pt>
                <c:pt idx="3471" formatCode="General">
                  <c:v>-2.0707800000000001</c:v>
                </c:pt>
                <c:pt idx="3472" formatCode="General">
                  <c:v>-2.07178</c:v>
                </c:pt>
                <c:pt idx="3473" formatCode="General">
                  <c:v>-2.0727899999999999</c:v>
                </c:pt>
                <c:pt idx="3474" formatCode="General">
                  <c:v>-2.0737800000000002</c:v>
                </c:pt>
                <c:pt idx="3475" formatCode="General">
                  <c:v>-2.0747800000000001</c:v>
                </c:pt>
                <c:pt idx="3476" formatCode="General">
                  <c:v>-2.0757599999999998</c:v>
                </c:pt>
                <c:pt idx="3477" formatCode="General">
                  <c:v>-2.0767600000000002</c:v>
                </c:pt>
                <c:pt idx="3478" formatCode="General">
                  <c:v>-2.0777800000000002</c:v>
                </c:pt>
                <c:pt idx="3479" formatCode="General">
                  <c:v>-2.0787800000000001</c:v>
                </c:pt>
                <c:pt idx="3480" formatCode="General">
                  <c:v>-2.0797699999999999</c:v>
                </c:pt>
                <c:pt idx="3481" formatCode="General">
                  <c:v>-2.0807600000000002</c:v>
                </c:pt>
                <c:pt idx="3482" formatCode="General">
                  <c:v>-2.0817700000000001</c:v>
                </c:pt>
                <c:pt idx="3483" formatCode="General">
                  <c:v>-2.08277</c:v>
                </c:pt>
                <c:pt idx="3484" formatCode="General">
                  <c:v>-2.08379</c:v>
                </c:pt>
                <c:pt idx="3485" formatCode="General">
                  <c:v>-2.0847699999999998</c:v>
                </c:pt>
                <c:pt idx="3486" formatCode="General">
                  <c:v>-2.0857700000000001</c:v>
                </c:pt>
                <c:pt idx="3487" formatCode="General">
                  <c:v>-2.08677</c:v>
                </c:pt>
                <c:pt idx="3488" formatCode="General">
                  <c:v>-2.0877699999999999</c:v>
                </c:pt>
                <c:pt idx="3489" formatCode="General">
                  <c:v>-2.0887899999999999</c:v>
                </c:pt>
                <c:pt idx="3490" formatCode="General">
                  <c:v>-2.0897800000000002</c:v>
                </c:pt>
                <c:pt idx="3491" formatCode="General">
                  <c:v>-2.09077</c:v>
                </c:pt>
                <c:pt idx="3492" formatCode="General">
                  <c:v>-2.09179</c:v>
                </c:pt>
                <c:pt idx="3493" formatCode="General">
                  <c:v>-2.0927699999999998</c:v>
                </c:pt>
                <c:pt idx="3494" formatCode="General">
                  <c:v>-2.0937999999999999</c:v>
                </c:pt>
                <c:pt idx="3495" formatCode="General">
                  <c:v>-2.09476</c:v>
                </c:pt>
                <c:pt idx="3496" formatCode="General">
                  <c:v>-2.0957699999999999</c:v>
                </c:pt>
                <c:pt idx="3497" formatCode="General">
                  <c:v>-2.0967799999999999</c:v>
                </c:pt>
                <c:pt idx="3498" formatCode="General">
                  <c:v>-2.0977899999999998</c:v>
                </c:pt>
                <c:pt idx="3499" formatCode="General">
                  <c:v>-2.09877</c:v>
                </c:pt>
                <c:pt idx="3500" formatCode="General">
                  <c:v>-2.0994899999999999</c:v>
                </c:pt>
                <c:pt idx="3501" formatCode="General">
                  <c:v>-2.0998299999999999</c:v>
                </c:pt>
                <c:pt idx="3502" formatCode="General">
                  <c:v>-2.0992700000000002</c:v>
                </c:pt>
                <c:pt idx="3503" formatCode="General">
                  <c:v>-2.0982699999999999</c:v>
                </c:pt>
                <c:pt idx="3504" formatCode="General">
                  <c:v>-2.09728</c:v>
                </c:pt>
                <c:pt idx="3505" formatCode="General">
                  <c:v>-2.09626</c:v>
                </c:pt>
                <c:pt idx="3506" formatCode="General">
                  <c:v>-2.0952600000000001</c:v>
                </c:pt>
                <c:pt idx="3507" formatCode="General">
                  <c:v>-2.0942699999999999</c:v>
                </c:pt>
                <c:pt idx="3508" formatCode="General">
                  <c:v>-2.09327</c:v>
                </c:pt>
                <c:pt idx="3509" formatCode="General">
                  <c:v>-2.0922800000000001</c:v>
                </c:pt>
                <c:pt idx="3510" formatCode="General">
                  <c:v>-2.0912600000000001</c:v>
                </c:pt>
                <c:pt idx="3511" formatCode="General">
                  <c:v>-2.0902599999999998</c:v>
                </c:pt>
                <c:pt idx="3512" formatCode="General">
                  <c:v>-2.08927</c:v>
                </c:pt>
                <c:pt idx="3513" formatCode="General">
                  <c:v>-2.0882999999999998</c:v>
                </c:pt>
                <c:pt idx="3514" formatCode="General">
                  <c:v>-2.0872799999999998</c:v>
                </c:pt>
                <c:pt idx="3515" formatCode="General">
                  <c:v>-2.0862699999999998</c:v>
                </c:pt>
                <c:pt idx="3516" formatCode="General">
                  <c:v>-2.08528</c:v>
                </c:pt>
                <c:pt idx="3517" formatCode="General">
                  <c:v>-2.0842800000000001</c:v>
                </c:pt>
                <c:pt idx="3518" formatCode="General">
                  <c:v>-2.0832899999999999</c:v>
                </c:pt>
                <c:pt idx="3519" formatCode="General">
                  <c:v>-2.0822600000000002</c:v>
                </c:pt>
                <c:pt idx="3520" formatCode="General">
                  <c:v>-2.08127</c:v>
                </c:pt>
                <c:pt idx="3521" formatCode="General">
                  <c:v>-2.0802700000000001</c:v>
                </c:pt>
                <c:pt idx="3522" formatCode="General">
                  <c:v>-2.0792700000000002</c:v>
                </c:pt>
                <c:pt idx="3523" formatCode="General">
                  <c:v>-2.0782799999999999</c:v>
                </c:pt>
                <c:pt idx="3524" formatCode="General">
                  <c:v>-2.0772599999999999</c:v>
                </c:pt>
                <c:pt idx="3525" formatCode="General">
                  <c:v>-2.0762800000000001</c:v>
                </c:pt>
                <c:pt idx="3526" formatCode="General">
                  <c:v>-2.0752899999999999</c:v>
                </c:pt>
                <c:pt idx="3527" formatCode="General">
                  <c:v>-2.0743</c:v>
                </c:pt>
                <c:pt idx="3528" formatCode="General">
                  <c:v>-2.0733000000000001</c:v>
                </c:pt>
                <c:pt idx="3529" formatCode="General">
                  <c:v>-2.0722800000000001</c:v>
                </c:pt>
                <c:pt idx="3530" formatCode="General">
                  <c:v>-2.0712999999999999</c:v>
                </c:pt>
                <c:pt idx="3531" formatCode="General">
                  <c:v>-2.07029</c:v>
                </c:pt>
                <c:pt idx="3532" formatCode="General">
                  <c:v>-2.0692900000000001</c:v>
                </c:pt>
                <c:pt idx="3533" formatCode="General">
                  <c:v>-2.0682900000000002</c:v>
                </c:pt>
                <c:pt idx="3534" formatCode="General">
                  <c:v>-2.0672799999999998</c:v>
                </c:pt>
                <c:pt idx="3535" formatCode="General">
                  <c:v>-2.0662799999999999</c:v>
                </c:pt>
                <c:pt idx="3536" formatCode="General">
                  <c:v>-2.0652900000000001</c:v>
                </c:pt>
                <c:pt idx="3537" formatCode="General">
                  <c:v>-2.0642999999999998</c:v>
                </c:pt>
                <c:pt idx="3538" formatCode="General">
                  <c:v>-2.0632999999999999</c:v>
                </c:pt>
                <c:pt idx="3539" formatCode="General">
                  <c:v>-2.06229</c:v>
                </c:pt>
                <c:pt idx="3540" formatCode="General">
                  <c:v>-2.0612900000000001</c:v>
                </c:pt>
                <c:pt idx="3541" formatCode="General">
                  <c:v>-2.0602800000000001</c:v>
                </c:pt>
                <c:pt idx="3542" formatCode="General">
                  <c:v>-2.0592800000000002</c:v>
                </c:pt>
                <c:pt idx="3543" formatCode="General">
                  <c:v>-2.0582799999999999</c:v>
                </c:pt>
                <c:pt idx="3544" formatCode="General">
                  <c:v>-2.05728</c:v>
                </c:pt>
                <c:pt idx="3545" formatCode="General">
                  <c:v>-2.0562800000000001</c:v>
                </c:pt>
                <c:pt idx="3546" formatCode="General">
                  <c:v>-2.0552899999999998</c:v>
                </c:pt>
                <c:pt idx="3547" formatCode="General">
                  <c:v>-2.0542899999999999</c:v>
                </c:pt>
                <c:pt idx="3548" formatCode="General">
                  <c:v>-2.0533000000000001</c:v>
                </c:pt>
                <c:pt idx="3549" formatCode="General">
                  <c:v>-2.0523099999999999</c:v>
                </c:pt>
                <c:pt idx="3550" formatCode="General">
                  <c:v>-2.0512899999999998</c:v>
                </c:pt>
                <c:pt idx="3551" formatCode="General">
                  <c:v>-2.0503100000000001</c:v>
                </c:pt>
                <c:pt idx="3552" formatCode="General">
                  <c:v>-2.0493100000000002</c:v>
                </c:pt>
                <c:pt idx="3553" formatCode="General">
                  <c:v>-2.0482999999999998</c:v>
                </c:pt>
                <c:pt idx="3554" formatCode="General">
                  <c:v>-2.04732</c:v>
                </c:pt>
                <c:pt idx="3555" formatCode="General">
                  <c:v>-2.0462899999999999</c:v>
                </c:pt>
                <c:pt idx="3556" formatCode="General">
                  <c:v>-2.0453100000000002</c:v>
                </c:pt>
                <c:pt idx="3557" formatCode="General">
                  <c:v>-2.0443099999999998</c:v>
                </c:pt>
                <c:pt idx="3558" formatCode="General">
                  <c:v>-2.0433300000000001</c:v>
                </c:pt>
                <c:pt idx="3559" formatCode="General">
                  <c:v>-2.0423100000000001</c:v>
                </c:pt>
                <c:pt idx="3560" formatCode="General">
                  <c:v>-2.04129</c:v>
                </c:pt>
                <c:pt idx="3561" formatCode="General">
                  <c:v>-2.0403099999999998</c:v>
                </c:pt>
                <c:pt idx="3562" formatCode="General">
                  <c:v>-2.0392999999999999</c:v>
                </c:pt>
                <c:pt idx="3563" formatCode="General">
                  <c:v>-2.0383100000000001</c:v>
                </c:pt>
                <c:pt idx="3564" formatCode="General">
                  <c:v>-2.0373100000000002</c:v>
                </c:pt>
                <c:pt idx="3565" formatCode="General">
                  <c:v>-2.0363000000000002</c:v>
                </c:pt>
                <c:pt idx="3566" formatCode="General">
                  <c:v>-2.03531</c:v>
                </c:pt>
                <c:pt idx="3567" formatCode="General">
                  <c:v>-2.0343300000000002</c:v>
                </c:pt>
                <c:pt idx="3568" formatCode="General">
                  <c:v>-2.0333199999999998</c:v>
                </c:pt>
                <c:pt idx="3569" formatCode="General">
                  <c:v>-2.0323000000000002</c:v>
                </c:pt>
                <c:pt idx="3570" formatCode="General">
                  <c:v>-2.03132</c:v>
                </c:pt>
                <c:pt idx="3571" formatCode="General">
                  <c:v>-2.0303200000000001</c:v>
                </c:pt>
                <c:pt idx="3572" formatCode="General">
                  <c:v>-2.0293199999999998</c:v>
                </c:pt>
                <c:pt idx="3573" formatCode="General">
                  <c:v>-2.0283099999999998</c:v>
                </c:pt>
                <c:pt idx="3574" formatCode="General">
                  <c:v>-2.0273099999999999</c:v>
                </c:pt>
                <c:pt idx="3575" formatCode="General">
                  <c:v>-2.0263100000000001</c:v>
                </c:pt>
                <c:pt idx="3576" formatCode="General">
                  <c:v>-2.0253100000000002</c:v>
                </c:pt>
                <c:pt idx="3577" formatCode="General">
                  <c:v>-2.0243099999999998</c:v>
                </c:pt>
                <c:pt idx="3578" formatCode="General">
                  <c:v>-2.02332</c:v>
                </c:pt>
                <c:pt idx="3579" formatCode="General">
                  <c:v>-2.0223100000000001</c:v>
                </c:pt>
                <c:pt idx="3580" formatCode="General">
                  <c:v>-2.0213000000000001</c:v>
                </c:pt>
                <c:pt idx="3581" formatCode="General">
                  <c:v>-2.02033</c:v>
                </c:pt>
                <c:pt idx="3582" formatCode="General">
                  <c:v>-2.0193400000000001</c:v>
                </c:pt>
                <c:pt idx="3583" formatCode="General">
                  <c:v>-2.0183300000000002</c:v>
                </c:pt>
                <c:pt idx="3584" formatCode="General">
                  <c:v>-2.0173100000000002</c:v>
                </c:pt>
                <c:pt idx="3585" formatCode="General">
                  <c:v>-2.0162900000000001</c:v>
                </c:pt>
                <c:pt idx="3586" formatCode="General">
                  <c:v>-2.0152999999999999</c:v>
                </c:pt>
                <c:pt idx="3587" formatCode="General">
                  <c:v>-2.0143</c:v>
                </c:pt>
                <c:pt idx="3588" formatCode="General">
                  <c:v>-2.0133399999999999</c:v>
                </c:pt>
                <c:pt idx="3589" formatCode="General">
                  <c:v>-2.0123000000000002</c:v>
                </c:pt>
                <c:pt idx="3590" formatCode="General">
                  <c:v>-2.0113099999999999</c:v>
                </c:pt>
                <c:pt idx="3591" formatCode="General">
                  <c:v>-2.0103</c:v>
                </c:pt>
                <c:pt idx="3592" formatCode="General">
                  <c:v>-2.0093000000000001</c:v>
                </c:pt>
                <c:pt idx="3593" formatCode="General">
                  <c:v>-2.0083099999999998</c:v>
                </c:pt>
                <c:pt idx="3594" formatCode="General">
                  <c:v>-2.0072899999999998</c:v>
                </c:pt>
                <c:pt idx="3595" formatCode="General">
                  <c:v>-2.0063200000000001</c:v>
                </c:pt>
                <c:pt idx="3596" formatCode="General">
                  <c:v>-2.0053200000000002</c:v>
                </c:pt>
                <c:pt idx="3597" formatCode="General">
                  <c:v>-2.0043199999999999</c:v>
                </c:pt>
                <c:pt idx="3598" formatCode="General">
                  <c:v>-2.00332</c:v>
                </c:pt>
                <c:pt idx="3599" formatCode="General">
                  <c:v>-2.0023</c:v>
                </c:pt>
                <c:pt idx="3600" formatCode="General">
                  <c:v>-2.0013100000000001</c:v>
                </c:pt>
                <c:pt idx="3601" formatCode="General">
                  <c:v>-2.0003199999999999</c:v>
                </c:pt>
                <c:pt idx="3602" formatCode="General">
                  <c:v>-1.9993099999999999</c:v>
                </c:pt>
                <c:pt idx="3603" formatCode="General">
                  <c:v>-1.99831</c:v>
                </c:pt>
                <c:pt idx="3604" formatCode="General">
                  <c:v>-1.9973099999999999</c:v>
                </c:pt>
                <c:pt idx="3605" formatCode="General">
                  <c:v>-1.9963299999999999</c:v>
                </c:pt>
                <c:pt idx="3606" formatCode="General">
                  <c:v>-1.99532</c:v>
                </c:pt>
                <c:pt idx="3607" formatCode="General">
                  <c:v>-1.9943200000000001</c:v>
                </c:pt>
                <c:pt idx="3608" formatCode="General">
                  <c:v>-1.99333</c:v>
                </c:pt>
                <c:pt idx="3609" formatCode="General">
                  <c:v>-1.9923200000000001</c:v>
                </c:pt>
                <c:pt idx="3610" formatCode="General">
                  <c:v>-1.99133</c:v>
                </c:pt>
                <c:pt idx="3611" formatCode="General">
                  <c:v>-1.99031</c:v>
                </c:pt>
                <c:pt idx="3612" formatCode="General">
                  <c:v>-1.98932</c:v>
                </c:pt>
                <c:pt idx="3613" formatCode="General">
                  <c:v>-1.9883200000000001</c:v>
                </c:pt>
                <c:pt idx="3614" formatCode="General">
                  <c:v>-1.9873000000000001</c:v>
                </c:pt>
                <c:pt idx="3615" formatCode="General">
                  <c:v>-1.9863200000000001</c:v>
                </c:pt>
                <c:pt idx="3616" formatCode="General">
                  <c:v>-1.98532</c:v>
                </c:pt>
                <c:pt idx="3617" formatCode="General">
                  <c:v>-1.9843299999999999</c:v>
                </c:pt>
                <c:pt idx="3618" formatCode="General">
                  <c:v>-1.9833000000000001</c:v>
                </c:pt>
                <c:pt idx="3619" formatCode="General">
                  <c:v>-1.9823299999999999</c:v>
                </c:pt>
                <c:pt idx="3620" formatCode="General">
                  <c:v>-1.98132</c:v>
                </c:pt>
                <c:pt idx="3621" formatCode="General">
                  <c:v>-1.9803299999999999</c:v>
                </c:pt>
                <c:pt idx="3622" formatCode="General">
                  <c:v>-1.97932</c:v>
                </c:pt>
                <c:pt idx="3623" formatCode="General">
                  <c:v>-1.9782999999999999</c:v>
                </c:pt>
                <c:pt idx="3624" formatCode="General">
                  <c:v>-1.9773000000000001</c:v>
                </c:pt>
                <c:pt idx="3625" formatCode="General">
                  <c:v>-1.9763200000000001</c:v>
                </c:pt>
                <c:pt idx="3626" formatCode="General">
                  <c:v>-1.97532</c:v>
                </c:pt>
                <c:pt idx="3627" formatCode="General">
                  <c:v>-1.9743200000000001</c:v>
                </c:pt>
                <c:pt idx="3628" formatCode="General">
                  <c:v>-1.97332</c:v>
                </c:pt>
                <c:pt idx="3629" formatCode="General">
                  <c:v>-1.9723200000000001</c:v>
                </c:pt>
                <c:pt idx="3630" formatCode="General">
                  <c:v>-1.97133</c:v>
                </c:pt>
                <c:pt idx="3631" formatCode="General">
                  <c:v>-1.9703299999999999</c:v>
                </c:pt>
                <c:pt idx="3632" formatCode="General">
                  <c:v>-1.9693400000000001</c:v>
                </c:pt>
                <c:pt idx="3633" formatCode="General">
                  <c:v>-1.96835</c:v>
                </c:pt>
                <c:pt idx="3634" formatCode="General">
                  <c:v>-1.9673400000000001</c:v>
                </c:pt>
                <c:pt idx="3635" formatCode="General">
                  <c:v>-1.96634</c:v>
                </c:pt>
                <c:pt idx="3636" formatCode="General">
                  <c:v>-1.9653400000000001</c:v>
                </c:pt>
                <c:pt idx="3637" formatCode="General">
                  <c:v>-1.9643299999999999</c:v>
                </c:pt>
                <c:pt idx="3638" formatCode="General">
                  <c:v>-1.9633400000000001</c:v>
                </c:pt>
                <c:pt idx="3639" formatCode="General">
                  <c:v>-1.9623200000000001</c:v>
                </c:pt>
                <c:pt idx="3640" formatCode="General">
                  <c:v>-1.9613400000000001</c:v>
                </c:pt>
                <c:pt idx="3641" formatCode="General">
                  <c:v>-1.96035</c:v>
                </c:pt>
                <c:pt idx="3642" formatCode="General">
                  <c:v>-1.95932</c:v>
                </c:pt>
                <c:pt idx="3643" formatCode="General">
                  <c:v>-1.95834</c:v>
                </c:pt>
                <c:pt idx="3644" formatCode="General">
                  <c:v>-1.9573400000000001</c:v>
                </c:pt>
                <c:pt idx="3645" formatCode="General">
                  <c:v>-1.95635</c:v>
                </c:pt>
                <c:pt idx="3646" formatCode="General">
                  <c:v>-1.9553400000000001</c:v>
                </c:pt>
                <c:pt idx="3647" formatCode="General">
                  <c:v>-1.9543600000000001</c:v>
                </c:pt>
                <c:pt idx="3648" formatCode="General">
                  <c:v>-1.95333</c:v>
                </c:pt>
                <c:pt idx="3649" formatCode="General">
                  <c:v>-1.9523299999999999</c:v>
                </c:pt>
                <c:pt idx="3650" formatCode="General">
                  <c:v>-1.95133</c:v>
                </c:pt>
                <c:pt idx="3651" formatCode="General">
                  <c:v>-1.95034</c:v>
                </c:pt>
                <c:pt idx="3652" formatCode="General">
                  <c:v>-1.94933</c:v>
                </c:pt>
                <c:pt idx="3653" formatCode="General">
                  <c:v>-1.94834</c:v>
                </c:pt>
                <c:pt idx="3654" formatCode="General">
                  <c:v>-1.9473400000000001</c:v>
                </c:pt>
                <c:pt idx="3655" formatCode="General">
                  <c:v>-1.94635</c:v>
                </c:pt>
                <c:pt idx="3656" formatCode="General">
                  <c:v>-1.94533</c:v>
                </c:pt>
                <c:pt idx="3657" formatCode="General">
                  <c:v>-1.94432</c:v>
                </c:pt>
                <c:pt idx="3658" formatCode="General">
                  <c:v>-1.94333</c:v>
                </c:pt>
                <c:pt idx="3659" formatCode="General">
                  <c:v>-1.94235</c:v>
                </c:pt>
                <c:pt idx="3660" formatCode="General">
                  <c:v>-1.94136</c:v>
                </c:pt>
                <c:pt idx="3661" formatCode="General">
                  <c:v>-1.9403300000000001</c:v>
                </c:pt>
                <c:pt idx="3662" formatCode="General">
                  <c:v>-1.93933</c:v>
                </c:pt>
                <c:pt idx="3663" formatCode="General">
                  <c:v>-1.93834</c:v>
                </c:pt>
                <c:pt idx="3664" formatCode="General">
                  <c:v>-1.93733</c:v>
                </c:pt>
                <c:pt idx="3665" formatCode="General">
                  <c:v>-1.9363300000000001</c:v>
                </c:pt>
                <c:pt idx="3666" formatCode="General">
                  <c:v>-1.9353400000000001</c:v>
                </c:pt>
                <c:pt idx="3667" formatCode="General">
                  <c:v>-1.9343300000000001</c:v>
                </c:pt>
                <c:pt idx="3668" formatCode="General">
                  <c:v>-1.9333400000000001</c:v>
                </c:pt>
                <c:pt idx="3669" formatCode="General">
                  <c:v>-1.93235</c:v>
                </c:pt>
                <c:pt idx="3670" formatCode="General">
                  <c:v>-1.9313499999999999</c:v>
                </c:pt>
                <c:pt idx="3671" formatCode="General">
                  <c:v>-1.9303600000000001</c:v>
                </c:pt>
                <c:pt idx="3672" formatCode="General">
                  <c:v>-1.9293400000000001</c:v>
                </c:pt>
                <c:pt idx="3673" formatCode="General">
                  <c:v>-1.9283399999999999</c:v>
                </c:pt>
                <c:pt idx="3674" formatCode="General">
                  <c:v>-1.9273499999999999</c:v>
                </c:pt>
                <c:pt idx="3675" formatCode="General">
                  <c:v>-1.9263600000000001</c:v>
                </c:pt>
                <c:pt idx="3676" formatCode="General">
                  <c:v>-1.9253400000000001</c:v>
                </c:pt>
                <c:pt idx="3677" formatCode="General">
                  <c:v>-1.92435</c:v>
                </c:pt>
                <c:pt idx="3678" formatCode="General">
                  <c:v>-1.92333</c:v>
                </c:pt>
                <c:pt idx="3679" formatCode="General">
                  <c:v>-1.9223600000000001</c:v>
                </c:pt>
                <c:pt idx="3680" formatCode="General">
                  <c:v>-1.92136</c:v>
                </c:pt>
                <c:pt idx="3681" formatCode="General">
                  <c:v>-1.92035</c:v>
                </c:pt>
                <c:pt idx="3682" formatCode="General">
                  <c:v>-1.9193499999999999</c:v>
                </c:pt>
                <c:pt idx="3683" formatCode="General">
                  <c:v>-1.9183600000000001</c:v>
                </c:pt>
                <c:pt idx="3684" formatCode="General">
                  <c:v>-1.9173800000000001</c:v>
                </c:pt>
                <c:pt idx="3685" formatCode="General">
                  <c:v>-1.91635</c:v>
                </c:pt>
                <c:pt idx="3686" formatCode="General">
                  <c:v>-1.91536</c:v>
                </c:pt>
                <c:pt idx="3687" formatCode="General">
                  <c:v>-1.9143600000000001</c:v>
                </c:pt>
                <c:pt idx="3688" formatCode="General">
                  <c:v>-1.9133599999999999</c:v>
                </c:pt>
                <c:pt idx="3689" formatCode="General">
                  <c:v>-1.9123600000000001</c:v>
                </c:pt>
                <c:pt idx="3690" formatCode="General">
                  <c:v>-1.9113500000000001</c:v>
                </c:pt>
                <c:pt idx="3691" formatCode="General">
                  <c:v>-1.91035</c:v>
                </c:pt>
                <c:pt idx="3692" formatCode="General">
                  <c:v>-1.90937</c:v>
                </c:pt>
                <c:pt idx="3693" formatCode="General">
                  <c:v>-1.9083600000000001</c:v>
                </c:pt>
                <c:pt idx="3694" formatCode="General">
                  <c:v>-1.90737</c:v>
                </c:pt>
                <c:pt idx="3695" formatCode="General">
                  <c:v>-1.90638</c:v>
                </c:pt>
                <c:pt idx="3696" formatCode="General">
                  <c:v>-1.9053800000000001</c:v>
                </c:pt>
                <c:pt idx="3697" formatCode="General">
                  <c:v>-1.9043600000000001</c:v>
                </c:pt>
                <c:pt idx="3698" formatCode="General">
                  <c:v>-1.9033899999999999</c:v>
                </c:pt>
                <c:pt idx="3699" formatCode="General">
                  <c:v>-1.9023699999999999</c:v>
                </c:pt>
                <c:pt idx="3700" formatCode="General">
                  <c:v>-1.90137</c:v>
                </c:pt>
                <c:pt idx="3701" formatCode="General">
                  <c:v>-1.90036</c:v>
                </c:pt>
                <c:pt idx="3702" formatCode="General">
                  <c:v>-1.89934</c:v>
                </c:pt>
                <c:pt idx="3703" formatCode="General">
                  <c:v>-1.89836</c:v>
                </c:pt>
                <c:pt idx="3704" formatCode="General">
                  <c:v>-1.8973599999999999</c:v>
                </c:pt>
                <c:pt idx="3705" formatCode="General">
                  <c:v>-1.8963699999999999</c:v>
                </c:pt>
                <c:pt idx="3706" formatCode="General">
                  <c:v>-1.8953500000000001</c:v>
                </c:pt>
                <c:pt idx="3707" formatCode="General">
                  <c:v>-1.89435</c:v>
                </c:pt>
                <c:pt idx="3708" formatCode="General">
                  <c:v>-1.8933599999999999</c:v>
                </c:pt>
                <c:pt idx="3709" formatCode="General">
                  <c:v>-1.89235</c:v>
                </c:pt>
                <c:pt idx="3710" formatCode="General">
                  <c:v>-1.8913599999999999</c:v>
                </c:pt>
                <c:pt idx="3711" formatCode="General">
                  <c:v>-1.8903399999999999</c:v>
                </c:pt>
                <c:pt idx="3712" formatCode="General">
                  <c:v>-1.8893500000000001</c:v>
                </c:pt>
                <c:pt idx="3713" formatCode="General">
                  <c:v>-1.8883799999999999</c:v>
                </c:pt>
                <c:pt idx="3714" formatCode="General">
                  <c:v>-1.8873500000000001</c:v>
                </c:pt>
                <c:pt idx="3715" formatCode="General">
                  <c:v>-1.88636</c:v>
                </c:pt>
                <c:pt idx="3716" formatCode="General">
                  <c:v>-1.88533</c:v>
                </c:pt>
                <c:pt idx="3717" formatCode="General">
                  <c:v>-1.88436</c:v>
                </c:pt>
                <c:pt idx="3718" formatCode="General">
                  <c:v>-1.88337</c:v>
                </c:pt>
                <c:pt idx="3719" formatCode="General">
                  <c:v>-1.88236</c:v>
                </c:pt>
                <c:pt idx="3720" formatCode="General">
                  <c:v>-1.8813500000000001</c:v>
                </c:pt>
                <c:pt idx="3721" formatCode="General">
                  <c:v>-1.88036</c:v>
                </c:pt>
                <c:pt idx="3722" formatCode="General">
                  <c:v>-1.8793599999999999</c:v>
                </c:pt>
                <c:pt idx="3723" formatCode="General">
                  <c:v>-1.8783700000000001</c:v>
                </c:pt>
                <c:pt idx="3724" formatCode="General">
                  <c:v>-1.87738</c:v>
                </c:pt>
                <c:pt idx="3725" formatCode="General">
                  <c:v>-1.8763700000000001</c:v>
                </c:pt>
                <c:pt idx="3726" formatCode="General">
                  <c:v>-1.87534</c:v>
                </c:pt>
                <c:pt idx="3727" formatCode="General">
                  <c:v>-1.87436</c:v>
                </c:pt>
                <c:pt idx="3728" formatCode="General">
                  <c:v>-1.87337</c:v>
                </c:pt>
                <c:pt idx="3729" formatCode="General">
                  <c:v>-1.8723700000000001</c:v>
                </c:pt>
                <c:pt idx="3730" formatCode="General">
                  <c:v>-1.8713599999999999</c:v>
                </c:pt>
                <c:pt idx="3731" formatCode="General">
                  <c:v>-1.87035</c:v>
                </c:pt>
                <c:pt idx="3732" formatCode="General">
                  <c:v>-1.8693500000000001</c:v>
                </c:pt>
                <c:pt idx="3733" formatCode="General">
                  <c:v>-1.86836</c:v>
                </c:pt>
                <c:pt idx="3734" formatCode="General">
                  <c:v>-1.86737</c:v>
                </c:pt>
                <c:pt idx="3735" formatCode="General">
                  <c:v>-1.8663700000000001</c:v>
                </c:pt>
                <c:pt idx="3736" formatCode="General">
                  <c:v>-1.8653500000000001</c:v>
                </c:pt>
                <c:pt idx="3737" formatCode="General">
                  <c:v>-1.86436</c:v>
                </c:pt>
                <c:pt idx="3738" formatCode="General">
                  <c:v>-1.86338</c:v>
                </c:pt>
                <c:pt idx="3739" formatCode="General">
                  <c:v>-1.86233</c:v>
                </c:pt>
                <c:pt idx="3740" formatCode="General">
                  <c:v>-1.8613599999999999</c:v>
                </c:pt>
                <c:pt idx="3741" formatCode="General">
                  <c:v>-1.8603499999999999</c:v>
                </c:pt>
                <c:pt idx="3742" formatCode="General">
                  <c:v>-1.85937</c:v>
                </c:pt>
                <c:pt idx="3743" formatCode="General">
                  <c:v>-1.85836</c:v>
                </c:pt>
                <c:pt idx="3744" formatCode="General">
                  <c:v>-1.85737</c:v>
                </c:pt>
                <c:pt idx="3745" formatCode="General">
                  <c:v>-1.85636</c:v>
                </c:pt>
                <c:pt idx="3746" formatCode="General">
                  <c:v>-1.85537</c:v>
                </c:pt>
                <c:pt idx="3747" formatCode="General">
                  <c:v>-1.85439</c:v>
                </c:pt>
                <c:pt idx="3748" formatCode="General">
                  <c:v>-1.85338</c:v>
                </c:pt>
                <c:pt idx="3749" formatCode="General">
                  <c:v>-1.85236</c:v>
                </c:pt>
                <c:pt idx="3750" formatCode="General">
                  <c:v>-1.8513599999999999</c:v>
                </c:pt>
                <c:pt idx="3751" formatCode="General">
                  <c:v>-1.8503799999999999</c:v>
                </c:pt>
                <c:pt idx="3752" formatCode="General">
                  <c:v>-1.84938</c:v>
                </c:pt>
                <c:pt idx="3753" formatCode="General">
                  <c:v>-1.8483799999999999</c:v>
                </c:pt>
                <c:pt idx="3754" formatCode="General">
                  <c:v>-1.84737</c:v>
                </c:pt>
                <c:pt idx="3755" formatCode="General">
                  <c:v>-1.8463700000000001</c:v>
                </c:pt>
                <c:pt idx="3756" formatCode="General">
                  <c:v>-1.84538</c:v>
                </c:pt>
                <c:pt idx="3757" formatCode="General">
                  <c:v>-1.8443799999999999</c:v>
                </c:pt>
                <c:pt idx="3758" formatCode="General">
                  <c:v>-1.8433900000000001</c:v>
                </c:pt>
                <c:pt idx="3759" formatCode="General">
                  <c:v>-1.84236</c:v>
                </c:pt>
                <c:pt idx="3760" formatCode="General">
                  <c:v>-1.84137</c:v>
                </c:pt>
                <c:pt idx="3761" formatCode="General">
                  <c:v>-1.8403799999999999</c:v>
                </c:pt>
                <c:pt idx="3762" formatCode="General">
                  <c:v>-1.83938</c:v>
                </c:pt>
                <c:pt idx="3763" formatCode="General">
                  <c:v>-1.8383799999999999</c:v>
                </c:pt>
                <c:pt idx="3764" formatCode="General">
                  <c:v>-1.83738</c:v>
                </c:pt>
                <c:pt idx="3765" formatCode="General">
                  <c:v>-1.8363799999999999</c:v>
                </c:pt>
                <c:pt idx="3766" formatCode="General">
                  <c:v>-1.8353699999999999</c:v>
                </c:pt>
                <c:pt idx="3767" formatCode="General">
                  <c:v>-1.8343799999999999</c:v>
                </c:pt>
                <c:pt idx="3768" formatCode="General">
                  <c:v>-1.83338</c:v>
                </c:pt>
                <c:pt idx="3769" formatCode="General">
                  <c:v>-1.8323799999999999</c:v>
                </c:pt>
                <c:pt idx="3770" formatCode="General">
                  <c:v>-1.8313900000000001</c:v>
                </c:pt>
                <c:pt idx="3771" formatCode="General">
                  <c:v>-1.8303799999999999</c:v>
                </c:pt>
                <c:pt idx="3772" formatCode="General">
                  <c:v>-1.8293900000000001</c:v>
                </c:pt>
                <c:pt idx="3773" formatCode="General">
                  <c:v>-1.8283700000000001</c:v>
                </c:pt>
                <c:pt idx="3774" formatCode="General">
                  <c:v>-1.8273699999999999</c:v>
                </c:pt>
                <c:pt idx="3775" formatCode="General">
                  <c:v>-1.82639</c:v>
                </c:pt>
                <c:pt idx="3776" formatCode="General">
                  <c:v>-1.8253699999999999</c:v>
                </c:pt>
                <c:pt idx="3777" formatCode="General">
                  <c:v>-1.82437</c:v>
                </c:pt>
                <c:pt idx="3778" formatCode="General">
                  <c:v>-1.8233600000000001</c:v>
                </c:pt>
                <c:pt idx="3779" formatCode="General">
                  <c:v>-1.82237</c:v>
                </c:pt>
                <c:pt idx="3780" formatCode="General">
                  <c:v>-1.8213699999999999</c:v>
                </c:pt>
                <c:pt idx="3781" formatCode="General">
                  <c:v>-1.8203800000000001</c:v>
                </c:pt>
                <c:pt idx="3782" formatCode="General">
                  <c:v>-1.81941</c:v>
                </c:pt>
                <c:pt idx="3783" formatCode="General">
                  <c:v>-1.8184</c:v>
                </c:pt>
                <c:pt idx="3784" formatCode="General">
                  <c:v>-1.81738</c:v>
                </c:pt>
                <c:pt idx="3785" formatCode="General">
                  <c:v>-1.8163800000000001</c:v>
                </c:pt>
                <c:pt idx="3786" formatCode="General">
                  <c:v>-1.81538</c:v>
                </c:pt>
                <c:pt idx="3787" formatCode="General">
                  <c:v>-1.8143800000000001</c:v>
                </c:pt>
                <c:pt idx="3788" formatCode="General">
                  <c:v>-1.8133999999999999</c:v>
                </c:pt>
                <c:pt idx="3789" formatCode="General">
                  <c:v>-1.8123800000000001</c:v>
                </c:pt>
                <c:pt idx="3790" formatCode="General">
                  <c:v>-1.81138</c:v>
                </c:pt>
                <c:pt idx="3791" formatCode="General">
                  <c:v>-1.8103800000000001</c:v>
                </c:pt>
                <c:pt idx="3792" formatCode="General">
                  <c:v>-1.80938</c:v>
                </c:pt>
                <c:pt idx="3793" formatCode="General">
                  <c:v>-1.80837</c:v>
                </c:pt>
                <c:pt idx="3794" formatCode="General">
                  <c:v>-1.8073699999999999</c:v>
                </c:pt>
                <c:pt idx="3795" formatCode="General">
                  <c:v>-1.8063899999999999</c:v>
                </c:pt>
                <c:pt idx="3796" formatCode="General">
                  <c:v>-1.8053999999999999</c:v>
                </c:pt>
                <c:pt idx="3797" formatCode="General">
                  <c:v>-1.8044</c:v>
                </c:pt>
                <c:pt idx="3798" formatCode="General">
                  <c:v>-1.8033999999999999</c:v>
                </c:pt>
                <c:pt idx="3799" formatCode="General">
                  <c:v>-1.8024</c:v>
                </c:pt>
                <c:pt idx="3800" formatCode="General">
                  <c:v>-1.8013699999999999</c:v>
                </c:pt>
                <c:pt idx="3801" formatCode="General">
                  <c:v>-1.8004100000000001</c:v>
                </c:pt>
                <c:pt idx="3802" formatCode="General">
                  <c:v>-1.79938</c:v>
                </c:pt>
                <c:pt idx="3803" formatCode="General">
                  <c:v>-1.7983800000000001</c:v>
                </c:pt>
                <c:pt idx="3804" formatCode="General">
                  <c:v>-1.79738</c:v>
                </c:pt>
                <c:pt idx="3805" formatCode="General">
                  <c:v>-1.7963800000000001</c:v>
                </c:pt>
                <c:pt idx="3806" formatCode="General">
                  <c:v>-1.7954000000000001</c:v>
                </c:pt>
                <c:pt idx="3807" formatCode="General">
                  <c:v>-1.7944</c:v>
                </c:pt>
                <c:pt idx="3808" formatCode="General">
                  <c:v>-1.79339</c:v>
                </c:pt>
                <c:pt idx="3809" formatCode="General">
                  <c:v>-1.7923800000000001</c:v>
                </c:pt>
                <c:pt idx="3810" formatCode="General">
                  <c:v>-1.7914000000000001</c:v>
                </c:pt>
                <c:pt idx="3811" formatCode="General">
                  <c:v>-1.7904</c:v>
                </c:pt>
                <c:pt idx="3812" formatCode="General">
                  <c:v>-1.78939</c:v>
                </c:pt>
                <c:pt idx="3813" formatCode="General">
                  <c:v>-1.7883899999999999</c:v>
                </c:pt>
                <c:pt idx="3814" formatCode="General">
                  <c:v>-1.78739</c:v>
                </c:pt>
                <c:pt idx="3815" formatCode="General">
                  <c:v>-1.7863800000000001</c:v>
                </c:pt>
                <c:pt idx="3816" formatCode="General">
                  <c:v>-1.78538</c:v>
                </c:pt>
                <c:pt idx="3817" formatCode="General">
                  <c:v>-1.7843899999999999</c:v>
                </c:pt>
                <c:pt idx="3818" formatCode="General">
                  <c:v>-1.7833699999999999</c:v>
                </c:pt>
                <c:pt idx="3819" formatCode="General">
                  <c:v>-1.7824</c:v>
                </c:pt>
                <c:pt idx="3820" formatCode="General">
                  <c:v>-1.78139</c:v>
                </c:pt>
                <c:pt idx="3821" formatCode="General">
                  <c:v>-1.7803899999999999</c:v>
                </c:pt>
                <c:pt idx="3822" formatCode="General">
                  <c:v>-1.77939</c:v>
                </c:pt>
                <c:pt idx="3823" formatCode="General">
                  <c:v>-1.7783899999999999</c:v>
                </c:pt>
                <c:pt idx="3824" formatCode="General">
                  <c:v>-1.77739</c:v>
                </c:pt>
                <c:pt idx="3825" formatCode="General">
                  <c:v>-1.7763899999999999</c:v>
                </c:pt>
                <c:pt idx="3826" formatCode="General">
                  <c:v>-1.77539</c:v>
                </c:pt>
                <c:pt idx="3827" formatCode="General">
                  <c:v>-1.7744</c:v>
                </c:pt>
                <c:pt idx="3828" formatCode="General">
                  <c:v>-1.77339</c:v>
                </c:pt>
                <c:pt idx="3829" formatCode="General">
                  <c:v>-1.7723800000000001</c:v>
                </c:pt>
                <c:pt idx="3830" formatCode="General">
                  <c:v>-1.7714000000000001</c:v>
                </c:pt>
                <c:pt idx="3831" formatCode="General">
                  <c:v>-1.7704</c:v>
                </c:pt>
                <c:pt idx="3832" formatCode="General">
                  <c:v>-1.76939</c:v>
                </c:pt>
                <c:pt idx="3833" formatCode="General">
                  <c:v>-1.7683899999999999</c:v>
                </c:pt>
                <c:pt idx="3834" formatCode="General">
                  <c:v>-1.76739</c:v>
                </c:pt>
                <c:pt idx="3835" formatCode="General">
                  <c:v>-1.7663800000000001</c:v>
                </c:pt>
                <c:pt idx="3836" formatCode="General">
                  <c:v>-1.76539</c:v>
                </c:pt>
                <c:pt idx="3837" formatCode="General">
                  <c:v>-1.76437</c:v>
                </c:pt>
                <c:pt idx="3838" formatCode="General">
                  <c:v>-1.7634099999999999</c:v>
                </c:pt>
                <c:pt idx="3839" formatCode="General">
                  <c:v>-1.7624</c:v>
                </c:pt>
                <c:pt idx="3840" formatCode="General">
                  <c:v>-1.7613799999999999</c:v>
                </c:pt>
                <c:pt idx="3841" formatCode="General">
                  <c:v>-1.7603800000000001</c:v>
                </c:pt>
                <c:pt idx="3842" formatCode="General">
                  <c:v>-1.7593799999999999</c:v>
                </c:pt>
                <c:pt idx="3843" formatCode="General">
                  <c:v>-1.7584</c:v>
                </c:pt>
                <c:pt idx="3844" formatCode="General">
                  <c:v>-1.7573799999999999</c:v>
                </c:pt>
                <c:pt idx="3845" formatCode="General">
                  <c:v>-1.7564</c:v>
                </c:pt>
                <c:pt idx="3846" formatCode="General">
                  <c:v>-1.7554099999999999</c:v>
                </c:pt>
                <c:pt idx="3847" formatCode="General">
                  <c:v>-1.7543899999999999</c:v>
                </c:pt>
                <c:pt idx="3848" formatCode="General">
                  <c:v>-1.7534000000000001</c:v>
                </c:pt>
                <c:pt idx="3849" formatCode="General">
                  <c:v>-1.75238</c:v>
                </c:pt>
                <c:pt idx="3850" formatCode="General">
                  <c:v>-1.7514000000000001</c:v>
                </c:pt>
                <c:pt idx="3851" formatCode="General">
                  <c:v>-1.7503899999999999</c:v>
                </c:pt>
                <c:pt idx="3852" formatCode="General">
                  <c:v>-1.7494000000000001</c:v>
                </c:pt>
                <c:pt idx="3853" formatCode="General">
                  <c:v>-1.7483900000000001</c:v>
                </c:pt>
                <c:pt idx="3854" formatCode="General">
                  <c:v>-1.7473799999999999</c:v>
                </c:pt>
                <c:pt idx="3855" formatCode="General">
                  <c:v>-1.7463900000000001</c:v>
                </c:pt>
                <c:pt idx="3856" formatCode="General">
                  <c:v>-1.7454000000000001</c:v>
                </c:pt>
                <c:pt idx="3857" formatCode="General">
                  <c:v>-1.7443900000000001</c:v>
                </c:pt>
                <c:pt idx="3858" formatCode="General">
                  <c:v>-1.7434000000000001</c:v>
                </c:pt>
                <c:pt idx="3859" formatCode="General">
                  <c:v>-1.74241</c:v>
                </c:pt>
                <c:pt idx="3860" formatCode="General">
                  <c:v>-1.7414000000000001</c:v>
                </c:pt>
                <c:pt idx="3861" formatCode="General">
                  <c:v>-1.7403900000000001</c:v>
                </c:pt>
                <c:pt idx="3862" formatCode="General">
                  <c:v>-1.73942</c:v>
                </c:pt>
                <c:pt idx="3863" formatCode="General">
                  <c:v>-1.7383900000000001</c:v>
                </c:pt>
                <c:pt idx="3864" formatCode="General">
                  <c:v>-1.73739</c:v>
                </c:pt>
                <c:pt idx="3865" formatCode="General">
                  <c:v>-1.73641</c:v>
                </c:pt>
                <c:pt idx="3866" formatCode="General">
                  <c:v>-1.7354000000000001</c:v>
                </c:pt>
                <c:pt idx="3867" formatCode="General">
                  <c:v>-1.73441</c:v>
                </c:pt>
                <c:pt idx="3868" formatCode="General">
                  <c:v>-1.7333799999999999</c:v>
                </c:pt>
                <c:pt idx="3869" formatCode="General">
                  <c:v>-1.7320500000000001</c:v>
                </c:pt>
                <c:pt idx="3870" formatCode="General">
                  <c:v>-1.73071</c:v>
                </c:pt>
                <c:pt idx="3871" formatCode="General">
                  <c:v>-1.7296899999999999</c:v>
                </c:pt>
                <c:pt idx="3872" formatCode="General">
                  <c:v>-1.7286900000000001</c:v>
                </c:pt>
                <c:pt idx="3873" formatCode="General">
                  <c:v>-1.7277</c:v>
                </c:pt>
                <c:pt idx="3874" formatCode="General">
                  <c:v>-1.7266999999999999</c:v>
                </c:pt>
                <c:pt idx="3875" formatCode="General">
                  <c:v>-1.7256899999999999</c:v>
                </c:pt>
                <c:pt idx="3876" formatCode="General">
                  <c:v>-1.72471</c:v>
                </c:pt>
                <c:pt idx="3877" formatCode="General">
                  <c:v>-1.7237199999999999</c:v>
                </c:pt>
                <c:pt idx="3878" formatCode="General">
                  <c:v>-1.7226999999999999</c:v>
                </c:pt>
                <c:pt idx="3879" formatCode="General">
                  <c:v>-1.7217100000000001</c:v>
                </c:pt>
                <c:pt idx="3880" formatCode="General">
                  <c:v>-1.72072</c:v>
                </c:pt>
                <c:pt idx="3881" formatCode="General">
                  <c:v>-1.7197100000000001</c:v>
                </c:pt>
                <c:pt idx="3882" formatCode="General">
                  <c:v>-1.7186900000000001</c:v>
                </c:pt>
                <c:pt idx="3883" formatCode="General">
                  <c:v>-1.7177100000000001</c:v>
                </c:pt>
                <c:pt idx="3884" formatCode="General">
                  <c:v>-1.7167399999999999</c:v>
                </c:pt>
                <c:pt idx="3885" formatCode="General">
                  <c:v>-1.7156899999999999</c:v>
                </c:pt>
                <c:pt idx="3886" formatCode="General">
                  <c:v>-1.71469</c:v>
                </c:pt>
                <c:pt idx="3887" formatCode="General">
                  <c:v>-1.7137100000000001</c:v>
                </c:pt>
                <c:pt idx="3888" formatCode="General">
                  <c:v>-1.71272</c:v>
                </c:pt>
                <c:pt idx="3889" formatCode="General">
                  <c:v>-1.7117</c:v>
                </c:pt>
                <c:pt idx="3890" formatCode="General">
                  <c:v>-1.71071</c:v>
                </c:pt>
                <c:pt idx="3891" formatCode="General">
                  <c:v>-1.7097</c:v>
                </c:pt>
                <c:pt idx="3892" formatCode="General">
                  <c:v>-1.70871</c:v>
                </c:pt>
                <c:pt idx="3893" formatCode="General">
                  <c:v>-1.7076899999999999</c:v>
                </c:pt>
                <c:pt idx="3894" formatCode="General">
                  <c:v>-1.7067000000000001</c:v>
                </c:pt>
                <c:pt idx="3895" formatCode="General">
                  <c:v>-1.7057100000000001</c:v>
                </c:pt>
                <c:pt idx="3896" formatCode="General">
                  <c:v>-1.7047099999999999</c:v>
                </c:pt>
                <c:pt idx="3897" formatCode="General">
                  <c:v>-1.7037199999999999</c:v>
                </c:pt>
                <c:pt idx="3898" formatCode="General">
                  <c:v>-1.7027099999999999</c:v>
                </c:pt>
                <c:pt idx="3899" formatCode="General">
                  <c:v>-1.7017199999999999</c:v>
                </c:pt>
                <c:pt idx="3900" formatCode="General">
                  <c:v>-1.7007099999999999</c:v>
                </c:pt>
                <c:pt idx="3901" formatCode="General">
                  <c:v>-1.6997199999999999</c:v>
                </c:pt>
                <c:pt idx="3902" formatCode="General">
                  <c:v>-1.6987300000000001</c:v>
                </c:pt>
                <c:pt idx="3903" formatCode="General">
                  <c:v>-1.6977100000000001</c:v>
                </c:pt>
                <c:pt idx="3904" formatCode="General">
                  <c:v>-1.6967099999999999</c:v>
                </c:pt>
                <c:pt idx="3905" formatCode="General">
                  <c:v>-1.6956899999999999</c:v>
                </c:pt>
                <c:pt idx="3906" formatCode="General">
                  <c:v>-1.6947099999999999</c:v>
                </c:pt>
                <c:pt idx="3907" formatCode="General">
                  <c:v>-1.6937</c:v>
                </c:pt>
                <c:pt idx="3908" formatCode="General">
                  <c:v>-1.6927099999999999</c:v>
                </c:pt>
                <c:pt idx="3909" formatCode="General">
                  <c:v>-1.69173</c:v>
                </c:pt>
                <c:pt idx="3910" formatCode="General">
                  <c:v>-1.6907300000000001</c:v>
                </c:pt>
                <c:pt idx="3911" formatCode="General">
                  <c:v>-1.6897</c:v>
                </c:pt>
                <c:pt idx="3912" formatCode="General">
                  <c:v>-1.6887099999999999</c:v>
                </c:pt>
                <c:pt idx="3913" formatCode="General">
                  <c:v>-1.6877200000000001</c:v>
                </c:pt>
                <c:pt idx="3914" formatCode="General">
                  <c:v>-1.68672</c:v>
                </c:pt>
                <c:pt idx="3915" formatCode="General">
                  <c:v>-1.6857</c:v>
                </c:pt>
                <c:pt idx="3916" formatCode="General">
                  <c:v>-1.6847099999999999</c:v>
                </c:pt>
                <c:pt idx="3917" formatCode="General">
                  <c:v>-1.68371</c:v>
                </c:pt>
                <c:pt idx="3918" formatCode="General">
                  <c:v>-1.6827099999999999</c:v>
                </c:pt>
                <c:pt idx="3919" formatCode="General">
                  <c:v>-1.6817299999999999</c:v>
                </c:pt>
                <c:pt idx="3920" formatCode="General">
                  <c:v>-1.6807300000000001</c:v>
                </c:pt>
                <c:pt idx="3921" formatCode="General">
                  <c:v>-1.6797299999999999</c:v>
                </c:pt>
                <c:pt idx="3922" formatCode="General">
                  <c:v>-1.67872</c:v>
                </c:pt>
                <c:pt idx="3923" formatCode="General">
                  <c:v>-1.67771</c:v>
                </c:pt>
                <c:pt idx="3924" formatCode="General">
                  <c:v>-1.67672</c:v>
                </c:pt>
                <c:pt idx="3925" formatCode="General">
                  <c:v>-1.6757200000000001</c:v>
                </c:pt>
                <c:pt idx="3926" formatCode="General">
                  <c:v>-1.6747000000000001</c:v>
                </c:pt>
                <c:pt idx="3927" formatCode="General">
                  <c:v>-1.6737200000000001</c:v>
                </c:pt>
                <c:pt idx="3928" formatCode="General">
                  <c:v>-1.6727399999999999</c:v>
                </c:pt>
                <c:pt idx="3929" formatCode="General">
                  <c:v>-1.67171</c:v>
                </c:pt>
                <c:pt idx="3930" formatCode="General">
                  <c:v>-1.6707099999999999</c:v>
                </c:pt>
                <c:pt idx="3931" formatCode="General">
                  <c:v>-1.6697</c:v>
                </c:pt>
                <c:pt idx="3932" formatCode="General">
                  <c:v>-1.66873</c:v>
                </c:pt>
                <c:pt idx="3933" formatCode="General">
                  <c:v>-1.66771</c:v>
                </c:pt>
                <c:pt idx="3934" formatCode="General">
                  <c:v>-1.66672</c:v>
                </c:pt>
                <c:pt idx="3935" formatCode="General">
                  <c:v>-1.6657299999999999</c:v>
                </c:pt>
                <c:pt idx="3936" formatCode="General">
                  <c:v>-1.66472</c:v>
                </c:pt>
                <c:pt idx="3937" formatCode="General">
                  <c:v>-1.6637</c:v>
                </c:pt>
                <c:pt idx="3938" formatCode="General">
                  <c:v>-1.66273</c:v>
                </c:pt>
                <c:pt idx="3939" formatCode="General">
                  <c:v>-1.6617200000000001</c:v>
                </c:pt>
                <c:pt idx="3940" formatCode="General">
                  <c:v>-1.6607099999999999</c:v>
                </c:pt>
                <c:pt idx="3941" formatCode="General">
                  <c:v>-1.65971</c:v>
                </c:pt>
                <c:pt idx="3942" formatCode="General">
                  <c:v>-1.65873</c:v>
                </c:pt>
                <c:pt idx="3943" formatCode="General">
                  <c:v>-1.65771</c:v>
                </c:pt>
                <c:pt idx="3944" formatCode="General">
                  <c:v>-1.6567000000000001</c:v>
                </c:pt>
                <c:pt idx="3945" formatCode="General">
                  <c:v>-1.6557200000000001</c:v>
                </c:pt>
                <c:pt idx="3946" formatCode="General">
                  <c:v>-1.65473</c:v>
                </c:pt>
                <c:pt idx="3947" formatCode="General">
                  <c:v>-1.6537299999999999</c:v>
                </c:pt>
                <c:pt idx="3948" formatCode="General">
                  <c:v>-1.6527000000000001</c:v>
                </c:pt>
                <c:pt idx="3949" formatCode="General">
                  <c:v>-1.6517200000000001</c:v>
                </c:pt>
                <c:pt idx="3950" formatCode="General">
                  <c:v>-1.65073</c:v>
                </c:pt>
                <c:pt idx="3951" formatCode="General">
                  <c:v>-1.64971</c:v>
                </c:pt>
                <c:pt idx="3952" formatCode="General">
                  <c:v>-1.6487000000000001</c:v>
                </c:pt>
                <c:pt idx="3953" formatCode="General">
                  <c:v>-1.6477299999999999</c:v>
                </c:pt>
                <c:pt idx="3954" formatCode="General">
                  <c:v>-1.64673</c:v>
                </c:pt>
                <c:pt idx="3955" formatCode="General">
                  <c:v>-1.64571</c:v>
                </c:pt>
                <c:pt idx="3956" formatCode="General">
                  <c:v>-1.64473</c:v>
                </c:pt>
                <c:pt idx="3957" formatCode="General">
                  <c:v>-1.64374</c:v>
                </c:pt>
                <c:pt idx="3958" formatCode="General">
                  <c:v>-1.6427400000000001</c:v>
                </c:pt>
                <c:pt idx="3959" formatCode="General">
                  <c:v>-1.64171</c:v>
                </c:pt>
                <c:pt idx="3960" formatCode="General">
                  <c:v>-1.64072</c:v>
                </c:pt>
                <c:pt idx="3961" formatCode="General">
                  <c:v>-1.6397200000000001</c:v>
                </c:pt>
                <c:pt idx="3962" formatCode="General">
                  <c:v>-1.6387100000000001</c:v>
                </c:pt>
                <c:pt idx="3963" formatCode="General">
                  <c:v>-1.63771</c:v>
                </c:pt>
                <c:pt idx="3964" formatCode="General">
                  <c:v>-1.6367100000000001</c:v>
                </c:pt>
                <c:pt idx="3965" formatCode="General">
                  <c:v>-1.6356999999999999</c:v>
                </c:pt>
                <c:pt idx="3966" formatCode="General">
                  <c:v>-1.6347100000000001</c:v>
                </c:pt>
                <c:pt idx="3967" formatCode="General">
                  <c:v>-1.6337200000000001</c:v>
                </c:pt>
                <c:pt idx="3968" formatCode="General">
                  <c:v>-1.6327199999999999</c:v>
                </c:pt>
                <c:pt idx="3969" formatCode="General">
                  <c:v>-1.6317200000000001</c:v>
                </c:pt>
                <c:pt idx="3970" formatCode="General">
                  <c:v>-1.63069</c:v>
                </c:pt>
                <c:pt idx="3971" formatCode="General">
                  <c:v>-1.6296999999999999</c:v>
                </c:pt>
                <c:pt idx="3972" formatCode="General">
                  <c:v>-1.6287100000000001</c:v>
                </c:pt>
                <c:pt idx="3973" formatCode="General">
                  <c:v>-1.6276999999999999</c:v>
                </c:pt>
                <c:pt idx="3974" formatCode="General">
                  <c:v>-1.6267</c:v>
                </c:pt>
                <c:pt idx="3975" formatCode="General">
                  <c:v>-1.6257200000000001</c:v>
                </c:pt>
                <c:pt idx="3976" formatCode="General">
                  <c:v>-1.6247199999999999</c:v>
                </c:pt>
                <c:pt idx="3977" formatCode="General">
                  <c:v>-1.6236999999999999</c:v>
                </c:pt>
                <c:pt idx="3978" formatCode="General">
                  <c:v>-1.6227100000000001</c:v>
                </c:pt>
                <c:pt idx="3979" formatCode="General">
                  <c:v>-1.62171</c:v>
                </c:pt>
                <c:pt idx="3980" formatCode="General">
                  <c:v>-1.6207100000000001</c:v>
                </c:pt>
                <c:pt idx="3981" formatCode="General">
                  <c:v>-1.61971</c:v>
                </c:pt>
                <c:pt idx="3982" formatCode="General">
                  <c:v>-1.61873</c:v>
                </c:pt>
                <c:pt idx="3983" formatCode="General">
                  <c:v>-1.61771</c:v>
                </c:pt>
                <c:pt idx="3984" formatCode="General">
                  <c:v>-1.6167100000000001</c:v>
                </c:pt>
                <c:pt idx="3985" formatCode="General">
                  <c:v>-1.61571</c:v>
                </c:pt>
                <c:pt idx="3986" formatCode="General">
                  <c:v>-1.6147400000000001</c:v>
                </c:pt>
                <c:pt idx="3987" formatCode="General">
                  <c:v>-1.61375</c:v>
                </c:pt>
                <c:pt idx="3988" formatCode="General">
                  <c:v>-1.6127100000000001</c:v>
                </c:pt>
                <c:pt idx="3989" formatCode="General">
                  <c:v>-1.6117300000000001</c:v>
                </c:pt>
                <c:pt idx="3990" formatCode="General">
                  <c:v>-1.6107100000000001</c:v>
                </c:pt>
                <c:pt idx="3991" formatCode="General">
                  <c:v>-1.6097300000000001</c:v>
                </c:pt>
                <c:pt idx="3992" formatCode="General">
                  <c:v>-1.6087199999999999</c:v>
                </c:pt>
                <c:pt idx="3993" formatCode="General">
                  <c:v>-1.6077399999999999</c:v>
                </c:pt>
                <c:pt idx="3994" formatCode="General">
                  <c:v>-1.6067100000000001</c:v>
                </c:pt>
                <c:pt idx="3995" formatCode="General">
                  <c:v>-1.6056999999999999</c:v>
                </c:pt>
                <c:pt idx="3996" formatCode="General">
                  <c:v>-1.6047100000000001</c:v>
                </c:pt>
                <c:pt idx="3997" formatCode="General">
                  <c:v>-1.6037300000000001</c:v>
                </c:pt>
                <c:pt idx="3998" formatCode="General">
                  <c:v>-1.6027100000000001</c:v>
                </c:pt>
                <c:pt idx="3999" formatCode="General">
                  <c:v>-1.60172</c:v>
                </c:pt>
                <c:pt idx="4000" formatCode="General">
                  <c:v>-1.6007100000000001</c:v>
                </c:pt>
                <c:pt idx="4001" formatCode="General">
                  <c:v>-1.5997399999999999</c:v>
                </c:pt>
                <c:pt idx="4002" formatCode="General">
                  <c:v>-1.59873</c:v>
                </c:pt>
                <c:pt idx="4003" formatCode="General">
                  <c:v>-1.59772</c:v>
                </c:pt>
                <c:pt idx="4004" formatCode="General">
                  <c:v>-1.59674</c:v>
                </c:pt>
                <c:pt idx="4005" formatCode="General">
                  <c:v>-1.59572</c:v>
                </c:pt>
                <c:pt idx="4006" formatCode="General">
                  <c:v>-1.59473</c:v>
                </c:pt>
                <c:pt idx="4007" formatCode="General">
                  <c:v>-1.5936999999999999</c:v>
                </c:pt>
                <c:pt idx="4008" formatCode="General">
                  <c:v>-1.59273</c:v>
                </c:pt>
                <c:pt idx="4009" formatCode="General">
                  <c:v>-1.5917300000000001</c:v>
                </c:pt>
                <c:pt idx="4010" formatCode="General">
                  <c:v>-1.5907199999999999</c:v>
                </c:pt>
                <c:pt idx="4011" formatCode="General">
                  <c:v>-1.5897300000000001</c:v>
                </c:pt>
                <c:pt idx="4012" formatCode="General">
                  <c:v>-1.58873</c:v>
                </c:pt>
                <c:pt idx="4013" formatCode="General">
                  <c:v>-1.58772</c:v>
                </c:pt>
                <c:pt idx="4014" formatCode="General">
                  <c:v>-1.5867100000000001</c:v>
                </c:pt>
                <c:pt idx="4015" formatCode="General">
                  <c:v>-1.5857300000000001</c:v>
                </c:pt>
                <c:pt idx="4016" formatCode="General">
                  <c:v>-1.58474</c:v>
                </c:pt>
                <c:pt idx="4017" formatCode="General">
                  <c:v>-1.5837399999999999</c:v>
                </c:pt>
                <c:pt idx="4018" formatCode="General">
                  <c:v>-1.5827199999999999</c:v>
                </c:pt>
                <c:pt idx="4019" formatCode="General">
                  <c:v>-1.5817300000000001</c:v>
                </c:pt>
                <c:pt idx="4020" formatCode="General">
                  <c:v>-1.5807500000000001</c:v>
                </c:pt>
                <c:pt idx="4021" formatCode="General">
                  <c:v>-1.5797300000000001</c:v>
                </c:pt>
                <c:pt idx="4022" formatCode="General">
                  <c:v>-1.5787199999999999</c:v>
                </c:pt>
                <c:pt idx="4023" formatCode="General">
                  <c:v>-1.5777399999999999</c:v>
                </c:pt>
                <c:pt idx="4024" formatCode="General">
                  <c:v>-1.5767199999999999</c:v>
                </c:pt>
                <c:pt idx="4025" formatCode="General">
                  <c:v>-1.57572</c:v>
                </c:pt>
                <c:pt idx="4026" formatCode="General">
                  <c:v>-1.57473</c:v>
                </c:pt>
                <c:pt idx="4027" formatCode="General">
                  <c:v>-1.57372</c:v>
                </c:pt>
                <c:pt idx="4028" formatCode="General">
                  <c:v>-1.5727</c:v>
                </c:pt>
                <c:pt idx="4029" formatCode="General">
                  <c:v>-1.5717300000000001</c:v>
                </c:pt>
                <c:pt idx="4030" formatCode="General">
                  <c:v>-1.5707500000000001</c:v>
                </c:pt>
                <c:pt idx="4031" formatCode="General">
                  <c:v>-1.56972</c:v>
                </c:pt>
                <c:pt idx="4032" formatCode="General">
                  <c:v>-1.5687199999999999</c:v>
                </c:pt>
                <c:pt idx="4033" formatCode="General">
                  <c:v>-1.5677099999999999</c:v>
                </c:pt>
                <c:pt idx="4034" formatCode="General">
                  <c:v>-1.56674</c:v>
                </c:pt>
                <c:pt idx="4035" formatCode="General">
                  <c:v>-1.5657300000000001</c:v>
                </c:pt>
                <c:pt idx="4036" formatCode="General">
                  <c:v>-1.56473</c:v>
                </c:pt>
                <c:pt idx="4037" formatCode="General">
                  <c:v>-1.5637399999999999</c:v>
                </c:pt>
                <c:pt idx="4038" formatCode="General">
                  <c:v>-1.5627200000000001</c:v>
                </c:pt>
                <c:pt idx="4039" formatCode="General">
                  <c:v>-1.56172</c:v>
                </c:pt>
                <c:pt idx="4040" formatCode="General">
                  <c:v>-1.56073</c:v>
                </c:pt>
                <c:pt idx="4041" formatCode="General">
                  <c:v>-1.55972</c:v>
                </c:pt>
                <c:pt idx="4042" formatCode="General">
                  <c:v>-1.55874</c:v>
                </c:pt>
                <c:pt idx="4043" formatCode="General">
                  <c:v>-1.55772</c:v>
                </c:pt>
                <c:pt idx="4044" formatCode="General">
                  <c:v>-1.5567200000000001</c:v>
                </c:pt>
                <c:pt idx="4045" formatCode="General">
                  <c:v>-1.5557099999999999</c:v>
                </c:pt>
                <c:pt idx="4046" formatCode="General">
                  <c:v>-1.5547200000000001</c:v>
                </c:pt>
                <c:pt idx="4047" formatCode="General">
                  <c:v>-1.55372</c:v>
                </c:pt>
                <c:pt idx="4048" formatCode="General">
                  <c:v>-1.5527299999999999</c:v>
                </c:pt>
                <c:pt idx="4049" formatCode="General">
                  <c:v>-1.5517399999999999</c:v>
                </c:pt>
                <c:pt idx="4050" formatCode="General">
                  <c:v>-1.5507299999999999</c:v>
                </c:pt>
                <c:pt idx="4051" formatCode="General">
                  <c:v>-1.54972</c:v>
                </c:pt>
                <c:pt idx="4052" formatCode="General">
                  <c:v>-1.5487299999999999</c:v>
                </c:pt>
                <c:pt idx="4053" formatCode="General">
                  <c:v>-1.54772</c:v>
                </c:pt>
                <c:pt idx="4054" formatCode="General">
                  <c:v>-1.54674</c:v>
                </c:pt>
                <c:pt idx="4055" formatCode="General">
                  <c:v>-1.54573</c:v>
                </c:pt>
                <c:pt idx="4056" formatCode="General">
                  <c:v>-1.5447200000000001</c:v>
                </c:pt>
                <c:pt idx="4057" formatCode="General">
                  <c:v>-1.54373</c:v>
                </c:pt>
                <c:pt idx="4058" formatCode="General">
                  <c:v>-1.5427200000000001</c:v>
                </c:pt>
                <c:pt idx="4059" formatCode="General">
                  <c:v>-1.5417400000000001</c:v>
                </c:pt>
                <c:pt idx="4060" formatCode="General">
                  <c:v>-1.5407299999999999</c:v>
                </c:pt>
                <c:pt idx="4061" formatCode="General">
                  <c:v>-1.53972</c:v>
                </c:pt>
                <c:pt idx="4062" formatCode="General">
                  <c:v>-1.53871</c:v>
                </c:pt>
                <c:pt idx="4063" formatCode="General">
                  <c:v>-1.53773</c:v>
                </c:pt>
                <c:pt idx="4064" formatCode="General">
                  <c:v>-1.53674</c:v>
                </c:pt>
                <c:pt idx="4065" formatCode="General">
                  <c:v>-1.53572</c:v>
                </c:pt>
                <c:pt idx="4066" formatCode="General">
                  <c:v>-1.53474</c:v>
                </c:pt>
                <c:pt idx="4067" formatCode="General">
                  <c:v>-1.53376</c:v>
                </c:pt>
                <c:pt idx="4068" formatCode="General">
                  <c:v>-1.53271</c:v>
                </c:pt>
                <c:pt idx="4069" formatCode="General">
                  <c:v>-1.53173</c:v>
                </c:pt>
                <c:pt idx="4070" formatCode="General">
                  <c:v>-1.5307500000000001</c:v>
                </c:pt>
                <c:pt idx="4071" formatCode="General">
                  <c:v>-1.52976</c:v>
                </c:pt>
                <c:pt idx="4072" formatCode="General">
                  <c:v>-1.52874</c:v>
                </c:pt>
                <c:pt idx="4073" formatCode="General">
                  <c:v>-1.52772</c:v>
                </c:pt>
                <c:pt idx="4074" formatCode="General">
                  <c:v>-1.52674</c:v>
                </c:pt>
                <c:pt idx="4075" formatCode="General">
                  <c:v>-1.5257499999999999</c:v>
                </c:pt>
                <c:pt idx="4076" formatCode="General">
                  <c:v>-1.52475</c:v>
                </c:pt>
                <c:pt idx="4077" formatCode="General">
                  <c:v>-1.52376</c:v>
                </c:pt>
                <c:pt idx="4078" formatCode="General">
                  <c:v>-1.52275</c:v>
                </c:pt>
                <c:pt idx="4079" formatCode="General">
                  <c:v>-1.5217499999999999</c:v>
                </c:pt>
                <c:pt idx="4080" formatCode="General">
                  <c:v>-1.52074</c:v>
                </c:pt>
                <c:pt idx="4081" formatCode="General">
                  <c:v>-1.51973</c:v>
                </c:pt>
                <c:pt idx="4082" formatCode="General">
                  <c:v>-1.51874</c:v>
                </c:pt>
                <c:pt idx="4083" formatCode="General">
                  <c:v>-1.51772</c:v>
                </c:pt>
                <c:pt idx="4084" formatCode="General">
                  <c:v>-1.5167600000000001</c:v>
                </c:pt>
                <c:pt idx="4085" formatCode="General">
                  <c:v>-1.5157400000000001</c:v>
                </c:pt>
                <c:pt idx="4086" formatCode="General">
                  <c:v>-1.5147299999999999</c:v>
                </c:pt>
                <c:pt idx="4087" formatCode="General">
                  <c:v>-1.51372</c:v>
                </c:pt>
                <c:pt idx="4088" formatCode="General">
                  <c:v>-1.5127200000000001</c:v>
                </c:pt>
                <c:pt idx="4089" formatCode="General">
                  <c:v>-1.51176</c:v>
                </c:pt>
                <c:pt idx="4090" formatCode="General">
                  <c:v>-1.51074</c:v>
                </c:pt>
                <c:pt idx="4091" formatCode="General">
                  <c:v>-1.5097499999999999</c:v>
                </c:pt>
                <c:pt idx="4092" formatCode="General">
                  <c:v>-1.5087299999999999</c:v>
                </c:pt>
                <c:pt idx="4093" formatCode="General">
                  <c:v>-1.5077499999999999</c:v>
                </c:pt>
                <c:pt idx="4094" formatCode="General">
                  <c:v>-1.50674</c:v>
                </c:pt>
                <c:pt idx="4095" formatCode="General">
                  <c:v>-1.5057400000000001</c:v>
                </c:pt>
                <c:pt idx="4096" formatCode="General">
                  <c:v>-1.50475</c:v>
                </c:pt>
                <c:pt idx="4097" formatCode="General">
                  <c:v>-1.5037400000000001</c:v>
                </c:pt>
                <c:pt idx="4098" formatCode="General">
                  <c:v>-1.50274</c:v>
                </c:pt>
                <c:pt idx="4099" formatCode="General">
                  <c:v>-1.5017499999999999</c:v>
                </c:pt>
                <c:pt idx="4100" formatCode="General">
                  <c:v>-1.50075</c:v>
                </c:pt>
                <c:pt idx="4101" formatCode="General">
                  <c:v>-1.4997199999999999</c:v>
                </c:pt>
                <c:pt idx="4102" formatCode="General">
                  <c:v>-1.49874</c:v>
                </c:pt>
                <c:pt idx="4103" formatCode="General">
                  <c:v>-1.49776</c:v>
                </c:pt>
                <c:pt idx="4104" formatCode="General">
                  <c:v>-1.49675</c:v>
                </c:pt>
                <c:pt idx="4105" formatCode="General">
                  <c:v>-1.49573</c:v>
                </c:pt>
                <c:pt idx="4106" formatCode="General">
                  <c:v>-1.49474</c:v>
                </c:pt>
                <c:pt idx="4107" formatCode="General">
                  <c:v>-1.4937499999999999</c:v>
                </c:pt>
                <c:pt idx="4108" formatCode="General">
                  <c:v>-1.49275</c:v>
                </c:pt>
                <c:pt idx="4109" formatCode="General">
                  <c:v>-1.49173</c:v>
                </c:pt>
                <c:pt idx="4110" formatCode="General">
                  <c:v>-1.49074</c:v>
                </c:pt>
                <c:pt idx="4111" formatCode="General">
                  <c:v>-1.4897499999999999</c:v>
                </c:pt>
                <c:pt idx="4112" formatCode="General">
                  <c:v>-1.48874</c:v>
                </c:pt>
                <c:pt idx="4113" formatCode="General">
                  <c:v>-1.4877499999999999</c:v>
                </c:pt>
                <c:pt idx="4114" formatCode="General">
                  <c:v>-1.48675</c:v>
                </c:pt>
                <c:pt idx="4115" formatCode="General">
                  <c:v>-1.48577</c:v>
                </c:pt>
                <c:pt idx="4116" formatCode="General">
                  <c:v>-1.4847300000000001</c:v>
                </c:pt>
                <c:pt idx="4117" formatCode="General">
                  <c:v>-1.4837499999999999</c:v>
                </c:pt>
                <c:pt idx="4118" formatCode="General">
                  <c:v>-1.4827399999999999</c:v>
                </c:pt>
                <c:pt idx="4119" formatCode="General">
                  <c:v>-1.48173</c:v>
                </c:pt>
                <c:pt idx="4120" formatCode="General">
                  <c:v>-1.48071</c:v>
                </c:pt>
                <c:pt idx="4121" formatCode="General">
                  <c:v>-1.47977</c:v>
                </c:pt>
                <c:pt idx="4122" formatCode="General">
                  <c:v>-1.47875</c:v>
                </c:pt>
                <c:pt idx="4123" formatCode="General">
                  <c:v>-1.4777400000000001</c:v>
                </c:pt>
                <c:pt idx="4124" formatCode="General">
                  <c:v>-1.4767399999999999</c:v>
                </c:pt>
                <c:pt idx="4125" formatCode="General">
                  <c:v>-1.47576</c:v>
                </c:pt>
                <c:pt idx="4126" formatCode="General">
                  <c:v>-1.4747600000000001</c:v>
                </c:pt>
                <c:pt idx="4127" formatCode="General">
                  <c:v>-1.4737199999999999</c:v>
                </c:pt>
                <c:pt idx="4128" formatCode="General">
                  <c:v>-1.4727399999999999</c:v>
                </c:pt>
                <c:pt idx="4129" formatCode="General">
                  <c:v>-1.4717499999999999</c:v>
                </c:pt>
                <c:pt idx="4130" formatCode="General">
                  <c:v>-1.47075</c:v>
                </c:pt>
                <c:pt idx="4131" formatCode="General">
                  <c:v>-1.4697499999999999</c:v>
                </c:pt>
                <c:pt idx="4132" formatCode="General">
                  <c:v>-1.4687399999999999</c:v>
                </c:pt>
                <c:pt idx="4133" formatCode="General">
                  <c:v>-1.4677500000000001</c:v>
                </c:pt>
                <c:pt idx="4134" formatCode="General">
                  <c:v>-1.46675</c:v>
                </c:pt>
                <c:pt idx="4135" formatCode="General">
                  <c:v>-1.46574</c:v>
                </c:pt>
                <c:pt idx="4136" formatCode="General">
                  <c:v>-1.46475</c:v>
                </c:pt>
                <c:pt idx="4137" formatCode="General">
                  <c:v>-1.46374</c:v>
                </c:pt>
                <c:pt idx="4138" formatCode="General">
                  <c:v>-1.4627300000000001</c:v>
                </c:pt>
                <c:pt idx="4139" formatCode="General">
                  <c:v>-1.4617500000000001</c:v>
                </c:pt>
                <c:pt idx="4140" formatCode="General">
                  <c:v>-1.4607399999999999</c:v>
                </c:pt>
                <c:pt idx="4141" formatCode="General">
                  <c:v>-1.4597199999999999</c:v>
                </c:pt>
                <c:pt idx="4142" formatCode="General">
                  <c:v>-1.45875</c:v>
                </c:pt>
                <c:pt idx="4143" formatCode="General">
                  <c:v>-1.45774</c:v>
                </c:pt>
                <c:pt idx="4144" formatCode="General">
                  <c:v>-1.4567699999999999</c:v>
                </c:pt>
                <c:pt idx="4145" formatCode="General">
                  <c:v>-1.45574</c:v>
                </c:pt>
                <c:pt idx="4146" formatCode="General">
                  <c:v>-1.4547399999999999</c:v>
                </c:pt>
                <c:pt idx="4147" formatCode="General">
                  <c:v>-1.4537599999999999</c:v>
                </c:pt>
                <c:pt idx="4148" formatCode="General">
                  <c:v>-1.4527699999999999</c:v>
                </c:pt>
                <c:pt idx="4149" formatCode="General">
                  <c:v>-1.45174</c:v>
                </c:pt>
                <c:pt idx="4150" formatCode="General">
                  <c:v>-1.45075</c:v>
                </c:pt>
                <c:pt idx="4151" formatCode="General">
                  <c:v>-1.4497500000000001</c:v>
                </c:pt>
                <c:pt idx="4152" formatCode="General">
                  <c:v>-1.4487699999999999</c:v>
                </c:pt>
                <c:pt idx="4153" formatCode="General">
                  <c:v>-1.4477599999999999</c:v>
                </c:pt>
                <c:pt idx="4154" formatCode="General">
                  <c:v>-1.4467699999999999</c:v>
                </c:pt>
                <c:pt idx="4155" formatCode="General">
                  <c:v>-1.44577</c:v>
                </c:pt>
                <c:pt idx="4156" formatCode="General">
                  <c:v>-1.44476</c:v>
                </c:pt>
                <c:pt idx="4157" formatCode="General">
                  <c:v>-1.4437599999999999</c:v>
                </c:pt>
                <c:pt idx="4158" formatCode="General">
                  <c:v>-1.44278</c:v>
                </c:pt>
                <c:pt idx="4159" formatCode="General">
                  <c:v>-1.44177</c:v>
                </c:pt>
                <c:pt idx="4160" formatCode="General">
                  <c:v>-1.4407300000000001</c:v>
                </c:pt>
                <c:pt idx="4161" formatCode="General">
                  <c:v>-1.4397500000000001</c:v>
                </c:pt>
                <c:pt idx="4162" formatCode="General">
                  <c:v>-1.43876</c:v>
                </c:pt>
                <c:pt idx="4163" formatCode="General">
                  <c:v>-1.4377599999999999</c:v>
                </c:pt>
                <c:pt idx="4164" formatCode="General">
                  <c:v>-1.4367399999999999</c:v>
                </c:pt>
                <c:pt idx="4165" formatCode="General">
                  <c:v>-1.4357500000000001</c:v>
                </c:pt>
                <c:pt idx="4166" formatCode="General">
                  <c:v>-1.4347799999999999</c:v>
                </c:pt>
                <c:pt idx="4167" formatCode="General">
                  <c:v>-1.4337599999999999</c:v>
                </c:pt>
                <c:pt idx="4168" formatCode="General">
                  <c:v>-1.43276</c:v>
                </c:pt>
                <c:pt idx="4169" formatCode="General">
                  <c:v>-1.4317800000000001</c:v>
                </c:pt>
                <c:pt idx="4170" formatCode="General">
                  <c:v>-1.43076</c:v>
                </c:pt>
                <c:pt idx="4171" formatCode="General">
                  <c:v>-1.4297599999999999</c:v>
                </c:pt>
                <c:pt idx="4172" formatCode="General">
                  <c:v>-1.4287700000000001</c:v>
                </c:pt>
                <c:pt idx="4173" formatCode="General">
                  <c:v>-1.4277500000000001</c:v>
                </c:pt>
                <c:pt idx="4174" formatCode="General">
                  <c:v>-1.42675</c:v>
                </c:pt>
                <c:pt idx="4175" formatCode="General">
                  <c:v>-1.4257500000000001</c:v>
                </c:pt>
                <c:pt idx="4176" formatCode="General">
                  <c:v>-1.42479</c:v>
                </c:pt>
                <c:pt idx="4177" formatCode="General">
                  <c:v>-1.42378</c:v>
                </c:pt>
                <c:pt idx="4178" formatCode="General">
                  <c:v>-1.42275</c:v>
                </c:pt>
                <c:pt idx="4179" formatCode="General">
                  <c:v>-1.4217599999999999</c:v>
                </c:pt>
                <c:pt idx="4180" formatCode="General">
                  <c:v>-1.4207700000000001</c:v>
                </c:pt>
                <c:pt idx="4181" formatCode="General">
                  <c:v>-1.4197900000000001</c:v>
                </c:pt>
                <c:pt idx="4182" formatCode="General">
                  <c:v>-1.41875</c:v>
                </c:pt>
                <c:pt idx="4183" formatCode="General">
                  <c:v>-1.4177500000000001</c:v>
                </c:pt>
                <c:pt idx="4184" formatCode="General">
                  <c:v>-1.4167799999999999</c:v>
                </c:pt>
                <c:pt idx="4185" formatCode="General">
                  <c:v>-1.41577</c:v>
                </c:pt>
                <c:pt idx="4186" formatCode="General">
                  <c:v>-1.41476</c:v>
                </c:pt>
                <c:pt idx="4187" formatCode="General">
                  <c:v>-1.41378</c:v>
                </c:pt>
                <c:pt idx="4188" formatCode="General">
                  <c:v>-1.41279</c:v>
                </c:pt>
                <c:pt idx="4189" formatCode="General">
                  <c:v>-1.4117599999999999</c:v>
                </c:pt>
                <c:pt idx="4190" formatCode="General">
                  <c:v>-1.4107700000000001</c:v>
                </c:pt>
                <c:pt idx="4191" formatCode="General">
                  <c:v>-1.40978</c:v>
                </c:pt>
                <c:pt idx="4192" formatCode="General">
                  <c:v>-1.40876</c:v>
                </c:pt>
                <c:pt idx="4193" formatCode="General">
                  <c:v>-1.4077599999999999</c:v>
                </c:pt>
                <c:pt idx="4194" formatCode="General">
                  <c:v>-1.4067799999999999</c:v>
                </c:pt>
                <c:pt idx="4195" formatCode="General">
                  <c:v>-1.40578</c:v>
                </c:pt>
                <c:pt idx="4196" formatCode="General">
                  <c:v>-1.40476</c:v>
                </c:pt>
                <c:pt idx="4197" formatCode="General">
                  <c:v>-1.40377</c:v>
                </c:pt>
                <c:pt idx="4198" formatCode="General">
                  <c:v>-1.4027799999999999</c:v>
                </c:pt>
                <c:pt idx="4199" formatCode="General">
                  <c:v>-1.40178</c:v>
                </c:pt>
                <c:pt idx="4200" formatCode="General">
                  <c:v>-1.4007700000000001</c:v>
                </c:pt>
                <c:pt idx="4201" formatCode="General">
                  <c:v>-1.40011</c:v>
                </c:pt>
                <c:pt idx="4202" formatCode="General">
                  <c:v>-1.39994</c:v>
                </c:pt>
                <c:pt idx="4203" formatCode="General">
                  <c:v>-1.39984</c:v>
                </c:pt>
                <c:pt idx="4204" formatCode="General">
                  <c:v>-1.40038</c:v>
                </c:pt>
                <c:pt idx="4205" formatCode="General">
                  <c:v>-1.4013800000000001</c:v>
                </c:pt>
                <c:pt idx="4206" formatCode="General">
                  <c:v>-1.40239</c:v>
                </c:pt>
                <c:pt idx="4207" formatCode="General">
                  <c:v>-1.40341</c:v>
                </c:pt>
                <c:pt idx="4208" formatCode="General">
                  <c:v>-1.40438</c:v>
                </c:pt>
                <c:pt idx="4209" formatCode="General">
                  <c:v>-1.4053800000000001</c:v>
                </c:pt>
                <c:pt idx="4210" formatCode="General">
                  <c:v>-1.40638</c:v>
                </c:pt>
                <c:pt idx="4211" formatCode="General">
                  <c:v>-1.4073800000000001</c:v>
                </c:pt>
                <c:pt idx="4212" formatCode="General">
                  <c:v>-1.4083699999999999</c:v>
                </c:pt>
                <c:pt idx="4213" formatCode="General">
                  <c:v>-1.40937</c:v>
                </c:pt>
                <c:pt idx="4214" formatCode="General">
                  <c:v>-1.41038</c:v>
                </c:pt>
                <c:pt idx="4215" formatCode="General">
                  <c:v>-1.4113800000000001</c:v>
                </c:pt>
                <c:pt idx="4216" formatCode="General">
                  <c:v>-1.4123600000000001</c:v>
                </c:pt>
                <c:pt idx="4217" formatCode="General">
                  <c:v>-1.4133800000000001</c:v>
                </c:pt>
                <c:pt idx="4218" formatCode="General">
                  <c:v>-1.41439</c:v>
                </c:pt>
                <c:pt idx="4219" formatCode="General">
                  <c:v>-1.41536</c:v>
                </c:pt>
                <c:pt idx="4220" formatCode="General">
                  <c:v>-1.41638</c:v>
                </c:pt>
                <c:pt idx="4221" formatCode="General">
                  <c:v>-1.4173800000000001</c:v>
                </c:pt>
                <c:pt idx="4222" formatCode="General">
                  <c:v>-1.41838</c:v>
                </c:pt>
                <c:pt idx="4223" formatCode="General">
                  <c:v>-1.41937</c:v>
                </c:pt>
                <c:pt idx="4224" formatCode="General">
                  <c:v>-1.4203699999999999</c:v>
                </c:pt>
                <c:pt idx="4225" formatCode="General">
                  <c:v>-1.42137</c:v>
                </c:pt>
                <c:pt idx="4226" formatCode="General">
                  <c:v>-1.42235</c:v>
                </c:pt>
                <c:pt idx="4227" formatCode="General">
                  <c:v>-1.42334</c:v>
                </c:pt>
                <c:pt idx="4228" formatCode="General">
                  <c:v>-1.42438</c:v>
                </c:pt>
                <c:pt idx="4229" formatCode="General">
                  <c:v>-1.42536</c:v>
                </c:pt>
                <c:pt idx="4230" formatCode="General">
                  <c:v>-1.42635</c:v>
                </c:pt>
                <c:pt idx="4231" formatCode="General">
                  <c:v>-1.4273499999999999</c:v>
                </c:pt>
                <c:pt idx="4232" formatCode="General">
                  <c:v>-1.4283999999999999</c:v>
                </c:pt>
                <c:pt idx="4233" formatCode="General">
                  <c:v>-1.42937</c:v>
                </c:pt>
                <c:pt idx="4234" formatCode="General">
                  <c:v>-1.4303399999999999</c:v>
                </c:pt>
                <c:pt idx="4235" formatCode="General">
                  <c:v>-1.43137</c:v>
                </c:pt>
                <c:pt idx="4236" formatCode="General">
                  <c:v>-1.4323699999999999</c:v>
                </c:pt>
                <c:pt idx="4237" formatCode="General">
                  <c:v>-1.4333499999999999</c:v>
                </c:pt>
                <c:pt idx="4238" formatCode="General">
                  <c:v>-1.4343600000000001</c:v>
                </c:pt>
                <c:pt idx="4239" formatCode="General">
                  <c:v>-1.43536</c:v>
                </c:pt>
                <c:pt idx="4240" formatCode="General">
                  <c:v>-1.4363600000000001</c:v>
                </c:pt>
                <c:pt idx="4241" formatCode="General">
                  <c:v>-1.4373400000000001</c:v>
                </c:pt>
                <c:pt idx="4242" formatCode="General">
                  <c:v>-1.4383600000000001</c:v>
                </c:pt>
                <c:pt idx="4243" formatCode="General">
                  <c:v>-1.4393499999999999</c:v>
                </c:pt>
                <c:pt idx="4244" formatCode="General">
                  <c:v>-1.44034</c:v>
                </c:pt>
                <c:pt idx="4245" formatCode="General">
                  <c:v>-1.44136</c:v>
                </c:pt>
                <c:pt idx="4246" formatCode="General">
                  <c:v>-1.44238</c:v>
                </c:pt>
                <c:pt idx="4247" formatCode="General">
                  <c:v>-1.4433800000000001</c:v>
                </c:pt>
                <c:pt idx="4248" formatCode="General">
                  <c:v>-1.4443600000000001</c:v>
                </c:pt>
                <c:pt idx="4249" formatCode="General">
                  <c:v>-1.44533</c:v>
                </c:pt>
                <c:pt idx="4250" formatCode="General">
                  <c:v>-1.4463600000000001</c:v>
                </c:pt>
                <c:pt idx="4251" formatCode="General">
                  <c:v>-1.44736</c:v>
                </c:pt>
                <c:pt idx="4252" formatCode="General">
                  <c:v>-1.4483699999999999</c:v>
                </c:pt>
                <c:pt idx="4253" formatCode="General">
                  <c:v>-1.44937</c:v>
                </c:pt>
                <c:pt idx="4254" formatCode="General">
                  <c:v>-1.4503699999999999</c:v>
                </c:pt>
                <c:pt idx="4255" formatCode="General">
                  <c:v>-1.45136</c:v>
                </c:pt>
                <c:pt idx="4256" formatCode="General">
                  <c:v>-1.45235</c:v>
                </c:pt>
                <c:pt idx="4257" formatCode="General">
                  <c:v>-1.4533700000000001</c:v>
                </c:pt>
                <c:pt idx="4258" formatCode="General">
                  <c:v>-1.4543699999999999</c:v>
                </c:pt>
                <c:pt idx="4259" formatCode="General">
                  <c:v>-1.4553400000000001</c:v>
                </c:pt>
                <c:pt idx="4260" formatCode="General">
                  <c:v>-1.45635</c:v>
                </c:pt>
                <c:pt idx="4261" formatCode="General">
                  <c:v>-1.4573700000000001</c:v>
                </c:pt>
                <c:pt idx="4262" formatCode="General">
                  <c:v>-1.45838</c:v>
                </c:pt>
                <c:pt idx="4263" formatCode="General">
                  <c:v>-1.4593400000000001</c:v>
                </c:pt>
                <c:pt idx="4264" formatCode="General">
                  <c:v>-1.46034</c:v>
                </c:pt>
                <c:pt idx="4265" formatCode="General">
                  <c:v>-1.4613700000000001</c:v>
                </c:pt>
                <c:pt idx="4266" formatCode="General">
                  <c:v>-1.46234</c:v>
                </c:pt>
                <c:pt idx="4267" formatCode="General">
                  <c:v>-1.46332</c:v>
                </c:pt>
                <c:pt idx="4268" formatCode="General">
                  <c:v>-1.4643200000000001</c:v>
                </c:pt>
                <c:pt idx="4269" formatCode="General">
                  <c:v>-1.4653400000000001</c:v>
                </c:pt>
                <c:pt idx="4270" formatCode="General">
                  <c:v>-1.4663299999999999</c:v>
                </c:pt>
                <c:pt idx="4271" formatCode="General">
                  <c:v>-1.4673400000000001</c:v>
                </c:pt>
                <c:pt idx="4272" formatCode="General">
                  <c:v>-1.46837</c:v>
                </c:pt>
                <c:pt idx="4273" formatCode="General">
                  <c:v>-1.4693499999999999</c:v>
                </c:pt>
                <c:pt idx="4274" formatCode="General">
                  <c:v>-1.47034</c:v>
                </c:pt>
                <c:pt idx="4275" formatCode="General">
                  <c:v>-1.4713499999999999</c:v>
                </c:pt>
                <c:pt idx="4276" formatCode="General">
                  <c:v>-1.47235</c:v>
                </c:pt>
                <c:pt idx="4277" formatCode="General">
                  <c:v>-1.4733400000000001</c:v>
                </c:pt>
                <c:pt idx="4278" formatCode="General">
                  <c:v>-1.4743299999999999</c:v>
                </c:pt>
                <c:pt idx="4279" formatCode="General">
                  <c:v>-1.4753499999999999</c:v>
                </c:pt>
                <c:pt idx="4280" formatCode="General">
                  <c:v>-1.4763599999999999</c:v>
                </c:pt>
                <c:pt idx="4281" formatCode="General">
                  <c:v>-1.4773400000000001</c:v>
                </c:pt>
                <c:pt idx="4282" formatCode="General">
                  <c:v>-1.4783299999999999</c:v>
                </c:pt>
                <c:pt idx="4283" formatCode="General">
                  <c:v>-1.47936</c:v>
                </c:pt>
                <c:pt idx="4284" formatCode="General">
                  <c:v>-1.4803599999999999</c:v>
                </c:pt>
                <c:pt idx="4285" formatCode="General">
                  <c:v>-1.48133</c:v>
                </c:pt>
                <c:pt idx="4286" formatCode="General">
                  <c:v>-1.48234</c:v>
                </c:pt>
                <c:pt idx="4287" formatCode="General">
                  <c:v>-1.4833700000000001</c:v>
                </c:pt>
                <c:pt idx="4288" formatCode="General">
                  <c:v>-1.48434</c:v>
                </c:pt>
                <c:pt idx="4289" formatCode="General">
                  <c:v>-1.4853499999999999</c:v>
                </c:pt>
                <c:pt idx="4290" formatCode="General">
                  <c:v>-1.4863599999999999</c:v>
                </c:pt>
                <c:pt idx="4291" formatCode="General">
                  <c:v>-1.4873700000000001</c:v>
                </c:pt>
                <c:pt idx="4292" formatCode="General">
                  <c:v>-1.48834</c:v>
                </c:pt>
                <c:pt idx="4293" formatCode="General">
                  <c:v>-1.48935</c:v>
                </c:pt>
                <c:pt idx="4294" formatCode="General">
                  <c:v>-1.49037</c:v>
                </c:pt>
                <c:pt idx="4295" formatCode="General">
                  <c:v>-1.49135</c:v>
                </c:pt>
                <c:pt idx="4296" formatCode="General">
                  <c:v>-1.4923500000000001</c:v>
                </c:pt>
                <c:pt idx="4297" formatCode="General">
                  <c:v>-1.4933399999999999</c:v>
                </c:pt>
                <c:pt idx="4298" formatCode="General">
                  <c:v>-1.4943500000000001</c:v>
                </c:pt>
                <c:pt idx="4299" formatCode="General">
                  <c:v>-1.49535</c:v>
                </c:pt>
                <c:pt idx="4300" formatCode="General">
                  <c:v>-1.4963299999999999</c:v>
                </c:pt>
                <c:pt idx="4301" formatCode="General">
                  <c:v>-1.49736</c:v>
                </c:pt>
                <c:pt idx="4302" formatCode="General">
                  <c:v>-1.4983599999999999</c:v>
                </c:pt>
                <c:pt idx="4303" formatCode="General">
                  <c:v>-1.4993399999999999</c:v>
                </c:pt>
                <c:pt idx="4304" formatCode="General">
                  <c:v>-1.50034</c:v>
                </c:pt>
                <c:pt idx="4305" formatCode="General">
                  <c:v>-1.50135</c:v>
                </c:pt>
                <c:pt idx="4306" formatCode="General">
                  <c:v>-1.50234</c:v>
                </c:pt>
                <c:pt idx="4307" formatCode="General">
                  <c:v>-1.50335</c:v>
                </c:pt>
                <c:pt idx="4308" formatCode="General">
                  <c:v>-1.5043500000000001</c:v>
                </c:pt>
                <c:pt idx="4309" formatCode="General">
                  <c:v>-1.50535</c:v>
                </c:pt>
                <c:pt idx="4310" formatCode="General">
                  <c:v>-1.5063500000000001</c:v>
                </c:pt>
                <c:pt idx="4311" formatCode="General">
                  <c:v>-1.5073300000000001</c:v>
                </c:pt>
                <c:pt idx="4312" formatCode="General">
                  <c:v>-1.5083500000000001</c:v>
                </c:pt>
                <c:pt idx="4313" formatCode="General">
                  <c:v>-1.5093399999999999</c:v>
                </c:pt>
                <c:pt idx="4314" formatCode="General">
                  <c:v>-1.51033</c:v>
                </c:pt>
                <c:pt idx="4315" formatCode="General">
                  <c:v>-1.5113399999999999</c:v>
                </c:pt>
                <c:pt idx="4316" formatCode="General">
                  <c:v>-1.51234</c:v>
                </c:pt>
                <c:pt idx="4317" formatCode="General">
                  <c:v>-1.5133300000000001</c:v>
                </c:pt>
                <c:pt idx="4318" formatCode="General">
                  <c:v>-1.51431</c:v>
                </c:pt>
                <c:pt idx="4319" formatCode="General">
                  <c:v>-1.51532</c:v>
                </c:pt>
                <c:pt idx="4320" formatCode="General">
                  <c:v>-1.5163500000000001</c:v>
                </c:pt>
                <c:pt idx="4321" formatCode="General">
                  <c:v>-1.5173300000000001</c:v>
                </c:pt>
                <c:pt idx="4322" formatCode="General">
                  <c:v>-1.51833</c:v>
                </c:pt>
                <c:pt idx="4323" formatCode="General">
                  <c:v>-1.5193399999999999</c:v>
                </c:pt>
                <c:pt idx="4324" formatCode="General">
                  <c:v>-1.5203599999999999</c:v>
                </c:pt>
                <c:pt idx="4325" formatCode="General">
                  <c:v>-1.5213399999999999</c:v>
                </c:pt>
                <c:pt idx="4326" formatCode="General">
                  <c:v>-1.5223500000000001</c:v>
                </c:pt>
                <c:pt idx="4327" formatCode="General">
                  <c:v>-1.5233699999999999</c:v>
                </c:pt>
                <c:pt idx="4328" formatCode="General">
                  <c:v>-1.5243599999999999</c:v>
                </c:pt>
                <c:pt idx="4329" formatCode="General">
                  <c:v>-1.5253399999999999</c:v>
                </c:pt>
                <c:pt idx="4330" formatCode="General">
                  <c:v>-1.52634</c:v>
                </c:pt>
                <c:pt idx="4331" formatCode="General">
                  <c:v>-1.52735</c:v>
                </c:pt>
                <c:pt idx="4332" formatCode="General">
                  <c:v>-1.5283500000000001</c:v>
                </c:pt>
                <c:pt idx="4333" formatCode="General">
                  <c:v>-1.5293399999999999</c:v>
                </c:pt>
                <c:pt idx="4334" formatCode="General">
                  <c:v>-1.5303500000000001</c:v>
                </c:pt>
                <c:pt idx="4335" formatCode="General">
                  <c:v>-1.5313600000000001</c:v>
                </c:pt>
                <c:pt idx="4336" formatCode="General">
                  <c:v>-1.53234</c:v>
                </c:pt>
                <c:pt idx="4337" formatCode="General">
                  <c:v>-1.53332</c:v>
                </c:pt>
                <c:pt idx="4338" formatCode="General">
                  <c:v>-1.5343599999999999</c:v>
                </c:pt>
                <c:pt idx="4339" formatCode="General">
                  <c:v>-1.53535</c:v>
                </c:pt>
                <c:pt idx="4340" formatCode="General">
                  <c:v>-1.53634</c:v>
                </c:pt>
                <c:pt idx="4341" formatCode="General">
                  <c:v>-1.53732</c:v>
                </c:pt>
                <c:pt idx="4342" formatCode="General">
                  <c:v>-1.53833</c:v>
                </c:pt>
                <c:pt idx="4343" formatCode="General">
                  <c:v>-1.53932</c:v>
                </c:pt>
                <c:pt idx="4344" formatCode="General">
                  <c:v>-1.54033</c:v>
                </c:pt>
                <c:pt idx="4345" formatCode="General">
                  <c:v>-1.54135</c:v>
                </c:pt>
                <c:pt idx="4346" formatCode="General">
                  <c:v>-1.54234</c:v>
                </c:pt>
                <c:pt idx="4347" formatCode="General">
                  <c:v>-1.54332</c:v>
                </c:pt>
                <c:pt idx="4348" formatCode="General">
                  <c:v>-1.54433</c:v>
                </c:pt>
                <c:pt idx="4349" formatCode="General">
                  <c:v>-1.54535</c:v>
                </c:pt>
                <c:pt idx="4350" formatCode="General">
                  <c:v>-1.54633</c:v>
                </c:pt>
                <c:pt idx="4351" formatCode="General">
                  <c:v>-1.54732</c:v>
                </c:pt>
                <c:pt idx="4352" formatCode="General">
                  <c:v>-1.54833</c:v>
                </c:pt>
                <c:pt idx="4353" formatCode="General">
                  <c:v>-1.54931</c:v>
                </c:pt>
                <c:pt idx="4354" formatCode="General">
                  <c:v>-1.5503199999999999</c:v>
                </c:pt>
                <c:pt idx="4355" formatCode="General">
                  <c:v>-1.55131</c:v>
                </c:pt>
                <c:pt idx="4356" formatCode="General">
                  <c:v>-1.5523100000000001</c:v>
                </c:pt>
                <c:pt idx="4357" formatCode="General">
                  <c:v>-1.55332</c:v>
                </c:pt>
                <c:pt idx="4358" formatCode="General">
                  <c:v>-1.5543</c:v>
                </c:pt>
                <c:pt idx="4359" formatCode="General">
                  <c:v>-1.55531</c:v>
                </c:pt>
                <c:pt idx="4360" formatCode="General">
                  <c:v>-1.5563199999999999</c:v>
                </c:pt>
                <c:pt idx="4361" formatCode="General">
                  <c:v>-1.55731</c:v>
                </c:pt>
                <c:pt idx="4362" formatCode="General">
                  <c:v>-1.5583</c:v>
                </c:pt>
                <c:pt idx="4363" formatCode="General">
                  <c:v>-1.5593300000000001</c:v>
                </c:pt>
                <c:pt idx="4364" formatCode="General">
                  <c:v>-1.56033</c:v>
                </c:pt>
                <c:pt idx="4365" formatCode="General">
                  <c:v>-1.5613300000000001</c:v>
                </c:pt>
                <c:pt idx="4366" formatCode="General">
                  <c:v>-1.5623100000000001</c:v>
                </c:pt>
                <c:pt idx="4367" formatCode="General">
                  <c:v>-1.56332</c:v>
                </c:pt>
                <c:pt idx="4368" formatCode="General">
                  <c:v>-1.5643199999999999</c:v>
                </c:pt>
                <c:pt idx="4369" formatCode="General">
                  <c:v>-1.56532</c:v>
                </c:pt>
                <c:pt idx="4370" formatCode="General">
                  <c:v>-1.5663199999999999</c:v>
                </c:pt>
                <c:pt idx="4371" formatCode="General">
                  <c:v>-1.56734</c:v>
                </c:pt>
                <c:pt idx="4372" formatCode="General">
                  <c:v>-1.5683</c:v>
                </c:pt>
                <c:pt idx="4373" formatCode="General">
                  <c:v>-1.5692900000000001</c:v>
                </c:pt>
                <c:pt idx="4374" formatCode="General">
                  <c:v>-1.5703199999999999</c:v>
                </c:pt>
                <c:pt idx="4375" formatCode="General">
                  <c:v>-1.57131</c:v>
                </c:pt>
                <c:pt idx="4376" formatCode="General">
                  <c:v>-1.5723199999999999</c:v>
                </c:pt>
                <c:pt idx="4377" formatCode="General">
                  <c:v>-1.57331</c:v>
                </c:pt>
                <c:pt idx="4378" formatCode="General">
                  <c:v>-1.5743100000000001</c:v>
                </c:pt>
                <c:pt idx="4379" formatCode="General">
                  <c:v>-1.5753200000000001</c:v>
                </c:pt>
                <c:pt idx="4380" formatCode="General">
                  <c:v>-1.5763199999999999</c:v>
                </c:pt>
                <c:pt idx="4381" formatCode="General">
                  <c:v>-1.5773299999999999</c:v>
                </c:pt>
                <c:pt idx="4382" formatCode="General">
                  <c:v>-1.57833</c:v>
                </c:pt>
                <c:pt idx="4383" formatCode="General">
                  <c:v>-1.57931</c:v>
                </c:pt>
                <c:pt idx="4384" formatCode="General">
                  <c:v>-1.5803199999999999</c:v>
                </c:pt>
                <c:pt idx="4385" formatCode="General">
                  <c:v>-1.5813299999999999</c:v>
                </c:pt>
                <c:pt idx="4386" formatCode="General">
                  <c:v>-1.58233</c:v>
                </c:pt>
                <c:pt idx="4387" formatCode="General">
                  <c:v>-1.58331</c:v>
                </c:pt>
                <c:pt idx="4388" formatCode="General">
                  <c:v>-1.5843400000000001</c:v>
                </c:pt>
                <c:pt idx="4389" formatCode="General">
                  <c:v>-1.5853299999999999</c:v>
                </c:pt>
                <c:pt idx="4390" formatCode="General">
                  <c:v>-1.5863100000000001</c:v>
                </c:pt>
                <c:pt idx="4391" formatCode="General">
                  <c:v>-1.58731</c:v>
                </c:pt>
                <c:pt idx="4392" formatCode="General">
                  <c:v>-1.5883</c:v>
                </c:pt>
                <c:pt idx="4393" formatCode="General">
                  <c:v>-1.58934</c:v>
                </c:pt>
                <c:pt idx="4394" formatCode="General">
                  <c:v>-1.59033</c:v>
                </c:pt>
                <c:pt idx="4395" formatCode="General">
                  <c:v>-1.5912900000000001</c:v>
                </c:pt>
                <c:pt idx="4396" formatCode="General">
                  <c:v>-1.5923099999999999</c:v>
                </c:pt>
                <c:pt idx="4397" formatCode="General">
                  <c:v>-1.59334</c:v>
                </c:pt>
                <c:pt idx="4398" formatCode="General">
                  <c:v>-1.59432</c:v>
                </c:pt>
                <c:pt idx="4399" formatCode="General">
                  <c:v>-1.5953299999999999</c:v>
                </c:pt>
                <c:pt idx="4400" formatCode="General">
                  <c:v>-1.59633</c:v>
                </c:pt>
                <c:pt idx="4401" formatCode="General">
                  <c:v>-1.5973299999999999</c:v>
                </c:pt>
                <c:pt idx="4402" formatCode="General">
                  <c:v>-1.5983099999999999</c:v>
                </c:pt>
                <c:pt idx="4403" formatCode="General">
                  <c:v>-1.5993200000000001</c:v>
                </c:pt>
                <c:pt idx="4404" formatCode="General">
                  <c:v>-1.60033</c:v>
                </c:pt>
                <c:pt idx="4405" formatCode="General">
                  <c:v>-1.6013299999999999</c:v>
                </c:pt>
                <c:pt idx="4406" formatCode="General">
                  <c:v>-1.60232</c:v>
                </c:pt>
                <c:pt idx="4407" formatCode="General">
                  <c:v>-1.6033299999999999</c:v>
                </c:pt>
                <c:pt idx="4408" formatCode="General">
                  <c:v>-1.6043400000000001</c:v>
                </c:pt>
                <c:pt idx="4409" formatCode="General">
                  <c:v>-1.60531</c:v>
                </c:pt>
                <c:pt idx="4410" formatCode="General">
                  <c:v>-1.6063000000000001</c:v>
                </c:pt>
                <c:pt idx="4411" formatCode="General">
                  <c:v>-1.6073200000000001</c:v>
                </c:pt>
                <c:pt idx="4412" formatCode="General">
                  <c:v>-1.60832</c:v>
                </c:pt>
                <c:pt idx="4413" formatCode="General">
                  <c:v>-1.6093200000000001</c:v>
                </c:pt>
                <c:pt idx="4414" formatCode="General">
                  <c:v>-1.6103099999999999</c:v>
                </c:pt>
                <c:pt idx="4415" formatCode="General">
                  <c:v>-1.6113200000000001</c:v>
                </c:pt>
                <c:pt idx="4416" formatCode="General">
                  <c:v>-1.61232</c:v>
                </c:pt>
                <c:pt idx="4417" formatCode="General">
                  <c:v>-1.6133</c:v>
                </c:pt>
                <c:pt idx="4418" formatCode="General">
                  <c:v>-1.61432</c:v>
                </c:pt>
                <c:pt idx="4419" formatCode="General">
                  <c:v>-1.6153299999999999</c:v>
                </c:pt>
                <c:pt idx="4420" formatCode="General">
                  <c:v>-1.6163000000000001</c:v>
                </c:pt>
                <c:pt idx="4421" formatCode="General">
                  <c:v>-1.61731</c:v>
                </c:pt>
                <c:pt idx="4422" formatCode="General">
                  <c:v>-1.61832</c:v>
                </c:pt>
                <c:pt idx="4423" formatCode="General">
                  <c:v>-1.6193200000000001</c:v>
                </c:pt>
                <c:pt idx="4424" formatCode="General">
                  <c:v>-1.6203099999999999</c:v>
                </c:pt>
                <c:pt idx="4425" formatCode="General">
                  <c:v>-1.6213</c:v>
                </c:pt>
                <c:pt idx="4426" formatCode="General">
                  <c:v>-1.62232</c:v>
                </c:pt>
                <c:pt idx="4427" formatCode="General">
                  <c:v>-1.62334</c:v>
                </c:pt>
                <c:pt idx="4428" formatCode="General">
                  <c:v>-1.6243000000000001</c:v>
                </c:pt>
                <c:pt idx="4429" formatCode="General">
                  <c:v>-1.6253200000000001</c:v>
                </c:pt>
                <c:pt idx="4430" formatCode="General">
                  <c:v>-1.6263300000000001</c:v>
                </c:pt>
                <c:pt idx="4431" formatCode="General">
                  <c:v>-1.6273299999999999</c:v>
                </c:pt>
                <c:pt idx="4432" formatCode="General">
                  <c:v>-1.6283099999999999</c:v>
                </c:pt>
                <c:pt idx="4433" formatCode="General">
                  <c:v>-1.6293299999999999</c:v>
                </c:pt>
                <c:pt idx="4434" formatCode="General">
                  <c:v>-1.6303099999999999</c:v>
                </c:pt>
                <c:pt idx="4435" formatCode="General">
                  <c:v>-1.63131</c:v>
                </c:pt>
                <c:pt idx="4436" formatCode="General">
                  <c:v>-1.63232</c:v>
                </c:pt>
                <c:pt idx="4437" formatCode="General">
                  <c:v>-1.6333299999999999</c:v>
                </c:pt>
                <c:pt idx="4438" formatCode="General">
                  <c:v>-1.63432</c:v>
                </c:pt>
                <c:pt idx="4439" formatCode="General">
                  <c:v>-1.63531</c:v>
                </c:pt>
                <c:pt idx="4440" formatCode="General">
                  <c:v>-1.6363300000000001</c:v>
                </c:pt>
                <c:pt idx="4441" formatCode="General">
                  <c:v>-1.63733</c:v>
                </c:pt>
                <c:pt idx="4442" formatCode="General">
                  <c:v>-1.6383300000000001</c:v>
                </c:pt>
                <c:pt idx="4443" formatCode="General">
                  <c:v>-1.63934</c:v>
                </c:pt>
                <c:pt idx="4444" formatCode="General">
                  <c:v>-1.6403399999999999</c:v>
                </c:pt>
                <c:pt idx="4445" formatCode="General">
                  <c:v>-1.64133</c:v>
                </c:pt>
                <c:pt idx="4446" formatCode="General">
                  <c:v>-1.64232</c:v>
                </c:pt>
                <c:pt idx="4447" formatCode="General">
                  <c:v>-1.64333</c:v>
                </c:pt>
                <c:pt idx="4448" formatCode="General">
                  <c:v>-1.64435</c:v>
                </c:pt>
                <c:pt idx="4449" formatCode="General">
                  <c:v>-1.64533</c:v>
                </c:pt>
                <c:pt idx="4450" formatCode="General">
                  <c:v>-1.6463099999999999</c:v>
                </c:pt>
                <c:pt idx="4451" formatCode="General">
                  <c:v>-1.64734</c:v>
                </c:pt>
                <c:pt idx="4452" formatCode="General">
                  <c:v>-1.6483300000000001</c:v>
                </c:pt>
                <c:pt idx="4453" formatCode="General">
                  <c:v>-1.6493100000000001</c:v>
                </c:pt>
                <c:pt idx="4454" formatCode="General">
                  <c:v>-1.65032</c:v>
                </c:pt>
                <c:pt idx="4455" formatCode="General">
                  <c:v>-1.65133</c:v>
                </c:pt>
                <c:pt idx="4456" formatCode="General">
                  <c:v>-1.65232</c:v>
                </c:pt>
                <c:pt idx="4457" formatCode="General">
                  <c:v>-1.65333</c:v>
                </c:pt>
                <c:pt idx="4458" formatCode="General">
                  <c:v>-1.65432</c:v>
                </c:pt>
                <c:pt idx="4459" formatCode="General">
                  <c:v>-1.6553500000000001</c:v>
                </c:pt>
                <c:pt idx="4460" formatCode="General">
                  <c:v>-1.65632</c:v>
                </c:pt>
                <c:pt idx="4461" formatCode="General">
                  <c:v>-1.6573199999999999</c:v>
                </c:pt>
                <c:pt idx="4462" formatCode="General">
                  <c:v>-1.65835</c:v>
                </c:pt>
                <c:pt idx="4463" formatCode="General">
                  <c:v>-1.6593199999999999</c:v>
                </c:pt>
                <c:pt idx="4464" formatCode="General">
                  <c:v>-1.66032</c:v>
                </c:pt>
                <c:pt idx="4465" formatCode="General">
                  <c:v>-1.66133</c:v>
                </c:pt>
                <c:pt idx="4466" formatCode="General">
                  <c:v>-1.6623300000000001</c:v>
                </c:pt>
                <c:pt idx="4467" formatCode="General">
                  <c:v>-1.6633199999999999</c:v>
                </c:pt>
                <c:pt idx="4468" formatCode="General">
                  <c:v>-1.66432</c:v>
                </c:pt>
                <c:pt idx="4469" formatCode="General">
                  <c:v>-1.6653100000000001</c:v>
                </c:pt>
                <c:pt idx="4470" formatCode="General">
                  <c:v>-1.6663300000000001</c:v>
                </c:pt>
                <c:pt idx="4471" formatCode="General">
                  <c:v>-1.6673199999999999</c:v>
                </c:pt>
                <c:pt idx="4472" formatCode="General">
                  <c:v>-1.66831</c:v>
                </c:pt>
                <c:pt idx="4473" formatCode="General">
                  <c:v>-1.6693499999999999</c:v>
                </c:pt>
                <c:pt idx="4474" formatCode="General">
                  <c:v>-1.67032</c:v>
                </c:pt>
                <c:pt idx="4475" formatCode="General">
                  <c:v>-1.6713</c:v>
                </c:pt>
                <c:pt idx="4476" formatCode="General">
                  <c:v>-1.6723300000000001</c:v>
                </c:pt>
                <c:pt idx="4477" formatCode="General">
                  <c:v>-1.67334</c:v>
                </c:pt>
                <c:pt idx="4478" formatCode="General">
                  <c:v>-1.6743300000000001</c:v>
                </c:pt>
                <c:pt idx="4479" formatCode="General">
                  <c:v>-1.6753199999999999</c:v>
                </c:pt>
                <c:pt idx="4480" formatCode="General">
                  <c:v>-1.67632</c:v>
                </c:pt>
                <c:pt idx="4481" formatCode="General">
                  <c:v>-1.6773199999999999</c:v>
                </c:pt>
                <c:pt idx="4482" formatCode="General">
                  <c:v>-1.6783300000000001</c:v>
                </c:pt>
                <c:pt idx="4483" formatCode="General">
                  <c:v>-1.6793</c:v>
                </c:pt>
                <c:pt idx="4484" formatCode="General">
                  <c:v>-1.68032</c:v>
                </c:pt>
                <c:pt idx="4485" formatCode="General">
                  <c:v>-1.6813100000000001</c:v>
                </c:pt>
                <c:pt idx="4486" formatCode="General">
                  <c:v>-1.68232</c:v>
                </c:pt>
                <c:pt idx="4487" formatCode="General">
                  <c:v>-1.6833</c:v>
                </c:pt>
                <c:pt idx="4488" formatCode="General">
                  <c:v>-1.6843300000000001</c:v>
                </c:pt>
                <c:pt idx="4489" formatCode="General">
                  <c:v>-1.68533</c:v>
                </c:pt>
                <c:pt idx="4490" formatCode="General">
                  <c:v>-1.6862999999999999</c:v>
                </c:pt>
                <c:pt idx="4491" formatCode="General">
                  <c:v>-1.68733</c:v>
                </c:pt>
                <c:pt idx="4492" formatCode="General">
                  <c:v>-1.6883300000000001</c:v>
                </c:pt>
                <c:pt idx="4493" formatCode="General">
                  <c:v>-1.6893199999999999</c:v>
                </c:pt>
                <c:pt idx="4494" formatCode="General">
                  <c:v>-1.6902999999999999</c:v>
                </c:pt>
                <c:pt idx="4495" formatCode="General">
                  <c:v>-1.6913400000000001</c:v>
                </c:pt>
                <c:pt idx="4496" formatCode="General">
                  <c:v>-1.6923299999999999</c:v>
                </c:pt>
                <c:pt idx="4497" formatCode="General">
                  <c:v>-1.6933100000000001</c:v>
                </c:pt>
                <c:pt idx="4498" formatCode="General">
                  <c:v>-1.6942999999999999</c:v>
                </c:pt>
                <c:pt idx="4499" formatCode="General">
                  <c:v>-1.69533</c:v>
                </c:pt>
                <c:pt idx="4500" formatCode="General">
                  <c:v>-1.6963200000000001</c:v>
                </c:pt>
                <c:pt idx="4501" formatCode="General">
                  <c:v>-1.6973</c:v>
                </c:pt>
                <c:pt idx="4502" formatCode="General">
                  <c:v>-1.69831</c:v>
                </c:pt>
                <c:pt idx="4503" formatCode="General">
                  <c:v>-1.69933</c:v>
                </c:pt>
                <c:pt idx="4504" formatCode="General">
                  <c:v>-1.70031</c:v>
                </c:pt>
                <c:pt idx="4505" formatCode="General">
                  <c:v>-1.7013</c:v>
                </c:pt>
                <c:pt idx="4506" formatCode="General">
                  <c:v>-1.70231</c:v>
                </c:pt>
                <c:pt idx="4507" formatCode="General">
                  <c:v>-1.7033199999999999</c:v>
                </c:pt>
                <c:pt idx="4508" formatCode="General">
                  <c:v>-1.70431</c:v>
                </c:pt>
                <c:pt idx="4509" formatCode="General">
                  <c:v>-1.7053199999999999</c:v>
                </c:pt>
                <c:pt idx="4510" formatCode="General">
                  <c:v>-1.7063299999999999</c:v>
                </c:pt>
                <c:pt idx="4511" formatCode="General">
                  <c:v>-1.7073100000000001</c:v>
                </c:pt>
                <c:pt idx="4512" formatCode="General">
                  <c:v>-1.7082900000000001</c:v>
                </c:pt>
                <c:pt idx="4513" formatCode="General">
                  <c:v>-1.7093</c:v>
                </c:pt>
                <c:pt idx="4514" formatCode="General">
                  <c:v>-1.7103200000000001</c:v>
                </c:pt>
                <c:pt idx="4515" formatCode="General">
                  <c:v>-1.71129</c:v>
                </c:pt>
                <c:pt idx="4516" formatCode="General">
                  <c:v>-1.71231</c:v>
                </c:pt>
                <c:pt idx="4517" formatCode="General">
                  <c:v>-1.7133100000000001</c:v>
                </c:pt>
                <c:pt idx="4518" formatCode="General">
                  <c:v>-1.7142999999999999</c:v>
                </c:pt>
                <c:pt idx="4519" formatCode="General">
                  <c:v>-1.7153099999999999</c:v>
                </c:pt>
                <c:pt idx="4520" formatCode="General">
                  <c:v>-1.7163200000000001</c:v>
                </c:pt>
                <c:pt idx="4521" formatCode="General">
                  <c:v>-1.71733</c:v>
                </c:pt>
                <c:pt idx="4522" formatCode="General">
                  <c:v>-1.7183200000000001</c:v>
                </c:pt>
                <c:pt idx="4523" formatCode="General">
                  <c:v>-1.71929</c:v>
                </c:pt>
                <c:pt idx="4524" formatCode="General">
                  <c:v>-1.72028</c:v>
                </c:pt>
                <c:pt idx="4525" formatCode="General">
                  <c:v>-1.7213499999999999</c:v>
                </c:pt>
                <c:pt idx="4526" formatCode="General">
                  <c:v>-1.72231</c:v>
                </c:pt>
                <c:pt idx="4527" formatCode="General">
                  <c:v>-1.72329</c:v>
                </c:pt>
                <c:pt idx="4528" formatCode="General">
                  <c:v>-1.72431</c:v>
                </c:pt>
                <c:pt idx="4529" formatCode="General">
                  <c:v>-1.7253000000000001</c:v>
                </c:pt>
                <c:pt idx="4530" formatCode="General">
                  <c:v>-1.7262900000000001</c:v>
                </c:pt>
                <c:pt idx="4531" formatCode="General">
                  <c:v>-1.7273000000000001</c:v>
                </c:pt>
                <c:pt idx="4532" formatCode="General">
                  <c:v>-1.7282999999999999</c:v>
                </c:pt>
                <c:pt idx="4533" formatCode="General">
                  <c:v>-1.72932</c:v>
                </c:pt>
                <c:pt idx="4534" formatCode="General">
                  <c:v>-1.7302999999999999</c:v>
                </c:pt>
                <c:pt idx="4535" formatCode="General">
                  <c:v>-1.73132</c:v>
                </c:pt>
                <c:pt idx="4536" formatCode="General">
                  <c:v>-1.7323200000000001</c:v>
                </c:pt>
                <c:pt idx="4537" formatCode="General">
                  <c:v>-1.73329</c:v>
                </c:pt>
                <c:pt idx="4538" formatCode="General">
                  <c:v>-1.73428</c:v>
                </c:pt>
                <c:pt idx="4539" formatCode="General">
                  <c:v>-1.7353000000000001</c:v>
                </c:pt>
                <c:pt idx="4540" formatCode="General">
                  <c:v>-1.7363299999999999</c:v>
                </c:pt>
                <c:pt idx="4541" formatCode="General">
                  <c:v>-1.7373000000000001</c:v>
                </c:pt>
                <c:pt idx="4542" formatCode="General">
                  <c:v>-1.7382899999999999</c:v>
                </c:pt>
                <c:pt idx="4543" formatCode="General">
                  <c:v>-1.73932</c:v>
                </c:pt>
                <c:pt idx="4544" formatCode="General">
                  <c:v>-1.7403200000000001</c:v>
                </c:pt>
                <c:pt idx="4545" formatCode="General">
                  <c:v>-1.7413000000000001</c:v>
                </c:pt>
                <c:pt idx="4546" formatCode="General">
                  <c:v>-1.74231</c:v>
                </c:pt>
                <c:pt idx="4547" formatCode="General">
                  <c:v>-1.7433099999999999</c:v>
                </c:pt>
                <c:pt idx="4548" formatCode="General">
                  <c:v>-1.7442899999999999</c:v>
                </c:pt>
                <c:pt idx="4549" formatCode="General">
                  <c:v>-1.7453000000000001</c:v>
                </c:pt>
                <c:pt idx="4550" formatCode="General">
                  <c:v>-1.7463200000000001</c:v>
                </c:pt>
                <c:pt idx="4551" formatCode="General">
                  <c:v>-1.7473099999999999</c:v>
                </c:pt>
                <c:pt idx="4552" formatCode="General">
                  <c:v>-1.7483</c:v>
                </c:pt>
                <c:pt idx="4553" formatCode="General">
                  <c:v>-1.7493000000000001</c:v>
                </c:pt>
                <c:pt idx="4554" formatCode="General">
                  <c:v>-1.7503299999999999</c:v>
                </c:pt>
                <c:pt idx="4555" formatCode="General">
                  <c:v>-1.75132</c:v>
                </c:pt>
                <c:pt idx="4556" formatCode="General">
                  <c:v>-1.7523</c:v>
                </c:pt>
                <c:pt idx="4557" formatCode="General">
                  <c:v>-1.7533000000000001</c:v>
                </c:pt>
                <c:pt idx="4558" formatCode="General">
                  <c:v>-1.7543200000000001</c:v>
                </c:pt>
                <c:pt idx="4559" formatCode="General">
                  <c:v>-1.75529</c:v>
                </c:pt>
                <c:pt idx="4560" formatCode="General">
                  <c:v>-1.75664</c:v>
                </c:pt>
                <c:pt idx="4561" formatCode="General">
                  <c:v>-1.7580199999999999</c:v>
                </c:pt>
                <c:pt idx="4562" formatCode="General">
                  <c:v>-1.7589999999999999</c:v>
                </c:pt>
                <c:pt idx="4563" formatCode="General">
                  <c:v>-1.7600199999999999</c:v>
                </c:pt>
                <c:pt idx="4564" formatCode="General">
                  <c:v>-1.7610300000000001</c:v>
                </c:pt>
                <c:pt idx="4565" formatCode="General">
                  <c:v>-1.76203</c:v>
                </c:pt>
                <c:pt idx="4566" formatCode="General">
                  <c:v>-1.76301</c:v>
                </c:pt>
                <c:pt idx="4567" formatCode="General">
                  <c:v>-1.7640100000000001</c:v>
                </c:pt>
                <c:pt idx="4568" formatCode="General">
                  <c:v>-1.76502</c:v>
                </c:pt>
                <c:pt idx="4569" formatCode="General">
                  <c:v>-1.7660199999999999</c:v>
                </c:pt>
                <c:pt idx="4570" formatCode="General">
                  <c:v>-1.76701</c:v>
                </c:pt>
                <c:pt idx="4571" formatCode="General">
                  <c:v>-1.7680100000000001</c:v>
                </c:pt>
                <c:pt idx="4572" formatCode="General">
                  <c:v>-1.7689900000000001</c:v>
                </c:pt>
                <c:pt idx="4573" formatCode="General">
                  <c:v>-1.77</c:v>
                </c:pt>
                <c:pt idx="4574" formatCode="General">
                  <c:v>-1.77101</c:v>
                </c:pt>
                <c:pt idx="4575" formatCode="General">
                  <c:v>-1.772</c:v>
                </c:pt>
                <c:pt idx="4576" formatCode="General">
                  <c:v>-1.7729900000000001</c:v>
                </c:pt>
                <c:pt idx="4577" formatCode="General">
                  <c:v>-1.774</c:v>
                </c:pt>
                <c:pt idx="4578" formatCode="General">
                  <c:v>-1.77498</c:v>
                </c:pt>
                <c:pt idx="4579" formatCode="General">
                  <c:v>-1.7760100000000001</c:v>
                </c:pt>
                <c:pt idx="4580" formatCode="General">
                  <c:v>-1.7769900000000001</c:v>
                </c:pt>
                <c:pt idx="4581" formatCode="General">
                  <c:v>-1.778</c:v>
                </c:pt>
                <c:pt idx="4582" formatCode="General">
                  <c:v>-1.7789999999999999</c:v>
                </c:pt>
                <c:pt idx="4583" formatCode="General">
                  <c:v>-1.78</c:v>
                </c:pt>
                <c:pt idx="4584" formatCode="General">
                  <c:v>-1.78102</c:v>
                </c:pt>
                <c:pt idx="4585" formatCode="General">
                  <c:v>-1.782</c:v>
                </c:pt>
                <c:pt idx="4586" formatCode="General">
                  <c:v>-1.7829999999999999</c:v>
                </c:pt>
                <c:pt idx="4587" formatCode="General">
                  <c:v>-1.784</c:v>
                </c:pt>
                <c:pt idx="4588" formatCode="General">
                  <c:v>-1.7849900000000001</c:v>
                </c:pt>
                <c:pt idx="4589" formatCode="General">
                  <c:v>-1.78599</c:v>
                </c:pt>
                <c:pt idx="4590" formatCode="General">
                  <c:v>-1.7869999999999999</c:v>
                </c:pt>
                <c:pt idx="4591" formatCode="General">
                  <c:v>-1.788</c:v>
                </c:pt>
                <c:pt idx="4592" formatCode="General">
                  <c:v>-1.7889999999999999</c:v>
                </c:pt>
                <c:pt idx="4593" formatCode="General">
                  <c:v>-1.79</c:v>
                </c:pt>
                <c:pt idx="4594" formatCode="General">
                  <c:v>-1.7910200000000001</c:v>
                </c:pt>
                <c:pt idx="4595" formatCode="General">
                  <c:v>-1.792</c:v>
                </c:pt>
                <c:pt idx="4596" formatCode="General">
                  <c:v>-1.79301</c:v>
                </c:pt>
                <c:pt idx="4597" formatCode="General">
                  <c:v>-1.794</c:v>
                </c:pt>
                <c:pt idx="4598" formatCode="General">
                  <c:v>-1.7949999999999999</c:v>
                </c:pt>
                <c:pt idx="4599" formatCode="General">
                  <c:v>-1.7960100000000001</c:v>
                </c:pt>
                <c:pt idx="4600" formatCode="General">
                  <c:v>-1.79701</c:v>
                </c:pt>
                <c:pt idx="4601" formatCode="General">
                  <c:v>-1.798</c:v>
                </c:pt>
                <c:pt idx="4602" formatCode="General">
                  <c:v>-1.79901</c:v>
                </c:pt>
                <c:pt idx="4603" formatCode="General">
                  <c:v>-1.80002</c:v>
                </c:pt>
                <c:pt idx="4604" formatCode="General">
                  <c:v>-1.8010200000000001</c:v>
                </c:pt>
                <c:pt idx="4605" formatCode="General">
                  <c:v>-1.8020099999999999</c:v>
                </c:pt>
                <c:pt idx="4606" formatCode="General">
                  <c:v>-1.8029999999999999</c:v>
                </c:pt>
                <c:pt idx="4607" formatCode="General">
                  <c:v>-1.80399</c:v>
                </c:pt>
                <c:pt idx="4608" formatCode="General">
                  <c:v>-1.8049999999999999</c:v>
                </c:pt>
                <c:pt idx="4609" formatCode="General">
                  <c:v>-1.80602</c:v>
                </c:pt>
                <c:pt idx="4610" formatCode="General">
                  <c:v>-1.8069999999999999</c:v>
                </c:pt>
                <c:pt idx="4611" formatCode="General">
                  <c:v>-1.8079799999999999</c:v>
                </c:pt>
                <c:pt idx="4612" formatCode="General">
                  <c:v>-1.8089999999999999</c:v>
                </c:pt>
                <c:pt idx="4613" formatCode="General">
                  <c:v>-1.8100099999999999</c:v>
                </c:pt>
                <c:pt idx="4614" formatCode="General">
                  <c:v>-1.81101</c:v>
                </c:pt>
                <c:pt idx="4615" formatCode="General">
                  <c:v>-1.8119799999999999</c:v>
                </c:pt>
                <c:pt idx="4616" formatCode="General">
                  <c:v>-1.8130200000000001</c:v>
                </c:pt>
                <c:pt idx="4617" formatCode="General">
                  <c:v>-1.8140099999999999</c:v>
                </c:pt>
                <c:pt idx="4618" formatCode="General">
                  <c:v>-1.8150299999999999</c:v>
                </c:pt>
                <c:pt idx="4619" formatCode="General">
                  <c:v>-1.8160000000000001</c:v>
                </c:pt>
                <c:pt idx="4620" formatCode="General">
                  <c:v>-1.8169999999999999</c:v>
                </c:pt>
                <c:pt idx="4621" formatCode="General">
                  <c:v>-1.8180099999999999</c:v>
                </c:pt>
                <c:pt idx="4622" formatCode="General">
                  <c:v>-1.81901</c:v>
                </c:pt>
                <c:pt idx="4623" formatCode="General">
                  <c:v>-1.8200099999999999</c:v>
                </c:pt>
                <c:pt idx="4624" formatCode="General">
                  <c:v>-1.8209900000000001</c:v>
                </c:pt>
                <c:pt idx="4625" formatCode="General">
                  <c:v>-1.8219799999999999</c:v>
                </c:pt>
                <c:pt idx="4626" formatCode="General">
                  <c:v>-1.823</c:v>
                </c:pt>
                <c:pt idx="4627" formatCode="General">
                  <c:v>-1.8240000000000001</c:v>
                </c:pt>
                <c:pt idx="4628" formatCode="General">
                  <c:v>-1.82501</c:v>
                </c:pt>
                <c:pt idx="4629" formatCode="General">
                  <c:v>-1.8260099999999999</c:v>
                </c:pt>
                <c:pt idx="4630" formatCode="General">
                  <c:v>-1.827</c:v>
                </c:pt>
                <c:pt idx="4631" formatCode="General">
                  <c:v>-1.8280099999999999</c:v>
                </c:pt>
                <c:pt idx="4632" formatCode="General">
                  <c:v>-1.829</c:v>
                </c:pt>
                <c:pt idx="4633" formatCode="General">
                  <c:v>-1.8300099999999999</c:v>
                </c:pt>
                <c:pt idx="4634" formatCode="General">
                  <c:v>-1.8310200000000001</c:v>
                </c:pt>
                <c:pt idx="4635" formatCode="General">
                  <c:v>-1.83199</c:v>
                </c:pt>
                <c:pt idx="4636" formatCode="General">
                  <c:v>-1.8329899999999999</c:v>
                </c:pt>
                <c:pt idx="4637" formatCode="General">
                  <c:v>-1.83399</c:v>
                </c:pt>
                <c:pt idx="4638" formatCode="General">
                  <c:v>-1.835</c:v>
                </c:pt>
                <c:pt idx="4639" formatCode="General">
                  <c:v>-1.8360000000000001</c:v>
                </c:pt>
                <c:pt idx="4640" formatCode="General">
                  <c:v>-1.8369899999999999</c:v>
                </c:pt>
                <c:pt idx="4641" formatCode="General">
                  <c:v>-1.8380099999999999</c:v>
                </c:pt>
                <c:pt idx="4642" formatCode="General">
                  <c:v>-1.8390200000000001</c:v>
                </c:pt>
                <c:pt idx="4643" formatCode="General">
                  <c:v>-1.83999</c:v>
                </c:pt>
                <c:pt idx="4644" formatCode="General">
                  <c:v>-1.841</c:v>
                </c:pt>
                <c:pt idx="4645" formatCode="General">
                  <c:v>-1.84199</c:v>
                </c:pt>
                <c:pt idx="4646" formatCode="General">
                  <c:v>-1.8429899999999999</c:v>
                </c:pt>
                <c:pt idx="4647" formatCode="General">
                  <c:v>-1.8440000000000001</c:v>
                </c:pt>
                <c:pt idx="4648" formatCode="General">
                  <c:v>-1.845</c:v>
                </c:pt>
                <c:pt idx="4649" formatCode="General">
                  <c:v>-1.8459700000000001</c:v>
                </c:pt>
                <c:pt idx="4650" formatCode="General">
                  <c:v>-1.8469800000000001</c:v>
                </c:pt>
                <c:pt idx="4651" formatCode="General">
                  <c:v>-1.8480000000000001</c:v>
                </c:pt>
                <c:pt idx="4652" formatCode="General">
                  <c:v>-1.8489800000000001</c:v>
                </c:pt>
                <c:pt idx="4653" formatCode="General">
                  <c:v>-1.84998</c:v>
                </c:pt>
                <c:pt idx="4654" formatCode="General">
                  <c:v>-1.85097</c:v>
                </c:pt>
                <c:pt idx="4655" formatCode="General">
                  <c:v>-1.85198</c:v>
                </c:pt>
                <c:pt idx="4656" formatCode="General">
                  <c:v>-1.8529899999999999</c:v>
                </c:pt>
                <c:pt idx="4657" formatCode="General">
                  <c:v>-1.8539699999999999</c:v>
                </c:pt>
                <c:pt idx="4658" formatCode="General">
                  <c:v>-1.8549800000000001</c:v>
                </c:pt>
                <c:pt idx="4659" formatCode="General">
                  <c:v>-1.85599</c:v>
                </c:pt>
                <c:pt idx="4660" formatCode="General">
                  <c:v>-1.8569800000000001</c:v>
                </c:pt>
                <c:pt idx="4661" formatCode="General">
                  <c:v>-1.85799</c:v>
                </c:pt>
                <c:pt idx="4662" formatCode="General">
                  <c:v>-1.8589899999999999</c:v>
                </c:pt>
                <c:pt idx="4663" formatCode="General">
                  <c:v>-1.85999</c:v>
                </c:pt>
                <c:pt idx="4664" formatCode="General">
                  <c:v>-1.8609800000000001</c:v>
                </c:pt>
                <c:pt idx="4665" formatCode="General">
                  <c:v>-1.8619699999999999</c:v>
                </c:pt>
                <c:pt idx="4666" formatCode="General">
                  <c:v>-1.86297</c:v>
                </c:pt>
                <c:pt idx="4667" formatCode="General">
                  <c:v>-1.8640000000000001</c:v>
                </c:pt>
                <c:pt idx="4668" formatCode="General">
                  <c:v>-1.86496</c:v>
                </c:pt>
                <c:pt idx="4669" formatCode="General">
                  <c:v>-1.86598</c:v>
                </c:pt>
                <c:pt idx="4670" formatCode="General">
                  <c:v>-1.8669500000000001</c:v>
                </c:pt>
                <c:pt idx="4671" formatCode="General">
                  <c:v>-1.8679699999999999</c:v>
                </c:pt>
                <c:pt idx="4672" formatCode="General">
                  <c:v>-1.8689800000000001</c:v>
                </c:pt>
                <c:pt idx="4673" formatCode="General">
                  <c:v>-1.8699699999999999</c:v>
                </c:pt>
                <c:pt idx="4674" formatCode="General">
                  <c:v>-1.87097</c:v>
                </c:pt>
                <c:pt idx="4675" formatCode="General">
                  <c:v>-1.8719600000000001</c:v>
                </c:pt>
                <c:pt idx="4676" formatCode="General">
                  <c:v>-1.87297</c:v>
                </c:pt>
                <c:pt idx="4677" formatCode="General">
                  <c:v>-1.87399</c:v>
                </c:pt>
                <c:pt idx="4678" formatCode="General">
                  <c:v>-1.87497</c:v>
                </c:pt>
                <c:pt idx="4679" formatCode="General">
                  <c:v>-1.8759699999999999</c:v>
                </c:pt>
                <c:pt idx="4680" formatCode="General">
                  <c:v>-1.8769800000000001</c:v>
                </c:pt>
                <c:pt idx="4681" formatCode="General">
                  <c:v>-1.8779399999999999</c:v>
                </c:pt>
                <c:pt idx="4682" formatCode="General">
                  <c:v>-1.87897</c:v>
                </c:pt>
                <c:pt idx="4683" formatCode="General">
                  <c:v>-1.87995</c:v>
                </c:pt>
                <c:pt idx="4684" formatCode="General">
                  <c:v>-1.88097</c:v>
                </c:pt>
                <c:pt idx="4685" formatCode="General">
                  <c:v>-1.8819600000000001</c:v>
                </c:pt>
                <c:pt idx="4686" formatCode="General">
                  <c:v>-1.88296</c:v>
                </c:pt>
                <c:pt idx="4687" formatCode="General">
                  <c:v>-1.8839699999999999</c:v>
                </c:pt>
                <c:pt idx="4688" formatCode="General">
                  <c:v>-1.8849499999999999</c:v>
                </c:pt>
                <c:pt idx="4689" formatCode="General">
                  <c:v>-1.88598</c:v>
                </c:pt>
                <c:pt idx="4690" formatCode="General">
                  <c:v>-1.88697</c:v>
                </c:pt>
                <c:pt idx="4691" formatCode="General">
                  <c:v>-1.8879699999999999</c:v>
                </c:pt>
                <c:pt idx="4692" formatCode="General">
                  <c:v>-1.8889499999999999</c:v>
                </c:pt>
                <c:pt idx="4693" formatCode="General">
                  <c:v>-1.8899900000000001</c:v>
                </c:pt>
                <c:pt idx="4694" formatCode="General">
                  <c:v>-1.8909800000000001</c:v>
                </c:pt>
                <c:pt idx="4695" formatCode="General">
                  <c:v>-1.8919600000000001</c:v>
                </c:pt>
                <c:pt idx="4696" formatCode="General">
                  <c:v>-1.89299</c:v>
                </c:pt>
                <c:pt idx="4697" formatCode="General">
                  <c:v>-1.8939600000000001</c:v>
                </c:pt>
                <c:pt idx="4698" formatCode="General">
                  <c:v>-1.89496</c:v>
                </c:pt>
                <c:pt idx="4699" formatCode="General">
                  <c:v>-1.8959600000000001</c:v>
                </c:pt>
                <c:pt idx="4700" formatCode="General">
                  <c:v>-1.89697</c:v>
                </c:pt>
                <c:pt idx="4701" formatCode="General">
                  <c:v>-1.89795</c:v>
                </c:pt>
                <c:pt idx="4702" formatCode="General">
                  <c:v>-1.89897</c:v>
                </c:pt>
                <c:pt idx="4703" formatCode="General">
                  <c:v>-1.89995</c:v>
                </c:pt>
                <c:pt idx="4704" formatCode="General">
                  <c:v>-1.9009400000000001</c:v>
                </c:pt>
                <c:pt idx="4705" formatCode="General">
                  <c:v>-1.9019699999999999</c:v>
                </c:pt>
                <c:pt idx="4706" formatCode="General">
                  <c:v>-1.9029799999999999</c:v>
                </c:pt>
                <c:pt idx="4707" formatCode="General">
                  <c:v>-1.9039699999999999</c:v>
                </c:pt>
                <c:pt idx="4708" formatCode="General">
                  <c:v>-1.9049499999999999</c:v>
                </c:pt>
                <c:pt idx="4709" formatCode="General">
                  <c:v>-1.9059600000000001</c:v>
                </c:pt>
                <c:pt idx="4710" formatCode="General">
                  <c:v>-1.90696</c:v>
                </c:pt>
                <c:pt idx="4711" formatCode="General">
                  <c:v>-1.90798</c:v>
                </c:pt>
                <c:pt idx="4712" formatCode="General">
                  <c:v>-1.9089799999999999</c:v>
                </c:pt>
                <c:pt idx="4713" formatCode="General">
                  <c:v>-1.9099699999999999</c:v>
                </c:pt>
                <c:pt idx="4714" formatCode="General">
                  <c:v>-1.9109700000000001</c:v>
                </c:pt>
                <c:pt idx="4715" formatCode="General">
                  <c:v>-1.9119600000000001</c:v>
                </c:pt>
                <c:pt idx="4716" formatCode="General">
                  <c:v>-1.9129700000000001</c:v>
                </c:pt>
                <c:pt idx="4717" formatCode="General">
                  <c:v>-1.91395</c:v>
                </c:pt>
                <c:pt idx="4718" formatCode="General">
                  <c:v>-1.9149700000000001</c:v>
                </c:pt>
                <c:pt idx="4719" formatCode="General">
                  <c:v>-1.91598</c:v>
                </c:pt>
                <c:pt idx="4720" formatCode="General">
                  <c:v>-1.9169700000000001</c:v>
                </c:pt>
                <c:pt idx="4721" formatCode="General">
                  <c:v>-1.9179600000000001</c:v>
                </c:pt>
                <c:pt idx="4722" formatCode="General">
                  <c:v>-1.9189700000000001</c:v>
                </c:pt>
                <c:pt idx="4723" formatCode="General">
                  <c:v>-1.9199600000000001</c:v>
                </c:pt>
                <c:pt idx="4724" formatCode="General">
                  <c:v>-1.92096</c:v>
                </c:pt>
                <c:pt idx="4725" formatCode="General">
                  <c:v>-1.92195</c:v>
                </c:pt>
                <c:pt idx="4726" formatCode="General">
                  <c:v>-1.9229499999999999</c:v>
                </c:pt>
                <c:pt idx="4727" formatCode="General">
                  <c:v>-1.9239599999999999</c:v>
                </c:pt>
                <c:pt idx="4728" formatCode="General">
                  <c:v>-1.9249499999999999</c:v>
                </c:pt>
                <c:pt idx="4729" formatCode="General">
                  <c:v>-1.92597</c:v>
                </c:pt>
                <c:pt idx="4730" formatCode="General">
                  <c:v>-1.92696</c:v>
                </c:pt>
                <c:pt idx="4731" formatCode="General">
                  <c:v>-1.9279500000000001</c:v>
                </c:pt>
                <c:pt idx="4732" formatCode="General">
                  <c:v>-1.9289400000000001</c:v>
                </c:pt>
                <c:pt idx="4733" formatCode="General">
                  <c:v>-1.9299599999999999</c:v>
                </c:pt>
                <c:pt idx="4734" formatCode="General">
                  <c:v>-1.93096</c:v>
                </c:pt>
                <c:pt idx="4735" formatCode="General">
                  <c:v>-1.93197</c:v>
                </c:pt>
                <c:pt idx="4736" formatCode="General">
                  <c:v>-1.93296</c:v>
                </c:pt>
                <c:pt idx="4737" formatCode="General">
                  <c:v>-1.93394</c:v>
                </c:pt>
                <c:pt idx="4738" formatCode="General">
                  <c:v>-1.9349499999999999</c:v>
                </c:pt>
                <c:pt idx="4739" formatCode="General">
                  <c:v>-1.9359599999999999</c:v>
                </c:pt>
                <c:pt idx="4740" formatCode="General">
                  <c:v>-1.9369700000000001</c:v>
                </c:pt>
                <c:pt idx="4741" formatCode="General">
                  <c:v>-1.93794</c:v>
                </c:pt>
                <c:pt idx="4742" formatCode="General">
                  <c:v>-1.9389400000000001</c:v>
                </c:pt>
                <c:pt idx="4743" formatCode="General">
                  <c:v>-1.9399599999999999</c:v>
                </c:pt>
                <c:pt idx="4744" formatCode="General">
                  <c:v>-1.94096</c:v>
                </c:pt>
                <c:pt idx="4745" formatCode="General">
                  <c:v>-1.9419500000000001</c:v>
                </c:pt>
                <c:pt idx="4746" formatCode="General">
                  <c:v>-1.94295</c:v>
                </c:pt>
                <c:pt idx="4747" formatCode="General">
                  <c:v>-1.94397</c:v>
                </c:pt>
                <c:pt idx="4748" formatCode="General">
                  <c:v>-1.9449700000000001</c:v>
                </c:pt>
                <c:pt idx="4749" formatCode="General">
                  <c:v>-1.9459599999999999</c:v>
                </c:pt>
                <c:pt idx="4750" formatCode="General">
                  <c:v>-1.94695</c:v>
                </c:pt>
                <c:pt idx="4751" formatCode="General">
                  <c:v>-1.9479299999999999</c:v>
                </c:pt>
                <c:pt idx="4752" formatCode="General">
                  <c:v>-1.94896</c:v>
                </c:pt>
                <c:pt idx="4753" formatCode="General">
                  <c:v>-1.9499599999999999</c:v>
                </c:pt>
                <c:pt idx="4754" formatCode="General">
                  <c:v>-1.95095</c:v>
                </c:pt>
                <c:pt idx="4755" formatCode="General">
                  <c:v>-1.9519599999999999</c:v>
                </c:pt>
                <c:pt idx="4756" formatCode="General">
                  <c:v>-1.95295</c:v>
                </c:pt>
                <c:pt idx="4757" formatCode="General">
                  <c:v>-1.9539500000000001</c:v>
                </c:pt>
                <c:pt idx="4758" formatCode="General">
                  <c:v>-1.95495</c:v>
                </c:pt>
                <c:pt idx="4759" formatCode="General">
                  <c:v>-1.9559599999999999</c:v>
                </c:pt>
                <c:pt idx="4760" formatCode="General">
                  <c:v>-1.95696</c:v>
                </c:pt>
                <c:pt idx="4761" formatCode="General">
                  <c:v>-1.95794</c:v>
                </c:pt>
                <c:pt idx="4762" formatCode="General">
                  <c:v>-1.95896</c:v>
                </c:pt>
                <c:pt idx="4763" formatCode="General">
                  <c:v>-1.95994</c:v>
                </c:pt>
                <c:pt idx="4764" formatCode="General">
                  <c:v>-1.96095</c:v>
                </c:pt>
                <c:pt idx="4765" formatCode="General">
                  <c:v>-1.9619500000000001</c:v>
                </c:pt>
                <c:pt idx="4766" formatCode="General">
                  <c:v>-1.9629399999999999</c:v>
                </c:pt>
                <c:pt idx="4767" formatCode="General">
                  <c:v>-1.96394</c:v>
                </c:pt>
                <c:pt idx="4768" formatCode="General">
                  <c:v>-1.9649399999999999</c:v>
                </c:pt>
                <c:pt idx="4769" formatCode="General">
                  <c:v>-1.9659500000000001</c:v>
                </c:pt>
                <c:pt idx="4770" formatCode="General">
                  <c:v>-1.96696</c:v>
                </c:pt>
                <c:pt idx="4771" formatCode="General">
                  <c:v>-1.96794</c:v>
                </c:pt>
                <c:pt idx="4772" formatCode="General">
                  <c:v>-1.96895</c:v>
                </c:pt>
                <c:pt idx="4773" formatCode="General">
                  <c:v>-1.9699599999999999</c:v>
                </c:pt>
                <c:pt idx="4774" formatCode="General">
                  <c:v>-1.97095</c:v>
                </c:pt>
                <c:pt idx="4775" formatCode="General">
                  <c:v>-1.9719599999999999</c:v>
                </c:pt>
                <c:pt idx="4776" formatCode="General">
                  <c:v>-1.97295</c:v>
                </c:pt>
                <c:pt idx="4777" formatCode="General">
                  <c:v>-1.97394</c:v>
                </c:pt>
                <c:pt idx="4778" formatCode="General">
                  <c:v>-1.97495</c:v>
                </c:pt>
                <c:pt idx="4779" formatCode="General">
                  <c:v>-1.9759500000000001</c:v>
                </c:pt>
                <c:pt idx="4780" formatCode="General">
                  <c:v>-1.97695</c:v>
                </c:pt>
                <c:pt idx="4781" formatCode="General">
                  <c:v>-1.97794</c:v>
                </c:pt>
                <c:pt idx="4782" formatCode="General">
                  <c:v>-1.9789600000000001</c:v>
                </c:pt>
                <c:pt idx="4783" formatCode="General">
                  <c:v>-1.97994</c:v>
                </c:pt>
                <c:pt idx="4784" formatCode="General">
                  <c:v>-1.9809600000000001</c:v>
                </c:pt>
                <c:pt idx="4785" formatCode="General">
                  <c:v>-1.9819500000000001</c:v>
                </c:pt>
                <c:pt idx="4786" formatCode="General">
                  <c:v>-1.9829300000000001</c:v>
                </c:pt>
                <c:pt idx="4787" formatCode="General">
                  <c:v>-1.9839500000000001</c:v>
                </c:pt>
                <c:pt idx="4788" formatCode="General">
                  <c:v>-1.9849699999999999</c:v>
                </c:pt>
                <c:pt idx="4789" formatCode="General">
                  <c:v>-1.9859599999999999</c:v>
                </c:pt>
                <c:pt idx="4790" formatCode="General">
                  <c:v>-1.9869300000000001</c:v>
                </c:pt>
                <c:pt idx="4791" formatCode="General">
                  <c:v>-1.98794</c:v>
                </c:pt>
                <c:pt idx="4792" formatCode="General">
                  <c:v>-1.9889600000000001</c:v>
                </c:pt>
                <c:pt idx="4793" formatCode="General">
                  <c:v>-1.9899500000000001</c:v>
                </c:pt>
                <c:pt idx="4794" formatCode="General">
                  <c:v>-1.99095</c:v>
                </c:pt>
                <c:pt idx="4795" formatCode="General">
                  <c:v>-1.99193</c:v>
                </c:pt>
                <c:pt idx="4796" formatCode="General">
                  <c:v>-1.99295</c:v>
                </c:pt>
                <c:pt idx="4797" formatCode="General">
                  <c:v>-1.99396</c:v>
                </c:pt>
                <c:pt idx="4798" formatCode="General">
                  <c:v>-1.99495</c:v>
                </c:pt>
                <c:pt idx="4799" formatCode="General">
                  <c:v>-1.9959499999999999</c:v>
                </c:pt>
                <c:pt idx="4800" formatCode="General">
                  <c:v>-1.9969300000000001</c:v>
                </c:pt>
                <c:pt idx="4801" formatCode="General">
                  <c:v>-1.99797</c:v>
                </c:pt>
                <c:pt idx="4802" formatCode="General">
                  <c:v>-1.9989600000000001</c:v>
                </c:pt>
                <c:pt idx="4803" formatCode="General">
                  <c:v>-1.99996</c:v>
                </c:pt>
                <c:pt idx="4804" formatCode="General">
                  <c:v>-2.00095</c:v>
                </c:pt>
                <c:pt idx="4805" formatCode="General">
                  <c:v>-2.0019300000000002</c:v>
                </c:pt>
                <c:pt idx="4806" formatCode="General">
                  <c:v>-2.0029499999999998</c:v>
                </c:pt>
                <c:pt idx="4807" formatCode="General">
                  <c:v>-2.0039400000000001</c:v>
                </c:pt>
                <c:pt idx="4808" formatCode="General">
                  <c:v>-2.00495</c:v>
                </c:pt>
                <c:pt idx="4809" formatCode="General">
                  <c:v>-2.0059399999999998</c:v>
                </c:pt>
                <c:pt idx="4810" formatCode="General">
                  <c:v>-2.0069400000000002</c:v>
                </c:pt>
                <c:pt idx="4811" formatCode="General">
                  <c:v>-2.00793</c:v>
                </c:pt>
                <c:pt idx="4812" formatCode="General">
                  <c:v>-2.0089299999999999</c:v>
                </c:pt>
                <c:pt idx="4813" formatCode="General">
                  <c:v>-2.0099499999999999</c:v>
                </c:pt>
                <c:pt idx="4814" formatCode="General">
                  <c:v>-2.0109499999999998</c:v>
                </c:pt>
                <c:pt idx="4815" formatCode="General">
                  <c:v>-2.01193</c:v>
                </c:pt>
                <c:pt idx="4816" formatCode="General">
                  <c:v>-2.0129299999999999</c:v>
                </c:pt>
                <c:pt idx="4817" formatCode="General">
                  <c:v>-2.0139300000000002</c:v>
                </c:pt>
                <c:pt idx="4818" formatCode="General">
                  <c:v>-2.0149400000000002</c:v>
                </c:pt>
                <c:pt idx="4819" formatCode="General">
                  <c:v>-2.0159199999999999</c:v>
                </c:pt>
                <c:pt idx="4820" formatCode="General">
                  <c:v>-2.0169299999999999</c:v>
                </c:pt>
                <c:pt idx="4821" formatCode="General">
                  <c:v>-2.0179299999999998</c:v>
                </c:pt>
                <c:pt idx="4822" formatCode="General">
                  <c:v>-2.0189300000000001</c:v>
                </c:pt>
                <c:pt idx="4823" formatCode="General">
                  <c:v>-2.01993</c:v>
                </c:pt>
                <c:pt idx="4824" formatCode="General">
                  <c:v>-2.0209299999999999</c:v>
                </c:pt>
                <c:pt idx="4825" formatCode="General">
                  <c:v>-2.0219299999999998</c:v>
                </c:pt>
                <c:pt idx="4826" formatCode="General">
                  <c:v>-2.0229400000000002</c:v>
                </c:pt>
                <c:pt idx="4827" formatCode="General">
                  <c:v>-2.0239199999999999</c:v>
                </c:pt>
                <c:pt idx="4828" formatCode="General">
                  <c:v>-2.0249199999999998</c:v>
                </c:pt>
                <c:pt idx="4829" formatCode="General">
                  <c:v>-2.0259200000000002</c:v>
                </c:pt>
                <c:pt idx="4830" formatCode="General">
                  <c:v>-2.0269200000000001</c:v>
                </c:pt>
                <c:pt idx="4831" formatCode="General">
                  <c:v>-2.02793</c:v>
                </c:pt>
                <c:pt idx="4832" formatCode="General">
                  <c:v>-2.0289299999999999</c:v>
                </c:pt>
                <c:pt idx="4833" formatCode="General">
                  <c:v>-2.0299200000000002</c:v>
                </c:pt>
                <c:pt idx="4834" formatCode="General">
                  <c:v>-2.0309300000000001</c:v>
                </c:pt>
                <c:pt idx="4835" formatCode="General">
                  <c:v>-2.03193</c:v>
                </c:pt>
                <c:pt idx="4836" formatCode="General">
                  <c:v>-2.03294</c:v>
                </c:pt>
                <c:pt idx="4837" formatCode="General">
                  <c:v>-2.0339299999999998</c:v>
                </c:pt>
                <c:pt idx="4838" formatCode="General">
                  <c:v>-2.0349400000000002</c:v>
                </c:pt>
                <c:pt idx="4839" formatCode="General">
                  <c:v>-2.0359400000000001</c:v>
                </c:pt>
                <c:pt idx="4840" formatCode="General">
                  <c:v>-2.0369299999999999</c:v>
                </c:pt>
                <c:pt idx="4841" formatCode="General">
                  <c:v>-2.0379200000000002</c:v>
                </c:pt>
                <c:pt idx="4842" formatCode="General">
                  <c:v>-2.0389300000000001</c:v>
                </c:pt>
                <c:pt idx="4843" formatCode="General">
                  <c:v>-2.03993</c:v>
                </c:pt>
                <c:pt idx="4844" formatCode="General">
                  <c:v>-2.0409199999999998</c:v>
                </c:pt>
                <c:pt idx="4845" formatCode="General">
                  <c:v>-2.0419100000000001</c:v>
                </c:pt>
                <c:pt idx="4846" formatCode="General">
                  <c:v>-2.0429300000000001</c:v>
                </c:pt>
                <c:pt idx="4847" formatCode="General">
                  <c:v>-2.04392</c:v>
                </c:pt>
                <c:pt idx="4848" formatCode="General">
                  <c:v>-2.0449199999999998</c:v>
                </c:pt>
                <c:pt idx="4849" formatCode="General">
                  <c:v>-2.0459200000000002</c:v>
                </c:pt>
                <c:pt idx="4850" formatCode="General">
                  <c:v>-2.0468999999999999</c:v>
                </c:pt>
                <c:pt idx="4851" formatCode="General">
                  <c:v>-2.04792</c:v>
                </c:pt>
                <c:pt idx="4852" formatCode="General">
                  <c:v>-2.0489000000000002</c:v>
                </c:pt>
                <c:pt idx="4853" formatCode="General">
                  <c:v>-2.0499200000000002</c:v>
                </c:pt>
                <c:pt idx="4854" formatCode="General">
                  <c:v>-2.0508899999999999</c:v>
                </c:pt>
                <c:pt idx="4855" formatCode="General">
                  <c:v>-2.0519099999999999</c:v>
                </c:pt>
                <c:pt idx="4856" formatCode="General">
                  <c:v>-2.0529000000000002</c:v>
                </c:pt>
                <c:pt idx="4857" formatCode="General">
                  <c:v>-2.0539200000000002</c:v>
                </c:pt>
                <c:pt idx="4858" formatCode="General">
                  <c:v>-2.0548999999999999</c:v>
                </c:pt>
                <c:pt idx="4859" formatCode="General">
                  <c:v>-2.0559099999999999</c:v>
                </c:pt>
                <c:pt idx="4860" formatCode="General">
                  <c:v>-2.0569199999999999</c:v>
                </c:pt>
                <c:pt idx="4861" formatCode="General">
                  <c:v>-2.0579100000000001</c:v>
                </c:pt>
                <c:pt idx="4862" formatCode="General">
                  <c:v>-2.0589</c:v>
                </c:pt>
                <c:pt idx="4863" formatCode="General">
                  <c:v>-2.0598999999999998</c:v>
                </c:pt>
                <c:pt idx="4864" formatCode="General">
                  <c:v>-2.0608900000000001</c:v>
                </c:pt>
                <c:pt idx="4865" formatCode="General">
                  <c:v>-2.0619000000000001</c:v>
                </c:pt>
                <c:pt idx="4866" formatCode="General">
                  <c:v>-2.0629</c:v>
                </c:pt>
                <c:pt idx="4867" formatCode="General">
                  <c:v>-2.0638899999999998</c:v>
                </c:pt>
                <c:pt idx="4868" formatCode="General">
                  <c:v>-2.0649000000000002</c:v>
                </c:pt>
                <c:pt idx="4869" formatCode="General">
                  <c:v>-2.0659000000000001</c:v>
                </c:pt>
                <c:pt idx="4870" formatCode="General">
                  <c:v>-2.0668799999999998</c:v>
                </c:pt>
                <c:pt idx="4871" formatCode="General">
                  <c:v>-2.0678999999999998</c:v>
                </c:pt>
                <c:pt idx="4872" formatCode="General">
                  <c:v>-2.0689000000000002</c:v>
                </c:pt>
                <c:pt idx="4873" formatCode="General">
                  <c:v>-2.0699100000000001</c:v>
                </c:pt>
                <c:pt idx="4874" formatCode="General">
                  <c:v>-2.0709</c:v>
                </c:pt>
                <c:pt idx="4875" formatCode="General">
                  <c:v>-2.0719099999999999</c:v>
                </c:pt>
                <c:pt idx="4876" formatCode="General">
                  <c:v>-2.0729199999999999</c:v>
                </c:pt>
                <c:pt idx="4877" formatCode="General">
                  <c:v>-2.0739200000000002</c:v>
                </c:pt>
                <c:pt idx="4878" formatCode="General">
                  <c:v>-2.0749</c:v>
                </c:pt>
                <c:pt idx="4879" formatCode="General">
                  <c:v>-2.0759099999999999</c:v>
                </c:pt>
                <c:pt idx="4880" formatCode="General">
                  <c:v>-2.0769099999999998</c:v>
                </c:pt>
                <c:pt idx="4881" formatCode="General">
                  <c:v>-2.07789</c:v>
                </c:pt>
                <c:pt idx="4882" formatCode="General">
                  <c:v>-2.0788899999999999</c:v>
                </c:pt>
                <c:pt idx="4883" formatCode="General">
                  <c:v>-2.0798999999999999</c:v>
                </c:pt>
                <c:pt idx="4884" formatCode="General">
                  <c:v>-2.0809000000000002</c:v>
                </c:pt>
                <c:pt idx="4885" formatCode="General">
                  <c:v>-2.0819000000000001</c:v>
                </c:pt>
                <c:pt idx="4886" formatCode="General">
                  <c:v>-2.0829200000000001</c:v>
                </c:pt>
                <c:pt idx="4887" formatCode="General">
                  <c:v>-2.08392</c:v>
                </c:pt>
                <c:pt idx="4888" formatCode="General">
                  <c:v>-2.0848900000000001</c:v>
                </c:pt>
                <c:pt idx="4889" formatCode="General">
                  <c:v>-2.08589</c:v>
                </c:pt>
                <c:pt idx="4890" formatCode="General">
                  <c:v>-2.0868899999999999</c:v>
                </c:pt>
                <c:pt idx="4891" formatCode="General">
                  <c:v>-2.0878999999999999</c:v>
                </c:pt>
                <c:pt idx="4892" formatCode="General">
                  <c:v>-2.0889000000000002</c:v>
                </c:pt>
                <c:pt idx="4893" formatCode="General">
                  <c:v>-2.08989</c:v>
                </c:pt>
                <c:pt idx="4894" formatCode="General">
                  <c:v>-2.0909</c:v>
                </c:pt>
                <c:pt idx="4895" formatCode="General">
                  <c:v>-2.0918899999999998</c:v>
                </c:pt>
                <c:pt idx="4896" formatCode="General">
                  <c:v>-2.0928800000000001</c:v>
                </c:pt>
                <c:pt idx="4897" formatCode="General">
                  <c:v>-2.0939100000000002</c:v>
                </c:pt>
                <c:pt idx="4898" formatCode="General">
                  <c:v>-2.0949</c:v>
                </c:pt>
                <c:pt idx="4899" formatCode="General">
                  <c:v>-2.0958899999999998</c:v>
                </c:pt>
                <c:pt idx="4900" formatCode="General">
                  <c:v>-2.0969099999999998</c:v>
                </c:pt>
                <c:pt idx="4901" formatCode="General">
                  <c:v>-2.0979000000000001</c:v>
                </c:pt>
                <c:pt idx="4902" formatCode="General">
                  <c:v>-2.0988899999999999</c:v>
                </c:pt>
                <c:pt idx="4903" formatCode="General">
                  <c:v>-2.0995900000000001</c:v>
                </c:pt>
                <c:pt idx="4904" formatCode="General">
                  <c:v>-2.0998299999999999</c:v>
                </c:pt>
                <c:pt idx="4905" formatCode="General">
                  <c:v>-2.0992899999999999</c:v>
                </c:pt>
                <c:pt idx="4906" formatCode="General">
                  <c:v>-2.0982799999999999</c:v>
                </c:pt>
                <c:pt idx="4907" formatCode="General">
                  <c:v>-2.0973099999999998</c:v>
                </c:pt>
                <c:pt idx="4908" formatCode="General">
                  <c:v>-2.0962900000000002</c:v>
                </c:pt>
                <c:pt idx="4909" formatCode="General">
                  <c:v>-2.0952999999999999</c:v>
                </c:pt>
                <c:pt idx="4910" formatCode="General">
                  <c:v>-2.09429</c:v>
                </c:pt>
                <c:pt idx="4911" formatCode="General">
                  <c:v>-2.0933000000000002</c:v>
                </c:pt>
                <c:pt idx="4912" formatCode="General">
                  <c:v>-2.0922999999999998</c:v>
                </c:pt>
                <c:pt idx="4913" formatCode="General">
                  <c:v>-2.0912999999999999</c:v>
                </c:pt>
                <c:pt idx="4914" formatCode="General">
                  <c:v>-2.0903</c:v>
                </c:pt>
                <c:pt idx="4915" formatCode="General">
                  <c:v>-2.08928</c:v>
                </c:pt>
                <c:pt idx="4916" formatCode="General">
                  <c:v>-2.0882999999999998</c:v>
                </c:pt>
                <c:pt idx="4917" formatCode="General">
                  <c:v>-2.0872899999999999</c:v>
                </c:pt>
                <c:pt idx="4918" formatCode="General">
                  <c:v>-2.08629</c:v>
                </c:pt>
                <c:pt idx="4919" formatCode="General">
                  <c:v>-2.0852900000000001</c:v>
                </c:pt>
                <c:pt idx="4920" formatCode="General">
                  <c:v>-2.0842900000000002</c:v>
                </c:pt>
                <c:pt idx="4921" formatCode="General">
                  <c:v>-2.0832999999999999</c:v>
                </c:pt>
                <c:pt idx="4922" formatCode="General">
                  <c:v>-2.0823200000000002</c:v>
                </c:pt>
                <c:pt idx="4923" formatCode="General">
                  <c:v>-2.0813100000000002</c:v>
                </c:pt>
                <c:pt idx="4924" formatCode="General">
                  <c:v>-2.0802900000000002</c:v>
                </c:pt>
                <c:pt idx="4925" formatCode="General">
                  <c:v>-2.0792799999999998</c:v>
                </c:pt>
                <c:pt idx="4926" formatCode="General">
                  <c:v>-2.0783100000000001</c:v>
                </c:pt>
                <c:pt idx="4927" formatCode="General">
                  <c:v>-2.0773100000000002</c:v>
                </c:pt>
                <c:pt idx="4928" formatCode="General">
                  <c:v>-2.0762999999999998</c:v>
                </c:pt>
                <c:pt idx="4929" formatCode="General">
                  <c:v>-2.0752999999999999</c:v>
                </c:pt>
                <c:pt idx="4930" formatCode="General">
                  <c:v>-2.0743100000000001</c:v>
                </c:pt>
                <c:pt idx="4931" formatCode="General">
                  <c:v>-2.0733199999999998</c:v>
                </c:pt>
                <c:pt idx="4932" formatCode="General">
                  <c:v>-2.0723199999999999</c:v>
                </c:pt>
                <c:pt idx="4933" formatCode="General">
                  <c:v>-2.07131</c:v>
                </c:pt>
                <c:pt idx="4934" formatCode="General">
                  <c:v>-2.0703</c:v>
                </c:pt>
                <c:pt idx="4935" formatCode="General">
                  <c:v>-2.0693100000000002</c:v>
                </c:pt>
                <c:pt idx="4936" formatCode="General">
                  <c:v>-2.0683099999999999</c:v>
                </c:pt>
                <c:pt idx="4937" formatCode="General">
                  <c:v>-2.0672899999999998</c:v>
                </c:pt>
                <c:pt idx="4938" formatCode="General">
                  <c:v>-2.0663</c:v>
                </c:pt>
                <c:pt idx="4939" formatCode="General">
                  <c:v>-2.0652900000000001</c:v>
                </c:pt>
                <c:pt idx="4940" formatCode="General">
                  <c:v>-2.0643199999999999</c:v>
                </c:pt>
                <c:pt idx="4941" formatCode="General">
                  <c:v>-2.06331</c:v>
                </c:pt>
                <c:pt idx="4942" formatCode="General">
                  <c:v>-2.06229</c:v>
                </c:pt>
                <c:pt idx="4943" formatCode="General">
                  <c:v>-2.0613000000000001</c:v>
                </c:pt>
                <c:pt idx="4944" formatCode="General">
                  <c:v>-2.0602999999999998</c:v>
                </c:pt>
                <c:pt idx="4945" formatCode="General">
                  <c:v>-2.05931</c:v>
                </c:pt>
                <c:pt idx="4946" formatCode="General">
                  <c:v>-2.0583200000000001</c:v>
                </c:pt>
                <c:pt idx="4947" formatCode="General">
                  <c:v>-2.0573000000000001</c:v>
                </c:pt>
                <c:pt idx="4948" formatCode="General">
                  <c:v>-2.0562900000000002</c:v>
                </c:pt>
                <c:pt idx="4949" formatCode="General">
                  <c:v>-2.05531</c:v>
                </c:pt>
                <c:pt idx="4950" formatCode="General">
                  <c:v>-2.0543</c:v>
                </c:pt>
                <c:pt idx="4951" formatCode="General">
                  <c:v>-2.0533000000000001</c:v>
                </c:pt>
                <c:pt idx="4952" formatCode="General">
                  <c:v>-2.0522999999999998</c:v>
                </c:pt>
                <c:pt idx="4953" formatCode="General">
                  <c:v>-2.05131</c:v>
                </c:pt>
                <c:pt idx="4954" formatCode="General">
                  <c:v>-2.0503</c:v>
                </c:pt>
                <c:pt idx="4955" formatCode="General">
                  <c:v>-2.0493100000000002</c:v>
                </c:pt>
                <c:pt idx="4956" formatCode="General">
                  <c:v>-2.0483099999999999</c:v>
                </c:pt>
                <c:pt idx="4957" formatCode="General">
                  <c:v>-2.0472999999999999</c:v>
                </c:pt>
                <c:pt idx="4958" formatCode="General">
                  <c:v>-2.0463</c:v>
                </c:pt>
                <c:pt idx="4959" formatCode="General">
                  <c:v>-2.0453100000000002</c:v>
                </c:pt>
                <c:pt idx="4960" formatCode="General">
                  <c:v>-2.04434</c:v>
                </c:pt>
                <c:pt idx="4961" formatCode="General">
                  <c:v>-2.04331</c:v>
                </c:pt>
                <c:pt idx="4962" formatCode="General">
                  <c:v>-2.0423200000000001</c:v>
                </c:pt>
                <c:pt idx="4963" formatCode="General">
                  <c:v>-2.0413100000000002</c:v>
                </c:pt>
                <c:pt idx="4964" formatCode="General">
                  <c:v>-2.0403099999999998</c:v>
                </c:pt>
                <c:pt idx="4965" formatCode="General">
                  <c:v>-2.03931</c:v>
                </c:pt>
                <c:pt idx="4966" formatCode="General">
                  <c:v>-2.0383300000000002</c:v>
                </c:pt>
                <c:pt idx="4967" formatCode="General">
                  <c:v>-2.0373299999999999</c:v>
                </c:pt>
                <c:pt idx="4968" formatCode="General">
                  <c:v>-2.0363199999999999</c:v>
                </c:pt>
                <c:pt idx="4969" formatCode="General">
                  <c:v>-2.03531</c:v>
                </c:pt>
                <c:pt idx="4970" formatCode="General">
                  <c:v>-2.0343300000000002</c:v>
                </c:pt>
                <c:pt idx="4971" formatCode="General">
                  <c:v>-2.0333299999999999</c:v>
                </c:pt>
                <c:pt idx="4972" formatCode="General">
                  <c:v>-2.0323199999999999</c:v>
                </c:pt>
                <c:pt idx="4973" formatCode="General">
                  <c:v>-2.0313099999999999</c:v>
                </c:pt>
                <c:pt idx="4974" formatCode="General">
                  <c:v>-2.0303200000000001</c:v>
                </c:pt>
                <c:pt idx="4975" formatCode="General">
                  <c:v>-2.0293100000000002</c:v>
                </c:pt>
                <c:pt idx="4976" formatCode="General">
                  <c:v>-2.0283000000000002</c:v>
                </c:pt>
                <c:pt idx="4977" formatCode="General">
                  <c:v>-2.0273099999999999</c:v>
                </c:pt>
                <c:pt idx="4978" formatCode="General">
                  <c:v>-2.0263200000000001</c:v>
                </c:pt>
                <c:pt idx="4979" formatCode="General">
                  <c:v>-2.0253100000000002</c:v>
                </c:pt>
                <c:pt idx="4980" formatCode="General">
                  <c:v>-2.0243199999999999</c:v>
                </c:pt>
                <c:pt idx="4981" formatCode="General">
                  <c:v>-2.0233400000000001</c:v>
                </c:pt>
                <c:pt idx="4982" formatCode="General">
                  <c:v>-2.0223200000000001</c:v>
                </c:pt>
                <c:pt idx="4983" formatCode="General">
                  <c:v>-2.0213199999999998</c:v>
                </c:pt>
                <c:pt idx="4984" formatCode="General">
                  <c:v>-2.02033</c:v>
                </c:pt>
                <c:pt idx="4985" formatCode="General">
                  <c:v>-2.0193300000000001</c:v>
                </c:pt>
                <c:pt idx="4986" formatCode="General">
                  <c:v>-2.0183399999999998</c:v>
                </c:pt>
                <c:pt idx="4987" formatCode="General">
                  <c:v>-2.0173299999999998</c:v>
                </c:pt>
                <c:pt idx="4988" formatCode="General">
                  <c:v>-2.0163199999999999</c:v>
                </c:pt>
                <c:pt idx="4989" formatCode="General">
                  <c:v>-2.01532</c:v>
                </c:pt>
                <c:pt idx="4990" formatCode="General">
                  <c:v>-2.0143200000000001</c:v>
                </c:pt>
                <c:pt idx="4991" formatCode="General">
                  <c:v>-2.0133299999999998</c:v>
                </c:pt>
                <c:pt idx="4992" formatCode="General">
                  <c:v>-2.01233</c:v>
                </c:pt>
                <c:pt idx="4993" formatCode="General">
                  <c:v>-2.0113400000000001</c:v>
                </c:pt>
                <c:pt idx="4994" formatCode="General">
                  <c:v>-2.0103399999999998</c:v>
                </c:pt>
                <c:pt idx="4995" formatCode="General">
                  <c:v>-2.0093399999999999</c:v>
                </c:pt>
                <c:pt idx="4996" formatCode="General">
                  <c:v>-2.00834</c:v>
                </c:pt>
                <c:pt idx="4997" formatCode="General">
                  <c:v>-2.00732</c:v>
                </c:pt>
                <c:pt idx="4998" formatCode="General">
                  <c:v>-2.0063399999999998</c:v>
                </c:pt>
                <c:pt idx="4999" formatCode="General">
                  <c:v>-2.0053299999999998</c:v>
                </c:pt>
                <c:pt idx="5000" formatCode="General">
                  <c:v>-2.00434</c:v>
                </c:pt>
                <c:pt idx="5001" formatCode="General">
                  <c:v>-2.00332</c:v>
                </c:pt>
                <c:pt idx="5002" formatCode="General">
                  <c:v>-2.0023300000000002</c:v>
                </c:pt>
                <c:pt idx="5003" formatCode="General">
                  <c:v>-2.0013399999999999</c:v>
                </c:pt>
                <c:pt idx="5004" formatCode="General">
                  <c:v>-2.00034</c:v>
                </c:pt>
                <c:pt idx="5005" formatCode="General">
                  <c:v>-1.9993300000000001</c:v>
                </c:pt>
                <c:pt idx="5006" formatCode="General">
                  <c:v>-1.99834</c:v>
                </c:pt>
                <c:pt idx="5007" formatCode="General">
                  <c:v>-1.99735</c:v>
                </c:pt>
                <c:pt idx="5008" formatCode="General">
                  <c:v>-1.9963299999999999</c:v>
                </c:pt>
                <c:pt idx="5009" formatCode="General">
                  <c:v>-1.99536</c:v>
                </c:pt>
                <c:pt idx="5010" formatCode="General">
                  <c:v>-1.9943500000000001</c:v>
                </c:pt>
                <c:pt idx="5011" formatCode="General">
                  <c:v>-1.9933399999999999</c:v>
                </c:pt>
                <c:pt idx="5012" formatCode="General">
                  <c:v>-1.9923299999999999</c:v>
                </c:pt>
                <c:pt idx="5013" formatCode="General">
                  <c:v>-1.99135</c:v>
                </c:pt>
                <c:pt idx="5014" formatCode="General">
                  <c:v>-1.9903500000000001</c:v>
                </c:pt>
                <c:pt idx="5015" formatCode="General">
                  <c:v>-1.9893400000000001</c:v>
                </c:pt>
                <c:pt idx="5016" formatCode="General">
                  <c:v>-1.9883299999999999</c:v>
                </c:pt>
                <c:pt idx="5017" formatCode="General">
                  <c:v>-1.98732</c:v>
                </c:pt>
                <c:pt idx="5018" formatCode="General">
                  <c:v>-1.9863599999999999</c:v>
                </c:pt>
                <c:pt idx="5019" formatCode="General">
                  <c:v>-1.98533</c:v>
                </c:pt>
                <c:pt idx="5020" formatCode="General">
                  <c:v>-1.98434</c:v>
                </c:pt>
                <c:pt idx="5021" formatCode="General">
                  <c:v>-1.98332</c:v>
                </c:pt>
                <c:pt idx="5022" formatCode="General">
                  <c:v>-1.9823299999999999</c:v>
                </c:pt>
                <c:pt idx="5023" formatCode="General">
                  <c:v>-1.9813499999999999</c:v>
                </c:pt>
                <c:pt idx="5024" formatCode="General">
                  <c:v>-1.9803500000000001</c:v>
                </c:pt>
                <c:pt idx="5025" formatCode="General">
                  <c:v>-1.9793400000000001</c:v>
                </c:pt>
                <c:pt idx="5026" formatCode="General">
                  <c:v>-1.9783299999999999</c:v>
                </c:pt>
                <c:pt idx="5027" formatCode="General">
                  <c:v>-1.97732</c:v>
                </c:pt>
                <c:pt idx="5028" formatCode="General">
                  <c:v>-1.9763599999999999</c:v>
                </c:pt>
                <c:pt idx="5029" formatCode="General">
                  <c:v>-1.9753400000000001</c:v>
                </c:pt>
                <c:pt idx="5030" formatCode="General">
                  <c:v>-1.97434</c:v>
                </c:pt>
                <c:pt idx="5031" formatCode="General">
                  <c:v>-1.9733499999999999</c:v>
                </c:pt>
                <c:pt idx="5032" formatCode="General">
                  <c:v>-1.9723299999999999</c:v>
                </c:pt>
                <c:pt idx="5033" formatCode="General">
                  <c:v>-1.97136</c:v>
                </c:pt>
                <c:pt idx="5034" formatCode="General">
                  <c:v>-1.97035</c:v>
                </c:pt>
                <c:pt idx="5035" formatCode="General">
                  <c:v>-1.96933</c:v>
                </c:pt>
                <c:pt idx="5036" formatCode="General">
                  <c:v>-1.96835</c:v>
                </c:pt>
                <c:pt idx="5037" formatCode="General">
                  <c:v>-1.9673499999999999</c:v>
                </c:pt>
                <c:pt idx="5038" formatCode="General">
                  <c:v>-1.96635</c:v>
                </c:pt>
                <c:pt idx="5039" formatCode="General">
                  <c:v>-1.9653499999999999</c:v>
                </c:pt>
                <c:pt idx="5040" formatCode="General">
                  <c:v>-1.96435</c:v>
                </c:pt>
                <c:pt idx="5041" formatCode="General">
                  <c:v>-1.9633499999999999</c:v>
                </c:pt>
                <c:pt idx="5042" formatCode="General">
                  <c:v>-1.9623600000000001</c:v>
                </c:pt>
                <c:pt idx="5043" formatCode="General">
                  <c:v>-1.9613400000000001</c:v>
                </c:pt>
                <c:pt idx="5044" formatCode="General">
                  <c:v>-1.96034</c:v>
                </c:pt>
                <c:pt idx="5045" formatCode="General">
                  <c:v>-1.9593400000000001</c:v>
                </c:pt>
                <c:pt idx="5046" formatCode="General">
                  <c:v>-1.9583600000000001</c:v>
                </c:pt>
                <c:pt idx="5047" formatCode="General">
                  <c:v>-1.9573400000000001</c:v>
                </c:pt>
                <c:pt idx="5048" formatCode="General">
                  <c:v>-1.9563600000000001</c:v>
                </c:pt>
                <c:pt idx="5049" formatCode="General">
                  <c:v>-1.95536</c:v>
                </c:pt>
                <c:pt idx="5050" formatCode="General">
                  <c:v>-1.9543600000000001</c:v>
                </c:pt>
                <c:pt idx="5051" formatCode="General">
                  <c:v>-1.9533700000000001</c:v>
                </c:pt>
                <c:pt idx="5052" formatCode="General">
                  <c:v>-1.9523299999999999</c:v>
                </c:pt>
                <c:pt idx="5053" formatCode="General">
                  <c:v>-1.9513499999999999</c:v>
                </c:pt>
                <c:pt idx="5054" formatCode="General">
                  <c:v>-1.9503600000000001</c:v>
                </c:pt>
                <c:pt idx="5055" formatCode="General">
                  <c:v>-1.94936</c:v>
                </c:pt>
                <c:pt idx="5056" formatCode="General">
                  <c:v>-1.94834</c:v>
                </c:pt>
                <c:pt idx="5057" formatCode="General">
                  <c:v>-1.9473400000000001</c:v>
                </c:pt>
                <c:pt idx="5058" formatCode="General">
                  <c:v>-1.94634</c:v>
                </c:pt>
                <c:pt idx="5059" formatCode="General">
                  <c:v>-1.94537</c:v>
                </c:pt>
                <c:pt idx="5060" formatCode="General">
                  <c:v>-1.9443600000000001</c:v>
                </c:pt>
                <c:pt idx="5061" formatCode="General">
                  <c:v>-1.9433499999999999</c:v>
                </c:pt>
                <c:pt idx="5062" formatCode="General">
                  <c:v>-1.94235</c:v>
                </c:pt>
                <c:pt idx="5063" formatCode="General">
                  <c:v>-1.9413499999999999</c:v>
                </c:pt>
                <c:pt idx="5064" formatCode="General">
                  <c:v>-1.94034</c:v>
                </c:pt>
                <c:pt idx="5065" formatCode="General">
                  <c:v>-1.93933</c:v>
                </c:pt>
                <c:pt idx="5066" formatCode="General">
                  <c:v>-1.9383300000000001</c:v>
                </c:pt>
                <c:pt idx="5067" formatCode="General">
                  <c:v>-1.9373400000000001</c:v>
                </c:pt>
                <c:pt idx="5068" formatCode="General">
                  <c:v>-1.93635</c:v>
                </c:pt>
                <c:pt idx="5069" formatCode="General">
                  <c:v>-1.9353400000000001</c:v>
                </c:pt>
                <c:pt idx="5070" formatCode="General">
                  <c:v>-1.93435</c:v>
                </c:pt>
                <c:pt idx="5071" formatCode="General">
                  <c:v>-1.9333400000000001</c:v>
                </c:pt>
                <c:pt idx="5072" formatCode="General">
                  <c:v>-1.93235</c:v>
                </c:pt>
                <c:pt idx="5073" formatCode="General">
                  <c:v>-1.9313800000000001</c:v>
                </c:pt>
                <c:pt idx="5074" formatCode="General">
                  <c:v>-1.9303600000000001</c:v>
                </c:pt>
                <c:pt idx="5075" formatCode="General">
                  <c:v>-1.9293499999999999</c:v>
                </c:pt>
                <c:pt idx="5076" formatCode="General">
                  <c:v>-1.9283699999999999</c:v>
                </c:pt>
                <c:pt idx="5077" formatCode="General">
                  <c:v>-1.92736</c:v>
                </c:pt>
                <c:pt idx="5078" formatCode="General">
                  <c:v>-1.9263699999999999</c:v>
                </c:pt>
                <c:pt idx="5079" formatCode="General">
                  <c:v>-1.92537</c:v>
                </c:pt>
                <c:pt idx="5080" formatCode="General">
                  <c:v>-1.92435</c:v>
                </c:pt>
                <c:pt idx="5081" formatCode="General">
                  <c:v>-1.9233499999999999</c:v>
                </c:pt>
                <c:pt idx="5082" formatCode="General">
                  <c:v>-1.9223600000000001</c:v>
                </c:pt>
                <c:pt idx="5083" formatCode="General">
                  <c:v>-1.9213499999999999</c:v>
                </c:pt>
                <c:pt idx="5084" formatCode="General">
                  <c:v>-1.9203600000000001</c:v>
                </c:pt>
                <c:pt idx="5085" formatCode="General">
                  <c:v>-1.91936</c:v>
                </c:pt>
                <c:pt idx="5086" formatCode="General">
                  <c:v>-1.9183600000000001</c:v>
                </c:pt>
                <c:pt idx="5087" formatCode="General">
                  <c:v>-1.9173800000000001</c:v>
                </c:pt>
                <c:pt idx="5088" formatCode="General">
                  <c:v>-1.9163699999999999</c:v>
                </c:pt>
                <c:pt idx="5089" formatCode="General">
                  <c:v>-1.91537</c:v>
                </c:pt>
                <c:pt idx="5090" formatCode="General">
                  <c:v>-1.9143699999999999</c:v>
                </c:pt>
                <c:pt idx="5091" formatCode="General">
                  <c:v>-1.9133599999999999</c:v>
                </c:pt>
                <c:pt idx="5092" formatCode="General">
                  <c:v>-1.91238</c:v>
                </c:pt>
                <c:pt idx="5093" formatCode="General">
                  <c:v>-1.9113599999999999</c:v>
                </c:pt>
                <c:pt idx="5094" formatCode="General">
                  <c:v>-1.9103600000000001</c:v>
                </c:pt>
                <c:pt idx="5095" formatCode="General">
                  <c:v>-1.9093800000000001</c:v>
                </c:pt>
                <c:pt idx="5096" formatCode="General">
                  <c:v>-1.9083699999999999</c:v>
                </c:pt>
                <c:pt idx="5097" formatCode="General">
                  <c:v>-1.90737</c:v>
                </c:pt>
                <c:pt idx="5098" formatCode="General">
                  <c:v>-1.9063699999999999</c:v>
                </c:pt>
                <c:pt idx="5099" formatCode="General">
                  <c:v>-1.9053599999999999</c:v>
                </c:pt>
                <c:pt idx="5100" formatCode="General">
                  <c:v>-1.9043699999999999</c:v>
                </c:pt>
                <c:pt idx="5101" formatCode="General">
                  <c:v>-1.9033800000000001</c:v>
                </c:pt>
                <c:pt idx="5102" formatCode="General">
                  <c:v>-1.9023600000000001</c:v>
                </c:pt>
                <c:pt idx="5103" formatCode="General">
                  <c:v>-1.9013500000000001</c:v>
                </c:pt>
                <c:pt idx="5104" formatCode="General">
                  <c:v>-1.9003699999999999</c:v>
                </c:pt>
                <c:pt idx="5105" formatCode="General">
                  <c:v>-1.8993599999999999</c:v>
                </c:pt>
                <c:pt idx="5106" formatCode="General">
                  <c:v>-1.89836</c:v>
                </c:pt>
                <c:pt idx="5107" formatCode="General">
                  <c:v>-1.8973599999999999</c:v>
                </c:pt>
                <c:pt idx="5108" formatCode="General">
                  <c:v>-1.8963699999999999</c:v>
                </c:pt>
                <c:pt idx="5109" formatCode="General">
                  <c:v>-1.8953800000000001</c:v>
                </c:pt>
                <c:pt idx="5110" formatCode="General">
                  <c:v>-1.89436</c:v>
                </c:pt>
                <c:pt idx="5111" formatCode="General">
                  <c:v>-1.89337</c:v>
                </c:pt>
                <c:pt idx="5112" formatCode="General">
                  <c:v>-1.89236</c:v>
                </c:pt>
                <c:pt idx="5113" formatCode="General">
                  <c:v>-1.89137</c:v>
                </c:pt>
                <c:pt idx="5114" formatCode="General">
                  <c:v>-1.8904000000000001</c:v>
                </c:pt>
                <c:pt idx="5115" formatCode="General">
                  <c:v>-1.88937</c:v>
                </c:pt>
                <c:pt idx="5116" formatCode="General">
                  <c:v>-1.8883700000000001</c:v>
                </c:pt>
                <c:pt idx="5117" formatCode="General">
                  <c:v>-1.8873599999999999</c:v>
                </c:pt>
                <c:pt idx="5118" formatCode="General">
                  <c:v>-1.88635</c:v>
                </c:pt>
                <c:pt idx="5119" formatCode="General">
                  <c:v>-1.8853599999999999</c:v>
                </c:pt>
                <c:pt idx="5120" formatCode="General">
                  <c:v>-1.88436</c:v>
                </c:pt>
                <c:pt idx="5121" formatCode="General">
                  <c:v>-1.8833800000000001</c:v>
                </c:pt>
                <c:pt idx="5122" formatCode="General">
                  <c:v>-1.88236</c:v>
                </c:pt>
                <c:pt idx="5123" formatCode="General">
                  <c:v>-1.8813599999999999</c:v>
                </c:pt>
                <c:pt idx="5124" formatCode="General">
                  <c:v>-1.88036</c:v>
                </c:pt>
                <c:pt idx="5125" formatCode="General">
                  <c:v>-1.87937</c:v>
                </c:pt>
                <c:pt idx="5126" formatCode="General">
                  <c:v>-1.8783700000000001</c:v>
                </c:pt>
                <c:pt idx="5127" formatCode="General">
                  <c:v>-1.8773599999999999</c:v>
                </c:pt>
                <c:pt idx="5128" formatCode="General">
                  <c:v>-1.8763799999999999</c:v>
                </c:pt>
                <c:pt idx="5129" formatCode="General">
                  <c:v>-1.87537</c:v>
                </c:pt>
                <c:pt idx="5130" formatCode="General">
                  <c:v>-1.8743700000000001</c:v>
                </c:pt>
                <c:pt idx="5131" formatCode="General">
                  <c:v>-1.8733599999999999</c:v>
                </c:pt>
                <c:pt idx="5132" formatCode="General">
                  <c:v>-1.8723399999999999</c:v>
                </c:pt>
                <c:pt idx="5133" formatCode="General">
                  <c:v>-1.87137</c:v>
                </c:pt>
                <c:pt idx="5134" formatCode="General">
                  <c:v>-1.87036</c:v>
                </c:pt>
                <c:pt idx="5135" formatCode="General">
                  <c:v>-1.86937</c:v>
                </c:pt>
                <c:pt idx="5136" formatCode="General">
                  <c:v>-1.8683700000000001</c:v>
                </c:pt>
                <c:pt idx="5137" formatCode="General">
                  <c:v>-1.86737</c:v>
                </c:pt>
                <c:pt idx="5138" formatCode="General">
                  <c:v>-1.8663700000000001</c:v>
                </c:pt>
                <c:pt idx="5139" formatCode="General">
                  <c:v>-1.8653599999999999</c:v>
                </c:pt>
                <c:pt idx="5140" formatCode="General">
                  <c:v>-1.86436</c:v>
                </c:pt>
                <c:pt idx="5141" formatCode="General">
                  <c:v>-1.86338</c:v>
                </c:pt>
                <c:pt idx="5142" formatCode="General">
                  <c:v>-1.8623799999999999</c:v>
                </c:pt>
                <c:pt idx="5143" formatCode="General">
                  <c:v>-1.8613599999999999</c:v>
                </c:pt>
                <c:pt idx="5144" formatCode="General">
                  <c:v>-1.8603700000000001</c:v>
                </c:pt>
                <c:pt idx="5145" formatCode="General">
                  <c:v>-1.85937</c:v>
                </c:pt>
                <c:pt idx="5146" formatCode="General">
                  <c:v>-1.8583700000000001</c:v>
                </c:pt>
                <c:pt idx="5147" formatCode="General">
                  <c:v>-1.85738</c:v>
                </c:pt>
                <c:pt idx="5148" formatCode="General">
                  <c:v>-1.8563700000000001</c:v>
                </c:pt>
                <c:pt idx="5149" formatCode="General">
                  <c:v>-1.85537</c:v>
                </c:pt>
                <c:pt idx="5150" formatCode="General">
                  <c:v>-1.85439</c:v>
                </c:pt>
                <c:pt idx="5151" formatCode="General">
                  <c:v>-1.8533900000000001</c:v>
                </c:pt>
                <c:pt idx="5152" formatCode="General">
                  <c:v>-1.8523799999999999</c:v>
                </c:pt>
                <c:pt idx="5153" formatCode="General">
                  <c:v>-1.8513900000000001</c:v>
                </c:pt>
                <c:pt idx="5154" formatCode="General">
                  <c:v>-1.8503799999999999</c:v>
                </c:pt>
                <c:pt idx="5155" formatCode="General">
                  <c:v>-1.8493900000000001</c:v>
                </c:pt>
                <c:pt idx="5156" formatCode="General">
                  <c:v>-1.84839</c:v>
                </c:pt>
                <c:pt idx="5157" formatCode="General">
                  <c:v>-1.84738</c:v>
                </c:pt>
                <c:pt idx="5158" formatCode="General">
                  <c:v>-1.84639</c:v>
                </c:pt>
                <c:pt idx="5159" formatCode="General">
                  <c:v>-1.84538</c:v>
                </c:pt>
                <c:pt idx="5160" formatCode="General">
                  <c:v>-1.84439</c:v>
                </c:pt>
                <c:pt idx="5161" formatCode="General">
                  <c:v>-1.84338</c:v>
                </c:pt>
                <c:pt idx="5162" formatCode="General">
                  <c:v>-1.8423700000000001</c:v>
                </c:pt>
                <c:pt idx="5163" formatCode="General">
                  <c:v>-1.84138</c:v>
                </c:pt>
                <c:pt idx="5164" formatCode="General">
                  <c:v>-1.84039</c:v>
                </c:pt>
                <c:pt idx="5165" formatCode="General">
                  <c:v>-1.8393999999999999</c:v>
                </c:pt>
                <c:pt idx="5166" formatCode="General">
                  <c:v>-1.83839</c:v>
                </c:pt>
                <c:pt idx="5167" formatCode="General">
                  <c:v>-1.8373600000000001</c:v>
                </c:pt>
                <c:pt idx="5168" formatCode="General">
                  <c:v>-1.8363799999999999</c:v>
                </c:pt>
                <c:pt idx="5169" formatCode="General">
                  <c:v>-1.8353699999999999</c:v>
                </c:pt>
                <c:pt idx="5170" formatCode="General">
                  <c:v>-1.8343799999999999</c:v>
                </c:pt>
                <c:pt idx="5171" formatCode="General">
                  <c:v>-1.8333999999999999</c:v>
                </c:pt>
                <c:pt idx="5172" formatCode="General">
                  <c:v>-1.8323799999999999</c:v>
                </c:pt>
                <c:pt idx="5173" formatCode="General">
                  <c:v>-1.8313900000000001</c:v>
                </c:pt>
                <c:pt idx="5174" formatCode="General">
                  <c:v>-1.83039</c:v>
                </c:pt>
                <c:pt idx="5175" formatCode="General">
                  <c:v>-1.8293699999999999</c:v>
                </c:pt>
                <c:pt idx="5176" formatCode="General">
                  <c:v>-1.8283799999999999</c:v>
                </c:pt>
                <c:pt idx="5177" formatCode="General">
                  <c:v>-1.82738</c:v>
                </c:pt>
                <c:pt idx="5178" formatCode="General">
                  <c:v>-1.82639</c:v>
                </c:pt>
                <c:pt idx="5179" formatCode="General">
                  <c:v>-1.8253900000000001</c:v>
                </c:pt>
                <c:pt idx="5180" formatCode="General">
                  <c:v>-1.8244</c:v>
                </c:pt>
                <c:pt idx="5181" formatCode="General">
                  <c:v>-1.8233699999999999</c:v>
                </c:pt>
                <c:pt idx="5182" formatCode="General">
                  <c:v>-1.82237</c:v>
                </c:pt>
                <c:pt idx="5183" formatCode="General">
                  <c:v>-1.8213900000000001</c:v>
                </c:pt>
                <c:pt idx="5184" formatCode="General">
                  <c:v>-1.82039</c:v>
                </c:pt>
                <c:pt idx="5185" formatCode="General">
                  <c:v>-1.81938</c:v>
                </c:pt>
                <c:pt idx="5186" formatCode="General">
                  <c:v>-1.8183800000000001</c:v>
                </c:pt>
                <c:pt idx="5187" formatCode="General">
                  <c:v>-1.8173900000000001</c:v>
                </c:pt>
                <c:pt idx="5188" formatCode="General">
                  <c:v>-1.81637</c:v>
                </c:pt>
                <c:pt idx="5189" formatCode="General">
                  <c:v>-1.8153999999999999</c:v>
                </c:pt>
                <c:pt idx="5190" formatCode="General">
                  <c:v>-1.8143800000000001</c:v>
                </c:pt>
                <c:pt idx="5191" formatCode="General">
                  <c:v>-1.8133900000000001</c:v>
                </c:pt>
                <c:pt idx="5192" formatCode="General">
                  <c:v>-1.8123899999999999</c:v>
                </c:pt>
                <c:pt idx="5193" formatCode="General">
                  <c:v>-1.8113900000000001</c:v>
                </c:pt>
                <c:pt idx="5194" formatCode="General">
                  <c:v>-1.8104</c:v>
                </c:pt>
                <c:pt idx="5195" formatCode="General">
                  <c:v>-1.8093900000000001</c:v>
                </c:pt>
                <c:pt idx="5196" formatCode="General">
                  <c:v>-1.8083899999999999</c:v>
                </c:pt>
                <c:pt idx="5197" formatCode="General">
                  <c:v>-1.8073900000000001</c:v>
                </c:pt>
                <c:pt idx="5198" formatCode="General">
                  <c:v>-1.8064</c:v>
                </c:pt>
                <c:pt idx="5199" formatCode="General">
                  <c:v>-1.8053999999999999</c:v>
                </c:pt>
                <c:pt idx="5200" formatCode="General">
                  <c:v>-1.80437</c:v>
                </c:pt>
                <c:pt idx="5201" formatCode="General">
                  <c:v>-1.80339</c:v>
                </c:pt>
                <c:pt idx="5202" formatCode="General">
                  <c:v>-1.8024100000000001</c:v>
                </c:pt>
                <c:pt idx="5203" formatCode="General">
                  <c:v>-1.80139</c:v>
                </c:pt>
                <c:pt idx="5204" formatCode="General">
                  <c:v>-1.8004100000000001</c:v>
                </c:pt>
                <c:pt idx="5205" formatCode="General">
                  <c:v>-1.79941</c:v>
                </c:pt>
                <c:pt idx="5206" formatCode="General">
                  <c:v>-1.7983899999999999</c:v>
                </c:pt>
                <c:pt idx="5207" formatCode="General">
                  <c:v>-1.7974000000000001</c:v>
                </c:pt>
                <c:pt idx="5208" formatCode="General">
                  <c:v>-1.7964</c:v>
                </c:pt>
                <c:pt idx="5209" formatCode="General">
                  <c:v>-1.79538</c:v>
                </c:pt>
                <c:pt idx="5210" formatCode="General">
                  <c:v>-1.7943899999999999</c:v>
                </c:pt>
                <c:pt idx="5211" formatCode="General">
                  <c:v>-1.79339</c:v>
                </c:pt>
                <c:pt idx="5212" formatCode="General">
                  <c:v>-1.7923899999999999</c:v>
                </c:pt>
                <c:pt idx="5213" formatCode="General">
                  <c:v>-1.79139</c:v>
                </c:pt>
                <c:pt idx="5214" formatCode="General">
                  <c:v>-1.7904</c:v>
                </c:pt>
                <c:pt idx="5215" formatCode="General">
                  <c:v>-1.7894099999999999</c:v>
                </c:pt>
                <c:pt idx="5216" formatCode="General">
                  <c:v>-1.7884</c:v>
                </c:pt>
                <c:pt idx="5217" formatCode="General">
                  <c:v>-1.78738</c:v>
                </c:pt>
                <c:pt idx="5218" formatCode="General">
                  <c:v>-1.7863800000000001</c:v>
                </c:pt>
                <c:pt idx="5219" formatCode="General">
                  <c:v>-1.78539</c:v>
                </c:pt>
                <c:pt idx="5220" formatCode="General">
                  <c:v>-1.7844</c:v>
                </c:pt>
                <c:pt idx="5221" formatCode="General">
                  <c:v>-1.7834000000000001</c:v>
                </c:pt>
                <c:pt idx="5222" formatCode="General">
                  <c:v>-1.7823899999999999</c:v>
                </c:pt>
                <c:pt idx="5223" formatCode="General">
                  <c:v>-1.78139</c:v>
                </c:pt>
                <c:pt idx="5224" formatCode="General">
                  <c:v>-1.7803899999999999</c:v>
                </c:pt>
                <c:pt idx="5225" formatCode="General">
                  <c:v>-1.7794000000000001</c:v>
                </c:pt>
                <c:pt idx="5226" formatCode="General">
                  <c:v>-1.7783899999999999</c:v>
                </c:pt>
                <c:pt idx="5227" formatCode="General">
                  <c:v>-1.77739</c:v>
                </c:pt>
                <c:pt idx="5228" formatCode="General">
                  <c:v>-1.7763899999999999</c:v>
                </c:pt>
                <c:pt idx="5229" formatCode="General">
                  <c:v>-1.77538</c:v>
                </c:pt>
                <c:pt idx="5230" formatCode="General">
                  <c:v>-1.77441</c:v>
                </c:pt>
                <c:pt idx="5231" formatCode="General">
                  <c:v>-1.77338</c:v>
                </c:pt>
                <c:pt idx="5232" formatCode="General">
                  <c:v>-1.77237</c:v>
                </c:pt>
                <c:pt idx="5233" formatCode="General">
                  <c:v>-1.7714099999999999</c:v>
                </c:pt>
                <c:pt idx="5234" formatCode="General">
                  <c:v>-1.7703899999999999</c:v>
                </c:pt>
                <c:pt idx="5235" formatCode="General">
                  <c:v>-1.76938</c:v>
                </c:pt>
                <c:pt idx="5236" formatCode="General">
                  <c:v>-1.7684</c:v>
                </c:pt>
                <c:pt idx="5237" formatCode="General">
                  <c:v>-1.7673700000000001</c:v>
                </c:pt>
                <c:pt idx="5238" formatCode="General">
                  <c:v>-1.7664</c:v>
                </c:pt>
                <c:pt idx="5239" formatCode="General">
                  <c:v>-1.7654000000000001</c:v>
                </c:pt>
                <c:pt idx="5240" formatCode="General">
                  <c:v>-1.76441</c:v>
                </c:pt>
                <c:pt idx="5241" formatCode="General">
                  <c:v>-1.7634000000000001</c:v>
                </c:pt>
                <c:pt idx="5242" formatCode="General">
                  <c:v>-1.7624</c:v>
                </c:pt>
                <c:pt idx="5243" formatCode="General">
                  <c:v>-1.7614099999999999</c:v>
                </c:pt>
                <c:pt idx="5244" formatCode="General">
                  <c:v>-1.7604</c:v>
                </c:pt>
                <c:pt idx="5245" formatCode="General">
                  <c:v>-1.75942</c:v>
                </c:pt>
                <c:pt idx="5246" formatCode="General">
                  <c:v>-1.7583899999999999</c:v>
                </c:pt>
                <c:pt idx="5247" formatCode="General">
                  <c:v>-1.7574099999999999</c:v>
                </c:pt>
                <c:pt idx="5248" formatCode="General">
                  <c:v>-1.7564200000000001</c:v>
                </c:pt>
                <c:pt idx="5249" formatCode="General">
                  <c:v>-1.75542</c:v>
                </c:pt>
                <c:pt idx="5250" formatCode="General">
                  <c:v>-1.75441</c:v>
                </c:pt>
                <c:pt idx="5251" formatCode="General">
                  <c:v>-1.7534099999999999</c:v>
                </c:pt>
                <c:pt idx="5252" formatCode="General">
                  <c:v>-1.7524</c:v>
                </c:pt>
                <c:pt idx="5253" formatCode="General">
                  <c:v>-1.7514000000000001</c:v>
                </c:pt>
                <c:pt idx="5254" formatCode="General">
                  <c:v>-1.7504</c:v>
                </c:pt>
                <c:pt idx="5255" formatCode="General">
                  <c:v>-1.7494000000000001</c:v>
                </c:pt>
                <c:pt idx="5256" formatCode="General">
                  <c:v>-1.7484</c:v>
                </c:pt>
                <c:pt idx="5257" formatCode="General">
                  <c:v>-1.74739</c:v>
                </c:pt>
                <c:pt idx="5258" formatCode="General">
                  <c:v>-1.7463900000000001</c:v>
                </c:pt>
                <c:pt idx="5259" formatCode="General">
                  <c:v>-1.7454099999999999</c:v>
                </c:pt>
                <c:pt idx="5260" formatCode="General">
                  <c:v>-1.7444200000000001</c:v>
                </c:pt>
                <c:pt idx="5261" formatCode="General">
                  <c:v>-1.74339</c:v>
                </c:pt>
                <c:pt idx="5262" formatCode="General">
                  <c:v>-1.7424200000000001</c:v>
                </c:pt>
                <c:pt idx="5263" formatCode="General">
                  <c:v>-1.7410600000000001</c:v>
                </c:pt>
                <c:pt idx="5264" formatCode="General">
                  <c:v>-1.73969</c:v>
                </c:pt>
                <c:pt idx="5265" formatCode="General">
                  <c:v>-1.7386999999999999</c:v>
                </c:pt>
                <c:pt idx="5266" formatCode="General">
                  <c:v>-1.73769</c:v>
                </c:pt>
                <c:pt idx="5267" formatCode="General">
                  <c:v>-1.73671</c:v>
                </c:pt>
                <c:pt idx="5268" formatCode="General">
                  <c:v>-1.7356799999999999</c:v>
                </c:pt>
                <c:pt idx="5269" formatCode="General">
                  <c:v>-1.7346999999999999</c:v>
                </c:pt>
                <c:pt idx="5270" formatCode="General">
                  <c:v>-1.7337</c:v>
                </c:pt>
                <c:pt idx="5271" formatCode="General">
                  <c:v>-1.7326900000000001</c:v>
                </c:pt>
                <c:pt idx="5272" formatCode="General">
                  <c:v>-1.7317100000000001</c:v>
                </c:pt>
                <c:pt idx="5273" formatCode="General">
                  <c:v>-1.7306999999999999</c:v>
                </c:pt>
                <c:pt idx="5274" formatCode="General">
                  <c:v>-1.7297</c:v>
                </c:pt>
                <c:pt idx="5275" formatCode="General">
                  <c:v>-1.7286900000000001</c:v>
                </c:pt>
                <c:pt idx="5276" formatCode="General">
                  <c:v>-1.7276899999999999</c:v>
                </c:pt>
                <c:pt idx="5277" formatCode="General">
                  <c:v>-1.72671</c:v>
                </c:pt>
                <c:pt idx="5278" formatCode="General">
                  <c:v>-1.7257199999999999</c:v>
                </c:pt>
                <c:pt idx="5279" formatCode="General">
                  <c:v>-1.72472</c:v>
                </c:pt>
                <c:pt idx="5280" formatCode="General">
                  <c:v>-1.72373</c:v>
                </c:pt>
                <c:pt idx="5281" formatCode="General">
                  <c:v>-1.7226999999999999</c:v>
                </c:pt>
                <c:pt idx="5282" formatCode="General">
                  <c:v>-1.7217199999999999</c:v>
                </c:pt>
                <c:pt idx="5283" formatCode="General">
                  <c:v>-1.72072</c:v>
                </c:pt>
                <c:pt idx="5284" formatCode="General">
                  <c:v>-1.7197199999999999</c:v>
                </c:pt>
                <c:pt idx="5285" formatCode="General">
                  <c:v>-1.71871</c:v>
                </c:pt>
                <c:pt idx="5286" formatCode="General">
                  <c:v>-1.7177199999999999</c:v>
                </c:pt>
                <c:pt idx="5287" formatCode="General">
                  <c:v>-1.7167399999999999</c:v>
                </c:pt>
                <c:pt idx="5288" formatCode="General">
                  <c:v>-1.7157500000000001</c:v>
                </c:pt>
                <c:pt idx="5289" formatCode="General">
                  <c:v>-1.71472</c:v>
                </c:pt>
                <c:pt idx="5290" formatCode="General">
                  <c:v>-1.7137</c:v>
                </c:pt>
                <c:pt idx="5291" formatCode="General">
                  <c:v>-1.71271</c:v>
                </c:pt>
                <c:pt idx="5292" formatCode="General">
                  <c:v>-1.71173</c:v>
                </c:pt>
                <c:pt idx="5293" formatCode="General">
                  <c:v>-1.71072</c:v>
                </c:pt>
                <c:pt idx="5294" formatCode="General">
                  <c:v>-1.7097</c:v>
                </c:pt>
                <c:pt idx="5295" formatCode="General">
                  <c:v>-1.70871</c:v>
                </c:pt>
                <c:pt idx="5296" formatCode="General">
                  <c:v>-1.70773</c:v>
                </c:pt>
                <c:pt idx="5297" formatCode="General">
                  <c:v>-1.7067000000000001</c:v>
                </c:pt>
                <c:pt idx="5298" formatCode="General">
                  <c:v>-1.7057100000000001</c:v>
                </c:pt>
                <c:pt idx="5299" formatCode="General">
                  <c:v>-1.70472</c:v>
                </c:pt>
                <c:pt idx="5300" formatCode="General">
                  <c:v>-1.70373</c:v>
                </c:pt>
                <c:pt idx="5301" formatCode="General">
                  <c:v>-1.7027000000000001</c:v>
                </c:pt>
                <c:pt idx="5302" formatCode="General">
                  <c:v>-1.70173</c:v>
                </c:pt>
                <c:pt idx="5303" formatCode="General">
                  <c:v>-1.70072</c:v>
                </c:pt>
                <c:pt idx="5304" formatCode="General">
                  <c:v>-1.6997100000000001</c:v>
                </c:pt>
                <c:pt idx="5305" formatCode="General">
                  <c:v>-1.6987300000000001</c:v>
                </c:pt>
                <c:pt idx="5306" formatCode="General">
                  <c:v>-1.6977500000000001</c:v>
                </c:pt>
                <c:pt idx="5307" formatCode="General">
                  <c:v>-1.6967300000000001</c:v>
                </c:pt>
                <c:pt idx="5308" formatCode="General">
                  <c:v>-1.6957199999999999</c:v>
                </c:pt>
                <c:pt idx="5309" formatCode="General">
                  <c:v>-1.6947099999999999</c:v>
                </c:pt>
                <c:pt idx="5310" formatCode="General">
                  <c:v>-1.6937199999999999</c:v>
                </c:pt>
                <c:pt idx="5311" formatCode="General">
                  <c:v>-1.6927300000000001</c:v>
                </c:pt>
                <c:pt idx="5312" formatCode="General">
                  <c:v>-1.69174</c:v>
                </c:pt>
                <c:pt idx="5313" formatCode="General">
                  <c:v>-1.6907300000000001</c:v>
                </c:pt>
                <c:pt idx="5314" formatCode="General">
                  <c:v>-1.68973</c:v>
                </c:pt>
                <c:pt idx="5315" formatCode="General">
                  <c:v>-1.6887099999999999</c:v>
                </c:pt>
                <c:pt idx="5316" formatCode="General">
                  <c:v>-1.6877200000000001</c:v>
                </c:pt>
                <c:pt idx="5317" formatCode="General">
                  <c:v>-1.68675</c:v>
                </c:pt>
                <c:pt idx="5318" formatCode="General">
                  <c:v>-1.68574</c:v>
                </c:pt>
                <c:pt idx="5319" formatCode="General">
                  <c:v>-1.68472</c:v>
                </c:pt>
                <c:pt idx="5320" formatCode="General">
                  <c:v>-1.68374</c:v>
                </c:pt>
                <c:pt idx="5321" formatCode="General">
                  <c:v>-1.6827399999999999</c:v>
                </c:pt>
                <c:pt idx="5322" formatCode="General">
                  <c:v>-1.68171</c:v>
                </c:pt>
                <c:pt idx="5323" formatCode="General">
                  <c:v>-1.6807300000000001</c:v>
                </c:pt>
                <c:pt idx="5324" formatCode="General">
                  <c:v>-1.67974</c:v>
                </c:pt>
                <c:pt idx="5325" formatCode="General">
                  <c:v>-1.6787700000000001</c:v>
                </c:pt>
                <c:pt idx="5326" formatCode="General">
                  <c:v>-1.67774</c:v>
                </c:pt>
                <c:pt idx="5327" formatCode="General">
                  <c:v>-1.67675</c:v>
                </c:pt>
                <c:pt idx="5328" formatCode="General">
                  <c:v>-1.6757500000000001</c:v>
                </c:pt>
                <c:pt idx="5329" formatCode="General">
                  <c:v>-1.6747399999999999</c:v>
                </c:pt>
                <c:pt idx="5330" formatCode="General">
                  <c:v>-1.67374</c:v>
                </c:pt>
                <c:pt idx="5331" formatCode="General">
                  <c:v>-1.67275</c:v>
                </c:pt>
                <c:pt idx="5332" formatCode="General">
                  <c:v>-1.6717599999999999</c:v>
                </c:pt>
                <c:pt idx="5333" formatCode="General">
                  <c:v>-1.6707399999999999</c:v>
                </c:pt>
                <c:pt idx="5334" formatCode="General">
                  <c:v>-1.6697299999999999</c:v>
                </c:pt>
                <c:pt idx="5335" formatCode="General">
                  <c:v>-1.66873</c:v>
                </c:pt>
                <c:pt idx="5336" formatCode="General">
                  <c:v>-1.6677500000000001</c:v>
                </c:pt>
                <c:pt idx="5337" formatCode="General">
                  <c:v>-1.66673</c:v>
                </c:pt>
                <c:pt idx="5338" formatCode="General">
                  <c:v>-1.66574</c:v>
                </c:pt>
                <c:pt idx="5339" formatCode="General">
                  <c:v>-1.66475</c:v>
                </c:pt>
                <c:pt idx="5340" formatCode="General">
                  <c:v>-1.6637500000000001</c:v>
                </c:pt>
                <c:pt idx="5341" formatCode="General">
                  <c:v>-1.66275</c:v>
                </c:pt>
                <c:pt idx="5342" formatCode="General">
                  <c:v>-1.6617599999999999</c:v>
                </c:pt>
                <c:pt idx="5343" formatCode="General">
                  <c:v>-1.6607499999999999</c:v>
                </c:pt>
                <c:pt idx="5344" formatCode="General">
                  <c:v>-1.6597500000000001</c:v>
                </c:pt>
                <c:pt idx="5345" formatCode="General">
                  <c:v>-1.65876</c:v>
                </c:pt>
                <c:pt idx="5346" formatCode="General">
                  <c:v>-1.6577599999999999</c:v>
                </c:pt>
                <c:pt idx="5347" formatCode="General">
                  <c:v>-1.65676</c:v>
                </c:pt>
                <c:pt idx="5348" formatCode="General">
                  <c:v>-1.65574</c:v>
                </c:pt>
                <c:pt idx="5349" formatCode="General">
                  <c:v>-1.6547400000000001</c:v>
                </c:pt>
                <c:pt idx="5350" formatCode="General">
                  <c:v>-1.65378</c:v>
                </c:pt>
                <c:pt idx="5351" formatCode="General">
                  <c:v>-1.65276</c:v>
                </c:pt>
                <c:pt idx="5352" formatCode="General">
                  <c:v>-1.65174</c:v>
                </c:pt>
                <c:pt idx="5353" formatCode="General">
                  <c:v>-1.65073</c:v>
                </c:pt>
                <c:pt idx="5354" formatCode="General">
                  <c:v>-1.64975</c:v>
                </c:pt>
                <c:pt idx="5355" formatCode="General">
                  <c:v>-1.6487400000000001</c:v>
                </c:pt>
                <c:pt idx="5356" formatCode="General">
                  <c:v>-1.64775</c:v>
                </c:pt>
                <c:pt idx="5357" formatCode="General">
                  <c:v>-1.6467499999999999</c:v>
                </c:pt>
                <c:pt idx="5358" formatCode="General">
                  <c:v>-1.64574</c:v>
                </c:pt>
                <c:pt idx="5359" formatCode="General">
                  <c:v>-1.64472</c:v>
                </c:pt>
                <c:pt idx="5360" formatCode="General">
                  <c:v>-1.6437600000000001</c:v>
                </c:pt>
                <c:pt idx="5361" formatCode="General">
                  <c:v>-1.64276</c:v>
                </c:pt>
                <c:pt idx="5362" formatCode="General">
                  <c:v>-1.64175</c:v>
                </c:pt>
                <c:pt idx="5363" formatCode="General">
                  <c:v>-1.6407499999999999</c:v>
                </c:pt>
                <c:pt idx="5364" formatCode="General">
                  <c:v>-1.6397299999999999</c:v>
                </c:pt>
                <c:pt idx="5365" formatCode="General">
                  <c:v>-1.6387400000000001</c:v>
                </c:pt>
                <c:pt idx="5366" formatCode="General">
                  <c:v>-1.6377299999999999</c:v>
                </c:pt>
                <c:pt idx="5367" formatCode="General">
                  <c:v>-1.6367</c:v>
                </c:pt>
                <c:pt idx="5368" formatCode="General">
                  <c:v>-1.63574</c:v>
                </c:pt>
                <c:pt idx="5369" formatCode="General">
                  <c:v>-1.6347400000000001</c:v>
                </c:pt>
                <c:pt idx="5370" formatCode="General">
                  <c:v>-1.6337299999999999</c:v>
                </c:pt>
                <c:pt idx="5371" formatCode="General">
                  <c:v>-1.6327100000000001</c:v>
                </c:pt>
                <c:pt idx="5372" formatCode="General">
                  <c:v>-1.63174</c:v>
                </c:pt>
                <c:pt idx="5373" formatCode="General">
                  <c:v>-1.6307199999999999</c:v>
                </c:pt>
                <c:pt idx="5374" formatCode="General">
                  <c:v>-1.6296999999999999</c:v>
                </c:pt>
                <c:pt idx="5375" formatCode="General">
                  <c:v>-1.6287400000000001</c:v>
                </c:pt>
                <c:pt idx="5376" formatCode="General">
                  <c:v>-1.6277299999999999</c:v>
                </c:pt>
                <c:pt idx="5377" formatCode="General">
                  <c:v>-1.6267100000000001</c:v>
                </c:pt>
                <c:pt idx="5378" formatCode="General">
                  <c:v>-1.6257200000000001</c:v>
                </c:pt>
                <c:pt idx="5379" formatCode="General">
                  <c:v>-1.62473</c:v>
                </c:pt>
                <c:pt idx="5380" formatCode="General">
                  <c:v>-1.6237200000000001</c:v>
                </c:pt>
                <c:pt idx="5381" formatCode="General">
                  <c:v>-1.6227100000000001</c:v>
                </c:pt>
                <c:pt idx="5382" formatCode="General">
                  <c:v>-1.6217200000000001</c:v>
                </c:pt>
                <c:pt idx="5383" formatCode="General">
                  <c:v>-1.6207499999999999</c:v>
                </c:pt>
                <c:pt idx="5384" formatCode="General">
                  <c:v>-1.61974</c:v>
                </c:pt>
                <c:pt idx="5385" formatCode="General">
                  <c:v>-1.61873</c:v>
                </c:pt>
                <c:pt idx="5386" formatCode="General">
                  <c:v>-1.61771</c:v>
                </c:pt>
                <c:pt idx="5387" formatCode="General">
                  <c:v>-1.6167199999999999</c:v>
                </c:pt>
                <c:pt idx="5388" formatCode="General">
                  <c:v>-1.61572</c:v>
                </c:pt>
                <c:pt idx="5389" formatCode="General">
                  <c:v>-1.61473</c:v>
                </c:pt>
                <c:pt idx="5390" formatCode="General">
                  <c:v>-1.6137600000000001</c:v>
                </c:pt>
                <c:pt idx="5391" formatCode="General">
                  <c:v>-1.6127400000000001</c:v>
                </c:pt>
                <c:pt idx="5392" formatCode="General">
                  <c:v>-1.61172</c:v>
                </c:pt>
                <c:pt idx="5393" formatCode="General">
                  <c:v>-1.6107400000000001</c:v>
                </c:pt>
                <c:pt idx="5394" formatCode="General">
                  <c:v>-1.6097600000000001</c:v>
                </c:pt>
                <c:pt idx="5395" formatCode="General">
                  <c:v>-1.60873</c:v>
                </c:pt>
                <c:pt idx="5396" formatCode="General">
                  <c:v>-1.60775</c:v>
                </c:pt>
                <c:pt idx="5397" formatCode="General">
                  <c:v>-1.6067499999999999</c:v>
                </c:pt>
                <c:pt idx="5398" formatCode="General">
                  <c:v>-1.60575</c:v>
                </c:pt>
                <c:pt idx="5399" formatCode="General">
                  <c:v>-1.6047499999999999</c:v>
                </c:pt>
                <c:pt idx="5400" formatCode="General">
                  <c:v>-1.60375</c:v>
                </c:pt>
                <c:pt idx="5401" formatCode="General">
                  <c:v>-1.6027400000000001</c:v>
                </c:pt>
                <c:pt idx="5402" formatCode="General">
                  <c:v>-1.6017399999999999</c:v>
                </c:pt>
                <c:pt idx="5403" formatCode="General">
                  <c:v>-1.6007400000000001</c:v>
                </c:pt>
                <c:pt idx="5404" formatCode="General">
                  <c:v>-1.59975</c:v>
                </c:pt>
                <c:pt idx="5405" formatCode="General">
                  <c:v>-1.59874</c:v>
                </c:pt>
                <c:pt idx="5406" formatCode="General">
                  <c:v>-1.5977600000000001</c:v>
                </c:pt>
                <c:pt idx="5407" formatCode="General">
                  <c:v>-1.59674</c:v>
                </c:pt>
                <c:pt idx="5408" formatCode="General">
                  <c:v>-1.5957399999999999</c:v>
                </c:pt>
                <c:pt idx="5409" formatCode="General">
                  <c:v>-1.5947499999999999</c:v>
                </c:pt>
                <c:pt idx="5410" formatCode="General">
                  <c:v>-1.59372</c:v>
                </c:pt>
                <c:pt idx="5411" formatCode="General">
                  <c:v>-1.59274</c:v>
                </c:pt>
                <c:pt idx="5412" formatCode="General">
                  <c:v>-1.5917399999999999</c:v>
                </c:pt>
                <c:pt idx="5413" formatCode="General">
                  <c:v>-1.5907500000000001</c:v>
                </c:pt>
                <c:pt idx="5414" formatCode="General">
                  <c:v>-1.5897399999999999</c:v>
                </c:pt>
                <c:pt idx="5415" formatCode="General">
                  <c:v>-1.5887500000000001</c:v>
                </c:pt>
                <c:pt idx="5416" formatCode="General">
                  <c:v>-1.5877399999999999</c:v>
                </c:pt>
                <c:pt idx="5417" formatCode="General">
                  <c:v>-1.5867199999999999</c:v>
                </c:pt>
                <c:pt idx="5418" formatCode="General">
                  <c:v>-1.58571</c:v>
                </c:pt>
                <c:pt idx="5419" formatCode="General">
                  <c:v>-1.58474</c:v>
                </c:pt>
                <c:pt idx="5420" formatCode="General">
                  <c:v>-1.5837699999999999</c:v>
                </c:pt>
                <c:pt idx="5421" formatCode="General">
                  <c:v>-1.58273</c:v>
                </c:pt>
                <c:pt idx="5422" formatCode="General">
                  <c:v>-1.5817399999999999</c:v>
                </c:pt>
                <c:pt idx="5423" formatCode="General">
                  <c:v>-1.5807599999999999</c:v>
                </c:pt>
                <c:pt idx="5424" formatCode="General">
                  <c:v>-1.5797399999999999</c:v>
                </c:pt>
                <c:pt idx="5425" formatCode="General">
                  <c:v>-1.57873</c:v>
                </c:pt>
                <c:pt idx="5426" formatCode="General">
                  <c:v>-1.5777399999999999</c:v>
                </c:pt>
                <c:pt idx="5427" formatCode="General">
                  <c:v>-1.5767599999999999</c:v>
                </c:pt>
                <c:pt idx="5428" formatCode="General">
                  <c:v>-1.57576</c:v>
                </c:pt>
                <c:pt idx="5429" formatCode="General">
                  <c:v>-1.57474</c:v>
                </c:pt>
                <c:pt idx="5430" formatCode="General">
                  <c:v>-1.5737699999999999</c:v>
                </c:pt>
                <c:pt idx="5431" formatCode="General">
                  <c:v>-1.57274</c:v>
                </c:pt>
                <c:pt idx="5432" formatCode="General">
                  <c:v>-1.5717300000000001</c:v>
                </c:pt>
                <c:pt idx="5433" formatCode="General">
                  <c:v>-1.57074</c:v>
                </c:pt>
                <c:pt idx="5434" formatCode="General">
                  <c:v>-1.56976</c:v>
                </c:pt>
                <c:pt idx="5435" formatCode="General">
                  <c:v>-1.5687599999999999</c:v>
                </c:pt>
                <c:pt idx="5436" formatCode="General">
                  <c:v>-1.56772</c:v>
                </c:pt>
                <c:pt idx="5437" formatCode="General">
                  <c:v>-1.5667500000000001</c:v>
                </c:pt>
                <c:pt idx="5438" formatCode="General">
                  <c:v>-1.56576</c:v>
                </c:pt>
                <c:pt idx="5439" formatCode="General">
                  <c:v>-1.56477</c:v>
                </c:pt>
                <c:pt idx="5440" formatCode="General">
                  <c:v>-1.56375</c:v>
                </c:pt>
                <c:pt idx="5441" formatCode="General">
                  <c:v>-1.56277</c:v>
                </c:pt>
                <c:pt idx="5442" formatCode="General">
                  <c:v>-1.5617799999999999</c:v>
                </c:pt>
                <c:pt idx="5443" formatCode="General">
                  <c:v>-1.5607500000000001</c:v>
                </c:pt>
                <c:pt idx="5444" formatCode="General">
                  <c:v>-1.55975</c:v>
                </c:pt>
                <c:pt idx="5445" formatCode="General">
                  <c:v>-1.55877</c:v>
                </c:pt>
                <c:pt idx="5446" formatCode="General">
                  <c:v>-1.5577700000000001</c:v>
                </c:pt>
                <c:pt idx="5447" formatCode="General">
                  <c:v>-1.5567299999999999</c:v>
                </c:pt>
                <c:pt idx="5448" formatCode="General">
                  <c:v>-1.5557799999999999</c:v>
                </c:pt>
                <c:pt idx="5449" formatCode="General">
                  <c:v>-1.5547500000000001</c:v>
                </c:pt>
                <c:pt idx="5450" formatCode="General">
                  <c:v>-1.55376</c:v>
                </c:pt>
                <c:pt idx="5451" formatCode="General">
                  <c:v>-1.55274</c:v>
                </c:pt>
                <c:pt idx="5452" formatCode="General">
                  <c:v>-1.55176</c:v>
                </c:pt>
                <c:pt idx="5453" formatCode="General">
                  <c:v>-1.55078</c:v>
                </c:pt>
                <c:pt idx="5454" formatCode="General">
                  <c:v>-1.5497399999999999</c:v>
                </c:pt>
                <c:pt idx="5455" formatCode="General">
                  <c:v>-1.5487500000000001</c:v>
                </c:pt>
                <c:pt idx="5456" formatCode="General">
                  <c:v>-1.5477700000000001</c:v>
                </c:pt>
                <c:pt idx="5457" formatCode="General">
                  <c:v>-1.54677</c:v>
                </c:pt>
                <c:pt idx="5458" formatCode="General">
                  <c:v>-1.54575</c:v>
                </c:pt>
                <c:pt idx="5459" formatCode="General">
                  <c:v>-1.54477</c:v>
                </c:pt>
                <c:pt idx="5460" formatCode="General">
                  <c:v>-1.5437799999999999</c:v>
                </c:pt>
                <c:pt idx="5461" formatCode="General">
                  <c:v>-1.54274</c:v>
                </c:pt>
                <c:pt idx="5462" formatCode="General">
                  <c:v>-1.54176</c:v>
                </c:pt>
                <c:pt idx="5463" formatCode="General">
                  <c:v>-1.54078</c:v>
                </c:pt>
                <c:pt idx="5464" formatCode="General">
                  <c:v>-1.5397700000000001</c:v>
                </c:pt>
                <c:pt idx="5465" formatCode="General">
                  <c:v>-1.5387500000000001</c:v>
                </c:pt>
                <c:pt idx="5466" formatCode="General">
                  <c:v>-1.5377700000000001</c:v>
                </c:pt>
                <c:pt idx="5467" formatCode="General">
                  <c:v>-1.5367900000000001</c:v>
                </c:pt>
                <c:pt idx="5468" formatCode="General">
                  <c:v>-1.5357499999999999</c:v>
                </c:pt>
                <c:pt idx="5469" formatCode="General">
                  <c:v>-1.53474</c:v>
                </c:pt>
                <c:pt idx="5470" formatCode="General">
                  <c:v>-1.5337799999999999</c:v>
                </c:pt>
                <c:pt idx="5471" formatCode="General">
                  <c:v>-1.5327599999999999</c:v>
                </c:pt>
                <c:pt idx="5472" formatCode="General">
                  <c:v>-1.5317700000000001</c:v>
                </c:pt>
                <c:pt idx="5473" formatCode="General">
                  <c:v>-1.5307500000000001</c:v>
                </c:pt>
                <c:pt idx="5474" formatCode="General">
                  <c:v>-1.5297700000000001</c:v>
                </c:pt>
                <c:pt idx="5475" formatCode="General">
                  <c:v>-1.52878</c:v>
                </c:pt>
                <c:pt idx="5476" formatCode="General">
                  <c:v>-1.5277499999999999</c:v>
                </c:pt>
                <c:pt idx="5477" formatCode="General">
                  <c:v>-1.5267900000000001</c:v>
                </c:pt>
                <c:pt idx="5478" formatCode="General">
                  <c:v>-1.5257700000000001</c:v>
                </c:pt>
                <c:pt idx="5479" formatCode="General">
                  <c:v>-1.52477</c:v>
                </c:pt>
                <c:pt idx="5480" formatCode="General">
                  <c:v>-1.52376</c:v>
                </c:pt>
                <c:pt idx="5481" formatCode="General">
                  <c:v>-1.5227599999999999</c:v>
                </c:pt>
                <c:pt idx="5482" formatCode="General">
                  <c:v>-1.5217799999999999</c:v>
                </c:pt>
                <c:pt idx="5483" formatCode="General">
                  <c:v>-1.52078</c:v>
                </c:pt>
                <c:pt idx="5484" formatCode="General">
                  <c:v>-1.5197499999999999</c:v>
                </c:pt>
                <c:pt idx="5485" formatCode="General">
                  <c:v>-1.51878</c:v>
                </c:pt>
                <c:pt idx="5486" formatCode="General">
                  <c:v>-1.5177499999999999</c:v>
                </c:pt>
                <c:pt idx="5487" formatCode="General">
                  <c:v>-1.51677</c:v>
                </c:pt>
                <c:pt idx="5488" formatCode="General">
                  <c:v>-1.5157799999999999</c:v>
                </c:pt>
                <c:pt idx="5489" formatCode="General">
                  <c:v>-1.51478</c:v>
                </c:pt>
                <c:pt idx="5490" formatCode="General">
                  <c:v>-1.5137499999999999</c:v>
                </c:pt>
                <c:pt idx="5491" formatCode="General">
                  <c:v>-1.51275</c:v>
                </c:pt>
                <c:pt idx="5492" formatCode="General">
                  <c:v>-1.5117700000000001</c:v>
                </c:pt>
                <c:pt idx="5493" formatCode="General">
                  <c:v>-1.5107900000000001</c:v>
                </c:pt>
                <c:pt idx="5494" formatCode="General">
                  <c:v>-1.5097700000000001</c:v>
                </c:pt>
                <c:pt idx="5495" formatCode="General">
                  <c:v>-1.5087600000000001</c:v>
                </c:pt>
                <c:pt idx="5496" formatCode="General">
                  <c:v>-1.5077700000000001</c:v>
                </c:pt>
                <c:pt idx="5497" formatCode="General">
                  <c:v>-1.5067900000000001</c:v>
                </c:pt>
                <c:pt idx="5498" formatCode="General">
                  <c:v>-1.50576</c:v>
                </c:pt>
                <c:pt idx="5499" formatCode="General">
                  <c:v>-1.5047699999999999</c:v>
                </c:pt>
                <c:pt idx="5500" formatCode="General">
                  <c:v>-1.5037799999999999</c:v>
                </c:pt>
                <c:pt idx="5501" formatCode="General">
                  <c:v>-1.50278</c:v>
                </c:pt>
                <c:pt idx="5502" formatCode="General">
                  <c:v>-1.5017400000000001</c:v>
                </c:pt>
                <c:pt idx="5503" formatCode="General">
                  <c:v>-1.5007600000000001</c:v>
                </c:pt>
                <c:pt idx="5504" formatCode="General">
                  <c:v>-1.49979</c:v>
                </c:pt>
                <c:pt idx="5505" formatCode="General">
                  <c:v>-1.49874</c:v>
                </c:pt>
                <c:pt idx="5506" formatCode="General">
                  <c:v>-1.49776</c:v>
                </c:pt>
                <c:pt idx="5507" formatCode="General">
                  <c:v>-1.4967900000000001</c:v>
                </c:pt>
                <c:pt idx="5508" formatCode="General">
                  <c:v>-1.49576</c:v>
                </c:pt>
                <c:pt idx="5509" formatCode="General">
                  <c:v>-1.4947600000000001</c:v>
                </c:pt>
                <c:pt idx="5510" formatCode="General">
                  <c:v>-1.4937499999999999</c:v>
                </c:pt>
                <c:pt idx="5511" formatCode="General">
                  <c:v>-1.4927699999999999</c:v>
                </c:pt>
                <c:pt idx="5512" formatCode="General">
                  <c:v>-1.49177</c:v>
                </c:pt>
                <c:pt idx="5513" formatCode="General">
                  <c:v>-1.49075</c:v>
                </c:pt>
                <c:pt idx="5514" formatCode="General">
                  <c:v>-1.48977</c:v>
                </c:pt>
                <c:pt idx="5515" formatCode="General">
                  <c:v>-1.4887699999999999</c:v>
                </c:pt>
                <c:pt idx="5516" formatCode="General">
                  <c:v>-1.48777</c:v>
                </c:pt>
                <c:pt idx="5517" formatCode="General">
                  <c:v>-1.4867600000000001</c:v>
                </c:pt>
                <c:pt idx="5518" formatCode="General">
                  <c:v>-1.4857800000000001</c:v>
                </c:pt>
                <c:pt idx="5519" formatCode="General">
                  <c:v>-1.4847900000000001</c:v>
                </c:pt>
                <c:pt idx="5520" formatCode="General">
                  <c:v>-1.48377</c:v>
                </c:pt>
                <c:pt idx="5521" formatCode="General">
                  <c:v>-1.48278</c:v>
                </c:pt>
                <c:pt idx="5522" formatCode="General">
                  <c:v>-1.4817899999999999</c:v>
                </c:pt>
                <c:pt idx="5523" formatCode="General">
                  <c:v>-1.48078</c:v>
                </c:pt>
                <c:pt idx="5524" formatCode="General">
                  <c:v>-1.47976</c:v>
                </c:pt>
                <c:pt idx="5525" formatCode="General">
                  <c:v>-1.47878</c:v>
                </c:pt>
                <c:pt idx="5526" formatCode="General">
                  <c:v>-1.4778</c:v>
                </c:pt>
                <c:pt idx="5527" formatCode="General">
                  <c:v>-1.4767699999999999</c:v>
                </c:pt>
                <c:pt idx="5528" formatCode="General">
                  <c:v>-1.47577</c:v>
                </c:pt>
                <c:pt idx="5529" formatCode="General">
                  <c:v>-1.4747699999999999</c:v>
                </c:pt>
                <c:pt idx="5530" formatCode="General">
                  <c:v>-1.4737800000000001</c:v>
                </c:pt>
                <c:pt idx="5531" formatCode="General">
                  <c:v>-1.47278</c:v>
                </c:pt>
                <c:pt idx="5532" formatCode="General">
                  <c:v>-1.47177</c:v>
                </c:pt>
                <c:pt idx="5533" formatCode="General">
                  <c:v>-1.4707600000000001</c:v>
                </c:pt>
                <c:pt idx="5534" formatCode="General">
                  <c:v>-1.46977</c:v>
                </c:pt>
                <c:pt idx="5535" formatCode="General">
                  <c:v>-1.4687600000000001</c:v>
                </c:pt>
                <c:pt idx="5536" formatCode="General">
                  <c:v>-1.4677800000000001</c:v>
                </c:pt>
                <c:pt idx="5537" formatCode="General">
                  <c:v>-1.46678</c:v>
                </c:pt>
                <c:pt idx="5538" formatCode="General">
                  <c:v>-1.4657500000000001</c:v>
                </c:pt>
                <c:pt idx="5539" formatCode="General">
                  <c:v>-1.4647600000000001</c:v>
                </c:pt>
                <c:pt idx="5540" formatCode="General">
                  <c:v>-1.4637899999999999</c:v>
                </c:pt>
                <c:pt idx="5541" formatCode="General">
                  <c:v>-1.4627600000000001</c:v>
                </c:pt>
                <c:pt idx="5542" formatCode="General">
                  <c:v>-1.4617800000000001</c:v>
                </c:pt>
                <c:pt idx="5543" formatCode="General">
                  <c:v>-1.46078</c:v>
                </c:pt>
                <c:pt idx="5544" formatCode="General">
                  <c:v>-1.45977</c:v>
                </c:pt>
                <c:pt idx="5545" formatCode="General">
                  <c:v>-1.45878</c:v>
                </c:pt>
                <c:pt idx="5546" formatCode="General">
                  <c:v>-1.4577599999999999</c:v>
                </c:pt>
                <c:pt idx="5547" formatCode="General">
                  <c:v>-1.45679</c:v>
                </c:pt>
                <c:pt idx="5548" formatCode="General">
                  <c:v>-1.4557800000000001</c:v>
                </c:pt>
                <c:pt idx="5549" formatCode="General">
                  <c:v>-1.4547699999999999</c:v>
                </c:pt>
                <c:pt idx="5550" formatCode="General">
                  <c:v>-1.4537599999999999</c:v>
                </c:pt>
                <c:pt idx="5551" formatCode="General">
                  <c:v>-1.4527600000000001</c:v>
                </c:pt>
                <c:pt idx="5552" formatCode="General">
                  <c:v>-1.4517899999999999</c:v>
                </c:pt>
                <c:pt idx="5553" formatCode="General">
                  <c:v>-1.4507699999999999</c:v>
                </c:pt>
                <c:pt idx="5554" formatCode="General">
                  <c:v>-1.4497800000000001</c:v>
                </c:pt>
                <c:pt idx="5555" formatCode="General">
                  <c:v>-1.4488099999999999</c:v>
                </c:pt>
                <c:pt idx="5556" formatCode="General">
                  <c:v>-1.4477899999999999</c:v>
                </c:pt>
                <c:pt idx="5557" formatCode="General">
                  <c:v>-1.44678</c:v>
                </c:pt>
                <c:pt idx="5558" formatCode="General">
                  <c:v>-1.4457800000000001</c:v>
                </c:pt>
                <c:pt idx="5559" formatCode="General">
                  <c:v>-1.4447700000000001</c:v>
                </c:pt>
                <c:pt idx="5560" formatCode="General">
                  <c:v>-1.44377</c:v>
                </c:pt>
                <c:pt idx="5561" formatCode="General">
                  <c:v>-1.44278</c:v>
                </c:pt>
                <c:pt idx="5562" formatCode="General">
                  <c:v>-1.4417800000000001</c:v>
                </c:pt>
                <c:pt idx="5563" formatCode="General">
                  <c:v>-1.4407799999999999</c:v>
                </c:pt>
                <c:pt idx="5564" formatCode="General">
                  <c:v>-1.4397599999999999</c:v>
                </c:pt>
                <c:pt idx="5565" formatCode="General">
                  <c:v>-1.43879</c:v>
                </c:pt>
                <c:pt idx="5566" formatCode="General">
                  <c:v>-1.43781</c:v>
                </c:pt>
                <c:pt idx="5567" formatCode="General">
                  <c:v>-1.4367799999999999</c:v>
                </c:pt>
                <c:pt idx="5568" formatCode="General">
                  <c:v>-1.43577</c:v>
                </c:pt>
                <c:pt idx="5569" formatCode="General">
                  <c:v>-1.4347799999999999</c:v>
                </c:pt>
                <c:pt idx="5570" formatCode="General">
                  <c:v>-1.4337800000000001</c:v>
                </c:pt>
                <c:pt idx="5571" formatCode="General">
                  <c:v>-1.4328000000000001</c:v>
                </c:pt>
                <c:pt idx="5572" formatCode="General">
                  <c:v>-1.4317800000000001</c:v>
                </c:pt>
                <c:pt idx="5573" formatCode="General">
                  <c:v>-1.4307799999999999</c:v>
                </c:pt>
                <c:pt idx="5574" formatCode="General">
                  <c:v>-1.4297800000000001</c:v>
                </c:pt>
                <c:pt idx="5575" formatCode="General">
                  <c:v>-1.4287799999999999</c:v>
                </c:pt>
                <c:pt idx="5576" formatCode="General">
                  <c:v>-1.4278</c:v>
                </c:pt>
                <c:pt idx="5577" formatCode="General">
                  <c:v>-1.4267799999999999</c:v>
                </c:pt>
                <c:pt idx="5578" formatCode="General">
                  <c:v>-1.4257599999999999</c:v>
                </c:pt>
                <c:pt idx="5579" formatCode="General">
                  <c:v>-1.4247700000000001</c:v>
                </c:pt>
                <c:pt idx="5580" formatCode="General">
                  <c:v>-1.4238</c:v>
                </c:pt>
                <c:pt idx="5581" formatCode="General">
                  <c:v>-1.4228099999999999</c:v>
                </c:pt>
                <c:pt idx="5582" formatCode="General">
                  <c:v>-1.42178</c:v>
                </c:pt>
                <c:pt idx="5583" formatCode="General">
                  <c:v>-1.4207799999999999</c:v>
                </c:pt>
                <c:pt idx="5584" formatCode="General">
                  <c:v>-1.4197900000000001</c:v>
                </c:pt>
                <c:pt idx="5585" formatCode="General">
                  <c:v>-1.41882</c:v>
                </c:pt>
                <c:pt idx="5586" formatCode="General">
                  <c:v>-1.41778</c:v>
                </c:pt>
                <c:pt idx="5587" formatCode="General">
                  <c:v>-1.41679</c:v>
                </c:pt>
                <c:pt idx="5588" formatCode="General">
                  <c:v>-1.4157999999999999</c:v>
                </c:pt>
                <c:pt idx="5589" formatCode="General">
                  <c:v>-1.4148000000000001</c:v>
                </c:pt>
                <c:pt idx="5590" formatCode="General">
                  <c:v>-1.4137900000000001</c:v>
                </c:pt>
                <c:pt idx="5591" formatCode="General">
                  <c:v>-1.41279</c:v>
                </c:pt>
                <c:pt idx="5592" formatCode="General">
                  <c:v>-1.4117900000000001</c:v>
                </c:pt>
                <c:pt idx="5593" formatCode="General">
                  <c:v>-1.41079</c:v>
                </c:pt>
                <c:pt idx="5594" formatCode="General">
                  <c:v>-1.40981</c:v>
                </c:pt>
                <c:pt idx="5595" formatCode="General">
                  <c:v>-1.40882</c:v>
                </c:pt>
                <c:pt idx="5596" formatCode="General">
                  <c:v>-1.4077999999999999</c:v>
                </c:pt>
                <c:pt idx="5597" formatCode="General">
                  <c:v>-1.40679</c:v>
                </c:pt>
                <c:pt idx="5598" formatCode="General">
                  <c:v>-1.4057900000000001</c:v>
                </c:pt>
                <c:pt idx="5599" formatCode="General">
                  <c:v>-1.40482</c:v>
                </c:pt>
                <c:pt idx="5600" formatCode="General">
                  <c:v>-1.4037900000000001</c:v>
                </c:pt>
                <c:pt idx="5601" formatCode="General">
                  <c:v>-1.40279</c:v>
                </c:pt>
                <c:pt idx="5602" formatCode="General">
                  <c:v>-1.4017900000000001</c:v>
                </c:pt>
                <c:pt idx="5603" formatCode="General">
                  <c:v>-1.4008</c:v>
                </c:pt>
                <c:pt idx="5604" formatCode="General">
                  <c:v>-1.40015</c:v>
                </c:pt>
                <c:pt idx="5605" formatCode="General">
                  <c:v>-1.39994</c:v>
                </c:pt>
                <c:pt idx="5606" formatCode="General">
                  <c:v>-1.39988</c:v>
                </c:pt>
                <c:pt idx="5607" formatCode="General">
                  <c:v>-1.4004000000000001</c:v>
                </c:pt>
                <c:pt idx="5608" formatCode="General">
                  <c:v>-1.4013800000000001</c:v>
                </c:pt>
                <c:pt idx="5609" formatCode="General">
                  <c:v>-1.4023699999999999</c:v>
                </c:pt>
                <c:pt idx="5610" formatCode="General">
                  <c:v>-1.40341</c:v>
                </c:pt>
                <c:pt idx="5611" formatCode="General">
                  <c:v>-1.4044099999999999</c:v>
                </c:pt>
                <c:pt idx="5612" formatCode="General">
                  <c:v>-1.4053800000000001</c:v>
                </c:pt>
                <c:pt idx="5613" formatCode="General">
                  <c:v>-1.40639</c:v>
                </c:pt>
                <c:pt idx="5614" formatCode="General">
                  <c:v>-1.4074</c:v>
                </c:pt>
                <c:pt idx="5615" formatCode="General">
                  <c:v>-1.4084099999999999</c:v>
                </c:pt>
                <c:pt idx="5616" formatCode="General">
                  <c:v>-1.4093899999999999</c:v>
                </c:pt>
                <c:pt idx="5617" formatCode="General">
                  <c:v>-1.4104000000000001</c:v>
                </c:pt>
                <c:pt idx="5618" formatCode="General">
                  <c:v>-1.4113800000000001</c:v>
                </c:pt>
                <c:pt idx="5619" formatCode="General">
                  <c:v>-1.41238</c:v>
                </c:pt>
                <c:pt idx="5620" formatCode="General">
                  <c:v>-1.4133800000000001</c:v>
                </c:pt>
                <c:pt idx="5621" formatCode="General">
                  <c:v>-1.41439</c:v>
                </c:pt>
                <c:pt idx="5622" formatCode="General">
                  <c:v>-1.4153899999999999</c:v>
                </c:pt>
                <c:pt idx="5623" formatCode="General">
                  <c:v>-1.41638</c:v>
                </c:pt>
                <c:pt idx="5624" formatCode="General">
                  <c:v>-1.4173800000000001</c:v>
                </c:pt>
                <c:pt idx="5625" formatCode="General">
                  <c:v>-1.4184000000000001</c:v>
                </c:pt>
                <c:pt idx="5626" formatCode="General">
                  <c:v>-1.4193899999999999</c:v>
                </c:pt>
                <c:pt idx="5627" formatCode="General">
                  <c:v>-1.42038</c:v>
                </c:pt>
                <c:pt idx="5628" formatCode="General">
                  <c:v>-1.4213800000000001</c:v>
                </c:pt>
                <c:pt idx="5629" formatCode="General">
                  <c:v>-1.42239</c:v>
                </c:pt>
                <c:pt idx="5630" formatCode="General">
                  <c:v>-1.42337</c:v>
                </c:pt>
                <c:pt idx="5631" formatCode="General">
                  <c:v>-1.4243699999999999</c:v>
                </c:pt>
                <c:pt idx="5632" formatCode="General">
                  <c:v>-1.42537</c:v>
                </c:pt>
                <c:pt idx="5633" formatCode="General">
                  <c:v>-1.42639</c:v>
                </c:pt>
                <c:pt idx="5634" formatCode="General">
                  <c:v>-1.4273800000000001</c:v>
                </c:pt>
                <c:pt idx="5635" formatCode="General">
                  <c:v>-1.4283699999999999</c:v>
                </c:pt>
                <c:pt idx="5636" formatCode="General">
                  <c:v>-1.4294</c:v>
                </c:pt>
                <c:pt idx="5637" formatCode="General">
                  <c:v>-1.4303699999999999</c:v>
                </c:pt>
                <c:pt idx="5638" formatCode="General">
                  <c:v>-1.4313800000000001</c:v>
                </c:pt>
                <c:pt idx="5639" formatCode="General">
                  <c:v>-1.43238</c:v>
                </c:pt>
                <c:pt idx="5640" formatCode="General">
                  <c:v>-1.4333899999999999</c:v>
                </c:pt>
                <c:pt idx="5641" formatCode="General">
                  <c:v>-1.4343699999999999</c:v>
                </c:pt>
                <c:pt idx="5642" formatCode="General">
                  <c:v>-1.4353800000000001</c:v>
                </c:pt>
                <c:pt idx="5643" formatCode="General">
                  <c:v>-1.4363900000000001</c:v>
                </c:pt>
                <c:pt idx="5644" formatCode="General">
                  <c:v>-1.4374</c:v>
                </c:pt>
                <c:pt idx="5645" formatCode="General">
                  <c:v>-1.43835</c:v>
                </c:pt>
                <c:pt idx="5646" formatCode="General">
                  <c:v>-1.43936</c:v>
                </c:pt>
                <c:pt idx="5647" formatCode="General">
                  <c:v>-1.4403699999999999</c:v>
                </c:pt>
                <c:pt idx="5648" formatCode="General">
                  <c:v>-1.4413899999999999</c:v>
                </c:pt>
                <c:pt idx="5649" formatCode="General">
                  <c:v>-1.4423600000000001</c:v>
                </c:pt>
                <c:pt idx="5650" formatCode="General">
                  <c:v>-1.4433800000000001</c:v>
                </c:pt>
                <c:pt idx="5651" formatCode="General">
                  <c:v>-1.4443900000000001</c:v>
                </c:pt>
                <c:pt idx="5652" formatCode="General">
                  <c:v>-1.44539</c:v>
                </c:pt>
                <c:pt idx="5653" formatCode="General">
                  <c:v>-1.4463600000000001</c:v>
                </c:pt>
                <c:pt idx="5654" formatCode="General">
                  <c:v>-1.4474</c:v>
                </c:pt>
                <c:pt idx="5655" formatCode="General">
                  <c:v>-1.4483900000000001</c:v>
                </c:pt>
                <c:pt idx="5656" formatCode="General">
                  <c:v>-1.4493499999999999</c:v>
                </c:pt>
                <c:pt idx="5657" formatCode="General">
                  <c:v>-1.4503600000000001</c:v>
                </c:pt>
                <c:pt idx="5658" formatCode="General">
                  <c:v>-1.4513799999999999</c:v>
                </c:pt>
                <c:pt idx="5659" formatCode="General">
                  <c:v>-1.4523600000000001</c:v>
                </c:pt>
                <c:pt idx="5660" formatCode="General">
                  <c:v>-1.4533700000000001</c:v>
                </c:pt>
                <c:pt idx="5661" formatCode="General">
                  <c:v>-1.4543600000000001</c:v>
                </c:pt>
                <c:pt idx="5662" formatCode="General">
                  <c:v>-1.4553499999999999</c:v>
                </c:pt>
                <c:pt idx="5663" formatCode="General">
                  <c:v>-1.45635</c:v>
                </c:pt>
                <c:pt idx="5664" formatCode="General">
                  <c:v>-1.4573700000000001</c:v>
                </c:pt>
                <c:pt idx="5665" formatCode="General">
                  <c:v>-1.45838</c:v>
                </c:pt>
                <c:pt idx="5666" formatCode="General">
                  <c:v>-1.45936</c:v>
                </c:pt>
                <c:pt idx="5667" formatCode="General">
                  <c:v>-1.46035</c:v>
                </c:pt>
                <c:pt idx="5668" formatCode="General">
                  <c:v>-1.4613499999999999</c:v>
                </c:pt>
                <c:pt idx="5669" formatCode="General">
                  <c:v>-1.46238</c:v>
                </c:pt>
                <c:pt idx="5670" formatCode="General">
                  <c:v>-1.4633700000000001</c:v>
                </c:pt>
                <c:pt idx="5671" formatCode="General">
                  <c:v>-1.46435</c:v>
                </c:pt>
                <c:pt idx="5672" formatCode="General">
                  <c:v>-1.4653499999999999</c:v>
                </c:pt>
                <c:pt idx="5673" formatCode="General">
                  <c:v>-1.4663600000000001</c:v>
                </c:pt>
                <c:pt idx="5674" formatCode="General">
                  <c:v>-1.4673499999999999</c:v>
                </c:pt>
                <c:pt idx="5675" formatCode="General">
                  <c:v>-1.46835</c:v>
                </c:pt>
                <c:pt idx="5676" formatCode="General">
                  <c:v>-1.4693700000000001</c:v>
                </c:pt>
                <c:pt idx="5677" formatCode="General">
                  <c:v>-1.47037</c:v>
                </c:pt>
                <c:pt idx="5678" formatCode="General">
                  <c:v>-1.4713499999999999</c:v>
                </c:pt>
                <c:pt idx="5679" formatCode="General">
                  <c:v>-1.47235</c:v>
                </c:pt>
                <c:pt idx="5680" formatCode="General">
                  <c:v>-1.4733799999999999</c:v>
                </c:pt>
                <c:pt idx="5681" formatCode="General">
                  <c:v>-1.4743299999999999</c:v>
                </c:pt>
                <c:pt idx="5682" formatCode="General">
                  <c:v>-1.47533</c:v>
                </c:pt>
                <c:pt idx="5683" formatCode="General">
                  <c:v>-1.4763500000000001</c:v>
                </c:pt>
                <c:pt idx="5684" formatCode="General">
                  <c:v>-1.47736</c:v>
                </c:pt>
                <c:pt idx="5685" formatCode="General">
                  <c:v>-1.47834</c:v>
                </c:pt>
                <c:pt idx="5686" formatCode="General">
                  <c:v>-1.47933</c:v>
                </c:pt>
                <c:pt idx="5687" formatCode="General">
                  <c:v>-1.4803599999999999</c:v>
                </c:pt>
                <c:pt idx="5688" formatCode="General">
                  <c:v>-1.4813799999999999</c:v>
                </c:pt>
                <c:pt idx="5689" formatCode="General">
                  <c:v>-1.4823500000000001</c:v>
                </c:pt>
                <c:pt idx="5690" formatCode="General">
                  <c:v>-1.4833499999999999</c:v>
                </c:pt>
                <c:pt idx="5691" formatCode="General">
                  <c:v>-1.4843599999999999</c:v>
                </c:pt>
                <c:pt idx="5692" formatCode="General">
                  <c:v>-1.4853499999999999</c:v>
                </c:pt>
                <c:pt idx="5693" formatCode="General">
                  <c:v>-1.4863500000000001</c:v>
                </c:pt>
                <c:pt idx="5694" formatCode="General">
                  <c:v>-1.48736</c:v>
                </c:pt>
                <c:pt idx="5695" formatCode="General">
                  <c:v>-1.4883500000000001</c:v>
                </c:pt>
                <c:pt idx="5696" formatCode="General">
                  <c:v>-1.48935</c:v>
                </c:pt>
                <c:pt idx="5697" formatCode="General">
                  <c:v>-1.4903599999999999</c:v>
                </c:pt>
                <c:pt idx="5698" formatCode="General">
                  <c:v>-1.49136</c:v>
                </c:pt>
                <c:pt idx="5699" formatCode="General">
                  <c:v>-1.4923599999999999</c:v>
                </c:pt>
                <c:pt idx="5700" formatCode="General">
                  <c:v>-1.4933399999999999</c:v>
                </c:pt>
                <c:pt idx="5701" formatCode="General">
                  <c:v>-1.4943500000000001</c:v>
                </c:pt>
                <c:pt idx="5702" formatCode="General">
                  <c:v>-1.4953700000000001</c:v>
                </c:pt>
                <c:pt idx="5703" formatCode="General">
                  <c:v>-1.4963500000000001</c:v>
                </c:pt>
                <c:pt idx="5704" formatCode="General">
                  <c:v>-1.49735</c:v>
                </c:pt>
                <c:pt idx="5705" formatCode="General">
                  <c:v>-1.4983500000000001</c:v>
                </c:pt>
                <c:pt idx="5706" formatCode="General">
                  <c:v>-1.49936</c:v>
                </c:pt>
                <c:pt idx="5707" formatCode="General">
                  <c:v>-1.5003299999999999</c:v>
                </c:pt>
                <c:pt idx="5708" formatCode="General">
                  <c:v>-1.50135</c:v>
                </c:pt>
                <c:pt idx="5709" formatCode="General">
                  <c:v>-1.50234</c:v>
                </c:pt>
                <c:pt idx="5710" formatCode="General">
                  <c:v>-1.50335</c:v>
                </c:pt>
                <c:pt idx="5711" formatCode="General">
                  <c:v>-1.50434</c:v>
                </c:pt>
                <c:pt idx="5712" formatCode="General">
                  <c:v>-1.50535</c:v>
                </c:pt>
                <c:pt idx="5713" formatCode="General">
                  <c:v>-1.50637</c:v>
                </c:pt>
                <c:pt idx="5714" formatCode="General">
                  <c:v>-1.50735</c:v>
                </c:pt>
                <c:pt idx="5715" formatCode="General">
                  <c:v>-1.50834</c:v>
                </c:pt>
                <c:pt idx="5716" formatCode="General">
                  <c:v>-1.50936</c:v>
                </c:pt>
                <c:pt idx="5717" formatCode="General">
                  <c:v>-1.5103500000000001</c:v>
                </c:pt>
                <c:pt idx="5718" formatCode="General">
                  <c:v>-1.5113300000000001</c:v>
                </c:pt>
                <c:pt idx="5719" formatCode="General">
                  <c:v>-1.51233</c:v>
                </c:pt>
                <c:pt idx="5720" formatCode="General">
                  <c:v>-1.51335</c:v>
                </c:pt>
                <c:pt idx="5721" formatCode="General">
                  <c:v>-1.51434</c:v>
                </c:pt>
                <c:pt idx="5722" formatCode="General">
                  <c:v>-1.5153399999999999</c:v>
                </c:pt>
                <c:pt idx="5723" formatCode="General">
                  <c:v>-1.51634</c:v>
                </c:pt>
                <c:pt idx="5724" formatCode="General">
                  <c:v>-1.51735</c:v>
                </c:pt>
                <c:pt idx="5725" formatCode="General">
                  <c:v>-1.5183500000000001</c:v>
                </c:pt>
                <c:pt idx="5726" formatCode="General">
                  <c:v>-1.5193399999999999</c:v>
                </c:pt>
                <c:pt idx="5727" formatCode="General">
                  <c:v>-1.52034</c:v>
                </c:pt>
                <c:pt idx="5728" formatCode="General">
                  <c:v>-1.52135</c:v>
                </c:pt>
                <c:pt idx="5729" formatCode="General">
                  <c:v>-1.52234</c:v>
                </c:pt>
                <c:pt idx="5730" formatCode="General">
                  <c:v>-1.5233399999999999</c:v>
                </c:pt>
                <c:pt idx="5731" formatCode="General">
                  <c:v>-1.5243500000000001</c:v>
                </c:pt>
                <c:pt idx="5732" formatCode="General">
                  <c:v>-1.52535</c:v>
                </c:pt>
                <c:pt idx="5733" formatCode="General">
                  <c:v>-1.52634</c:v>
                </c:pt>
                <c:pt idx="5734" formatCode="General">
                  <c:v>-1.52735</c:v>
                </c:pt>
                <c:pt idx="5735" formatCode="General">
                  <c:v>-1.52834</c:v>
                </c:pt>
                <c:pt idx="5736" formatCode="General">
                  <c:v>-1.5293399999999999</c:v>
                </c:pt>
                <c:pt idx="5737" formatCode="General">
                  <c:v>-1.5303199999999999</c:v>
                </c:pt>
                <c:pt idx="5738" formatCode="General">
                  <c:v>-1.5313699999999999</c:v>
                </c:pt>
                <c:pt idx="5739" formatCode="General">
                  <c:v>-1.5323500000000001</c:v>
                </c:pt>
                <c:pt idx="5740" formatCode="General">
                  <c:v>-1.53332</c:v>
                </c:pt>
                <c:pt idx="5741" formatCode="General">
                  <c:v>-1.53433</c:v>
                </c:pt>
                <c:pt idx="5742" formatCode="General">
                  <c:v>-1.53535</c:v>
                </c:pt>
                <c:pt idx="5743" formatCode="General">
                  <c:v>-1.53634</c:v>
                </c:pt>
                <c:pt idx="5744" formatCode="General">
                  <c:v>-1.5373399999999999</c:v>
                </c:pt>
                <c:pt idx="5745" formatCode="General">
                  <c:v>-1.53834</c:v>
                </c:pt>
                <c:pt idx="5746" formatCode="General">
                  <c:v>-1.5393300000000001</c:v>
                </c:pt>
                <c:pt idx="5747" formatCode="General">
                  <c:v>-1.54034</c:v>
                </c:pt>
                <c:pt idx="5748" formatCode="General">
                  <c:v>-1.5413399999999999</c:v>
                </c:pt>
                <c:pt idx="5749" formatCode="General">
                  <c:v>-1.54234</c:v>
                </c:pt>
                <c:pt idx="5750" formatCode="General">
                  <c:v>-1.5433399999999999</c:v>
                </c:pt>
                <c:pt idx="5751" formatCode="General">
                  <c:v>-1.54434</c:v>
                </c:pt>
                <c:pt idx="5752" formatCode="General">
                  <c:v>-1.5453300000000001</c:v>
                </c:pt>
                <c:pt idx="5753" formatCode="General">
                  <c:v>-1.54634</c:v>
                </c:pt>
                <c:pt idx="5754" formatCode="General">
                  <c:v>-1.5473399999999999</c:v>
                </c:pt>
                <c:pt idx="5755" formatCode="General">
                  <c:v>-1.5483199999999999</c:v>
                </c:pt>
                <c:pt idx="5756" formatCode="General">
                  <c:v>-1.54932</c:v>
                </c:pt>
                <c:pt idx="5757" formatCode="General">
                  <c:v>-1.5503499999999999</c:v>
                </c:pt>
                <c:pt idx="5758" formatCode="General">
                  <c:v>-1.55135</c:v>
                </c:pt>
                <c:pt idx="5759" formatCode="General">
                  <c:v>-1.5523100000000001</c:v>
                </c:pt>
                <c:pt idx="5760" formatCode="General">
                  <c:v>-1.55335</c:v>
                </c:pt>
                <c:pt idx="5761" formatCode="General">
                  <c:v>-1.5543499999999999</c:v>
                </c:pt>
                <c:pt idx="5762" formatCode="General">
                  <c:v>-1.55532</c:v>
                </c:pt>
                <c:pt idx="5763" formatCode="General">
                  <c:v>-1.5563499999999999</c:v>
                </c:pt>
                <c:pt idx="5764" formatCode="General">
                  <c:v>-1.5573600000000001</c:v>
                </c:pt>
                <c:pt idx="5765" formatCode="General">
                  <c:v>-1.55833</c:v>
                </c:pt>
                <c:pt idx="5766" formatCode="General">
                  <c:v>-1.55932</c:v>
                </c:pt>
                <c:pt idx="5767" formatCode="General">
                  <c:v>-1.5603499999999999</c:v>
                </c:pt>
                <c:pt idx="5768" formatCode="General">
                  <c:v>-1.5613600000000001</c:v>
                </c:pt>
                <c:pt idx="5769" formatCode="General">
                  <c:v>-1.5623199999999999</c:v>
                </c:pt>
                <c:pt idx="5770" formatCode="General">
                  <c:v>-1.56332</c:v>
                </c:pt>
                <c:pt idx="5771" formatCode="General">
                  <c:v>-1.5643499999999999</c:v>
                </c:pt>
                <c:pt idx="5772" formatCode="General">
                  <c:v>-1.56534</c:v>
                </c:pt>
                <c:pt idx="5773" formatCode="General">
                  <c:v>-1.5663100000000001</c:v>
                </c:pt>
                <c:pt idx="5774" formatCode="General">
                  <c:v>-1.56731</c:v>
                </c:pt>
                <c:pt idx="5775" formatCode="General">
                  <c:v>-1.56833</c:v>
                </c:pt>
                <c:pt idx="5776" formatCode="General">
                  <c:v>-1.5693299999999999</c:v>
                </c:pt>
                <c:pt idx="5777" formatCode="General">
                  <c:v>-1.57033</c:v>
                </c:pt>
                <c:pt idx="5778" formatCode="General">
                  <c:v>-1.57131</c:v>
                </c:pt>
                <c:pt idx="5779" formatCode="General">
                  <c:v>-1.5723100000000001</c:v>
                </c:pt>
                <c:pt idx="5780" formatCode="General">
                  <c:v>-1.5733299999999999</c:v>
                </c:pt>
                <c:pt idx="5781" formatCode="General">
                  <c:v>-1.5743199999999999</c:v>
                </c:pt>
                <c:pt idx="5782" formatCode="General">
                  <c:v>-1.57534</c:v>
                </c:pt>
                <c:pt idx="5783" formatCode="General">
                  <c:v>-1.5763400000000001</c:v>
                </c:pt>
                <c:pt idx="5784" formatCode="General">
                  <c:v>-1.5772999999999999</c:v>
                </c:pt>
                <c:pt idx="5785" formatCode="General">
                  <c:v>-1.5783</c:v>
                </c:pt>
                <c:pt idx="5786" formatCode="General">
                  <c:v>-1.57934</c:v>
                </c:pt>
                <c:pt idx="5787" formatCode="General">
                  <c:v>-1.5803199999999999</c:v>
                </c:pt>
                <c:pt idx="5788" formatCode="General">
                  <c:v>-1.5813200000000001</c:v>
                </c:pt>
                <c:pt idx="5789" formatCode="General">
                  <c:v>-1.5823199999999999</c:v>
                </c:pt>
                <c:pt idx="5790" formatCode="General">
                  <c:v>-1.58331</c:v>
                </c:pt>
                <c:pt idx="5791" formatCode="General">
                  <c:v>-1.58433</c:v>
                </c:pt>
                <c:pt idx="5792" formatCode="General">
                  <c:v>-1.58531</c:v>
                </c:pt>
                <c:pt idx="5793" formatCode="General">
                  <c:v>-1.58632</c:v>
                </c:pt>
                <c:pt idx="5794" formatCode="General">
                  <c:v>-1.5873299999999999</c:v>
                </c:pt>
                <c:pt idx="5795" formatCode="General">
                  <c:v>-1.5883100000000001</c:v>
                </c:pt>
                <c:pt idx="5796" formatCode="General">
                  <c:v>-1.5892999999999999</c:v>
                </c:pt>
                <c:pt idx="5797" formatCode="General">
                  <c:v>-1.59033</c:v>
                </c:pt>
                <c:pt idx="5798" formatCode="General">
                  <c:v>-1.59131</c:v>
                </c:pt>
                <c:pt idx="5799" formatCode="General">
                  <c:v>-1.59232</c:v>
                </c:pt>
                <c:pt idx="5800" formatCode="General">
                  <c:v>-1.5932999999999999</c:v>
                </c:pt>
                <c:pt idx="5801" formatCode="General">
                  <c:v>-1.59433</c:v>
                </c:pt>
                <c:pt idx="5802" formatCode="General">
                  <c:v>-1.5953200000000001</c:v>
                </c:pt>
                <c:pt idx="5803" formatCode="General">
                  <c:v>-1.5963000000000001</c:v>
                </c:pt>
                <c:pt idx="5804" formatCode="General">
                  <c:v>-1.59731</c:v>
                </c:pt>
                <c:pt idx="5805" formatCode="General">
                  <c:v>-1.59832</c:v>
                </c:pt>
                <c:pt idx="5806" formatCode="General">
                  <c:v>-1.5993200000000001</c:v>
                </c:pt>
                <c:pt idx="5807" formatCode="General">
                  <c:v>-1.6003099999999999</c:v>
                </c:pt>
                <c:pt idx="5808" formatCode="General">
                  <c:v>-1.6013200000000001</c:v>
                </c:pt>
                <c:pt idx="5809" formatCode="General">
                  <c:v>-1.60232</c:v>
                </c:pt>
                <c:pt idx="5810" formatCode="General">
                  <c:v>-1.60331</c:v>
                </c:pt>
                <c:pt idx="5811" formatCode="General">
                  <c:v>-1.60433</c:v>
                </c:pt>
                <c:pt idx="5812" formatCode="General">
                  <c:v>-1.60531</c:v>
                </c:pt>
                <c:pt idx="5813" formatCode="General">
                  <c:v>-1.6063099999999999</c:v>
                </c:pt>
                <c:pt idx="5814" formatCode="General">
                  <c:v>-1.60731</c:v>
                </c:pt>
                <c:pt idx="5815" formatCode="General">
                  <c:v>-1.60833</c:v>
                </c:pt>
                <c:pt idx="5816" formatCode="General">
                  <c:v>-1.6093200000000001</c:v>
                </c:pt>
                <c:pt idx="5817" formatCode="General">
                  <c:v>-1.6103099999999999</c:v>
                </c:pt>
                <c:pt idx="5818" formatCode="General">
                  <c:v>-1.61131</c:v>
                </c:pt>
                <c:pt idx="5819" formatCode="General">
                  <c:v>-1.6123400000000001</c:v>
                </c:pt>
                <c:pt idx="5820" formatCode="General">
                  <c:v>-1.61331</c:v>
                </c:pt>
                <c:pt idx="5821" formatCode="General">
                  <c:v>-1.6143000000000001</c:v>
                </c:pt>
                <c:pt idx="5822" formatCode="General">
                  <c:v>-1.61531</c:v>
                </c:pt>
                <c:pt idx="5823" formatCode="General">
                  <c:v>-1.6163099999999999</c:v>
                </c:pt>
                <c:pt idx="5824" formatCode="General">
                  <c:v>-1.61731</c:v>
                </c:pt>
                <c:pt idx="5825" formatCode="General">
                  <c:v>-1.6183099999999999</c:v>
                </c:pt>
                <c:pt idx="5826" formatCode="General">
                  <c:v>-1.6193299999999999</c:v>
                </c:pt>
                <c:pt idx="5827" formatCode="General">
                  <c:v>-1.6203000000000001</c:v>
                </c:pt>
                <c:pt idx="5828" formatCode="General">
                  <c:v>-1.6212800000000001</c:v>
                </c:pt>
                <c:pt idx="5829" formatCode="General">
                  <c:v>-1.6223099999999999</c:v>
                </c:pt>
                <c:pt idx="5830" formatCode="General">
                  <c:v>-1.6233200000000001</c:v>
                </c:pt>
                <c:pt idx="5831" formatCode="General">
                  <c:v>-1.62432</c:v>
                </c:pt>
                <c:pt idx="5832" formatCode="General">
                  <c:v>-1.6252899999999999</c:v>
                </c:pt>
                <c:pt idx="5833" formatCode="General">
                  <c:v>-1.6263000000000001</c:v>
                </c:pt>
                <c:pt idx="5834" formatCode="General">
                  <c:v>-1.62731</c:v>
                </c:pt>
                <c:pt idx="5835" formatCode="General">
                  <c:v>-1.6283099999999999</c:v>
                </c:pt>
                <c:pt idx="5836" formatCode="General">
                  <c:v>-1.6293</c:v>
                </c:pt>
                <c:pt idx="5837" formatCode="General">
                  <c:v>-1.63032</c:v>
                </c:pt>
                <c:pt idx="5838" formatCode="General">
                  <c:v>-1.6312899999999999</c:v>
                </c:pt>
                <c:pt idx="5839" formatCode="General">
                  <c:v>-1.63229</c:v>
                </c:pt>
                <c:pt idx="5840" formatCode="General">
                  <c:v>-1.6333</c:v>
                </c:pt>
                <c:pt idx="5841" formatCode="General">
                  <c:v>-1.6343000000000001</c:v>
                </c:pt>
                <c:pt idx="5842" formatCode="General">
                  <c:v>-1.6352899999999999</c:v>
                </c:pt>
                <c:pt idx="5843" formatCode="General">
                  <c:v>-1.63629</c:v>
                </c:pt>
                <c:pt idx="5844" formatCode="General">
                  <c:v>-1.6373</c:v>
                </c:pt>
                <c:pt idx="5845" formatCode="General">
                  <c:v>-1.63832</c:v>
                </c:pt>
                <c:pt idx="5846" formatCode="General">
                  <c:v>-1.63931</c:v>
                </c:pt>
                <c:pt idx="5847" formatCode="General">
                  <c:v>-1.6403099999999999</c:v>
                </c:pt>
                <c:pt idx="5848" formatCode="General">
                  <c:v>-1.64133</c:v>
                </c:pt>
                <c:pt idx="5849" formatCode="General">
                  <c:v>-1.6423300000000001</c:v>
                </c:pt>
                <c:pt idx="5850" formatCode="General">
                  <c:v>-1.64331</c:v>
                </c:pt>
                <c:pt idx="5851" formatCode="General">
                  <c:v>-1.6443099999999999</c:v>
                </c:pt>
                <c:pt idx="5852" formatCode="General">
                  <c:v>-1.6453199999999999</c:v>
                </c:pt>
                <c:pt idx="5853" formatCode="General">
                  <c:v>-1.64632</c:v>
                </c:pt>
                <c:pt idx="5854" formatCode="General">
                  <c:v>-1.6473</c:v>
                </c:pt>
                <c:pt idx="5855" formatCode="General">
                  <c:v>-1.6483300000000001</c:v>
                </c:pt>
                <c:pt idx="5856" formatCode="General">
                  <c:v>-1.6493199999999999</c:v>
                </c:pt>
                <c:pt idx="5857" formatCode="General">
                  <c:v>-1.65032</c:v>
                </c:pt>
                <c:pt idx="5858" formatCode="General">
                  <c:v>-1.6513</c:v>
                </c:pt>
                <c:pt idx="5859" formatCode="General">
                  <c:v>-1.65232</c:v>
                </c:pt>
                <c:pt idx="5860" formatCode="General">
                  <c:v>-1.6533100000000001</c:v>
                </c:pt>
                <c:pt idx="5861" formatCode="General">
                  <c:v>-1.6543099999999999</c:v>
                </c:pt>
                <c:pt idx="5862" formatCode="General">
                  <c:v>-1.6553100000000001</c:v>
                </c:pt>
                <c:pt idx="5863" formatCode="General">
                  <c:v>-1.65632</c:v>
                </c:pt>
                <c:pt idx="5864" formatCode="General">
                  <c:v>-1.6573199999999999</c:v>
                </c:pt>
                <c:pt idx="5865" formatCode="General">
                  <c:v>-1.65832</c:v>
                </c:pt>
                <c:pt idx="5866" formatCode="General">
                  <c:v>-1.65933</c:v>
                </c:pt>
                <c:pt idx="5867" formatCode="General">
                  <c:v>-1.66031</c:v>
                </c:pt>
                <c:pt idx="5868" formatCode="General">
                  <c:v>-1.6613</c:v>
                </c:pt>
                <c:pt idx="5869" formatCode="General">
                  <c:v>-1.66232</c:v>
                </c:pt>
                <c:pt idx="5870" formatCode="General">
                  <c:v>-1.66333</c:v>
                </c:pt>
                <c:pt idx="5871" formatCode="General">
                  <c:v>-1.66431</c:v>
                </c:pt>
                <c:pt idx="5872" formatCode="General">
                  <c:v>-1.6653</c:v>
                </c:pt>
                <c:pt idx="5873" formatCode="General">
                  <c:v>-1.66631</c:v>
                </c:pt>
                <c:pt idx="5874" formatCode="General">
                  <c:v>-1.6673199999999999</c:v>
                </c:pt>
                <c:pt idx="5875" formatCode="General">
                  <c:v>-1.6682999999999999</c:v>
                </c:pt>
                <c:pt idx="5876" formatCode="General">
                  <c:v>-1.6692899999999999</c:v>
                </c:pt>
                <c:pt idx="5877" formatCode="General">
                  <c:v>-1.67031</c:v>
                </c:pt>
                <c:pt idx="5878" formatCode="General">
                  <c:v>-1.6712899999999999</c:v>
                </c:pt>
                <c:pt idx="5879" formatCode="General">
                  <c:v>-1.6722999999999999</c:v>
                </c:pt>
                <c:pt idx="5880" formatCode="General">
                  <c:v>-1.6732899999999999</c:v>
                </c:pt>
                <c:pt idx="5881" formatCode="General">
                  <c:v>-1.67432</c:v>
                </c:pt>
                <c:pt idx="5882" formatCode="General">
                  <c:v>-1.6753</c:v>
                </c:pt>
                <c:pt idx="5883" formatCode="General">
                  <c:v>-1.6762900000000001</c:v>
                </c:pt>
                <c:pt idx="5884" formatCode="General">
                  <c:v>-1.6773</c:v>
                </c:pt>
                <c:pt idx="5885" formatCode="General">
                  <c:v>-1.6783300000000001</c:v>
                </c:pt>
                <c:pt idx="5886" formatCode="General">
                  <c:v>-1.6793</c:v>
                </c:pt>
                <c:pt idx="5887" formatCode="General">
                  <c:v>-1.6802999999999999</c:v>
                </c:pt>
                <c:pt idx="5888" formatCode="General">
                  <c:v>-1.6813</c:v>
                </c:pt>
                <c:pt idx="5889" formatCode="General">
                  <c:v>-1.68231</c:v>
                </c:pt>
                <c:pt idx="5890" formatCode="General">
                  <c:v>-1.68329</c:v>
                </c:pt>
                <c:pt idx="5891" formatCode="General">
                  <c:v>-1.6842900000000001</c:v>
                </c:pt>
                <c:pt idx="5892" formatCode="General">
                  <c:v>-1.6853100000000001</c:v>
                </c:pt>
                <c:pt idx="5893" formatCode="General">
                  <c:v>-1.6862900000000001</c:v>
                </c:pt>
                <c:pt idx="5894" formatCode="General">
                  <c:v>-1.6873100000000001</c:v>
                </c:pt>
                <c:pt idx="5895" formatCode="General">
                  <c:v>-1.68832</c:v>
                </c:pt>
                <c:pt idx="5896" formatCode="General">
                  <c:v>-1.6893100000000001</c:v>
                </c:pt>
                <c:pt idx="5897" formatCode="General">
                  <c:v>-1.6902999999999999</c:v>
                </c:pt>
                <c:pt idx="5898" formatCode="General">
                  <c:v>-1.6913</c:v>
                </c:pt>
                <c:pt idx="5899" formatCode="General">
                  <c:v>-1.69231</c:v>
                </c:pt>
                <c:pt idx="5900" formatCode="General">
                  <c:v>-1.6933199999999999</c:v>
                </c:pt>
                <c:pt idx="5901" formatCode="General">
                  <c:v>-1.6942999999999999</c:v>
                </c:pt>
                <c:pt idx="5902" formatCode="General">
                  <c:v>-1.69529</c:v>
                </c:pt>
                <c:pt idx="5903" formatCode="General">
                  <c:v>-1.6963299999999999</c:v>
                </c:pt>
                <c:pt idx="5904" formatCode="General">
                  <c:v>-1.6973199999999999</c:v>
                </c:pt>
                <c:pt idx="5905" formatCode="General">
                  <c:v>-1.69828</c:v>
                </c:pt>
                <c:pt idx="5906" formatCode="General">
                  <c:v>-1.6993</c:v>
                </c:pt>
                <c:pt idx="5907" formatCode="General">
                  <c:v>-1.7003200000000001</c:v>
                </c:pt>
                <c:pt idx="5908" formatCode="General">
                  <c:v>-1.7013199999999999</c:v>
                </c:pt>
                <c:pt idx="5909" formatCode="General">
                  <c:v>-1.70228</c:v>
                </c:pt>
                <c:pt idx="5910" formatCode="General">
                  <c:v>-1.7033199999999999</c:v>
                </c:pt>
                <c:pt idx="5911" formatCode="General">
                  <c:v>-1.70431</c:v>
                </c:pt>
                <c:pt idx="5912" formatCode="General">
                  <c:v>-1.7052799999999999</c:v>
                </c:pt>
                <c:pt idx="5913" formatCode="General">
                  <c:v>-1.7062999999999999</c:v>
                </c:pt>
                <c:pt idx="5914" formatCode="General">
                  <c:v>-1.7073</c:v>
                </c:pt>
                <c:pt idx="5915" formatCode="General">
                  <c:v>-1.7082900000000001</c:v>
                </c:pt>
                <c:pt idx="5916" formatCode="General">
                  <c:v>-1.7092799999999999</c:v>
                </c:pt>
                <c:pt idx="5917" formatCode="General">
                  <c:v>-1.71031</c:v>
                </c:pt>
                <c:pt idx="5918" formatCode="General">
                  <c:v>-1.7113100000000001</c:v>
                </c:pt>
                <c:pt idx="5919" formatCode="General">
                  <c:v>-1.7122999999999999</c:v>
                </c:pt>
                <c:pt idx="5920" formatCode="General">
                  <c:v>-1.7132799999999999</c:v>
                </c:pt>
                <c:pt idx="5921" formatCode="General">
                  <c:v>-1.71431</c:v>
                </c:pt>
                <c:pt idx="5922" formatCode="General">
                  <c:v>-1.7153</c:v>
                </c:pt>
                <c:pt idx="5923" formatCode="General">
                  <c:v>-1.7162999999999999</c:v>
                </c:pt>
                <c:pt idx="5924" formatCode="General">
                  <c:v>-1.71729</c:v>
                </c:pt>
                <c:pt idx="5925" formatCode="General">
                  <c:v>-1.7182999999999999</c:v>
                </c:pt>
                <c:pt idx="5926" formatCode="General">
                  <c:v>-1.7193000000000001</c:v>
                </c:pt>
                <c:pt idx="5927" formatCode="General">
                  <c:v>-1.7202900000000001</c:v>
                </c:pt>
                <c:pt idx="5928" formatCode="General">
                  <c:v>-1.7213000000000001</c:v>
                </c:pt>
                <c:pt idx="5929" formatCode="General">
                  <c:v>-1.7222999999999999</c:v>
                </c:pt>
                <c:pt idx="5930" formatCode="General">
                  <c:v>-1.72329</c:v>
                </c:pt>
                <c:pt idx="5931" formatCode="General">
                  <c:v>-1.72427</c:v>
                </c:pt>
                <c:pt idx="5932" formatCode="General">
                  <c:v>-1.7253000000000001</c:v>
                </c:pt>
                <c:pt idx="5933" formatCode="General">
                  <c:v>-1.7262900000000001</c:v>
                </c:pt>
                <c:pt idx="5934" formatCode="General">
                  <c:v>-1.72729</c:v>
                </c:pt>
                <c:pt idx="5935" formatCode="General">
                  <c:v>-1.72827</c:v>
                </c:pt>
                <c:pt idx="5936" formatCode="General">
                  <c:v>-1.72929</c:v>
                </c:pt>
                <c:pt idx="5937" formatCode="General">
                  <c:v>-1.7302999999999999</c:v>
                </c:pt>
                <c:pt idx="5938" formatCode="General">
                  <c:v>-1.73129</c:v>
                </c:pt>
                <c:pt idx="5939" formatCode="General">
                  <c:v>-1.7323</c:v>
                </c:pt>
                <c:pt idx="5940" formatCode="General">
                  <c:v>-1.73329</c:v>
                </c:pt>
                <c:pt idx="5941" formatCode="General">
                  <c:v>-1.73428</c:v>
                </c:pt>
                <c:pt idx="5942" formatCode="General">
                  <c:v>-1.73526</c:v>
                </c:pt>
                <c:pt idx="5943" formatCode="General">
                  <c:v>-1.7362899999999999</c:v>
                </c:pt>
                <c:pt idx="5944" formatCode="General">
                  <c:v>-1.7373099999999999</c:v>
                </c:pt>
                <c:pt idx="5945" formatCode="General">
                  <c:v>-1.73828</c:v>
                </c:pt>
                <c:pt idx="5946" formatCode="General">
                  <c:v>-1.7392799999999999</c:v>
                </c:pt>
                <c:pt idx="5947" formatCode="General">
                  <c:v>-1.7403</c:v>
                </c:pt>
                <c:pt idx="5948" formatCode="General">
                  <c:v>-1.74129</c:v>
                </c:pt>
                <c:pt idx="5949" formatCode="General">
                  <c:v>-1.74227</c:v>
                </c:pt>
                <c:pt idx="5950" formatCode="General">
                  <c:v>-1.7432799999999999</c:v>
                </c:pt>
                <c:pt idx="5951" formatCode="General">
                  <c:v>-1.74431</c:v>
                </c:pt>
                <c:pt idx="5952" formatCode="General">
                  <c:v>-1.7452799999999999</c:v>
                </c:pt>
                <c:pt idx="5953" formatCode="General">
                  <c:v>-1.7462800000000001</c:v>
                </c:pt>
                <c:pt idx="5954" formatCode="General">
                  <c:v>-1.7473000000000001</c:v>
                </c:pt>
                <c:pt idx="5955" formatCode="General">
                  <c:v>-1.7482899999999999</c:v>
                </c:pt>
                <c:pt idx="5956" formatCode="General">
                  <c:v>-1.7492700000000001</c:v>
                </c:pt>
                <c:pt idx="5957" formatCode="General">
                  <c:v>-1.7502800000000001</c:v>
                </c:pt>
                <c:pt idx="5958" formatCode="General">
                  <c:v>-1.75129</c:v>
                </c:pt>
                <c:pt idx="5959" formatCode="General">
                  <c:v>-1.75227</c:v>
                </c:pt>
                <c:pt idx="5960" formatCode="General">
                  <c:v>-1.7532700000000001</c:v>
                </c:pt>
                <c:pt idx="5961" formatCode="General">
                  <c:v>-1.7542899999999999</c:v>
                </c:pt>
                <c:pt idx="5962" formatCode="General">
                  <c:v>-1.75532</c:v>
                </c:pt>
                <c:pt idx="5963" formatCode="General">
                  <c:v>-1.7563</c:v>
                </c:pt>
                <c:pt idx="5964" formatCode="General">
                  <c:v>-1.75728</c:v>
                </c:pt>
                <c:pt idx="5965" formatCode="General">
                  <c:v>-1.7583</c:v>
                </c:pt>
                <c:pt idx="5966" formatCode="General">
                  <c:v>-1.75959</c:v>
                </c:pt>
                <c:pt idx="5967" formatCode="General">
                  <c:v>-1.7608900000000001</c:v>
                </c:pt>
                <c:pt idx="5968" formatCode="General">
                  <c:v>-1.76189</c:v>
                </c:pt>
                <c:pt idx="5969" formatCode="General">
                  <c:v>-1.7628699999999999</c:v>
                </c:pt>
                <c:pt idx="5970" formatCode="General">
                  <c:v>-1.7639</c:v>
                </c:pt>
                <c:pt idx="5971" formatCode="General">
                  <c:v>-1.7648900000000001</c:v>
                </c:pt>
                <c:pt idx="5972" formatCode="General">
                  <c:v>-1.7659</c:v>
                </c:pt>
                <c:pt idx="5973" formatCode="General">
                  <c:v>-1.76688</c:v>
                </c:pt>
                <c:pt idx="5974" formatCode="General">
                  <c:v>-1.7678799999999999</c:v>
                </c:pt>
                <c:pt idx="5975" formatCode="General">
                  <c:v>-1.76888</c:v>
                </c:pt>
                <c:pt idx="5976" formatCode="General">
                  <c:v>-1.7698700000000001</c:v>
                </c:pt>
                <c:pt idx="5977" formatCode="General">
                  <c:v>-1.77088</c:v>
                </c:pt>
                <c:pt idx="5978" formatCode="General">
                  <c:v>-1.7718700000000001</c:v>
                </c:pt>
                <c:pt idx="5979" formatCode="General">
                  <c:v>-1.7728699999999999</c:v>
                </c:pt>
                <c:pt idx="5980" formatCode="General">
                  <c:v>-1.7738799999999999</c:v>
                </c:pt>
                <c:pt idx="5981" formatCode="General">
                  <c:v>-1.7748999999999999</c:v>
                </c:pt>
                <c:pt idx="5982" formatCode="General">
                  <c:v>-1.7759</c:v>
                </c:pt>
                <c:pt idx="5983" formatCode="General">
                  <c:v>-1.7768900000000001</c:v>
                </c:pt>
                <c:pt idx="5984" formatCode="General">
                  <c:v>-1.7778700000000001</c:v>
                </c:pt>
                <c:pt idx="5985" formatCode="General">
                  <c:v>-1.7788600000000001</c:v>
                </c:pt>
                <c:pt idx="5986" formatCode="General">
                  <c:v>-1.7798700000000001</c:v>
                </c:pt>
                <c:pt idx="5987" formatCode="General">
                  <c:v>-1.7808900000000001</c:v>
                </c:pt>
                <c:pt idx="5988" formatCode="General">
                  <c:v>-1.7818799999999999</c:v>
                </c:pt>
                <c:pt idx="5989" formatCode="General">
                  <c:v>-1.78287</c:v>
                </c:pt>
                <c:pt idx="5990" formatCode="General">
                  <c:v>-1.7838700000000001</c:v>
                </c:pt>
                <c:pt idx="5991" formatCode="General">
                  <c:v>-1.78487</c:v>
                </c:pt>
                <c:pt idx="5992" formatCode="General">
                  <c:v>-1.7858700000000001</c:v>
                </c:pt>
                <c:pt idx="5993" formatCode="General">
                  <c:v>-1.78688</c:v>
                </c:pt>
                <c:pt idx="5994" formatCode="General">
                  <c:v>-1.78789</c:v>
                </c:pt>
                <c:pt idx="5995" formatCode="General">
                  <c:v>-1.78887</c:v>
                </c:pt>
                <c:pt idx="5996" formatCode="General">
                  <c:v>-1.7898700000000001</c:v>
                </c:pt>
                <c:pt idx="5997" formatCode="General">
                  <c:v>-1.79088</c:v>
                </c:pt>
                <c:pt idx="5998" formatCode="General">
                  <c:v>-1.7918700000000001</c:v>
                </c:pt>
                <c:pt idx="5999" formatCode="General">
                  <c:v>-1.79287</c:v>
                </c:pt>
                <c:pt idx="6000" formatCode="General">
                  <c:v>-1.7938799999999999</c:v>
                </c:pt>
                <c:pt idx="6001" formatCode="General">
                  <c:v>-1.79488</c:v>
                </c:pt>
                <c:pt idx="6002" formatCode="General">
                  <c:v>-1.79589</c:v>
                </c:pt>
                <c:pt idx="6003" formatCode="General">
                  <c:v>-1.7968500000000001</c:v>
                </c:pt>
                <c:pt idx="6004" formatCode="General">
                  <c:v>-1.79786</c:v>
                </c:pt>
                <c:pt idx="6005" formatCode="General">
                  <c:v>-1.79887</c:v>
                </c:pt>
                <c:pt idx="6006" formatCode="General">
                  <c:v>-1.7998799999999999</c:v>
                </c:pt>
                <c:pt idx="6007" formatCode="General">
                  <c:v>-1.80088</c:v>
                </c:pt>
                <c:pt idx="6008" formatCode="General">
                  <c:v>-1.8018799999999999</c:v>
                </c:pt>
                <c:pt idx="6009" formatCode="General">
                  <c:v>-1.80287</c:v>
                </c:pt>
                <c:pt idx="6010" formatCode="General">
                  <c:v>-1.8038799999999999</c:v>
                </c:pt>
                <c:pt idx="6011" formatCode="General">
                  <c:v>-1.80487</c:v>
                </c:pt>
                <c:pt idx="6012" formatCode="General">
                  <c:v>-1.80589</c:v>
                </c:pt>
                <c:pt idx="6013" formatCode="General">
                  <c:v>-1.80688</c:v>
                </c:pt>
                <c:pt idx="6014" formatCode="General">
                  <c:v>-1.8078799999999999</c:v>
                </c:pt>
                <c:pt idx="6015" formatCode="General">
                  <c:v>-1.8088900000000001</c:v>
                </c:pt>
                <c:pt idx="6016" formatCode="General">
                  <c:v>-1.8098700000000001</c:v>
                </c:pt>
                <c:pt idx="6017" formatCode="General">
                  <c:v>-1.81087</c:v>
                </c:pt>
                <c:pt idx="6018" formatCode="General">
                  <c:v>-1.8118799999999999</c:v>
                </c:pt>
                <c:pt idx="6019" formatCode="General">
                  <c:v>-1.81288</c:v>
                </c:pt>
                <c:pt idx="6020" formatCode="General">
                  <c:v>-1.8138799999999999</c:v>
                </c:pt>
                <c:pt idx="6021" formatCode="General">
                  <c:v>-1.81487</c:v>
                </c:pt>
                <c:pt idx="6022" formatCode="General">
                  <c:v>-1.8158700000000001</c:v>
                </c:pt>
                <c:pt idx="6023" formatCode="General">
                  <c:v>-1.81687</c:v>
                </c:pt>
                <c:pt idx="6024" formatCode="General">
                  <c:v>-1.8178700000000001</c:v>
                </c:pt>
                <c:pt idx="6025" formatCode="General">
                  <c:v>-1.8188899999999999</c:v>
                </c:pt>
                <c:pt idx="6026" formatCode="General">
                  <c:v>-1.8198700000000001</c:v>
                </c:pt>
                <c:pt idx="6027" formatCode="General">
                  <c:v>-1.8208800000000001</c:v>
                </c:pt>
                <c:pt idx="6028" formatCode="General">
                  <c:v>-1.8218799999999999</c:v>
                </c:pt>
                <c:pt idx="6029" formatCode="General">
                  <c:v>-1.8228800000000001</c:v>
                </c:pt>
                <c:pt idx="6030" formatCode="General">
                  <c:v>-1.8238700000000001</c:v>
                </c:pt>
                <c:pt idx="6031" formatCode="General">
                  <c:v>-1.8248599999999999</c:v>
                </c:pt>
                <c:pt idx="6032" formatCode="General">
                  <c:v>-1.8258799999999999</c:v>
                </c:pt>
                <c:pt idx="6033" formatCode="General">
                  <c:v>-1.82687</c:v>
                </c:pt>
                <c:pt idx="6034" formatCode="General">
                  <c:v>-1.82786</c:v>
                </c:pt>
                <c:pt idx="6035" formatCode="General">
                  <c:v>-1.8288800000000001</c:v>
                </c:pt>
                <c:pt idx="6036" formatCode="General">
                  <c:v>-1.8298700000000001</c:v>
                </c:pt>
                <c:pt idx="6037" formatCode="General">
                  <c:v>-1.8308800000000001</c:v>
                </c:pt>
                <c:pt idx="6038" formatCode="General">
                  <c:v>-1.8318700000000001</c:v>
                </c:pt>
                <c:pt idx="6039" formatCode="General">
                  <c:v>-1.8328899999999999</c:v>
                </c:pt>
                <c:pt idx="6040" formatCode="General">
                  <c:v>-1.83388</c:v>
                </c:pt>
                <c:pt idx="6041" formatCode="General">
                  <c:v>-1.83487</c:v>
                </c:pt>
                <c:pt idx="6042" formatCode="General">
                  <c:v>-1.83586</c:v>
                </c:pt>
                <c:pt idx="6043" formatCode="General">
                  <c:v>-1.8368800000000001</c:v>
                </c:pt>
                <c:pt idx="6044" formatCode="General">
                  <c:v>-1.8378699999999999</c:v>
                </c:pt>
                <c:pt idx="6045" formatCode="General">
                  <c:v>-1.8388599999999999</c:v>
                </c:pt>
                <c:pt idx="6046" formatCode="General">
                  <c:v>-1.8398600000000001</c:v>
                </c:pt>
                <c:pt idx="6047" formatCode="General">
                  <c:v>-1.84087</c:v>
                </c:pt>
                <c:pt idx="6048" formatCode="General">
                  <c:v>-1.84188</c:v>
                </c:pt>
                <c:pt idx="6049" formatCode="General">
                  <c:v>-1.8428800000000001</c:v>
                </c:pt>
                <c:pt idx="6050" formatCode="General">
                  <c:v>-1.84388</c:v>
                </c:pt>
                <c:pt idx="6051" formatCode="General">
                  <c:v>-1.84487</c:v>
                </c:pt>
                <c:pt idx="6052" formatCode="General">
                  <c:v>-1.8458699999999999</c:v>
                </c:pt>
                <c:pt idx="6053" formatCode="General">
                  <c:v>-1.84687</c:v>
                </c:pt>
                <c:pt idx="6054" formatCode="General">
                  <c:v>-1.8478600000000001</c:v>
                </c:pt>
                <c:pt idx="6055" formatCode="General">
                  <c:v>-1.84887</c:v>
                </c:pt>
                <c:pt idx="6056" formatCode="General">
                  <c:v>-1.8498600000000001</c:v>
                </c:pt>
                <c:pt idx="6057" formatCode="General">
                  <c:v>-1.8508500000000001</c:v>
                </c:pt>
                <c:pt idx="6058" formatCode="General">
                  <c:v>-1.8518600000000001</c:v>
                </c:pt>
                <c:pt idx="6059" formatCode="General">
                  <c:v>-1.8528500000000001</c:v>
                </c:pt>
                <c:pt idx="6060" formatCode="General">
                  <c:v>-1.8538600000000001</c:v>
                </c:pt>
                <c:pt idx="6061" formatCode="General">
                  <c:v>-1.85486</c:v>
                </c:pt>
                <c:pt idx="6062" formatCode="General">
                  <c:v>-1.85585</c:v>
                </c:pt>
                <c:pt idx="6063" formatCode="General">
                  <c:v>-1.85686</c:v>
                </c:pt>
                <c:pt idx="6064" formatCode="General">
                  <c:v>-1.85785</c:v>
                </c:pt>
                <c:pt idx="6065" formatCode="General">
                  <c:v>-1.8588499999999999</c:v>
                </c:pt>
                <c:pt idx="6066" formatCode="General">
                  <c:v>-1.8598399999999999</c:v>
                </c:pt>
                <c:pt idx="6067" formatCode="General">
                  <c:v>-1.86084</c:v>
                </c:pt>
                <c:pt idx="6068" formatCode="General">
                  <c:v>-1.8618399999999999</c:v>
                </c:pt>
                <c:pt idx="6069" formatCode="General">
                  <c:v>-1.8628499999999999</c:v>
                </c:pt>
                <c:pt idx="6070" formatCode="General">
                  <c:v>-1.86385</c:v>
                </c:pt>
                <c:pt idx="6071" formatCode="General">
                  <c:v>-1.8648499999999999</c:v>
                </c:pt>
                <c:pt idx="6072" formatCode="General">
                  <c:v>-1.8658399999999999</c:v>
                </c:pt>
                <c:pt idx="6073" formatCode="General">
                  <c:v>-1.8668499999999999</c:v>
                </c:pt>
                <c:pt idx="6074" formatCode="General">
                  <c:v>-1.8678600000000001</c:v>
                </c:pt>
                <c:pt idx="6075" formatCode="General">
                  <c:v>-1.8688499999999999</c:v>
                </c:pt>
                <c:pt idx="6076" formatCode="General">
                  <c:v>-1.8698600000000001</c:v>
                </c:pt>
                <c:pt idx="6077" formatCode="General">
                  <c:v>-1.87083</c:v>
                </c:pt>
                <c:pt idx="6078" formatCode="General">
                  <c:v>-1.87185</c:v>
                </c:pt>
                <c:pt idx="6079" formatCode="General">
                  <c:v>-1.87287</c:v>
                </c:pt>
                <c:pt idx="6080" formatCode="General">
                  <c:v>-1.8738600000000001</c:v>
                </c:pt>
                <c:pt idx="6081" formatCode="General">
                  <c:v>-1.8748400000000001</c:v>
                </c:pt>
                <c:pt idx="6082" formatCode="General">
                  <c:v>-1.87585</c:v>
                </c:pt>
                <c:pt idx="6083" formatCode="General">
                  <c:v>-1.8768499999999999</c:v>
                </c:pt>
                <c:pt idx="6084" formatCode="General">
                  <c:v>-1.8778600000000001</c:v>
                </c:pt>
                <c:pt idx="6085" formatCode="General">
                  <c:v>-1.87886</c:v>
                </c:pt>
                <c:pt idx="6086" formatCode="General">
                  <c:v>-1.87982</c:v>
                </c:pt>
                <c:pt idx="6087" formatCode="General">
                  <c:v>-1.88083</c:v>
                </c:pt>
                <c:pt idx="6088" formatCode="General">
                  <c:v>-1.8818299999999999</c:v>
                </c:pt>
                <c:pt idx="6089" formatCode="General">
                  <c:v>-1.88286</c:v>
                </c:pt>
                <c:pt idx="6090" formatCode="General">
                  <c:v>-1.8838600000000001</c:v>
                </c:pt>
                <c:pt idx="6091" formatCode="General">
                  <c:v>-1.8848199999999999</c:v>
                </c:pt>
                <c:pt idx="6092" formatCode="General">
                  <c:v>-1.88584</c:v>
                </c:pt>
                <c:pt idx="6093" formatCode="General">
                  <c:v>-1.8868499999999999</c:v>
                </c:pt>
                <c:pt idx="6094" formatCode="General">
                  <c:v>-1.88785</c:v>
                </c:pt>
                <c:pt idx="6095" formatCode="General">
                  <c:v>-1.8888400000000001</c:v>
                </c:pt>
                <c:pt idx="6096" formatCode="General">
                  <c:v>-1.8898200000000001</c:v>
                </c:pt>
                <c:pt idx="6097" formatCode="General">
                  <c:v>-1.8908400000000001</c:v>
                </c:pt>
                <c:pt idx="6098" formatCode="General">
                  <c:v>-1.89185</c:v>
                </c:pt>
                <c:pt idx="6099" formatCode="General">
                  <c:v>-1.89286</c:v>
                </c:pt>
                <c:pt idx="6100" formatCode="General">
                  <c:v>-1.89384</c:v>
                </c:pt>
                <c:pt idx="6101" formatCode="General">
                  <c:v>-1.8948400000000001</c:v>
                </c:pt>
                <c:pt idx="6102" formatCode="General">
                  <c:v>-1.89584</c:v>
                </c:pt>
                <c:pt idx="6103" formatCode="General">
                  <c:v>-1.8968400000000001</c:v>
                </c:pt>
                <c:pt idx="6104" formatCode="General">
                  <c:v>-1.89785</c:v>
                </c:pt>
                <c:pt idx="6105" formatCode="General">
                  <c:v>-1.8988400000000001</c:v>
                </c:pt>
                <c:pt idx="6106" formatCode="General">
                  <c:v>-1.8998299999999999</c:v>
                </c:pt>
                <c:pt idx="6107" formatCode="General">
                  <c:v>-1.90083</c:v>
                </c:pt>
                <c:pt idx="6108" formatCode="General">
                  <c:v>-1.9018299999999999</c:v>
                </c:pt>
                <c:pt idx="6109" formatCode="General">
                  <c:v>-1.9028499999999999</c:v>
                </c:pt>
                <c:pt idx="6110" formatCode="General">
                  <c:v>-1.9038299999999999</c:v>
                </c:pt>
                <c:pt idx="6111" formatCode="General">
                  <c:v>-1.9048499999999999</c:v>
                </c:pt>
                <c:pt idx="6112" formatCode="General">
                  <c:v>-1.90584</c:v>
                </c:pt>
                <c:pt idx="6113" formatCode="General">
                  <c:v>-1.90683</c:v>
                </c:pt>
                <c:pt idx="6114" formatCode="General">
                  <c:v>-1.90785</c:v>
                </c:pt>
                <c:pt idx="6115" formatCode="General">
                  <c:v>-1.90886</c:v>
                </c:pt>
                <c:pt idx="6116" formatCode="General">
                  <c:v>-1.90985</c:v>
                </c:pt>
                <c:pt idx="6117" formatCode="General">
                  <c:v>-1.9108400000000001</c:v>
                </c:pt>
                <c:pt idx="6118" formatCode="General">
                  <c:v>-1.91185</c:v>
                </c:pt>
                <c:pt idx="6119" formatCode="General">
                  <c:v>-1.9128499999999999</c:v>
                </c:pt>
                <c:pt idx="6120" formatCode="General">
                  <c:v>-1.91384</c:v>
                </c:pt>
                <c:pt idx="6121" formatCode="General">
                  <c:v>-1.91482</c:v>
                </c:pt>
                <c:pt idx="6122" formatCode="General">
                  <c:v>-1.9158599999999999</c:v>
                </c:pt>
                <c:pt idx="6123" formatCode="General">
                  <c:v>-1.9168400000000001</c:v>
                </c:pt>
                <c:pt idx="6124" formatCode="General">
                  <c:v>-1.9178299999999999</c:v>
                </c:pt>
                <c:pt idx="6125" formatCode="General">
                  <c:v>-1.9188400000000001</c:v>
                </c:pt>
                <c:pt idx="6126" formatCode="General">
                  <c:v>-1.9198500000000001</c:v>
                </c:pt>
                <c:pt idx="6127" formatCode="General">
                  <c:v>-1.9208400000000001</c:v>
                </c:pt>
                <c:pt idx="6128" formatCode="General">
                  <c:v>-1.9218500000000001</c:v>
                </c:pt>
                <c:pt idx="6129" formatCode="General">
                  <c:v>-1.9228400000000001</c:v>
                </c:pt>
                <c:pt idx="6130" formatCode="General">
                  <c:v>-1.92384</c:v>
                </c:pt>
                <c:pt idx="6131" formatCode="General">
                  <c:v>-1.92483</c:v>
                </c:pt>
                <c:pt idx="6132" formatCode="General">
                  <c:v>-1.9258200000000001</c:v>
                </c:pt>
                <c:pt idx="6133" formatCode="General">
                  <c:v>-1.92683</c:v>
                </c:pt>
                <c:pt idx="6134" formatCode="General">
                  <c:v>-1.9278500000000001</c:v>
                </c:pt>
                <c:pt idx="6135" formatCode="General">
                  <c:v>-1.9288099999999999</c:v>
                </c:pt>
                <c:pt idx="6136" formatCode="General">
                  <c:v>-1.9298299999999999</c:v>
                </c:pt>
                <c:pt idx="6137" formatCode="General">
                  <c:v>-1.93083</c:v>
                </c:pt>
                <c:pt idx="6138" formatCode="General">
                  <c:v>-1.9318299999999999</c:v>
                </c:pt>
                <c:pt idx="6139" formatCode="General">
                  <c:v>-1.93282</c:v>
                </c:pt>
                <c:pt idx="6140" formatCode="General">
                  <c:v>-1.9338200000000001</c:v>
                </c:pt>
                <c:pt idx="6141" formatCode="General">
                  <c:v>-1.93482</c:v>
                </c:pt>
                <c:pt idx="6142" formatCode="General">
                  <c:v>-1.9358200000000001</c:v>
                </c:pt>
                <c:pt idx="6143" formatCode="General">
                  <c:v>-1.9368300000000001</c:v>
                </c:pt>
                <c:pt idx="6144" formatCode="General">
                  <c:v>-1.9378200000000001</c:v>
                </c:pt>
                <c:pt idx="6145" formatCode="General">
                  <c:v>-1.9388300000000001</c:v>
                </c:pt>
                <c:pt idx="6146" formatCode="General">
                  <c:v>-1.9398299999999999</c:v>
                </c:pt>
                <c:pt idx="6147" formatCode="General">
                  <c:v>-1.94085</c:v>
                </c:pt>
                <c:pt idx="6148" formatCode="General">
                  <c:v>-1.94184</c:v>
                </c:pt>
                <c:pt idx="6149" formatCode="General">
                  <c:v>-1.94282</c:v>
                </c:pt>
                <c:pt idx="6150" formatCode="General">
                  <c:v>-1.9438200000000001</c:v>
                </c:pt>
                <c:pt idx="6151" formatCode="General">
                  <c:v>-1.94485</c:v>
                </c:pt>
                <c:pt idx="6152" formatCode="General">
                  <c:v>-1.9458299999999999</c:v>
                </c:pt>
                <c:pt idx="6153" formatCode="General">
                  <c:v>-1.94685</c:v>
                </c:pt>
                <c:pt idx="6154" formatCode="General">
                  <c:v>-1.9478200000000001</c:v>
                </c:pt>
                <c:pt idx="6155" formatCode="General">
                  <c:v>-1.9488300000000001</c:v>
                </c:pt>
                <c:pt idx="6156" formatCode="General">
                  <c:v>-1.94983</c:v>
                </c:pt>
                <c:pt idx="6157" formatCode="General">
                  <c:v>-1.9508399999999999</c:v>
                </c:pt>
                <c:pt idx="6158" formatCode="General">
                  <c:v>-1.95183</c:v>
                </c:pt>
                <c:pt idx="6159" formatCode="General">
                  <c:v>-1.9528300000000001</c:v>
                </c:pt>
                <c:pt idx="6160" formatCode="General">
                  <c:v>-1.95383</c:v>
                </c:pt>
                <c:pt idx="6161" formatCode="General">
                  <c:v>-1.95482</c:v>
                </c:pt>
                <c:pt idx="6162" formatCode="General">
                  <c:v>-1.9558199999999999</c:v>
                </c:pt>
                <c:pt idx="6163" formatCode="General">
                  <c:v>-1.95685</c:v>
                </c:pt>
                <c:pt idx="6164" formatCode="General">
                  <c:v>-1.95784</c:v>
                </c:pt>
                <c:pt idx="6165" formatCode="General">
                  <c:v>-1.9588300000000001</c:v>
                </c:pt>
                <c:pt idx="6166" formatCode="General">
                  <c:v>-1.95984</c:v>
                </c:pt>
                <c:pt idx="6167" formatCode="General">
                  <c:v>-1.96085</c:v>
                </c:pt>
                <c:pt idx="6168" formatCode="General">
                  <c:v>-1.96184</c:v>
                </c:pt>
                <c:pt idx="6169" formatCode="General">
                  <c:v>-1.96282</c:v>
                </c:pt>
                <c:pt idx="6170" formatCode="General">
                  <c:v>-1.96383</c:v>
                </c:pt>
                <c:pt idx="6171" formatCode="General">
                  <c:v>-1.96482</c:v>
                </c:pt>
                <c:pt idx="6172" formatCode="General">
                  <c:v>-1.9658100000000001</c:v>
                </c:pt>
                <c:pt idx="6173" formatCode="General">
                  <c:v>-1.96682</c:v>
                </c:pt>
                <c:pt idx="6174" formatCode="General">
                  <c:v>-1.9678100000000001</c:v>
                </c:pt>
                <c:pt idx="6175" formatCode="General">
                  <c:v>-1.9688300000000001</c:v>
                </c:pt>
                <c:pt idx="6176" formatCode="General">
                  <c:v>-1.9698100000000001</c:v>
                </c:pt>
                <c:pt idx="6177" formatCode="General">
                  <c:v>-1.9708300000000001</c:v>
                </c:pt>
                <c:pt idx="6178" formatCode="General">
                  <c:v>-1.97183</c:v>
                </c:pt>
                <c:pt idx="6179" formatCode="General">
                  <c:v>-1.97281</c:v>
                </c:pt>
                <c:pt idx="6180" formatCode="General">
                  <c:v>-1.9738100000000001</c:v>
                </c:pt>
                <c:pt idx="6181" formatCode="General">
                  <c:v>-1.97482</c:v>
                </c:pt>
                <c:pt idx="6182" formatCode="General">
                  <c:v>-1.97584</c:v>
                </c:pt>
                <c:pt idx="6183" formatCode="General">
                  <c:v>-1.97682</c:v>
                </c:pt>
                <c:pt idx="6184" formatCode="General">
                  <c:v>-1.9778100000000001</c:v>
                </c:pt>
                <c:pt idx="6185" formatCode="General">
                  <c:v>-1.9788300000000001</c:v>
                </c:pt>
                <c:pt idx="6186" formatCode="General">
                  <c:v>-1.97983</c:v>
                </c:pt>
                <c:pt idx="6187" formatCode="General">
                  <c:v>-1.98082</c:v>
                </c:pt>
                <c:pt idx="6188" formatCode="General">
                  <c:v>-1.9818100000000001</c:v>
                </c:pt>
                <c:pt idx="6189" formatCode="General">
                  <c:v>-1.98282</c:v>
                </c:pt>
                <c:pt idx="6190" formatCode="General">
                  <c:v>-1.9838100000000001</c:v>
                </c:pt>
                <c:pt idx="6191" formatCode="General">
                  <c:v>-1.9848300000000001</c:v>
                </c:pt>
                <c:pt idx="6192" formatCode="General">
                  <c:v>-1.98583</c:v>
                </c:pt>
                <c:pt idx="6193" formatCode="General">
                  <c:v>-1.9868300000000001</c:v>
                </c:pt>
                <c:pt idx="6194" formatCode="General">
                  <c:v>-1.9878100000000001</c:v>
                </c:pt>
                <c:pt idx="6195" formatCode="General">
                  <c:v>-1.9887999999999999</c:v>
                </c:pt>
                <c:pt idx="6196" formatCode="General">
                  <c:v>-1.9898199999999999</c:v>
                </c:pt>
                <c:pt idx="6197" formatCode="General">
                  <c:v>-1.99082</c:v>
                </c:pt>
                <c:pt idx="6198" formatCode="General">
                  <c:v>-1.9918</c:v>
                </c:pt>
                <c:pt idx="6199" formatCode="General">
                  <c:v>-1.9928300000000001</c:v>
                </c:pt>
                <c:pt idx="6200" formatCode="General">
                  <c:v>-1.99383</c:v>
                </c:pt>
                <c:pt idx="6201" formatCode="General">
                  <c:v>-1.9948300000000001</c:v>
                </c:pt>
                <c:pt idx="6202" formatCode="General">
                  <c:v>-1.99583</c:v>
                </c:pt>
                <c:pt idx="6203" formatCode="General">
                  <c:v>-1.99682</c:v>
                </c:pt>
                <c:pt idx="6204" formatCode="General">
                  <c:v>-1.9978199999999999</c:v>
                </c:pt>
                <c:pt idx="6205" formatCode="General">
                  <c:v>-1.99881</c:v>
                </c:pt>
                <c:pt idx="6206" formatCode="General">
                  <c:v>-1.9998</c:v>
                </c:pt>
                <c:pt idx="6207" formatCode="General">
                  <c:v>-2.0008300000000001</c:v>
                </c:pt>
                <c:pt idx="6208" formatCode="General">
                  <c:v>-2.0017900000000002</c:v>
                </c:pt>
                <c:pt idx="6209" formatCode="General">
                  <c:v>-2.0028199999999998</c:v>
                </c:pt>
                <c:pt idx="6210" formatCode="General">
                  <c:v>-2.0038</c:v>
                </c:pt>
                <c:pt idx="6211" formatCode="General">
                  <c:v>-2.00481</c:v>
                </c:pt>
                <c:pt idx="6212" formatCode="General">
                  <c:v>-2.00583</c:v>
                </c:pt>
                <c:pt idx="6213" formatCode="General">
                  <c:v>-2.0068100000000002</c:v>
                </c:pt>
                <c:pt idx="6214" formatCode="General">
                  <c:v>-2.0078100000000001</c:v>
                </c:pt>
                <c:pt idx="6215" formatCode="General">
                  <c:v>-2.00881</c:v>
                </c:pt>
                <c:pt idx="6216" formatCode="General">
                  <c:v>-2.0097999999999998</c:v>
                </c:pt>
                <c:pt idx="6217" formatCode="General">
                  <c:v>-2.0108100000000002</c:v>
                </c:pt>
                <c:pt idx="6218" formatCode="General">
                  <c:v>-2.0118200000000002</c:v>
                </c:pt>
                <c:pt idx="6219" formatCode="General">
                  <c:v>-2.0127899999999999</c:v>
                </c:pt>
                <c:pt idx="6220" formatCode="General">
                  <c:v>-2.0137999999999998</c:v>
                </c:pt>
                <c:pt idx="6221" formatCode="General">
                  <c:v>-2.0148000000000001</c:v>
                </c:pt>
                <c:pt idx="6222" formatCode="General">
                  <c:v>-2.0158</c:v>
                </c:pt>
                <c:pt idx="6223" formatCode="General">
                  <c:v>-2.0167899999999999</c:v>
                </c:pt>
                <c:pt idx="6224" formatCode="General">
                  <c:v>-2.0177800000000001</c:v>
                </c:pt>
                <c:pt idx="6225" formatCode="General">
                  <c:v>-2.0187900000000001</c:v>
                </c:pt>
                <c:pt idx="6226" formatCode="General">
                  <c:v>-2.0198100000000001</c:v>
                </c:pt>
                <c:pt idx="6227" formatCode="General">
                  <c:v>-2.0207899999999999</c:v>
                </c:pt>
                <c:pt idx="6228" formatCode="General">
                  <c:v>-2.0217900000000002</c:v>
                </c:pt>
                <c:pt idx="6229" formatCode="General">
                  <c:v>-2.0228000000000002</c:v>
                </c:pt>
                <c:pt idx="6230" formatCode="General">
                  <c:v>-2.0238100000000001</c:v>
                </c:pt>
                <c:pt idx="6231" formatCode="General">
                  <c:v>-2.02481</c:v>
                </c:pt>
                <c:pt idx="6232" formatCode="General">
                  <c:v>-2.02582</c:v>
                </c:pt>
                <c:pt idx="6233" formatCode="General">
                  <c:v>-2.0267900000000001</c:v>
                </c:pt>
                <c:pt idx="6234" formatCode="General">
                  <c:v>-2.02779</c:v>
                </c:pt>
                <c:pt idx="6235" formatCode="General">
                  <c:v>-2.0287999999999999</c:v>
                </c:pt>
                <c:pt idx="6236" formatCode="General">
                  <c:v>-2.02982</c:v>
                </c:pt>
                <c:pt idx="6237" formatCode="General">
                  <c:v>-2.0308000000000002</c:v>
                </c:pt>
                <c:pt idx="6238" formatCode="General">
                  <c:v>-2.0317799999999999</c:v>
                </c:pt>
                <c:pt idx="6239" formatCode="General">
                  <c:v>-2.0328200000000001</c:v>
                </c:pt>
                <c:pt idx="6240" formatCode="General">
                  <c:v>-2.0338099999999999</c:v>
                </c:pt>
                <c:pt idx="6241" formatCode="General">
                  <c:v>-2.0348000000000002</c:v>
                </c:pt>
                <c:pt idx="6242" formatCode="General">
                  <c:v>-2.0358000000000001</c:v>
                </c:pt>
                <c:pt idx="6243" formatCode="General">
                  <c:v>-2.0367899999999999</c:v>
                </c:pt>
                <c:pt idx="6244" formatCode="General">
                  <c:v>-2.0377900000000002</c:v>
                </c:pt>
                <c:pt idx="6245" formatCode="General">
                  <c:v>-2.0387900000000001</c:v>
                </c:pt>
                <c:pt idx="6246" formatCode="General">
                  <c:v>-2.0397799999999999</c:v>
                </c:pt>
                <c:pt idx="6247" formatCode="General">
                  <c:v>-2.0407799999999998</c:v>
                </c:pt>
                <c:pt idx="6248" formatCode="General">
                  <c:v>-2.0417800000000002</c:v>
                </c:pt>
                <c:pt idx="6249" formatCode="General">
                  <c:v>-2.0428000000000002</c:v>
                </c:pt>
                <c:pt idx="6250" formatCode="General">
                  <c:v>-2.04379</c:v>
                </c:pt>
                <c:pt idx="6251" formatCode="General">
                  <c:v>-2.0447799999999998</c:v>
                </c:pt>
                <c:pt idx="6252" formatCode="General">
                  <c:v>-2.0457900000000002</c:v>
                </c:pt>
                <c:pt idx="6253" formatCode="General">
                  <c:v>-2.04677</c:v>
                </c:pt>
                <c:pt idx="6254" formatCode="General">
                  <c:v>-2.0477799999999999</c:v>
                </c:pt>
                <c:pt idx="6255" formatCode="General">
                  <c:v>-2.0487899999999999</c:v>
                </c:pt>
                <c:pt idx="6256" formatCode="General">
                  <c:v>-2.0497700000000001</c:v>
                </c:pt>
                <c:pt idx="6257" formatCode="General">
                  <c:v>-2.0507599999999999</c:v>
                </c:pt>
                <c:pt idx="6258" formatCode="General">
                  <c:v>-2.0517799999999999</c:v>
                </c:pt>
                <c:pt idx="6259" formatCode="General">
                  <c:v>-2.0527799999999998</c:v>
                </c:pt>
                <c:pt idx="6260" formatCode="General">
                  <c:v>-2.05376</c:v>
                </c:pt>
                <c:pt idx="6261" formatCode="General">
                  <c:v>-2.0547800000000001</c:v>
                </c:pt>
                <c:pt idx="6262" formatCode="General">
                  <c:v>-2.0557599999999998</c:v>
                </c:pt>
                <c:pt idx="6263" formatCode="General">
                  <c:v>-2.0567700000000002</c:v>
                </c:pt>
                <c:pt idx="6264" formatCode="General">
                  <c:v>-2.0577800000000002</c:v>
                </c:pt>
                <c:pt idx="6265" formatCode="General">
                  <c:v>-2.0587599999999999</c:v>
                </c:pt>
                <c:pt idx="6266" formatCode="General">
                  <c:v>-2.0597799999999999</c:v>
                </c:pt>
                <c:pt idx="6267" formatCode="General">
                  <c:v>-2.0607700000000002</c:v>
                </c:pt>
                <c:pt idx="6268" formatCode="General">
                  <c:v>-2.0617800000000002</c:v>
                </c:pt>
                <c:pt idx="6269" formatCode="General">
                  <c:v>-2.0627800000000001</c:v>
                </c:pt>
                <c:pt idx="6270" formatCode="General">
                  <c:v>-2.0637799999999999</c:v>
                </c:pt>
                <c:pt idx="6271" formatCode="General">
                  <c:v>-2.0647799999999998</c:v>
                </c:pt>
                <c:pt idx="6272" formatCode="General">
                  <c:v>-2.0657800000000002</c:v>
                </c:pt>
                <c:pt idx="6273" formatCode="General">
                  <c:v>-2.0667599999999999</c:v>
                </c:pt>
                <c:pt idx="6274" formatCode="General">
                  <c:v>-2.06779</c:v>
                </c:pt>
                <c:pt idx="6275" formatCode="General">
                  <c:v>-2.0687899999999999</c:v>
                </c:pt>
                <c:pt idx="6276" formatCode="General">
                  <c:v>-2.0697700000000001</c:v>
                </c:pt>
                <c:pt idx="6277" formatCode="General">
                  <c:v>-2.0707800000000001</c:v>
                </c:pt>
                <c:pt idx="6278" formatCode="General">
                  <c:v>-2.0717699999999999</c:v>
                </c:pt>
                <c:pt idx="6279" formatCode="General">
                  <c:v>-2.0727799999999998</c:v>
                </c:pt>
                <c:pt idx="6280" formatCode="General">
                  <c:v>-2.0737899999999998</c:v>
                </c:pt>
                <c:pt idx="6281" formatCode="General">
                  <c:v>-2.07477</c:v>
                </c:pt>
                <c:pt idx="6282" formatCode="General">
                  <c:v>-2.0757599999999998</c:v>
                </c:pt>
                <c:pt idx="6283" formatCode="General">
                  <c:v>-2.0767699999999998</c:v>
                </c:pt>
                <c:pt idx="6284" formatCode="General">
                  <c:v>-2.0777700000000001</c:v>
                </c:pt>
                <c:pt idx="6285" formatCode="General">
                  <c:v>-2.07877</c:v>
                </c:pt>
                <c:pt idx="6286" formatCode="General">
                  <c:v>-2.0797699999999999</c:v>
                </c:pt>
                <c:pt idx="6287" formatCode="General">
                  <c:v>-2.0807699999999998</c:v>
                </c:pt>
                <c:pt idx="6288" formatCode="General">
                  <c:v>-2.0817600000000001</c:v>
                </c:pt>
                <c:pt idx="6289" formatCode="General">
                  <c:v>-2.08277</c:v>
                </c:pt>
                <c:pt idx="6290" formatCode="General">
                  <c:v>-2.0837699999999999</c:v>
                </c:pt>
                <c:pt idx="6291" formatCode="General">
                  <c:v>-2.08474</c:v>
                </c:pt>
                <c:pt idx="6292" formatCode="General">
                  <c:v>-2.0857600000000001</c:v>
                </c:pt>
                <c:pt idx="6293" formatCode="General">
                  <c:v>-2.0867499999999999</c:v>
                </c:pt>
                <c:pt idx="6294" formatCode="General">
                  <c:v>-2.0877599999999998</c:v>
                </c:pt>
                <c:pt idx="6295" formatCode="General">
                  <c:v>-2.0887600000000002</c:v>
                </c:pt>
                <c:pt idx="6296" formatCode="General">
                  <c:v>-2.0897600000000001</c:v>
                </c:pt>
                <c:pt idx="6297" formatCode="General">
                  <c:v>-2.09076</c:v>
                </c:pt>
                <c:pt idx="6298" formatCode="General">
                  <c:v>-2.0917599999999998</c:v>
                </c:pt>
                <c:pt idx="6299" formatCode="General">
                  <c:v>-2.0927799999999999</c:v>
                </c:pt>
                <c:pt idx="6300" formatCode="General">
                  <c:v>-2.0937700000000001</c:v>
                </c:pt>
                <c:pt idx="6301" formatCode="General">
                  <c:v>-2.09477</c:v>
                </c:pt>
                <c:pt idx="6302" formatCode="General">
                  <c:v>-2.0957599999999998</c:v>
                </c:pt>
                <c:pt idx="6303" formatCode="General">
                  <c:v>-2.0967600000000002</c:v>
                </c:pt>
                <c:pt idx="6304" formatCode="General">
                  <c:v>-2.0977600000000001</c:v>
                </c:pt>
                <c:pt idx="6305" formatCode="General">
                  <c:v>-2.0987800000000001</c:v>
                </c:pt>
                <c:pt idx="6306" formatCode="General">
                  <c:v>-2.09951</c:v>
                </c:pt>
                <c:pt idx="6307" formatCode="General">
                  <c:v>-2.0998299999999999</c:v>
                </c:pt>
                <c:pt idx="6308" formatCode="General">
                  <c:v>-2.0992600000000001</c:v>
                </c:pt>
                <c:pt idx="6309" formatCode="General">
                  <c:v>-2.0982699999999999</c:v>
                </c:pt>
                <c:pt idx="6310" formatCode="General">
                  <c:v>-2.09727</c:v>
                </c:pt>
                <c:pt idx="6311" formatCode="General">
                  <c:v>-2.09626</c:v>
                </c:pt>
                <c:pt idx="6312" formatCode="General">
                  <c:v>-2.0952600000000001</c:v>
                </c:pt>
                <c:pt idx="6313" formatCode="General">
                  <c:v>-2.0942699999999999</c:v>
                </c:pt>
                <c:pt idx="6314" formatCode="General">
                  <c:v>-2.0932599999999999</c:v>
                </c:pt>
                <c:pt idx="6315" formatCode="General">
                  <c:v>-2.0922700000000001</c:v>
                </c:pt>
                <c:pt idx="6316" formatCode="General">
                  <c:v>-2.0912600000000001</c:v>
                </c:pt>
                <c:pt idx="6317" formatCode="General">
                  <c:v>-2.0902599999999998</c:v>
                </c:pt>
                <c:pt idx="6318" formatCode="General">
                  <c:v>-2.0892499999999998</c:v>
                </c:pt>
                <c:pt idx="6319" formatCode="General">
                  <c:v>-2.08826</c:v>
                </c:pt>
                <c:pt idx="6320" formatCode="General">
                  <c:v>-2.0872700000000002</c:v>
                </c:pt>
                <c:pt idx="6321" formatCode="General">
                  <c:v>-2.0862699999999998</c:v>
                </c:pt>
                <c:pt idx="6322" formatCode="General">
                  <c:v>-2.08528</c:v>
                </c:pt>
                <c:pt idx="6323" formatCode="General">
                  <c:v>-2.08426</c:v>
                </c:pt>
                <c:pt idx="6324" formatCode="General">
                  <c:v>-2.0832700000000002</c:v>
                </c:pt>
                <c:pt idx="6325" formatCode="General">
                  <c:v>-2.0822699999999998</c:v>
                </c:pt>
                <c:pt idx="6326" formatCode="General">
                  <c:v>-2.08127</c:v>
                </c:pt>
                <c:pt idx="6327" formatCode="General">
                  <c:v>-2.0802800000000001</c:v>
                </c:pt>
                <c:pt idx="6328" formatCode="General">
                  <c:v>-2.0792600000000001</c:v>
                </c:pt>
                <c:pt idx="6329" formatCode="General">
                  <c:v>-2.0782600000000002</c:v>
                </c:pt>
                <c:pt idx="6330" formatCode="General">
                  <c:v>-2.0772699999999999</c:v>
                </c:pt>
                <c:pt idx="6331" formatCode="General">
                  <c:v>-2.0762900000000002</c:v>
                </c:pt>
                <c:pt idx="6332" formatCode="General">
                  <c:v>-2.0752700000000002</c:v>
                </c:pt>
                <c:pt idx="6333" formatCode="General">
                  <c:v>-2.0742799999999999</c:v>
                </c:pt>
                <c:pt idx="6334" formatCode="General">
                  <c:v>-2.07328</c:v>
                </c:pt>
                <c:pt idx="6335" formatCode="General">
                  <c:v>-2.0722800000000001</c:v>
                </c:pt>
                <c:pt idx="6336" formatCode="General">
                  <c:v>-2.0712799999999998</c:v>
                </c:pt>
                <c:pt idx="6337" formatCode="General">
                  <c:v>-2.0702799999999999</c:v>
                </c:pt>
                <c:pt idx="6338" formatCode="General">
                  <c:v>-2.06928</c:v>
                </c:pt>
                <c:pt idx="6339" formatCode="General">
                  <c:v>-2.06826</c:v>
                </c:pt>
                <c:pt idx="6340" formatCode="General">
                  <c:v>-2.0672700000000002</c:v>
                </c:pt>
                <c:pt idx="6341" formatCode="General">
                  <c:v>-2.0662699999999998</c:v>
                </c:pt>
                <c:pt idx="6342" formatCode="General">
                  <c:v>-2.0652699999999999</c:v>
                </c:pt>
                <c:pt idx="6343" formatCode="General">
                  <c:v>-2.0642900000000002</c:v>
                </c:pt>
                <c:pt idx="6344" formatCode="General">
                  <c:v>-2.0632700000000002</c:v>
                </c:pt>
                <c:pt idx="6345" formatCode="General">
                  <c:v>-2.0622799999999999</c:v>
                </c:pt>
                <c:pt idx="6346" formatCode="General">
                  <c:v>-2.06128</c:v>
                </c:pt>
                <c:pt idx="6347" formatCode="General">
                  <c:v>-2.06026</c:v>
                </c:pt>
                <c:pt idx="6348" formatCode="General">
                  <c:v>-2.0592899999999998</c:v>
                </c:pt>
                <c:pt idx="6349" formatCode="General">
                  <c:v>-2.0582699999999998</c:v>
                </c:pt>
                <c:pt idx="6350" formatCode="General">
                  <c:v>-2.0572900000000001</c:v>
                </c:pt>
                <c:pt idx="6351" formatCode="General">
                  <c:v>-2.0562999999999998</c:v>
                </c:pt>
                <c:pt idx="6352" formatCode="General">
                  <c:v>-2.0552899999999998</c:v>
                </c:pt>
                <c:pt idx="6353" formatCode="General">
                  <c:v>-2.0542799999999999</c:v>
                </c:pt>
                <c:pt idx="6354" formatCode="General">
                  <c:v>-2.05328</c:v>
                </c:pt>
                <c:pt idx="6355" formatCode="General">
                  <c:v>-2.05227</c:v>
                </c:pt>
                <c:pt idx="6356" formatCode="General">
                  <c:v>-2.0512700000000001</c:v>
                </c:pt>
                <c:pt idx="6357" formatCode="General">
                  <c:v>-2.0502899999999999</c:v>
                </c:pt>
                <c:pt idx="6358" formatCode="General">
                  <c:v>-2.04928</c:v>
                </c:pt>
                <c:pt idx="6359" formatCode="General">
                  <c:v>-2.0482999999999998</c:v>
                </c:pt>
                <c:pt idx="6360" formatCode="General">
                  <c:v>-2.0472800000000002</c:v>
                </c:pt>
                <c:pt idx="6361" formatCode="General">
                  <c:v>-2.0462799999999999</c:v>
                </c:pt>
                <c:pt idx="6362" formatCode="General">
                  <c:v>-2.0453000000000001</c:v>
                </c:pt>
                <c:pt idx="6363" formatCode="General">
                  <c:v>-2.0442800000000001</c:v>
                </c:pt>
                <c:pt idx="6364" formatCode="General">
                  <c:v>-2.0432999999999999</c:v>
                </c:pt>
                <c:pt idx="6365" formatCode="General">
                  <c:v>-2.0422899999999999</c:v>
                </c:pt>
                <c:pt idx="6366" formatCode="General">
                  <c:v>-2.04128</c:v>
                </c:pt>
                <c:pt idx="6367" formatCode="General">
                  <c:v>-2.0402800000000001</c:v>
                </c:pt>
                <c:pt idx="6368" formatCode="General">
                  <c:v>-2.0392999999999999</c:v>
                </c:pt>
                <c:pt idx="6369" formatCode="General">
                  <c:v>-2.0382799999999999</c:v>
                </c:pt>
                <c:pt idx="6370" formatCode="General">
                  <c:v>-2.0373000000000001</c:v>
                </c:pt>
                <c:pt idx="6371" formatCode="General">
                  <c:v>-2.0362900000000002</c:v>
                </c:pt>
                <c:pt idx="6372" formatCode="General">
                  <c:v>-2.0352999999999999</c:v>
                </c:pt>
                <c:pt idx="6373" formatCode="General">
                  <c:v>-2.0343100000000001</c:v>
                </c:pt>
                <c:pt idx="6374" formatCode="General">
                  <c:v>-2.0333100000000002</c:v>
                </c:pt>
                <c:pt idx="6375" formatCode="General">
                  <c:v>-2.0323000000000002</c:v>
                </c:pt>
                <c:pt idx="6376" formatCode="General">
                  <c:v>-2.0312999999999999</c:v>
                </c:pt>
                <c:pt idx="6377" formatCode="General">
                  <c:v>-2.0302899999999999</c:v>
                </c:pt>
                <c:pt idx="6378" formatCode="General">
                  <c:v>-2.02929</c:v>
                </c:pt>
                <c:pt idx="6379" formatCode="General">
                  <c:v>-2.0283099999999998</c:v>
                </c:pt>
                <c:pt idx="6380" formatCode="General">
                  <c:v>-2.0272800000000002</c:v>
                </c:pt>
                <c:pt idx="6381" formatCode="General">
                  <c:v>-2.0263100000000001</c:v>
                </c:pt>
                <c:pt idx="6382" formatCode="General">
                  <c:v>-2.0253199999999998</c:v>
                </c:pt>
                <c:pt idx="6383" formatCode="General">
                  <c:v>-2.0243099999999998</c:v>
                </c:pt>
                <c:pt idx="6384" formatCode="General">
                  <c:v>-2.0232899999999998</c:v>
                </c:pt>
                <c:pt idx="6385" formatCode="General">
                  <c:v>-2.0222899999999999</c:v>
                </c:pt>
                <c:pt idx="6386" formatCode="General">
                  <c:v>-2.02129</c:v>
                </c:pt>
                <c:pt idx="6387" formatCode="General">
                  <c:v>-2.0203099999999998</c:v>
                </c:pt>
                <c:pt idx="6388" formatCode="General">
                  <c:v>-2.0192999999999999</c:v>
                </c:pt>
                <c:pt idx="6389" formatCode="General">
                  <c:v>-2.0183</c:v>
                </c:pt>
                <c:pt idx="6390" formatCode="General">
                  <c:v>-2.0173100000000002</c:v>
                </c:pt>
                <c:pt idx="6391" formatCode="General">
                  <c:v>-2.0163099999999998</c:v>
                </c:pt>
                <c:pt idx="6392" formatCode="General">
                  <c:v>-2.0152999999999999</c:v>
                </c:pt>
                <c:pt idx="6393" formatCode="General">
                  <c:v>-2.0143</c:v>
                </c:pt>
                <c:pt idx="6394" formatCode="General">
                  <c:v>-2.01329</c:v>
                </c:pt>
                <c:pt idx="6395" formatCode="General">
                  <c:v>-2.0122900000000001</c:v>
                </c:pt>
                <c:pt idx="6396" formatCode="General">
                  <c:v>-2.0113099999999999</c:v>
                </c:pt>
                <c:pt idx="6397" formatCode="General">
                  <c:v>-2.0103</c:v>
                </c:pt>
                <c:pt idx="6398" formatCode="General">
                  <c:v>-2.00928</c:v>
                </c:pt>
                <c:pt idx="6399" formatCode="General">
                  <c:v>-2.0082800000000001</c:v>
                </c:pt>
                <c:pt idx="6400" formatCode="General">
                  <c:v>-2.0072800000000002</c:v>
                </c:pt>
                <c:pt idx="6401" formatCode="General">
                  <c:v>-2.0062899999999999</c:v>
                </c:pt>
                <c:pt idx="6402" formatCode="General">
                  <c:v>-2.0053299999999998</c:v>
                </c:pt>
                <c:pt idx="6403" formatCode="General">
                  <c:v>-2.0043000000000002</c:v>
                </c:pt>
                <c:pt idx="6404" formatCode="General">
                  <c:v>-2.0032899999999998</c:v>
                </c:pt>
                <c:pt idx="6405" formatCode="General">
                  <c:v>-2.0022899999999999</c:v>
                </c:pt>
                <c:pt idx="6406" formatCode="General">
                  <c:v>-2.0013000000000001</c:v>
                </c:pt>
                <c:pt idx="6407" formatCode="General">
                  <c:v>-2.0003000000000002</c:v>
                </c:pt>
                <c:pt idx="6408" formatCode="General">
                  <c:v>-1.9993099999999999</c:v>
                </c:pt>
                <c:pt idx="6409" formatCode="General">
                  <c:v>-1.9983</c:v>
                </c:pt>
                <c:pt idx="6410" formatCode="General">
                  <c:v>-1.99729</c:v>
                </c:pt>
                <c:pt idx="6411" formatCode="General">
                  <c:v>-1.99631</c:v>
                </c:pt>
                <c:pt idx="6412" formatCode="General">
                  <c:v>-1.9953000000000001</c:v>
                </c:pt>
                <c:pt idx="6413" formatCode="General">
                  <c:v>-1.99431</c:v>
                </c:pt>
                <c:pt idx="6414" formatCode="General">
                  <c:v>-1.9933099999999999</c:v>
                </c:pt>
                <c:pt idx="6415" formatCode="General">
                  <c:v>-1.99231</c:v>
                </c:pt>
                <c:pt idx="6416" formatCode="General">
                  <c:v>-1.9913099999999999</c:v>
                </c:pt>
                <c:pt idx="6417" formatCode="General">
                  <c:v>-1.9903</c:v>
                </c:pt>
                <c:pt idx="6418" formatCode="General">
                  <c:v>-1.98932</c:v>
                </c:pt>
                <c:pt idx="6419" formatCode="General">
                  <c:v>-1.98831</c:v>
                </c:pt>
                <c:pt idx="6420" formatCode="General">
                  <c:v>-1.9873000000000001</c:v>
                </c:pt>
                <c:pt idx="6421" formatCode="General">
                  <c:v>-1.9863</c:v>
                </c:pt>
                <c:pt idx="6422" formatCode="General">
                  <c:v>-1.98532</c:v>
                </c:pt>
                <c:pt idx="6423" formatCode="General">
                  <c:v>-1.9843200000000001</c:v>
                </c:pt>
                <c:pt idx="6424" formatCode="General">
                  <c:v>-1.98332</c:v>
                </c:pt>
                <c:pt idx="6425" formatCode="General">
                  <c:v>-1.98231</c:v>
                </c:pt>
                <c:pt idx="6426" formatCode="General">
                  <c:v>-1.98132</c:v>
                </c:pt>
                <c:pt idx="6427" formatCode="General">
                  <c:v>-1.9803200000000001</c:v>
                </c:pt>
                <c:pt idx="6428" formatCode="General">
                  <c:v>-1.9793000000000001</c:v>
                </c:pt>
                <c:pt idx="6429" formatCode="General">
                  <c:v>-1.9783200000000001</c:v>
                </c:pt>
                <c:pt idx="6430" formatCode="General">
                  <c:v>-1.97733</c:v>
                </c:pt>
                <c:pt idx="6431" formatCode="General">
                  <c:v>-1.9763200000000001</c:v>
                </c:pt>
                <c:pt idx="6432" formatCode="General">
                  <c:v>-1.97533</c:v>
                </c:pt>
                <c:pt idx="6433" formatCode="General">
                  <c:v>-1.9743200000000001</c:v>
                </c:pt>
                <c:pt idx="6434" formatCode="General">
                  <c:v>-1.97332</c:v>
                </c:pt>
                <c:pt idx="6435" formatCode="General">
                  <c:v>-1.97231</c:v>
                </c:pt>
                <c:pt idx="6436" formatCode="General">
                  <c:v>-1.97133</c:v>
                </c:pt>
                <c:pt idx="6437" formatCode="General">
                  <c:v>-1.97034</c:v>
                </c:pt>
                <c:pt idx="6438" formatCode="General">
                  <c:v>-1.96932</c:v>
                </c:pt>
                <c:pt idx="6439" formatCode="General">
                  <c:v>-1.9682999999999999</c:v>
                </c:pt>
                <c:pt idx="6440" formatCode="General">
                  <c:v>-1.96732</c:v>
                </c:pt>
                <c:pt idx="6441" formatCode="General">
                  <c:v>-1.9663200000000001</c:v>
                </c:pt>
                <c:pt idx="6442" formatCode="General">
                  <c:v>-1.96533</c:v>
                </c:pt>
                <c:pt idx="6443" formatCode="General">
                  <c:v>-1.9643200000000001</c:v>
                </c:pt>
                <c:pt idx="6444" formatCode="General">
                  <c:v>-1.9633100000000001</c:v>
                </c:pt>
                <c:pt idx="6445" formatCode="General">
                  <c:v>-1.9623200000000001</c:v>
                </c:pt>
                <c:pt idx="6446" formatCode="General">
                  <c:v>-1.96132</c:v>
                </c:pt>
                <c:pt idx="6447" formatCode="General">
                  <c:v>-1.9603299999999999</c:v>
                </c:pt>
                <c:pt idx="6448" formatCode="General">
                  <c:v>-1.95933</c:v>
                </c:pt>
                <c:pt idx="6449" formatCode="General">
                  <c:v>-1.9583200000000001</c:v>
                </c:pt>
                <c:pt idx="6450" formatCode="General">
                  <c:v>-1.9573199999999999</c:v>
                </c:pt>
                <c:pt idx="6451" formatCode="General">
                  <c:v>-1.95634</c:v>
                </c:pt>
                <c:pt idx="6452" formatCode="General">
                  <c:v>-1.9553199999999999</c:v>
                </c:pt>
                <c:pt idx="6453" formatCode="General">
                  <c:v>-1.9543299999999999</c:v>
                </c:pt>
                <c:pt idx="6454" formatCode="General">
                  <c:v>-1.95333</c:v>
                </c:pt>
                <c:pt idx="6455" formatCode="General">
                  <c:v>-1.9523200000000001</c:v>
                </c:pt>
                <c:pt idx="6456" formatCode="General">
                  <c:v>-1.9513499999999999</c:v>
                </c:pt>
                <c:pt idx="6457" formatCode="General">
                  <c:v>-1.9503299999999999</c:v>
                </c:pt>
                <c:pt idx="6458" formatCode="General">
                  <c:v>-1.9493199999999999</c:v>
                </c:pt>
                <c:pt idx="6459" formatCode="General">
                  <c:v>-1.9483200000000001</c:v>
                </c:pt>
                <c:pt idx="6460" formatCode="General">
                  <c:v>-1.9473400000000001</c:v>
                </c:pt>
                <c:pt idx="6461" formatCode="General">
                  <c:v>-1.9463200000000001</c:v>
                </c:pt>
                <c:pt idx="6462" formatCode="General">
                  <c:v>-1.94533</c:v>
                </c:pt>
                <c:pt idx="6463" formatCode="General">
                  <c:v>-1.94432</c:v>
                </c:pt>
                <c:pt idx="6464" formatCode="General">
                  <c:v>-1.9433</c:v>
                </c:pt>
                <c:pt idx="6465" formatCode="General">
                  <c:v>-1.94232</c:v>
                </c:pt>
                <c:pt idx="6466" formatCode="General">
                  <c:v>-1.94133</c:v>
                </c:pt>
                <c:pt idx="6467" formatCode="General">
                  <c:v>-1.94032</c:v>
                </c:pt>
                <c:pt idx="6468" formatCode="General">
                  <c:v>-1.9393100000000001</c:v>
                </c:pt>
                <c:pt idx="6469" formatCode="General">
                  <c:v>-1.93832</c:v>
                </c:pt>
                <c:pt idx="6470" formatCode="General">
                  <c:v>-1.9373400000000001</c:v>
                </c:pt>
                <c:pt idx="6471" formatCode="General">
                  <c:v>-1.93631</c:v>
                </c:pt>
                <c:pt idx="6472" formatCode="General">
                  <c:v>-1.9353</c:v>
                </c:pt>
                <c:pt idx="6473" formatCode="General">
                  <c:v>-1.93432</c:v>
                </c:pt>
                <c:pt idx="6474" formatCode="General">
                  <c:v>-1.9333199999999999</c:v>
                </c:pt>
                <c:pt idx="6475" formatCode="General">
                  <c:v>-1.9323300000000001</c:v>
                </c:pt>
                <c:pt idx="6476" formatCode="General">
                  <c:v>-1.9313199999999999</c:v>
                </c:pt>
                <c:pt idx="6477" formatCode="General">
                  <c:v>-1.93035</c:v>
                </c:pt>
                <c:pt idx="6478" formatCode="General">
                  <c:v>-1.9293199999999999</c:v>
                </c:pt>
                <c:pt idx="6479" formatCode="General">
                  <c:v>-1.92832</c:v>
                </c:pt>
                <c:pt idx="6480" formatCode="General">
                  <c:v>-1.9273199999999999</c:v>
                </c:pt>
                <c:pt idx="6481" formatCode="General">
                  <c:v>-1.9263399999999999</c:v>
                </c:pt>
                <c:pt idx="6482" formatCode="General">
                  <c:v>-1.9253400000000001</c:v>
                </c:pt>
                <c:pt idx="6483" formatCode="General">
                  <c:v>-1.9243300000000001</c:v>
                </c:pt>
                <c:pt idx="6484" formatCode="General">
                  <c:v>-1.9233199999999999</c:v>
                </c:pt>
                <c:pt idx="6485" formatCode="General">
                  <c:v>-1.92232</c:v>
                </c:pt>
                <c:pt idx="6486" formatCode="General">
                  <c:v>-1.9213199999999999</c:v>
                </c:pt>
                <c:pt idx="6487" formatCode="General">
                  <c:v>-1.9203399999999999</c:v>
                </c:pt>
                <c:pt idx="6488" formatCode="General">
                  <c:v>-1.91933</c:v>
                </c:pt>
                <c:pt idx="6489" formatCode="General">
                  <c:v>-1.9183300000000001</c:v>
                </c:pt>
                <c:pt idx="6490" formatCode="General">
                  <c:v>-1.91734</c:v>
                </c:pt>
                <c:pt idx="6491" formatCode="General">
                  <c:v>-1.9163699999999999</c:v>
                </c:pt>
                <c:pt idx="6492" formatCode="General">
                  <c:v>-1.91534</c:v>
                </c:pt>
                <c:pt idx="6493" formatCode="General">
                  <c:v>-1.9143300000000001</c:v>
                </c:pt>
                <c:pt idx="6494" formatCode="General">
                  <c:v>-1.91333</c:v>
                </c:pt>
                <c:pt idx="6495" formatCode="General">
                  <c:v>-1.91235</c:v>
                </c:pt>
                <c:pt idx="6496" formatCode="General">
                  <c:v>-1.91134</c:v>
                </c:pt>
                <c:pt idx="6497" formatCode="General">
                  <c:v>-1.9103300000000001</c:v>
                </c:pt>
                <c:pt idx="6498" formatCode="General">
                  <c:v>-1.90934</c:v>
                </c:pt>
                <c:pt idx="6499" formatCode="General">
                  <c:v>-1.90835</c:v>
                </c:pt>
                <c:pt idx="6500" formatCode="General">
                  <c:v>-1.9073599999999999</c:v>
                </c:pt>
                <c:pt idx="6501" formatCode="General">
                  <c:v>-1.90635</c:v>
                </c:pt>
                <c:pt idx="6502" formatCode="General">
                  <c:v>-1.90534</c:v>
                </c:pt>
                <c:pt idx="6503" formatCode="General">
                  <c:v>-1.9043600000000001</c:v>
                </c:pt>
                <c:pt idx="6504" formatCode="General">
                  <c:v>-1.9033599999999999</c:v>
                </c:pt>
                <c:pt idx="6505" formatCode="General">
                  <c:v>-1.9023600000000001</c:v>
                </c:pt>
                <c:pt idx="6506" formatCode="General">
                  <c:v>-1.90134</c:v>
                </c:pt>
                <c:pt idx="6507" formatCode="General">
                  <c:v>-1.9003399999999999</c:v>
                </c:pt>
                <c:pt idx="6508" formatCode="General">
                  <c:v>-1.89934</c:v>
                </c:pt>
                <c:pt idx="6509" formatCode="General">
                  <c:v>-1.8983399999999999</c:v>
                </c:pt>
                <c:pt idx="6510" formatCode="General">
                  <c:v>-1.8973599999999999</c:v>
                </c:pt>
                <c:pt idx="6511" formatCode="General">
                  <c:v>-1.89635</c:v>
                </c:pt>
                <c:pt idx="6512" formatCode="General">
                  <c:v>-1.89533</c:v>
                </c:pt>
                <c:pt idx="6513" formatCode="General">
                  <c:v>-1.8943399999999999</c:v>
                </c:pt>
                <c:pt idx="6514" formatCode="General">
                  <c:v>-1.8933500000000001</c:v>
                </c:pt>
                <c:pt idx="6515" formatCode="General">
                  <c:v>-1.8923300000000001</c:v>
                </c:pt>
                <c:pt idx="6516" formatCode="General">
                  <c:v>-1.89134</c:v>
                </c:pt>
                <c:pt idx="6517" formatCode="General">
                  <c:v>-1.89035</c:v>
                </c:pt>
                <c:pt idx="6518" formatCode="General">
                  <c:v>-1.8893500000000001</c:v>
                </c:pt>
                <c:pt idx="6519" formatCode="General">
                  <c:v>-1.8883399999999999</c:v>
                </c:pt>
                <c:pt idx="6520" formatCode="General">
                  <c:v>-1.88734</c:v>
                </c:pt>
                <c:pt idx="6521" formatCode="General">
                  <c:v>-1.8863300000000001</c:v>
                </c:pt>
                <c:pt idx="6522" formatCode="General">
                  <c:v>-1.88533</c:v>
                </c:pt>
                <c:pt idx="6523" formatCode="General">
                  <c:v>-1.88432</c:v>
                </c:pt>
                <c:pt idx="6524" formatCode="General">
                  <c:v>-1.8833500000000001</c:v>
                </c:pt>
                <c:pt idx="6525" formatCode="General">
                  <c:v>-1.8823399999999999</c:v>
                </c:pt>
                <c:pt idx="6526" formatCode="General">
                  <c:v>-1.8813200000000001</c:v>
                </c:pt>
                <c:pt idx="6527" formatCode="General">
                  <c:v>-1.8803300000000001</c:v>
                </c:pt>
                <c:pt idx="6528" formatCode="General">
                  <c:v>-1.8793599999999999</c:v>
                </c:pt>
                <c:pt idx="6529" formatCode="General">
                  <c:v>-1.8783399999999999</c:v>
                </c:pt>
                <c:pt idx="6530" formatCode="General">
                  <c:v>-1.8773599999999999</c:v>
                </c:pt>
                <c:pt idx="6531" formatCode="General">
                  <c:v>-1.8763399999999999</c:v>
                </c:pt>
                <c:pt idx="6532" formatCode="General">
                  <c:v>-1.87534</c:v>
                </c:pt>
                <c:pt idx="6533" formatCode="General">
                  <c:v>-1.8743399999999999</c:v>
                </c:pt>
                <c:pt idx="6534" formatCode="General">
                  <c:v>-1.87334</c:v>
                </c:pt>
                <c:pt idx="6535" formatCode="General">
                  <c:v>-1.8723399999999999</c:v>
                </c:pt>
                <c:pt idx="6536" formatCode="General">
                  <c:v>-1.87134</c:v>
                </c:pt>
                <c:pt idx="6537" formatCode="General">
                  <c:v>-1.87035</c:v>
                </c:pt>
                <c:pt idx="6538" formatCode="General">
                  <c:v>-1.8693500000000001</c:v>
                </c:pt>
                <c:pt idx="6539" formatCode="General">
                  <c:v>-1.86836</c:v>
                </c:pt>
                <c:pt idx="6540" formatCode="General">
                  <c:v>-1.8673299999999999</c:v>
                </c:pt>
                <c:pt idx="6541" formatCode="General">
                  <c:v>-1.86633</c:v>
                </c:pt>
                <c:pt idx="6542" formatCode="General">
                  <c:v>-1.86534</c:v>
                </c:pt>
                <c:pt idx="6543" formatCode="General">
                  <c:v>-1.8643400000000001</c:v>
                </c:pt>
                <c:pt idx="6544" formatCode="General">
                  <c:v>-1.8633500000000001</c:v>
                </c:pt>
                <c:pt idx="6545" formatCode="General">
                  <c:v>-1.86233</c:v>
                </c:pt>
                <c:pt idx="6546" formatCode="General">
                  <c:v>-1.86134</c:v>
                </c:pt>
                <c:pt idx="6547" formatCode="General">
                  <c:v>-1.86033</c:v>
                </c:pt>
                <c:pt idx="6548" formatCode="General">
                  <c:v>-1.85934</c:v>
                </c:pt>
                <c:pt idx="6549" formatCode="General">
                  <c:v>-1.8583400000000001</c:v>
                </c:pt>
                <c:pt idx="6550" formatCode="General">
                  <c:v>-1.8573500000000001</c:v>
                </c:pt>
                <c:pt idx="6551" formatCode="General">
                  <c:v>-1.8563400000000001</c:v>
                </c:pt>
                <c:pt idx="6552" formatCode="General">
                  <c:v>-1.8553599999999999</c:v>
                </c:pt>
                <c:pt idx="6553" formatCode="General">
                  <c:v>-1.85436</c:v>
                </c:pt>
                <c:pt idx="6554" formatCode="General">
                  <c:v>-1.8533599999999999</c:v>
                </c:pt>
                <c:pt idx="6555" formatCode="General">
                  <c:v>-1.8523499999999999</c:v>
                </c:pt>
                <c:pt idx="6556" formatCode="General">
                  <c:v>-1.8513599999999999</c:v>
                </c:pt>
                <c:pt idx="6557" formatCode="General">
                  <c:v>-1.8503499999999999</c:v>
                </c:pt>
                <c:pt idx="6558" formatCode="General">
                  <c:v>-1.8493599999999999</c:v>
                </c:pt>
                <c:pt idx="6559" formatCode="General">
                  <c:v>-1.8483499999999999</c:v>
                </c:pt>
                <c:pt idx="6560" formatCode="General">
                  <c:v>-1.84734</c:v>
                </c:pt>
                <c:pt idx="6561" formatCode="General">
                  <c:v>-1.8463499999999999</c:v>
                </c:pt>
                <c:pt idx="6562" formatCode="General">
                  <c:v>-1.84537</c:v>
                </c:pt>
                <c:pt idx="6563" formatCode="General">
                  <c:v>-1.8443499999999999</c:v>
                </c:pt>
                <c:pt idx="6564" formatCode="General">
                  <c:v>-1.8433600000000001</c:v>
                </c:pt>
                <c:pt idx="6565" formatCode="General">
                  <c:v>-1.8423499999999999</c:v>
                </c:pt>
                <c:pt idx="6566" formatCode="General">
                  <c:v>-1.84135</c:v>
                </c:pt>
                <c:pt idx="6567" formatCode="General">
                  <c:v>-1.8403400000000001</c:v>
                </c:pt>
                <c:pt idx="6568" formatCode="General">
                  <c:v>-1.83935</c:v>
                </c:pt>
                <c:pt idx="6569" formatCode="General">
                  <c:v>-1.83836</c:v>
                </c:pt>
                <c:pt idx="6570" formatCode="General">
                  <c:v>-1.83735</c:v>
                </c:pt>
                <c:pt idx="6571" formatCode="General">
                  <c:v>-1.8363499999999999</c:v>
                </c:pt>
                <c:pt idx="6572" formatCode="General">
                  <c:v>-1.83535</c:v>
                </c:pt>
                <c:pt idx="6573" formatCode="General">
                  <c:v>-1.8343700000000001</c:v>
                </c:pt>
                <c:pt idx="6574" formatCode="General">
                  <c:v>-1.8333600000000001</c:v>
                </c:pt>
                <c:pt idx="6575" formatCode="General">
                  <c:v>-1.83236</c:v>
                </c:pt>
                <c:pt idx="6576" formatCode="General">
                  <c:v>-1.83135</c:v>
                </c:pt>
                <c:pt idx="6577" formatCode="General">
                  <c:v>-1.83036</c:v>
                </c:pt>
                <c:pt idx="6578" formatCode="General">
                  <c:v>-1.8293600000000001</c:v>
                </c:pt>
                <c:pt idx="6579" formatCode="General">
                  <c:v>-1.82836</c:v>
                </c:pt>
                <c:pt idx="6580" formatCode="General">
                  <c:v>-1.82735</c:v>
                </c:pt>
                <c:pt idx="6581" formatCode="General">
                  <c:v>-1.82636</c:v>
                </c:pt>
                <c:pt idx="6582" formatCode="General">
                  <c:v>-1.82538</c:v>
                </c:pt>
                <c:pt idx="6583" formatCode="General">
                  <c:v>-1.82437</c:v>
                </c:pt>
                <c:pt idx="6584" formatCode="General">
                  <c:v>-1.8233699999999999</c:v>
                </c:pt>
                <c:pt idx="6585" formatCode="General">
                  <c:v>-1.8223400000000001</c:v>
                </c:pt>
                <c:pt idx="6586" formatCode="General">
                  <c:v>-1.8213600000000001</c:v>
                </c:pt>
                <c:pt idx="6587" formatCode="General">
                  <c:v>-1.8203499999999999</c:v>
                </c:pt>
                <c:pt idx="6588" formatCode="General">
                  <c:v>-1.8193600000000001</c:v>
                </c:pt>
                <c:pt idx="6589" formatCode="General">
                  <c:v>-1.81837</c:v>
                </c:pt>
                <c:pt idx="6590" formatCode="General">
                  <c:v>-1.8173600000000001</c:v>
                </c:pt>
                <c:pt idx="6591" formatCode="General">
                  <c:v>-1.8163400000000001</c:v>
                </c:pt>
                <c:pt idx="6592" formatCode="General">
                  <c:v>-1.8153600000000001</c:v>
                </c:pt>
                <c:pt idx="6593" formatCode="General">
                  <c:v>-1.8143499999999999</c:v>
                </c:pt>
                <c:pt idx="6594" formatCode="General">
                  <c:v>-1.81335</c:v>
                </c:pt>
                <c:pt idx="6595" formatCode="General">
                  <c:v>-1.8123499999999999</c:v>
                </c:pt>
                <c:pt idx="6596" formatCode="General">
                  <c:v>-1.81134</c:v>
                </c:pt>
                <c:pt idx="6597" formatCode="General">
                  <c:v>-1.8103499999999999</c:v>
                </c:pt>
                <c:pt idx="6598" formatCode="General">
                  <c:v>-1.8093600000000001</c:v>
                </c:pt>
                <c:pt idx="6599" formatCode="General">
                  <c:v>-1.8083400000000001</c:v>
                </c:pt>
                <c:pt idx="6600" formatCode="General">
                  <c:v>-1.80735</c:v>
                </c:pt>
                <c:pt idx="6601" formatCode="General">
                  <c:v>-1.8063400000000001</c:v>
                </c:pt>
                <c:pt idx="6602" formatCode="General">
                  <c:v>-1.80535</c:v>
                </c:pt>
                <c:pt idx="6603" formatCode="General">
                  <c:v>-1.80436</c:v>
                </c:pt>
                <c:pt idx="6604" formatCode="General">
                  <c:v>-1.8033699999999999</c:v>
                </c:pt>
                <c:pt idx="6605" formatCode="General">
                  <c:v>-1.80236</c:v>
                </c:pt>
                <c:pt idx="6606" formatCode="General">
                  <c:v>-1.8013699999999999</c:v>
                </c:pt>
                <c:pt idx="6607" formatCode="General">
                  <c:v>-1.8003800000000001</c:v>
                </c:pt>
                <c:pt idx="6608" formatCode="General">
                  <c:v>-1.7993699999999999</c:v>
                </c:pt>
                <c:pt idx="6609" formatCode="General">
                  <c:v>-1.7983499999999999</c:v>
                </c:pt>
                <c:pt idx="6610" formatCode="General">
                  <c:v>-1.79735</c:v>
                </c:pt>
                <c:pt idx="6611" formatCode="General">
                  <c:v>-1.79634</c:v>
                </c:pt>
                <c:pt idx="6612" formatCode="General">
                  <c:v>-1.79538</c:v>
                </c:pt>
                <c:pt idx="6613" formatCode="General">
                  <c:v>-1.79436</c:v>
                </c:pt>
                <c:pt idx="6614" formatCode="General">
                  <c:v>-1.7933699999999999</c:v>
                </c:pt>
                <c:pt idx="6615" formatCode="General">
                  <c:v>-1.79236</c:v>
                </c:pt>
                <c:pt idx="6616" formatCode="General">
                  <c:v>-1.7913699999999999</c:v>
                </c:pt>
                <c:pt idx="6617" formatCode="General">
                  <c:v>-1.79036</c:v>
                </c:pt>
                <c:pt idx="6618" formatCode="General">
                  <c:v>-1.78935</c:v>
                </c:pt>
                <c:pt idx="6619" formatCode="General">
                  <c:v>-1.7883599999999999</c:v>
                </c:pt>
                <c:pt idx="6620" formatCode="General">
                  <c:v>-1.78735</c:v>
                </c:pt>
                <c:pt idx="6621" formatCode="General">
                  <c:v>-1.78637</c:v>
                </c:pt>
                <c:pt idx="6622" formatCode="General">
                  <c:v>-1.7853600000000001</c:v>
                </c:pt>
                <c:pt idx="6623" formatCode="General">
                  <c:v>-1.7843599999999999</c:v>
                </c:pt>
                <c:pt idx="6624" formatCode="General">
                  <c:v>-1.7833600000000001</c:v>
                </c:pt>
                <c:pt idx="6625" formatCode="General">
                  <c:v>-1.7823800000000001</c:v>
                </c:pt>
                <c:pt idx="6626" formatCode="General">
                  <c:v>-1.7813600000000001</c:v>
                </c:pt>
                <c:pt idx="6627" formatCode="General">
                  <c:v>-1.78037</c:v>
                </c:pt>
                <c:pt idx="6628" formatCode="General">
                  <c:v>-1.7793600000000001</c:v>
                </c:pt>
                <c:pt idx="6629" formatCode="General">
                  <c:v>-1.77837</c:v>
                </c:pt>
                <c:pt idx="6630" formatCode="General">
                  <c:v>-1.7773600000000001</c:v>
                </c:pt>
                <c:pt idx="6631" formatCode="General">
                  <c:v>-1.77637</c:v>
                </c:pt>
                <c:pt idx="6632" formatCode="General">
                  <c:v>-1.7753699999999999</c:v>
                </c:pt>
                <c:pt idx="6633" formatCode="General">
                  <c:v>-1.77437</c:v>
                </c:pt>
                <c:pt idx="6634" formatCode="General">
                  <c:v>-1.7733699999999999</c:v>
                </c:pt>
                <c:pt idx="6635" formatCode="General">
                  <c:v>-1.77237</c:v>
                </c:pt>
                <c:pt idx="6636" formatCode="General">
                  <c:v>-1.77138</c:v>
                </c:pt>
                <c:pt idx="6637" formatCode="General">
                  <c:v>-1.7703800000000001</c:v>
                </c:pt>
                <c:pt idx="6638" formatCode="General">
                  <c:v>-1.7693700000000001</c:v>
                </c:pt>
                <c:pt idx="6639" formatCode="General">
                  <c:v>-1.76837</c:v>
                </c:pt>
                <c:pt idx="6640" formatCode="General">
                  <c:v>-1.76738</c:v>
                </c:pt>
                <c:pt idx="6641" formatCode="General">
                  <c:v>-1.76637</c:v>
                </c:pt>
                <c:pt idx="6642" formatCode="General">
                  <c:v>-1.7653799999999999</c:v>
                </c:pt>
                <c:pt idx="6643" formatCode="General">
                  <c:v>-1.7643800000000001</c:v>
                </c:pt>
                <c:pt idx="6644" formatCode="General">
                  <c:v>-1.7633799999999999</c:v>
                </c:pt>
                <c:pt idx="6645" formatCode="General">
                  <c:v>-1.7623599999999999</c:v>
                </c:pt>
                <c:pt idx="6646" formatCode="General">
                  <c:v>-1.76139</c:v>
                </c:pt>
                <c:pt idx="6647" formatCode="General">
                  <c:v>-1.7603599999999999</c:v>
                </c:pt>
                <c:pt idx="6648" formatCode="General">
                  <c:v>-1.7593700000000001</c:v>
                </c:pt>
                <c:pt idx="6649" formatCode="General">
                  <c:v>-1.75837</c:v>
                </c:pt>
                <c:pt idx="6650" formatCode="General">
                  <c:v>-1.7573700000000001</c:v>
                </c:pt>
                <c:pt idx="6651" formatCode="General">
                  <c:v>-1.7563800000000001</c:v>
                </c:pt>
                <c:pt idx="6652" formatCode="General">
                  <c:v>-1.7553799999999999</c:v>
                </c:pt>
                <c:pt idx="6653" formatCode="General">
                  <c:v>-1.7543899999999999</c:v>
                </c:pt>
                <c:pt idx="6654" formatCode="General">
                  <c:v>-1.7533700000000001</c:v>
                </c:pt>
                <c:pt idx="6655" formatCode="General">
                  <c:v>-1.75237</c:v>
                </c:pt>
                <c:pt idx="6656" formatCode="General">
                  <c:v>-1.7514000000000001</c:v>
                </c:pt>
                <c:pt idx="6657" formatCode="General">
                  <c:v>-1.75037</c:v>
                </c:pt>
                <c:pt idx="6658" formatCode="General">
                  <c:v>-1.7493799999999999</c:v>
                </c:pt>
                <c:pt idx="6659" formatCode="General">
                  <c:v>-1.74837</c:v>
                </c:pt>
                <c:pt idx="6660" formatCode="General">
                  <c:v>-1.7473700000000001</c:v>
                </c:pt>
                <c:pt idx="6661" formatCode="General">
                  <c:v>-1.74638</c:v>
                </c:pt>
                <c:pt idx="6662" formatCode="General">
                  <c:v>-1.7453799999999999</c:v>
                </c:pt>
                <c:pt idx="6663" formatCode="General">
                  <c:v>-1.74403</c:v>
                </c:pt>
                <c:pt idx="6664" formatCode="General">
                  <c:v>-1.7426600000000001</c:v>
                </c:pt>
                <c:pt idx="6665" formatCode="General">
                  <c:v>-1.74166</c:v>
                </c:pt>
                <c:pt idx="6666" formatCode="General">
                  <c:v>-1.7406900000000001</c:v>
                </c:pt>
                <c:pt idx="6667" formatCode="General">
                  <c:v>-1.73969</c:v>
                </c:pt>
                <c:pt idx="6668" formatCode="General">
                  <c:v>-1.7386600000000001</c:v>
                </c:pt>
                <c:pt idx="6669" formatCode="General">
                  <c:v>-1.7376799999999999</c:v>
                </c:pt>
                <c:pt idx="6670" formatCode="General">
                  <c:v>-1.7366999999999999</c:v>
                </c:pt>
                <c:pt idx="6671" formatCode="General">
                  <c:v>-1.7356799999999999</c:v>
                </c:pt>
                <c:pt idx="6672" formatCode="General">
                  <c:v>-1.73464</c:v>
                </c:pt>
                <c:pt idx="6673" formatCode="General">
                  <c:v>-1.7336800000000001</c:v>
                </c:pt>
                <c:pt idx="6674" formatCode="General">
                  <c:v>-1.73268</c:v>
                </c:pt>
                <c:pt idx="6675" formatCode="General">
                  <c:v>-1.73167</c:v>
                </c:pt>
                <c:pt idx="6676" formatCode="General">
                  <c:v>-1.7306600000000001</c:v>
                </c:pt>
                <c:pt idx="6677" formatCode="General">
                  <c:v>-1.7296800000000001</c:v>
                </c:pt>
                <c:pt idx="6678" formatCode="General">
                  <c:v>-1.72868</c:v>
                </c:pt>
                <c:pt idx="6679" formatCode="General">
                  <c:v>-1.72766</c:v>
                </c:pt>
                <c:pt idx="6680" formatCode="General">
                  <c:v>-1.72668</c:v>
                </c:pt>
                <c:pt idx="6681" formatCode="General">
                  <c:v>-1.7257</c:v>
                </c:pt>
                <c:pt idx="6682" formatCode="General">
                  <c:v>-1.72468</c:v>
                </c:pt>
                <c:pt idx="6683" formatCode="General">
                  <c:v>-1.72367</c:v>
                </c:pt>
                <c:pt idx="6684" formatCode="General">
                  <c:v>-1.7226699999999999</c:v>
                </c:pt>
                <c:pt idx="6685" formatCode="General">
                  <c:v>-1.7216899999999999</c:v>
                </c:pt>
                <c:pt idx="6686" formatCode="General">
                  <c:v>-1.7206699999999999</c:v>
                </c:pt>
                <c:pt idx="6687" formatCode="General">
                  <c:v>-1.7196800000000001</c:v>
                </c:pt>
                <c:pt idx="6688" formatCode="General">
                  <c:v>-1.7186999999999999</c:v>
                </c:pt>
                <c:pt idx="6689" formatCode="General">
                  <c:v>-1.7176899999999999</c:v>
                </c:pt>
                <c:pt idx="6690" formatCode="General">
                  <c:v>-1.71669</c:v>
                </c:pt>
                <c:pt idx="6691" formatCode="General">
                  <c:v>-1.7156899999999999</c:v>
                </c:pt>
                <c:pt idx="6692" formatCode="General">
                  <c:v>-1.7146999999999999</c:v>
                </c:pt>
                <c:pt idx="6693" formatCode="General">
                  <c:v>-1.7136899999999999</c:v>
                </c:pt>
                <c:pt idx="6694" formatCode="General">
                  <c:v>-1.7126999999999999</c:v>
                </c:pt>
                <c:pt idx="6695" formatCode="General">
                  <c:v>-1.7116899999999999</c:v>
                </c:pt>
                <c:pt idx="6696" formatCode="General">
                  <c:v>-1.71071</c:v>
                </c:pt>
                <c:pt idx="6697" formatCode="General">
                  <c:v>-1.70967</c:v>
                </c:pt>
                <c:pt idx="6698" formatCode="General">
                  <c:v>-1.7086699999999999</c:v>
                </c:pt>
                <c:pt idx="6699" formatCode="General">
                  <c:v>-1.7076899999999999</c:v>
                </c:pt>
                <c:pt idx="6700" formatCode="General">
                  <c:v>-1.70669</c:v>
                </c:pt>
                <c:pt idx="6701" formatCode="General">
                  <c:v>-1.70566</c:v>
                </c:pt>
                <c:pt idx="6702" formatCode="General">
                  <c:v>-1.7046699999999999</c:v>
                </c:pt>
                <c:pt idx="6703" formatCode="General">
                  <c:v>-1.7037100000000001</c:v>
                </c:pt>
                <c:pt idx="6704" formatCode="General">
                  <c:v>-1.7026699999999999</c:v>
                </c:pt>
                <c:pt idx="6705" formatCode="General">
                  <c:v>-1.70167</c:v>
                </c:pt>
                <c:pt idx="6706" formatCode="General">
                  <c:v>-1.7007099999999999</c:v>
                </c:pt>
                <c:pt idx="6707" formatCode="General">
                  <c:v>-1.6997100000000001</c:v>
                </c:pt>
                <c:pt idx="6708" formatCode="General">
                  <c:v>-1.69868</c:v>
                </c:pt>
                <c:pt idx="6709" formatCode="General">
                  <c:v>-1.6976899999999999</c:v>
                </c:pt>
                <c:pt idx="6710" formatCode="General">
                  <c:v>-1.69672</c:v>
                </c:pt>
                <c:pt idx="6711" formatCode="General">
                  <c:v>-1.6956899999999999</c:v>
                </c:pt>
                <c:pt idx="6712" formatCode="General">
                  <c:v>-1.6947000000000001</c:v>
                </c:pt>
                <c:pt idx="6713" formatCode="General">
                  <c:v>-1.6937</c:v>
                </c:pt>
                <c:pt idx="6714" formatCode="General">
                  <c:v>-1.6927000000000001</c:v>
                </c:pt>
                <c:pt idx="6715" formatCode="General">
                  <c:v>-1.69171</c:v>
                </c:pt>
                <c:pt idx="6716" formatCode="General">
                  <c:v>-1.69069</c:v>
                </c:pt>
                <c:pt idx="6717" formatCode="General">
                  <c:v>-1.6897</c:v>
                </c:pt>
                <c:pt idx="6718" formatCode="General">
                  <c:v>-1.6887000000000001</c:v>
                </c:pt>
                <c:pt idx="6719" formatCode="General">
                  <c:v>-1.6876899999999999</c:v>
                </c:pt>
                <c:pt idx="6720" formatCode="General">
                  <c:v>-1.6866699999999999</c:v>
                </c:pt>
                <c:pt idx="6721" formatCode="General">
                  <c:v>-1.68573</c:v>
                </c:pt>
                <c:pt idx="6722" formatCode="General">
                  <c:v>-1.68468</c:v>
                </c:pt>
                <c:pt idx="6723" formatCode="General">
                  <c:v>-1.6836899999999999</c:v>
                </c:pt>
                <c:pt idx="6724" formatCode="General">
                  <c:v>-1.6827000000000001</c:v>
                </c:pt>
                <c:pt idx="6725" formatCode="General">
                  <c:v>-1.6817200000000001</c:v>
                </c:pt>
                <c:pt idx="6726" formatCode="General">
                  <c:v>-1.6807000000000001</c:v>
                </c:pt>
                <c:pt idx="6727" formatCode="General">
                  <c:v>-1.6796800000000001</c:v>
                </c:pt>
                <c:pt idx="6728" formatCode="General">
                  <c:v>-1.6787300000000001</c:v>
                </c:pt>
                <c:pt idx="6729" formatCode="General">
                  <c:v>-1.6777200000000001</c:v>
                </c:pt>
                <c:pt idx="6730" formatCode="General">
                  <c:v>-1.6767099999999999</c:v>
                </c:pt>
                <c:pt idx="6731" formatCode="General">
                  <c:v>-1.67571</c:v>
                </c:pt>
                <c:pt idx="6732" formatCode="General">
                  <c:v>-1.6747099999999999</c:v>
                </c:pt>
                <c:pt idx="6733" formatCode="General">
                  <c:v>-1.6737200000000001</c:v>
                </c:pt>
                <c:pt idx="6734" formatCode="General">
                  <c:v>-1.6727000000000001</c:v>
                </c:pt>
                <c:pt idx="6735" formatCode="General">
                  <c:v>-1.6717</c:v>
                </c:pt>
                <c:pt idx="6736" formatCode="General">
                  <c:v>-1.6707099999999999</c:v>
                </c:pt>
                <c:pt idx="6737" formatCode="General">
                  <c:v>-1.66967</c:v>
                </c:pt>
                <c:pt idx="6738" formatCode="General">
                  <c:v>-1.6686799999999999</c:v>
                </c:pt>
                <c:pt idx="6739" formatCode="General">
                  <c:v>-1.6676800000000001</c:v>
                </c:pt>
                <c:pt idx="6740" formatCode="General">
                  <c:v>-1.6667099999999999</c:v>
                </c:pt>
                <c:pt idx="6741" formatCode="General">
                  <c:v>-1.66567</c:v>
                </c:pt>
                <c:pt idx="6742" formatCode="General">
                  <c:v>-1.6647099999999999</c:v>
                </c:pt>
                <c:pt idx="6743" formatCode="General">
                  <c:v>-1.66371</c:v>
                </c:pt>
                <c:pt idx="6744" formatCode="General">
                  <c:v>-1.66269</c:v>
                </c:pt>
                <c:pt idx="6745" formatCode="General">
                  <c:v>-1.6616899999999999</c:v>
                </c:pt>
                <c:pt idx="6746" formatCode="General">
                  <c:v>-1.66069</c:v>
                </c:pt>
                <c:pt idx="6747" formatCode="General">
                  <c:v>-1.6597</c:v>
                </c:pt>
                <c:pt idx="6748" formatCode="General">
                  <c:v>-1.6587099999999999</c:v>
                </c:pt>
                <c:pt idx="6749" formatCode="General">
                  <c:v>-1.65768</c:v>
                </c:pt>
                <c:pt idx="6750" formatCode="General">
                  <c:v>-1.65672</c:v>
                </c:pt>
                <c:pt idx="6751" formatCode="General">
                  <c:v>-1.6556999999999999</c:v>
                </c:pt>
                <c:pt idx="6752" formatCode="General">
                  <c:v>-1.65469</c:v>
                </c:pt>
                <c:pt idx="6753" formatCode="General">
                  <c:v>-1.6536900000000001</c:v>
                </c:pt>
                <c:pt idx="6754" formatCode="General">
                  <c:v>-1.6527099999999999</c:v>
                </c:pt>
                <c:pt idx="6755" formatCode="General">
                  <c:v>-1.6516999999999999</c:v>
                </c:pt>
                <c:pt idx="6756" formatCode="General">
                  <c:v>-1.6506799999999999</c:v>
                </c:pt>
                <c:pt idx="6757" formatCode="General">
                  <c:v>-1.6496999999999999</c:v>
                </c:pt>
                <c:pt idx="6758" formatCode="General">
                  <c:v>-1.64872</c:v>
                </c:pt>
                <c:pt idx="6759" formatCode="General">
                  <c:v>-1.6476900000000001</c:v>
                </c:pt>
                <c:pt idx="6760" formatCode="General">
                  <c:v>-1.6467099999999999</c:v>
                </c:pt>
                <c:pt idx="6761" formatCode="General">
                  <c:v>-1.6457200000000001</c:v>
                </c:pt>
                <c:pt idx="6762" formatCode="General">
                  <c:v>-1.6447000000000001</c:v>
                </c:pt>
                <c:pt idx="6763" formatCode="General">
                  <c:v>-1.6436999999999999</c:v>
                </c:pt>
                <c:pt idx="6764" formatCode="General">
                  <c:v>-1.64272</c:v>
                </c:pt>
                <c:pt idx="6765" formatCode="General">
                  <c:v>-1.6417299999999999</c:v>
                </c:pt>
                <c:pt idx="6766" formatCode="General">
                  <c:v>-1.6407099999999999</c:v>
                </c:pt>
                <c:pt idx="6767" formatCode="General">
                  <c:v>-1.63968</c:v>
                </c:pt>
                <c:pt idx="6768" formatCode="General">
                  <c:v>-1.6387100000000001</c:v>
                </c:pt>
                <c:pt idx="6769" formatCode="General">
                  <c:v>-1.6376999999999999</c:v>
                </c:pt>
                <c:pt idx="6770" formatCode="General">
                  <c:v>-1.6367</c:v>
                </c:pt>
                <c:pt idx="6771" formatCode="General">
                  <c:v>-1.6356999999999999</c:v>
                </c:pt>
                <c:pt idx="6772" formatCode="General">
                  <c:v>-1.6347100000000001</c:v>
                </c:pt>
                <c:pt idx="6773" formatCode="General">
                  <c:v>-1.6336999999999999</c:v>
                </c:pt>
                <c:pt idx="6774" formatCode="General">
                  <c:v>-1.63269</c:v>
                </c:pt>
                <c:pt idx="6775" formatCode="General">
                  <c:v>-1.6316900000000001</c:v>
                </c:pt>
                <c:pt idx="6776" formatCode="General">
                  <c:v>-1.63069</c:v>
                </c:pt>
                <c:pt idx="6777" formatCode="General">
                  <c:v>-1.62971</c:v>
                </c:pt>
                <c:pt idx="6778" formatCode="General">
                  <c:v>-1.62869</c:v>
                </c:pt>
                <c:pt idx="6779" formatCode="General">
                  <c:v>-1.6276999999999999</c:v>
                </c:pt>
                <c:pt idx="6780" formatCode="General">
                  <c:v>-1.6267100000000001</c:v>
                </c:pt>
                <c:pt idx="6781" formatCode="General">
                  <c:v>-1.6256900000000001</c:v>
                </c:pt>
                <c:pt idx="6782" formatCode="General">
                  <c:v>-1.6247</c:v>
                </c:pt>
                <c:pt idx="6783" formatCode="General">
                  <c:v>-1.6237200000000001</c:v>
                </c:pt>
                <c:pt idx="6784" formatCode="General">
                  <c:v>-1.6227199999999999</c:v>
                </c:pt>
                <c:pt idx="6785" formatCode="General">
                  <c:v>-1.6217200000000001</c:v>
                </c:pt>
                <c:pt idx="6786" formatCode="General">
                  <c:v>-1.6207</c:v>
                </c:pt>
                <c:pt idx="6787" formatCode="General">
                  <c:v>-1.6197299999999999</c:v>
                </c:pt>
                <c:pt idx="6788" formatCode="General">
                  <c:v>-1.6187100000000001</c:v>
                </c:pt>
                <c:pt idx="6789" formatCode="General">
                  <c:v>-1.61771</c:v>
                </c:pt>
                <c:pt idx="6790" formatCode="General">
                  <c:v>-1.61669</c:v>
                </c:pt>
                <c:pt idx="6791" formatCode="General">
                  <c:v>-1.61571</c:v>
                </c:pt>
                <c:pt idx="6792" formatCode="General">
                  <c:v>-1.6147199999999999</c:v>
                </c:pt>
                <c:pt idx="6793" formatCode="General">
                  <c:v>-1.6136999999999999</c:v>
                </c:pt>
                <c:pt idx="6794" formatCode="General">
                  <c:v>-1.61273</c:v>
                </c:pt>
                <c:pt idx="6795" formatCode="General">
                  <c:v>-1.6117300000000001</c:v>
                </c:pt>
                <c:pt idx="6796" formatCode="General">
                  <c:v>-1.6107100000000001</c:v>
                </c:pt>
                <c:pt idx="6797" formatCode="General">
                  <c:v>-1.60972</c:v>
                </c:pt>
                <c:pt idx="6798" formatCode="General">
                  <c:v>-1.6087199999999999</c:v>
                </c:pt>
                <c:pt idx="6799" formatCode="General">
                  <c:v>-1.60771</c:v>
                </c:pt>
                <c:pt idx="6800" formatCode="General">
                  <c:v>-1.6067</c:v>
                </c:pt>
                <c:pt idx="6801" formatCode="General">
                  <c:v>-1.6056999999999999</c:v>
                </c:pt>
                <c:pt idx="6802" formatCode="General">
                  <c:v>-1.60473</c:v>
                </c:pt>
                <c:pt idx="6803" formatCode="General">
                  <c:v>-1.60371</c:v>
                </c:pt>
                <c:pt idx="6804" formatCode="General">
                  <c:v>-1.6027</c:v>
                </c:pt>
                <c:pt idx="6805" formatCode="General">
                  <c:v>-1.60171</c:v>
                </c:pt>
                <c:pt idx="6806" formatCode="General">
                  <c:v>-1.6007199999999999</c:v>
                </c:pt>
                <c:pt idx="6807" formatCode="General">
                  <c:v>-1.59971</c:v>
                </c:pt>
                <c:pt idx="6808" formatCode="General">
                  <c:v>-1.5987100000000001</c:v>
                </c:pt>
                <c:pt idx="6809" formatCode="General">
                  <c:v>-1.59772</c:v>
                </c:pt>
                <c:pt idx="6810" formatCode="General">
                  <c:v>-1.5966899999999999</c:v>
                </c:pt>
                <c:pt idx="6811" formatCode="General">
                  <c:v>-1.59571</c:v>
                </c:pt>
                <c:pt idx="6812" formatCode="General">
                  <c:v>-1.5947100000000001</c:v>
                </c:pt>
                <c:pt idx="6813" formatCode="General">
                  <c:v>-1.5937300000000001</c:v>
                </c:pt>
                <c:pt idx="6814" formatCode="General">
                  <c:v>-1.5927100000000001</c:v>
                </c:pt>
                <c:pt idx="6815" formatCode="General">
                  <c:v>-1.59171</c:v>
                </c:pt>
                <c:pt idx="6816" formatCode="General">
                  <c:v>-1.5907199999999999</c:v>
                </c:pt>
                <c:pt idx="6817" formatCode="General">
                  <c:v>-1.58972</c:v>
                </c:pt>
                <c:pt idx="6818" formatCode="General">
                  <c:v>-1.5887100000000001</c:v>
                </c:pt>
                <c:pt idx="6819" formatCode="General">
                  <c:v>-1.58769</c:v>
                </c:pt>
                <c:pt idx="6820" formatCode="General">
                  <c:v>-1.58673</c:v>
                </c:pt>
                <c:pt idx="6821" formatCode="General">
                  <c:v>-1.5857300000000001</c:v>
                </c:pt>
                <c:pt idx="6822" formatCode="General">
                  <c:v>-1.5847100000000001</c:v>
                </c:pt>
                <c:pt idx="6823" formatCode="General">
                  <c:v>-1.58372</c:v>
                </c:pt>
                <c:pt idx="6824" formatCode="General">
                  <c:v>-1.5827199999999999</c:v>
                </c:pt>
                <c:pt idx="6825" formatCode="General">
                  <c:v>-1.5817000000000001</c:v>
                </c:pt>
                <c:pt idx="6826" formatCode="General">
                  <c:v>-1.5807100000000001</c:v>
                </c:pt>
                <c:pt idx="6827" formatCode="General">
                  <c:v>-1.5797300000000001</c:v>
                </c:pt>
                <c:pt idx="6828" formatCode="General">
                  <c:v>-1.5787199999999999</c:v>
                </c:pt>
                <c:pt idx="6829" formatCode="General">
                  <c:v>-1.5777099999999999</c:v>
                </c:pt>
                <c:pt idx="6830" formatCode="General">
                  <c:v>-1.5767199999999999</c:v>
                </c:pt>
                <c:pt idx="6831" formatCode="General">
                  <c:v>-1.5757300000000001</c:v>
                </c:pt>
                <c:pt idx="6832" formatCode="General">
                  <c:v>-1.5747199999999999</c:v>
                </c:pt>
                <c:pt idx="6833" formatCode="General">
                  <c:v>-1.57372</c:v>
                </c:pt>
                <c:pt idx="6834" formatCode="General">
                  <c:v>-1.57273</c:v>
                </c:pt>
                <c:pt idx="6835" formatCode="General">
                  <c:v>-1.5717399999999999</c:v>
                </c:pt>
                <c:pt idx="6836" formatCode="General">
                  <c:v>-1.5707100000000001</c:v>
                </c:pt>
                <c:pt idx="6837" formatCode="General">
                  <c:v>-1.56972</c:v>
                </c:pt>
                <c:pt idx="6838" formatCode="General">
                  <c:v>-1.56874</c:v>
                </c:pt>
                <c:pt idx="6839" formatCode="General">
                  <c:v>-1.5677300000000001</c:v>
                </c:pt>
                <c:pt idx="6840" formatCode="General">
                  <c:v>-1.56673</c:v>
                </c:pt>
                <c:pt idx="6841" formatCode="General">
                  <c:v>-1.5657300000000001</c:v>
                </c:pt>
                <c:pt idx="6842" formatCode="General">
                  <c:v>-1.56473</c:v>
                </c:pt>
                <c:pt idx="6843" formatCode="General">
                  <c:v>-1.56372</c:v>
                </c:pt>
                <c:pt idx="6844" formatCode="General">
                  <c:v>-1.5627200000000001</c:v>
                </c:pt>
                <c:pt idx="6845" formatCode="General">
                  <c:v>-1.5617300000000001</c:v>
                </c:pt>
                <c:pt idx="6846" formatCode="General">
                  <c:v>-1.56074</c:v>
                </c:pt>
                <c:pt idx="6847" formatCode="General">
                  <c:v>-1.55972</c:v>
                </c:pt>
                <c:pt idx="6848" formatCode="General">
                  <c:v>-1.5587</c:v>
                </c:pt>
                <c:pt idx="6849" formatCode="General">
                  <c:v>-1.5577300000000001</c:v>
                </c:pt>
                <c:pt idx="6850" formatCode="General">
                  <c:v>-1.5567200000000001</c:v>
                </c:pt>
                <c:pt idx="6851" formatCode="General">
                  <c:v>-1.55572</c:v>
                </c:pt>
                <c:pt idx="6852" formatCode="General">
                  <c:v>-1.55471</c:v>
                </c:pt>
                <c:pt idx="6853" formatCode="General">
                  <c:v>-1.5537399999999999</c:v>
                </c:pt>
                <c:pt idx="6854" formatCode="General">
                  <c:v>-1.55271</c:v>
                </c:pt>
                <c:pt idx="6855" formatCode="General">
                  <c:v>-1.5517099999999999</c:v>
                </c:pt>
                <c:pt idx="6856" formatCode="General">
                  <c:v>-1.55071</c:v>
                </c:pt>
                <c:pt idx="6857" formatCode="General">
                  <c:v>-1.5497399999999999</c:v>
                </c:pt>
                <c:pt idx="6858" formatCode="General">
                  <c:v>-1.5487</c:v>
                </c:pt>
                <c:pt idx="6859" formatCode="General">
                  <c:v>-1.54772</c:v>
                </c:pt>
                <c:pt idx="6860" formatCode="General">
                  <c:v>-1.5467500000000001</c:v>
                </c:pt>
                <c:pt idx="6861" formatCode="General">
                  <c:v>-1.54573</c:v>
                </c:pt>
                <c:pt idx="6862" formatCode="General">
                  <c:v>-1.5447200000000001</c:v>
                </c:pt>
                <c:pt idx="6863" formatCode="General">
                  <c:v>-1.5437000000000001</c:v>
                </c:pt>
                <c:pt idx="6864" formatCode="General">
                  <c:v>-1.5427200000000001</c:v>
                </c:pt>
                <c:pt idx="6865" formatCode="General">
                  <c:v>-1.54172</c:v>
                </c:pt>
                <c:pt idx="6866" formatCode="General">
                  <c:v>-1.54071</c:v>
                </c:pt>
                <c:pt idx="6867" formatCode="General">
                  <c:v>-1.53973</c:v>
                </c:pt>
                <c:pt idx="6868" formatCode="General">
                  <c:v>-1.5387299999999999</c:v>
                </c:pt>
                <c:pt idx="6869" formatCode="General">
                  <c:v>-1.53773</c:v>
                </c:pt>
                <c:pt idx="6870" formatCode="General">
                  <c:v>-1.5367500000000001</c:v>
                </c:pt>
                <c:pt idx="6871" formatCode="General">
                  <c:v>-1.5357499999999999</c:v>
                </c:pt>
                <c:pt idx="6872" formatCode="General">
                  <c:v>-1.5347299999999999</c:v>
                </c:pt>
                <c:pt idx="6873" formatCode="General">
                  <c:v>-1.53372</c:v>
                </c:pt>
                <c:pt idx="6874" formatCode="General">
                  <c:v>-1.5327500000000001</c:v>
                </c:pt>
                <c:pt idx="6875" formatCode="General">
                  <c:v>-1.5317499999999999</c:v>
                </c:pt>
                <c:pt idx="6876" formatCode="General">
                  <c:v>-1.5307299999999999</c:v>
                </c:pt>
                <c:pt idx="6877" formatCode="General">
                  <c:v>-1.52972</c:v>
                </c:pt>
                <c:pt idx="6878" formatCode="General">
                  <c:v>-1.52874</c:v>
                </c:pt>
                <c:pt idx="6879" formatCode="General">
                  <c:v>-1.5277499999999999</c:v>
                </c:pt>
                <c:pt idx="6880" formatCode="General">
                  <c:v>-1.5267500000000001</c:v>
                </c:pt>
                <c:pt idx="6881" formatCode="General">
                  <c:v>-1.52573</c:v>
                </c:pt>
                <c:pt idx="6882" formatCode="General">
                  <c:v>-1.52474</c:v>
                </c:pt>
                <c:pt idx="6883" formatCode="General">
                  <c:v>-1.5237400000000001</c:v>
                </c:pt>
                <c:pt idx="6884" formatCode="General">
                  <c:v>-1.5227200000000001</c:v>
                </c:pt>
                <c:pt idx="6885" formatCode="General">
                  <c:v>-1.5217400000000001</c:v>
                </c:pt>
                <c:pt idx="6886" formatCode="General">
                  <c:v>-1.52075</c:v>
                </c:pt>
                <c:pt idx="6887" formatCode="General">
                  <c:v>-1.5197400000000001</c:v>
                </c:pt>
                <c:pt idx="6888" formatCode="General">
                  <c:v>-1.5187299999999999</c:v>
                </c:pt>
                <c:pt idx="6889" formatCode="General">
                  <c:v>-1.5177400000000001</c:v>
                </c:pt>
                <c:pt idx="6890" formatCode="General">
                  <c:v>-1.51675</c:v>
                </c:pt>
                <c:pt idx="6891" formatCode="General">
                  <c:v>-1.5157400000000001</c:v>
                </c:pt>
                <c:pt idx="6892" formatCode="General">
                  <c:v>-1.5147200000000001</c:v>
                </c:pt>
                <c:pt idx="6893" formatCode="General">
                  <c:v>-1.51373</c:v>
                </c:pt>
                <c:pt idx="6894" formatCode="General">
                  <c:v>-1.5127299999999999</c:v>
                </c:pt>
                <c:pt idx="6895" formatCode="General">
                  <c:v>-1.5117499999999999</c:v>
                </c:pt>
                <c:pt idx="6896" formatCode="General">
                  <c:v>-1.5107299999999999</c:v>
                </c:pt>
                <c:pt idx="6897" formatCode="General">
                  <c:v>-1.5097499999999999</c:v>
                </c:pt>
                <c:pt idx="6898" formatCode="General">
                  <c:v>-1.5087200000000001</c:v>
                </c:pt>
                <c:pt idx="6899" formatCode="General">
                  <c:v>-1.50773</c:v>
                </c:pt>
                <c:pt idx="6900" formatCode="General">
                  <c:v>-1.50674</c:v>
                </c:pt>
                <c:pt idx="6901" formatCode="General">
                  <c:v>-1.5057400000000001</c:v>
                </c:pt>
                <c:pt idx="6902" formatCode="General">
                  <c:v>-1.50474</c:v>
                </c:pt>
                <c:pt idx="6903" formatCode="General">
                  <c:v>-1.5037100000000001</c:v>
                </c:pt>
                <c:pt idx="6904" formatCode="General">
                  <c:v>-1.5027600000000001</c:v>
                </c:pt>
                <c:pt idx="6905" formatCode="General">
                  <c:v>-1.50176</c:v>
                </c:pt>
                <c:pt idx="6906" formatCode="General">
                  <c:v>-1.5007200000000001</c:v>
                </c:pt>
                <c:pt idx="6907" formatCode="General">
                  <c:v>-1.4997499999999999</c:v>
                </c:pt>
                <c:pt idx="6908" formatCode="General">
                  <c:v>-1.49875</c:v>
                </c:pt>
                <c:pt idx="6909" formatCode="General">
                  <c:v>-1.4977199999999999</c:v>
                </c:pt>
                <c:pt idx="6910" formatCode="General">
                  <c:v>-1.4967299999999999</c:v>
                </c:pt>
                <c:pt idx="6911" formatCode="General">
                  <c:v>-1.49576</c:v>
                </c:pt>
                <c:pt idx="6912" formatCode="General">
                  <c:v>-1.49474</c:v>
                </c:pt>
                <c:pt idx="6913" formatCode="General">
                  <c:v>-1.4937199999999999</c:v>
                </c:pt>
                <c:pt idx="6914" formatCode="General">
                  <c:v>-1.4927299999999999</c:v>
                </c:pt>
                <c:pt idx="6915" formatCode="General">
                  <c:v>-1.4917400000000001</c:v>
                </c:pt>
                <c:pt idx="6916" formatCode="General">
                  <c:v>-1.49074</c:v>
                </c:pt>
                <c:pt idx="6917" formatCode="General">
                  <c:v>-1.4897199999999999</c:v>
                </c:pt>
                <c:pt idx="6918" formatCode="General">
                  <c:v>-1.48872</c:v>
                </c:pt>
                <c:pt idx="6919" formatCode="General">
                  <c:v>-1.4877499999999999</c:v>
                </c:pt>
                <c:pt idx="6920" formatCode="General">
                  <c:v>-1.48674</c:v>
                </c:pt>
                <c:pt idx="6921" formatCode="General">
                  <c:v>-1.48573</c:v>
                </c:pt>
                <c:pt idx="6922" formatCode="General">
                  <c:v>-1.4847399999999999</c:v>
                </c:pt>
                <c:pt idx="6923" formatCode="General">
                  <c:v>-1.4837400000000001</c:v>
                </c:pt>
                <c:pt idx="6924" formatCode="General">
                  <c:v>-1.4827300000000001</c:v>
                </c:pt>
                <c:pt idx="6925" formatCode="General">
                  <c:v>-1.4817400000000001</c:v>
                </c:pt>
                <c:pt idx="6926" formatCode="General">
                  <c:v>-1.4807600000000001</c:v>
                </c:pt>
                <c:pt idx="6927" formatCode="General">
                  <c:v>-1.4797199999999999</c:v>
                </c:pt>
                <c:pt idx="6928" formatCode="General">
                  <c:v>-1.4787300000000001</c:v>
                </c:pt>
                <c:pt idx="6929" formatCode="General">
                  <c:v>-1.4777499999999999</c:v>
                </c:pt>
                <c:pt idx="6930" formatCode="General">
                  <c:v>-1.4767399999999999</c:v>
                </c:pt>
                <c:pt idx="6931" formatCode="General">
                  <c:v>-1.4757199999999999</c:v>
                </c:pt>
                <c:pt idx="6932" formatCode="General">
                  <c:v>-1.4747300000000001</c:v>
                </c:pt>
                <c:pt idx="6933" formatCode="General">
                  <c:v>-1.47374</c:v>
                </c:pt>
                <c:pt idx="6934" formatCode="General">
                  <c:v>-1.47275</c:v>
                </c:pt>
                <c:pt idx="6935" formatCode="General">
                  <c:v>-1.47174</c:v>
                </c:pt>
                <c:pt idx="6936" formatCode="General">
                  <c:v>-1.4707399999999999</c:v>
                </c:pt>
                <c:pt idx="6937" formatCode="General">
                  <c:v>-1.46974</c:v>
                </c:pt>
                <c:pt idx="6938" formatCode="General">
                  <c:v>-1.4687300000000001</c:v>
                </c:pt>
                <c:pt idx="6939" formatCode="General">
                  <c:v>-1.4677500000000001</c:v>
                </c:pt>
                <c:pt idx="6940" formatCode="General">
                  <c:v>-1.46672</c:v>
                </c:pt>
                <c:pt idx="6941" formatCode="General">
                  <c:v>-1.46574</c:v>
                </c:pt>
                <c:pt idx="6942" formatCode="General">
                  <c:v>-1.46471</c:v>
                </c:pt>
                <c:pt idx="6943" formatCode="General">
                  <c:v>-1.46374</c:v>
                </c:pt>
                <c:pt idx="6944" formatCode="General">
                  <c:v>-1.4627600000000001</c:v>
                </c:pt>
                <c:pt idx="6945" formatCode="General">
                  <c:v>-1.4617599999999999</c:v>
                </c:pt>
                <c:pt idx="6946" formatCode="General">
                  <c:v>-1.4607399999999999</c:v>
                </c:pt>
                <c:pt idx="6947" formatCode="General">
                  <c:v>-1.45973</c:v>
                </c:pt>
                <c:pt idx="6948" formatCode="General">
                  <c:v>-1.45875</c:v>
                </c:pt>
                <c:pt idx="6949" formatCode="General">
                  <c:v>-1.4577500000000001</c:v>
                </c:pt>
                <c:pt idx="6950" formatCode="General">
                  <c:v>-1.45675</c:v>
                </c:pt>
                <c:pt idx="6951" formatCode="General">
                  <c:v>-1.45574</c:v>
                </c:pt>
                <c:pt idx="6952" formatCode="General">
                  <c:v>-1.45475</c:v>
                </c:pt>
                <c:pt idx="6953" formatCode="General">
                  <c:v>-1.4537500000000001</c:v>
                </c:pt>
                <c:pt idx="6954" formatCode="General">
                  <c:v>-1.4527399999999999</c:v>
                </c:pt>
                <c:pt idx="6955" formatCode="General">
                  <c:v>-1.45177</c:v>
                </c:pt>
                <c:pt idx="6956" formatCode="General">
                  <c:v>-1.45076</c:v>
                </c:pt>
                <c:pt idx="6957" formatCode="General">
                  <c:v>-1.44974</c:v>
                </c:pt>
                <c:pt idx="6958" formatCode="General">
                  <c:v>-1.44875</c:v>
                </c:pt>
                <c:pt idx="6959" formatCode="General">
                  <c:v>-1.4477500000000001</c:v>
                </c:pt>
                <c:pt idx="6960" formatCode="General">
                  <c:v>-1.44676</c:v>
                </c:pt>
                <c:pt idx="6961" formatCode="General">
                  <c:v>-1.4457500000000001</c:v>
                </c:pt>
                <c:pt idx="6962" formatCode="General">
                  <c:v>-1.44476</c:v>
                </c:pt>
                <c:pt idx="6963" formatCode="General">
                  <c:v>-1.44377</c:v>
                </c:pt>
                <c:pt idx="6964" formatCode="General">
                  <c:v>-1.44275</c:v>
                </c:pt>
                <c:pt idx="6965" formatCode="General">
                  <c:v>-1.4417500000000001</c:v>
                </c:pt>
                <c:pt idx="6966" formatCode="General">
                  <c:v>-1.4407700000000001</c:v>
                </c:pt>
                <c:pt idx="6967" formatCode="General">
                  <c:v>-1.4397500000000001</c:v>
                </c:pt>
                <c:pt idx="6968" formatCode="General">
                  <c:v>-1.4387399999999999</c:v>
                </c:pt>
                <c:pt idx="6969" formatCode="General">
                  <c:v>-1.4377500000000001</c:v>
                </c:pt>
                <c:pt idx="6970" formatCode="General">
                  <c:v>-1.4367399999999999</c:v>
                </c:pt>
                <c:pt idx="6971" formatCode="General">
                  <c:v>-1.4357599999999999</c:v>
                </c:pt>
                <c:pt idx="6972" formatCode="General">
                  <c:v>-1.4347300000000001</c:v>
                </c:pt>
                <c:pt idx="6973" formatCode="General">
                  <c:v>-1.43377</c:v>
                </c:pt>
                <c:pt idx="6974" formatCode="General">
                  <c:v>-1.43276</c:v>
                </c:pt>
                <c:pt idx="6975" formatCode="General">
                  <c:v>-1.4317599999999999</c:v>
                </c:pt>
                <c:pt idx="6976" formatCode="General">
                  <c:v>-1.4307399999999999</c:v>
                </c:pt>
                <c:pt idx="6977" formatCode="General">
                  <c:v>-1.4297500000000001</c:v>
                </c:pt>
                <c:pt idx="6978" formatCode="General">
                  <c:v>-1.4287799999999999</c:v>
                </c:pt>
                <c:pt idx="6979" formatCode="General">
                  <c:v>-1.4277500000000001</c:v>
                </c:pt>
                <c:pt idx="6980" formatCode="General">
                  <c:v>-1.4267700000000001</c:v>
                </c:pt>
                <c:pt idx="6981" formatCode="General">
                  <c:v>-1.4257500000000001</c:v>
                </c:pt>
                <c:pt idx="6982" formatCode="General">
                  <c:v>-1.42475</c:v>
                </c:pt>
                <c:pt idx="6983" formatCode="General">
                  <c:v>-1.4237500000000001</c:v>
                </c:pt>
                <c:pt idx="6984" formatCode="General">
                  <c:v>-1.42276</c:v>
                </c:pt>
                <c:pt idx="6985" formatCode="General">
                  <c:v>-1.42177</c:v>
                </c:pt>
                <c:pt idx="6986" formatCode="General">
                  <c:v>-1.42073</c:v>
                </c:pt>
                <c:pt idx="6987" formatCode="General">
                  <c:v>-1.41977</c:v>
                </c:pt>
                <c:pt idx="6988" formatCode="General">
                  <c:v>-1.4187799999999999</c:v>
                </c:pt>
                <c:pt idx="6989" formatCode="General">
                  <c:v>-1.4177599999999999</c:v>
                </c:pt>
                <c:pt idx="6990" formatCode="General">
                  <c:v>-1.4167700000000001</c:v>
                </c:pt>
                <c:pt idx="6991" formatCode="General">
                  <c:v>-1.4157599999999999</c:v>
                </c:pt>
                <c:pt idx="6992" formatCode="General">
                  <c:v>-1.4147700000000001</c:v>
                </c:pt>
                <c:pt idx="6993" formatCode="General">
                  <c:v>-1.41377</c:v>
                </c:pt>
                <c:pt idx="6994" formatCode="General">
                  <c:v>-1.4127400000000001</c:v>
                </c:pt>
                <c:pt idx="6995" formatCode="General">
                  <c:v>-1.4117599999999999</c:v>
                </c:pt>
                <c:pt idx="6996" formatCode="General">
                  <c:v>-1.4107799999999999</c:v>
                </c:pt>
                <c:pt idx="6997" formatCode="General">
                  <c:v>-1.4097599999999999</c:v>
                </c:pt>
                <c:pt idx="6998" formatCode="General">
                  <c:v>-1.4087700000000001</c:v>
                </c:pt>
                <c:pt idx="6999" formatCode="General">
                  <c:v>-1.40778</c:v>
                </c:pt>
                <c:pt idx="7000" formatCode="General">
                  <c:v>-1.40679</c:v>
                </c:pt>
                <c:pt idx="7001" formatCode="General">
                  <c:v>-1.4057599999999999</c:v>
                </c:pt>
                <c:pt idx="7002" formatCode="General">
                  <c:v>-1.40476</c:v>
                </c:pt>
                <c:pt idx="7003" formatCode="General">
                  <c:v>-1.4037999999999999</c:v>
                </c:pt>
                <c:pt idx="7004" formatCode="General">
                  <c:v>-1.4027799999999999</c:v>
                </c:pt>
                <c:pt idx="7005" formatCode="General">
                  <c:v>-1.40177</c:v>
                </c:pt>
                <c:pt idx="7006" formatCode="General">
                  <c:v>-1.4007799999999999</c:v>
                </c:pt>
                <c:pt idx="7007" formatCode="General">
                  <c:v>-1.4001300000000001</c:v>
                </c:pt>
                <c:pt idx="7008" formatCode="General">
                  <c:v>-1.3998900000000001</c:v>
                </c:pt>
                <c:pt idx="7009" formatCode="General">
                  <c:v>-1.3998200000000001</c:v>
                </c:pt>
                <c:pt idx="7010" formatCode="General">
                  <c:v>-1.40038</c:v>
                </c:pt>
                <c:pt idx="7011" formatCode="General">
                  <c:v>-1.40137</c:v>
                </c:pt>
                <c:pt idx="7012" formatCode="General">
                  <c:v>-1.40238</c:v>
                </c:pt>
                <c:pt idx="7013" formatCode="General">
                  <c:v>-1.4033500000000001</c:v>
                </c:pt>
                <c:pt idx="7014" formatCode="General">
                  <c:v>-1.4043699999999999</c:v>
                </c:pt>
                <c:pt idx="7015" formatCode="General">
                  <c:v>-1.4053800000000001</c:v>
                </c:pt>
                <c:pt idx="7016" formatCode="General">
                  <c:v>-1.4063600000000001</c:v>
                </c:pt>
                <c:pt idx="7017" formatCode="General">
                  <c:v>-1.4073500000000001</c:v>
                </c:pt>
                <c:pt idx="7018" formatCode="General">
                  <c:v>-1.4083699999999999</c:v>
                </c:pt>
                <c:pt idx="7019" formatCode="General">
                  <c:v>-1.40937</c:v>
                </c:pt>
                <c:pt idx="7020" formatCode="General">
                  <c:v>-1.4103600000000001</c:v>
                </c:pt>
                <c:pt idx="7021" formatCode="General">
                  <c:v>-1.4113599999999999</c:v>
                </c:pt>
                <c:pt idx="7022" formatCode="General">
                  <c:v>-1.4123699999999999</c:v>
                </c:pt>
                <c:pt idx="7023" formatCode="General">
                  <c:v>-1.4133500000000001</c:v>
                </c:pt>
                <c:pt idx="7024" formatCode="General">
                  <c:v>-1.41435</c:v>
                </c:pt>
                <c:pt idx="7025" formatCode="General">
                  <c:v>-1.41537</c:v>
                </c:pt>
                <c:pt idx="7026" formatCode="General">
                  <c:v>-1.41638</c:v>
                </c:pt>
                <c:pt idx="7027" formatCode="General">
                  <c:v>-1.41736</c:v>
                </c:pt>
                <c:pt idx="7028" formatCode="General">
                  <c:v>-1.4183699999999999</c:v>
                </c:pt>
                <c:pt idx="7029" formatCode="General">
                  <c:v>-1.4193800000000001</c:v>
                </c:pt>
                <c:pt idx="7030" formatCode="General">
                  <c:v>-1.42038</c:v>
                </c:pt>
                <c:pt idx="7031" formatCode="General">
                  <c:v>-1.42133</c:v>
                </c:pt>
                <c:pt idx="7032" formatCode="General">
                  <c:v>-1.4223699999999999</c:v>
                </c:pt>
                <c:pt idx="7033" formatCode="General">
                  <c:v>-1.42337</c:v>
                </c:pt>
                <c:pt idx="7034" formatCode="General">
                  <c:v>-1.4243699999999999</c:v>
                </c:pt>
                <c:pt idx="7035" formatCode="General">
                  <c:v>-1.4253499999999999</c:v>
                </c:pt>
                <c:pt idx="7036" formatCode="General">
                  <c:v>-1.42635</c:v>
                </c:pt>
                <c:pt idx="7037" formatCode="General">
                  <c:v>-1.42737</c:v>
                </c:pt>
                <c:pt idx="7038" formatCode="General">
                  <c:v>-1.4283600000000001</c:v>
                </c:pt>
                <c:pt idx="7039" formatCode="General">
                  <c:v>-1.4293800000000001</c:v>
                </c:pt>
                <c:pt idx="7040" formatCode="General">
                  <c:v>-1.4303699999999999</c:v>
                </c:pt>
                <c:pt idx="7041" formatCode="General">
                  <c:v>-1.4313499999999999</c:v>
                </c:pt>
                <c:pt idx="7042" formatCode="General">
                  <c:v>-1.4323300000000001</c:v>
                </c:pt>
                <c:pt idx="7043" formatCode="General">
                  <c:v>-1.43336</c:v>
                </c:pt>
                <c:pt idx="7044" formatCode="General">
                  <c:v>-1.4343600000000001</c:v>
                </c:pt>
                <c:pt idx="7045" formatCode="General">
                  <c:v>-1.43533</c:v>
                </c:pt>
                <c:pt idx="7046" formatCode="General">
                  <c:v>-1.43634</c:v>
                </c:pt>
                <c:pt idx="7047" formatCode="General">
                  <c:v>-1.43737</c:v>
                </c:pt>
                <c:pt idx="7048" formatCode="General">
                  <c:v>-1.4383699999999999</c:v>
                </c:pt>
                <c:pt idx="7049" formatCode="General">
                  <c:v>-1.4393199999999999</c:v>
                </c:pt>
                <c:pt idx="7050" formatCode="General">
                  <c:v>-1.4403300000000001</c:v>
                </c:pt>
                <c:pt idx="7051" formatCode="General">
                  <c:v>-1.44137</c:v>
                </c:pt>
                <c:pt idx="7052" formatCode="General">
                  <c:v>-1.4423600000000001</c:v>
                </c:pt>
                <c:pt idx="7053" formatCode="General">
                  <c:v>-1.4433400000000001</c:v>
                </c:pt>
                <c:pt idx="7054" formatCode="General">
                  <c:v>-1.4443600000000001</c:v>
                </c:pt>
                <c:pt idx="7055" formatCode="General">
                  <c:v>-1.44536</c:v>
                </c:pt>
                <c:pt idx="7056" formatCode="General">
                  <c:v>-1.4463600000000001</c:v>
                </c:pt>
                <c:pt idx="7057" formatCode="General">
                  <c:v>-1.4473499999999999</c:v>
                </c:pt>
                <c:pt idx="7058" formatCode="General">
                  <c:v>-1.44835</c:v>
                </c:pt>
                <c:pt idx="7059" formatCode="General">
                  <c:v>-1.4493499999999999</c:v>
                </c:pt>
                <c:pt idx="7060" formatCode="General">
                  <c:v>-1.45035</c:v>
                </c:pt>
                <c:pt idx="7061" formatCode="General">
                  <c:v>-1.4513400000000001</c:v>
                </c:pt>
                <c:pt idx="7062" formatCode="General">
                  <c:v>-1.4523600000000001</c:v>
                </c:pt>
                <c:pt idx="7063" formatCode="General">
                  <c:v>-1.4533400000000001</c:v>
                </c:pt>
                <c:pt idx="7064" formatCode="General">
                  <c:v>-1.4543299999999999</c:v>
                </c:pt>
                <c:pt idx="7065" formatCode="General">
                  <c:v>-1.4553499999999999</c:v>
                </c:pt>
                <c:pt idx="7066" formatCode="General">
                  <c:v>-1.45634</c:v>
                </c:pt>
                <c:pt idx="7067" formatCode="General">
                  <c:v>-1.4573499999999999</c:v>
                </c:pt>
                <c:pt idx="7068" formatCode="General">
                  <c:v>-1.45834</c:v>
                </c:pt>
                <c:pt idx="7069" formatCode="General">
                  <c:v>-1.4593499999999999</c:v>
                </c:pt>
                <c:pt idx="7070" formatCode="General">
                  <c:v>-1.46035</c:v>
                </c:pt>
                <c:pt idx="7071" formatCode="General">
                  <c:v>-1.4613400000000001</c:v>
                </c:pt>
                <c:pt idx="7072" formatCode="General">
                  <c:v>-1.46235</c:v>
                </c:pt>
                <c:pt idx="7073" formatCode="General">
                  <c:v>-1.4633700000000001</c:v>
                </c:pt>
                <c:pt idx="7074" formatCode="General">
                  <c:v>-1.4643299999999999</c:v>
                </c:pt>
                <c:pt idx="7075" formatCode="General">
                  <c:v>-1.46532</c:v>
                </c:pt>
                <c:pt idx="7076" formatCode="General">
                  <c:v>-1.46635</c:v>
                </c:pt>
                <c:pt idx="7077" formatCode="General">
                  <c:v>-1.4673499999999999</c:v>
                </c:pt>
                <c:pt idx="7078" formatCode="General">
                  <c:v>-1.4683299999999999</c:v>
                </c:pt>
                <c:pt idx="7079" formatCode="General">
                  <c:v>-1.46932</c:v>
                </c:pt>
                <c:pt idx="7080" formatCode="General">
                  <c:v>-1.4703599999999999</c:v>
                </c:pt>
                <c:pt idx="7081" formatCode="General">
                  <c:v>-1.4713400000000001</c:v>
                </c:pt>
                <c:pt idx="7082" formatCode="General">
                  <c:v>-1.4723299999999999</c:v>
                </c:pt>
                <c:pt idx="7083" formatCode="General">
                  <c:v>-1.47332</c:v>
                </c:pt>
                <c:pt idx="7084" formatCode="General">
                  <c:v>-1.4743299999999999</c:v>
                </c:pt>
                <c:pt idx="7085" formatCode="General">
                  <c:v>-1.47533</c:v>
                </c:pt>
                <c:pt idx="7086" formatCode="General">
                  <c:v>-1.4763299999999999</c:v>
                </c:pt>
                <c:pt idx="7087" formatCode="General">
                  <c:v>-1.4773499999999999</c:v>
                </c:pt>
                <c:pt idx="7088" formatCode="General">
                  <c:v>-1.47834</c:v>
                </c:pt>
                <c:pt idx="7089" formatCode="General">
                  <c:v>-1.4793400000000001</c:v>
                </c:pt>
                <c:pt idx="7090" formatCode="General">
                  <c:v>-1.4803200000000001</c:v>
                </c:pt>
                <c:pt idx="7091" formatCode="General">
                  <c:v>-1.4813499999999999</c:v>
                </c:pt>
                <c:pt idx="7092" formatCode="General">
                  <c:v>-1.48234</c:v>
                </c:pt>
                <c:pt idx="7093" formatCode="General">
                  <c:v>-1.4833400000000001</c:v>
                </c:pt>
                <c:pt idx="7094" formatCode="General">
                  <c:v>-1.48434</c:v>
                </c:pt>
                <c:pt idx="7095" formatCode="General">
                  <c:v>-1.48533</c:v>
                </c:pt>
                <c:pt idx="7096" formatCode="General">
                  <c:v>-1.48634</c:v>
                </c:pt>
                <c:pt idx="7097" formatCode="General">
                  <c:v>-1.4873400000000001</c:v>
                </c:pt>
                <c:pt idx="7098" formatCode="General">
                  <c:v>-1.4883500000000001</c:v>
                </c:pt>
                <c:pt idx="7099" formatCode="General">
                  <c:v>-1.4893400000000001</c:v>
                </c:pt>
                <c:pt idx="7100" formatCode="General">
                  <c:v>-1.4903200000000001</c:v>
                </c:pt>
                <c:pt idx="7101" formatCode="General">
                  <c:v>-1.49133</c:v>
                </c:pt>
                <c:pt idx="7102" formatCode="General">
                  <c:v>-1.49234</c:v>
                </c:pt>
                <c:pt idx="7103" formatCode="General">
                  <c:v>-1.49335</c:v>
                </c:pt>
                <c:pt idx="7104" formatCode="General">
                  <c:v>-1.49434</c:v>
                </c:pt>
                <c:pt idx="7105" formatCode="General">
                  <c:v>-1.49532</c:v>
                </c:pt>
                <c:pt idx="7106" formatCode="General">
                  <c:v>-1.4963500000000001</c:v>
                </c:pt>
                <c:pt idx="7107" formatCode="General">
                  <c:v>-1.49736</c:v>
                </c:pt>
                <c:pt idx="7108" formatCode="General">
                  <c:v>-1.4983299999999999</c:v>
                </c:pt>
                <c:pt idx="7109" formatCode="General">
                  <c:v>-1.4993399999999999</c:v>
                </c:pt>
                <c:pt idx="7110" formatCode="General">
                  <c:v>-1.5003299999999999</c:v>
                </c:pt>
                <c:pt idx="7111" formatCode="General">
                  <c:v>-1.50132</c:v>
                </c:pt>
                <c:pt idx="7112" formatCode="General">
                  <c:v>-1.5023299999999999</c:v>
                </c:pt>
                <c:pt idx="7113" formatCode="General">
                  <c:v>-1.5033399999999999</c:v>
                </c:pt>
                <c:pt idx="7114" formatCode="General">
                  <c:v>-1.5043299999999999</c:v>
                </c:pt>
                <c:pt idx="7115" formatCode="General">
                  <c:v>-1.5053300000000001</c:v>
                </c:pt>
                <c:pt idx="7116" formatCode="General">
                  <c:v>-1.5063500000000001</c:v>
                </c:pt>
                <c:pt idx="7117" formatCode="General">
                  <c:v>-1.50735</c:v>
                </c:pt>
                <c:pt idx="7118" formatCode="General">
                  <c:v>-1.5083200000000001</c:v>
                </c:pt>
                <c:pt idx="7119" formatCode="General">
                  <c:v>-1.5093399999999999</c:v>
                </c:pt>
                <c:pt idx="7120" formatCode="General">
                  <c:v>-1.5103500000000001</c:v>
                </c:pt>
                <c:pt idx="7121" formatCode="General">
                  <c:v>-1.5113399999999999</c:v>
                </c:pt>
                <c:pt idx="7122" formatCode="General">
                  <c:v>-1.51234</c:v>
                </c:pt>
                <c:pt idx="7123" formatCode="General">
                  <c:v>-1.51332</c:v>
                </c:pt>
                <c:pt idx="7124" formatCode="General">
                  <c:v>-1.5143500000000001</c:v>
                </c:pt>
                <c:pt idx="7125" formatCode="General">
                  <c:v>-1.51535</c:v>
                </c:pt>
                <c:pt idx="7126" formatCode="General">
                  <c:v>-1.51634</c:v>
                </c:pt>
                <c:pt idx="7127" formatCode="General">
                  <c:v>-1.5173300000000001</c:v>
                </c:pt>
                <c:pt idx="7128" formatCode="General">
                  <c:v>-1.51834</c:v>
                </c:pt>
                <c:pt idx="7129" formatCode="General">
                  <c:v>-1.5193399999999999</c:v>
                </c:pt>
                <c:pt idx="7130" formatCode="General">
                  <c:v>-1.52034</c:v>
                </c:pt>
                <c:pt idx="7131" formatCode="General">
                  <c:v>-1.52136</c:v>
                </c:pt>
                <c:pt idx="7132" formatCode="General">
                  <c:v>-1.5223500000000001</c:v>
                </c:pt>
                <c:pt idx="7133" formatCode="General">
                  <c:v>-1.5233099999999999</c:v>
                </c:pt>
                <c:pt idx="7134" formatCode="General">
                  <c:v>-1.5243500000000001</c:v>
                </c:pt>
                <c:pt idx="7135" formatCode="General">
                  <c:v>-1.52535</c:v>
                </c:pt>
                <c:pt idx="7136" formatCode="General">
                  <c:v>-1.52634</c:v>
                </c:pt>
                <c:pt idx="7137" formatCode="General">
                  <c:v>-1.5273300000000001</c:v>
                </c:pt>
                <c:pt idx="7138" formatCode="General">
                  <c:v>-1.5283199999999999</c:v>
                </c:pt>
                <c:pt idx="7139" formatCode="General">
                  <c:v>-1.5293300000000001</c:v>
                </c:pt>
                <c:pt idx="7140" formatCode="General">
                  <c:v>-1.5303100000000001</c:v>
                </c:pt>
                <c:pt idx="7141" formatCode="General">
                  <c:v>-1.53132</c:v>
                </c:pt>
                <c:pt idx="7142" formatCode="General">
                  <c:v>-1.5323199999999999</c:v>
                </c:pt>
                <c:pt idx="7143" formatCode="General">
                  <c:v>-1.53332</c:v>
                </c:pt>
                <c:pt idx="7144" formatCode="General">
                  <c:v>-1.5343199999999999</c:v>
                </c:pt>
                <c:pt idx="7145" formatCode="General">
                  <c:v>-1.53532</c:v>
                </c:pt>
                <c:pt idx="7146" formatCode="General">
                  <c:v>-1.5363500000000001</c:v>
                </c:pt>
                <c:pt idx="7147" formatCode="General">
                  <c:v>-1.53732</c:v>
                </c:pt>
                <c:pt idx="7148" formatCode="General">
                  <c:v>-1.5383</c:v>
                </c:pt>
                <c:pt idx="7149" formatCode="General">
                  <c:v>-1.5393399999999999</c:v>
                </c:pt>
                <c:pt idx="7150" formatCode="General">
                  <c:v>-1.54033</c:v>
                </c:pt>
                <c:pt idx="7151" formatCode="General">
                  <c:v>-1.54132</c:v>
                </c:pt>
                <c:pt idx="7152" formatCode="General">
                  <c:v>-1.5423100000000001</c:v>
                </c:pt>
                <c:pt idx="7153" formatCode="General">
                  <c:v>-1.54332</c:v>
                </c:pt>
                <c:pt idx="7154" formatCode="General">
                  <c:v>-1.5443100000000001</c:v>
                </c:pt>
                <c:pt idx="7155" formatCode="General">
                  <c:v>-1.54531</c:v>
                </c:pt>
                <c:pt idx="7156" formatCode="General">
                  <c:v>-1.5463199999999999</c:v>
                </c:pt>
                <c:pt idx="7157" formatCode="General">
                  <c:v>-1.54732</c:v>
                </c:pt>
                <c:pt idx="7158" formatCode="General">
                  <c:v>-1.5483100000000001</c:v>
                </c:pt>
                <c:pt idx="7159" formatCode="General">
                  <c:v>-1.5492999999999999</c:v>
                </c:pt>
                <c:pt idx="7160" formatCode="General">
                  <c:v>-1.5502899999999999</c:v>
                </c:pt>
                <c:pt idx="7161" formatCode="General">
                  <c:v>-1.5513300000000001</c:v>
                </c:pt>
                <c:pt idx="7162" formatCode="General">
                  <c:v>-1.5523</c:v>
                </c:pt>
                <c:pt idx="7163" formatCode="General">
                  <c:v>-1.5532999999999999</c:v>
                </c:pt>
                <c:pt idx="7164" formatCode="General">
                  <c:v>-1.5543199999999999</c:v>
                </c:pt>
                <c:pt idx="7165" formatCode="General">
                  <c:v>-1.55532</c:v>
                </c:pt>
                <c:pt idx="7166" formatCode="General">
                  <c:v>-1.5563199999999999</c:v>
                </c:pt>
                <c:pt idx="7167" formatCode="General">
                  <c:v>-1.55731</c:v>
                </c:pt>
                <c:pt idx="7168" formatCode="General">
                  <c:v>-1.5583199999999999</c:v>
                </c:pt>
                <c:pt idx="7169" formatCode="General">
                  <c:v>-1.55932</c:v>
                </c:pt>
                <c:pt idx="7170" formatCode="General">
                  <c:v>-1.5603100000000001</c:v>
                </c:pt>
                <c:pt idx="7171" formatCode="General">
                  <c:v>-1.56132</c:v>
                </c:pt>
                <c:pt idx="7172" formatCode="General">
                  <c:v>-1.5623199999999999</c:v>
                </c:pt>
                <c:pt idx="7173" formatCode="General">
                  <c:v>-1.5632999999999999</c:v>
                </c:pt>
                <c:pt idx="7174" formatCode="General">
                  <c:v>-1.5643100000000001</c:v>
                </c:pt>
                <c:pt idx="7175" formatCode="General">
                  <c:v>-1.5653300000000001</c:v>
                </c:pt>
                <c:pt idx="7176" formatCode="General">
                  <c:v>-1.56633</c:v>
                </c:pt>
                <c:pt idx="7177" formatCode="General">
                  <c:v>-1.5672900000000001</c:v>
                </c:pt>
                <c:pt idx="7178" formatCode="General">
                  <c:v>-1.5683100000000001</c:v>
                </c:pt>
                <c:pt idx="7179" formatCode="General">
                  <c:v>-1.56932</c:v>
                </c:pt>
                <c:pt idx="7180" formatCode="General">
                  <c:v>-1.57033</c:v>
                </c:pt>
                <c:pt idx="7181" formatCode="General">
                  <c:v>-1.57128</c:v>
                </c:pt>
                <c:pt idx="7182" formatCode="General">
                  <c:v>-1.5723</c:v>
                </c:pt>
                <c:pt idx="7183" formatCode="General">
                  <c:v>-1.5733299999999999</c:v>
                </c:pt>
                <c:pt idx="7184" formatCode="General">
                  <c:v>-1.5743</c:v>
                </c:pt>
                <c:pt idx="7185" formatCode="General">
                  <c:v>-1.5752900000000001</c:v>
                </c:pt>
                <c:pt idx="7186" formatCode="General">
                  <c:v>-1.5763100000000001</c:v>
                </c:pt>
                <c:pt idx="7187" formatCode="General">
                  <c:v>-1.5772999999999999</c:v>
                </c:pt>
                <c:pt idx="7188" formatCode="General">
                  <c:v>-1.5783</c:v>
                </c:pt>
                <c:pt idx="7189" formatCode="General">
                  <c:v>-1.5792999999999999</c:v>
                </c:pt>
                <c:pt idx="7190" formatCode="General">
                  <c:v>-1.5803100000000001</c:v>
                </c:pt>
                <c:pt idx="7191" formatCode="General">
                  <c:v>-1.5812900000000001</c:v>
                </c:pt>
                <c:pt idx="7192" formatCode="General">
                  <c:v>-1.58229</c:v>
                </c:pt>
                <c:pt idx="7193" formatCode="General">
                  <c:v>-1.5832999999999999</c:v>
                </c:pt>
                <c:pt idx="7194" formatCode="General">
                  <c:v>-1.58433</c:v>
                </c:pt>
                <c:pt idx="7195" formatCode="General">
                  <c:v>-1.58531</c:v>
                </c:pt>
                <c:pt idx="7196" formatCode="General">
                  <c:v>-1.5863</c:v>
                </c:pt>
                <c:pt idx="7197" formatCode="General">
                  <c:v>-1.5873200000000001</c:v>
                </c:pt>
                <c:pt idx="7198" formatCode="General">
                  <c:v>-1.58832</c:v>
                </c:pt>
                <c:pt idx="7199" formatCode="General">
                  <c:v>-1.58931</c:v>
                </c:pt>
                <c:pt idx="7200" formatCode="General">
                  <c:v>-1.59029</c:v>
                </c:pt>
                <c:pt idx="7201" formatCode="General">
                  <c:v>-1.5913299999999999</c:v>
                </c:pt>
                <c:pt idx="7202" formatCode="General">
                  <c:v>-1.59232</c:v>
                </c:pt>
                <c:pt idx="7203" formatCode="General">
                  <c:v>-1.59331</c:v>
                </c:pt>
                <c:pt idx="7204" formatCode="General">
                  <c:v>-1.59432</c:v>
                </c:pt>
                <c:pt idx="7205" formatCode="General">
                  <c:v>-1.5953299999999999</c:v>
                </c:pt>
                <c:pt idx="7206" formatCode="General">
                  <c:v>-1.5963099999999999</c:v>
                </c:pt>
                <c:pt idx="7207" formatCode="General">
                  <c:v>-1.59731</c:v>
                </c:pt>
                <c:pt idx="7208" formatCode="General">
                  <c:v>-1.59833</c:v>
                </c:pt>
                <c:pt idx="7209" formatCode="General">
                  <c:v>-1.59931</c:v>
                </c:pt>
                <c:pt idx="7210" formatCode="General">
                  <c:v>-1.6003000000000001</c:v>
                </c:pt>
                <c:pt idx="7211" formatCode="General">
                  <c:v>-1.6012999999999999</c:v>
                </c:pt>
                <c:pt idx="7212" formatCode="General">
                  <c:v>-1.60232</c:v>
                </c:pt>
                <c:pt idx="7213" formatCode="General">
                  <c:v>-1.6033200000000001</c:v>
                </c:pt>
                <c:pt idx="7214" formatCode="General">
                  <c:v>-1.6043000000000001</c:v>
                </c:pt>
                <c:pt idx="7215" formatCode="General">
                  <c:v>-1.6052999999999999</c:v>
                </c:pt>
                <c:pt idx="7216" formatCode="General">
                  <c:v>-1.6063000000000001</c:v>
                </c:pt>
                <c:pt idx="7217" formatCode="General">
                  <c:v>-1.6073</c:v>
                </c:pt>
                <c:pt idx="7218" formatCode="General">
                  <c:v>-1.6083099999999999</c:v>
                </c:pt>
                <c:pt idx="7219" formatCode="General">
                  <c:v>-1.60931</c:v>
                </c:pt>
                <c:pt idx="7220" formatCode="General">
                  <c:v>-1.61032</c:v>
                </c:pt>
                <c:pt idx="7221" formatCode="General">
                  <c:v>-1.6113</c:v>
                </c:pt>
                <c:pt idx="7222" formatCode="General">
                  <c:v>-1.61229</c:v>
                </c:pt>
                <c:pt idx="7223" formatCode="General">
                  <c:v>-1.6133200000000001</c:v>
                </c:pt>
                <c:pt idx="7224" formatCode="General">
                  <c:v>-1.6143099999999999</c:v>
                </c:pt>
                <c:pt idx="7225" formatCode="General">
                  <c:v>-1.6153</c:v>
                </c:pt>
                <c:pt idx="7226" formatCode="General">
                  <c:v>-1.6163099999999999</c:v>
                </c:pt>
                <c:pt idx="7227" formatCode="General">
                  <c:v>-1.6173299999999999</c:v>
                </c:pt>
                <c:pt idx="7228" formatCode="General">
                  <c:v>-1.61829</c:v>
                </c:pt>
                <c:pt idx="7229" formatCode="General">
                  <c:v>-1.6192899999999999</c:v>
                </c:pt>
                <c:pt idx="7230" formatCode="General">
                  <c:v>-1.6203099999999999</c:v>
                </c:pt>
                <c:pt idx="7231" formatCode="General">
                  <c:v>-1.62131</c:v>
                </c:pt>
                <c:pt idx="7232" formatCode="General">
                  <c:v>-1.62229</c:v>
                </c:pt>
                <c:pt idx="7233" formatCode="General">
                  <c:v>-1.6232899999999999</c:v>
                </c:pt>
                <c:pt idx="7234" formatCode="General">
                  <c:v>-1.6243099999999999</c:v>
                </c:pt>
                <c:pt idx="7235" formatCode="General">
                  <c:v>-1.6253</c:v>
                </c:pt>
                <c:pt idx="7236" formatCode="General">
                  <c:v>-1.62629</c:v>
                </c:pt>
                <c:pt idx="7237" formatCode="General">
                  <c:v>-1.6272899999999999</c:v>
                </c:pt>
                <c:pt idx="7238" formatCode="General">
                  <c:v>-1.62829</c:v>
                </c:pt>
                <c:pt idx="7239" formatCode="General">
                  <c:v>-1.6293</c:v>
                </c:pt>
                <c:pt idx="7240" formatCode="General">
                  <c:v>-1.63029</c:v>
                </c:pt>
                <c:pt idx="7241" formatCode="General">
                  <c:v>-1.6312899999999999</c:v>
                </c:pt>
                <c:pt idx="7242" formatCode="General">
                  <c:v>-1.6323099999999999</c:v>
                </c:pt>
                <c:pt idx="7243" formatCode="General">
                  <c:v>-1.6332899999999999</c:v>
                </c:pt>
                <c:pt idx="7244" formatCode="General">
                  <c:v>-1.6343000000000001</c:v>
                </c:pt>
                <c:pt idx="7245" formatCode="General">
                  <c:v>-1.6353200000000001</c:v>
                </c:pt>
                <c:pt idx="7246" formatCode="General">
                  <c:v>-1.6363000000000001</c:v>
                </c:pt>
                <c:pt idx="7247" formatCode="General">
                  <c:v>-1.6373</c:v>
                </c:pt>
                <c:pt idx="7248" formatCode="General">
                  <c:v>-1.6383000000000001</c:v>
                </c:pt>
                <c:pt idx="7249" formatCode="General">
                  <c:v>-1.63933</c:v>
                </c:pt>
                <c:pt idx="7250" formatCode="General">
                  <c:v>-1.64032</c:v>
                </c:pt>
                <c:pt idx="7251" formatCode="General">
                  <c:v>-1.6412899999999999</c:v>
                </c:pt>
                <c:pt idx="7252" formatCode="General">
                  <c:v>-1.6423000000000001</c:v>
                </c:pt>
                <c:pt idx="7253" formatCode="General">
                  <c:v>-1.64334</c:v>
                </c:pt>
                <c:pt idx="7254" formatCode="General">
                  <c:v>-1.6443300000000001</c:v>
                </c:pt>
                <c:pt idx="7255" formatCode="General">
                  <c:v>-1.64533</c:v>
                </c:pt>
                <c:pt idx="7256" formatCode="General">
                  <c:v>-1.64632</c:v>
                </c:pt>
                <c:pt idx="7257" formatCode="General">
                  <c:v>-1.64733</c:v>
                </c:pt>
                <c:pt idx="7258" formatCode="General">
                  <c:v>-1.6483000000000001</c:v>
                </c:pt>
                <c:pt idx="7259" formatCode="General">
                  <c:v>-1.6493199999999999</c:v>
                </c:pt>
                <c:pt idx="7260" formatCode="General">
                  <c:v>-1.65029</c:v>
                </c:pt>
                <c:pt idx="7261" formatCode="General">
                  <c:v>-1.6512899999999999</c:v>
                </c:pt>
                <c:pt idx="7262" formatCode="General">
                  <c:v>-1.65229</c:v>
                </c:pt>
                <c:pt idx="7263" formatCode="General">
                  <c:v>-1.6533</c:v>
                </c:pt>
                <c:pt idx="7264" formatCode="General">
                  <c:v>-1.6543099999999999</c:v>
                </c:pt>
                <c:pt idx="7265" formatCode="General">
                  <c:v>-1.6552899999999999</c:v>
                </c:pt>
                <c:pt idx="7266" formatCode="General">
                  <c:v>-1.6563000000000001</c:v>
                </c:pt>
                <c:pt idx="7267" formatCode="General">
                  <c:v>-1.6573199999999999</c:v>
                </c:pt>
                <c:pt idx="7268" formatCode="General">
                  <c:v>-1.6583000000000001</c:v>
                </c:pt>
                <c:pt idx="7269" formatCode="General">
                  <c:v>-1.6593100000000001</c:v>
                </c:pt>
                <c:pt idx="7270" formatCode="General">
                  <c:v>-1.66032</c:v>
                </c:pt>
                <c:pt idx="7271" formatCode="General">
                  <c:v>-1.6613100000000001</c:v>
                </c:pt>
                <c:pt idx="7272" formatCode="General">
                  <c:v>-1.6623000000000001</c:v>
                </c:pt>
                <c:pt idx="7273" formatCode="General">
                  <c:v>-1.6633</c:v>
                </c:pt>
                <c:pt idx="7274" formatCode="General">
                  <c:v>-1.66429</c:v>
                </c:pt>
                <c:pt idx="7275" formatCode="General">
                  <c:v>-1.6653100000000001</c:v>
                </c:pt>
                <c:pt idx="7276" formatCode="General">
                  <c:v>-1.66629</c:v>
                </c:pt>
                <c:pt idx="7277" formatCode="General">
                  <c:v>-1.6673</c:v>
                </c:pt>
                <c:pt idx="7278" formatCode="General">
                  <c:v>-1.66831</c:v>
                </c:pt>
                <c:pt idx="7279" formatCode="General">
                  <c:v>-1.6692899999999999</c:v>
                </c:pt>
                <c:pt idx="7280" formatCode="General">
                  <c:v>-1.6702699999999999</c:v>
                </c:pt>
                <c:pt idx="7281" formatCode="General">
                  <c:v>-1.6713100000000001</c:v>
                </c:pt>
                <c:pt idx="7282" formatCode="General">
                  <c:v>-1.6722999999999999</c:v>
                </c:pt>
                <c:pt idx="7283" formatCode="General">
                  <c:v>-1.6732899999999999</c:v>
                </c:pt>
                <c:pt idx="7284" formatCode="General">
                  <c:v>-1.67428</c:v>
                </c:pt>
                <c:pt idx="7285" formatCode="General">
                  <c:v>-1.6753100000000001</c:v>
                </c:pt>
                <c:pt idx="7286" formatCode="General">
                  <c:v>-1.67631</c:v>
                </c:pt>
                <c:pt idx="7287" formatCode="General">
                  <c:v>-1.6772800000000001</c:v>
                </c:pt>
                <c:pt idx="7288" formatCode="General">
                  <c:v>-1.67832</c:v>
                </c:pt>
                <c:pt idx="7289" formatCode="General">
                  <c:v>-1.6793100000000001</c:v>
                </c:pt>
                <c:pt idx="7290" formatCode="General">
                  <c:v>-1.6802999999999999</c:v>
                </c:pt>
                <c:pt idx="7291" formatCode="General">
                  <c:v>-1.68126</c:v>
                </c:pt>
                <c:pt idx="7292" formatCode="General">
                  <c:v>-1.68232</c:v>
                </c:pt>
                <c:pt idx="7293" formatCode="General">
                  <c:v>-1.6833100000000001</c:v>
                </c:pt>
                <c:pt idx="7294" formatCode="General">
                  <c:v>-1.6842900000000001</c:v>
                </c:pt>
                <c:pt idx="7295" formatCode="General">
                  <c:v>-1.6853</c:v>
                </c:pt>
                <c:pt idx="7296" formatCode="General">
                  <c:v>-1.6862900000000001</c:v>
                </c:pt>
                <c:pt idx="7297" formatCode="General">
                  <c:v>-1.6872799999999999</c:v>
                </c:pt>
                <c:pt idx="7298" formatCode="General">
                  <c:v>-1.68828</c:v>
                </c:pt>
                <c:pt idx="7299" formatCode="General">
                  <c:v>-1.68929</c:v>
                </c:pt>
                <c:pt idx="7300" formatCode="General">
                  <c:v>-1.6902999999999999</c:v>
                </c:pt>
                <c:pt idx="7301" formatCode="General">
                  <c:v>-1.69129</c:v>
                </c:pt>
                <c:pt idx="7302" formatCode="General">
                  <c:v>-1.69228</c:v>
                </c:pt>
                <c:pt idx="7303" formatCode="General">
                  <c:v>-1.6933100000000001</c:v>
                </c:pt>
                <c:pt idx="7304" formatCode="General">
                  <c:v>-1.69431</c:v>
                </c:pt>
                <c:pt idx="7305" formatCode="General">
                  <c:v>-1.69529</c:v>
                </c:pt>
                <c:pt idx="7306" formatCode="General">
                  <c:v>-1.69628</c:v>
                </c:pt>
                <c:pt idx="7307" formatCode="General">
                  <c:v>-1.6973199999999999</c:v>
                </c:pt>
                <c:pt idx="7308" formatCode="General">
                  <c:v>-1.6982999999999999</c:v>
                </c:pt>
                <c:pt idx="7309" formatCode="General">
                  <c:v>-1.6993100000000001</c:v>
                </c:pt>
                <c:pt idx="7310" formatCode="General">
                  <c:v>-1.7002900000000001</c:v>
                </c:pt>
                <c:pt idx="7311" formatCode="General">
                  <c:v>-1.7013100000000001</c:v>
                </c:pt>
                <c:pt idx="7312" formatCode="General">
                  <c:v>-1.7022999999999999</c:v>
                </c:pt>
                <c:pt idx="7313" formatCode="General">
                  <c:v>-1.7032799999999999</c:v>
                </c:pt>
                <c:pt idx="7314" formatCode="General">
                  <c:v>-1.7043200000000001</c:v>
                </c:pt>
                <c:pt idx="7315" formatCode="General">
                  <c:v>-1.7053</c:v>
                </c:pt>
                <c:pt idx="7316" formatCode="General">
                  <c:v>-1.70628</c:v>
                </c:pt>
                <c:pt idx="7317" formatCode="General">
                  <c:v>-1.7072799999999999</c:v>
                </c:pt>
                <c:pt idx="7318" formatCode="General">
                  <c:v>-1.7082999999999999</c:v>
                </c:pt>
                <c:pt idx="7319" formatCode="General">
                  <c:v>-1.7092799999999999</c:v>
                </c:pt>
                <c:pt idx="7320" formatCode="General">
                  <c:v>-1.71028</c:v>
                </c:pt>
                <c:pt idx="7321" formatCode="General">
                  <c:v>-1.7113</c:v>
                </c:pt>
                <c:pt idx="7322" formatCode="General">
                  <c:v>-1.7122999999999999</c:v>
                </c:pt>
                <c:pt idx="7323" formatCode="General">
                  <c:v>-1.71329</c:v>
                </c:pt>
                <c:pt idx="7324" formatCode="General">
                  <c:v>-1.71428</c:v>
                </c:pt>
                <c:pt idx="7325" formatCode="General">
                  <c:v>-1.71529</c:v>
                </c:pt>
                <c:pt idx="7326" formatCode="General">
                  <c:v>-1.7163200000000001</c:v>
                </c:pt>
                <c:pt idx="7327" formatCode="General">
                  <c:v>-1.71733</c:v>
                </c:pt>
                <c:pt idx="7328" formatCode="General">
                  <c:v>-1.7182900000000001</c:v>
                </c:pt>
                <c:pt idx="7329" formatCode="General">
                  <c:v>-1.7193000000000001</c:v>
                </c:pt>
                <c:pt idx="7330" formatCode="General">
                  <c:v>-1.7202900000000001</c:v>
                </c:pt>
                <c:pt idx="7331" formatCode="General">
                  <c:v>-1.72129</c:v>
                </c:pt>
                <c:pt idx="7332" formatCode="General">
                  <c:v>-1.7222900000000001</c:v>
                </c:pt>
                <c:pt idx="7333" formatCode="General">
                  <c:v>-1.72329</c:v>
                </c:pt>
                <c:pt idx="7334" formatCode="General">
                  <c:v>-1.7242900000000001</c:v>
                </c:pt>
                <c:pt idx="7335" formatCode="General">
                  <c:v>-1.7253000000000001</c:v>
                </c:pt>
                <c:pt idx="7336" formatCode="General">
                  <c:v>-1.72631</c:v>
                </c:pt>
                <c:pt idx="7337" formatCode="General">
                  <c:v>-1.7273000000000001</c:v>
                </c:pt>
                <c:pt idx="7338" formatCode="General">
                  <c:v>-1.72827</c:v>
                </c:pt>
                <c:pt idx="7339" formatCode="General">
                  <c:v>-1.7292700000000001</c:v>
                </c:pt>
                <c:pt idx="7340" formatCode="General">
                  <c:v>-1.7303200000000001</c:v>
                </c:pt>
                <c:pt idx="7341" formatCode="General">
                  <c:v>-1.7313099999999999</c:v>
                </c:pt>
                <c:pt idx="7342" formatCode="General">
                  <c:v>-1.73227</c:v>
                </c:pt>
                <c:pt idx="7343" formatCode="General">
                  <c:v>-1.7332700000000001</c:v>
                </c:pt>
                <c:pt idx="7344" formatCode="General">
                  <c:v>-1.7343</c:v>
                </c:pt>
                <c:pt idx="7345" formatCode="General">
                  <c:v>-1.73529</c:v>
                </c:pt>
                <c:pt idx="7346" formatCode="General">
                  <c:v>-1.7362899999999999</c:v>
                </c:pt>
                <c:pt idx="7347" formatCode="General">
                  <c:v>-1.73729</c:v>
                </c:pt>
                <c:pt idx="7348" formatCode="General">
                  <c:v>-1.7382899999999999</c:v>
                </c:pt>
                <c:pt idx="7349" formatCode="General">
                  <c:v>-1.7392799999999999</c:v>
                </c:pt>
                <c:pt idx="7350" formatCode="General">
                  <c:v>-1.7402899999999999</c:v>
                </c:pt>
                <c:pt idx="7351" formatCode="General">
                  <c:v>-1.7413000000000001</c:v>
                </c:pt>
                <c:pt idx="7352" formatCode="General">
                  <c:v>-1.7422899999999999</c:v>
                </c:pt>
                <c:pt idx="7353" formatCode="General">
                  <c:v>-1.7432799999999999</c:v>
                </c:pt>
                <c:pt idx="7354" formatCode="General">
                  <c:v>-1.7442899999999999</c:v>
                </c:pt>
                <c:pt idx="7355" formatCode="General">
                  <c:v>-1.7452799999999999</c:v>
                </c:pt>
                <c:pt idx="7356" formatCode="General">
                  <c:v>-1.74627</c:v>
                </c:pt>
                <c:pt idx="7357" formatCode="General">
                  <c:v>-1.7472399999999999</c:v>
                </c:pt>
                <c:pt idx="7358" formatCode="General">
                  <c:v>-1.7482899999999999</c:v>
                </c:pt>
                <c:pt idx="7359" formatCode="General">
                  <c:v>-1.74929</c:v>
                </c:pt>
                <c:pt idx="7360" formatCode="General">
                  <c:v>-1.7502800000000001</c:v>
                </c:pt>
                <c:pt idx="7361" formatCode="General">
                  <c:v>-1.7512799999999999</c:v>
                </c:pt>
                <c:pt idx="7362" formatCode="General">
                  <c:v>-1.7522899999999999</c:v>
                </c:pt>
                <c:pt idx="7363" formatCode="General">
                  <c:v>-1.7532799999999999</c:v>
                </c:pt>
                <c:pt idx="7364" formatCode="General">
                  <c:v>-1.75427</c:v>
                </c:pt>
                <c:pt idx="7365" formatCode="General">
                  <c:v>-1.75529</c:v>
                </c:pt>
                <c:pt idx="7366" formatCode="General">
                  <c:v>-1.7563</c:v>
                </c:pt>
                <c:pt idx="7367" formatCode="General">
                  <c:v>-1.75728</c:v>
                </c:pt>
                <c:pt idx="7368" formatCode="General">
                  <c:v>-1.75827</c:v>
                </c:pt>
                <c:pt idx="7369" formatCode="General">
                  <c:v>-1.75929</c:v>
                </c:pt>
                <c:pt idx="7370" formatCode="General">
                  <c:v>-1.7602800000000001</c:v>
                </c:pt>
                <c:pt idx="7371" formatCode="General">
                  <c:v>-1.7612699999999999</c:v>
                </c:pt>
                <c:pt idx="7372" formatCode="General">
                  <c:v>-1.7626200000000001</c:v>
                </c:pt>
                <c:pt idx="7373" formatCode="General">
                  <c:v>-1.7639800000000001</c:v>
                </c:pt>
                <c:pt idx="7374" formatCode="General">
                  <c:v>-1.76498</c:v>
                </c:pt>
                <c:pt idx="7375" formatCode="General">
                  <c:v>-1.7659800000000001</c:v>
                </c:pt>
                <c:pt idx="7376" formatCode="General">
                  <c:v>-1.7669699999999999</c:v>
                </c:pt>
                <c:pt idx="7377" formatCode="General">
                  <c:v>-1.76797</c:v>
                </c:pt>
                <c:pt idx="7378" formatCode="General">
                  <c:v>-1.7689600000000001</c:v>
                </c:pt>
                <c:pt idx="7379" formatCode="General">
                  <c:v>-1.76997</c:v>
                </c:pt>
                <c:pt idx="7380" formatCode="General">
                  <c:v>-1.77098</c:v>
                </c:pt>
                <c:pt idx="7381" formatCode="General">
                  <c:v>-1.7719800000000001</c:v>
                </c:pt>
                <c:pt idx="7382" formatCode="General">
                  <c:v>-1.7729699999999999</c:v>
                </c:pt>
                <c:pt idx="7383" formatCode="General">
                  <c:v>-1.77396</c:v>
                </c:pt>
                <c:pt idx="7384" formatCode="General">
                  <c:v>-1.7749900000000001</c:v>
                </c:pt>
                <c:pt idx="7385" formatCode="General">
                  <c:v>-1.77599</c:v>
                </c:pt>
                <c:pt idx="7386" formatCode="General">
                  <c:v>-1.7769699999999999</c:v>
                </c:pt>
                <c:pt idx="7387" formatCode="General">
                  <c:v>-1.77796</c:v>
                </c:pt>
                <c:pt idx="7388" formatCode="General">
                  <c:v>-1.7789600000000001</c:v>
                </c:pt>
                <c:pt idx="7389" formatCode="General">
                  <c:v>-1.7799700000000001</c:v>
                </c:pt>
                <c:pt idx="7390" formatCode="General">
                  <c:v>-1.7809600000000001</c:v>
                </c:pt>
                <c:pt idx="7391" formatCode="General">
                  <c:v>-1.7819700000000001</c:v>
                </c:pt>
                <c:pt idx="7392" formatCode="General">
                  <c:v>-1.7829600000000001</c:v>
                </c:pt>
                <c:pt idx="7393" formatCode="General">
                  <c:v>-1.7839499999999999</c:v>
                </c:pt>
                <c:pt idx="7394" formatCode="General">
                  <c:v>-1.7849699999999999</c:v>
                </c:pt>
                <c:pt idx="7395" formatCode="General">
                  <c:v>-1.78596</c:v>
                </c:pt>
                <c:pt idx="7396" formatCode="General">
                  <c:v>-1.78695</c:v>
                </c:pt>
                <c:pt idx="7397" formatCode="General">
                  <c:v>-1.78796</c:v>
                </c:pt>
                <c:pt idx="7398" formatCode="General">
                  <c:v>-1.78898</c:v>
                </c:pt>
                <c:pt idx="7399" formatCode="General">
                  <c:v>-1.7899799999999999</c:v>
                </c:pt>
                <c:pt idx="7400" formatCode="General">
                  <c:v>-1.79097</c:v>
                </c:pt>
                <c:pt idx="7401" formatCode="General">
                  <c:v>-1.7919700000000001</c:v>
                </c:pt>
                <c:pt idx="7402" formatCode="General">
                  <c:v>-1.79297</c:v>
                </c:pt>
                <c:pt idx="7403" formatCode="General">
                  <c:v>-1.7939799999999999</c:v>
                </c:pt>
                <c:pt idx="7404" formatCode="General">
                  <c:v>-1.79498</c:v>
                </c:pt>
                <c:pt idx="7405" formatCode="General">
                  <c:v>-1.79599</c:v>
                </c:pt>
                <c:pt idx="7406" formatCode="General">
                  <c:v>-1.79698</c:v>
                </c:pt>
                <c:pt idx="7407" formatCode="General">
                  <c:v>-1.7979499999999999</c:v>
                </c:pt>
                <c:pt idx="7408" formatCode="General">
                  <c:v>-1.7989999999999999</c:v>
                </c:pt>
                <c:pt idx="7409" formatCode="General">
                  <c:v>-1.7999799999999999</c:v>
                </c:pt>
                <c:pt idx="7410" formatCode="General">
                  <c:v>-1.8009599999999999</c:v>
                </c:pt>
                <c:pt idx="7411" formatCode="General">
                  <c:v>-1.8019499999999999</c:v>
                </c:pt>
                <c:pt idx="7412" formatCode="General">
                  <c:v>-1.8029900000000001</c:v>
                </c:pt>
                <c:pt idx="7413" formatCode="General">
                  <c:v>-1.8039700000000001</c:v>
                </c:pt>
                <c:pt idx="7414" formatCode="General">
                  <c:v>-1.8049599999999999</c:v>
                </c:pt>
                <c:pt idx="7415" formatCode="General">
                  <c:v>-1.8059700000000001</c:v>
                </c:pt>
                <c:pt idx="7416" formatCode="General">
                  <c:v>-1.8069500000000001</c:v>
                </c:pt>
                <c:pt idx="7417" formatCode="General">
                  <c:v>-1.8079799999999999</c:v>
                </c:pt>
                <c:pt idx="7418" formatCode="General">
                  <c:v>-1.80897</c:v>
                </c:pt>
                <c:pt idx="7419" formatCode="General">
                  <c:v>-1.8099700000000001</c:v>
                </c:pt>
                <c:pt idx="7420" formatCode="General">
                  <c:v>-1.8109599999999999</c:v>
                </c:pt>
                <c:pt idx="7421" formatCode="General">
                  <c:v>-1.8119499999999999</c:v>
                </c:pt>
                <c:pt idx="7422" formatCode="General">
                  <c:v>-1.81297</c:v>
                </c:pt>
                <c:pt idx="7423" formatCode="General">
                  <c:v>-1.8139700000000001</c:v>
                </c:pt>
                <c:pt idx="7424" formatCode="General">
                  <c:v>-1.81497</c:v>
                </c:pt>
                <c:pt idx="7425" formatCode="General">
                  <c:v>-1.81595</c:v>
                </c:pt>
                <c:pt idx="7426" formatCode="General">
                  <c:v>-1.81697</c:v>
                </c:pt>
                <c:pt idx="7427" formatCode="General">
                  <c:v>-1.8179700000000001</c:v>
                </c:pt>
                <c:pt idx="7428" formatCode="General">
                  <c:v>-1.81897</c:v>
                </c:pt>
                <c:pt idx="7429" formatCode="General">
                  <c:v>-1.81995</c:v>
                </c:pt>
                <c:pt idx="7430" formatCode="General">
                  <c:v>-1.8209299999999999</c:v>
                </c:pt>
                <c:pt idx="7431" formatCode="General">
                  <c:v>-1.82196</c:v>
                </c:pt>
                <c:pt idx="7432" formatCode="General">
                  <c:v>-1.82297</c:v>
                </c:pt>
                <c:pt idx="7433" formatCode="General">
                  <c:v>-1.8239399999999999</c:v>
                </c:pt>
                <c:pt idx="7434" formatCode="General">
                  <c:v>-1.82497</c:v>
                </c:pt>
                <c:pt idx="7435" formatCode="General">
                  <c:v>-1.8259799999999999</c:v>
                </c:pt>
                <c:pt idx="7436" formatCode="General">
                  <c:v>-1.82697</c:v>
                </c:pt>
                <c:pt idx="7437" formatCode="General">
                  <c:v>-1.82796</c:v>
                </c:pt>
                <c:pt idx="7438" formatCode="General">
                  <c:v>-1.8289599999999999</c:v>
                </c:pt>
                <c:pt idx="7439" formatCode="General">
                  <c:v>-1.8299700000000001</c:v>
                </c:pt>
                <c:pt idx="7440" formatCode="General">
                  <c:v>-1.83097</c:v>
                </c:pt>
                <c:pt idx="7441" formatCode="General">
                  <c:v>-1.83196</c:v>
                </c:pt>
                <c:pt idx="7442" formatCode="General">
                  <c:v>-1.8329500000000001</c:v>
                </c:pt>
                <c:pt idx="7443" formatCode="General">
                  <c:v>-1.8339700000000001</c:v>
                </c:pt>
                <c:pt idx="7444" formatCode="General">
                  <c:v>-1.83497</c:v>
                </c:pt>
                <c:pt idx="7445" formatCode="General">
                  <c:v>-1.83596</c:v>
                </c:pt>
                <c:pt idx="7446" formatCode="General">
                  <c:v>-1.8369599999999999</c:v>
                </c:pt>
                <c:pt idx="7447" formatCode="General">
                  <c:v>-1.83796</c:v>
                </c:pt>
                <c:pt idx="7448" formatCode="General">
                  <c:v>-1.8389599999999999</c:v>
                </c:pt>
                <c:pt idx="7449" formatCode="General">
                  <c:v>-1.83995</c:v>
                </c:pt>
                <c:pt idx="7450" formatCode="General">
                  <c:v>-1.84097</c:v>
                </c:pt>
                <c:pt idx="7451" formatCode="General">
                  <c:v>-1.84195</c:v>
                </c:pt>
                <c:pt idx="7452" formatCode="General">
                  <c:v>-1.84297</c:v>
                </c:pt>
                <c:pt idx="7453" formatCode="General">
                  <c:v>-1.84396</c:v>
                </c:pt>
                <c:pt idx="7454" formatCode="General">
                  <c:v>-1.8449500000000001</c:v>
                </c:pt>
                <c:pt idx="7455" formatCode="General">
                  <c:v>-1.84595</c:v>
                </c:pt>
                <c:pt idx="7456" formatCode="General">
                  <c:v>-1.8469599999999999</c:v>
                </c:pt>
                <c:pt idx="7457" formatCode="General">
                  <c:v>-1.84796</c:v>
                </c:pt>
                <c:pt idx="7458" formatCode="General">
                  <c:v>-1.84897</c:v>
                </c:pt>
                <c:pt idx="7459" formatCode="General">
                  <c:v>-1.84995</c:v>
                </c:pt>
                <c:pt idx="7460" formatCode="General">
                  <c:v>-1.8509500000000001</c:v>
                </c:pt>
                <c:pt idx="7461" formatCode="General">
                  <c:v>-1.85195</c:v>
                </c:pt>
                <c:pt idx="7462" formatCode="General">
                  <c:v>-1.8529599999999999</c:v>
                </c:pt>
                <c:pt idx="7463" formatCode="General">
                  <c:v>-1.8539600000000001</c:v>
                </c:pt>
                <c:pt idx="7464" formatCode="General">
                  <c:v>-1.8549599999999999</c:v>
                </c:pt>
                <c:pt idx="7465" formatCode="General">
                  <c:v>-1.8559399999999999</c:v>
                </c:pt>
                <c:pt idx="7466" formatCode="General">
                  <c:v>-1.8569500000000001</c:v>
                </c:pt>
                <c:pt idx="7467" formatCode="General">
                  <c:v>-1.8579699999999999</c:v>
                </c:pt>
                <c:pt idx="7468" formatCode="General">
                  <c:v>-1.8589500000000001</c:v>
                </c:pt>
                <c:pt idx="7469" formatCode="General">
                  <c:v>-1.85995</c:v>
                </c:pt>
                <c:pt idx="7470" formatCode="General">
                  <c:v>-1.86093</c:v>
                </c:pt>
                <c:pt idx="7471" formatCode="General">
                  <c:v>-1.86195</c:v>
                </c:pt>
                <c:pt idx="7472" formatCode="General">
                  <c:v>-1.8629500000000001</c:v>
                </c:pt>
                <c:pt idx="7473" formatCode="General">
                  <c:v>-1.8639399999999999</c:v>
                </c:pt>
                <c:pt idx="7474" formatCode="General">
                  <c:v>-1.86494</c:v>
                </c:pt>
                <c:pt idx="7475" formatCode="General">
                  <c:v>-1.8659399999999999</c:v>
                </c:pt>
                <c:pt idx="7476" formatCode="General">
                  <c:v>-1.86696</c:v>
                </c:pt>
                <c:pt idx="7477" formatCode="General">
                  <c:v>-1.86795</c:v>
                </c:pt>
                <c:pt idx="7478" formatCode="General">
                  <c:v>-1.86894</c:v>
                </c:pt>
                <c:pt idx="7479" formatCode="General">
                  <c:v>-1.86995</c:v>
                </c:pt>
                <c:pt idx="7480" formatCode="General">
                  <c:v>-1.8709499999999999</c:v>
                </c:pt>
                <c:pt idx="7481" formatCode="General">
                  <c:v>-1.8719399999999999</c:v>
                </c:pt>
                <c:pt idx="7482" formatCode="General">
                  <c:v>-1.87296</c:v>
                </c:pt>
                <c:pt idx="7483" formatCode="General">
                  <c:v>-1.8739399999999999</c:v>
                </c:pt>
                <c:pt idx="7484" formatCode="General">
                  <c:v>-1.8749400000000001</c:v>
                </c:pt>
                <c:pt idx="7485" formatCode="General">
                  <c:v>-1.87595</c:v>
                </c:pt>
                <c:pt idx="7486" formatCode="General">
                  <c:v>-1.87696</c:v>
                </c:pt>
                <c:pt idx="7487" formatCode="General">
                  <c:v>-1.8779600000000001</c:v>
                </c:pt>
                <c:pt idx="7488" formatCode="General">
                  <c:v>-1.8789400000000001</c:v>
                </c:pt>
                <c:pt idx="7489" formatCode="General">
                  <c:v>-1.87995</c:v>
                </c:pt>
                <c:pt idx="7490" formatCode="General">
                  <c:v>-1.88096</c:v>
                </c:pt>
                <c:pt idx="7491" formatCode="General">
                  <c:v>-1.8819300000000001</c:v>
                </c:pt>
                <c:pt idx="7492" formatCode="General">
                  <c:v>-1.8829400000000001</c:v>
                </c:pt>
                <c:pt idx="7493" formatCode="General">
                  <c:v>-1.88395</c:v>
                </c:pt>
                <c:pt idx="7494" formatCode="General">
                  <c:v>-1.8849400000000001</c:v>
                </c:pt>
                <c:pt idx="7495" formatCode="General">
                  <c:v>-1.88595</c:v>
                </c:pt>
                <c:pt idx="7496" formatCode="General">
                  <c:v>-1.8869400000000001</c:v>
                </c:pt>
                <c:pt idx="7497" formatCode="General">
                  <c:v>-1.88795</c:v>
                </c:pt>
                <c:pt idx="7498" formatCode="General">
                  <c:v>-1.8889400000000001</c:v>
                </c:pt>
                <c:pt idx="7499" formatCode="General">
                  <c:v>-1.88995</c:v>
                </c:pt>
                <c:pt idx="7500" formatCode="General">
                  <c:v>-1.8909499999999999</c:v>
                </c:pt>
                <c:pt idx="7501" formatCode="General">
                  <c:v>-1.89194</c:v>
                </c:pt>
                <c:pt idx="7502" formatCode="General">
                  <c:v>-1.89293</c:v>
                </c:pt>
                <c:pt idx="7503" formatCode="General">
                  <c:v>-1.8939600000000001</c:v>
                </c:pt>
                <c:pt idx="7504" formatCode="General">
                  <c:v>-1.8949499999999999</c:v>
                </c:pt>
                <c:pt idx="7505" formatCode="General">
                  <c:v>-1.8959600000000001</c:v>
                </c:pt>
                <c:pt idx="7506" formatCode="General">
                  <c:v>-1.89696</c:v>
                </c:pt>
                <c:pt idx="7507" formatCode="General">
                  <c:v>-1.8979699999999999</c:v>
                </c:pt>
                <c:pt idx="7508" formatCode="General">
                  <c:v>-1.8989400000000001</c:v>
                </c:pt>
                <c:pt idx="7509" formatCode="General">
                  <c:v>-1.89994</c:v>
                </c:pt>
                <c:pt idx="7510" formatCode="General">
                  <c:v>-1.9009499999999999</c:v>
                </c:pt>
                <c:pt idx="7511" formatCode="General">
                  <c:v>-1.90195</c:v>
                </c:pt>
                <c:pt idx="7512" formatCode="General">
                  <c:v>-1.90296</c:v>
                </c:pt>
                <c:pt idx="7513" formatCode="General">
                  <c:v>-1.90395</c:v>
                </c:pt>
                <c:pt idx="7514" formatCode="General">
                  <c:v>-1.9049400000000001</c:v>
                </c:pt>
                <c:pt idx="7515" formatCode="General">
                  <c:v>-1.90595</c:v>
                </c:pt>
                <c:pt idx="7516" formatCode="General">
                  <c:v>-1.90693</c:v>
                </c:pt>
                <c:pt idx="7517" formatCode="General">
                  <c:v>-1.9079600000000001</c:v>
                </c:pt>
                <c:pt idx="7518" formatCode="General">
                  <c:v>-1.90896</c:v>
                </c:pt>
                <c:pt idx="7519" formatCode="General">
                  <c:v>-1.90994</c:v>
                </c:pt>
                <c:pt idx="7520" formatCode="General">
                  <c:v>-1.9109400000000001</c:v>
                </c:pt>
                <c:pt idx="7521" formatCode="General">
                  <c:v>-1.91195</c:v>
                </c:pt>
                <c:pt idx="7522" formatCode="General">
                  <c:v>-1.9129400000000001</c:v>
                </c:pt>
                <c:pt idx="7523" formatCode="General">
                  <c:v>-1.91394</c:v>
                </c:pt>
                <c:pt idx="7524" formatCode="General">
                  <c:v>-1.91493</c:v>
                </c:pt>
                <c:pt idx="7525" formatCode="General">
                  <c:v>-1.9159299999999999</c:v>
                </c:pt>
                <c:pt idx="7526" formatCode="General">
                  <c:v>-1.9169499999999999</c:v>
                </c:pt>
                <c:pt idx="7527" formatCode="General">
                  <c:v>-1.9179600000000001</c:v>
                </c:pt>
                <c:pt idx="7528" formatCode="General">
                  <c:v>-1.91892</c:v>
                </c:pt>
                <c:pt idx="7529" formatCode="General">
                  <c:v>-1.91994</c:v>
                </c:pt>
                <c:pt idx="7530" formatCode="General">
                  <c:v>-1.92092</c:v>
                </c:pt>
                <c:pt idx="7531" formatCode="General">
                  <c:v>-1.92194</c:v>
                </c:pt>
                <c:pt idx="7532" formatCode="General">
                  <c:v>-1.92293</c:v>
                </c:pt>
                <c:pt idx="7533" formatCode="General">
                  <c:v>-1.92394</c:v>
                </c:pt>
                <c:pt idx="7534" formatCode="General">
                  <c:v>-1.92493</c:v>
                </c:pt>
                <c:pt idx="7535" formatCode="General">
                  <c:v>-1.9259299999999999</c:v>
                </c:pt>
                <c:pt idx="7536" formatCode="General">
                  <c:v>-1.92693</c:v>
                </c:pt>
                <c:pt idx="7537" formatCode="General">
                  <c:v>-1.9279500000000001</c:v>
                </c:pt>
                <c:pt idx="7538" formatCode="General">
                  <c:v>-1.9289400000000001</c:v>
                </c:pt>
                <c:pt idx="7539" formatCode="General">
                  <c:v>-1.92991</c:v>
                </c:pt>
                <c:pt idx="7540" formatCode="General">
                  <c:v>-1.9309400000000001</c:v>
                </c:pt>
                <c:pt idx="7541" formatCode="General">
                  <c:v>-1.9319500000000001</c:v>
                </c:pt>
                <c:pt idx="7542" formatCode="General">
                  <c:v>-1.9329400000000001</c:v>
                </c:pt>
                <c:pt idx="7543" formatCode="General">
                  <c:v>-1.93394</c:v>
                </c:pt>
                <c:pt idx="7544" formatCode="General">
                  <c:v>-1.9349400000000001</c:v>
                </c:pt>
                <c:pt idx="7545" formatCode="General">
                  <c:v>-1.93594</c:v>
                </c:pt>
                <c:pt idx="7546" formatCode="General">
                  <c:v>-1.9369499999999999</c:v>
                </c:pt>
                <c:pt idx="7547" formatCode="General">
                  <c:v>-1.93794</c:v>
                </c:pt>
                <c:pt idx="7548" formatCode="General">
                  <c:v>-1.93892</c:v>
                </c:pt>
                <c:pt idx="7549" formatCode="General">
                  <c:v>-1.9399500000000001</c:v>
                </c:pt>
                <c:pt idx="7550" formatCode="General">
                  <c:v>-1.94093</c:v>
                </c:pt>
                <c:pt idx="7551" formatCode="General">
                  <c:v>-1.9419299999999999</c:v>
                </c:pt>
                <c:pt idx="7552" formatCode="General">
                  <c:v>-1.94293</c:v>
                </c:pt>
                <c:pt idx="7553" formatCode="General">
                  <c:v>-1.9439200000000001</c:v>
                </c:pt>
                <c:pt idx="7554" formatCode="General">
                  <c:v>-1.94493</c:v>
                </c:pt>
                <c:pt idx="7555" formatCode="General">
                  <c:v>-1.94594</c:v>
                </c:pt>
                <c:pt idx="7556" formatCode="General">
                  <c:v>-1.94693</c:v>
                </c:pt>
                <c:pt idx="7557" formatCode="General">
                  <c:v>-1.9479200000000001</c:v>
                </c:pt>
                <c:pt idx="7558" formatCode="General">
                  <c:v>-1.9489000000000001</c:v>
                </c:pt>
                <c:pt idx="7559" formatCode="General">
                  <c:v>-1.9499299999999999</c:v>
                </c:pt>
                <c:pt idx="7560" formatCode="General">
                  <c:v>-1.95095</c:v>
                </c:pt>
                <c:pt idx="7561" formatCode="General">
                  <c:v>-1.9519299999999999</c:v>
                </c:pt>
                <c:pt idx="7562" formatCode="General">
                  <c:v>-1.9529099999999999</c:v>
                </c:pt>
                <c:pt idx="7563" formatCode="General">
                  <c:v>-1.9539299999999999</c:v>
                </c:pt>
                <c:pt idx="7564" formatCode="General">
                  <c:v>-1.9549399999999999</c:v>
                </c:pt>
                <c:pt idx="7565" formatCode="General">
                  <c:v>-1.95594</c:v>
                </c:pt>
                <c:pt idx="7566" formatCode="General">
                  <c:v>-1.9569300000000001</c:v>
                </c:pt>
                <c:pt idx="7567" formatCode="General">
                  <c:v>-1.9579</c:v>
                </c:pt>
                <c:pt idx="7568" formatCode="General">
                  <c:v>-1.9589099999999999</c:v>
                </c:pt>
                <c:pt idx="7569" formatCode="General">
                  <c:v>-1.95991</c:v>
                </c:pt>
                <c:pt idx="7570" formatCode="General">
                  <c:v>-1.9609300000000001</c:v>
                </c:pt>
                <c:pt idx="7571" formatCode="General">
                  <c:v>-1.96191</c:v>
                </c:pt>
                <c:pt idx="7572" formatCode="General">
                  <c:v>-1.9629099999999999</c:v>
                </c:pt>
                <c:pt idx="7573" formatCode="General">
                  <c:v>-1.9639599999999999</c:v>
                </c:pt>
                <c:pt idx="7574" formatCode="General">
                  <c:v>-1.9649099999999999</c:v>
                </c:pt>
                <c:pt idx="7575" formatCode="General">
                  <c:v>-1.9659199999999999</c:v>
                </c:pt>
                <c:pt idx="7576" formatCode="General">
                  <c:v>-1.9669300000000001</c:v>
                </c:pt>
                <c:pt idx="7577" formatCode="General">
                  <c:v>-1.9679199999999999</c:v>
                </c:pt>
                <c:pt idx="7578" formatCode="General">
                  <c:v>-1.9689300000000001</c:v>
                </c:pt>
                <c:pt idx="7579" formatCode="General">
                  <c:v>-1.96991</c:v>
                </c:pt>
                <c:pt idx="7580" formatCode="General">
                  <c:v>-1.9709000000000001</c:v>
                </c:pt>
                <c:pt idx="7581" formatCode="General">
                  <c:v>-1.97193</c:v>
                </c:pt>
                <c:pt idx="7582" formatCode="General">
                  <c:v>-1.97292</c:v>
                </c:pt>
                <c:pt idx="7583" formatCode="General">
                  <c:v>-1.9739199999999999</c:v>
                </c:pt>
                <c:pt idx="7584" formatCode="General">
                  <c:v>-1.9749300000000001</c:v>
                </c:pt>
                <c:pt idx="7585" formatCode="General">
                  <c:v>-1.9759100000000001</c:v>
                </c:pt>
                <c:pt idx="7586" formatCode="General">
                  <c:v>-1.9769099999999999</c:v>
                </c:pt>
                <c:pt idx="7587" formatCode="General">
                  <c:v>-1.9779</c:v>
                </c:pt>
                <c:pt idx="7588" formatCode="General">
                  <c:v>-1.97892</c:v>
                </c:pt>
                <c:pt idx="7589" formatCode="General">
                  <c:v>-1.97993</c:v>
                </c:pt>
                <c:pt idx="7590" formatCode="General">
                  <c:v>-1.9809300000000001</c:v>
                </c:pt>
                <c:pt idx="7591" formatCode="General">
                  <c:v>-1.9819100000000001</c:v>
                </c:pt>
                <c:pt idx="7592" formatCode="General">
                  <c:v>-1.98292</c:v>
                </c:pt>
                <c:pt idx="7593" formatCode="General">
                  <c:v>-1.9839100000000001</c:v>
                </c:pt>
                <c:pt idx="7594" formatCode="General">
                  <c:v>-1.98491</c:v>
                </c:pt>
                <c:pt idx="7595" formatCode="General">
                  <c:v>-1.9859199999999999</c:v>
                </c:pt>
                <c:pt idx="7596" formatCode="General">
                  <c:v>-1.98691</c:v>
                </c:pt>
                <c:pt idx="7597" formatCode="General">
                  <c:v>-1.9879</c:v>
                </c:pt>
                <c:pt idx="7598" formatCode="General">
                  <c:v>-1.98889</c:v>
                </c:pt>
                <c:pt idx="7599" formatCode="General">
                  <c:v>-1.9899100000000001</c:v>
                </c:pt>
                <c:pt idx="7600" formatCode="General">
                  <c:v>-1.9909300000000001</c:v>
                </c:pt>
                <c:pt idx="7601" formatCode="General">
                  <c:v>-1.9919100000000001</c:v>
                </c:pt>
                <c:pt idx="7602" formatCode="General">
                  <c:v>-1.99291</c:v>
                </c:pt>
                <c:pt idx="7603" formatCode="General">
                  <c:v>-1.9939199999999999</c:v>
                </c:pt>
                <c:pt idx="7604" formatCode="General">
                  <c:v>-1.99492</c:v>
                </c:pt>
                <c:pt idx="7605" formatCode="General">
                  <c:v>-1.9959199999999999</c:v>
                </c:pt>
                <c:pt idx="7606" formatCode="General">
                  <c:v>-1.99692</c:v>
                </c:pt>
                <c:pt idx="7607" formatCode="General">
                  <c:v>-1.99793</c:v>
                </c:pt>
                <c:pt idx="7608" formatCode="General">
                  <c:v>-1.99892</c:v>
                </c:pt>
                <c:pt idx="7609" formatCode="General">
                  <c:v>-1.9999100000000001</c:v>
                </c:pt>
                <c:pt idx="7610" formatCode="General">
                  <c:v>-2.0009100000000002</c:v>
                </c:pt>
                <c:pt idx="7611" formatCode="General">
                  <c:v>-2.0019</c:v>
                </c:pt>
                <c:pt idx="7612" formatCode="General">
                  <c:v>-2.00291</c:v>
                </c:pt>
                <c:pt idx="7613" formatCode="General">
                  <c:v>-2.0038900000000002</c:v>
                </c:pt>
                <c:pt idx="7614" formatCode="General">
                  <c:v>-2.0049100000000002</c:v>
                </c:pt>
                <c:pt idx="7615" formatCode="General">
                  <c:v>-2.0059300000000002</c:v>
                </c:pt>
                <c:pt idx="7616" formatCode="General">
                  <c:v>-2.0068999999999999</c:v>
                </c:pt>
                <c:pt idx="7617" formatCode="General">
                  <c:v>-2.0078999999999998</c:v>
                </c:pt>
                <c:pt idx="7618" formatCode="General">
                  <c:v>-2.0089100000000002</c:v>
                </c:pt>
                <c:pt idx="7619" formatCode="General">
                  <c:v>-2.0099100000000001</c:v>
                </c:pt>
                <c:pt idx="7620" formatCode="General">
                  <c:v>-2.01092</c:v>
                </c:pt>
                <c:pt idx="7621" formatCode="General">
                  <c:v>-2.0119099999999999</c:v>
                </c:pt>
                <c:pt idx="7622" formatCode="General">
                  <c:v>-2.0129199999999998</c:v>
                </c:pt>
                <c:pt idx="7623" formatCode="General">
                  <c:v>-2.0139200000000002</c:v>
                </c:pt>
                <c:pt idx="7624" formatCode="General">
                  <c:v>-2.0148999999999999</c:v>
                </c:pt>
                <c:pt idx="7625" formatCode="General">
                  <c:v>-2.0159099999999999</c:v>
                </c:pt>
                <c:pt idx="7626" formatCode="General">
                  <c:v>-2.0168900000000001</c:v>
                </c:pt>
                <c:pt idx="7627" formatCode="General">
                  <c:v>-2.01789</c:v>
                </c:pt>
                <c:pt idx="7628" formatCode="General">
                  <c:v>-2.01891</c:v>
                </c:pt>
                <c:pt idx="7629" formatCode="General">
                  <c:v>-2.0198999999999998</c:v>
                </c:pt>
                <c:pt idx="7630" formatCode="General">
                  <c:v>-2.0209000000000001</c:v>
                </c:pt>
                <c:pt idx="7631" formatCode="General">
                  <c:v>-2.0218799999999999</c:v>
                </c:pt>
                <c:pt idx="7632" formatCode="General">
                  <c:v>-2.0228999999999999</c:v>
                </c:pt>
                <c:pt idx="7633" formatCode="General">
                  <c:v>-2.0238999999999998</c:v>
                </c:pt>
                <c:pt idx="7634" formatCode="General">
                  <c:v>-2.0249100000000002</c:v>
                </c:pt>
                <c:pt idx="7635" formatCode="General">
                  <c:v>-2.0258799999999999</c:v>
                </c:pt>
                <c:pt idx="7636" formatCode="General">
                  <c:v>-2.0268999999999999</c:v>
                </c:pt>
                <c:pt idx="7637" formatCode="General">
                  <c:v>-2.0278999999999998</c:v>
                </c:pt>
                <c:pt idx="7638" formatCode="General">
                  <c:v>-2.0289000000000001</c:v>
                </c:pt>
                <c:pt idx="7639" formatCode="General">
                  <c:v>-2.02989</c:v>
                </c:pt>
                <c:pt idx="7640" formatCode="General">
                  <c:v>-2.0308899999999999</c:v>
                </c:pt>
                <c:pt idx="7641" formatCode="General">
                  <c:v>-2.0319099999999999</c:v>
                </c:pt>
                <c:pt idx="7642" formatCode="General">
                  <c:v>-2.0329100000000002</c:v>
                </c:pt>
                <c:pt idx="7643" formatCode="General">
                  <c:v>-2.0339200000000002</c:v>
                </c:pt>
                <c:pt idx="7644" formatCode="General">
                  <c:v>-2.0348899999999999</c:v>
                </c:pt>
                <c:pt idx="7645" formatCode="General">
                  <c:v>-2.0358800000000001</c:v>
                </c:pt>
                <c:pt idx="7646" formatCode="General">
                  <c:v>-2.0369000000000002</c:v>
                </c:pt>
                <c:pt idx="7647" formatCode="General">
                  <c:v>-2.03789</c:v>
                </c:pt>
                <c:pt idx="7648" formatCode="General">
                  <c:v>-2.0388799999999998</c:v>
                </c:pt>
                <c:pt idx="7649" formatCode="General">
                  <c:v>-2.0398900000000002</c:v>
                </c:pt>
                <c:pt idx="7650" formatCode="General">
                  <c:v>-2.0408900000000001</c:v>
                </c:pt>
                <c:pt idx="7651" formatCode="General">
                  <c:v>-2.0419</c:v>
                </c:pt>
                <c:pt idx="7652" formatCode="General">
                  <c:v>-2.0428999999999999</c:v>
                </c:pt>
                <c:pt idx="7653" formatCode="General">
                  <c:v>-2.0438999999999998</c:v>
                </c:pt>
                <c:pt idx="7654" formatCode="General">
                  <c:v>-2.0449000000000002</c:v>
                </c:pt>
                <c:pt idx="7655" formatCode="General">
                  <c:v>-2.0459200000000002</c:v>
                </c:pt>
                <c:pt idx="7656" formatCode="General">
                  <c:v>-2.0468899999999999</c:v>
                </c:pt>
                <c:pt idx="7657" formatCode="General">
                  <c:v>-2.0478800000000001</c:v>
                </c:pt>
                <c:pt idx="7658" formatCode="General">
                  <c:v>-2.04888</c:v>
                </c:pt>
                <c:pt idx="7659" formatCode="General">
                  <c:v>-2.0499000000000001</c:v>
                </c:pt>
                <c:pt idx="7660" formatCode="General">
                  <c:v>-2.0508700000000002</c:v>
                </c:pt>
                <c:pt idx="7661" formatCode="General">
                  <c:v>-2.0518700000000001</c:v>
                </c:pt>
                <c:pt idx="7662" formatCode="General">
                  <c:v>-2.0528900000000001</c:v>
                </c:pt>
                <c:pt idx="7663" formatCode="General">
                  <c:v>-2.0538799999999999</c:v>
                </c:pt>
                <c:pt idx="7664" formatCode="General">
                  <c:v>-2.0548999999999999</c:v>
                </c:pt>
                <c:pt idx="7665" formatCode="General">
                  <c:v>-2.0558800000000002</c:v>
                </c:pt>
                <c:pt idx="7666" formatCode="General">
                  <c:v>-2.05688</c:v>
                </c:pt>
                <c:pt idx="7667" formatCode="General">
                  <c:v>-2.0578699999999999</c:v>
                </c:pt>
                <c:pt idx="7668" formatCode="General">
                  <c:v>-2.0588799999999998</c:v>
                </c:pt>
                <c:pt idx="7669" formatCode="General">
                  <c:v>-2.0598700000000001</c:v>
                </c:pt>
                <c:pt idx="7670" formatCode="General">
                  <c:v>-2.06088</c:v>
                </c:pt>
                <c:pt idx="7671" formatCode="General">
                  <c:v>-2.0618799999999999</c:v>
                </c:pt>
                <c:pt idx="7672" formatCode="General">
                  <c:v>-2.0628799999999998</c:v>
                </c:pt>
                <c:pt idx="7673" formatCode="General">
                  <c:v>-2.0638899999999998</c:v>
                </c:pt>
                <c:pt idx="7674" formatCode="General">
                  <c:v>-2.06487</c:v>
                </c:pt>
                <c:pt idx="7675" formatCode="General">
                  <c:v>-2.0658699999999999</c:v>
                </c:pt>
                <c:pt idx="7676" formatCode="General">
                  <c:v>-2.0668799999999998</c:v>
                </c:pt>
                <c:pt idx="7677" formatCode="General">
                  <c:v>-2.0678800000000002</c:v>
                </c:pt>
                <c:pt idx="7678" formatCode="General">
                  <c:v>-2.06887</c:v>
                </c:pt>
                <c:pt idx="7679" formatCode="General">
                  <c:v>-2.0698799999999999</c:v>
                </c:pt>
                <c:pt idx="7680" formatCode="General">
                  <c:v>-2.0708899999999999</c:v>
                </c:pt>
                <c:pt idx="7681" formatCode="General">
                  <c:v>-2.0718700000000001</c:v>
                </c:pt>
                <c:pt idx="7682" formatCode="General">
                  <c:v>-2.07287</c:v>
                </c:pt>
                <c:pt idx="7683" formatCode="General">
                  <c:v>-2.07389</c:v>
                </c:pt>
                <c:pt idx="7684" formatCode="General">
                  <c:v>-2.0748700000000002</c:v>
                </c:pt>
                <c:pt idx="7685" formatCode="General">
                  <c:v>-2.0758700000000001</c:v>
                </c:pt>
                <c:pt idx="7686" formatCode="General">
                  <c:v>-2.0768499999999999</c:v>
                </c:pt>
                <c:pt idx="7687" formatCode="General">
                  <c:v>-2.07789</c:v>
                </c:pt>
                <c:pt idx="7688" formatCode="General">
                  <c:v>-2.0788700000000002</c:v>
                </c:pt>
                <c:pt idx="7689" formatCode="General">
                  <c:v>-2.07986</c:v>
                </c:pt>
                <c:pt idx="7690" formatCode="General">
                  <c:v>-2.0808499999999999</c:v>
                </c:pt>
                <c:pt idx="7691" formatCode="General">
                  <c:v>-2.0818500000000002</c:v>
                </c:pt>
                <c:pt idx="7692" formatCode="General">
                  <c:v>-2.0828799999999998</c:v>
                </c:pt>
                <c:pt idx="7693" formatCode="General">
                  <c:v>-2.0838700000000001</c:v>
                </c:pt>
                <c:pt idx="7694" formatCode="General">
                  <c:v>-2.08487</c:v>
                </c:pt>
                <c:pt idx="7695" formatCode="General">
                  <c:v>-2.0858599999999998</c:v>
                </c:pt>
                <c:pt idx="7696" formatCode="General">
                  <c:v>-2.0868600000000002</c:v>
                </c:pt>
                <c:pt idx="7697" formatCode="General">
                  <c:v>-2.0878700000000001</c:v>
                </c:pt>
                <c:pt idx="7698" formatCode="General">
                  <c:v>-2.08887</c:v>
                </c:pt>
                <c:pt idx="7699" formatCode="General">
                  <c:v>-2.0898699999999999</c:v>
                </c:pt>
                <c:pt idx="7700" formatCode="General">
                  <c:v>-2.09084</c:v>
                </c:pt>
                <c:pt idx="7701" formatCode="General">
                  <c:v>-2.0918600000000001</c:v>
                </c:pt>
                <c:pt idx="7702" formatCode="General">
                  <c:v>-2.0928499999999999</c:v>
                </c:pt>
                <c:pt idx="7703" formatCode="General">
                  <c:v>-2.0938500000000002</c:v>
                </c:pt>
                <c:pt idx="7704" formatCode="General">
                  <c:v>-2.09484</c:v>
                </c:pt>
                <c:pt idx="7705" formatCode="General">
                  <c:v>-2.09585</c:v>
                </c:pt>
                <c:pt idx="7706" formatCode="General">
                  <c:v>-2.0968599999999999</c:v>
                </c:pt>
                <c:pt idx="7707" formatCode="General">
                  <c:v>-2.0978599999999998</c:v>
                </c:pt>
                <c:pt idx="7708" formatCode="General">
                  <c:v>-2.09884</c:v>
                </c:pt>
                <c:pt idx="7709" formatCode="General">
                  <c:v>-2.0995499999999998</c:v>
                </c:pt>
                <c:pt idx="7710" formatCode="General">
                  <c:v>-2.0998100000000002</c:v>
                </c:pt>
                <c:pt idx="7711" formatCode="General">
                  <c:v>-2.0992500000000001</c:v>
                </c:pt>
                <c:pt idx="7712" formatCode="General">
                  <c:v>-2.0982599999999998</c:v>
                </c:pt>
                <c:pt idx="7713" formatCode="General">
                  <c:v>-2.0972599999999999</c:v>
                </c:pt>
                <c:pt idx="7714" formatCode="General">
                  <c:v>-2.0962299999999998</c:v>
                </c:pt>
                <c:pt idx="7715" formatCode="General">
                  <c:v>-2.09524</c:v>
                </c:pt>
                <c:pt idx="7716" formatCode="General">
                  <c:v>-2.0942799999999999</c:v>
                </c:pt>
                <c:pt idx="7717" formatCode="General">
                  <c:v>-2.09327</c:v>
                </c:pt>
                <c:pt idx="7718" formatCode="General">
                  <c:v>-2.0922499999999999</c:v>
                </c:pt>
                <c:pt idx="7719" formatCode="General">
                  <c:v>-2.09124</c:v>
                </c:pt>
                <c:pt idx="7720" formatCode="General">
                  <c:v>-2.0902599999999998</c:v>
                </c:pt>
                <c:pt idx="7721" formatCode="General">
                  <c:v>-2.0892599999999999</c:v>
                </c:pt>
                <c:pt idx="7722" formatCode="General">
                  <c:v>-2.08826</c:v>
                </c:pt>
                <c:pt idx="7723" formatCode="General">
                  <c:v>-2.0872600000000001</c:v>
                </c:pt>
                <c:pt idx="7724" formatCode="General">
                  <c:v>-2.0862599999999998</c:v>
                </c:pt>
                <c:pt idx="7725" formatCode="General">
                  <c:v>-2.0852499999999998</c:v>
                </c:pt>
                <c:pt idx="7726" formatCode="General">
                  <c:v>-2.0842700000000001</c:v>
                </c:pt>
                <c:pt idx="7727" formatCode="General">
                  <c:v>-2.0832700000000002</c:v>
                </c:pt>
                <c:pt idx="7728" formatCode="General">
                  <c:v>-2.0822799999999999</c:v>
                </c:pt>
                <c:pt idx="7729" formatCode="General">
                  <c:v>-2.08127</c:v>
                </c:pt>
                <c:pt idx="7730" formatCode="General">
                  <c:v>-2.0802399999999999</c:v>
                </c:pt>
                <c:pt idx="7731" formatCode="General">
                  <c:v>-2.0792600000000001</c:v>
                </c:pt>
                <c:pt idx="7732" formatCode="General">
                  <c:v>-2.0782600000000002</c:v>
                </c:pt>
                <c:pt idx="7733" formatCode="General">
                  <c:v>-2.0772599999999999</c:v>
                </c:pt>
                <c:pt idx="7734" formatCode="General">
                  <c:v>-2.0762700000000001</c:v>
                </c:pt>
                <c:pt idx="7735" formatCode="General">
                  <c:v>-2.0752700000000002</c:v>
                </c:pt>
                <c:pt idx="7736" formatCode="General">
                  <c:v>-2.0742699999999998</c:v>
                </c:pt>
                <c:pt idx="7737" formatCode="General">
                  <c:v>-2.07328</c:v>
                </c:pt>
                <c:pt idx="7738" formatCode="General">
                  <c:v>-2.0722800000000001</c:v>
                </c:pt>
                <c:pt idx="7739" formatCode="General">
                  <c:v>-2.0712700000000002</c:v>
                </c:pt>
                <c:pt idx="7740" formatCode="General">
                  <c:v>-2.0702600000000002</c:v>
                </c:pt>
                <c:pt idx="7741" formatCode="General">
                  <c:v>-2.0692900000000001</c:v>
                </c:pt>
                <c:pt idx="7742" formatCode="General">
                  <c:v>-2.0682800000000001</c:v>
                </c:pt>
                <c:pt idx="7743" formatCode="General">
                  <c:v>-2.0672600000000001</c:v>
                </c:pt>
                <c:pt idx="7744" formatCode="General">
                  <c:v>-2.0662600000000002</c:v>
                </c:pt>
                <c:pt idx="7745" formatCode="General">
                  <c:v>-2.0652699999999999</c:v>
                </c:pt>
                <c:pt idx="7746" formatCode="General">
                  <c:v>-2.06427</c:v>
                </c:pt>
                <c:pt idx="7747" formatCode="General">
                  <c:v>-2.0632600000000001</c:v>
                </c:pt>
                <c:pt idx="7748" formatCode="General">
                  <c:v>-2.0622799999999999</c:v>
                </c:pt>
                <c:pt idx="7749" formatCode="General">
                  <c:v>-2.0612499999999998</c:v>
                </c:pt>
                <c:pt idx="7750" formatCode="General">
                  <c:v>-2.06026</c:v>
                </c:pt>
                <c:pt idx="7751" formatCode="General">
                  <c:v>-2.0592700000000002</c:v>
                </c:pt>
                <c:pt idx="7752" formatCode="General">
                  <c:v>-2.0582699999999998</c:v>
                </c:pt>
                <c:pt idx="7753" formatCode="General">
                  <c:v>-2.05728</c:v>
                </c:pt>
                <c:pt idx="7754" formatCode="General">
                  <c:v>-2.05626</c:v>
                </c:pt>
                <c:pt idx="7755" formatCode="General">
                  <c:v>-2.0552600000000001</c:v>
                </c:pt>
                <c:pt idx="7756" formatCode="General">
                  <c:v>-2.0542799999999999</c:v>
                </c:pt>
                <c:pt idx="7757" formatCode="General">
                  <c:v>-2.05328</c:v>
                </c:pt>
                <c:pt idx="7758" formatCode="General">
                  <c:v>-2.0522800000000001</c:v>
                </c:pt>
                <c:pt idx="7759" formatCode="General">
                  <c:v>-2.0512600000000001</c:v>
                </c:pt>
                <c:pt idx="7760" formatCode="General">
                  <c:v>-2.0502799999999999</c:v>
                </c:pt>
                <c:pt idx="7761" formatCode="General">
                  <c:v>-2.04928</c:v>
                </c:pt>
                <c:pt idx="7762" formatCode="General">
                  <c:v>-2.0482900000000002</c:v>
                </c:pt>
                <c:pt idx="7763" formatCode="General">
                  <c:v>-2.0472700000000001</c:v>
                </c:pt>
                <c:pt idx="7764" formatCode="General">
                  <c:v>-2.0462899999999999</c:v>
                </c:pt>
                <c:pt idx="7765" formatCode="General">
                  <c:v>-2.0452900000000001</c:v>
                </c:pt>
                <c:pt idx="7766" formatCode="General">
                  <c:v>-2.0442999999999998</c:v>
                </c:pt>
                <c:pt idx="7767" formatCode="General">
                  <c:v>-2.04331</c:v>
                </c:pt>
                <c:pt idx="7768" formatCode="General">
                  <c:v>-2.0422799999999999</c:v>
                </c:pt>
                <c:pt idx="7769" formatCode="General">
                  <c:v>-2.04128</c:v>
                </c:pt>
                <c:pt idx="7770" formatCode="General">
                  <c:v>-2.0402800000000001</c:v>
                </c:pt>
                <c:pt idx="7771" formatCode="General">
                  <c:v>-2.0392999999999999</c:v>
                </c:pt>
                <c:pt idx="7772" formatCode="General">
                  <c:v>-2.0382899999999999</c:v>
                </c:pt>
                <c:pt idx="7773" formatCode="General">
                  <c:v>-2.03729</c:v>
                </c:pt>
                <c:pt idx="7774" formatCode="General">
                  <c:v>-2.0362900000000002</c:v>
                </c:pt>
                <c:pt idx="7775" formatCode="General">
                  <c:v>-2.0352899999999998</c:v>
                </c:pt>
                <c:pt idx="7776" formatCode="General">
                  <c:v>-2.0343</c:v>
                </c:pt>
                <c:pt idx="7777" formatCode="General">
                  <c:v>-2.0333100000000002</c:v>
                </c:pt>
                <c:pt idx="7778" formatCode="General">
                  <c:v>-2.0322800000000001</c:v>
                </c:pt>
                <c:pt idx="7779" formatCode="General">
                  <c:v>-2.0312999999999999</c:v>
                </c:pt>
                <c:pt idx="7780" formatCode="General">
                  <c:v>-2.0302899999999999</c:v>
                </c:pt>
                <c:pt idx="7781" formatCode="General">
                  <c:v>-2.02929</c:v>
                </c:pt>
                <c:pt idx="7782" formatCode="General">
                  <c:v>-2.0282900000000001</c:v>
                </c:pt>
                <c:pt idx="7783" formatCode="General">
                  <c:v>-2.0272899999999998</c:v>
                </c:pt>
                <c:pt idx="7784" formatCode="General">
                  <c:v>-2.0263</c:v>
                </c:pt>
                <c:pt idx="7785" formatCode="General">
                  <c:v>-2.02529</c:v>
                </c:pt>
                <c:pt idx="7786" formatCode="General">
                  <c:v>-2.0243099999999998</c:v>
                </c:pt>
                <c:pt idx="7787" formatCode="General">
                  <c:v>-2.0232899999999998</c:v>
                </c:pt>
                <c:pt idx="7788" formatCode="General">
                  <c:v>-2.0222799999999999</c:v>
                </c:pt>
                <c:pt idx="7789" formatCode="General">
                  <c:v>-2.0213000000000001</c:v>
                </c:pt>
                <c:pt idx="7790" formatCode="General">
                  <c:v>-2.0202900000000001</c:v>
                </c:pt>
                <c:pt idx="7791" formatCode="General">
                  <c:v>-2.0192899999999998</c:v>
                </c:pt>
                <c:pt idx="7792" formatCode="General">
                  <c:v>-2.0182799999999999</c:v>
                </c:pt>
                <c:pt idx="7793" formatCode="General">
                  <c:v>-2.01729</c:v>
                </c:pt>
                <c:pt idx="7794" formatCode="General">
                  <c:v>-2.0162800000000001</c:v>
                </c:pt>
                <c:pt idx="7795" formatCode="General">
                  <c:v>-2.01532</c:v>
                </c:pt>
                <c:pt idx="7796" formatCode="General">
                  <c:v>-2.0142899999999999</c:v>
                </c:pt>
                <c:pt idx="7797" formatCode="General">
                  <c:v>-2.01329</c:v>
                </c:pt>
                <c:pt idx="7798" formatCode="General">
                  <c:v>-2.0122900000000001</c:v>
                </c:pt>
                <c:pt idx="7799" formatCode="General">
                  <c:v>-2.0112899999999998</c:v>
                </c:pt>
                <c:pt idx="7800" formatCode="General">
                  <c:v>-2.0103</c:v>
                </c:pt>
                <c:pt idx="7801" formatCode="General">
                  <c:v>-2.0093100000000002</c:v>
                </c:pt>
                <c:pt idx="7802" formatCode="General">
                  <c:v>-2.0083199999999999</c:v>
                </c:pt>
                <c:pt idx="7803" formatCode="General">
                  <c:v>-2.0073099999999999</c:v>
                </c:pt>
                <c:pt idx="7804" formatCode="General">
                  <c:v>-2.00631</c:v>
                </c:pt>
                <c:pt idx="7805" formatCode="General">
                  <c:v>-2.0053299999999998</c:v>
                </c:pt>
                <c:pt idx="7806" formatCode="General">
                  <c:v>-2.0043099999999998</c:v>
                </c:pt>
                <c:pt idx="7807" formatCode="General">
                  <c:v>-2.0033099999999999</c:v>
                </c:pt>
                <c:pt idx="7808" formatCode="General">
                  <c:v>-2.00231</c:v>
                </c:pt>
                <c:pt idx="7809" formatCode="General">
                  <c:v>-2.0013100000000001</c:v>
                </c:pt>
                <c:pt idx="7810" formatCode="General">
                  <c:v>-2.0002900000000001</c:v>
                </c:pt>
                <c:pt idx="7811" formatCode="General">
                  <c:v>-1.9993099999999999</c:v>
                </c:pt>
                <c:pt idx="7812" formatCode="General">
                  <c:v>-1.9983200000000001</c:v>
                </c:pt>
                <c:pt idx="7813" formatCode="General">
                  <c:v>-1.99729</c:v>
                </c:pt>
                <c:pt idx="7814" formatCode="General">
                  <c:v>-1.9963</c:v>
                </c:pt>
                <c:pt idx="7815" formatCode="General">
                  <c:v>-1.99532</c:v>
                </c:pt>
                <c:pt idx="7816" formatCode="General">
                  <c:v>-1.9943</c:v>
                </c:pt>
                <c:pt idx="7817" formatCode="General">
                  <c:v>-1.99332</c:v>
                </c:pt>
                <c:pt idx="7818" formatCode="General">
                  <c:v>-1.9923</c:v>
                </c:pt>
                <c:pt idx="7819" formatCode="General">
                  <c:v>-1.99132</c:v>
                </c:pt>
                <c:pt idx="7820" formatCode="General">
                  <c:v>-1.9902899999999999</c:v>
                </c:pt>
                <c:pt idx="7821" formatCode="General">
                  <c:v>-1.9893099999999999</c:v>
                </c:pt>
                <c:pt idx="7822" formatCode="General">
                  <c:v>-1.98831</c:v>
                </c:pt>
                <c:pt idx="7823" formatCode="General">
                  <c:v>-1.9873099999999999</c:v>
                </c:pt>
                <c:pt idx="7824" formatCode="General">
                  <c:v>-1.9863200000000001</c:v>
                </c:pt>
                <c:pt idx="7825" formatCode="General">
                  <c:v>-1.9853099999999999</c:v>
                </c:pt>
                <c:pt idx="7826" formatCode="General">
                  <c:v>-1.9843200000000001</c:v>
                </c:pt>
                <c:pt idx="7827" formatCode="General">
                  <c:v>-1.9833000000000001</c:v>
                </c:pt>
                <c:pt idx="7828" formatCode="General">
                  <c:v>-1.9823</c:v>
                </c:pt>
                <c:pt idx="7829" formatCode="General">
                  <c:v>-1.9813099999999999</c:v>
                </c:pt>
                <c:pt idx="7830" formatCode="General">
                  <c:v>-1.98031</c:v>
                </c:pt>
                <c:pt idx="7831" formatCode="General">
                  <c:v>-1.9793000000000001</c:v>
                </c:pt>
                <c:pt idx="7832" formatCode="General">
                  <c:v>-1.9782900000000001</c:v>
                </c:pt>
                <c:pt idx="7833" formatCode="General">
                  <c:v>-1.97729</c:v>
                </c:pt>
                <c:pt idx="7834" formatCode="General">
                  <c:v>-1.9763299999999999</c:v>
                </c:pt>
                <c:pt idx="7835" formatCode="General">
                  <c:v>-1.9753099999999999</c:v>
                </c:pt>
                <c:pt idx="7836" formatCode="General">
                  <c:v>-1.97431</c:v>
                </c:pt>
                <c:pt idx="7837" formatCode="General">
                  <c:v>-1.9733099999999999</c:v>
                </c:pt>
                <c:pt idx="7838" formatCode="General">
                  <c:v>-1.9723200000000001</c:v>
                </c:pt>
                <c:pt idx="7839" formatCode="General">
                  <c:v>-1.97129</c:v>
                </c:pt>
                <c:pt idx="7840" formatCode="General">
                  <c:v>-1.9703200000000001</c:v>
                </c:pt>
                <c:pt idx="7841" formatCode="General">
                  <c:v>-1.96932</c:v>
                </c:pt>
                <c:pt idx="7842" formatCode="General">
                  <c:v>-1.9682900000000001</c:v>
                </c:pt>
                <c:pt idx="7843" formatCode="General">
                  <c:v>-1.96732</c:v>
                </c:pt>
                <c:pt idx="7844" formatCode="General">
                  <c:v>-1.9663200000000001</c:v>
                </c:pt>
                <c:pt idx="7845" formatCode="General">
                  <c:v>-1.9653400000000001</c:v>
                </c:pt>
                <c:pt idx="7846" formatCode="General">
                  <c:v>-1.96431</c:v>
                </c:pt>
                <c:pt idx="7847" formatCode="General">
                  <c:v>-1.9633</c:v>
                </c:pt>
                <c:pt idx="7848" formatCode="General">
                  <c:v>-1.96231</c:v>
                </c:pt>
                <c:pt idx="7849" formatCode="General">
                  <c:v>-1.9613</c:v>
                </c:pt>
                <c:pt idx="7850" formatCode="General">
                  <c:v>-1.9603200000000001</c:v>
                </c:pt>
                <c:pt idx="7851" formatCode="General">
                  <c:v>-1.95932</c:v>
                </c:pt>
                <c:pt idx="7852" formatCode="General">
                  <c:v>-1.95831</c:v>
                </c:pt>
                <c:pt idx="7853" formatCode="General">
                  <c:v>-1.9573199999999999</c:v>
                </c:pt>
                <c:pt idx="7854" formatCode="General">
                  <c:v>-1.9563299999999999</c:v>
                </c:pt>
                <c:pt idx="7855" formatCode="General">
                  <c:v>-1.95533</c:v>
                </c:pt>
                <c:pt idx="7856" formatCode="General">
                  <c:v>-1.95434</c:v>
                </c:pt>
                <c:pt idx="7857" formatCode="General">
                  <c:v>-1.95333</c:v>
                </c:pt>
                <c:pt idx="7858" formatCode="General">
                  <c:v>-1.9523200000000001</c:v>
                </c:pt>
                <c:pt idx="7859" formatCode="General">
                  <c:v>-1.95133</c:v>
                </c:pt>
                <c:pt idx="7860" formatCode="General">
                  <c:v>-1.95031</c:v>
                </c:pt>
                <c:pt idx="7861" formatCode="General">
                  <c:v>-1.9493100000000001</c:v>
                </c:pt>
                <c:pt idx="7862" formatCode="General">
                  <c:v>-1.9483299999999999</c:v>
                </c:pt>
                <c:pt idx="7863" formatCode="General">
                  <c:v>-1.94733</c:v>
                </c:pt>
                <c:pt idx="7864" formatCode="General">
                  <c:v>-1.94631</c:v>
                </c:pt>
                <c:pt idx="7865" formatCode="General">
                  <c:v>-1.9453</c:v>
                </c:pt>
                <c:pt idx="7866" formatCode="General">
                  <c:v>-1.9443299999999999</c:v>
                </c:pt>
                <c:pt idx="7867" formatCode="General">
                  <c:v>-1.9433100000000001</c:v>
                </c:pt>
                <c:pt idx="7868" formatCode="General">
                  <c:v>-1.94232</c:v>
                </c:pt>
                <c:pt idx="7869" formatCode="General">
                  <c:v>-1.94133</c:v>
                </c:pt>
                <c:pt idx="7870" formatCode="General">
                  <c:v>-1.94032</c:v>
                </c:pt>
                <c:pt idx="7871" formatCode="General">
                  <c:v>-1.9393199999999999</c:v>
                </c:pt>
                <c:pt idx="7872" formatCode="General">
                  <c:v>-1.93832</c:v>
                </c:pt>
                <c:pt idx="7873" formatCode="General">
                  <c:v>-1.93733</c:v>
                </c:pt>
                <c:pt idx="7874" formatCode="General">
                  <c:v>-1.9363300000000001</c:v>
                </c:pt>
                <c:pt idx="7875" formatCode="General">
                  <c:v>-1.9353199999999999</c:v>
                </c:pt>
                <c:pt idx="7876" formatCode="General">
                  <c:v>-1.93432</c:v>
                </c:pt>
                <c:pt idx="7877" formatCode="General">
                  <c:v>-1.9333199999999999</c:v>
                </c:pt>
                <c:pt idx="7878" formatCode="General">
                  <c:v>-1.9323399999999999</c:v>
                </c:pt>
                <c:pt idx="7879" formatCode="General">
                  <c:v>-1.9313199999999999</c:v>
                </c:pt>
                <c:pt idx="7880" formatCode="General">
                  <c:v>-1.93032</c:v>
                </c:pt>
                <c:pt idx="7881" formatCode="General">
                  <c:v>-1.92933</c:v>
                </c:pt>
                <c:pt idx="7882" formatCode="General">
                  <c:v>-1.9283399999999999</c:v>
                </c:pt>
                <c:pt idx="7883" formatCode="General">
                  <c:v>-1.92733</c:v>
                </c:pt>
                <c:pt idx="7884" formatCode="General">
                  <c:v>-1.9263399999999999</c:v>
                </c:pt>
                <c:pt idx="7885" formatCode="General">
                  <c:v>-1.92533</c:v>
                </c:pt>
                <c:pt idx="7886" formatCode="General">
                  <c:v>-1.9243300000000001</c:v>
                </c:pt>
                <c:pt idx="7887" formatCode="General">
                  <c:v>-1.9233199999999999</c:v>
                </c:pt>
                <c:pt idx="7888" formatCode="General">
                  <c:v>-1.9223300000000001</c:v>
                </c:pt>
                <c:pt idx="7889" formatCode="General">
                  <c:v>-1.9213199999999999</c:v>
                </c:pt>
                <c:pt idx="7890" formatCode="General">
                  <c:v>-1.92035</c:v>
                </c:pt>
                <c:pt idx="7891" formatCode="General">
                  <c:v>-1.91933</c:v>
                </c:pt>
                <c:pt idx="7892" formatCode="General">
                  <c:v>-1.91835</c:v>
                </c:pt>
                <c:pt idx="7893" formatCode="General">
                  <c:v>-1.91737</c:v>
                </c:pt>
                <c:pt idx="7894" formatCode="General">
                  <c:v>-1.91635</c:v>
                </c:pt>
                <c:pt idx="7895" formatCode="General">
                  <c:v>-1.9153500000000001</c:v>
                </c:pt>
                <c:pt idx="7896" formatCode="General">
                  <c:v>-1.9143300000000001</c:v>
                </c:pt>
                <c:pt idx="7897" formatCode="General">
                  <c:v>-1.91333</c:v>
                </c:pt>
                <c:pt idx="7898" formatCode="General">
                  <c:v>-1.9123399999999999</c:v>
                </c:pt>
                <c:pt idx="7899" formatCode="General">
                  <c:v>-1.9113599999999999</c:v>
                </c:pt>
                <c:pt idx="7900" formatCode="General">
                  <c:v>-1.9103600000000001</c:v>
                </c:pt>
                <c:pt idx="7901" formatCode="General">
                  <c:v>-1.9093500000000001</c:v>
                </c:pt>
                <c:pt idx="7902" formatCode="General">
                  <c:v>-1.9083399999999999</c:v>
                </c:pt>
                <c:pt idx="7903" formatCode="General">
                  <c:v>-1.90734</c:v>
                </c:pt>
                <c:pt idx="7904" formatCode="General">
                  <c:v>-1.90635</c:v>
                </c:pt>
                <c:pt idx="7905" formatCode="General">
                  <c:v>-1.90533</c:v>
                </c:pt>
                <c:pt idx="7906" formatCode="General">
                  <c:v>-1.9043300000000001</c:v>
                </c:pt>
                <c:pt idx="7907" formatCode="General">
                  <c:v>-1.9033599999999999</c:v>
                </c:pt>
                <c:pt idx="7908" formatCode="General">
                  <c:v>-1.9023600000000001</c:v>
                </c:pt>
                <c:pt idx="7909" formatCode="General">
                  <c:v>-1.90134</c:v>
                </c:pt>
                <c:pt idx="7910" formatCode="General">
                  <c:v>-1.9003399999999999</c:v>
                </c:pt>
                <c:pt idx="7911" formatCode="General">
                  <c:v>-1.89934</c:v>
                </c:pt>
                <c:pt idx="7912" formatCode="General">
                  <c:v>-1.89835</c:v>
                </c:pt>
                <c:pt idx="7913" formatCode="General">
                  <c:v>-1.89734</c:v>
                </c:pt>
                <c:pt idx="7914" formatCode="General">
                  <c:v>-1.89636</c:v>
                </c:pt>
                <c:pt idx="7915" formatCode="General">
                  <c:v>-1.89533</c:v>
                </c:pt>
                <c:pt idx="7916" formatCode="General">
                  <c:v>-1.89435</c:v>
                </c:pt>
                <c:pt idx="7917" formatCode="General">
                  <c:v>-1.8933500000000001</c:v>
                </c:pt>
                <c:pt idx="7918" formatCode="General">
                  <c:v>-1.89236</c:v>
                </c:pt>
                <c:pt idx="7919" formatCode="General">
                  <c:v>-1.8913599999999999</c:v>
                </c:pt>
                <c:pt idx="7920" formatCode="General">
                  <c:v>-1.8903399999999999</c:v>
                </c:pt>
                <c:pt idx="7921" formatCode="General">
                  <c:v>-1.8893500000000001</c:v>
                </c:pt>
                <c:pt idx="7922" formatCode="General">
                  <c:v>-1.88836</c:v>
                </c:pt>
                <c:pt idx="7923" formatCode="General">
                  <c:v>-1.88734</c:v>
                </c:pt>
                <c:pt idx="7924" formatCode="General">
                  <c:v>-1.8863300000000001</c:v>
                </c:pt>
                <c:pt idx="7925" formatCode="General">
                  <c:v>-1.88533</c:v>
                </c:pt>
                <c:pt idx="7926" formatCode="General">
                  <c:v>-1.8843300000000001</c:v>
                </c:pt>
                <c:pt idx="7927" formatCode="General">
                  <c:v>-1.88334</c:v>
                </c:pt>
                <c:pt idx="7928" formatCode="General">
                  <c:v>-1.8823399999999999</c:v>
                </c:pt>
                <c:pt idx="7929" formatCode="General">
                  <c:v>-1.8813599999999999</c:v>
                </c:pt>
                <c:pt idx="7930" formatCode="General">
                  <c:v>-1.8803300000000001</c:v>
                </c:pt>
                <c:pt idx="7931" formatCode="General">
                  <c:v>-1.87934</c:v>
                </c:pt>
                <c:pt idx="7932" formatCode="General">
                  <c:v>-1.87836</c:v>
                </c:pt>
                <c:pt idx="7933" formatCode="General">
                  <c:v>-1.8773599999999999</c:v>
                </c:pt>
                <c:pt idx="7934" formatCode="General">
                  <c:v>-1.87636</c:v>
                </c:pt>
                <c:pt idx="7935" formatCode="General">
                  <c:v>-1.8753500000000001</c:v>
                </c:pt>
                <c:pt idx="7936" formatCode="General">
                  <c:v>-1.87436</c:v>
                </c:pt>
                <c:pt idx="7937" formatCode="General">
                  <c:v>-1.8733500000000001</c:v>
                </c:pt>
                <c:pt idx="7938" formatCode="General">
                  <c:v>-1.87235</c:v>
                </c:pt>
                <c:pt idx="7939" formatCode="General">
                  <c:v>-1.8713500000000001</c:v>
                </c:pt>
                <c:pt idx="7940" formatCode="General">
                  <c:v>-1.87036</c:v>
                </c:pt>
                <c:pt idx="7941" formatCode="General">
                  <c:v>-1.8693500000000001</c:v>
                </c:pt>
                <c:pt idx="7942" formatCode="General">
                  <c:v>-1.86835</c:v>
                </c:pt>
                <c:pt idx="7943" formatCode="General">
                  <c:v>-1.8673500000000001</c:v>
                </c:pt>
                <c:pt idx="7944" formatCode="General">
                  <c:v>-1.86635</c:v>
                </c:pt>
                <c:pt idx="7945" formatCode="General">
                  <c:v>-1.86534</c:v>
                </c:pt>
                <c:pt idx="7946" formatCode="General">
                  <c:v>-1.86435</c:v>
                </c:pt>
                <c:pt idx="7947" formatCode="General">
                  <c:v>-1.8633599999999999</c:v>
                </c:pt>
                <c:pt idx="7948" formatCode="General">
                  <c:v>-1.8623499999999999</c:v>
                </c:pt>
                <c:pt idx="7949" formatCode="General">
                  <c:v>-1.8613500000000001</c:v>
                </c:pt>
                <c:pt idx="7950" formatCode="General">
                  <c:v>-1.8603499999999999</c:v>
                </c:pt>
                <c:pt idx="7951" formatCode="General">
                  <c:v>-1.8593500000000001</c:v>
                </c:pt>
                <c:pt idx="7952" formatCode="General">
                  <c:v>-1.85836</c:v>
                </c:pt>
                <c:pt idx="7953" formatCode="General">
                  <c:v>-1.8573599999999999</c:v>
                </c:pt>
                <c:pt idx="7954" formatCode="General">
                  <c:v>-1.85636</c:v>
                </c:pt>
                <c:pt idx="7955" formatCode="General">
                  <c:v>-1.8553599999999999</c:v>
                </c:pt>
                <c:pt idx="7956" formatCode="General">
                  <c:v>-1.85436</c:v>
                </c:pt>
                <c:pt idx="7957" formatCode="General">
                  <c:v>-1.85334</c:v>
                </c:pt>
                <c:pt idx="7958" formatCode="General">
                  <c:v>-1.8523499999999999</c:v>
                </c:pt>
                <c:pt idx="7959" formatCode="General">
                  <c:v>-1.85134</c:v>
                </c:pt>
                <c:pt idx="7960" formatCode="General">
                  <c:v>-1.8503499999999999</c:v>
                </c:pt>
                <c:pt idx="7961" formatCode="General">
                  <c:v>-1.84935</c:v>
                </c:pt>
                <c:pt idx="7962" formatCode="General">
                  <c:v>-1.8483700000000001</c:v>
                </c:pt>
                <c:pt idx="7963" formatCode="General">
                  <c:v>-1.8473599999999999</c:v>
                </c:pt>
                <c:pt idx="7964" formatCode="General">
                  <c:v>-1.8463499999999999</c:v>
                </c:pt>
                <c:pt idx="7965" formatCode="General">
                  <c:v>-1.8453599999999999</c:v>
                </c:pt>
                <c:pt idx="7966" formatCode="General">
                  <c:v>-1.8443799999999999</c:v>
                </c:pt>
                <c:pt idx="7967" formatCode="General">
                  <c:v>-1.84337</c:v>
                </c:pt>
                <c:pt idx="7968" formatCode="General">
                  <c:v>-1.8423700000000001</c:v>
                </c:pt>
                <c:pt idx="7969" formatCode="General">
                  <c:v>-1.84137</c:v>
                </c:pt>
                <c:pt idx="7970" formatCode="General">
                  <c:v>-1.8403799999999999</c:v>
                </c:pt>
                <c:pt idx="7971" formatCode="General">
                  <c:v>-1.8393600000000001</c:v>
                </c:pt>
                <c:pt idx="7972" formatCode="General">
                  <c:v>-1.83839</c:v>
                </c:pt>
                <c:pt idx="7973" formatCode="General">
                  <c:v>-1.8373600000000001</c:v>
                </c:pt>
                <c:pt idx="7974" formatCode="General">
                  <c:v>-1.8363400000000001</c:v>
                </c:pt>
                <c:pt idx="7975" formatCode="General">
                  <c:v>-1.8353600000000001</c:v>
                </c:pt>
                <c:pt idx="7976" formatCode="General">
                  <c:v>-1.83436</c:v>
                </c:pt>
                <c:pt idx="7977" formatCode="General">
                  <c:v>-1.8333699999999999</c:v>
                </c:pt>
                <c:pt idx="7978" formatCode="General">
                  <c:v>-1.83236</c:v>
                </c:pt>
                <c:pt idx="7979" formatCode="General">
                  <c:v>-1.83135</c:v>
                </c:pt>
                <c:pt idx="7980" formatCode="General">
                  <c:v>-1.83036</c:v>
                </c:pt>
                <c:pt idx="7981" formatCode="General">
                  <c:v>-1.82935</c:v>
                </c:pt>
                <c:pt idx="7982" formatCode="General">
                  <c:v>-1.8283700000000001</c:v>
                </c:pt>
                <c:pt idx="7983" formatCode="General">
                  <c:v>-1.82738</c:v>
                </c:pt>
                <c:pt idx="7984" formatCode="General">
                  <c:v>-1.82636</c:v>
                </c:pt>
                <c:pt idx="7985" formatCode="General">
                  <c:v>-1.82535</c:v>
                </c:pt>
                <c:pt idx="7986" formatCode="General">
                  <c:v>-1.82437</c:v>
                </c:pt>
                <c:pt idx="7987" formatCode="General">
                  <c:v>-1.8233600000000001</c:v>
                </c:pt>
                <c:pt idx="7988" formatCode="General">
                  <c:v>-1.82233</c:v>
                </c:pt>
                <c:pt idx="7989" formatCode="General">
                  <c:v>-1.8213600000000001</c:v>
                </c:pt>
                <c:pt idx="7990" formatCode="General">
                  <c:v>-1.8203800000000001</c:v>
                </c:pt>
                <c:pt idx="7991" formatCode="General">
                  <c:v>-1.81938</c:v>
                </c:pt>
                <c:pt idx="7992" formatCode="General">
                  <c:v>-1.8183800000000001</c:v>
                </c:pt>
                <c:pt idx="7993" formatCode="General">
                  <c:v>-1.8173600000000001</c:v>
                </c:pt>
                <c:pt idx="7994" formatCode="General">
                  <c:v>-1.8163800000000001</c:v>
                </c:pt>
                <c:pt idx="7995" formatCode="General">
                  <c:v>-1.81538</c:v>
                </c:pt>
                <c:pt idx="7996" formatCode="General">
                  <c:v>-1.8143400000000001</c:v>
                </c:pt>
                <c:pt idx="7997" formatCode="General">
                  <c:v>-1.8133600000000001</c:v>
                </c:pt>
                <c:pt idx="7998" formatCode="General">
                  <c:v>-1.81236</c:v>
                </c:pt>
                <c:pt idx="7999" formatCode="General">
                  <c:v>-1.8113600000000001</c:v>
                </c:pt>
                <c:pt idx="8000" formatCode="General">
                  <c:v>-1.8103800000000001</c:v>
                </c:pt>
                <c:pt idx="8001" formatCode="General">
                  <c:v>-1.80938</c:v>
                </c:pt>
                <c:pt idx="8002" formatCode="General">
                  <c:v>-1.80836</c:v>
                </c:pt>
                <c:pt idx="8003" formatCode="General">
                  <c:v>-1.80738</c:v>
                </c:pt>
                <c:pt idx="8004" formatCode="General">
                  <c:v>-1.80637</c:v>
                </c:pt>
                <c:pt idx="8005" formatCode="General">
                  <c:v>-1.80538</c:v>
                </c:pt>
                <c:pt idx="8006" formatCode="General">
                  <c:v>-1.8043800000000001</c:v>
                </c:pt>
                <c:pt idx="8007" formatCode="General">
                  <c:v>-1.80338</c:v>
                </c:pt>
                <c:pt idx="8008" formatCode="General">
                  <c:v>-1.8023800000000001</c:v>
                </c:pt>
                <c:pt idx="8009" formatCode="General">
                  <c:v>-1.80141</c:v>
                </c:pt>
                <c:pt idx="8010" formatCode="General">
                  <c:v>-1.8003899999999999</c:v>
                </c:pt>
                <c:pt idx="8011" formatCode="General">
                  <c:v>-1.79939</c:v>
                </c:pt>
                <c:pt idx="8012" formatCode="General">
                  <c:v>-1.7983800000000001</c:v>
                </c:pt>
                <c:pt idx="8013" formatCode="General">
                  <c:v>-1.7973699999999999</c:v>
                </c:pt>
                <c:pt idx="8014" formatCode="General">
                  <c:v>-1.7963899999999999</c:v>
                </c:pt>
                <c:pt idx="8015" formatCode="General">
                  <c:v>-1.79539</c:v>
                </c:pt>
                <c:pt idx="8016" formatCode="General">
                  <c:v>-1.7943899999999999</c:v>
                </c:pt>
                <c:pt idx="8017" formatCode="General">
                  <c:v>-1.79339</c:v>
                </c:pt>
                <c:pt idx="8018" formatCode="General">
                  <c:v>-1.7923899999999999</c:v>
                </c:pt>
                <c:pt idx="8019" formatCode="General">
                  <c:v>-1.79138</c:v>
                </c:pt>
                <c:pt idx="8020" formatCode="General">
                  <c:v>-1.7904</c:v>
                </c:pt>
                <c:pt idx="8021" formatCode="General">
                  <c:v>-1.78939</c:v>
                </c:pt>
                <c:pt idx="8022" formatCode="General">
                  <c:v>-1.7883899999999999</c:v>
                </c:pt>
                <c:pt idx="8023" formatCode="General">
                  <c:v>-1.7873699999999999</c:v>
                </c:pt>
                <c:pt idx="8024" formatCode="General">
                  <c:v>-1.78637</c:v>
                </c:pt>
                <c:pt idx="8025" formatCode="General">
                  <c:v>-1.78538</c:v>
                </c:pt>
                <c:pt idx="8026" formatCode="General">
                  <c:v>-1.7843899999999999</c:v>
                </c:pt>
                <c:pt idx="8027" formatCode="General">
                  <c:v>-1.78339</c:v>
                </c:pt>
                <c:pt idx="8028" formatCode="General">
                  <c:v>-1.7823800000000001</c:v>
                </c:pt>
                <c:pt idx="8029" formatCode="General">
                  <c:v>-1.78138</c:v>
                </c:pt>
                <c:pt idx="8030" formatCode="General">
                  <c:v>-1.7803899999999999</c:v>
                </c:pt>
                <c:pt idx="8031" formatCode="General">
                  <c:v>-1.77939</c:v>
                </c:pt>
                <c:pt idx="8032" formatCode="General">
                  <c:v>-1.7784</c:v>
                </c:pt>
                <c:pt idx="8033" formatCode="General">
                  <c:v>-1.77739</c:v>
                </c:pt>
                <c:pt idx="8034" formatCode="General">
                  <c:v>-1.7763899999999999</c:v>
                </c:pt>
                <c:pt idx="8035" formatCode="General">
                  <c:v>-1.77539</c:v>
                </c:pt>
                <c:pt idx="8036" formatCode="General">
                  <c:v>-1.7744</c:v>
                </c:pt>
                <c:pt idx="8037" formatCode="General">
                  <c:v>-1.77339</c:v>
                </c:pt>
                <c:pt idx="8038" formatCode="General">
                  <c:v>-1.7723899999999999</c:v>
                </c:pt>
                <c:pt idx="8039" formatCode="General">
                  <c:v>-1.77139</c:v>
                </c:pt>
                <c:pt idx="8040" formatCode="General">
                  <c:v>-1.7703899999999999</c:v>
                </c:pt>
                <c:pt idx="8041" formatCode="General">
                  <c:v>-1.76939</c:v>
                </c:pt>
                <c:pt idx="8042" formatCode="General">
                  <c:v>-1.7683899999999999</c:v>
                </c:pt>
                <c:pt idx="8043" formatCode="General">
                  <c:v>-1.76739</c:v>
                </c:pt>
                <c:pt idx="8044" formatCode="General">
                  <c:v>-1.76641</c:v>
                </c:pt>
                <c:pt idx="8045" formatCode="General">
                  <c:v>-1.76539</c:v>
                </c:pt>
                <c:pt idx="8046" formatCode="General">
                  <c:v>-1.7643899999999999</c:v>
                </c:pt>
                <c:pt idx="8047" formatCode="General">
                  <c:v>-1.7634099999999999</c:v>
                </c:pt>
                <c:pt idx="8048" formatCode="General">
                  <c:v>-1.7623899999999999</c:v>
                </c:pt>
                <c:pt idx="8049" formatCode="General">
                  <c:v>-1.76139</c:v>
                </c:pt>
                <c:pt idx="8050" formatCode="General">
                  <c:v>-1.76041</c:v>
                </c:pt>
                <c:pt idx="8051" formatCode="General">
                  <c:v>-1.75939</c:v>
                </c:pt>
                <c:pt idx="8052" formatCode="General">
                  <c:v>-1.7583899999999999</c:v>
                </c:pt>
                <c:pt idx="8053" formatCode="General">
                  <c:v>-1.7574000000000001</c:v>
                </c:pt>
                <c:pt idx="8054" formatCode="General">
                  <c:v>-1.7564</c:v>
                </c:pt>
                <c:pt idx="8055" formatCode="General">
                  <c:v>-1.7554099999999999</c:v>
                </c:pt>
                <c:pt idx="8056" formatCode="General">
                  <c:v>-1.7544</c:v>
                </c:pt>
                <c:pt idx="8057" formatCode="General">
                  <c:v>-1.7534000000000001</c:v>
                </c:pt>
                <c:pt idx="8058" formatCode="General">
                  <c:v>-1.7523899999999999</c:v>
                </c:pt>
                <c:pt idx="8059" formatCode="General">
                  <c:v>-1.7514000000000001</c:v>
                </c:pt>
                <c:pt idx="8060" formatCode="General">
                  <c:v>-1.75041</c:v>
                </c:pt>
                <c:pt idx="8061" formatCode="General">
                  <c:v>-1.74865</c:v>
                </c:pt>
                <c:pt idx="8062" formatCode="General">
                  <c:v>-1.7476700000000001</c:v>
                </c:pt>
                <c:pt idx="8063" formatCode="General">
                  <c:v>-1.7466999999999999</c:v>
                </c:pt>
                <c:pt idx="8064" formatCode="General">
                  <c:v>-1.7456700000000001</c:v>
                </c:pt>
                <c:pt idx="8065" formatCode="General">
                  <c:v>-1.74468</c:v>
                </c:pt>
                <c:pt idx="8066" formatCode="General">
                  <c:v>-1.7436700000000001</c:v>
                </c:pt>
                <c:pt idx="8067" formatCode="General">
                  <c:v>-1.74268</c:v>
                </c:pt>
                <c:pt idx="8068" formatCode="General">
                  <c:v>-1.7417100000000001</c:v>
                </c:pt>
                <c:pt idx="8069" formatCode="General">
                  <c:v>-1.7406900000000001</c:v>
                </c:pt>
                <c:pt idx="8070" formatCode="General">
                  <c:v>-1.73969</c:v>
                </c:pt>
                <c:pt idx="8071" formatCode="General">
                  <c:v>-1.7386900000000001</c:v>
                </c:pt>
                <c:pt idx="8072" formatCode="General">
                  <c:v>-1.7376799999999999</c:v>
                </c:pt>
                <c:pt idx="8073" formatCode="General">
                  <c:v>-1.73671</c:v>
                </c:pt>
                <c:pt idx="8074" formatCode="General">
                  <c:v>-1.7357</c:v>
                </c:pt>
                <c:pt idx="8075" formatCode="General">
                  <c:v>-1.7346699999999999</c:v>
                </c:pt>
                <c:pt idx="8076" formatCode="General">
                  <c:v>-1.73367</c:v>
                </c:pt>
                <c:pt idx="8077" formatCode="General">
                  <c:v>-1.7326999999999999</c:v>
                </c:pt>
                <c:pt idx="8078" formatCode="General">
                  <c:v>-1.7317100000000001</c:v>
                </c:pt>
                <c:pt idx="8079" formatCode="General">
                  <c:v>-1.7306999999999999</c:v>
                </c:pt>
                <c:pt idx="8080" formatCode="General">
                  <c:v>-1.7296899999999999</c:v>
                </c:pt>
                <c:pt idx="8081" formatCode="General">
                  <c:v>-1.7286999999999999</c:v>
                </c:pt>
                <c:pt idx="8082" formatCode="General">
                  <c:v>-1.7277</c:v>
                </c:pt>
                <c:pt idx="8083" formatCode="General">
                  <c:v>-1.7266999999999999</c:v>
                </c:pt>
                <c:pt idx="8084" formatCode="General">
                  <c:v>-1.72567</c:v>
                </c:pt>
                <c:pt idx="8085" formatCode="General">
                  <c:v>-1.72471</c:v>
                </c:pt>
                <c:pt idx="8086" formatCode="General">
                  <c:v>-1.7237</c:v>
                </c:pt>
                <c:pt idx="8087" formatCode="General">
                  <c:v>-1.7226900000000001</c:v>
                </c:pt>
                <c:pt idx="8088" formatCode="General">
                  <c:v>-1.7216800000000001</c:v>
                </c:pt>
                <c:pt idx="8089" formatCode="General">
                  <c:v>-1.7207300000000001</c:v>
                </c:pt>
                <c:pt idx="8090" formatCode="General">
                  <c:v>-1.7196800000000001</c:v>
                </c:pt>
                <c:pt idx="8091" formatCode="General">
                  <c:v>-1.71868</c:v>
                </c:pt>
                <c:pt idx="8092" formatCode="General">
                  <c:v>-1.7177100000000001</c:v>
                </c:pt>
                <c:pt idx="8093" formatCode="General">
                  <c:v>-1.7166999999999999</c:v>
                </c:pt>
                <c:pt idx="8094" formatCode="General">
                  <c:v>-1.7157100000000001</c:v>
                </c:pt>
                <c:pt idx="8095" formatCode="General">
                  <c:v>-1.71471</c:v>
                </c:pt>
                <c:pt idx="8096" formatCode="General">
                  <c:v>-1.7137199999999999</c:v>
                </c:pt>
                <c:pt idx="8097" formatCode="General">
                  <c:v>-1.71271</c:v>
                </c:pt>
                <c:pt idx="8098" formatCode="General">
                  <c:v>-1.7116899999999999</c:v>
                </c:pt>
                <c:pt idx="8099" formatCode="General">
                  <c:v>-1.71071</c:v>
                </c:pt>
                <c:pt idx="8100" formatCode="General">
                  <c:v>-1.7097100000000001</c:v>
                </c:pt>
                <c:pt idx="8101" formatCode="General">
                  <c:v>-1.70868</c:v>
                </c:pt>
                <c:pt idx="8102" formatCode="General">
                  <c:v>-1.7077</c:v>
                </c:pt>
                <c:pt idx="8103" formatCode="General">
                  <c:v>-1.7067099999999999</c:v>
                </c:pt>
                <c:pt idx="8104" formatCode="General">
                  <c:v>-1.7057</c:v>
                </c:pt>
                <c:pt idx="8105" formatCode="General">
                  <c:v>-1.7047000000000001</c:v>
                </c:pt>
                <c:pt idx="8106" formatCode="General">
                  <c:v>-1.7036899999999999</c:v>
                </c:pt>
                <c:pt idx="8107" formatCode="General">
                  <c:v>-1.7027099999999999</c:v>
                </c:pt>
                <c:pt idx="8108" formatCode="General">
                  <c:v>-1.7017</c:v>
                </c:pt>
                <c:pt idx="8109" formatCode="General">
                  <c:v>-1.7007000000000001</c:v>
                </c:pt>
                <c:pt idx="8110" formatCode="General">
                  <c:v>-1.6997</c:v>
                </c:pt>
                <c:pt idx="8111" formatCode="General">
                  <c:v>-1.6987099999999999</c:v>
                </c:pt>
                <c:pt idx="8112" formatCode="General">
                  <c:v>-1.6977199999999999</c:v>
                </c:pt>
                <c:pt idx="8113" formatCode="General">
                  <c:v>-1.69672</c:v>
                </c:pt>
                <c:pt idx="8114" formatCode="General">
                  <c:v>-1.6957100000000001</c:v>
                </c:pt>
                <c:pt idx="8115" formatCode="General">
                  <c:v>-1.6947099999999999</c:v>
                </c:pt>
                <c:pt idx="8116" formatCode="General">
                  <c:v>-1.6937</c:v>
                </c:pt>
                <c:pt idx="8117" formatCode="General">
                  <c:v>-1.6927099999999999</c:v>
                </c:pt>
                <c:pt idx="8118" formatCode="General">
                  <c:v>-1.69174</c:v>
                </c:pt>
                <c:pt idx="8119" formatCode="General">
                  <c:v>-1.6907099999999999</c:v>
                </c:pt>
                <c:pt idx="8120" formatCode="General">
                  <c:v>-1.6897</c:v>
                </c:pt>
                <c:pt idx="8121" formatCode="General">
                  <c:v>-1.6887099999999999</c:v>
                </c:pt>
                <c:pt idx="8122" formatCode="General">
                  <c:v>-1.68771</c:v>
                </c:pt>
                <c:pt idx="8123" formatCode="General">
                  <c:v>-1.68669</c:v>
                </c:pt>
                <c:pt idx="8124" formatCode="General">
                  <c:v>-1.68571</c:v>
                </c:pt>
                <c:pt idx="8125" formatCode="General">
                  <c:v>-1.6847099999999999</c:v>
                </c:pt>
                <c:pt idx="8126" formatCode="General">
                  <c:v>-1.6837</c:v>
                </c:pt>
                <c:pt idx="8127" formatCode="General">
                  <c:v>-1.68272</c:v>
                </c:pt>
                <c:pt idx="8128" formatCode="General">
                  <c:v>-1.68171</c:v>
                </c:pt>
                <c:pt idx="8129" formatCode="General">
                  <c:v>-1.68072</c:v>
                </c:pt>
                <c:pt idx="8130" formatCode="General">
                  <c:v>-1.6797</c:v>
                </c:pt>
                <c:pt idx="8131" formatCode="General">
                  <c:v>-1.67872</c:v>
                </c:pt>
                <c:pt idx="8132" formatCode="General">
                  <c:v>-1.67774</c:v>
                </c:pt>
                <c:pt idx="8133" formatCode="General">
                  <c:v>-1.6767300000000001</c:v>
                </c:pt>
                <c:pt idx="8134" formatCode="General">
                  <c:v>-1.67571</c:v>
                </c:pt>
                <c:pt idx="8135" formatCode="General">
                  <c:v>-1.67472</c:v>
                </c:pt>
                <c:pt idx="8136" formatCode="General">
                  <c:v>-1.6737299999999999</c:v>
                </c:pt>
                <c:pt idx="8137" formatCode="General">
                  <c:v>-1.67272</c:v>
                </c:pt>
                <c:pt idx="8138" formatCode="General">
                  <c:v>-1.6717</c:v>
                </c:pt>
                <c:pt idx="8139" formatCode="General">
                  <c:v>-1.67069</c:v>
                </c:pt>
                <c:pt idx="8140" formatCode="General">
                  <c:v>-1.66971</c:v>
                </c:pt>
                <c:pt idx="8141" formatCode="General">
                  <c:v>-1.66873</c:v>
                </c:pt>
                <c:pt idx="8142" formatCode="General">
                  <c:v>-1.66771</c:v>
                </c:pt>
                <c:pt idx="8143" formatCode="General">
                  <c:v>-1.6667000000000001</c:v>
                </c:pt>
                <c:pt idx="8144" formatCode="General">
                  <c:v>-1.6657200000000001</c:v>
                </c:pt>
                <c:pt idx="8145" formatCode="General">
                  <c:v>-1.66472</c:v>
                </c:pt>
                <c:pt idx="8146" formatCode="General">
                  <c:v>-1.6637299999999999</c:v>
                </c:pt>
                <c:pt idx="8147" formatCode="General">
                  <c:v>-1.66273</c:v>
                </c:pt>
                <c:pt idx="8148" formatCode="General">
                  <c:v>-1.6617200000000001</c:v>
                </c:pt>
                <c:pt idx="8149" formatCode="General">
                  <c:v>-1.6607099999999999</c:v>
                </c:pt>
                <c:pt idx="8150" formatCode="General">
                  <c:v>-1.6597299999999999</c:v>
                </c:pt>
                <c:pt idx="8151" formatCode="General">
                  <c:v>-1.65873</c:v>
                </c:pt>
                <c:pt idx="8152" formatCode="General">
                  <c:v>-1.65771</c:v>
                </c:pt>
                <c:pt idx="8153" formatCode="General">
                  <c:v>-1.65669</c:v>
                </c:pt>
                <c:pt idx="8154" formatCode="General">
                  <c:v>-1.6556999999999999</c:v>
                </c:pt>
                <c:pt idx="8155" formatCode="General">
                  <c:v>-1.65473</c:v>
                </c:pt>
                <c:pt idx="8156" formatCode="General">
                  <c:v>-1.65371</c:v>
                </c:pt>
                <c:pt idx="8157" formatCode="General">
                  <c:v>-1.6527000000000001</c:v>
                </c:pt>
                <c:pt idx="8158" formatCode="General">
                  <c:v>-1.6517200000000001</c:v>
                </c:pt>
                <c:pt idx="8159" formatCode="General">
                  <c:v>-1.6507099999999999</c:v>
                </c:pt>
                <c:pt idx="8160" formatCode="General">
                  <c:v>-1.6496999999999999</c:v>
                </c:pt>
                <c:pt idx="8161" formatCode="General">
                  <c:v>-1.64872</c:v>
                </c:pt>
                <c:pt idx="8162" formatCode="General">
                  <c:v>-1.6477200000000001</c:v>
                </c:pt>
                <c:pt idx="8163" formatCode="General">
                  <c:v>-1.6467099999999999</c:v>
                </c:pt>
                <c:pt idx="8164" formatCode="General">
                  <c:v>-1.6457299999999999</c:v>
                </c:pt>
                <c:pt idx="8165" formatCode="General">
                  <c:v>-1.6447400000000001</c:v>
                </c:pt>
                <c:pt idx="8166" formatCode="General">
                  <c:v>-1.6437299999999999</c:v>
                </c:pt>
                <c:pt idx="8167" formatCode="General">
                  <c:v>-1.64272</c:v>
                </c:pt>
                <c:pt idx="8168" formatCode="General">
                  <c:v>-1.6417299999999999</c:v>
                </c:pt>
                <c:pt idx="8169" formatCode="General">
                  <c:v>-1.64073</c:v>
                </c:pt>
                <c:pt idx="8170" formatCode="General">
                  <c:v>-1.6397200000000001</c:v>
                </c:pt>
                <c:pt idx="8171" formatCode="General">
                  <c:v>-1.6387</c:v>
                </c:pt>
                <c:pt idx="8172" formatCode="General">
                  <c:v>-1.6377200000000001</c:v>
                </c:pt>
                <c:pt idx="8173" formatCode="General">
                  <c:v>-1.6367100000000001</c:v>
                </c:pt>
                <c:pt idx="8174" formatCode="General">
                  <c:v>-1.63571</c:v>
                </c:pt>
                <c:pt idx="8175" formatCode="General">
                  <c:v>-1.6347100000000001</c:v>
                </c:pt>
                <c:pt idx="8176" formatCode="General">
                  <c:v>-1.63371</c:v>
                </c:pt>
                <c:pt idx="8177" formatCode="General">
                  <c:v>-1.6327100000000001</c:v>
                </c:pt>
                <c:pt idx="8178" formatCode="General">
                  <c:v>-1.6316999999999999</c:v>
                </c:pt>
                <c:pt idx="8179" formatCode="General">
                  <c:v>-1.6307</c:v>
                </c:pt>
                <c:pt idx="8180" formatCode="General">
                  <c:v>-1.6296999999999999</c:v>
                </c:pt>
                <c:pt idx="8181" formatCode="General">
                  <c:v>-1.6287100000000001</c:v>
                </c:pt>
                <c:pt idx="8182" formatCode="General">
                  <c:v>-1.6276900000000001</c:v>
                </c:pt>
                <c:pt idx="8183" formatCode="General">
                  <c:v>-1.6267100000000001</c:v>
                </c:pt>
                <c:pt idx="8184" formatCode="General">
                  <c:v>-1.62571</c:v>
                </c:pt>
                <c:pt idx="8185" formatCode="General">
                  <c:v>-1.6247100000000001</c:v>
                </c:pt>
                <c:pt idx="8186" formatCode="General">
                  <c:v>-1.6237200000000001</c:v>
                </c:pt>
                <c:pt idx="8187" formatCode="General">
                  <c:v>-1.62273</c:v>
                </c:pt>
                <c:pt idx="8188" formatCode="General">
                  <c:v>-1.6217200000000001</c:v>
                </c:pt>
                <c:pt idx="8189" formatCode="General">
                  <c:v>-1.6207</c:v>
                </c:pt>
                <c:pt idx="8190" formatCode="General">
                  <c:v>-1.6196999999999999</c:v>
                </c:pt>
                <c:pt idx="8191" formatCode="General">
                  <c:v>-1.6187199999999999</c:v>
                </c:pt>
                <c:pt idx="8192" formatCode="General">
                  <c:v>-1.61772</c:v>
                </c:pt>
                <c:pt idx="8193" formatCode="General">
                  <c:v>-1.6166799999999999</c:v>
                </c:pt>
                <c:pt idx="8194" formatCode="General">
                  <c:v>-1.61571</c:v>
                </c:pt>
                <c:pt idx="8195" formatCode="General">
                  <c:v>-1.6147199999999999</c:v>
                </c:pt>
                <c:pt idx="8196" formatCode="General">
                  <c:v>-1.61371</c:v>
                </c:pt>
                <c:pt idx="8197" formatCode="General">
                  <c:v>-1.6127</c:v>
                </c:pt>
                <c:pt idx="8198" formatCode="General">
                  <c:v>-1.6116999999999999</c:v>
                </c:pt>
                <c:pt idx="8199" formatCode="General">
                  <c:v>-1.6107</c:v>
                </c:pt>
                <c:pt idx="8200" formatCode="General">
                  <c:v>-1.60971</c:v>
                </c:pt>
                <c:pt idx="8201" formatCode="General">
                  <c:v>-1.60873</c:v>
                </c:pt>
                <c:pt idx="8202" formatCode="General">
                  <c:v>-1.60772</c:v>
                </c:pt>
                <c:pt idx="8203" formatCode="General">
                  <c:v>-1.6067</c:v>
                </c:pt>
                <c:pt idx="8204" formatCode="General">
                  <c:v>-1.6056999999999999</c:v>
                </c:pt>
                <c:pt idx="8205" formatCode="General">
                  <c:v>-1.6047199999999999</c:v>
                </c:pt>
                <c:pt idx="8206" formatCode="General">
                  <c:v>-1.6037399999999999</c:v>
                </c:pt>
                <c:pt idx="8207" formatCode="General">
                  <c:v>-1.6027100000000001</c:v>
                </c:pt>
                <c:pt idx="8208" formatCode="General">
                  <c:v>-1.60168</c:v>
                </c:pt>
                <c:pt idx="8209" formatCode="General">
                  <c:v>-1.60073</c:v>
                </c:pt>
                <c:pt idx="8210" formatCode="General">
                  <c:v>-1.59972</c:v>
                </c:pt>
                <c:pt idx="8211" formatCode="General">
                  <c:v>-1.5987100000000001</c:v>
                </c:pt>
                <c:pt idx="8212" formatCode="General">
                  <c:v>-1.59771</c:v>
                </c:pt>
                <c:pt idx="8213" formatCode="General">
                  <c:v>-1.5967199999999999</c:v>
                </c:pt>
                <c:pt idx="8214" formatCode="General">
                  <c:v>-1.59571</c:v>
                </c:pt>
                <c:pt idx="8215" formatCode="General">
                  <c:v>-1.5947100000000001</c:v>
                </c:pt>
                <c:pt idx="8216" formatCode="General">
                  <c:v>-1.5936999999999999</c:v>
                </c:pt>
                <c:pt idx="8217" formatCode="General">
                  <c:v>-1.5927100000000001</c:v>
                </c:pt>
                <c:pt idx="8218" formatCode="General">
                  <c:v>-1.59171</c:v>
                </c:pt>
                <c:pt idx="8219" formatCode="General">
                  <c:v>-1.5907100000000001</c:v>
                </c:pt>
                <c:pt idx="8220" formatCode="General">
                  <c:v>-1.5897399999999999</c:v>
                </c:pt>
                <c:pt idx="8221" formatCode="General">
                  <c:v>-1.5887100000000001</c:v>
                </c:pt>
                <c:pt idx="8222" formatCode="General">
                  <c:v>-1.58771</c:v>
                </c:pt>
                <c:pt idx="8223" formatCode="General">
                  <c:v>-1.5867100000000001</c:v>
                </c:pt>
                <c:pt idx="8224" formatCode="General">
                  <c:v>-1.5857300000000001</c:v>
                </c:pt>
                <c:pt idx="8225" formatCode="General">
                  <c:v>-1.5847100000000001</c:v>
                </c:pt>
                <c:pt idx="8226" formatCode="General">
                  <c:v>-1.58371</c:v>
                </c:pt>
                <c:pt idx="8227" formatCode="General">
                  <c:v>-1.5827199999999999</c:v>
                </c:pt>
                <c:pt idx="8228" formatCode="General">
                  <c:v>-1.58172</c:v>
                </c:pt>
                <c:pt idx="8229" formatCode="General">
                  <c:v>-1.5807199999999999</c:v>
                </c:pt>
                <c:pt idx="8230" formatCode="General">
                  <c:v>-1.57972</c:v>
                </c:pt>
                <c:pt idx="8231" formatCode="General">
                  <c:v>-1.5787199999999999</c:v>
                </c:pt>
                <c:pt idx="8232" formatCode="General">
                  <c:v>-1.5777099999999999</c:v>
                </c:pt>
                <c:pt idx="8233" formatCode="General">
                  <c:v>-1.5767</c:v>
                </c:pt>
                <c:pt idx="8234" formatCode="General">
                  <c:v>-1.5757099999999999</c:v>
                </c:pt>
                <c:pt idx="8235" formatCode="General">
                  <c:v>-1.57473</c:v>
                </c:pt>
                <c:pt idx="8236" formatCode="General">
                  <c:v>-1.5737099999999999</c:v>
                </c:pt>
                <c:pt idx="8237" formatCode="General">
                  <c:v>-1.5727</c:v>
                </c:pt>
                <c:pt idx="8238" formatCode="General">
                  <c:v>-1.5717399999999999</c:v>
                </c:pt>
                <c:pt idx="8239" formatCode="General">
                  <c:v>-1.57073</c:v>
                </c:pt>
                <c:pt idx="8240" formatCode="General">
                  <c:v>-1.5697000000000001</c:v>
                </c:pt>
                <c:pt idx="8241" formatCode="General">
                  <c:v>-1.5687199999999999</c:v>
                </c:pt>
                <c:pt idx="8242" formatCode="General">
                  <c:v>-1.56772</c:v>
                </c:pt>
                <c:pt idx="8243" formatCode="General">
                  <c:v>-1.5667199999999999</c:v>
                </c:pt>
                <c:pt idx="8244" formatCode="General">
                  <c:v>-1.5657099999999999</c:v>
                </c:pt>
                <c:pt idx="8245" formatCode="General">
                  <c:v>-1.5647</c:v>
                </c:pt>
                <c:pt idx="8246" formatCode="General">
                  <c:v>-1.56372</c:v>
                </c:pt>
                <c:pt idx="8247" formatCode="General">
                  <c:v>-1.5627200000000001</c:v>
                </c:pt>
                <c:pt idx="8248" formatCode="General">
                  <c:v>-1.5617099999999999</c:v>
                </c:pt>
                <c:pt idx="8249" formatCode="General">
                  <c:v>-1.5607200000000001</c:v>
                </c:pt>
                <c:pt idx="8250" formatCode="General">
                  <c:v>-1.5597300000000001</c:v>
                </c:pt>
                <c:pt idx="8251" formatCode="General">
                  <c:v>-1.5587200000000001</c:v>
                </c:pt>
                <c:pt idx="8252" formatCode="General">
                  <c:v>-1.5577000000000001</c:v>
                </c:pt>
                <c:pt idx="8253" formatCode="General">
                  <c:v>-1.5567200000000001</c:v>
                </c:pt>
                <c:pt idx="8254" formatCode="General">
                  <c:v>-1.5557099999999999</c:v>
                </c:pt>
                <c:pt idx="8255" formatCode="General">
                  <c:v>-1.5547200000000001</c:v>
                </c:pt>
                <c:pt idx="8256" formatCode="General">
                  <c:v>-1.5537099999999999</c:v>
                </c:pt>
                <c:pt idx="8257" formatCode="General">
                  <c:v>-1.55274</c:v>
                </c:pt>
                <c:pt idx="8258" formatCode="General">
                  <c:v>-1.55172</c:v>
                </c:pt>
                <c:pt idx="8259" formatCode="General">
                  <c:v>-1.5507299999999999</c:v>
                </c:pt>
                <c:pt idx="8260" formatCode="General">
                  <c:v>-1.5497399999999999</c:v>
                </c:pt>
                <c:pt idx="8261" formatCode="General">
                  <c:v>-1.5487500000000001</c:v>
                </c:pt>
                <c:pt idx="8262" formatCode="General">
                  <c:v>-1.5477000000000001</c:v>
                </c:pt>
                <c:pt idx="8263" formatCode="General">
                  <c:v>-1.54671</c:v>
                </c:pt>
                <c:pt idx="8264" formatCode="General">
                  <c:v>-1.54575</c:v>
                </c:pt>
                <c:pt idx="8265" formatCode="General">
                  <c:v>-1.54474</c:v>
                </c:pt>
                <c:pt idx="8266" formatCode="General">
                  <c:v>-1.54372</c:v>
                </c:pt>
                <c:pt idx="8267" formatCode="General">
                  <c:v>-1.5426899999999999</c:v>
                </c:pt>
                <c:pt idx="8268" formatCode="General">
                  <c:v>-1.5417400000000001</c:v>
                </c:pt>
                <c:pt idx="8269" formatCode="General">
                  <c:v>-1.5407299999999999</c:v>
                </c:pt>
                <c:pt idx="8270" formatCode="General">
                  <c:v>-1.53973</c:v>
                </c:pt>
                <c:pt idx="8271" formatCode="General">
                  <c:v>-1.53871</c:v>
                </c:pt>
                <c:pt idx="8272" formatCode="General">
                  <c:v>-1.5377099999999999</c:v>
                </c:pt>
                <c:pt idx="8273" formatCode="General">
                  <c:v>-1.5367200000000001</c:v>
                </c:pt>
                <c:pt idx="8274" formatCode="General">
                  <c:v>-1.53572</c:v>
                </c:pt>
                <c:pt idx="8275" formatCode="General">
                  <c:v>-1.5347299999999999</c:v>
                </c:pt>
                <c:pt idx="8276" formatCode="General">
                  <c:v>-1.53373</c:v>
                </c:pt>
                <c:pt idx="8277" formatCode="General">
                  <c:v>-1.5327200000000001</c:v>
                </c:pt>
                <c:pt idx="8278" formatCode="General">
                  <c:v>-1.5317400000000001</c:v>
                </c:pt>
                <c:pt idx="8279" formatCode="General">
                  <c:v>-1.53074</c:v>
                </c:pt>
                <c:pt idx="8280" formatCode="General">
                  <c:v>-1.52972</c:v>
                </c:pt>
                <c:pt idx="8281" formatCode="General">
                  <c:v>-1.5287200000000001</c:v>
                </c:pt>
                <c:pt idx="8282" formatCode="General">
                  <c:v>-1.52772</c:v>
                </c:pt>
                <c:pt idx="8283" formatCode="General">
                  <c:v>-1.52677</c:v>
                </c:pt>
                <c:pt idx="8284" formatCode="General">
                  <c:v>-1.52573</c:v>
                </c:pt>
                <c:pt idx="8285" formatCode="General">
                  <c:v>-1.52475</c:v>
                </c:pt>
                <c:pt idx="8286" formatCode="General">
                  <c:v>-1.5237400000000001</c:v>
                </c:pt>
                <c:pt idx="8287" formatCode="General">
                  <c:v>-1.5227299999999999</c:v>
                </c:pt>
                <c:pt idx="8288" formatCode="General">
                  <c:v>-1.52172</c:v>
                </c:pt>
                <c:pt idx="8289" formatCode="General">
                  <c:v>-1.5207299999999999</c:v>
                </c:pt>
                <c:pt idx="8290" formatCode="General">
                  <c:v>-1.51973</c:v>
                </c:pt>
                <c:pt idx="8291" formatCode="General">
                  <c:v>-1.51871</c:v>
                </c:pt>
                <c:pt idx="8292" formatCode="General">
                  <c:v>-1.5177099999999999</c:v>
                </c:pt>
                <c:pt idx="8293" formatCode="General">
                  <c:v>-1.5167299999999999</c:v>
                </c:pt>
                <c:pt idx="8294" formatCode="General">
                  <c:v>-1.5157400000000001</c:v>
                </c:pt>
                <c:pt idx="8295" formatCode="General">
                  <c:v>-1.5147200000000001</c:v>
                </c:pt>
                <c:pt idx="8296" formatCode="General">
                  <c:v>-1.51372</c:v>
                </c:pt>
                <c:pt idx="8297" formatCode="General">
                  <c:v>-1.5127299999999999</c:v>
                </c:pt>
                <c:pt idx="8298" formatCode="General">
                  <c:v>-1.5117400000000001</c:v>
                </c:pt>
                <c:pt idx="8299" formatCode="General">
                  <c:v>-1.51074</c:v>
                </c:pt>
                <c:pt idx="8300" formatCode="General">
                  <c:v>-1.50972</c:v>
                </c:pt>
                <c:pt idx="8301" formatCode="General">
                  <c:v>-1.50875</c:v>
                </c:pt>
                <c:pt idx="8302" formatCode="General">
                  <c:v>-1.50773</c:v>
                </c:pt>
                <c:pt idx="8303" formatCode="General">
                  <c:v>-1.5067299999999999</c:v>
                </c:pt>
                <c:pt idx="8304" formatCode="General">
                  <c:v>-1.5057400000000001</c:v>
                </c:pt>
                <c:pt idx="8305" formatCode="General">
                  <c:v>-1.50475</c:v>
                </c:pt>
                <c:pt idx="8306" formatCode="General">
                  <c:v>-1.5037100000000001</c:v>
                </c:pt>
                <c:pt idx="8307" formatCode="General">
                  <c:v>-1.5027299999999999</c:v>
                </c:pt>
                <c:pt idx="8308" formatCode="General">
                  <c:v>-1.5017400000000001</c:v>
                </c:pt>
                <c:pt idx="8309" formatCode="General">
                  <c:v>-1.5007200000000001</c:v>
                </c:pt>
                <c:pt idx="8310" formatCode="General">
                  <c:v>-1.4997100000000001</c:v>
                </c:pt>
                <c:pt idx="8311" formatCode="General">
                  <c:v>-1.49875</c:v>
                </c:pt>
                <c:pt idx="8312" formatCode="General">
                  <c:v>-1.4977199999999999</c:v>
                </c:pt>
                <c:pt idx="8313" formatCode="General">
                  <c:v>-1.4967200000000001</c:v>
                </c:pt>
                <c:pt idx="8314" formatCode="General">
                  <c:v>-1.4957100000000001</c:v>
                </c:pt>
                <c:pt idx="8315" formatCode="General">
                  <c:v>-1.49474</c:v>
                </c:pt>
                <c:pt idx="8316" formatCode="General">
                  <c:v>-1.49373</c:v>
                </c:pt>
                <c:pt idx="8317" formatCode="General">
                  <c:v>-1.4927299999999999</c:v>
                </c:pt>
                <c:pt idx="8318" formatCode="General">
                  <c:v>-1.4917199999999999</c:v>
                </c:pt>
                <c:pt idx="8319" formatCode="General">
                  <c:v>-1.49074</c:v>
                </c:pt>
                <c:pt idx="8320" formatCode="General">
                  <c:v>-1.4897400000000001</c:v>
                </c:pt>
                <c:pt idx="8321" formatCode="General">
                  <c:v>-1.48872</c:v>
                </c:pt>
                <c:pt idx="8322" formatCode="General">
                  <c:v>-1.48773</c:v>
                </c:pt>
                <c:pt idx="8323" formatCode="General">
                  <c:v>-1.48675</c:v>
                </c:pt>
                <c:pt idx="8324" formatCode="General">
                  <c:v>-1.48573</c:v>
                </c:pt>
                <c:pt idx="8325" formatCode="General">
                  <c:v>-1.48472</c:v>
                </c:pt>
                <c:pt idx="8326" formatCode="General">
                  <c:v>-1.4837199999999999</c:v>
                </c:pt>
                <c:pt idx="8327" formatCode="General">
                  <c:v>-1.4827300000000001</c:v>
                </c:pt>
                <c:pt idx="8328" formatCode="General">
                  <c:v>-1.4817100000000001</c:v>
                </c:pt>
                <c:pt idx="8329" formatCode="General">
                  <c:v>-1.4807399999999999</c:v>
                </c:pt>
                <c:pt idx="8330" formatCode="General">
                  <c:v>-1.4797400000000001</c:v>
                </c:pt>
                <c:pt idx="8331" formatCode="General">
                  <c:v>-1.47871</c:v>
                </c:pt>
                <c:pt idx="8332" formatCode="General">
                  <c:v>-1.4777400000000001</c:v>
                </c:pt>
                <c:pt idx="8333" formatCode="General">
                  <c:v>-1.47672</c:v>
                </c:pt>
                <c:pt idx="8334" formatCode="General">
                  <c:v>-1.4757400000000001</c:v>
                </c:pt>
                <c:pt idx="8335" formatCode="General">
                  <c:v>-1.47471</c:v>
                </c:pt>
                <c:pt idx="8336" formatCode="General">
                  <c:v>-1.4737199999999999</c:v>
                </c:pt>
                <c:pt idx="8337" formatCode="General">
                  <c:v>-1.4727399999999999</c:v>
                </c:pt>
                <c:pt idx="8338" formatCode="General">
                  <c:v>-1.47176</c:v>
                </c:pt>
                <c:pt idx="8339" formatCode="General">
                  <c:v>-1.4707300000000001</c:v>
                </c:pt>
                <c:pt idx="8340" formatCode="General">
                  <c:v>-1.4697100000000001</c:v>
                </c:pt>
                <c:pt idx="8341" formatCode="General">
                  <c:v>-1.46875</c:v>
                </c:pt>
                <c:pt idx="8342" formatCode="General">
                  <c:v>-1.46774</c:v>
                </c:pt>
                <c:pt idx="8343" formatCode="General">
                  <c:v>-1.46672</c:v>
                </c:pt>
                <c:pt idx="8344" formatCode="General">
                  <c:v>-1.4657199999999999</c:v>
                </c:pt>
                <c:pt idx="8345" formatCode="General">
                  <c:v>-1.4647300000000001</c:v>
                </c:pt>
                <c:pt idx="8346" formatCode="General">
                  <c:v>-1.46373</c:v>
                </c:pt>
                <c:pt idx="8347" formatCode="General">
                  <c:v>-1.4627399999999999</c:v>
                </c:pt>
                <c:pt idx="8348" formatCode="General">
                  <c:v>-1.46174</c:v>
                </c:pt>
                <c:pt idx="8349" formatCode="General">
                  <c:v>-1.4607399999999999</c:v>
                </c:pt>
                <c:pt idx="8350" formatCode="General">
                  <c:v>-1.4597199999999999</c:v>
                </c:pt>
                <c:pt idx="8351" formatCode="General">
                  <c:v>-1.4587300000000001</c:v>
                </c:pt>
                <c:pt idx="8352" formatCode="General">
                  <c:v>-1.4577500000000001</c:v>
                </c:pt>
                <c:pt idx="8353" formatCode="General">
                  <c:v>-1.45675</c:v>
                </c:pt>
                <c:pt idx="8354" formatCode="General">
                  <c:v>-1.4557199999999999</c:v>
                </c:pt>
                <c:pt idx="8355" formatCode="General">
                  <c:v>-1.4547399999999999</c:v>
                </c:pt>
                <c:pt idx="8356" formatCode="General">
                  <c:v>-1.45373</c:v>
                </c:pt>
                <c:pt idx="8357" formatCode="General">
                  <c:v>-1.45272</c:v>
                </c:pt>
                <c:pt idx="8358" formatCode="General">
                  <c:v>-1.45173</c:v>
                </c:pt>
                <c:pt idx="8359" formatCode="General">
                  <c:v>-1.4507399999999999</c:v>
                </c:pt>
                <c:pt idx="8360" formatCode="General">
                  <c:v>-1.44973</c:v>
                </c:pt>
                <c:pt idx="8361" formatCode="General">
                  <c:v>-1.4487399999999999</c:v>
                </c:pt>
                <c:pt idx="8362" formatCode="General">
                  <c:v>-1.4477199999999999</c:v>
                </c:pt>
                <c:pt idx="8363" formatCode="General">
                  <c:v>-1.4467399999999999</c:v>
                </c:pt>
                <c:pt idx="8364" formatCode="General">
                  <c:v>-1.44574</c:v>
                </c:pt>
                <c:pt idx="8365" formatCode="General">
                  <c:v>-1.4447300000000001</c:v>
                </c:pt>
                <c:pt idx="8366" formatCode="General">
                  <c:v>-1.4437500000000001</c:v>
                </c:pt>
                <c:pt idx="8367" formatCode="General">
                  <c:v>-1.44275</c:v>
                </c:pt>
                <c:pt idx="8368" formatCode="General">
                  <c:v>-1.44173</c:v>
                </c:pt>
                <c:pt idx="8369" formatCode="General">
                  <c:v>-1.44075</c:v>
                </c:pt>
                <c:pt idx="8370" formatCode="General">
                  <c:v>-1.4397500000000001</c:v>
                </c:pt>
                <c:pt idx="8371" formatCode="General">
                  <c:v>-1.43875</c:v>
                </c:pt>
                <c:pt idx="8372" formatCode="General">
                  <c:v>-1.43774</c:v>
                </c:pt>
                <c:pt idx="8373" formatCode="General">
                  <c:v>-1.4367399999999999</c:v>
                </c:pt>
                <c:pt idx="8374" formatCode="General">
                  <c:v>-1.4357500000000001</c:v>
                </c:pt>
                <c:pt idx="8375" formatCode="General">
                  <c:v>-1.43475</c:v>
                </c:pt>
                <c:pt idx="8376" formatCode="General">
                  <c:v>-1.4337299999999999</c:v>
                </c:pt>
                <c:pt idx="8377" formatCode="General">
                  <c:v>-1.4327399999999999</c:v>
                </c:pt>
                <c:pt idx="8378" formatCode="General">
                  <c:v>-1.4317500000000001</c:v>
                </c:pt>
                <c:pt idx="8379" formatCode="General">
                  <c:v>-1.43075</c:v>
                </c:pt>
                <c:pt idx="8380" formatCode="General">
                  <c:v>-1.4297299999999999</c:v>
                </c:pt>
                <c:pt idx="8381" formatCode="General">
                  <c:v>-1.42875</c:v>
                </c:pt>
                <c:pt idx="8382" formatCode="General">
                  <c:v>-1.4277500000000001</c:v>
                </c:pt>
                <c:pt idx="8383" formatCode="General">
                  <c:v>-1.4267399999999999</c:v>
                </c:pt>
                <c:pt idx="8384" formatCode="General">
                  <c:v>-1.42574</c:v>
                </c:pt>
                <c:pt idx="8385" formatCode="General">
                  <c:v>-1.4247399999999999</c:v>
                </c:pt>
                <c:pt idx="8386" formatCode="General">
                  <c:v>-1.4237299999999999</c:v>
                </c:pt>
                <c:pt idx="8387" formatCode="General">
                  <c:v>-1.42276</c:v>
                </c:pt>
                <c:pt idx="8388" formatCode="General">
                  <c:v>-1.42177</c:v>
                </c:pt>
                <c:pt idx="8389" formatCode="General">
                  <c:v>-1.42076</c:v>
                </c:pt>
                <c:pt idx="8390" formatCode="General">
                  <c:v>-1.41974</c:v>
                </c:pt>
                <c:pt idx="8391" formatCode="General">
                  <c:v>-1.4187399999999999</c:v>
                </c:pt>
                <c:pt idx="8392" formatCode="General">
                  <c:v>-1.41777</c:v>
                </c:pt>
                <c:pt idx="8393" formatCode="General">
                  <c:v>-1.4167799999999999</c:v>
                </c:pt>
                <c:pt idx="8394" formatCode="General">
                  <c:v>-1.4157200000000001</c:v>
                </c:pt>
                <c:pt idx="8395" formatCode="General">
                  <c:v>-1.4147400000000001</c:v>
                </c:pt>
                <c:pt idx="8396" formatCode="General">
                  <c:v>-1.41377</c:v>
                </c:pt>
                <c:pt idx="8397" formatCode="General">
                  <c:v>-1.41276</c:v>
                </c:pt>
                <c:pt idx="8398" formatCode="General">
                  <c:v>-1.4117500000000001</c:v>
                </c:pt>
                <c:pt idx="8399" formatCode="General">
                  <c:v>-1.41076</c:v>
                </c:pt>
                <c:pt idx="8400" formatCode="General">
                  <c:v>-1.40978</c:v>
                </c:pt>
                <c:pt idx="8401" formatCode="General">
                  <c:v>-1.4087499999999999</c:v>
                </c:pt>
                <c:pt idx="8402" formatCode="General">
                  <c:v>-1.40777</c:v>
                </c:pt>
                <c:pt idx="8403" formatCode="General">
                  <c:v>-1.4067700000000001</c:v>
                </c:pt>
                <c:pt idx="8404" formatCode="General">
                  <c:v>-1.4057599999999999</c:v>
                </c:pt>
                <c:pt idx="8405" formatCode="General">
                  <c:v>-1.40476</c:v>
                </c:pt>
                <c:pt idx="8406" formatCode="General">
                  <c:v>-1.40378</c:v>
                </c:pt>
                <c:pt idx="8407" formatCode="General">
                  <c:v>-1.4027799999999999</c:v>
                </c:pt>
                <c:pt idx="8408" formatCode="General">
                  <c:v>-1.4017599999999999</c:v>
                </c:pt>
                <c:pt idx="8409" formatCode="General">
                  <c:v>-1.4007499999999999</c:v>
                </c:pt>
                <c:pt idx="8410" formatCode="General">
                  <c:v>-1.4001399999999999</c:v>
                </c:pt>
                <c:pt idx="8411" formatCode="General">
                  <c:v>-1.3999200000000001</c:v>
                </c:pt>
                <c:pt idx="8412" formatCode="General">
                  <c:v>-1.3997999999999999</c:v>
                </c:pt>
                <c:pt idx="8413" formatCode="General">
                  <c:v>-1.40036</c:v>
                </c:pt>
                <c:pt idx="8414" formatCode="General">
                  <c:v>-1.4013599999999999</c:v>
                </c:pt>
                <c:pt idx="8415" formatCode="General">
                  <c:v>-1.40238</c:v>
                </c:pt>
                <c:pt idx="8416" formatCode="General">
                  <c:v>-1.40337</c:v>
                </c:pt>
                <c:pt idx="8417" formatCode="General">
                  <c:v>-1.4043600000000001</c:v>
                </c:pt>
                <c:pt idx="8418" formatCode="General">
                  <c:v>-1.4053800000000001</c:v>
                </c:pt>
                <c:pt idx="8419" formatCode="General">
                  <c:v>-1.40638</c:v>
                </c:pt>
                <c:pt idx="8420" formatCode="General">
                  <c:v>-1.4073599999999999</c:v>
                </c:pt>
                <c:pt idx="8421" formatCode="General">
                  <c:v>-1.4083699999999999</c:v>
                </c:pt>
                <c:pt idx="8422" formatCode="General">
                  <c:v>-1.4093800000000001</c:v>
                </c:pt>
                <c:pt idx="8423" formatCode="General">
                  <c:v>-1.4103600000000001</c:v>
                </c:pt>
                <c:pt idx="8424" formatCode="General">
                  <c:v>-1.41134</c:v>
                </c:pt>
                <c:pt idx="8425" formatCode="General">
                  <c:v>-1.41235</c:v>
                </c:pt>
                <c:pt idx="8426" formatCode="General">
                  <c:v>-1.4133800000000001</c:v>
                </c:pt>
                <c:pt idx="8427" formatCode="General">
                  <c:v>-1.41435</c:v>
                </c:pt>
                <c:pt idx="8428" formatCode="General">
                  <c:v>-1.4153199999999999</c:v>
                </c:pt>
                <c:pt idx="8429" formatCode="General">
                  <c:v>-1.4163600000000001</c:v>
                </c:pt>
                <c:pt idx="8430" formatCode="General">
                  <c:v>-1.4173500000000001</c:v>
                </c:pt>
                <c:pt idx="8431" formatCode="General">
                  <c:v>-1.41835</c:v>
                </c:pt>
                <c:pt idx="8432" formatCode="General">
                  <c:v>-1.4193499999999999</c:v>
                </c:pt>
                <c:pt idx="8433" formatCode="General">
                  <c:v>-1.4203600000000001</c:v>
                </c:pt>
                <c:pt idx="8434" formatCode="General">
                  <c:v>-1.4213499999999999</c:v>
                </c:pt>
                <c:pt idx="8435" formatCode="General">
                  <c:v>-1.4223399999999999</c:v>
                </c:pt>
                <c:pt idx="8436" formatCode="General">
                  <c:v>-1.4233499999999999</c:v>
                </c:pt>
                <c:pt idx="8437" formatCode="General">
                  <c:v>-1.4243699999999999</c:v>
                </c:pt>
                <c:pt idx="8438" formatCode="General">
                  <c:v>-1.4253400000000001</c:v>
                </c:pt>
                <c:pt idx="8439" formatCode="General">
                  <c:v>-1.42632</c:v>
                </c:pt>
                <c:pt idx="8440" formatCode="General">
                  <c:v>-1.42736</c:v>
                </c:pt>
                <c:pt idx="8441" formatCode="General">
                  <c:v>-1.42835</c:v>
                </c:pt>
                <c:pt idx="8442" formatCode="General">
                  <c:v>-1.4293400000000001</c:v>
                </c:pt>
                <c:pt idx="8443" formatCode="General">
                  <c:v>-1.4303300000000001</c:v>
                </c:pt>
                <c:pt idx="8444" formatCode="General">
                  <c:v>-1.4313499999999999</c:v>
                </c:pt>
                <c:pt idx="8445" formatCode="General">
                  <c:v>-1.43235</c:v>
                </c:pt>
                <c:pt idx="8446" formatCode="General">
                  <c:v>-1.43333</c:v>
                </c:pt>
                <c:pt idx="8447" formatCode="General">
                  <c:v>-1.4343300000000001</c:v>
                </c:pt>
                <c:pt idx="8448" formatCode="General">
                  <c:v>-1.43533</c:v>
                </c:pt>
                <c:pt idx="8449" formatCode="General">
                  <c:v>-1.43634</c:v>
                </c:pt>
                <c:pt idx="8450" formatCode="General">
                  <c:v>-1.43733</c:v>
                </c:pt>
                <c:pt idx="8451" formatCode="General">
                  <c:v>-1.43834</c:v>
                </c:pt>
                <c:pt idx="8452" formatCode="General">
                  <c:v>-1.4393400000000001</c:v>
                </c:pt>
                <c:pt idx="8453" formatCode="General">
                  <c:v>-1.44031</c:v>
                </c:pt>
                <c:pt idx="8454" formatCode="General">
                  <c:v>-1.44133</c:v>
                </c:pt>
                <c:pt idx="8455" formatCode="General">
                  <c:v>-1.44235</c:v>
                </c:pt>
                <c:pt idx="8456" formatCode="General">
                  <c:v>-1.4433499999999999</c:v>
                </c:pt>
                <c:pt idx="8457" formatCode="General">
                  <c:v>-1.44432</c:v>
                </c:pt>
                <c:pt idx="8458" formatCode="General">
                  <c:v>-1.4453199999999999</c:v>
                </c:pt>
                <c:pt idx="8459" formatCode="General">
                  <c:v>-1.4463299999999999</c:v>
                </c:pt>
                <c:pt idx="8460" formatCode="General">
                  <c:v>-1.4473400000000001</c:v>
                </c:pt>
                <c:pt idx="8461" formatCode="General">
                  <c:v>-1.4483200000000001</c:v>
                </c:pt>
                <c:pt idx="8462" formatCode="General">
                  <c:v>-1.44933</c:v>
                </c:pt>
                <c:pt idx="8463" formatCode="General">
                  <c:v>-1.4503299999999999</c:v>
                </c:pt>
                <c:pt idx="8464" formatCode="General">
                  <c:v>-1.4513</c:v>
                </c:pt>
                <c:pt idx="8465" formatCode="General">
                  <c:v>-1.4523200000000001</c:v>
                </c:pt>
                <c:pt idx="8466" formatCode="General">
                  <c:v>-1.45333</c:v>
                </c:pt>
                <c:pt idx="8467" formatCode="General">
                  <c:v>-1.4543200000000001</c:v>
                </c:pt>
                <c:pt idx="8468" formatCode="General">
                  <c:v>-1.4553199999999999</c:v>
                </c:pt>
                <c:pt idx="8469" formatCode="General">
                  <c:v>-1.45631</c:v>
                </c:pt>
                <c:pt idx="8470" formatCode="General">
                  <c:v>-1.4573199999999999</c:v>
                </c:pt>
                <c:pt idx="8471" formatCode="General">
                  <c:v>-1.45834</c:v>
                </c:pt>
                <c:pt idx="8472" formatCode="General">
                  <c:v>-1.4593</c:v>
                </c:pt>
                <c:pt idx="8473" formatCode="General">
                  <c:v>-1.4603200000000001</c:v>
                </c:pt>
                <c:pt idx="8474" formatCode="General">
                  <c:v>-1.46133</c:v>
                </c:pt>
                <c:pt idx="8475" formatCode="General">
                  <c:v>-1.46231</c:v>
                </c:pt>
                <c:pt idx="8476" formatCode="General">
                  <c:v>-1.46332</c:v>
                </c:pt>
                <c:pt idx="8477" formatCode="General">
                  <c:v>-1.4643200000000001</c:v>
                </c:pt>
                <c:pt idx="8478" formatCode="General">
                  <c:v>-1.4653099999999999</c:v>
                </c:pt>
                <c:pt idx="8479" formatCode="General">
                  <c:v>-1.4662900000000001</c:v>
                </c:pt>
                <c:pt idx="8480" formatCode="General">
                  <c:v>-1.46733</c:v>
                </c:pt>
                <c:pt idx="8481" formatCode="General">
                  <c:v>-1.4683299999999999</c:v>
                </c:pt>
                <c:pt idx="8482" formatCode="General">
                  <c:v>-1.46929</c:v>
                </c:pt>
                <c:pt idx="8483" formatCode="General">
                  <c:v>-1.4702999999999999</c:v>
                </c:pt>
                <c:pt idx="8484" formatCode="General">
                  <c:v>-1.4713099999999999</c:v>
                </c:pt>
                <c:pt idx="8485" formatCode="General">
                  <c:v>-1.47231</c:v>
                </c:pt>
                <c:pt idx="8486" formatCode="General">
                  <c:v>-1.4733000000000001</c:v>
                </c:pt>
                <c:pt idx="8487" formatCode="General">
                  <c:v>-1.4742999999999999</c:v>
                </c:pt>
                <c:pt idx="8488" formatCode="General">
                  <c:v>-1.47532</c:v>
                </c:pt>
                <c:pt idx="8489" formatCode="General">
                  <c:v>-1.4763200000000001</c:v>
                </c:pt>
                <c:pt idx="8490" formatCode="General">
                  <c:v>-1.47732</c:v>
                </c:pt>
                <c:pt idx="8491" formatCode="General">
                  <c:v>-1.47831</c:v>
                </c:pt>
                <c:pt idx="8492" formatCode="General">
                  <c:v>-1.4793099999999999</c:v>
                </c:pt>
                <c:pt idx="8493" formatCode="General">
                  <c:v>-1.48031</c:v>
                </c:pt>
                <c:pt idx="8494" formatCode="General">
                  <c:v>-1.4813000000000001</c:v>
                </c:pt>
                <c:pt idx="8495" formatCode="General">
                  <c:v>-1.4823299999999999</c:v>
                </c:pt>
                <c:pt idx="8496" formatCode="General">
                  <c:v>-1.4833099999999999</c:v>
                </c:pt>
                <c:pt idx="8497" formatCode="General">
                  <c:v>-1.4843</c:v>
                </c:pt>
                <c:pt idx="8498" formatCode="General">
                  <c:v>-1.48533</c:v>
                </c:pt>
                <c:pt idx="8499" formatCode="General">
                  <c:v>-1.4863200000000001</c:v>
                </c:pt>
                <c:pt idx="8500" formatCode="General">
                  <c:v>-1.48732</c:v>
                </c:pt>
                <c:pt idx="8501" formatCode="General">
                  <c:v>-1.48831</c:v>
                </c:pt>
                <c:pt idx="8502" formatCode="General">
                  <c:v>-1.48933</c:v>
                </c:pt>
                <c:pt idx="8503" formatCode="General">
                  <c:v>-1.49031</c:v>
                </c:pt>
                <c:pt idx="8504" formatCode="General">
                  <c:v>-1.49132</c:v>
                </c:pt>
                <c:pt idx="8505" formatCode="General">
                  <c:v>-1.49231</c:v>
                </c:pt>
                <c:pt idx="8506" formatCode="General">
                  <c:v>-1.49333</c:v>
                </c:pt>
                <c:pt idx="8507" formatCode="General">
                  <c:v>-1.49434</c:v>
                </c:pt>
                <c:pt idx="8508" formatCode="General">
                  <c:v>-1.4953099999999999</c:v>
                </c:pt>
                <c:pt idx="8509" formatCode="General">
                  <c:v>-1.49631</c:v>
                </c:pt>
                <c:pt idx="8510" formatCode="General">
                  <c:v>-1.4973399999999999</c:v>
                </c:pt>
                <c:pt idx="8511" formatCode="General">
                  <c:v>-1.49831</c:v>
                </c:pt>
                <c:pt idx="8512" formatCode="General">
                  <c:v>-1.4993000000000001</c:v>
                </c:pt>
              </c:numCache>
            </c:numRef>
          </c:xVal>
          <c:yVal>
            <c:numRef>
              <c:f>'CV IR FTIR test 5 10 17 de oxy'!$B$4:$B$8516</c:f>
              <c:numCache>
                <c:formatCode>General</c:formatCode>
                <c:ptCount val="8513"/>
                <c:pt idx="0">
                  <c:v>15.769399999999999</c:v>
                </c:pt>
                <c:pt idx="1">
                  <c:v>11.483700000000001</c:v>
                </c:pt>
                <c:pt idx="2">
                  <c:v>7.7831700000000001</c:v>
                </c:pt>
                <c:pt idx="3">
                  <c:v>6.1457699999999997</c:v>
                </c:pt>
                <c:pt idx="4">
                  <c:v>4.9789899999999996</c:v>
                </c:pt>
                <c:pt idx="5">
                  <c:v>4.2431700000000001</c:v>
                </c:pt>
                <c:pt idx="6">
                  <c:v>3.8518599999999998</c:v>
                </c:pt>
                <c:pt idx="7">
                  <c:v>3.5437400000000001</c:v>
                </c:pt>
                <c:pt idx="8">
                  <c:v>3.30131</c:v>
                </c:pt>
                <c:pt idx="9">
                  <c:v>3.0952799999999998</c:v>
                </c:pt>
                <c:pt idx="10">
                  <c:v>2.9158599999999999</c:v>
                </c:pt>
                <c:pt idx="11">
                  <c:v>2.76932</c:v>
                </c:pt>
                <c:pt idx="12">
                  <c:v>2.6321300000000001</c:v>
                </c:pt>
                <c:pt idx="13">
                  <c:v>2.5134599999999998</c:v>
                </c:pt>
                <c:pt idx="14">
                  <c:v>2.4087299999999998</c:v>
                </c:pt>
                <c:pt idx="15">
                  <c:v>2.3031899999999998</c:v>
                </c:pt>
                <c:pt idx="16">
                  <c:v>2.2161499999999998</c:v>
                </c:pt>
                <c:pt idx="17">
                  <c:v>2.1363799999999999</c:v>
                </c:pt>
                <c:pt idx="18">
                  <c:v>2.06331</c:v>
                </c:pt>
                <c:pt idx="19">
                  <c:v>1.9945200000000001</c:v>
                </c:pt>
                <c:pt idx="20">
                  <c:v>1.9232899999999999</c:v>
                </c:pt>
                <c:pt idx="21">
                  <c:v>1.86507</c:v>
                </c:pt>
                <c:pt idx="22">
                  <c:v>1.80278</c:v>
                </c:pt>
                <c:pt idx="23">
                  <c:v>1.7519899999999999</c:v>
                </c:pt>
                <c:pt idx="24">
                  <c:v>1.69739</c:v>
                </c:pt>
                <c:pt idx="25">
                  <c:v>1.6487400000000001</c:v>
                </c:pt>
                <c:pt idx="26">
                  <c:v>1.6055999999999999</c:v>
                </c:pt>
                <c:pt idx="27">
                  <c:v>1.55572</c:v>
                </c:pt>
                <c:pt idx="28">
                  <c:v>1.5098199999999999</c:v>
                </c:pt>
                <c:pt idx="29">
                  <c:v>1.47123</c:v>
                </c:pt>
                <c:pt idx="30">
                  <c:v>1.4292800000000001</c:v>
                </c:pt>
                <c:pt idx="31">
                  <c:v>1.3993199999999999</c:v>
                </c:pt>
                <c:pt idx="32">
                  <c:v>1.34572</c:v>
                </c:pt>
                <c:pt idx="33">
                  <c:v>1.31864</c:v>
                </c:pt>
                <c:pt idx="34">
                  <c:v>1.2863100000000001</c:v>
                </c:pt>
                <c:pt idx="35">
                  <c:v>1.2396</c:v>
                </c:pt>
                <c:pt idx="36">
                  <c:v>1.2199800000000001</c:v>
                </c:pt>
                <c:pt idx="37">
                  <c:v>1.18126</c:v>
                </c:pt>
                <c:pt idx="38">
                  <c:v>1.14818</c:v>
                </c:pt>
                <c:pt idx="39">
                  <c:v>1.1221699999999999</c:v>
                </c:pt>
                <c:pt idx="40">
                  <c:v>1.0933900000000001</c:v>
                </c:pt>
                <c:pt idx="41">
                  <c:v>1.0617799999999999</c:v>
                </c:pt>
                <c:pt idx="42">
                  <c:v>1.0202599999999999</c:v>
                </c:pt>
                <c:pt idx="43">
                  <c:v>0.90268999999999999</c:v>
                </c:pt>
                <c:pt idx="44">
                  <c:v>0.87924000000000002</c:v>
                </c:pt>
                <c:pt idx="45">
                  <c:v>0.85056900000000002</c:v>
                </c:pt>
                <c:pt idx="46">
                  <c:v>0.82920000000000005</c:v>
                </c:pt>
                <c:pt idx="47">
                  <c:v>0.802871</c:v>
                </c:pt>
                <c:pt idx="48">
                  <c:v>0.777142</c:v>
                </c:pt>
                <c:pt idx="49">
                  <c:v>0.75658099999999995</c:v>
                </c:pt>
                <c:pt idx="50">
                  <c:v>0.73071799999999998</c:v>
                </c:pt>
                <c:pt idx="51">
                  <c:v>0.70724100000000001</c:v>
                </c:pt>
                <c:pt idx="52">
                  <c:v>0.69078200000000001</c:v>
                </c:pt>
                <c:pt idx="53">
                  <c:v>0.66169800000000001</c:v>
                </c:pt>
                <c:pt idx="54">
                  <c:v>0.64181500000000002</c:v>
                </c:pt>
                <c:pt idx="55">
                  <c:v>0.61910200000000004</c:v>
                </c:pt>
                <c:pt idx="56">
                  <c:v>0.60885699999999998</c:v>
                </c:pt>
                <c:pt idx="57">
                  <c:v>0.57335100000000006</c:v>
                </c:pt>
                <c:pt idx="58">
                  <c:v>0.56192399999999998</c:v>
                </c:pt>
                <c:pt idx="59">
                  <c:v>0.54063600000000001</c:v>
                </c:pt>
                <c:pt idx="60">
                  <c:v>0.52238700000000005</c:v>
                </c:pt>
                <c:pt idx="61">
                  <c:v>0.50034199999999995</c:v>
                </c:pt>
                <c:pt idx="62">
                  <c:v>0.48192400000000002</c:v>
                </c:pt>
                <c:pt idx="63">
                  <c:v>0.45836900000000003</c:v>
                </c:pt>
                <c:pt idx="64">
                  <c:v>0.44524200000000003</c:v>
                </c:pt>
                <c:pt idx="65">
                  <c:v>0.42692799999999997</c:v>
                </c:pt>
                <c:pt idx="66">
                  <c:v>0.40950700000000001</c:v>
                </c:pt>
                <c:pt idx="67">
                  <c:v>0.387826</c:v>
                </c:pt>
                <c:pt idx="68">
                  <c:v>0.37220199999999998</c:v>
                </c:pt>
                <c:pt idx="69">
                  <c:v>0.34995900000000002</c:v>
                </c:pt>
                <c:pt idx="70">
                  <c:v>0.33549099999999998</c:v>
                </c:pt>
                <c:pt idx="71">
                  <c:v>0.31208799999999998</c:v>
                </c:pt>
                <c:pt idx="72">
                  <c:v>0.306502</c:v>
                </c:pt>
                <c:pt idx="73">
                  <c:v>0.28426200000000001</c:v>
                </c:pt>
                <c:pt idx="74">
                  <c:v>0.26950800000000003</c:v>
                </c:pt>
                <c:pt idx="75">
                  <c:v>0.24967500000000001</c:v>
                </c:pt>
                <c:pt idx="76">
                  <c:v>0.23325899999999999</c:v>
                </c:pt>
                <c:pt idx="77">
                  <c:v>0.22109000000000001</c:v>
                </c:pt>
                <c:pt idx="78">
                  <c:v>0.20780399999999999</c:v>
                </c:pt>
                <c:pt idx="79">
                  <c:v>0.181863</c:v>
                </c:pt>
                <c:pt idx="80">
                  <c:v>0.17266599999999999</c:v>
                </c:pt>
                <c:pt idx="81">
                  <c:v>0.159388</c:v>
                </c:pt>
                <c:pt idx="82">
                  <c:v>0.14175199999999999</c:v>
                </c:pt>
                <c:pt idx="83">
                  <c:v>0.12549399999999999</c:v>
                </c:pt>
                <c:pt idx="84">
                  <c:v>0.110668</c:v>
                </c:pt>
                <c:pt idx="85">
                  <c:v>9.4894599999999996E-2</c:v>
                </c:pt>
                <c:pt idx="86">
                  <c:v>8.2311599999999999E-2</c:v>
                </c:pt>
                <c:pt idx="87">
                  <c:v>6.5019900000000005E-2</c:v>
                </c:pt>
                <c:pt idx="88">
                  <c:v>5.2992400000000002E-2</c:v>
                </c:pt>
                <c:pt idx="89">
                  <c:v>3.2714300000000002E-2</c:v>
                </c:pt>
                <c:pt idx="90">
                  <c:v>2.7512600000000002E-2</c:v>
                </c:pt>
                <c:pt idx="91" formatCode="0.00E+00">
                  <c:v>9.62177E-3</c:v>
                </c:pt>
                <c:pt idx="92" formatCode="0.00E+00">
                  <c:v>-2.93326E-3</c:v>
                </c:pt>
                <c:pt idx="93">
                  <c:v>-2.1375700000000001E-2</c:v>
                </c:pt>
                <c:pt idx="94">
                  <c:v>-2.7982400000000001E-2</c:v>
                </c:pt>
                <c:pt idx="95">
                  <c:v>-4.69988E-2</c:v>
                </c:pt>
                <c:pt idx="96">
                  <c:v>-6.0681499999999999E-2</c:v>
                </c:pt>
                <c:pt idx="97">
                  <c:v>-7.0809999999999998E-2</c:v>
                </c:pt>
                <c:pt idx="98">
                  <c:v>-8.6955400000000002E-2</c:v>
                </c:pt>
                <c:pt idx="99">
                  <c:v>-0.101322</c:v>
                </c:pt>
                <c:pt idx="100">
                  <c:v>-0.113583</c:v>
                </c:pt>
                <c:pt idx="101">
                  <c:v>-0.128662</c:v>
                </c:pt>
                <c:pt idx="102">
                  <c:v>-0.13750799999999999</c:v>
                </c:pt>
                <c:pt idx="103">
                  <c:v>-0.15145800000000001</c:v>
                </c:pt>
                <c:pt idx="104">
                  <c:v>-0.16208800000000001</c:v>
                </c:pt>
                <c:pt idx="105">
                  <c:v>-0.17949799999999999</c:v>
                </c:pt>
                <c:pt idx="106">
                  <c:v>-0.18935299999999999</c:v>
                </c:pt>
                <c:pt idx="107">
                  <c:v>-0.20403099999999999</c:v>
                </c:pt>
                <c:pt idx="108">
                  <c:v>-0.21862599999999999</c:v>
                </c:pt>
                <c:pt idx="109">
                  <c:v>-0.23264299999999999</c:v>
                </c:pt>
                <c:pt idx="110">
                  <c:v>-0.23794799999999999</c:v>
                </c:pt>
                <c:pt idx="111">
                  <c:v>-0.25769700000000001</c:v>
                </c:pt>
                <c:pt idx="112">
                  <c:v>-0.26432600000000001</c:v>
                </c:pt>
                <c:pt idx="113">
                  <c:v>-0.279947</c:v>
                </c:pt>
                <c:pt idx="114">
                  <c:v>-0.29083100000000001</c:v>
                </c:pt>
                <c:pt idx="115">
                  <c:v>-0.30522199999999999</c:v>
                </c:pt>
                <c:pt idx="116">
                  <c:v>-0.313083</c:v>
                </c:pt>
                <c:pt idx="117">
                  <c:v>-0.32553599999999999</c:v>
                </c:pt>
                <c:pt idx="118">
                  <c:v>-0.33796399999999999</c:v>
                </c:pt>
                <c:pt idx="119">
                  <c:v>-0.35499900000000001</c:v>
                </c:pt>
                <c:pt idx="120">
                  <c:v>-0.36132500000000001</c:v>
                </c:pt>
                <c:pt idx="121">
                  <c:v>-0.37673600000000002</c:v>
                </c:pt>
                <c:pt idx="122">
                  <c:v>-0.38702700000000001</c:v>
                </c:pt>
                <c:pt idx="123">
                  <c:v>-0.40172099999999999</c:v>
                </c:pt>
                <c:pt idx="124">
                  <c:v>-0.40820600000000001</c:v>
                </c:pt>
                <c:pt idx="125">
                  <c:v>-0.42628500000000003</c:v>
                </c:pt>
                <c:pt idx="126">
                  <c:v>-0.43512600000000001</c:v>
                </c:pt>
                <c:pt idx="127">
                  <c:v>-0.45263599999999998</c:v>
                </c:pt>
                <c:pt idx="128">
                  <c:v>-0.45923399999999998</c:v>
                </c:pt>
                <c:pt idx="129">
                  <c:v>-0.473389</c:v>
                </c:pt>
                <c:pt idx="130">
                  <c:v>-0.48238599999999998</c:v>
                </c:pt>
                <c:pt idx="131">
                  <c:v>-0.49070799999999998</c:v>
                </c:pt>
                <c:pt idx="132">
                  <c:v>-0.50397800000000004</c:v>
                </c:pt>
                <c:pt idx="133">
                  <c:v>-0.52124800000000004</c:v>
                </c:pt>
                <c:pt idx="134">
                  <c:v>-0.53034899999999996</c:v>
                </c:pt>
                <c:pt idx="135">
                  <c:v>-0.54354199999999997</c:v>
                </c:pt>
                <c:pt idx="136">
                  <c:v>-0.54960699999999996</c:v>
                </c:pt>
                <c:pt idx="137">
                  <c:v>-0.56976700000000002</c:v>
                </c:pt>
                <c:pt idx="138">
                  <c:v>-0.57406000000000001</c:v>
                </c:pt>
                <c:pt idx="139">
                  <c:v>-0.59001000000000003</c:v>
                </c:pt>
                <c:pt idx="140">
                  <c:v>-0.59901899999999997</c:v>
                </c:pt>
                <c:pt idx="141">
                  <c:v>-0.61265899999999995</c:v>
                </c:pt>
                <c:pt idx="142">
                  <c:v>-0.61921800000000005</c:v>
                </c:pt>
                <c:pt idx="143">
                  <c:v>-0.63917199999999996</c:v>
                </c:pt>
                <c:pt idx="144">
                  <c:v>-0.64467799999999997</c:v>
                </c:pt>
                <c:pt idx="145">
                  <c:v>-0.65897700000000003</c:v>
                </c:pt>
                <c:pt idx="146">
                  <c:v>-0.67050500000000002</c:v>
                </c:pt>
                <c:pt idx="147">
                  <c:v>-0.68599399999999999</c:v>
                </c:pt>
                <c:pt idx="148">
                  <c:v>-0.69353299999999996</c:v>
                </c:pt>
                <c:pt idx="149">
                  <c:v>-0.70528000000000002</c:v>
                </c:pt>
                <c:pt idx="150">
                  <c:v>-0.71524100000000002</c:v>
                </c:pt>
                <c:pt idx="151">
                  <c:v>-0.731935</c:v>
                </c:pt>
                <c:pt idx="152">
                  <c:v>-0.73999300000000001</c:v>
                </c:pt>
                <c:pt idx="153">
                  <c:v>-0.75370499999999996</c:v>
                </c:pt>
                <c:pt idx="154">
                  <c:v>-0.76624400000000004</c:v>
                </c:pt>
                <c:pt idx="155">
                  <c:v>-0.77815199999999995</c:v>
                </c:pt>
                <c:pt idx="156">
                  <c:v>-0.78110000000000002</c:v>
                </c:pt>
                <c:pt idx="157">
                  <c:v>-0.80035999999999996</c:v>
                </c:pt>
                <c:pt idx="158">
                  <c:v>-0.80621299999999996</c:v>
                </c:pt>
                <c:pt idx="159">
                  <c:v>-0.83237000000000005</c:v>
                </c:pt>
                <c:pt idx="160">
                  <c:v>-0.83354099999999998</c:v>
                </c:pt>
                <c:pt idx="161">
                  <c:v>-0.84428800000000004</c:v>
                </c:pt>
                <c:pt idx="162">
                  <c:v>-0.86229299999999998</c:v>
                </c:pt>
                <c:pt idx="163">
                  <c:v>-0.87443199999999999</c:v>
                </c:pt>
                <c:pt idx="164">
                  <c:v>-0.878525</c:v>
                </c:pt>
                <c:pt idx="165">
                  <c:v>-0.89634100000000005</c:v>
                </c:pt>
                <c:pt idx="166">
                  <c:v>-0.91029599999999999</c:v>
                </c:pt>
                <c:pt idx="167">
                  <c:v>-0.92277600000000004</c:v>
                </c:pt>
                <c:pt idx="168">
                  <c:v>-0.92982799999999999</c:v>
                </c:pt>
                <c:pt idx="169">
                  <c:v>-0.94520899999999997</c:v>
                </c:pt>
                <c:pt idx="170">
                  <c:v>-0.95318999999999998</c:v>
                </c:pt>
                <c:pt idx="171">
                  <c:v>-0.969225</c:v>
                </c:pt>
                <c:pt idx="172">
                  <c:v>-0.98421000000000003</c:v>
                </c:pt>
                <c:pt idx="173">
                  <c:v>-0.995166</c:v>
                </c:pt>
                <c:pt idx="174">
                  <c:v>-1.0047999999999999</c:v>
                </c:pt>
                <c:pt idx="175">
                  <c:v>-1.0242599999999999</c:v>
                </c:pt>
                <c:pt idx="176">
                  <c:v>-1.0293399999999999</c:v>
                </c:pt>
                <c:pt idx="177">
                  <c:v>-1.0456099999999999</c:v>
                </c:pt>
                <c:pt idx="178">
                  <c:v>-1.0562499999999999</c:v>
                </c:pt>
                <c:pt idx="179">
                  <c:v>-1.0697099999999999</c:v>
                </c:pt>
                <c:pt idx="180">
                  <c:v>-1.0781499999999999</c:v>
                </c:pt>
                <c:pt idx="181">
                  <c:v>-1.0969899999999999</c:v>
                </c:pt>
                <c:pt idx="182">
                  <c:v>-1.1074900000000001</c:v>
                </c:pt>
                <c:pt idx="183">
                  <c:v>-1.1226799999999999</c:v>
                </c:pt>
                <c:pt idx="184">
                  <c:v>-1.1313800000000001</c:v>
                </c:pt>
                <c:pt idx="185">
                  <c:v>-1.1530100000000001</c:v>
                </c:pt>
                <c:pt idx="186">
                  <c:v>-1.15934</c:v>
                </c:pt>
                <c:pt idx="187">
                  <c:v>-1.16974</c:v>
                </c:pt>
                <c:pt idx="188">
                  <c:v>-1.18523</c:v>
                </c:pt>
                <c:pt idx="189">
                  <c:v>-1.1982600000000001</c:v>
                </c:pt>
                <c:pt idx="190">
                  <c:v>-1.2039200000000001</c:v>
                </c:pt>
                <c:pt idx="191">
                  <c:v>-1.2309099999999999</c:v>
                </c:pt>
                <c:pt idx="192">
                  <c:v>-1.23705</c:v>
                </c:pt>
                <c:pt idx="193">
                  <c:v>-1.2538899999999999</c:v>
                </c:pt>
                <c:pt idx="194">
                  <c:v>-1.2649300000000001</c:v>
                </c:pt>
                <c:pt idx="195">
                  <c:v>-1.2761</c:v>
                </c:pt>
                <c:pt idx="196">
                  <c:v>-1.2929200000000001</c:v>
                </c:pt>
                <c:pt idx="197">
                  <c:v>-1.3045800000000001</c:v>
                </c:pt>
                <c:pt idx="198">
                  <c:v>-1.32053</c:v>
                </c:pt>
                <c:pt idx="199">
                  <c:v>-1.3359000000000001</c:v>
                </c:pt>
                <c:pt idx="200">
                  <c:v>-1.34579</c:v>
                </c:pt>
                <c:pt idx="201">
                  <c:v>-1.35964</c:v>
                </c:pt>
                <c:pt idx="202">
                  <c:v>-1.3739600000000001</c:v>
                </c:pt>
                <c:pt idx="203">
                  <c:v>-1.38835</c:v>
                </c:pt>
                <c:pt idx="204">
                  <c:v>-1.4002300000000001</c:v>
                </c:pt>
                <c:pt idx="205">
                  <c:v>-1.41842</c:v>
                </c:pt>
                <c:pt idx="206">
                  <c:v>-1.43167</c:v>
                </c:pt>
                <c:pt idx="207">
                  <c:v>-1.44367</c:v>
                </c:pt>
                <c:pt idx="208">
                  <c:v>-1.45886</c:v>
                </c:pt>
                <c:pt idx="209">
                  <c:v>-1.47176</c:v>
                </c:pt>
                <c:pt idx="210">
                  <c:v>-1.4867300000000001</c:v>
                </c:pt>
                <c:pt idx="211">
                  <c:v>-1.50786</c:v>
                </c:pt>
                <c:pt idx="212">
                  <c:v>-1.5112300000000001</c:v>
                </c:pt>
                <c:pt idx="213">
                  <c:v>-1.53101</c:v>
                </c:pt>
                <c:pt idx="214">
                  <c:v>-1.54379</c:v>
                </c:pt>
                <c:pt idx="215">
                  <c:v>-1.5610900000000001</c:v>
                </c:pt>
                <c:pt idx="216">
                  <c:v>-1.5716000000000001</c:v>
                </c:pt>
                <c:pt idx="217">
                  <c:v>-1.5925100000000001</c:v>
                </c:pt>
                <c:pt idx="218">
                  <c:v>-1.60673</c:v>
                </c:pt>
                <c:pt idx="219">
                  <c:v>-1.6168800000000001</c:v>
                </c:pt>
                <c:pt idx="220">
                  <c:v>-1.6325000000000001</c:v>
                </c:pt>
                <c:pt idx="221">
                  <c:v>-1.6503699999999999</c:v>
                </c:pt>
                <c:pt idx="222">
                  <c:v>-1.66046</c:v>
                </c:pt>
                <c:pt idx="223">
                  <c:v>-1.6805699999999999</c:v>
                </c:pt>
                <c:pt idx="224">
                  <c:v>-1.6964300000000001</c:v>
                </c:pt>
                <c:pt idx="225">
                  <c:v>-1.70912</c:v>
                </c:pt>
                <c:pt idx="226">
                  <c:v>-1.72438</c:v>
                </c:pt>
                <c:pt idx="227">
                  <c:v>-1.74339</c:v>
                </c:pt>
                <c:pt idx="228">
                  <c:v>-1.75173</c:v>
                </c:pt>
                <c:pt idx="229">
                  <c:v>-1.7737499999999999</c:v>
                </c:pt>
                <c:pt idx="230">
                  <c:v>-1.78765</c:v>
                </c:pt>
                <c:pt idx="231">
                  <c:v>-1.7997399999999999</c:v>
                </c:pt>
                <c:pt idx="232">
                  <c:v>-1.81464</c:v>
                </c:pt>
                <c:pt idx="233">
                  <c:v>-1.8326499999999999</c:v>
                </c:pt>
                <c:pt idx="234">
                  <c:v>-1.8505499999999999</c:v>
                </c:pt>
                <c:pt idx="235">
                  <c:v>-1.8633900000000001</c:v>
                </c:pt>
                <c:pt idx="236">
                  <c:v>-1.8875999999999999</c:v>
                </c:pt>
                <c:pt idx="237">
                  <c:v>-1.8967700000000001</c:v>
                </c:pt>
                <c:pt idx="238">
                  <c:v>-1.9095599999999999</c:v>
                </c:pt>
                <c:pt idx="239">
                  <c:v>-1.9325399999999999</c:v>
                </c:pt>
                <c:pt idx="240">
                  <c:v>-1.9471700000000001</c:v>
                </c:pt>
                <c:pt idx="241">
                  <c:v>-1.9614100000000001</c:v>
                </c:pt>
                <c:pt idx="242">
                  <c:v>-1.9788600000000001</c:v>
                </c:pt>
                <c:pt idx="243">
                  <c:v>-1.9948999999999999</c:v>
                </c:pt>
                <c:pt idx="244">
                  <c:v>-1.9680800000000001</c:v>
                </c:pt>
                <c:pt idx="245">
                  <c:v>-1.9517800000000001</c:v>
                </c:pt>
                <c:pt idx="246">
                  <c:v>-1.97143</c:v>
                </c:pt>
                <c:pt idx="247">
                  <c:v>-1.98872</c:v>
                </c:pt>
                <c:pt idx="248">
                  <c:v>-2.0144500000000001</c:v>
                </c:pt>
                <c:pt idx="249">
                  <c:v>-2.02698</c:v>
                </c:pt>
                <c:pt idx="250">
                  <c:v>-2.0445799999999998</c:v>
                </c:pt>
                <c:pt idx="251">
                  <c:v>-2.0610300000000001</c:v>
                </c:pt>
                <c:pt idx="252">
                  <c:v>-2.07978</c:v>
                </c:pt>
                <c:pt idx="253">
                  <c:v>-2.0972599999999999</c:v>
                </c:pt>
                <c:pt idx="254">
                  <c:v>-2.1171700000000002</c:v>
                </c:pt>
                <c:pt idx="255">
                  <c:v>-2.1327400000000001</c:v>
                </c:pt>
                <c:pt idx="256">
                  <c:v>-2.1432099999999998</c:v>
                </c:pt>
                <c:pt idx="257">
                  <c:v>-2.1662300000000001</c:v>
                </c:pt>
                <c:pt idx="258">
                  <c:v>-2.1816900000000001</c:v>
                </c:pt>
                <c:pt idx="259">
                  <c:v>-2.2042799999999998</c:v>
                </c:pt>
                <c:pt idx="260">
                  <c:v>-2.2260200000000001</c:v>
                </c:pt>
                <c:pt idx="261">
                  <c:v>-2.2364199999999999</c:v>
                </c:pt>
                <c:pt idx="262">
                  <c:v>-2.2565499999999998</c:v>
                </c:pt>
                <c:pt idx="263">
                  <c:v>-2.2763</c:v>
                </c:pt>
                <c:pt idx="264">
                  <c:v>-2.29874</c:v>
                </c:pt>
                <c:pt idx="265">
                  <c:v>-2.31114</c:v>
                </c:pt>
                <c:pt idx="266">
                  <c:v>-2.3277399999999999</c:v>
                </c:pt>
                <c:pt idx="267">
                  <c:v>-2.34842</c:v>
                </c:pt>
                <c:pt idx="268">
                  <c:v>-2.36659</c:v>
                </c:pt>
                <c:pt idx="269">
                  <c:v>-2.38876</c:v>
                </c:pt>
                <c:pt idx="270">
                  <c:v>-2.4043800000000002</c:v>
                </c:pt>
                <c:pt idx="271">
                  <c:v>-2.4267599999999998</c:v>
                </c:pt>
                <c:pt idx="272">
                  <c:v>-2.4492099999999999</c:v>
                </c:pt>
                <c:pt idx="273">
                  <c:v>-2.4570500000000002</c:v>
                </c:pt>
                <c:pt idx="274">
                  <c:v>-2.4911400000000001</c:v>
                </c:pt>
                <c:pt idx="275">
                  <c:v>-2.5043000000000002</c:v>
                </c:pt>
                <c:pt idx="276">
                  <c:v>-2.52075</c:v>
                </c:pt>
                <c:pt idx="277">
                  <c:v>-2.5386099999999998</c:v>
                </c:pt>
                <c:pt idx="278">
                  <c:v>-2.5673599999999999</c:v>
                </c:pt>
                <c:pt idx="279">
                  <c:v>-2.5802800000000001</c:v>
                </c:pt>
                <c:pt idx="280">
                  <c:v>-2.6008200000000001</c:v>
                </c:pt>
                <c:pt idx="281">
                  <c:v>-2.61558</c:v>
                </c:pt>
                <c:pt idx="282">
                  <c:v>-2.6414900000000001</c:v>
                </c:pt>
                <c:pt idx="283">
                  <c:v>-2.6620499999999998</c:v>
                </c:pt>
                <c:pt idx="284">
                  <c:v>-2.67883</c:v>
                </c:pt>
                <c:pt idx="285">
                  <c:v>-2.7035999999999998</c:v>
                </c:pt>
                <c:pt idx="286">
                  <c:v>-2.7236600000000002</c:v>
                </c:pt>
                <c:pt idx="287">
                  <c:v>-2.74221</c:v>
                </c:pt>
                <c:pt idx="288">
                  <c:v>-2.7631199999999998</c:v>
                </c:pt>
                <c:pt idx="289">
                  <c:v>-2.78742</c:v>
                </c:pt>
                <c:pt idx="290">
                  <c:v>-2.7976000000000001</c:v>
                </c:pt>
                <c:pt idx="291">
                  <c:v>-2.8217099999999999</c:v>
                </c:pt>
                <c:pt idx="292">
                  <c:v>-2.8440500000000002</c:v>
                </c:pt>
                <c:pt idx="293">
                  <c:v>-2.8599700000000001</c:v>
                </c:pt>
                <c:pt idx="294">
                  <c:v>-2.88693</c:v>
                </c:pt>
                <c:pt idx="295">
                  <c:v>-2.9038200000000001</c:v>
                </c:pt>
                <c:pt idx="296">
                  <c:v>-2.9291100000000001</c:v>
                </c:pt>
                <c:pt idx="297">
                  <c:v>-2.94801</c:v>
                </c:pt>
                <c:pt idx="298">
                  <c:v>-2.9689199999999998</c:v>
                </c:pt>
                <c:pt idx="299">
                  <c:v>-2.9915400000000001</c:v>
                </c:pt>
                <c:pt idx="300">
                  <c:v>-3.0219999999999998</c:v>
                </c:pt>
                <c:pt idx="301">
                  <c:v>-3.0289100000000002</c:v>
                </c:pt>
                <c:pt idx="302">
                  <c:v>-3.0624199999999999</c:v>
                </c:pt>
                <c:pt idx="303">
                  <c:v>-3.0712700000000002</c:v>
                </c:pt>
                <c:pt idx="304">
                  <c:v>-3.0939100000000002</c:v>
                </c:pt>
                <c:pt idx="305">
                  <c:v>-3.1165699999999998</c:v>
                </c:pt>
                <c:pt idx="306">
                  <c:v>-3.14412</c:v>
                </c:pt>
                <c:pt idx="307">
                  <c:v>-3.1671399999999998</c:v>
                </c:pt>
                <c:pt idx="308">
                  <c:v>-3.1864499999999998</c:v>
                </c:pt>
                <c:pt idx="309">
                  <c:v>-3.2171599999999998</c:v>
                </c:pt>
                <c:pt idx="310">
                  <c:v>-3.2319</c:v>
                </c:pt>
                <c:pt idx="311">
                  <c:v>-3.24776</c:v>
                </c:pt>
                <c:pt idx="312">
                  <c:v>-3.2826200000000001</c:v>
                </c:pt>
                <c:pt idx="313">
                  <c:v>-3.2995700000000001</c:v>
                </c:pt>
                <c:pt idx="314">
                  <c:v>-3.3197999999999999</c:v>
                </c:pt>
                <c:pt idx="315">
                  <c:v>-3.3447300000000002</c:v>
                </c:pt>
                <c:pt idx="316">
                  <c:v>-3.3652500000000001</c:v>
                </c:pt>
                <c:pt idx="317">
                  <c:v>-3.3845499999999999</c:v>
                </c:pt>
                <c:pt idx="318">
                  <c:v>-3.4182999999999999</c:v>
                </c:pt>
                <c:pt idx="319">
                  <c:v>-3.4292500000000001</c:v>
                </c:pt>
                <c:pt idx="320">
                  <c:v>-3.45913</c:v>
                </c:pt>
                <c:pt idx="321">
                  <c:v>-3.4754900000000002</c:v>
                </c:pt>
                <c:pt idx="322">
                  <c:v>-3.4998999999999998</c:v>
                </c:pt>
                <c:pt idx="323">
                  <c:v>-3.5251700000000001</c:v>
                </c:pt>
                <c:pt idx="324">
                  <c:v>-3.5440900000000002</c:v>
                </c:pt>
                <c:pt idx="325">
                  <c:v>-3.57314</c:v>
                </c:pt>
                <c:pt idx="326">
                  <c:v>-3.59964</c:v>
                </c:pt>
                <c:pt idx="327">
                  <c:v>-3.6141100000000002</c:v>
                </c:pt>
                <c:pt idx="328">
                  <c:v>-3.6464300000000001</c:v>
                </c:pt>
                <c:pt idx="329">
                  <c:v>-3.6619100000000002</c:v>
                </c:pt>
                <c:pt idx="330">
                  <c:v>-3.6844100000000002</c:v>
                </c:pt>
                <c:pt idx="331">
                  <c:v>-3.7069200000000002</c:v>
                </c:pt>
                <c:pt idx="332">
                  <c:v>-3.7419699999999998</c:v>
                </c:pt>
                <c:pt idx="333">
                  <c:v>-3.75467</c:v>
                </c:pt>
                <c:pt idx="334">
                  <c:v>-3.7899600000000002</c:v>
                </c:pt>
                <c:pt idx="335">
                  <c:v>-3.80437</c:v>
                </c:pt>
                <c:pt idx="336">
                  <c:v>-3.8328899999999999</c:v>
                </c:pt>
                <c:pt idx="337">
                  <c:v>-3.8522599999999998</c:v>
                </c:pt>
                <c:pt idx="338">
                  <c:v>-3.8850600000000002</c:v>
                </c:pt>
                <c:pt idx="339">
                  <c:v>-3.8985799999999999</c:v>
                </c:pt>
                <c:pt idx="340">
                  <c:v>-3.9251100000000001</c:v>
                </c:pt>
                <c:pt idx="341">
                  <c:v>-3.9469799999999999</c:v>
                </c:pt>
                <c:pt idx="342">
                  <c:v>-3.9778899999999999</c:v>
                </c:pt>
                <c:pt idx="343">
                  <c:v>-3.9988600000000001</c:v>
                </c:pt>
                <c:pt idx="344">
                  <c:v>-4.0270000000000001</c:v>
                </c:pt>
                <c:pt idx="345">
                  <c:v>-4.0512100000000002</c:v>
                </c:pt>
                <c:pt idx="346">
                  <c:v>-4.07341</c:v>
                </c:pt>
                <c:pt idx="347">
                  <c:v>-4.0990000000000002</c:v>
                </c:pt>
                <c:pt idx="348">
                  <c:v>-4.1223599999999996</c:v>
                </c:pt>
                <c:pt idx="349">
                  <c:v>-4.1496399999999998</c:v>
                </c:pt>
                <c:pt idx="350">
                  <c:v>-4.1699099999999998</c:v>
                </c:pt>
                <c:pt idx="351">
                  <c:v>-4.1976800000000001</c:v>
                </c:pt>
                <c:pt idx="352">
                  <c:v>-4.2304899999999996</c:v>
                </c:pt>
                <c:pt idx="353">
                  <c:v>-4.2457799999999999</c:v>
                </c:pt>
                <c:pt idx="354">
                  <c:v>-4.2779400000000001</c:v>
                </c:pt>
                <c:pt idx="355">
                  <c:v>-4.3025799999999998</c:v>
                </c:pt>
                <c:pt idx="356">
                  <c:v>-4.3262499999999999</c:v>
                </c:pt>
                <c:pt idx="357">
                  <c:v>-4.3545499999999997</c:v>
                </c:pt>
                <c:pt idx="358">
                  <c:v>-4.3832399999999998</c:v>
                </c:pt>
                <c:pt idx="359">
                  <c:v>-4.39968</c:v>
                </c:pt>
                <c:pt idx="360">
                  <c:v>-4.4375</c:v>
                </c:pt>
                <c:pt idx="361">
                  <c:v>-4.4540100000000002</c:v>
                </c:pt>
                <c:pt idx="362">
                  <c:v>-4.4827199999999996</c:v>
                </c:pt>
                <c:pt idx="363">
                  <c:v>-4.5109599999999999</c:v>
                </c:pt>
                <c:pt idx="364">
                  <c:v>-4.54671</c:v>
                </c:pt>
                <c:pt idx="365">
                  <c:v>-4.55525</c:v>
                </c:pt>
                <c:pt idx="366">
                  <c:v>-4.5920899999999998</c:v>
                </c:pt>
                <c:pt idx="367">
                  <c:v>-4.6124000000000001</c:v>
                </c:pt>
                <c:pt idx="368">
                  <c:v>-4.6493000000000002</c:v>
                </c:pt>
                <c:pt idx="369">
                  <c:v>-4.6677799999999996</c:v>
                </c:pt>
                <c:pt idx="370">
                  <c:v>-4.7018300000000002</c:v>
                </c:pt>
                <c:pt idx="371">
                  <c:v>-4.7272699999999999</c:v>
                </c:pt>
                <c:pt idx="372">
                  <c:v>-4.7512600000000003</c:v>
                </c:pt>
                <c:pt idx="373">
                  <c:v>-4.7745699999999998</c:v>
                </c:pt>
                <c:pt idx="374">
                  <c:v>-4.8063200000000004</c:v>
                </c:pt>
                <c:pt idx="375">
                  <c:v>-4.83249</c:v>
                </c:pt>
                <c:pt idx="376">
                  <c:v>-4.8699700000000004</c:v>
                </c:pt>
                <c:pt idx="377">
                  <c:v>-4.8935500000000003</c:v>
                </c:pt>
                <c:pt idx="378">
                  <c:v>-4.9165999999999999</c:v>
                </c:pt>
                <c:pt idx="379">
                  <c:v>-4.9454700000000003</c:v>
                </c:pt>
                <c:pt idx="380">
                  <c:v>-4.9799800000000003</c:v>
                </c:pt>
                <c:pt idx="381">
                  <c:v>-5.0021300000000002</c:v>
                </c:pt>
                <c:pt idx="382">
                  <c:v>-5.0375100000000002</c:v>
                </c:pt>
                <c:pt idx="383">
                  <c:v>-5.0599999999999996</c:v>
                </c:pt>
                <c:pt idx="384">
                  <c:v>-5.0908600000000002</c:v>
                </c:pt>
                <c:pt idx="385">
                  <c:v>-5.11456</c:v>
                </c:pt>
                <c:pt idx="386">
                  <c:v>-5.1530399999999998</c:v>
                </c:pt>
                <c:pt idx="387">
                  <c:v>-5.1688299999999998</c:v>
                </c:pt>
                <c:pt idx="388">
                  <c:v>-5.2040600000000001</c:v>
                </c:pt>
                <c:pt idx="389">
                  <c:v>-5.23346</c:v>
                </c:pt>
                <c:pt idx="390">
                  <c:v>-5.2700399999999998</c:v>
                </c:pt>
                <c:pt idx="391">
                  <c:v>-5.2901899999999999</c:v>
                </c:pt>
                <c:pt idx="392">
                  <c:v>-5.3292200000000003</c:v>
                </c:pt>
                <c:pt idx="393">
                  <c:v>-5.3517599999999996</c:v>
                </c:pt>
                <c:pt idx="394">
                  <c:v>-5.3857699999999999</c:v>
                </c:pt>
                <c:pt idx="395">
                  <c:v>-5.4117100000000002</c:v>
                </c:pt>
                <c:pt idx="396">
                  <c:v>-5.44428</c:v>
                </c:pt>
                <c:pt idx="397">
                  <c:v>-5.4676400000000003</c:v>
                </c:pt>
                <c:pt idx="398">
                  <c:v>-5.5090199999999996</c:v>
                </c:pt>
                <c:pt idx="399">
                  <c:v>-5.5365099999999998</c:v>
                </c:pt>
                <c:pt idx="400">
                  <c:v>-5.57402</c:v>
                </c:pt>
                <c:pt idx="401">
                  <c:v>-5.6007699999999998</c:v>
                </c:pt>
                <c:pt idx="402">
                  <c:v>-5.6350300000000004</c:v>
                </c:pt>
                <c:pt idx="403">
                  <c:v>-5.6652800000000001</c:v>
                </c:pt>
                <c:pt idx="404">
                  <c:v>-5.6921600000000003</c:v>
                </c:pt>
                <c:pt idx="405">
                  <c:v>-5.73</c:v>
                </c:pt>
                <c:pt idx="406">
                  <c:v>-5.7589100000000002</c:v>
                </c:pt>
                <c:pt idx="407">
                  <c:v>-5.7856100000000001</c:v>
                </c:pt>
                <c:pt idx="408">
                  <c:v>-5.8275399999999999</c:v>
                </c:pt>
                <c:pt idx="409">
                  <c:v>-5.85154</c:v>
                </c:pt>
                <c:pt idx="410">
                  <c:v>-5.8887700000000001</c:v>
                </c:pt>
                <c:pt idx="411">
                  <c:v>-5.9256799999999998</c:v>
                </c:pt>
                <c:pt idx="412">
                  <c:v>-5.9552500000000004</c:v>
                </c:pt>
                <c:pt idx="413">
                  <c:v>-5.9845699999999997</c:v>
                </c:pt>
                <c:pt idx="414">
                  <c:v>-6.0224799999999998</c:v>
                </c:pt>
                <c:pt idx="415">
                  <c:v>-6.0635399999999997</c:v>
                </c:pt>
                <c:pt idx="416">
                  <c:v>-6.0960599999999996</c:v>
                </c:pt>
                <c:pt idx="417">
                  <c:v>-6.1230700000000002</c:v>
                </c:pt>
                <c:pt idx="418">
                  <c:v>-6.1600799999999998</c:v>
                </c:pt>
                <c:pt idx="419">
                  <c:v>-6.1960100000000002</c:v>
                </c:pt>
                <c:pt idx="420">
                  <c:v>-6.2362599999999997</c:v>
                </c:pt>
                <c:pt idx="421">
                  <c:v>-6.2717400000000003</c:v>
                </c:pt>
                <c:pt idx="422">
                  <c:v>-6.3096800000000002</c:v>
                </c:pt>
                <c:pt idx="423">
                  <c:v>-6.3366899999999999</c:v>
                </c:pt>
                <c:pt idx="424">
                  <c:v>-6.3822799999999997</c:v>
                </c:pt>
                <c:pt idx="425">
                  <c:v>-6.4095700000000004</c:v>
                </c:pt>
                <c:pt idx="426">
                  <c:v>-6.4509999999999996</c:v>
                </c:pt>
                <c:pt idx="427">
                  <c:v>-6.4928299999999997</c:v>
                </c:pt>
                <c:pt idx="428">
                  <c:v>-6.5273500000000002</c:v>
                </c:pt>
                <c:pt idx="429">
                  <c:v>-6.56114</c:v>
                </c:pt>
                <c:pt idx="430">
                  <c:v>-6.60365</c:v>
                </c:pt>
                <c:pt idx="431">
                  <c:v>-6.6395</c:v>
                </c:pt>
                <c:pt idx="432">
                  <c:v>-6.6838499999999996</c:v>
                </c:pt>
                <c:pt idx="433">
                  <c:v>-6.7182000000000004</c:v>
                </c:pt>
                <c:pt idx="434">
                  <c:v>-6.7605500000000003</c:v>
                </c:pt>
                <c:pt idx="435">
                  <c:v>-6.80091</c:v>
                </c:pt>
                <c:pt idx="436">
                  <c:v>-6.8392099999999996</c:v>
                </c:pt>
                <c:pt idx="437">
                  <c:v>-6.87927</c:v>
                </c:pt>
                <c:pt idx="438">
                  <c:v>-6.9269999999999996</c:v>
                </c:pt>
                <c:pt idx="439">
                  <c:v>-6.9596999999999998</c:v>
                </c:pt>
                <c:pt idx="440">
                  <c:v>-7.0124199999999997</c:v>
                </c:pt>
                <c:pt idx="441">
                  <c:v>-7.0433300000000001</c:v>
                </c:pt>
                <c:pt idx="442">
                  <c:v>-7.0886500000000003</c:v>
                </c:pt>
                <c:pt idx="443">
                  <c:v>-7.1343199999999998</c:v>
                </c:pt>
                <c:pt idx="444">
                  <c:v>-7.1722000000000001</c:v>
                </c:pt>
                <c:pt idx="445">
                  <c:v>-7.2139699999999998</c:v>
                </c:pt>
                <c:pt idx="446">
                  <c:v>-7.2675999999999998</c:v>
                </c:pt>
                <c:pt idx="447">
                  <c:v>-7.3043699999999996</c:v>
                </c:pt>
                <c:pt idx="448">
                  <c:v>-7.3489399999999998</c:v>
                </c:pt>
                <c:pt idx="449">
                  <c:v>-7.39642</c:v>
                </c:pt>
                <c:pt idx="450">
                  <c:v>-7.4380800000000002</c:v>
                </c:pt>
                <c:pt idx="451">
                  <c:v>-7.4843799999999998</c:v>
                </c:pt>
                <c:pt idx="452">
                  <c:v>-7.5372199999999996</c:v>
                </c:pt>
                <c:pt idx="453">
                  <c:v>-7.5770900000000001</c:v>
                </c:pt>
                <c:pt idx="454">
                  <c:v>-7.6309300000000002</c:v>
                </c:pt>
                <c:pt idx="455">
                  <c:v>-7.6777600000000001</c:v>
                </c:pt>
                <c:pt idx="456">
                  <c:v>-7.7218999999999998</c:v>
                </c:pt>
                <c:pt idx="457">
                  <c:v>-7.7682599999999997</c:v>
                </c:pt>
                <c:pt idx="458">
                  <c:v>-7.8200599999999998</c:v>
                </c:pt>
                <c:pt idx="459">
                  <c:v>-7.8644299999999996</c:v>
                </c:pt>
                <c:pt idx="460">
                  <c:v>-7.9223499999999998</c:v>
                </c:pt>
                <c:pt idx="461">
                  <c:v>-7.9557599999999997</c:v>
                </c:pt>
                <c:pt idx="462">
                  <c:v>-8.0155600000000007</c:v>
                </c:pt>
                <c:pt idx="463">
                  <c:v>-8.06386</c:v>
                </c:pt>
                <c:pt idx="464">
                  <c:v>-8.1181199999999993</c:v>
                </c:pt>
                <c:pt idx="465">
                  <c:v>-8.1623800000000006</c:v>
                </c:pt>
                <c:pt idx="466">
                  <c:v>-8.2222899999999992</c:v>
                </c:pt>
                <c:pt idx="467">
                  <c:v>-8.2703399999999991</c:v>
                </c:pt>
                <c:pt idx="468">
                  <c:v>-8.3303600000000007</c:v>
                </c:pt>
                <c:pt idx="469">
                  <c:v>-8.3759200000000007</c:v>
                </c:pt>
                <c:pt idx="470">
                  <c:v>-8.4330300000000005</c:v>
                </c:pt>
                <c:pt idx="471">
                  <c:v>-8.4830799999999993</c:v>
                </c:pt>
                <c:pt idx="472">
                  <c:v>-8.5488999999999997</c:v>
                </c:pt>
                <c:pt idx="473">
                  <c:v>-8.5978700000000003</c:v>
                </c:pt>
                <c:pt idx="474">
                  <c:v>-8.6554599999999997</c:v>
                </c:pt>
                <c:pt idx="475">
                  <c:v>-8.7118300000000009</c:v>
                </c:pt>
                <c:pt idx="476">
                  <c:v>-8.7723300000000002</c:v>
                </c:pt>
                <c:pt idx="477">
                  <c:v>-8.8191199999999998</c:v>
                </c:pt>
                <c:pt idx="478">
                  <c:v>-8.8871300000000009</c:v>
                </c:pt>
                <c:pt idx="479">
                  <c:v>-8.9517500000000005</c:v>
                </c:pt>
                <c:pt idx="480">
                  <c:v>-8.9986099999999993</c:v>
                </c:pt>
                <c:pt idx="481">
                  <c:v>-9.0594599999999996</c:v>
                </c:pt>
                <c:pt idx="482">
                  <c:v>-9.1253399999999996</c:v>
                </c:pt>
                <c:pt idx="483">
                  <c:v>-9.1784700000000008</c:v>
                </c:pt>
                <c:pt idx="484">
                  <c:v>-9.2386300000000006</c:v>
                </c:pt>
                <c:pt idx="485">
                  <c:v>-9.3118800000000004</c:v>
                </c:pt>
                <c:pt idx="486">
                  <c:v>-9.3671900000000008</c:v>
                </c:pt>
                <c:pt idx="487">
                  <c:v>-9.4238099999999996</c:v>
                </c:pt>
                <c:pt idx="488">
                  <c:v>-9.4961900000000004</c:v>
                </c:pt>
                <c:pt idx="489">
                  <c:v>-9.5504099999999994</c:v>
                </c:pt>
                <c:pt idx="490">
                  <c:v>-9.6192299999999999</c:v>
                </c:pt>
                <c:pt idx="491">
                  <c:v>-9.6851299999999991</c:v>
                </c:pt>
                <c:pt idx="492">
                  <c:v>-9.7481399999999994</c:v>
                </c:pt>
                <c:pt idx="493">
                  <c:v>-9.8117000000000001</c:v>
                </c:pt>
                <c:pt idx="494">
                  <c:v>-9.8821700000000003</c:v>
                </c:pt>
                <c:pt idx="495">
                  <c:v>-9.9395299999999995</c:v>
                </c:pt>
                <c:pt idx="496">
                  <c:v>-10.0152</c:v>
                </c:pt>
                <c:pt idx="497">
                  <c:v>-10.0709</c:v>
                </c:pt>
                <c:pt idx="498">
                  <c:v>-10.146100000000001</c:v>
                </c:pt>
                <c:pt idx="499">
                  <c:v>-10.2088</c:v>
                </c:pt>
                <c:pt idx="500">
                  <c:v>-10.275499999999999</c:v>
                </c:pt>
                <c:pt idx="501">
                  <c:v>-10.3436</c:v>
                </c:pt>
                <c:pt idx="502">
                  <c:v>-10.4117</c:v>
                </c:pt>
                <c:pt idx="503">
                  <c:v>-10.4763</c:v>
                </c:pt>
                <c:pt idx="504">
                  <c:v>-10.557499999999999</c:v>
                </c:pt>
                <c:pt idx="505">
                  <c:v>-10.617699999999999</c:v>
                </c:pt>
                <c:pt idx="506">
                  <c:v>-10.6877</c:v>
                </c:pt>
                <c:pt idx="507">
                  <c:v>-10.760899999999999</c:v>
                </c:pt>
                <c:pt idx="508">
                  <c:v>-10.8245</c:v>
                </c:pt>
                <c:pt idx="509">
                  <c:v>-10.894600000000001</c:v>
                </c:pt>
                <c:pt idx="510">
                  <c:v>-10.9733</c:v>
                </c:pt>
                <c:pt idx="511">
                  <c:v>-11.0365</c:v>
                </c:pt>
                <c:pt idx="512">
                  <c:v>-11.1076</c:v>
                </c:pt>
                <c:pt idx="513">
                  <c:v>-11.179500000000001</c:v>
                </c:pt>
                <c:pt idx="514">
                  <c:v>-11.241300000000001</c:v>
                </c:pt>
                <c:pt idx="515">
                  <c:v>-11.3277</c:v>
                </c:pt>
                <c:pt idx="516">
                  <c:v>-11.3872</c:v>
                </c:pt>
                <c:pt idx="517">
                  <c:v>-11.4671</c:v>
                </c:pt>
                <c:pt idx="518">
                  <c:v>-11.538600000000001</c:v>
                </c:pt>
                <c:pt idx="519">
                  <c:v>-11.5953</c:v>
                </c:pt>
                <c:pt idx="520">
                  <c:v>-11.6782</c:v>
                </c:pt>
                <c:pt idx="521">
                  <c:v>-11.7445</c:v>
                </c:pt>
                <c:pt idx="522">
                  <c:v>-11.8134</c:v>
                </c:pt>
                <c:pt idx="523">
                  <c:v>-11.889200000000001</c:v>
                </c:pt>
                <c:pt idx="524">
                  <c:v>-11.9564</c:v>
                </c:pt>
                <c:pt idx="525">
                  <c:v>-12.022</c:v>
                </c:pt>
                <c:pt idx="526">
                  <c:v>-12.101599999999999</c:v>
                </c:pt>
                <c:pt idx="527">
                  <c:v>-12.164400000000001</c:v>
                </c:pt>
                <c:pt idx="528">
                  <c:v>-12.2332</c:v>
                </c:pt>
                <c:pt idx="529">
                  <c:v>-12.3066</c:v>
                </c:pt>
                <c:pt idx="530">
                  <c:v>-12.3767</c:v>
                </c:pt>
                <c:pt idx="531">
                  <c:v>-12.442600000000001</c:v>
                </c:pt>
                <c:pt idx="532">
                  <c:v>-12.5123</c:v>
                </c:pt>
                <c:pt idx="533">
                  <c:v>-12.5808</c:v>
                </c:pt>
                <c:pt idx="534">
                  <c:v>-12.6496</c:v>
                </c:pt>
                <c:pt idx="535">
                  <c:v>-12.7127</c:v>
                </c:pt>
                <c:pt idx="536">
                  <c:v>-12.78</c:v>
                </c:pt>
                <c:pt idx="537">
                  <c:v>-12.846399999999999</c:v>
                </c:pt>
                <c:pt idx="538">
                  <c:v>-12.911899999999999</c:v>
                </c:pt>
                <c:pt idx="539">
                  <c:v>-12.9765</c:v>
                </c:pt>
                <c:pt idx="540">
                  <c:v>-13.0479</c:v>
                </c:pt>
                <c:pt idx="541">
                  <c:v>-13.099</c:v>
                </c:pt>
                <c:pt idx="542">
                  <c:v>-13.174300000000001</c:v>
                </c:pt>
                <c:pt idx="543">
                  <c:v>-13.234400000000001</c:v>
                </c:pt>
                <c:pt idx="544">
                  <c:v>-13.294499999999999</c:v>
                </c:pt>
                <c:pt idx="545">
                  <c:v>-13.3584</c:v>
                </c:pt>
                <c:pt idx="546">
                  <c:v>-13.413500000000001</c:v>
                </c:pt>
                <c:pt idx="547">
                  <c:v>-13.4781</c:v>
                </c:pt>
                <c:pt idx="548">
                  <c:v>-13.536099999999999</c:v>
                </c:pt>
                <c:pt idx="549">
                  <c:v>-13.586499999999999</c:v>
                </c:pt>
                <c:pt idx="550">
                  <c:v>-13.659700000000001</c:v>
                </c:pt>
                <c:pt idx="551">
                  <c:v>-13.696</c:v>
                </c:pt>
                <c:pt idx="552">
                  <c:v>-13.767099999999999</c:v>
                </c:pt>
                <c:pt idx="553">
                  <c:v>-13.8179</c:v>
                </c:pt>
                <c:pt idx="554">
                  <c:v>-13.872299999999999</c:v>
                </c:pt>
                <c:pt idx="555">
                  <c:v>-13.925599999999999</c:v>
                </c:pt>
                <c:pt idx="556">
                  <c:v>-13.981</c:v>
                </c:pt>
                <c:pt idx="557">
                  <c:v>-14.0214</c:v>
                </c:pt>
                <c:pt idx="558">
                  <c:v>-14.0776</c:v>
                </c:pt>
                <c:pt idx="559">
                  <c:v>-14.122999999999999</c:v>
                </c:pt>
                <c:pt idx="560">
                  <c:v>-14.1752</c:v>
                </c:pt>
                <c:pt idx="561">
                  <c:v>-14.223699999999999</c:v>
                </c:pt>
                <c:pt idx="562">
                  <c:v>-14.2715</c:v>
                </c:pt>
                <c:pt idx="563">
                  <c:v>-14.313499999999999</c:v>
                </c:pt>
                <c:pt idx="564">
                  <c:v>-14.3552</c:v>
                </c:pt>
                <c:pt idx="565">
                  <c:v>-14.401</c:v>
                </c:pt>
                <c:pt idx="566">
                  <c:v>-14.443300000000001</c:v>
                </c:pt>
                <c:pt idx="567">
                  <c:v>-14.482100000000001</c:v>
                </c:pt>
                <c:pt idx="568">
                  <c:v>-14.527100000000001</c:v>
                </c:pt>
                <c:pt idx="569">
                  <c:v>-14.561299999999999</c:v>
                </c:pt>
                <c:pt idx="570">
                  <c:v>-14.6021</c:v>
                </c:pt>
                <c:pt idx="571">
                  <c:v>-14.6302</c:v>
                </c:pt>
                <c:pt idx="572">
                  <c:v>-14.676600000000001</c:v>
                </c:pt>
                <c:pt idx="573">
                  <c:v>-14.7087</c:v>
                </c:pt>
                <c:pt idx="574">
                  <c:v>-14.7317</c:v>
                </c:pt>
                <c:pt idx="575">
                  <c:v>-14.773</c:v>
                </c:pt>
                <c:pt idx="576">
                  <c:v>-14.8024</c:v>
                </c:pt>
                <c:pt idx="577">
                  <c:v>-14.825900000000001</c:v>
                </c:pt>
                <c:pt idx="578">
                  <c:v>-14.858000000000001</c:v>
                </c:pt>
                <c:pt idx="579">
                  <c:v>-14.8855</c:v>
                </c:pt>
                <c:pt idx="580">
                  <c:v>-14.9093</c:v>
                </c:pt>
                <c:pt idx="581">
                  <c:v>-14.9437</c:v>
                </c:pt>
                <c:pt idx="582">
                  <c:v>-14.9679</c:v>
                </c:pt>
                <c:pt idx="583">
                  <c:v>-14.989599999999999</c:v>
                </c:pt>
                <c:pt idx="584">
                  <c:v>-15.0161</c:v>
                </c:pt>
                <c:pt idx="585">
                  <c:v>-15.026</c:v>
                </c:pt>
                <c:pt idx="586">
                  <c:v>-15.055</c:v>
                </c:pt>
                <c:pt idx="587">
                  <c:v>-15.0722</c:v>
                </c:pt>
                <c:pt idx="588">
                  <c:v>-15.096500000000001</c:v>
                </c:pt>
                <c:pt idx="589">
                  <c:v>-15.1106</c:v>
                </c:pt>
                <c:pt idx="590">
                  <c:v>-15.131500000000001</c:v>
                </c:pt>
                <c:pt idx="591">
                  <c:v>-15.1404</c:v>
                </c:pt>
                <c:pt idx="592">
                  <c:v>-15.1646</c:v>
                </c:pt>
                <c:pt idx="593">
                  <c:v>-15.171099999999999</c:v>
                </c:pt>
                <c:pt idx="594">
                  <c:v>-15.2006</c:v>
                </c:pt>
                <c:pt idx="595">
                  <c:v>-15.2102</c:v>
                </c:pt>
                <c:pt idx="596">
                  <c:v>-15.2158</c:v>
                </c:pt>
                <c:pt idx="597">
                  <c:v>-15.2316</c:v>
                </c:pt>
                <c:pt idx="598">
                  <c:v>-15.247</c:v>
                </c:pt>
                <c:pt idx="599">
                  <c:v>-15.254</c:v>
                </c:pt>
                <c:pt idx="600">
                  <c:v>-15.2704</c:v>
                </c:pt>
                <c:pt idx="601">
                  <c:v>-15.2775</c:v>
                </c:pt>
                <c:pt idx="602">
                  <c:v>-15.288500000000001</c:v>
                </c:pt>
                <c:pt idx="603">
                  <c:v>-15.2995</c:v>
                </c:pt>
                <c:pt idx="604">
                  <c:v>-15.303100000000001</c:v>
                </c:pt>
                <c:pt idx="605">
                  <c:v>-15.309799999999999</c:v>
                </c:pt>
                <c:pt idx="606">
                  <c:v>-15.331200000000001</c:v>
                </c:pt>
                <c:pt idx="607">
                  <c:v>-15.3306</c:v>
                </c:pt>
                <c:pt idx="608">
                  <c:v>-15.341699999999999</c:v>
                </c:pt>
                <c:pt idx="609">
                  <c:v>-15.3367</c:v>
                </c:pt>
                <c:pt idx="610">
                  <c:v>-15.3513</c:v>
                </c:pt>
                <c:pt idx="611">
                  <c:v>-15.359500000000001</c:v>
                </c:pt>
                <c:pt idx="612">
                  <c:v>-15.370799999999999</c:v>
                </c:pt>
                <c:pt idx="613">
                  <c:v>-15.363899999999999</c:v>
                </c:pt>
                <c:pt idx="614">
                  <c:v>-15.3812</c:v>
                </c:pt>
                <c:pt idx="615">
                  <c:v>-15.3714</c:v>
                </c:pt>
                <c:pt idx="616">
                  <c:v>-15.386100000000001</c:v>
                </c:pt>
                <c:pt idx="617">
                  <c:v>-15.382999999999999</c:v>
                </c:pt>
                <c:pt idx="618">
                  <c:v>-15.393700000000001</c:v>
                </c:pt>
                <c:pt idx="619">
                  <c:v>-15.394399999999999</c:v>
                </c:pt>
                <c:pt idx="620">
                  <c:v>-15.412100000000001</c:v>
                </c:pt>
                <c:pt idx="621">
                  <c:v>-15.403600000000001</c:v>
                </c:pt>
                <c:pt idx="622">
                  <c:v>-15.4094</c:v>
                </c:pt>
                <c:pt idx="623">
                  <c:v>-15.404299999999999</c:v>
                </c:pt>
                <c:pt idx="624">
                  <c:v>-15.416600000000001</c:v>
                </c:pt>
                <c:pt idx="625">
                  <c:v>-15.4155</c:v>
                </c:pt>
                <c:pt idx="626">
                  <c:v>-15.4183</c:v>
                </c:pt>
                <c:pt idx="627">
                  <c:v>-15.4201</c:v>
                </c:pt>
                <c:pt idx="628">
                  <c:v>-15.423</c:v>
                </c:pt>
                <c:pt idx="629">
                  <c:v>-15.4239</c:v>
                </c:pt>
                <c:pt idx="630">
                  <c:v>-15.422599999999999</c:v>
                </c:pt>
                <c:pt idx="631">
                  <c:v>-15.4292</c:v>
                </c:pt>
                <c:pt idx="632">
                  <c:v>-15.432399999999999</c:v>
                </c:pt>
                <c:pt idx="633">
                  <c:v>-15.433</c:v>
                </c:pt>
                <c:pt idx="634">
                  <c:v>-15.432700000000001</c:v>
                </c:pt>
                <c:pt idx="635">
                  <c:v>-15.4359</c:v>
                </c:pt>
                <c:pt idx="636">
                  <c:v>-15.4399</c:v>
                </c:pt>
                <c:pt idx="637">
                  <c:v>-15.433400000000001</c:v>
                </c:pt>
                <c:pt idx="638">
                  <c:v>-15.4481</c:v>
                </c:pt>
                <c:pt idx="639">
                  <c:v>-15.425700000000001</c:v>
                </c:pt>
                <c:pt idx="640">
                  <c:v>-15.441000000000001</c:v>
                </c:pt>
                <c:pt idx="641">
                  <c:v>-15.432499999999999</c:v>
                </c:pt>
                <c:pt idx="642">
                  <c:v>-15.438499999999999</c:v>
                </c:pt>
                <c:pt idx="643">
                  <c:v>-15.445399999999999</c:v>
                </c:pt>
                <c:pt idx="644">
                  <c:v>-15.446999999999999</c:v>
                </c:pt>
                <c:pt idx="645">
                  <c:v>-15.4434</c:v>
                </c:pt>
                <c:pt idx="646">
                  <c:v>-15.449400000000001</c:v>
                </c:pt>
                <c:pt idx="647">
                  <c:v>-15.4392</c:v>
                </c:pt>
                <c:pt idx="648">
                  <c:v>-15.4442</c:v>
                </c:pt>
                <c:pt idx="649">
                  <c:v>-15.443300000000001</c:v>
                </c:pt>
                <c:pt idx="650">
                  <c:v>-15.4499</c:v>
                </c:pt>
                <c:pt idx="651">
                  <c:v>-15.448499999999999</c:v>
                </c:pt>
                <c:pt idx="652">
                  <c:v>-15.4375</c:v>
                </c:pt>
                <c:pt idx="653">
                  <c:v>-15.445600000000001</c:v>
                </c:pt>
                <c:pt idx="654">
                  <c:v>-15.447699999999999</c:v>
                </c:pt>
                <c:pt idx="655">
                  <c:v>-15.4429</c:v>
                </c:pt>
                <c:pt idx="656">
                  <c:v>-15.4489</c:v>
                </c:pt>
                <c:pt idx="657">
                  <c:v>-15.446400000000001</c:v>
                </c:pt>
                <c:pt idx="658">
                  <c:v>-15.452500000000001</c:v>
                </c:pt>
                <c:pt idx="659">
                  <c:v>-15.448</c:v>
                </c:pt>
                <c:pt idx="660">
                  <c:v>-15.4504</c:v>
                </c:pt>
                <c:pt idx="661">
                  <c:v>-15.444000000000001</c:v>
                </c:pt>
                <c:pt idx="662">
                  <c:v>-15.4475</c:v>
                </c:pt>
                <c:pt idx="663">
                  <c:v>-15.4438</c:v>
                </c:pt>
                <c:pt idx="664">
                  <c:v>-15.454700000000001</c:v>
                </c:pt>
                <c:pt idx="665">
                  <c:v>-15.4399</c:v>
                </c:pt>
                <c:pt idx="666">
                  <c:v>-15.451499999999999</c:v>
                </c:pt>
                <c:pt idx="667">
                  <c:v>-15.4466</c:v>
                </c:pt>
                <c:pt idx="668">
                  <c:v>-15.4514</c:v>
                </c:pt>
                <c:pt idx="669">
                  <c:v>-15.446300000000001</c:v>
                </c:pt>
                <c:pt idx="670">
                  <c:v>-15.454000000000001</c:v>
                </c:pt>
                <c:pt idx="671">
                  <c:v>-15.4551</c:v>
                </c:pt>
                <c:pt idx="672">
                  <c:v>-15.4589</c:v>
                </c:pt>
                <c:pt idx="673">
                  <c:v>-15.4451</c:v>
                </c:pt>
                <c:pt idx="674">
                  <c:v>-15.4549</c:v>
                </c:pt>
                <c:pt idx="675">
                  <c:v>-15.4626</c:v>
                </c:pt>
                <c:pt idx="676">
                  <c:v>-15.454599999999999</c:v>
                </c:pt>
                <c:pt idx="677">
                  <c:v>-15.457700000000001</c:v>
                </c:pt>
                <c:pt idx="678">
                  <c:v>-15.458500000000001</c:v>
                </c:pt>
                <c:pt idx="679">
                  <c:v>-15.459899999999999</c:v>
                </c:pt>
                <c:pt idx="680">
                  <c:v>-15.4613</c:v>
                </c:pt>
                <c:pt idx="681">
                  <c:v>-15.4572</c:v>
                </c:pt>
                <c:pt idx="682">
                  <c:v>-15.460800000000001</c:v>
                </c:pt>
                <c:pt idx="683">
                  <c:v>-15.4612</c:v>
                </c:pt>
                <c:pt idx="684">
                  <c:v>-15.4734</c:v>
                </c:pt>
                <c:pt idx="685">
                  <c:v>-15.467000000000001</c:v>
                </c:pt>
                <c:pt idx="686">
                  <c:v>-15.4732</c:v>
                </c:pt>
                <c:pt idx="687">
                  <c:v>-15.4765</c:v>
                </c:pt>
                <c:pt idx="688">
                  <c:v>-15.475300000000001</c:v>
                </c:pt>
                <c:pt idx="689">
                  <c:v>-15.468999999999999</c:v>
                </c:pt>
                <c:pt idx="690">
                  <c:v>-15.487</c:v>
                </c:pt>
                <c:pt idx="691">
                  <c:v>-15.4826</c:v>
                </c:pt>
                <c:pt idx="692">
                  <c:v>-15.482699999999999</c:v>
                </c:pt>
                <c:pt idx="693">
                  <c:v>-15.486700000000001</c:v>
                </c:pt>
                <c:pt idx="694">
                  <c:v>-15.493</c:v>
                </c:pt>
                <c:pt idx="695">
                  <c:v>-15.490399999999999</c:v>
                </c:pt>
                <c:pt idx="696">
                  <c:v>-15.497400000000001</c:v>
                </c:pt>
                <c:pt idx="697">
                  <c:v>-15.498699999999999</c:v>
                </c:pt>
                <c:pt idx="698">
                  <c:v>-15.5029</c:v>
                </c:pt>
                <c:pt idx="699">
                  <c:v>-15.5022</c:v>
                </c:pt>
                <c:pt idx="700">
                  <c:v>-15.5144</c:v>
                </c:pt>
                <c:pt idx="701">
                  <c:v>-15.507</c:v>
                </c:pt>
                <c:pt idx="702">
                  <c:v>-15.512</c:v>
                </c:pt>
                <c:pt idx="703">
                  <c:v>-15.519</c:v>
                </c:pt>
                <c:pt idx="704">
                  <c:v>-15.5214</c:v>
                </c:pt>
                <c:pt idx="705">
                  <c:v>-15.524100000000001</c:v>
                </c:pt>
                <c:pt idx="706">
                  <c:v>-15.535</c:v>
                </c:pt>
                <c:pt idx="707">
                  <c:v>-15.5265</c:v>
                </c:pt>
                <c:pt idx="708">
                  <c:v>-15.541399999999999</c:v>
                </c:pt>
                <c:pt idx="709">
                  <c:v>-15.5502</c:v>
                </c:pt>
                <c:pt idx="710">
                  <c:v>-15.5473</c:v>
                </c:pt>
                <c:pt idx="711">
                  <c:v>-15.556900000000001</c:v>
                </c:pt>
                <c:pt idx="712">
                  <c:v>-15.561999999999999</c:v>
                </c:pt>
                <c:pt idx="713">
                  <c:v>-15.56</c:v>
                </c:pt>
                <c:pt idx="714">
                  <c:v>-15.569000000000001</c:v>
                </c:pt>
                <c:pt idx="715">
                  <c:v>-15.5741</c:v>
                </c:pt>
                <c:pt idx="716">
                  <c:v>-15.581</c:v>
                </c:pt>
                <c:pt idx="717">
                  <c:v>-15.577199999999999</c:v>
                </c:pt>
                <c:pt idx="718">
                  <c:v>-15.590400000000001</c:v>
                </c:pt>
                <c:pt idx="719">
                  <c:v>-15.5946</c:v>
                </c:pt>
                <c:pt idx="720">
                  <c:v>-15.599399999999999</c:v>
                </c:pt>
                <c:pt idx="721">
                  <c:v>-15.603999999999999</c:v>
                </c:pt>
                <c:pt idx="722">
                  <c:v>-15.620900000000001</c:v>
                </c:pt>
                <c:pt idx="723">
                  <c:v>-15.615</c:v>
                </c:pt>
                <c:pt idx="724">
                  <c:v>-15.6228</c:v>
                </c:pt>
                <c:pt idx="725">
                  <c:v>-15.6265</c:v>
                </c:pt>
                <c:pt idx="726">
                  <c:v>-15.635199999999999</c:v>
                </c:pt>
                <c:pt idx="727">
                  <c:v>-15.642300000000001</c:v>
                </c:pt>
                <c:pt idx="728">
                  <c:v>-15.65</c:v>
                </c:pt>
                <c:pt idx="729">
                  <c:v>-15.6462</c:v>
                </c:pt>
                <c:pt idx="730">
                  <c:v>-15.6625</c:v>
                </c:pt>
                <c:pt idx="731">
                  <c:v>-15.669600000000001</c:v>
                </c:pt>
                <c:pt idx="732">
                  <c:v>-15.672499999999999</c:v>
                </c:pt>
                <c:pt idx="733">
                  <c:v>-15.679399999999999</c:v>
                </c:pt>
                <c:pt idx="734">
                  <c:v>-15.6892</c:v>
                </c:pt>
                <c:pt idx="735">
                  <c:v>-15.701599999999999</c:v>
                </c:pt>
                <c:pt idx="736">
                  <c:v>-15.698700000000001</c:v>
                </c:pt>
                <c:pt idx="737">
                  <c:v>-15.706899999999999</c:v>
                </c:pt>
                <c:pt idx="738">
                  <c:v>-15.717000000000001</c:v>
                </c:pt>
                <c:pt idx="739">
                  <c:v>-15.7209</c:v>
                </c:pt>
                <c:pt idx="740">
                  <c:v>-15.733599999999999</c:v>
                </c:pt>
                <c:pt idx="741">
                  <c:v>-15.742699999999999</c:v>
                </c:pt>
                <c:pt idx="742">
                  <c:v>-15.7514</c:v>
                </c:pt>
                <c:pt idx="743">
                  <c:v>-15.754200000000001</c:v>
                </c:pt>
                <c:pt idx="744">
                  <c:v>-15.767799999999999</c:v>
                </c:pt>
                <c:pt idx="745">
                  <c:v>-15.770099999999999</c:v>
                </c:pt>
                <c:pt idx="746">
                  <c:v>-15.780799999999999</c:v>
                </c:pt>
                <c:pt idx="747">
                  <c:v>-15.7828</c:v>
                </c:pt>
                <c:pt idx="748">
                  <c:v>-15.807499999999999</c:v>
                </c:pt>
                <c:pt idx="749">
                  <c:v>-15.8088</c:v>
                </c:pt>
                <c:pt idx="750">
                  <c:v>-15.8108</c:v>
                </c:pt>
                <c:pt idx="751">
                  <c:v>-15.8155</c:v>
                </c:pt>
                <c:pt idx="752">
                  <c:v>-15.8347</c:v>
                </c:pt>
                <c:pt idx="753">
                  <c:v>-15.8348</c:v>
                </c:pt>
                <c:pt idx="754">
                  <c:v>-15.849</c:v>
                </c:pt>
                <c:pt idx="755">
                  <c:v>-15.860200000000001</c:v>
                </c:pt>
                <c:pt idx="756">
                  <c:v>-15.8634</c:v>
                </c:pt>
                <c:pt idx="757">
                  <c:v>-15.862299999999999</c:v>
                </c:pt>
                <c:pt idx="758">
                  <c:v>-15.88</c:v>
                </c:pt>
                <c:pt idx="759">
                  <c:v>-15.8889</c:v>
                </c:pt>
                <c:pt idx="760">
                  <c:v>-15.9072</c:v>
                </c:pt>
                <c:pt idx="761">
                  <c:v>-15.913600000000001</c:v>
                </c:pt>
                <c:pt idx="762">
                  <c:v>-15.917299999999999</c:v>
                </c:pt>
                <c:pt idx="763">
                  <c:v>-15.9261</c:v>
                </c:pt>
                <c:pt idx="764">
                  <c:v>-15.9474</c:v>
                </c:pt>
                <c:pt idx="765">
                  <c:v>-15.946899999999999</c:v>
                </c:pt>
                <c:pt idx="766">
                  <c:v>-15.9651</c:v>
                </c:pt>
                <c:pt idx="767">
                  <c:v>-15.9727</c:v>
                </c:pt>
                <c:pt idx="768">
                  <c:v>-15.979699999999999</c:v>
                </c:pt>
                <c:pt idx="769">
                  <c:v>-15.9833</c:v>
                </c:pt>
                <c:pt idx="770">
                  <c:v>-16.000299999999999</c:v>
                </c:pt>
                <c:pt idx="771">
                  <c:v>-16.007200000000001</c:v>
                </c:pt>
                <c:pt idx="772">
                  <c:v>-16.020199999999999</c:v>
                </c:pt>
                <c:pt idx="773">
                  <c:v>-16.036200000000001</c:v>
                </c:pt>
                <c:pt idx="774">
                  <c:v>-16.042000000000002</c:v>
                </c:pt>
                <c:pt idx="775">
                  <c:v>-16.052</c:v>
                </c:pt>
                <c:pt idx="776">
                  <c:v>-16.0656</c:v>
                </c:pt>
                <c:pt idx="777">
                  <c:v>-16.075500000000002</c:v>
                </c:pt>
                <c:pt idx="778">
                  <c:v>-16.085599999999999</c:v>
                </c:pt>
                <c:pt idx="779">
                  <c:v>-16.0975</c:v>
                </c:pt>
                <c:pt idx="780">
                  <c:v>-16.106400000000001</c:v>
                </c:pt>
                <c:pt idx="781">
                  <c:v>-16.1266</c:v>
                </c:pt>
                <c:pt idx="782">
                  <c:v>-16.133900000000001</c:v>
                </c:pt>
                <c:pt idx="783">
                  <c:v>-16.1386</c:v>
                </c:pt>
                <c:pt idx="784">
                  <c:v>-16.1554</c:v>
                </c:pt>
                <c:pt idx="785">
                  <c:v>-16.164100000000001</c:v>
                </c:pt>
                <c:pt idx="786">
                  <c:v>-16.1754</c:v>
                </c:pt>
                <c:pt idx="787">
                  <c:v>-16.185199999999998</c:v>
                </c:pt>
                <c:pt idx="788">
                  <c:v>-16.197800000000001</c:v>
                </c:pt>
                <c:pt idx="789">
                  <c:v>-16.211099999999998</c:v>
                </c:pt>
                <c:pt idx="790">
                  <c:v>-16.2242</c:v>
                </c:pt>
                <c:pt idx="791">
                  <c:v>-16.2288</c:v>
                </c:pt>
                <c:pt idx="792">
                  <c:v>-16.2498</c:v>
                </c:pt>
                <c:pt idx="793">
                  <c:v>-16.254000000000001</c:v>
                </c:pt>
                <c:pt idx="794">
                  <c:v>-16.267399999999999</c:v>
                </c:pt>
                <c:pt idx="795">
                  <c:v>-16.2837</c:v>
                </c:pt>
                <c:pt idx="796">
                  <c:v>-16.2927</c:v>
                </c:pt>
                <c:pt idx="797">
                  <c:v>-16.303000000000001</c:v>
                </c:pt>
                <c:pt idx="798">
                  <c:v>-16.3035</c:v>
                </c:pt>
                <c:pt idx="799">
                  <c:v>-16.312799999999999</c:v>
                </c:pt>
                <c:pt idx="800">
                  <c:v>-16.329499999999999</c:v>
                </c:pt>
                <c:pt idx="801">
                  <c:v>-16.345099999999999</c:v>
                </c:pt>
                <c:pt idx="802">
                  <c:v>-16.354800000000001</c:v>
                </c:pt>
                <c:pt idx="803">
                  <c:v>-16.3688</c:v>
                </c:pt>
                <c:pt idx="804">
                  <c:v>-16.386900000000001</c:v>
                </c:pt>
                <c:pt idx="805">
                  <c:v>-16.391500000000001</c:v>
                </c:pt>
                <c:pt idx="806">
                  <c:v>-16.411100000000001</c:v>
                </c:pt>
                <c:pt idx="807">
                  <c:v>-16.421399999999998</c:v>
                </c:pt>
                <c:pt idx="808">
                  <c:v>-16.432700000000001</c:v>
                </c:pt>
                <c:pt idx="809">
                  <c:v>-16.4434</c:v>
                </c:pt>
                <c:pt idx="810">
                  <c:v>-16.4602</c:v>
                </c:pt>
                <c:pt idx="811">
                  <c:v>-16.47</c:v>
                </c:pt>
                <c:pt idx="812">
                  <c:v>-16.491499999999998</c:v>
                </c:pt>
                <c:pt idx="813">
                  <c:v>-16.501300000000001</c:v>
                </c:pt>
                <c:pt idx="814">
                  <c:v>-16.511900000000001</c:v>
                </c:pt>
                <c:pt idx="815">
                  <c:v>-16.528700000000001</c:v>
                </c:pt>
                <c:pt idx="816">
                  <c:v>-16.54</c:v>
                </c:pt>
                <c:pt idx="817">
                  <c:v>-16.553000000000001</c:v>
                </c:pt>
                <c:pt idx="818">
                  <c:v>-16.574000000000002</c:v>
                </c:pt>
                <c:pt idx="819">
                  <c:v>-16.583300000000001</c:v>
                </c:pt>
                <c:pt idx="820">
                  <c:v>-16.598299999999998</c:v>
                </c:pt>
                <c:pt idx="821">
                  <c:v>-16.601700000000001</c:v>
                </c:pt>
                <c:pt idx="822">
                  <c:v>-16.632100000000001</c:v>
                </c:pt>
                <c:pt idx="823">
                  <c:v>-16.632200000000001</c:v>
                </c:pt>
                <c:pt idx="824">
                  <c:v>-16.6508</c:v>
                </c:pt>
                <c:pt idx="825">
                  <c:v>-16.663699999999999</c:v>
                </c:pt>
                <c:pt idx="826">
                  <c:v>-16.687000000000001</c:v>
                </c:pt>
                <c:pt idx="827">
                  <c:v>-16.688600000000001</c:v>
                </c:pt>
                <c:pt idx="828">
                  <c:v>-16.7118</c:v>
                </c:pt>
                <c:pt idx="829">
                  <c:v>-16.7181</c:v>
                </c:pt>
                <c:pt idx="830">
                  <c:v>-16.739999999999998</c:v>
                </c:pt>
                <c:pt idx="831">
                  <c:v>-16.755199999999999</c:v>
                </c:pt>
                <c:pt idx="832">
                  <c:v>-16.779</c:v>
                </c:pt>
                <c:pt idx="833">
                  <c:v>-16.7788</c:v>
                </c:pt>
                <c:pt idx="834">
                  <c:v>-16.7971</c:v>
                </c:pt>
                <c:pt idx="835">
                  <c:v>-16.808599999999998</c:v>
                </c:pt>
                <c:pt idx="836">
                  <c:v>-16.834299999999999</c:v>
                </c:pt>
                <c:pt idx="837">
                  <c:v>-16.831900000000001</c:v>
                </c:pt>
                <c:pt idx="838">
                  <c:v>-16.859000000000002</c:v>
                </c:pt>
                <c:pt idx="839">
                  <c:v>-16.877500000000001</c:v>
                </c:pt>
                <c:pt idx="840">
                  <c:v>-16.890499999999999</c:v>
                </c:pt>
                <c:pt idx="841">
                  <c:v>-16.903600000000001</c:v>
                </c:pt>
                <c:pt idx="842">
                  <c:v>-16.915600000000001</c:v>
                </c:pt>
                <c:pt idx="843">
                  <c:v>-16.9361</c:v>
                </c:pt>
                <c:pt idx="844">
                  <c:v>-16.9526</c:v>
                </c:pt>
                <c:pt idx="845">
                  <c:v>-16.963899999999999</c:v>
                </c:pt>
                <c:pt idx="846">
                  <c:v>-16.985900000000001</c:v>
                </c:pt>
                <c:pt idx="847">
                  <c:v>-16.989599999999999</c:v>
                </c:pt>
                <c:pt idx="848">
                  <c:v>-17.017499999999998</c:v>
                </c:pt>
                <c:pt idx="849">
                  <c:v>-17.0243</c:v>
                </c:pt>
                <c:pt idx="850">
                  <c:v>-17.043399999999998</c:v>
                </c:pt>
                <c:pt idx="851">
                  <c:v>-17.0608</c:v>
                </c:pt>
                <c:pt idx="852">
                  <c:v>-17.071899999999999</c:v>
                </c:pt>
                <c:pt idx="853">
                  <c:v>-17.087900000000001</c:v>
                </c:pt>
                <c:pt idx="854">
                  <c:v>-17.111599999999999</c:v>
                </c:pt>
                <c:pt idx="855">
                  <c:v>-17.122199999999999</c:v>
                </c:pt>
                <c:pt idx="856">
                  <c:v>-17.145299999999999</c:v>
                </c:pt>
                <c:pt idx="857">
                  <c:v>-17.1553</c:v>
                </c:pt>
                <c:pt idx="858">
                  <c:v>-17.1676</c:v>
                </c:pt>
                <c:pt idx="859">
                  <c:v>-17.190999999999999</c:v>
                </c:pt>
                <c:pt idx="860">
                  <c:v>-17.206700000000001</c:v>
                </c:pt>
                <c:pt idx="861">
                  <c:v>-17.2163</c:v>
                </c:pt>
                <c:pt idx="862">
                  <c:v>-17.237500000000001</c:v>
                </c:pt>
                <c:pt idx="863">
                  <c:v>-17.253299999999999</c:v>
                </c:pt>
                <c:pt idx="864">
                  <c:v>-17.272200000000002</c:v>
                </c:pt>
                <c:pt idx="865">
                  <c:v>-17.2912</c:v>
                </c:pt>
                <c:pt idx="866">
                  <c:v>-17.306899999999999</c:v>
                </c:pt>
                <c:pt idx="867">
                  <c:v>-17.320599999999999</c:v>
                </c:pt>
                <c:pt idx="868">
                  <c:v>-17.340399999999999</c:v>
                </c:pt>
                <c:pt idx="869">
                  <c:v>-17.3552</c:v>
                </c:pt>
                <c:pt idx="870">
                  <c:v>-17.3752</c:v>
                </c:pt>
                <c:pt idx="871">
                  <c:v>-17.3888</c:v>
                </c:pt>
                <c:pt idx="872">
                  <c:v>-17.4116</c:v>
                </c:pt>
                <c:pt idx="873">
                  <c:v>-17.426400000000001</c:v>
                </c:pt>
                <c:pt idx="874">
                  <c:v>-17.4392</c:v>
                </c:pt>
                <c:pt idx="875">
                  <c:v>-17.450299999999999</c:v>
                </c:pt>
                <c:pt idx="876">
                  <c:v>-17.473500000000001</c:v>
                </c:pt>
                <c:pt idx="877">
                  <c:v>-17.500499999999999</c:v>
                </c:pt>
                <c:pt idx="878">
                  <c:v>-17.5124</c:v>
                </c:pt>
                <c:pt idx="879">
                  <c:v>-17.5275</c:v>
                </c:pt>
                <c:pt idx="880">
                  <c:v>-17.546399999999998</c:v>
                </c:pt>
                <c:pt idx="881">
                  <c:v>-17.562100000000001</c:v>
                </c:pt>
                <c:pt idx="882">
                  <c:v>-17.5793</c:v>
                </c:pt>
                <c:pt idx="883">
                  <c:v>-17.6068</c:v>
                </c:pt>
                <c:pt idx="884">
                  <c:v>-17.613399999999999</c:v>
                </c:pt>
                <c:pt idx="885">
                  <c:v>-17.6297</c:v>
                </c:pt>
                <c:pt idx="886">
                  <c:v>-17.653300000000002</c:v>
                </c:pt>
                <c:pt idx="887">
                  <c:v>-17.670999999999999</c:v>
                </c:pt>
                <c:pt idx="888">
                  <c:v>-17.6859</c:v>
                </c:pt>
                <c:pt idx="889">
                  <c:v>-17.705200000000001</c:v>
                </c:pt>
                <c:pt idx="890">
                  <c:v>-17.7258</c:v>
                </c:pt>
                <c:pt idx="891">
                  <c:v>-17.744599999999998</c:v>
                </c:pt>
                <c:pt idx="892">
                  <c:v>-17.762799999999999</c:v>
                </c:pt>
                <c:pt idx="893">
                  <c:v>-17.770600000000002</c:v>
                </c:pt>
                <c:pt idx="894">
                  <c:v>-17.792200000000001</c:v>
                </c:pt>
                <c:pt idx="895">
                  <c:v>-17.812899999999999</c:v>
                </c:pt>
                <c:pt idx="896">
                  <c:v>-17.843599999999999</c:v>
                </c:pt>
                <c:pt idx="897">
                  <c:v>-17.846299999999999</c:v>
                </c:pt>
                <c:pt idx="898">
                  <c:v>-17.876000000000001</c:v>
                </c:pt>
                <c:pt idx="899">
                  <c:v>-17.883500000000002</c:v>
                </c:pt>
                <c:pt idx="900">
                  <c:v>-17.905799999999999</c:v>
                </c:pt>
                <c:pt idx="901">
                  <c:v>-17.923100000000002</c:v>
                </c:pt>
                <c:pt idx="902">
                  <c:v>-17.9495</c:v>
                </c:pt>
                <c:pt idx="903">
                  <c:v>-17.960999999999999</c:v>
                </c:pt>
                <c:pt idx="904">
                  <c:v>-17.9831</c:v>
                </c:pt>
                <c:pt idx="905">
                  <c:v>-17.991199999999999</c:v>
                </c:pt>
                <c:pt idx="906">
                  <c:v>-18.024699999999999</c:v>
                </c:pt>
                <c:pt idx="907">
                  <c:v>-18.0276</c:v>
                </c:pt>
                <c:pt idx="908">
                  <c:v>-18.0564</c:v>
                </c:pt>
                <c:pt idx="909">
                  <c:v>-18.0716</c:v>
                </c:pt>
                <c:pt idx="910">
                  <c:v>-18.088999999999999</c:v>
                </c:pt>
                <c:pt idx="911">
                  <c:v>-18.105899999999998</c:v>
                </c:pt>
                <c:pt idx="912">
                  <c:v>-18.127199999999998</c:v>
                </c:pt>
                <c:pt idx="913">
                  <c:v>-18.143599999999999</c:v>
                </c:pt>
                <c:pt idx="914">
                  <c:v>-18.172599999999999</c:v>
                </c:pt>
                <c:pt idx="915">
                  <c:v>-18.189499999999999</c:v>
                </c:pt>
                <c:pt idx="916">
                  <c:v>-18.2043</c:v>
                </c:pt>
                <c:pt idx="917">
                  <c:v>-18.2163</c:v>
                </c:pt>
                <c:pt idx="918">
                  <c:v>-18.244399999999999</c:v>
                </c:pt>
                <c:pt idx="919">
                  <c:v>-18.255299999999998</c:v>
                </c:pt>
                <c:pt idx="920">
                  <c:v>-18.280799999999999</c:v>
                </c:pt>
                <c:pt idx="921">
                  <c:v>-18.295100000000001</c:v>
                </c:pt>
                <c:pt idx="922">
                  <c:v>-18.318200000000001</c:v>
                </c:pt>
                <c:pt idx="923">
                  <c:v>-18.327500000000001</c:v>
                </c:pt>
                <c:pt idx="924">
                  <c:v>-18.3504</c:v>
                </c:pt>
                <c:pt idx="925">
                  <c:v>-18.3749</c:v>
                </c:pt>
                <c:pt idx="926">
                  <c:v>-18.389700000000001</c:v>
                </c:pt>
                <c:pt idx="927">
                  <c:v>-18.410499999999999</c:v>
                </c:pt>
                <c:pt idx="928">
                  <c:v>-18.435099999999998</c:v>
                </c:pt>
                <c:pt idx="929">
                  <c:v>-18.450700000000001</c:v>
                </c:pt>
                <c:pt idx="930">
                  <c:v>-18.471</c:v>
                </c:pt>
                <c:pt idx="931">
                  <c:v>-18.485800000000001</c:v>
                </c:pt>
                <c:pt idx="932">
                  <c:v>-18.511199999999999</c:v>
                </c:pt>
                <c:pt idx="933">
                  <c:v>-18.524699999999999</c:v>
                </c:pt>
                <c:pt idx="934">
                  <c:v>-18.549099999999999</c:v>
                </c:pt>
                <c:pt idx="935">
                  <c:v>-18.57</c:v>
                </c:pt>
                <c:pt idx="936">
                  <c:v>-18.581800000000001</c:v>
                </c:pt>
                <c:pt idx="937">
                  <c:v>-18.606100000000001</c:v>
                </c:pt>
                <c:pt idx="938">
                  <c:v>-18.622599999999998</c:v>
                </c:pt>
                <c:pt idx="939">
                  <c:v>-18.642099999999999</c:v>
                </c:pt>
                <c:pt idx="940">
                  <c:v>-18.658999999999999</c:v>
                </c:pt>
                <c:pt idx="941">
                  <c:v>-18.688099999999999</c:v>
                </c:pt>
                <c:pt idx="942">
                  <c:v>-18.700700000000001</c:v>
                </c:pt>
                <c:pt idx="943">
                  <c:v>-18.716100000000001</c:v>
                </c:pt>
                <c:pt idx="944">
                  <c:v>-18.741</c:v>
                </c:pt>
                <c:pt idx="945">
                  <c:v>-18.752300000000002</c:v>
                </c:pt>
                <c:pt idx="946">
                  <c:v>-18.777999999999999</c:v>
                </c:pt>
                <c:pt idx="947">
                  <c:v>-18.796600000000002</c:v>
                </c:pt>
                <c:pt idx="948">
                  <c:v>-18.815000000000001</c:v>
                </c:pt>
                <c:pt idx="949">
                  <c:v>-18.8339</c:v>
                </c:pt>
                <c:pt idx="950">
                  <c:v>-18.8536</c:v>
                </c:pt>
                <c:pt idx="951">
                  <c:v>-18.877199999999998</c:v>
                </c:pt>
                <c:pt idx="952">
                  <c:v>-18.898099999999999</c:v>
                </c:pt>
                <c:pt idx="953">
                  <c:v>-18.9132</c:v>
                </c:pt>
                <c:pt idx="954">
                  <c:v>-18.9377</c:v>
                </c:pt>
                <c:pt idx="955">
                  <c:v>-18.9556</c:v>
                </c:pt>
                <c:pt idx="956">
                  <c:v>-18.976600000000001</c:v>
                </c:pt>
                <c:pt idx="957">
                  <c:v>-18.997199999999999</c:v>
                </c:pt>
                <c:pt idx="958">
                  <c:v>-19.013100000000001</c:v>
                </c:pt>
                <c:pt idx="959">
                  <c:v>-19.035799999999998</c:v>
                </c:pt>
                <c:pt idx="960">
                  <c:v>-19.054300000000001</c:v>
                </c:pt>
                <c:pt idx="961">
                  <c:v>-19.072700000000001</c:v>
                </c:pt>
                <c:pt idx="962">
                  <c:v>-19.0991</c:v>
                </c:pt>
                <c:pt idx="963">
                  <c:v>-19.1144</c:v>
                </c:pt>
                <c:pt idx="964">
                  <c:v>-19.135100000000001</c:v>
                </c:pt>
                <c:pt idx="965">
                  <c:v>-19.158899999999999</c:v>
                </c:pt>
                <c:pt idx="966">
                  <c:v>-19.177499999999998</c:v>
                </c:pt>
                <c:pt idx="967">
                  <c:v>-19.1919</c:v>
                </c:pt>
                <c:pt idx="968">
                  <c:v>-19.220500000000001</c:v>
                </c:pt>
                <c:pt idx="969">
                  <c:v>-19.238499999999998</c:v>
                </c:pt>
                <c:pt idx="970">
                  <c:v>-19.254999999999999</c:v>
                </c:pt>
                <c:pt idx="971">
                  <c:v>-19.2803</c:v>
                </c:pt>
                <c:pt idx="972">
                  <c:v>-19.2958</c:v>
                </c:pt>
                <c:pt idx="973">
                  <c:v>-19.322900000000001</c:v>
                </c:pt>
                <c:pt idx="974">
                  <c:v>-19.340199999999999</c:v>
                </c:pt>
                <c:pt idx="975">
                  <c:v>-19.3581</c:v>
                </c:pt>
                <c:pt idx="976">
                  <c:v>-19.380400000000002</c:v>
                </c:pt>
                <c:pt idx="977">
                  <c:v>-19.391500000000001</c:v>
                </c:pt>
                <c:pt idx="978">
                  <c:v>-19.421199999999999</c:v>
                </c:pt>
                <c:pt idx="979">
                  <c:v>-19.449100000000001</c:v>
                </c:pt>
                <c:pt idx="980">
                  <c:v>-19.4695</c:v>
                </c:pt>
                <c:pt idx="981">
                  <c:v>-19.4832</c:v>
                </c:pt>
                <c:pt idx="982">
                  <c:v>-19.511600000000001</c:v>
                </c:pt>
                <c:pt idx="983">
                  <c:v>-19.524699999999999</c:v>
                </c:pt>
                <c:pt idx="984">
                  <c:v>-19.549399999999999</c:v>
                </c:pt>
                <c:pt idx="985">
                  <c:v>-19.575800000000001</c:v>
                </c:pt>
                <c:pt idx="986">
                  <c:v>-19.590299999999999</c:v>
                </c:pt>
                <c:pt idx="987">
                  <c:v>-19.603400000000001</c:v>
                </c:pt>
                <c:pt idx="988">
                  <c:v>-19.6279</c:v>
                </c:pt>
                <c:pt idx="989">
                  <c:v>-19.647500000000001</c:v>
                </c:pt>
                <c:pt idx="990">
                  <c:v>-19.674299999999999</c:v>
                </c:pt>
                <c:pt idx="991">
                  <c:v>-19.690200000000001</c:v>
                </c:pt>
                <c:pt idx="992">
                  <c:v>-19.714200000000002</c:v>
                </c:pt>
                <c:pt idx="993">
                  <c:v>-19.743300000000001</c:v>
                </c:pt>
                <c:pt idx="994">
                  <c:v>-19.755299999999998</c:v>
                </c:pt>
                <c:pt idx="995">
                  <c:v>-19.779399999999999</c:v>
                </c:pt>
                <c:pt idx="996">
                  <c:v>-19.795500000000001</c:v>
                </c:pt>
                <c:pt idx="997">
                  <c:v>-19.815899999999999</c:v>
                </c:pt>
                <c:pt idx="998">
                  <c:v>-19.8476</c:v>
                </c:pt>
                <c:pt idx="999">
                  <c:v>-19.855499999999999</c:v>
                </c:pt>
                <c:pt idx="1000">
                  <c:v>-19.888100000000001</c:v>
                </c:pt>
                <c:pt idx="1001">
                  <c:v>-19.904900000000001</c:v>
                </c:pt>
                <c:pt idx="1002">
                  <c:v>-19.927499999999998</c:v>
                </c:pt>
                <c:pt idx="1003">
                  <c:v>-19.9453</c:v>
                </c:pt>
                <c:pt idx="1004">
                  <c:v>-19.9755</c:v>
                </c:pt>
                <c:pt idx="1005">
                  <c:v>-19.991599999999998</c:v>
                </c:pt>
                <c:pt idx="1006">
                  <c:v>-20.0181</c:v>
                </c:pt>
                <c:pt idx="1007">
                  <c:v>-20.0322</c:v>
                </c:pt>
                <c:pt idx="1008">
                  <c:v>-20.055299999999999</c:v>
                </c:pt>
                <c:pt idx="1009">
                  <c:v>-20.084</c:v>
                </c:pt>
                <c:pt idx="1010">
                  <c:v>-20.090299999999999</c:v>
                </c:pt>
                <c:pt idx="1011">
                  <c:v>-20.124199999999998</c:v>
                </c:pt>
                <c:pt idx="1012">
                  <c:v>-20.145099999999999</c:v>
                </c:pt>
                <c:pt idx="1013">
                  <c:v>-20.157900000000001</c:v>
                </c:pt>
                <c:pt idx="1014">
                  <c:v>-20.190899999999999</c:v>
                </c:pt>
                <c:pt idx="1015">
                  <c:v>-20.202000000000002</c:v>
                </c:pt>
                <c:pt idx="1016">
                  <c:v>-20.227799999999998</c:v>
                </c:pt>
                <c:pt idx="1017">
                  <c:v>-20.250499999999999</c:v>
                </c:pt>
                <c:pt idx="1018">
                  <c:v>-20.273499999999999</c:v>
                </c:pt>
                <c:pt idx="1019">
                  <c:v>-20.2957</c:v>
                </c:pt>
                <c:pt idx="1020">
                  <c:v>-20.315999999999999</c:v>
                </c:pt>
                <c:pt idx="1021">
                  <c:v>-20.305900000000001</c:v>
                </c:pt>
                <c:pt idx="1022">
                  <c:v>-20.339099999999998</c:v>
                </c:pt>
                <c:pt idx="1023">
                  <c:v>-20.360299999999999</c:v>
                </c:pt>
                <c:pt idx="1024">
                  <c:v>-20.373699999999999</c:v>
                </c:pt>
                <c:pt idx="1025">
                  <c:v>-20.399699999999999</c:v>
                </c:pt>
                <c:pt idx="1026">
                  <c:v>-20.426100000000002</c:v>
                </c:pt>
                <c:pt idx="1027">
                  <c:v>-20.4389</c:v>
                </c:pt>
                <c:pt idx="1028">
                  <c:v>-20.459399999999999</c:v>
                </c:pt>
                <c:pt idx="1029">
                  <c:v>-20.495200000000001</c:v>
                </c:pt>
                <c:pt idx="1030">
                  <c:v>-20.517499999999998</c:v>
                </c:pt>
                <c:pt idx="1031">
                  <c:v>-20.5275</c:v>
                </c:pt>
                <c:pt idx="1032">
                  <c:v>-20.5503</c:v>
                </c:pt>
                <c:pt idx="1033">
                  <c:v>-20.574400000000001</c:v>
                </c:pt>
                <c:pt idx="1034">
                  <c:v>-20.601299999999998</c:v>
                </c:pt>
                <c:pt idx="1035">
                  <c:v>-20.615500000000001</c:v>
                </c:pt>
                <c:pt idx="1036">
                  <c:v>-20.640999999999998</c:v>
                </c:pt>
                <c:pt idx="1037">
                  <c:v>-20.6722</c:v>
                </c:pt>
                <c:pt idx="1038">
                  <c:v>-20.689699999999998</c:v>
                </c:pt>
                <c:pt idx="1039">
                  <c:v>-20.701000000000001</c:v>
                </c:pt>
                <c:pt idx="1040">
                  <c:v>-20.731200000000001</c:v>
                </c:pt>
                <c:pt idx="1041">
                  <c:v>-20.755099999999999</c:v>
                </c:pt>
                <c:pt idx="1042">
                  <c:v>-20.776800000000001</c:v>
                </c:pt>
                <c:pt idx="1043">
                  <c:v>-20.8017</c:v>
                </c:pt>
                <c:pt idx="1044">
                  <c:v>-20.826899999999998</c:v>
                </c:pt>
                <c:pt idx="1045">
                  <c:v>-20.8508</c:v>
                </c:pt>
                <c:pt idx="1046">
                  <c:v>-20.862200000000001</c:v>
                </c:pt>
                <c:pt idx="1047">
                  <c:v>-20.8888</c:v>
                </c:pt>
                <c:pt idx="1048">
                  <c:v>-20.9268</c:v>
                </c:pt>
                <c:pt idx="1049">
                  <c:v>-20.928000000000001</c:v>
                </c:pt>
                <c:pt idx="1050">
                  <c:v>-20.9556</c:v>
                </c:pt>
                <c:pt idx="1051">
                  <c:v>-20.984200000000001</c:v>
                </c:pt>
                <c:pt idx="1052">
                  <c:v>-21.007200000000001</c:v>
                </c:pt>
                <c:pt idx="1053">
                  <c:v>-21.026299999999999</c:v>
                </c:pt>
                <c:pt idx="1054">
                  <c:v>-21.0396</c:v>
                </c:pt>
                <c:pt idx="1055">
                  <c:v>-21.087499999999999</c:v>
                </c:pt>
                <c:pt idx="1056">
                  <c:v>-21.103000000000002</c:v>
                </c:pt>
                <c:pt idx="1057">
                  <c:v>-21.109500000000001</c:v>
                </c:pt>
                <c:pt idx="1058">
                  <c:v>-21.141100000000002</c:v>
                </c:pt>
                <c:pt idx="1059">
                  <c:v>-21.1692</c:v>
                </c:pt>
                <c:pt idx="1060">
                  <c:v>-21.181899999999999</c:v>
                </c:pt>
                <c:pt idx="1061">
                  <c:v>-21.2088</c:v>
                </c:pt>
                <c:pt idx="1062">
                  <c:v>-21.238499999999998</c:v>
                </c:pt>
                <c:pt idx="1063">
                  <c:v>-21.2516</c:v>
                </c:pt>
                <c:pt idx="1064">
                  <c:v>-21.2745</c:v>
                </c:pt>
                <c:pt idx="1065">
                  <c:v>-21.2957</c:v>
                </c:pt>
                <c:pt idx="1066">
                  <c:v>-21.332599999999999</c:v>
                </c:pt>
                <c:pt idx="1067">
                  <c:v>-21.346800000000002</c:v>
                </c:pt>
                <c:pt idx="1068">
                  <c:v>-21.367899999999999</c:v>
                </c:pt>
                <c:pt idx="1069">
                  <c:v>-21.398700000000002</c:v>
                </c:pt>
                <c:pt idx="1070">
                  <c:v>-21.416699999999999</c:v>
                </c:pt>
                <c:pt idx="1071">
                  <c:v>-21.4465</c:v>
                </c:pt>
                <c:pt idx="1072">
                  <c:v>-21.4649</c:v>
                </c:pt>
                <c:pt idx="1073">
                  <c:v>-21.480499999999999</c:v>
                </c:pt>
                <c:pt idx="1074">
                  <c:v>-21.524899999999999</c:v>
                </c:pt>
                <c:pt idx="1075">
                  <c:v>-21.5352</c:v>
                </c:pt>
                <c:pt idx="1076">
                  <c:v>-21.5444</c:v>
                </c:pt>
                <c:pt idx="1077">
                  <c:v>-21.587399999999999</c:v>
                </c:pt>
                <c:pt idx="1078">
                  <c:v>-21.599399999999999</c:v>
                </c:pt>
                <c:pt idx="1079">
                  <c:v>-21.617999999999999</c:v>
                </c:pt>
                <c:pt idx="1080">
                  <c:v>-21.6571</c:v>
                </c:pt>
                <c:pt idx="1081">
                  <c:v>-21.677499999999998</c:v>
                </c:pt>
                <c:pt idx="1082">
                  <c:v>-21.693300000000001</c:v>
                </c:pt>
                <c:pt idx="1083">
                  <c:v>-21.722300000000001</c:v>
                </c:pt>
                <c:pt idx="1084">
                  <c:v>-21.741</c:v>
                </c:pt>
                <c:pt idx="1085">
                  <c:v>-21.776299999999999</c:v>
                </c:pt>
                <c:pt idx="1086">
                  <c:v>-21.783999999999999</c:v>
                </c:pt>
                <c:pt idx="1087">
                  <c:v>-21.805900000000001</c:v>
                </c:pt>
                <c:pt idx="1088">
                  <c:v>-21.842700000000001</c:v>
                </c:pt>
                <c:pt idx="1089">
                  <c:v>-21.860600000000002</c:v>
                </c:pt>
                <c:pt idx="1090">
                  <c:v>-21.891300000000001</c:v>
                </c:pt>
                <c:pt idx="1091">
                  <c:v>-21.909300000000002</c:v>
                </c:pt>
                <c:pt idx="1092">
                  <c:v>-21.939</c:v>
                </c:pt>
                <c:pt idx="1093">
                  <c:v>-21.9556</c:v>
                </c:pt>
                <c:pt idx="1094">
                  <c:v>-21.980499999999999</c:v>
                </c:pt>
                <c:pt idx="1095">
                  <c:v>-22.009899999999998</c:v>
                </c:pt>
                <c:pt idx="1096">
                  <c:v>-22.038900000000002</c:v>
                </c:pt>
                <c:pt idx="1097">
                  <c:v>-22.049099999999999</c:v>
                </c:pt>
                <c:pt idx="1098">
                  <c:v>-22.073799999999999</c:v>
                </c:pt>
                <c:pt idx="1099">
                  <c:v>-22.1037</c:v>
                </c:pt>
                <c:pt idx="1100">
                  <c:v>-22.124700000000001</c:v>
                </c:pt>
                <c:pt idx="1101">
                  <c:v>-22.142299999999999</c:v>
                </c:pt>
                <c:pt idx="1102">
                  <c:v>-22.167400000000001</c:v>
                </c:pt>
                <c:pt idx="1103">
                  <c:v>-22.207699999999999</c:v>
                </c:pt>
                <c:pt idx="1104">
                  <c:v>-22.216999999999999</c:v>
                </c:pt>
                <c:pt idx="1105">
                  <c:v>-22.239100000000001</c:v>
                </c:pt>
                <c:pt idx="1106">
                  <c:v>-22.279</c:v>
                </c:pt>
                <c:pt idx="1107">
                  <c:v>-22.301100000000002</c:v>
                </c:pt>
                <c:pt idx="1108">
                  <c:v>-22.3062</c:v>
                </c:pt>
                <c:pt idx="1109">
                  <c:v>-22.346800000000002</c:v>
                </c:pt>
                <c:pt idx="1110">
                  <c:v>-22.367599999999999</c:v>
                </c:pt>
                <c:pt idx="1111">
                  <c:v>-22.3949</c:v>
                </c:pt>
                <c:pt idx="1112">
                  <c:v>-22.412400000000002</c:v>
                </c:pt>
                <c:pt idx="1113">
                  <c:v>-22.436699999999998</c:v>
                </c:pt>
                <c:pt idx="1114">
                  <c:v>-22.4693</c:v>
                </c:pt>
                <c:pt idx="1115">
                  <c:v>-22.481999999999999</c:v>
                </c:pt>
                <c:pt idx="1116">
                  <c:v>-22.511600000000001</c:v>
                </c:pt>
                <c:pt idx="1117">
                  <c:v>-22.552700000000002</c:v>
                </c:pt>
                <c:pt idx="1118">
                  <c:v>-22.5626</c:v>
                </c:pt>
                <c:pt idx="1119">
                  <c:v>-22.59</c:v>
                </c:pt>
                <c:pt idx="1120">
                  <c:v>-22.616299999999999</c:v>
                </c:pt>
                <c:pt idx="1121">
                  <c:v>-22.637699999999999</c:v>
                </c:pt>
                <c:pt idx="1122">
                  <c:v>-22.6724</c:v>
                </c:pt>
                <c:pt idx="1123">
                  <c:v>-22.671900000000001</c:v>
                </c:pt>
                <c:pt idx="1124">
                  <c:v>-22.7043</c:v>
                </c:pt>
                <c:pt idx="1125">
                  <c:v>-22.746600000000001</c:v>
                </c:pt>
                <c:pt idx="1126">
                  <c:v>-22.7559</c:v>
                </c:pt>
                <c:pt idx="1127">
                  <c:v>-22.78</c:v>
                </c:pt>
                <c:pt idx="1128">
                  <c:v>-22.811</c:v>
                </c:pt>
                <c:pt idx="1129">
                  <c:v>-22.838000000000001</c:v>
                </c:pt>
                <c:pt idx="1130">
                  <c:v>-22.8568</c:v>
                </c:pt>
                <c:pt idx="1131">
                  <c:v>-22.880199999999999</c:v>
                </c:pt>
                <c:pt idx="1132">
                  <c:v>-22.9175</c:v>
                </c:pt>
                <c:pt idx="1133">
                  <c:v>-22.940999999999999</c:v>
                </c:pt>
                <c:pt idx="1134">
                  <c:v>-22.9541</c:v>
                </c:pt>
                <c:pt idx="1135">
                  <c:v>-22.996600000000001</c:v>
                </c:pt>
                <c:pt idx="1136">
                  <c:v>-23.0185</c:v>
                </c:pt>
                <c:pt idx="1137">
                  <c:v>-23.0335</c:v>
                </c:pt>
                <c:pt idx="1138">
                  <c:v>-23.071000000000002</c:v>
                </c:pt>
                <c:pt idx="1139">
                  <c:v>-23.097000000000001</c:v>
                </c:pt>
                <c:pt idx="1140">
                  <c:v>-23.108799999999999</c:v>
                </c:pt>
                <c:pt idx="1141">
                  <c:v>-23.13</c:v>
                </c:pt>
                <c:pt idx="1142">
                  <c:v>-23.164300000000001</c:v>
                </c:pt>
                <c:pt idx="1143">
                  <c:v>-23.193899999999999</c:v>
                </c:pt>
                <c:pt idx="1144">
                  <c:v>-23.2117</c:v>
                </c:pt>
                <c:pt idx="1145">
                  <c:v>-23.2439</c:v>
                </c:pt>
                <c:pt idx="1146">
                  <c:v>-23.273099999999999</c:v>
                </c:pt>
                <c:pt idx="1147">
                  <c:v>-23.297499999999999</c:v>
                </c:pt>
                <c:pt idx="1148">
                  <c:v>-23.310300000000002</c:v>
                </c:pt>
                <c:pt idx="1149">
                  <c:v>-23.333100000000002</c:v>
                </c:pt>
                <c:pt idx="1150">
                  <c:v>-23.372</c:v>
                </c:pt>
                <c:pt idx="1151">
                  <c:v>-23.404499999999999</c:v>
                </c:pt>
                <c:pt idx="1152">
                  <c:v>-23.4254</c:v>
                </c:pt>
                <c:pt idx="1153">
                  <c:v>-23.442799999999998</c:v>
                </c:pt>
                <c:pt idx="1154">
                  <c:v>-23.4787</c:v>
                </c:pt>
                <c:pt idx="1155">
                  <c:v>-23.4892</c:v>
                </c:pt>
                <c:pt idx="1156">
                  <c:v>-23.520700000000001</c:v>
                </c:pt>
                <c:pt idx="1157">
                  <c:v>-23.5547</c:v>
                </c:pt>
                <c:pt idx="1158">
                  <c:v>-23.580100000000002</c:v>
                </c:pt>
                <c:pt idx="1159">
                  <c:v>-23.6065</c:v>
                </c:pt>
                <c:pt idx="1160">
                  <c:v>-23.624400000000001</c:v>
                </c:pt>
                <c:pt idx="1161">
                  <c:v>-23.6555</c:v>
                </c:pt>
                <c:pt idx="1162">
                  <c:v>-23.681899999999999</c:v>
                </c:pt>
                <c:pt idx="1163">
                  <c:v>-23.697900000000001</c:v>
                </c:pt>
                <c:pt idx="1164">
                  <c:v>-23.7334</c:v>
                </c:pt>
                <c:pt idx="1165">
                  <c:v>-23.7682</c:v>
                </c:pt>
                <c:pt idx="1166">
                  <c:v>-23.783000000000001</c:v>
                </c:pt>
                <c:pt idx="1167">
                  <c:v>-23.806999999999999</c:v>
                </c:pt>
                <c:pt idx="1168">
                  <c:v>-23.836200000000002</c:v>
                </c:pt>
                <c:pt idx="1169">
                  <c:v>-23.868300000000001</c:v>
                </c:pt>
                <c:pt idx="1170">
                  <c:v>-23.886700000000001</c:v>
                </c:pt>
                <c:pt idx="1171">
                  <c:v>-23.913</c:v>
                </c:pt>
                <c:pt idx="1172">
                  <c:v>-23.9436</c:v>
                </c:pt>
                <c:pt idx="1173">
                  <c:v>-23.9787</c:v>
                </c:pt>
                <c:pt idx="1174">
                  <c:v>-23.9847</c:v>
                </c:pt>
                <c:pt idx="1175">
                  <c:v>-24.028500000000001</c:v>
                </c:pt>
                <c:pt idx="1176">
                  <c:v>-24.045999999999999</c:v>
                </c:pt>
                <c:pt idx="1177">
                  <c:v>-24.072299999999998</c:v>
                </c:pt>
                <c:pt idx="1178">
                  <c:v>-24.096</c:v>
                </c:pt>
                <c:pt idx="1179">
                  <c:v>-24.1252</c:v>
                </c:pt>
                <c:pt idx="1180">
                  <c:v>-24.156600000000001</c:v>
                </c:pt>
                <c:pt idx="1181">
                  <c:v>-24.171700000000001</c:v>
                </c:pt>
                <c:pt idx="1182">
                  <c:v>-24.198899999999998</c:v>
                </c:pt>
                <c:pt idx="1183">
                  <c:v>-24.238199999999999</c:v>
                </c:pt>
                <c:pt idx="1184">
                  <c:v>-24.260999999999999</c:v>
                </c:pt>
                <c:pt idx="1185">
                  <c:v>-24.281500000000001</c:v>
                </c:pt>
                <c:pt idx="1186">
                  <c:v>-24.305800000000001</c:v>
                </c:pt>
                <c:pt idx="1187">
                  <c:v>-24.335000000000001</c:v>
                </c:pt>
                <c:pt idx="1188">
                  <c:v>-24.3657</c:v>
                </c:pt>
                <c:pt idx="1189">
                  <c:v>-24.3917</c:v>
                </c:pt>
                <c:pt idx="1190">
                  <c:v>-24.421700000000001</c:v>
                </c:pt>
                <c:pt idx="1191">
                  <c:v>-24.452500000000001</c:v>
                </c:pt>
                <c:pt idx="1192">
                  <c:v>-24.460799999999999</c:v>
                </c:pt>
                <c:pt idx="1193">
                  <c:v>-24.503499999999999</c:v>
                </c:pt>
                <c:pt idx="1194">
                  <c:v>-24.5291</c:v>
                </c:pt>
                <c:pt idx="1195">
                  <c:v>-24.546600000000002</c:v>
                </c:pt>
                <c:pt idx="1196">
                  <c:v>-24.581700000000001</c:v>
                </c:pt>
                <c:pt idx="1197">
                  <c:v>-24.602900000000002</c:v>
                </c:pt>
                <c:pt idx="1198">
                  <c:v>-24.631499999999999</c:v>
                </c:pt>
                <c:pt idx="1199">
                  <c:v>-24.665500000000002</c:v>
                </c:pt>
                <c:pt idx="1200">
                  <c:v>-24.675999999999998</c:v>
                </c:pt>
                <c:pt idx="1201">
                  <c:v>-24.71</c:v>
                </c:pt>
                <c:pt idx="1202">
                  <c:v>-24.749700000000001</c:v>
                </c:pt>
                <c:pt idx="1203">
                  <c:v>-24.7591</c:v>
                </c:pt>
                <c:pt idx="1204">
                  <c:v>-24.7911</c:v>
                </c:pt>
                <c:pt idx="1205">
                  <c:v>-24.814599999999999</c:v>
                </c:pt>
                <c:pt idx="1206">
                  <c:v>-24.843800000000002</c:v>
                </c:pt>
                <c:pt idx="1207">
                  <c:v>-24.869399999999999</c:v>
                </c:pt>
                <c:pt idx="1208">
                  <c:v>-24.902999999999999</c:v>
                </c:pt>
                <c:pt idx="1209">
                  <c:v>-24.936</c:v>
                </c:pt>
                <c:pt idx="1210">
                  <c:v>-24.9543</c:v>
                </c:pt>
                <c:pt idx="1211">
                  <c:v>-24.9803</c:v>
                </c:pt>
                <c:pt idx="1212">
                  <c:v>-25.0137</c:v>
                </c:pt>
                <c:pt idx="1213">
                  <c:v>-25.035599999999999</c:v>
                </c:pt>
                <c:pt idx="1214">
                  <c:v>-25.060600000000001</c:v>
                </c:pt>
                <c:pt idx="1215">
                  <c:v>-25.089600000000001</c:v>
                </c:pt>
                <c:pt idx="1216">
                  <c:v>-25.119</c:v>
                </c:pt>
                <c:pt idx="1217">
                  <c:v>-25.149000000000001</c:v>
                </c:pt>
                <c:pt idx="1218">
                  <c:v>-25.170200000000001</c:v>
                </c:pt>
                <c:pt idx="1219">
                  <c:v>-25.200500000000002</c:v>
                </c:pt>
                <c:pt idx="1220">
                  <c:v>-25.238499999999998</c:v>
                </c:pt>
                <c:pt idx="1221">
                  <c:v>-25.2592</c:v>
                </c:pt>
                <c:pt idx="1222">
                  <c:v>-25.281099999999999</c:v>
                </c:pt>
                <c:pt idx="1223">
                  <c:v>-25.322199999999999</c:v>
                </c:pt>
                <c:pt idx="1224">
                  <c:v>-25.354900000000001</c:v>
                </c:pt>
                <c:pt idx="1225">
                  <c:v>-25.370100000000001</c:v>
                </c:pt>
                <c:pt idx="1226">
                  <c:v>-25.400400000000001</c:v>
                </c:pt>
                <c:pt idx="1227">
                  <c:v>-25.434100000000001</c:v>
                </c:pt>
                <c:pt idx="1228">
                  <c:v>-25.460599999999999</c:v>
                </c:pt>
                <c:pt idx="1229">
                  <c:v>-25.476900000000001</c:v>
                </c:pt>
                <c:pt idx="1230">
                  <c:v>-25.5137</c:v>
                </c:pt>
                <c:pt idx="1231">
                  <c:v>-25.5413</c:v>
                </c:pt>
                <c:pt idx="1232">
                  <c:v>-25.5654</c:v>
                </c:pt>
                <c:pt idx="1233">
                  <c:v>-25.595800000000001</c:v>
                </c:pt>
                <c:pt idx="1234">
                  <c:v>-25.6313</c:v>
                </c:pt>
                <c:pt idx="1235">
                  <c:v>-25.6586</c:v>
                </c:pt>
                <c:pt idx="1236">
                  <c:v>-25.684200000000001</c:v>
                </c:pt>
                <c:pt idx="1237">
                  <c:v>-25.711400000000001</c:v>
                </c:pt>
                <c:pt idx="1238">
                  <c:v>-25.7407</c:v>
                </c:pt>
                <c:pt idx="1239">
                  <c:v>-25.771899999999999</c:v>
                </c:pt>
                <c:pt idx="1240">
                  <c:v>-25.796800000000001</c:v>
                </c:pt>
                <c:pt idx="1241">
                  <c:v>-25.825500000000002</c:v>
                </c:pt>
                <c:pt idx="1242">
                  <c:v>-25.864100000000001</c:v>
                </c:pt>
                <c:pt idx="1243">
                  <c:v>-25.8889</c:v>
                </c:pt>
                <c:pt idx="1244">
                  <c:v>-25.912400000000002</c:v>
                </c:pt>
                <c:pt idx="1245">
                  <c:v>-25.954499999999999</c:v>
                </c:pt>
                <c:pt idx="1246">
                  <c:v>-25.9756</c:v>
                </c:pt>
                <c:pt idx="1247">
                  <c:v>-26.013100000000001</c:v>
                </c:pt>
                <c:pt idx="1248">
                  <c:v>-26.032399999999999</c:v>
                </c:pt>
                <c:pt idx="1249">
                  <c:v>-26.063700000000001</c:v>
                </c:pt>
                <c:pt idx="1250">
                  <c:v>-26.092099999999999</c:v>
                </c:pt>
                <c:pt idx="1251">
                  <c:v>-26.1204</c:v>
                </c:pt>
                <c:pt idx="1252">
                  <c:v>-26.145399999999999</c:v>
                </c:pt>
                <c:pt idx="1253">
                  <c:v>-26.186199999999999</c:v>
                </c:pt>
                <c:pt idx="1254">
                  <c:v>-26.204699999999999</c:v>
                </c:pt>
                <c:pt idx="1255">
                  <c:v>-26.2331</c:v>
                </c:pt>
                <c:pt idx="1256">
                  <c:v>-26.2637</c:v>
                </c:pt>
                <c:pt idx="1257">
                  <c:v>-26.299299999999999</c:v>
                </c:pt>
                <c:pt idx="1258">
                  <c:v>-26.322299999999998</c:v>
                </c:pt>
                <c:pt idx="1259">
                  <c:v>-26.351900000000001</c:v>
                </c:pt>
                <c:pt idx="1260">
                  <c:v>-26.4026</c:v>
                </c:pt>
                <c:pt idx="1261">
                  <c:v>-26.434699999999999</c:v>
                </c:pt>
                <c:pt idx="1262">
                  <c:v>-26.436199999999999</c:v>
                </c:pt>
                <c:pt idx="1263">
                  <c:v>-26.485199999999999</c:v>
                </c:pt>
                <c:pt idx="1264">
                  <c:v>-26.514600000000002</c:v>
                </c:pt>
                <c:pt idx="1265">
                  <c:v>-26.537099999999999</c:v>
                </c:pt>
                <c:pt idx="1266">
                  <c:v>-26.570499999999999</c:v>
                </c:pt>
                <c:pt idx="1267">
                  <c:v>-26.595800000000001</c:v>
                </c:pt>
                <c:pt idx="1268">
                  <c:v>-26.629899999999999</c:v>
                </c:pt>
                <c:pt idx="1269">
                  <c:v>-26.663399999999999</c:v>
                </c:pt>
                <c:pt idx="1270">
                  <c:v>-26.6783</c:v>
                </c:pt>
                <c:pt idx="1271">
                  <c:v>-26.727499999999999</c:v>
                </c:pt>
                <c:pt idx="1272">
                  <c:v>-26.7517</c:v>
                </c:pt>
                <c:pt idx="1273">
                  <c:v>-26.787800000000001</c:v>
                </c:pt>
                <c:pt idx="1274">
                  <c:v>-26.8095</c:v>
                </c:pt>
                <c:pt idx="1275">
                  <c:v>-26.838699999999999</c:v>
                </c:pt>
                <c:pt idx="1276">
                  <c:v>-26.875599999999999</c:v>
                </c:pt>
                <c:pt idx="1277">
                  <c:v>-26.899899999999999</c:v>
                </c:pt>
                <c:pt idx="1278">
                  <c:v>-26.933199999999999</c:v>
                </c:pt>
                <c:pt idx="1279">
                  <c:v>-26.9696</c:v>
                </c:pt>
                <c:pt idx="1280">
                  <c:v>-26.998699999999999</c:v>
                </c:pt>
                <c:pt idx="1281">
                  <c:v>-27.0185</c:v>
                </c:pt>
                <c:pt idx="1282">
                  <c:v>-27.072700000000001</c:v>
                </c:pt>
                <c:pt idx="1283">
                  <c:v>-27.087499999999999</c:v>
                </c:pt>
                <c:pt idx="1284">
                  <c:v>-27.115100000000002</c:v>
                </c:pt>
                <c:pt idx="1285">
                  <c:v>-27.162600000000001</c:v>
                </c:pt>
                <c:pt idx="1286">
                  <c:v>-27.194199999999999</c:v>
                </c:pt>
                <c:pt idx="1287">
                  <c:v>-27.2135</c:v>
                </c:pt>
                <c:pt idx="1288">
                  <c:v>-27.236699999999999</c:v>
                </c:pt>
                <c:pt idx="1289">
                  <c:v>-27.284800000000001</c:v>
                </c:pt>
                <c:pt idx="1290">
                  <c:v>-27.316700000000001</c:v>
                </c:pt>
                <c:pt idx="1291">
                  <c:v>-27.3354</c:v>
                </c:pt>
                <c:pt idx="1292">
                  <c:v>-27.370899999999999</c:v>
                </c:pt>
                <c:pt idx="1293">
                  <c:v>-27.405899999999999</c:v>
                </c:pt>
                <c:pt idx="1294">
                  <c:v>-27.434100000000001</c:v>
                </c:pt>
                <c:pt idx="1295">
                  <c:v>-27.461500000000001</c:v>
                </c:pt>
                <c:pt idx="1296">
                  <c:v>-27.496200000000002</c:v>
                </c:pt>
                <c:pt idx="1297">
                  <c:v>-27.530799999999999</c:v>
                </c:pt>
                <c:pt idx="1298">
                  <c:v>-27.563300000000002</c:v>
                </c:pt>
                <c:pt idx="1299">
                  <c:v>-27.598400000000002</c:v>
                </c:pt>
                <c:pt idx="1300">
                  <c:v>-27.6233</c:v>
                </c:pt>
                <c:pt idx="1301">
                  <c:v>-27.661300000000001</c:v>
                </c:pt>
                <c:pt idx="1302">
                  <c:v>-27.683</c:v>
                </c:pt>
                <c:pt idx="1303">
                  <c:v>-27.713200000000001</c:v>
                </c:pt>
                <c:pt idx="1304">
                  <c:v>-27.757200000000001</c:v>
                </c:pt>
                <c:pt idx="1305">
                  <c:v>-27.778199999999998</c:v>
                </c:pt>
                <c:pt idx="1306">
                  <c:v>-27.811800000000002</c:v>
                </c:pt>
                <c:pt idx="1307">
                  <c:v>-27.845600000000001</c:v>
                </c:pt>
                <c:pt idx="1308">
                  <c:v>-27.881599999999999</c:v>
                </c:pt>
                <c:pt idx="1309">
                  <c:v>-27.910799999999998</c:v>
                </c:pt>
                <c:pt idx="1310">
                  <c:v>-27.9283</c:v>
                </c:pt>
                <c:pt idx="1311">
                  <c:v>-27.988</c:v>
                </c:pt>
                <c:pt idx="1312">
                  <c:v>-28.016300000000001</c:v>
                </c:pt>
                <c:pt idx="1313">
                  <c:v>-28.027699999999999</c:v>
                </c:pt>
                <c:pt idx="1314">
                  <c:v>-28.0686</c:v>
                </c:pt>
                <c:pt idx="1315">
                  <c:v>-28.110199999999999</c:v>
                </c:pt>
                <c:pt idx="1316">
                  <c:v>-28.1358</c:v>
                </c:pt>
                <c:pt idx="1317">
                  <c:v>-28.179400000000001</c:v>
                </c:pt>
                <c:pt idx="1318">
                  <c:v>-28.198599999999999</c:v>
                </c:pt>
                <c:pt idx="1319">
                  <c:v>-28.237500000000001</c:v>
                </c:pt>
                <c:pt idx="1320">
                  <c:v>-28.264299999999999</c:v>
                </c:pt>
                <c:pt idx="1321">
                  <c:v>-28.3033</c:v>
                </c:pt>
                <c:pt idx="1322">
                  <c:v>-28.3371</c:v>
                </c:pt>
                <c:pt idx="1323">
                  <c:v>-28.3657</c:v>
                </c:pt>
                <c:pt idx="1324">
                  <c:v>-28.404</c:v>
                </c:pt>
                <c:pt idx="1325">
                  <c:v>-28.438800000000001</c:v>
                </c:pt>
                <c:pt idx="1326">
                  <c:v>-28.474499999999999</c:v>
                </c:pt>
                <c:pt idx="1327">
                  <c:v>-28.498699999999999</c:v>
                </c:pt>
                <c:pt idx="1328">
                  <c:v>-28.53</c:v>
                </c:pt>
                <c:pt idx="1329">
                  <c:v>-28.561199999999999</c:v>
                </c:pt>
                <c:pt idx="1330">
                  <c:v>-28.607900000000001</c:v>
                </c:pt>
                <c:pt idx="1331">
                  <c:v>-28.635400000000001</c:v>
                </c:pt>
                <c:pt idx="1332">
                  <c:v>-28.66</c:v>
                </c:pt>
                <c:pt idx="1333">
                  <c:v>-28.7042</c:v>
                </c:pt>
                <c:pt idx="1334">
                  <c:v>-28.739799999999999</c:v>
                </c:pt>
                <c:pt idx="1335">
                  <c:v>-28.764299999999999</c:v>
                </c:pt>
                <c:pt idx="1336">
                  <c:v>-28.802399999999999</c:v>
                </c:pt>
                <c:pt idx="1337">
                  <c:v>-28.846399999999999</c:v>
                </c:pt>
                <c:pt idx="1338">
                  <c:v>-28.8691</c:v>
                </c:pt>
                <c:pt idx="1339">
                  <c:v>-28.895800000000001</c:v>
                </c:pt>
                <c:pt idx="1340">
                  <c:v>-28.941199999999998</c:v>
                </c:pt>
                <c:pt idx="1341">
                  <c:v>-28.977599999999999</c:v>
                </c:pt>
                <c:pt idx="1342">
                  <c:v>-28.997599999999998</c:v>
                </c:pt>
                <c:pt idx="1343">
                  <c:v>-29.036899999999999</c:v>
                </c:pt>
                <c:pt idx="1344">
                  <c:v>-29.084</c:v>
                </c:pt>
                <c:pt idx="1345">
                  <c:v>-29.107900000000001</c:v>
                </c:pt>
                <c:pt idx="1346">
                  <c:v>-29.136199999999999</c:v>
                </c:pt>
                <c:pt idx="1347">
                  <c:v>-29.165199999999999</c:v>
                </c:pt>
                <c:pt idx="1348">
                  <c:v>-29.215</c:v>
                </c:pt>
                <c:pt idx="1349">
                  <c:v>-29.2514</c:v>
                </c:pt>
                <c:pt idx="1350">
                  <c:v>-29.279599999999999</c:v>
                </c:pt>
                <c:pt idx="1351">
                  <c:v>-29.305599999999998</c:v>
                </c:pt>
                <c:pt idx="1352">
                  <c:v>-29.350100000000001</c:v>
                </c:pt>
                <c:pt idx="1353">
                  <c:v>-29.383700000000001</c:v>
                </c:pt>
                <c:pt idx="1354">
                  <c:v>-29.411200000000001</c:v>
                </c:pt>
                <c:pt idx="1355">
                  <c:v>-29.454000000000001</c:v>
                </c:pt>
                <c:pt idx="1356">
                  <c:v>-29.488199999999999</c:v>
                </c:pt>
                <c:pt idx="1357">
                  <c:v>-29.512699999999999</c:v>
                </c:pt>
                <c:pt idx="1358">
                  <c:v>-29.543600000000001</c:v>
                </c:pt>
                <c:pt idx="1359">
                  <c:v>-29.589300000000001</c:v>
                </c:pt>
                <c:pt idx="1360">
                  <c:v>-29.6191</c:v>
                </c:pt>
                <c:pt idx="1361">
                  <c:v>-29.654800000000002</c:v>
                </c:pt>
                <c:pt idx="1362">
                  <c:v>-29.693999999999999</c:v>
                </c:pt>
                <c:pt idx="1363">
                  <c:v>-29.729199999999999</c:v>
                </c:pt>
                <c:pt idx="1364">
                  <c:v>-29.7546</c:v>
                </c:pt>
                <c:pt idx="1365">
                  <c:v>-29.7941</c:v>
                </c:pt>
                <c:pt idx="1366">
                  <c:v>-29.823799999999999</c:v>
                </c:pt>
                <c:pt idx="1367">
                  <c:v>-29.869900000000001</c:v>
                </c:pt>
                <c:pt idx="1368">
                  <c:v>-29.897600000000001</c:v>
                </c:pt>
                <c:pt idx="1369">
                  <c:v>-29.923200000000001</c:v>
                </c:pt>
                <c:pt idx="1370">
                  <c:v>-29.971399999999999</c:v>
                </c:pt>
                <c:pt idx="1371">
                  <c:v>-30.0015</c:v>
                </c:pt>
                <c:pt idx="1372">
                  <c:v>-30.029800000000002</c:v>
                </c:pt>
                <c:pt idx="1373">
                  <c:v>-30.085599999999999</c:v>
                </c:pt>
                <c:pt idx="1374">
                  <c:v>-30.104600000000001</c:v>
                </c:pt>
                <c:pt idx="1375">
                  <c:v>-30.148900000000001</c:v>
                </c:pt>
                <c:pt idx="1376">
                  <c:v>-30.1706</c:v>
                </c:pt>
                <c:pt idx="1377">
                  <c:v>-30.2088</c:v>
                </c:pt>
                <c:pt idx="1378">
                  <c:v>-30.252099999999999</c:v>
                </c:pt>
                <c:pt idx="1379">
                  <c:v>-30.270900000000001</c:v>
                </c:pt>
                <c:pt idx="1380">
                  <c:v>-30.314800000000002</c:v>
                </c:pt>
                <c:pt idx="1381">
                  <c:v>-30.3581</c:v>
                </c:pt>
                <c:pt idx="1382">
                  <c:v>-30.386700000000001</c:v>
                </c:pt>
                <c:pt idx="1383">
                  <c:v>-30.414400000000001</c:v>
                </c:pt>
                <c:pt idx="1384">
                  <c:v>-30.455400000000001</c:v>
                </c:pt>
                <c:pt idx="1385">
                  <c:v>-30.492899999999999</c:v>
                </c:pt>
                <c:pt idx="1386">
                  <c:v>-30.5213</c:v>
                </c:pt>
                <c:pt idx="1387">
                  <c:v>-30.560199999999998</c:v>
                </c:pt>
                <c:pt idx="1388">
                  <c:v>-30.601900000000001</c:v>
                </c:pt>
                <c:pt idx="1389">
                  <c:v>-30.6462</c:v>
                </c:pt>
                <c:pt idx="1390">
                  <c:v>-30.668199999999999</c:v>
                </c:pt>
                <c:pt idx="1391">
                  <c:v>-30.7043</c:v>
                </c:pt>
                <c:pt idx="1392">
                  <c:v>-30.752500000000001</c:v>
                </c:pt>
                <c:pt idx="1393">
                  <c:v>-30.773499999999999</c:v>
                </c:pt>
                <c:pt idx="1394">
                  <c:v>-30.8081</c:v>
                </c:pt>
                <c:pt idx="1395">
                  <c:v>-30.8507</c:v>
                </c:pt>
                <c:pt idx="1396">
                  <c:v>-30.891200000000001</c:v>
                </c:pt>
                <c:pt idx="1397">
                  <c:v>-30.909500000000001</c:v>
                </c:pt>
                <c:pt idx="1398">
                  <c:v>-30.9544</c:v>
                </c:pt>
                <c:pt idx="1399">
                  <c:v>-30.991299999999999</c:v>
                </c:pt>
                <c:pt idx="1400">
                  <c:v>-31.031300000000002</c:v>
                </c:pt>
                <c:pt idx="1401">
                  <c:v>-31.072600000000001</c:v>
                </c:pt>
                <c:pt idx="1402">
                  <c:v>-31.098600000000001</c:v>
                </c:pt>
                <c:pt idx="1403">
                  <c:v>-31.137699999999999</c:v>
                </c:pt>
                <c:pt idx="1404">
                  <c:v>-31.177499999999998</c:v>
                </c:pt>
                <c:pt idx="1405">
                  <c:v>-31.205300000000001</c:v>
                </c:pt>
                <c:pt idx="1406">
                  <c:v>-31.243200000000002</c:v>
                </c:pt>
                <c:pt idx="1407">
                  <c:v>-31.297699999999999</c:v>
                </c:pt>
                <c:pt idx="1408">
                  <c:v>-31.3218</c:v>
                </c:pt>
                <c:pt idx="1409">
                  <c:v>-31.3627</c:v>
                </c:pt>
                <c:pt idx="1410">
                  <c:v>-31.4011</c:v>
                </c:pt>
                <c:pt idx="1411">
                  <c:v>-31.436499999999999</c:v>
                </c:pt>
                <c:pt idx="1412">
                  <c:v>-31.467400000000001</c:v>
                </c:pt>
                <c:pt idx="1413">
                  <c:v>-31.511299999999999</c:v>
                </c:pt>
                <c:pt idx="1414">
                  <c:v>-31.556699999999999</c:v>
                </c:pt>
                <c:pt idx="1415">
                  <c:v>-31.579000000000001</c:v>
                </c:pt>
                <c:pt idx="1416">
                  <c:v>-31.615400000000001</c:v>
                </c:pt>
                <c:pt idx="1417">
                  <c:v>-31.662800000000001</c:v>
                </c:pt>
                <c:pt idx="1418">
                  <c:v>-31.699100000000001</c:v>
                </c:pt>
                <c:pt idx="1419">
                  <c:v>-31.731300000000001</c:v>
                </c:pt>
                <c:pt idx="1420">
                  <c:v>-31.770099999999999</c:v>
                </c:pt>
                <c:pt idx="1421">
                  <c:v>-31.818999999999999</c:v>
                </c:pt>
                <c:pt idx="1422">
                  <c:v>-31.842500000000001</c:v>
                </c:pt>
                <c:pt idx="1423">
                  <c:v>-31.886399999999998</c:v>
                </c:pt>
                <c:pt idx="1424">
                  <c:v>-31.919699999999999</c:v>
                </c:pt>
                <c:pt idx="1425">
                  <c:v>-31.964400000000001</c:v>
                </c:pt>
                <c:pt idx="1426">
                  <c:v>-32.011200000000002</c:v>
                </c:pt>
                <c:pt idx="1427">
                  <c:v>-32.046500000000002</c:v>
                </c:pt>
                <c:pt idx="1428">
                  <c:v>-32.087800000000001</c:v>
                </c:pt>
                <c:pt idx="1429">
                  <c:v>-32.130200000000002</c:v>
                </c:pt>
                <c:pt idx="1430">
                  <c:v>-32.1494</c:v>
                </c:pt>
                <c:pt idx="1431">
                  <c:v>-32.2044</c:v>
                </c:pt>
                <c:pt idx="1432">
                  <c:v>-32.242400000000004</c:v>
                </c:pt>
                <c:pt idx="1433">
                  <c:v>-32.279200000000003</c:v>
                </c:pt>
                <c:pt idx="1434">
                  <c:v>-32.314999999999998</c:v>
                </c:pt>
                <c:pt idx="1435">
                  <c:v>-32.360999999999997</c:v>
                </c:pt>
                <c:pt idx="1436">
                  <c:v>-32.403500000000001</c:v>
                </c:pt>
                <c:pt idx="1437">
                  <c:v>-32.441299999999998</c:v>
                </c:pt>
                <c:pt idx="1438">
                  <c:v>-32.475900000000003</c:v>
                </c:pt>
                <c:pt idx="1439">
                  <c:v>-32.536000000000001</c:v>
                </c:pt>
                <c:pt idx="1440">
                  <c:v>-32.567300000000003</c:v>
                </c:pt>
                <c:pt idx="1441">
                  <c:v>-32.5961</c:v>
                </c:pt>
                <c:pt idx="1442">
                  <c:v>-32.642899999999997</c:v>
                </c:pt>
                <c:pt idx="1443">
                  <c:v>-32.686300000000003</c:v>
                </c:pt>
                <c:pt idx="1444">
                  <c:v>-32.732399999999998</c:v>
                </c:pt>
                <c:pt idx="1445">
                  <c:v>-32.773400000000002</c:v>
                </c:pt>
                <c:pt idx="1446">
                  <c:v>-32.813899999999997</c:v>
                </c:pt>
                <c:pt idx="1447">
                  <c:v>-32.854900000000001</c:v>
                </c:pt>
                <c:pt idx="1448">
                  <c:v>-32.892299999999999</c:v>
                </c:pt>
                <c:pt idx="1449">
                  <c:v>-32.935699999999997</c:v>
                </c:pt>
                <c:pt idx="1450">
                  <c:v>-32.984299999999998</c:v>
                </c:pt>
                <c:pt idx="1451">
                  <c:v>-33.018900000000002</c:v>
                </c:pt>
                <c:pt idx="1452">
                  <c:v>-33.058300000000003</c:v>
                </c:pt>
                <c:pt idx="1453">
                  <c:v>-33.111499999999999</c:v>
                </c:pt>
                <c:pt idx="1454">
                  <c:v>-33.152200000000001</c:v>
                </c:pt>
                <c:pt idx="1455">
                  <c:v>-33.2012</c:v>
                </c:pt>
                <c:pt idx="1456">
                  <c:v>-33.225000000000001</c:v>
                </c:pt>
                <c:pt idx="1457">
                  <c:v>-33.273000000000003</c:v>
                </c:pt>
                <c:pt idx="1458">
                  <c:v>-33.322200000000002</c:v>
                </c:pt>
                <c:pt idx="1459">
                  <c:v>-33.3598</c:v>
                </c:pt>
                <c:pt idx="1460">
                  <c:v>-33.3949</c:v>
                </c:pt>
                <c:pt idx="1461">
                  <c:v>-33.450299999999999</c:v>
                </c:pt>
                <c:pt idx="1462">
                  <c:v>-33.493600000000001</c:v>
                </c:pt>
                <c:pt idx="1463">
                  <c:v>-33.538800000000002</c:v>
                </c:pt>
                <c:pt idx="1464">
                  <c:v>-33.587899999999998</c:v>
                </c:pt>
                <c:pt idx="1465">
                  <c:v>-33.634300000000003</c:v>
                </c:pt>
                <c:pt idx="1466">
                  <c:v>-33.667000000000002</c:v>
                </c:pt>
                <c:pt idx="1467">
                  <c:v>-33.713200000000001</c:v>
                </c:pt>
                <c:pt idx="1468">
                  <c:v>-33.758400000000002</c:v>
                </c:pt>
                <c:pt idx="1469">
                  <c:v>-33.818600000000004</c:v>
                </c:pt>
                <c:pt idx="1470">
                  <c:v>-33.849899999999998</c:v>
                </c:pt>
                <c:pt idx="1471">
                  <c:v>-33.894199999999998</c:v>
                </c:pt>
                <c:pt idx="1472">
                  <c:v>-33.950699999999998</c:v>
                </c:pt>
                <c:pt idx="1473">
                  <c:v>-33.9938</c:v>
                </c:pt>
                <c:pt idx="1474">
                  <c:v>-34.029299999999999</c:v>
                </c:pt>
                <c:pt idx="1475">
                  <c:v>-34.073700000000002</c:v>
                </c:pt>
                <c:pt idx="1476">
                  <c:v>-34.134799999999998</c:v>
                </c:pt>
                <c:pt idx="1477">
                  <c:v>-34.181100000000001</c:v>
                </c:pt>
                <c:pt idx="1478">
                  <c:v>-34.224400000000003</c:v>
                </c:pt>
                <c:pt idx="1479">
                  <c:v>-34.270499999999998</c:v>
                </c:pt>
                <c:pt idx="1480">
                  <c:v>-34.324399999999997</c:v>
                </c:pt>
                <c:pt idx="1481">
                  <c:v>-34.368299999999998</c:v>
                </c:pt>
                <c:pt idx="1482">
                  <c:v>-34.411099999999998</c:v>
                </c:pt>
                <c:pt idx="1483">
                  <c:v>-34.469000000000001</c:v>
                </c:pt>
                <c:pt idx="1484">
                  <c:v>-34.521700000000003</c:v>
                </c:pt>
                <c:pt idx="1485">
                  <c:v>-34.555199999999999</c:v>
                </c:pt>
                <c:pt idx="1486">
                  <c:v>-34.605200000000004</c:v>
                </c:pt>
                <c:pt idx="1487">
                  <c:v>-34.671100000000003</c:v>
                </c:pt>
                <c:pt idx="1488">
                  <c:v>-34.706099999999999</c:v>
                </c:pt>
                <c:pt idx="1489">
                  <c:v>-34.756799999999998</c:v>
                </c:pt>
                <c:pt idx="1490">
                  <c:v>-34.810699999999997</c:v>
                </c:pt>
                <c:pt idx="1491">
                  <c:v>-34.868299999999998</c:v>
                </c:pt>
                <c:pt idx="1492">
                  <c:v>-34.910299999999999</c:v>
                </c:pt>
                <c:pt idx="1493">
                  <c:v>-34.960799999999999</c:v>
                </c:pt>
                <c:pt idx="1494">
                  <c:v>-35.014499999999998</c:v>
                </c:pt>
                <c:pt idx="1495">
                  <c:v>-35.070900000000002</c:v>
                </c:pt>
                <c:pt idx="1496">
                  <c:v>-35.116199999999999</c:v>
                </c:pt>
                <c:pt idx="1497">
                  <c:v>-35.1723</c:v>
                </c:pt>
                <c:pt idx="1498">
                  <c:v>-35.226900000000001</c:v>
                </c:pt>
                <c:pt idx="1499">
                  <c:v>-35.278700000000001</c:v>
                </c:pt>
                <c:pt idx="1500">
                  <c:v>-35.333100000000002</c:v>
                </c:pt>
                <c:pt idx="1501">
                  <c:v>-35.391500000000001</c:v>
                </c:pt>
                <c:pt idx="1502">
                  <c:v>-35.452199999999998</c:v>
                </c:pt>
                <c:pt idx="1503">
                  <c:v>-35.503799999999998</c:v>
                </c:pt>
                <c:pt idx="1504">
                  <c:v>-35.551600000000001</c:v>
                </c:pt>
                <c:pt idx="1505">
                  <c:v>-35.6235</c:v>
                </c:pt>
                <c:pt idx="1506">
                  <c:v>-35.6785</c:v>
                </c:pt>
                <c:pt idx="1507">
                  <c:v>-35.726599999999998</c:v>
                </c:pt>
                <c:pt idx="1508">
                  <c:v>-35.794800000000002</c:v>
                </c:pt>
                <c:pt idx="1509">
                  <c:v>-35.858699999999999</c:v>
                </c:pt>
                <c:pt idx="1510">
                  <c:v>-35.908900000000003</c:v>
                </c:pt>
                <c:pt idx="1511">
                  <c:v>-35.968000000000004</c:v>
                </c:pt>
                <c:pt idx="1512">
                  <c:v>-36.0381</c:v>
                </c:pt>
                <c:pt idx="1513">
                  <c:v>-36.098500000000001</c:v>
                </c:pt>
                <c:pt idx="1514">
                  <c:v>-36.165100000000002</c:v>
                </c:pt>
                <c:pt idx="1515">
                  <c:v>-36.2209</c:v>
                </c:pt>
                <c:pt idx="1516">
                  <c:v>-36.292999999999999</c:v>
                </c:pt>
                <c:pt idx="1517">
                  <c:v>-36.365299999999998</c:v>
                </c:pt>
                <c:pt idx="1518">
                  <c:v>-36.416699999999999</c:v>
                </c:pt>
                <c:pt idx="1519">
                  <c:v>-36.492699999999999</c:v>
                </c:pt>
                <c:pt idx="1520">
                  <c:v>-36.559800000000003</c:v>
                </c:pt>
                <c:pt idx="1521">
                  <c:v>-36.617600000000003</c:v>
                </c:pt>
                <c:pt idx="1522">
                  <c:v>-36.700800000000001</c:v>
                </c:pt>
                <c:pt idx="1523">
                  <c:v>-36.769300000000001</c:v>
                </c:pt>
                <c:pt idx="1524">
                  <c:v>-36.835099999999997</c:v>
                </c:pt>
                <c:pt idx="1525">
                  <c:v>-36.911299999999997</c:v>
                </c:pt>
                <c:pt idx="1526">
                  <c:v>-36.979700000000001</c:v>
                </c:pt>
                <c:pt idx="1527">
                  <c:v>-37.058900000000001</c:v>
                </c:pt>
                <c:pt idx="1528">
                  <c:v>-37.148899999999998</c:v>
                </c:pt>
                <c:pt idx="1529">
                  <c:v>-37.219700000000003</c:v>
                </c:pt>
                <c:pt idx="1530">
                  <c:v>-37.291800000000002</c:v>
                </c:pt>
                <c:pt idx="1531">
                  <c:v>-37.390300000000003</c:v>
                </c:pt>
                <c:pt idx="1532">
                  <c:v>-37.462499999999999</c:v>
                </c:pt>
                <c:pt idx="1533">
                  <c:v>-37.534300000000002</c:v>
                </c:pt>
                <c:pt idx="1534">
                  <c:v>-37.634599999999999</c:v>
                </c:pt>
                <c:pt idx="1535">
                  <c:v>-37.721499999999999</c:v>
                </c:pt>
                <c:pt idx="1536">
                  <c:v>-37.797199999999997</c:v>
                </c:pt>
                <c:pt idx="1537">
                  <c:v>-37.892600000000002</c:v>
                </c:pt>
                <c:pt idx="1538">
                  <c:v>-37.995199999999997</c:v>
                </c:pt>
                <c:pt idx="1539">
                  <c:v>-38.079500000000003</c:v>
                </c:pt>
                <c:pt idx="1540">
                  <c:v>-38.1678</c:v>
                </c:pt>
                <c:pt idx="1541">
                  <c:v>-38.274299999999997</c:v>
                </c:pt>
                <c:pt idx="1542">
                  <c:v>-38.374400000000001</c:v>
                </c:pt>
                <c:pt idx="1543">
                  <c:v>-38.475999999999999</c:v>
                </c:pt>
                <c:pt idx="1544">
                  <c:v>-38.558300000000003</c:v>
                </c:pt>
                <c:pt idx="1545">
                  <c:v>-38.683300000000003</c:v>
                </c:pt>
                <c:pt idx="1546">
                  <c:v>-38.785899999999998</c:v>
                </c:pt>
                <c:pt idx="1547">
                  <c:v>-38.883499999999998</c:v>
                </c:pt>
                <c:pt idx="1548">
                  <c:v>-39.005200000000002</c:v>
                </c:pt>
                <c:pt idx="1549">
                  <c:v>-39.1188</c:v>
                </c:pt>
                <c:pt idx="1550">
                  <c:v>-39.227800000000002</c:v>
                </c:pt>
                <c:pt idx="1551">
                  <c:v>-39.343699999999998</c:v>
                </c:pt>
                <c:pt idx="1552">
                  <c:v>-39.453200000000002</c:v>
                </c:pt>
                <c:pt idx="1553">
                  <c:v>-39.588799999999999</c:v>
                </c:pt>
                <c:pt idx="1554">
                  <c:v>-39.726700000000001</c:v>
                </c:pt>
                <c:pt idx="1555">
                  <c:v>-39.851500000000001</c:v>
                </c:pt>
                <c:pt idx="1556">
                  <c:v>-39.980200000000004</c:v>
                </c:pt>
                <c:pt idx="1557">
                  <c:v>-40.120199999999997</c:v>
                </c:pt>
                <c:pt idx="1558">
                  <c:v>-40.243400000000001</c:v>
                </c:pt>
                <c:pt idx="1559">
                  <c:v>-40.3872</c:v>
                </c:pt>
                <c:pt idx="1560">
                  <c:v>-40.535899999999998</c:v>
                </c:pt>
                <c:pt idx="1561">
                  <c:v>-40.686399999999999</c:v>
                </c:pt>
                <c:pt idx="1562">
                  <c:v>-40.829700000000003</c:v>
                </c:pt>
                <c:pt idx="1563">
                  <c:v>-40.985799999999998</c:v>
                </c:pt>
                <c:pt idx="1564">
                  <c:v>-41.138599999999997</c:v>
                </c:pt>
                <c:pt idx="1565">
                  <c:v>-41.309800000000003</c:v>
                </c:pt>
                <c:pt idx="1566">
                  <c:v>-41.461300000000001</c:v>
                </c:pt>
                <c:pt idx="1567">
                  <c:v>-41.639299999999999</c:v>
                </c:pt>
                <c:pt idx="1568">
                  <c:v>-41.825600000000001</c:v>
                </c:pt>
                <c:pt idx="1569">
                  <c:v>-41.988999999999997</c:v>
                </c:pt>
                <c:pt idx="1570">
                  <c:v>-42.164099999999998</c:v>
                </c:pt>
                <c:pt idx="1571">
                  <c:v>-42.364600000000003</c:v>
                </c:pt>
                <c:pt idx="1572">
                  <c:v>-42.552599999999998</c:v>
                </c:pt>
                <c:pt idx="1573">
                  <c:v>-42.7485</c:v>
                </c:pt>
                <c:pt idx="1574">
                  <c:v>-42.942300000000003</c:v>
                </c:pt>
                <c:pt idx="1575">
                  <c:v>-43.1447</c:v>
                </c:pt>
                <c:pt idx="1576">
                  <c:v>-43.360700000000001</c:v>
                </c:pt>
                <c:pt idx="1577">
                  <c:v>-43.578000000000003</c:v>
                </c:pt>
                <c:pt idx="1578">
                  <c:v>-43.788800000000002</c:v>
                </c:pt>
                <c:pt idx="1579">
                  <c:v>-44.009399999999999</c:v>
                </c:pt>
                <c:pt idx="1580">
                  <c:v>-44.255899999999997</c:v>
                </c:pt>
                <c:pt idx="1581">
                  <c:v>-44.496200000000002</c:v>
                </c:pt>
                <c:pt idx="1582">
                  <c:v>-44.718899999999998</c:v>
                </c:pt>
                <c:pt idx="1583">
                  <c:v>-44.990099999999998</c:v>
                </c:pt>
                <c:pt idx="1584">
                  <c:v>-45.233400000000003</c:v>
                </c:pt>
                <c:pt idx="1585">
                  <c:v>-45.487099999999998</c:v>
                </c:pt>
                <c:pt idx="1586">
                  <c:v>-45.770800000000001</c:v>
                </c:pt>
                <c:pt idx="1587">
                  <c:v>-46.047899999999998</c:v>
                </c:pt>
                <c:pt idx="1588">
                  <c:v>-46.313699999999997</c:v>
                </c:pt>
                <c:pt idx="1589">
                  <c:v>-46.613500000000002</c:v>
                </c:pt>
                <c:pt idx="1590">
                  <c:v>-46.9026</c:v>
                </c:pt>
                <c:pt idx="1591">
                  <c:v>-47.198099999999997</c:v>
                </c:pt>
                <c:pt idx="1592">
                  <c:v>-47.524799999999999</c:v>
                </c:pt>
                <c:pt idx="1593">
                  <c:v>-47.850299999999997</c:v>
                </c:pt>
                <c:pt idx="1594">
                  <c:v>-48.15</c:v>
                </c:pt>
                <c:pt idx="1595">
                  <c:v>-48.495100000000001</c:v>
                </c:pt>
                <c:pt idx="1596">
                  <c:v>-48.851700000000001</c:v>
                </c:pt>
                <c:pt idx="1597">
                  <c:v>-49.188400000000001</c:v>
                </c:pt>
                <c:pt idx="1598">
                  <c:v>-49.545400000000001</c:v>
                </c:pt>
                <c:pt idx="1599">
                  <c:v>-49.917499999999997</c:v>
                </c:pt>
                <c:pt idx="1600">
                  <c:v>-50.289299999999997</c:v>
                </c:pt>
                <c:pt idx="1601">
                  <c:v>-50.679699999999997</c:v>
                </c:pt>
                <c:pt idx="1602">
                  <c:v>-51.064399999999999</c:v>
                </c:pt>
                <c:pt idx="1603">
                  <c:v>-51.475999999999999</c:v>
                </c:pt>
                <c:pt idx="1604">
                  <c:v>-51.899500000000003</c:v>
                </c:pt>
                <c:pt idx="1605">
                  <c:v>-52.325699999999998</c:v>
                </c:pt>
                <c:pt idx="1606">
                  <c:v>-52.7425</c:v>
                </c:pt>
                <c:pt idx="1607">
                  <c:v>-53.1997</c:v>
                </c:pt>
                <c:pt idx="1608">
                  <c:v>-53.652700000000003</c:v>
                </c:pt>
                <c:pt idx="1609">
                  <c:v>-54.111699999999999</c:v>
                </c:pt>
                <c:pt idx="1610">
                  <c:v>-54.589799999999997</c:v>
                </c:pt>
                <c:pt idx="1611">
                  <c:v>-55.085000000000001</c:v>
                </c:pt>
                <c:pt idx="1612">
                  <c:v>-55.581499999999998</c:v>
                </c:pt>
                <c:pt idx="1613">
                  <c:v>-56.078800000000001</c:v>
                </c:pt>
                <c:pt idx="1614">
                  <c:v>-56.607199999999999</c:v>
                </c:pt>
                <c:pt idx="1615">
                  <c:v>-57.142600000000002</c:v>
                </c:pt>
                <c:pt idx="1616">
                  <c:v>-57.687399999999997</c:v>
                </c:pt>
                <c:pt idx="1617">
                  <c:v>-58.235999999999997</c:v>
                </c:pt>
                <c:pt idx="1618">
                  <c:v>-58.817399999999999</c:v>
                </c:pt>
                <c:pt idx="1619">
                  <c:v>-59.398499999999999</c:v>
                </c:pt>
                <c:pt idx="1620">
                  <c:v>-59.990699999999997</c:v>
                </c:pt>
                <c:pt idx="1621">
                  <c:v>-60.605699999999999</c:v>
                </c:pt>
                <c:pt idx="1622">
                  <c:v>-61.208500000000001</c:v>
                </c:pt>
                <c:pt idx="1623">
                  <c:v>-61.865299999999998</c:v>
                </c:pt>
                <c:pt idx="1624">
                  <c:v>-62.505099999999999</c:v>
                </c:pt>
                <c:pt idx="1625">
                  <c:v>-63.160600000000002</c:v>
                </c:pt>
                <c:pt idx="1626">
                  <c:v>-63.846899999999998</c:v>
                </c:pt>
                <c:pt idx="1627">
                  <c:v>-64.527100000000004</c:v>
                </c:pt>
                <c:pt idx="1628">
                  <c:v>-65.212400000000002</c:v>
                </c:pt>
                <c:pt idx="1629">
                  <c:v>-65.9512</c:v>
                </c:pt>
                <c:pt idx="1630">
                  <c:v>-66.682400000000001</c:v>
                </c:pt>
                <c:pt idx="1631">
                  <c:v>-67.411799999999999</c:v>
                </c:pt>
                <c:pt idx="1632">
                  <c:v>-68.173000000000002</c:v>
                </c:pt>
                <c:pt idx="1633">
                  <c:v>-68.975399999999993</c:v>
                </c:pt>
                <c:pt idx="1634">
                  <c:v>-69.759600000000006</c:v>
                </c:pt>
                <c:pt idx="1635">
                  <c:v>-70.538899999999998</c:v>
                </c:pt>
                <c:pt idx="1636">
                  <c:v>-71.378100000000003</c:v>
                </c:pt>
                <c:pt idx="1637">
                  <c:v>-72.214399999999998</c:v>
                </c:pt>
                <c:pt idx="1638">
                  <c:v>-73.072699999999998</c:v>
                </c:pt>
                <c:pt idx="1639">
                  <c:v>-73.927199999999999</c:v>
                </c:pt>
                <c:pt idx="1640">
                  <c:v>-74.822500000000005</c:v>
                </c:pt>
                <c:pt idx="1641">
                  <c:v>-75.719499999999996</c:v>
                </c:pt>
                <c:pt idx="1642">
                  <c:v>-76.621399999999994</c:v>
                </c:pt>
                <c:pt idx="1643">
                  <c:v>-77.558199999999999</c:v>
                </c:pt>
                <c:pt idx="1644">
                  <c:v>-78.501499999999993</c:v>
                </c:pt>
                <c:pt idx="1645">
                  <c:v>-79.476699999999994</c:v>
                </c:pt>
                <c:pt idx="1646">
                  <c:v>-80.445400000000006</c:v>
                </c:pt>
                <c:pt idx="1647">
                  <c:v>-81.424899999999994</c:v>
                </c:pt>
                <c:pt idx="1648">
                  <c:v>-82.447699999999998</c:v>
                </c:pt>
                <c:pt idx="1649">
                  <c:v>-83.459500000000006</c:v>
                </c:pt>
                <c:pt idx="1650">
                  <c:v>-84.512299999999996</c:v>
                </c:pt>
                <c:pt idx="1651">
                  <c:v>-85.583699999999993</c:v>
                </c:pt>
                <c:pt idx="1652">
                  <c:v>-86.654799999999994</c:v>
                </c:pt>
                <c:pt idx="1653">
                  <c:v>-87.738100000000003</c:v>
                </c:pt>
                <c:pt idx="1654">
                  <c:v>-88.850200000000001</c:v>
                </c:pt>
                <c:pt idx="1655">
                  <c:v>-89.974599999999995</c:v>
                </c:pt>
                <c:pt idx="1656">
                  <c:v>-91.1126</c:v>
                </c:pt>
                <c:pt idx="1657">
                  <c:v>-92.288300000000007</c:v>
                </c:pt>
                <c:pt idx="1658">
                  <c:v>-93.4589</c:v>
                </c:pt>
                <c:pt idx="1659">
                  <c:v>-94.654899999999998</c:v>
                </c:pt>
                <c:pt idx="1660">
                  <c:v>-95.858099999999993</c:v>
                </c:pt>
                <c:pt idx="1661">
                  <c:v>-97.082400000000007</c:v>
                </c:pt>
                <c:pt idx="1662">
                  <c:v>-98.315899999999999</c:v>
                </c:pt>
                <c:pt idx="1663">
                  <c:v>-99.586500000000001</c:v>
                </c:pt>
                <c:pt idx="1664">
                  <c:v>-100.851</c:v>
                </c:pt>
                <c:pt idx="1665">
                  <c:v>-102.15600000000001</c:v>
                </c:pt>
                <c:pt idx="1666">
                  <c:v>-103.459</c:v>
                </c:pt>
                <c:pt idx="1667">
                  <c:v>-104.785</c:v>
                </c:pt>
                <c:pt idx="1668">
                  <c:v>-106.119</c:v>
                </c:pt>
                <c:pt idx="1669">
                  <c:v>-107.483</c:v>
                </c:pt>
                <c:pt idx="1670">
                  <c:v>-108.884</c:v>
                </c:pt>
                <c:pt idx="1671">
                  <c:v>-110.264</c:v>
                </c:pt>
                <c:pt idx="1672">
                  <c:v>-111.649</c:v>
                </c:pt>
                <c:pt idx="1673">
                  <c:v>-113.09699999999999</c:v>
                </c:pt>
                <c:pt idx="1674">
                  <c:v>-114.542</c:v>
                </c:pt>
                <c:pt idx="1675">
                  <c:v>-115.98699999999999</c:v>
                </c:pt>
                <c:pt idx="1676">
                  <c:v>-117.464</c:v>
                </c:pt>
                <c:pt idx="1677">
                  <c:v>-118.96899999999999</c:v>
                </c:pt>
                <c:pt idx="1678">
                  <c:v>-120.467</c:v>
                </c:pt>
                <c:pt idx="1679">
                  <c:v>-121.989</c:v>
                </c:pt>
                <c:pt idx="1680">
                  <c:v>-123.51300000000001</c:v>
                </c:pt>
                <c:pt idx="1681">
                  <c:v>-125.08</c:v>
                </c:pt>
                <c:pt idx="1682">
                  <c:v>-126.649</c:v>
                </c:pt>
                <c:pt idx="1683">
                  <c:v>-128.238</c:v>
                </c:pt>
                <c:pt idx="1684">
                  <c:v>-129.84299999999999</c:v>
                </c:pt>
                <c:pt idx="1685">
                  <c:v>-131.45400000000001</c:v>
                </c:pt>
                <c:pt idx="1686">
                  <c:v>-133.07400000000001</c:v>
                </c:pt>
                <c:pt idx="1687">
                  <c:v>-134.74100000000001</c:v>
                </c:pt>
                <c:pt idx="1688">
                  <c:v>-136.40299999999999</c:v>
                </c:pt>
                <c:pt idx="1689">
                  <c:v>-138.08000000000001</c:v>
                </c:pt>
                <c:pt idx="1690">
                  <c:v>-139.75899999999999</c:v>
                </c:pt>
                <c:pt idx="1691">
                  <c:v>-141.48599999999999</c:v>
                </c:pt>
                <c:pt idx="1692">
                  <c:v>-143.20699999999999</c:v>
                </c:pt>
                <c:pt idx="1693">
                  <c:v>-144.935</c:v>
                </c:pt>
                <c:pt idx="1694">
                  <c:v>-146.68299999999999</c:v>
                </c:pt>
                <c:pt idx="1695">
                  <c:v>-148.465</c:v>
                </c:pt>
                <c:pt idx="1696">
                  <c:v>-150.245</c:v>
                </c:pt>
                <c:pt idx="1697">
                  <c:v>-152.03899999999999</c:v>
                </c:pt>
                <c:pt idx="1698">
                  <c:v>-153.85300000000001</c:v>
                </c:pt>
                <c:pt idx="1699">
                  <c:v>-155.68199999999999</c:v>
                </c:pt>
                <c:pt idx="1700">
                  <c:v>-157.51300000000001</c:v>
                </c:pt>
                <c:pt idx="1701">
                  <c:v>-159.37700000000001</c:v>
                </c:pt>
                <c:pt idx="1702">
                  <c:v>-161.23599999999999</c:v>
                </c:pt>
                <c:pt idx="1703">
                  <c:v>-163.11799999999999</c:v>
                </c:pt>
                <c:pt idx="1704">
                  <c:v>-165.011</c:v>
                </c:pt>
                <c:pt idx="1705">
                  <c:v>-166.886</c:v>
                </c:pt>
                <c:pt idx="1706">
                  <c:v>-168.828</c:v>
                </c:pt>
                <c:pt idx="1707">
                  <c:v>-170.761</c:v>
                </c:pt>
                <c:pt idx="1708">
                  <c:v>-172.69399999999999</c:v>
                </c:pt>
                <c:pt idx="1709">
                  <c:v>-174.69499999999999</c:v>
                </c:pt>
                <c:pt idx="1710">
                  <c:v>-176.64400000000001</c:v>
                </c:pt>
                <c:pt idx="1711">
                  <c:v>-178.57400000000001</c:v>
                </c:pt>
                <c:pt idx="1712">
                  <c:v>-180.60400000000001</c:v>
                </c:pt>
                <c:pt idx="1713">
                  <c:v>-182.67400000000001</c:v>
                </c:pt>
                <c:pt idx="1714">
                  <c:v>-184.62799999999999</c:v>
                </c:pt>
                <c:pt idx="1715">
                  <c:v>-186.602</c:v>
                </c:pt>
                <c:pt idx="1716">
                  <c:v>-188.74600000000001</c:v>
                </c:pt>
                <c:pt idx="1717">
                  <c:v>-190.827</c:v>
                </c:pt>
                <c:pt idx="1718">
                  <c:v>-192.77500000000001</c:v>
                </c:pt>
                <c:pt idx="1719">
                  <c:v>-194.88200000000001</c:v>
                </c:pt>
                <c:pt idx="1720">
                  <c:v>-197.05500000000001</c:v>
                </c:pt>
                <c:pt idx="1721">
                  <c:v>-199.09100000000001</c:v>
                </c:pt>
                <c:pt idx="1722">
                  <c:v>-201.18299999999999</c:v>
                </c:pt>
                <c:pt idx="1723">
                  <c:v>-203.37100000000001</c:v>
                </c:pt>
                <c:pt idx="1724">
                  <c:v>-205.476</c:v>
                </c:pt>
                <c:pt idx="1725">
                  <c:v>-208.923</c:v>
                </c:pt>
                <c:pt idx="1726">
                  <c:v>-211.06399999999999</c:v>
                </c:pt>
                <c:pt idx="1727">
                  <c:v>-213.22300000000001</c:v>
                </c:pt>
                <c:pt idx="1728">
                  <c:v>-215.46799999999999</c:v>
                </c:pt>
                <c:pt idx="1729">
                  <c:v>-217.643</c:v>
                </c:pt>
                <c:pt idx="1730">
                  <c:v>-219.773</c:v>
                </c:pt>
                <c:pt idx="1731">
                  <c:v>-222.04300000000001</c:v>
                </c:pt>
                <c:pt idx="1732">
                  <c:v>-224.33099999999999</c:v>
                </c:pt>
                <c:pt idx="1733">
                  <c:v>-226.53100000000001</c:v>
                </c:pt>
                <c:pt idx="1734">
                  <c:v>-228.709</c:v>
                </c:pt>
                <c:pt idx="1735">
                  <c:v>-231.01400000000001</c:v>
                </c:pt>
                <c:pt idx="1736">
                  <c:v>-233.34700000000001</c:v>
                </c:pt>
                <c:pt idx="1737">
                  <c:v>-235.541</c:v>
                </c:pt>
                <c:pt idx="1738">
                  <c:v>-237.792</c:v>
                </c:pt>
                <c:pt idx="1739">
                  <c:v>-240.178</c:v>
                </c:pt>
                <c:pt idx="1740">
                  <c:v>-242.453</c:v>
                </c:pt>
                <c:pt idx="1741">
                  <c:v>-244.71799999999999</c:v>
                </c:pt>
                <c:pt idx="1742">
                  <c:v>-247.06100000000001</c:v>
                </c:pt>
                <c:pt idx="1743">
                  <c:v>-249.416</c:v>
                </c:pt>
                <c:pt idx="1744">
                  <c:v>-251.71199999999999</c:v>
                </c:pt>
                <c:pt idx="1745">
                  <c:v>-254.1</c:v>
                </c:pt>
                <c:pt idx="1746">
                  <c:v>-256.44400000000002</c:v>
                </c:pt>
                <c:pt idx="1747">
                  <c:v>-258.774</c:v>
                </c:pt>
                <c:pt idx="1748">
                  <c:v>-261.154</c:v>
                </c:pt>
                <c:pt idx="1749">
                  <c:v>-263.58699999999999</c:v>
                </c:pt>
                <c:pt idx="1750">
                  <c:v>-265.92200000000003</c:v>
                </c:pt>
                <c:pt idx="1751">
                  <c:v>-268.26400000000001</c:v>
                </c:pt>
                <c:pt idx="1752">
                  <c:v>-270.77699999999999</c:v>
                </c:pt>
                <c:pt idx="1753">
                  <c:v>-273.173</c:v>
                </c:pt>
                <c:pt idx="1754">
                  <c:v>-275.48700000000002</c:v>
                </c:pt>
                <c:pt idx="1755">
                  <c:v>-277.99299999999999</c:v>
                </c:pt>
                <c:pt idx="1756">
                  <c:v>-280.46300000000002</c:v>
                </c:pt>
                <c:pt idx="1757">
                  <c:v>-282.83199999999999</c:v>
                </c:pt>
                <c:pt idx="1758">
                  <c:v>-285.23</c:v>
                </c:pt>
                <c:pt idx="1759">
                  <c:v>-287.80900000000003</c:v>
                </c:pt>
                <c:pt idx="1760">
                  <c:v>-290.33999999999997</c:v>
                </c:pt>
                <c:pt idx="1761">
                  <c:v>-292.64100000000002</c:v>
                </c:pt>
                <c:pt idx="1762">
                  <c:v>-295.08800000000002</c:v>
                </c:pt>
                <c:pt idx="1763">
                  <c:v>-297.77600000000001</c:v>
                </c:pt>
                <c:pt idx="1764">
                  <c:v>-300.19200000000001</c:v>
                </c:pt>
                <c:pt idx="1765">
                  <c:v>-302.57600000000002</c:v>
                </c:pt>
                <c:pt idx="1766">
                  <c:v>-305.178</c:v>
                </c:pt>
                <c:pt idx="1767">
                  <c:v>-307.72000000000003</c:v>
                </c:pt>
                <c:pt idx="1768">
                  <c:v>-310.14400000000001</c:v>
                </c:pt>
                <c:pt idx="1769">
                  <c:v>-312.69900000000001</c:v>
                </c:pt>
                <c:pt idx="1770">
                  <c:v>-315.26100000000002</c:v>
                </c:pt>
                <c:pt idx="1771">
                  <c:v>-317.738</c:v>
                </c:pt>
                <c:pt idx="1772">
                  <c:v>-320.28699999999998</c:v>
                </c:pt>
                <c:pt idx="1773">
                  <c:v>-322.86399999999998</c:v>
                </c:pt>
                <c:pt idx="1774">
                  <c:v>-325.48899999999998</c:v>
                </c:pt>
                <c:pt idx="1775">
                  <c:v>-328.02100000000002</c:v>
                </c:pt>
                <c:pt idx="1776">
                  <c:v>-330.488</c:v>
                </c:pt>
                <c:pt idx="1777">
                  <c:v>-333.11</c:v>
                </c:pt>
                <c:pt idx="1778">
                  <c:v>-335.75400000000002</c:v>
                </c:pt>
                <c:pt idx="1779">
                  <c:v>-338.28899999999999</c:v>
                </c:pt>
                <c:pt idx="1780">
                  <c:v>-340.84100000000001</c:v>
                </c:pt>
                <c:pt idx="1781">
                  <c:v>-343.45600000000002</c:v>
                </c:pt>
                <c:pt idx="1782">
                  <c:v>-346.053</c:v>
                </c:pt>
                <c:pt idx="1783">
                  <c:v>-348.71699999999998</c:v>
                </c:pt>
                <c:pt idx="1784">
                  <c:v>-351.31</c:v>
                </c:pt>
                <c:pt idx="1785">
                  <c:v>-353.88099999999997</c:v>
                </c:pt>
                <c:pt idx="1786">
                  <c:v>-356.53899999999999</c:v>
                </c:pt>
                <c:pt idx="1787">
                  <c:v>-359.24099999999999</c:v>
                </c:pt>
                <c:pt idx="1788">
                  <c:v>-361.815</c:v>
                </c:pt>
                <c:pt idx="1789">
                  <c:v>-364.41300000000001</c:v>
                </c:pt>
                <c:pt idx="1790">
                  <c:v>-367.16500000000002</c:v>
                </c:pt>
                <c:pt idx="1791">
                  <c:v>-369.65499999999997</c:v>
                </c:pt>
                <c:pt idx="1792">
                  <c:v>-372.36399999999998</c:v>
                </c:pt>
                <c:pt idx="1793">
                  <c:v>-375.33600000000001</c:v>
                </c:pt>
                <c:pt idx="1794">
                  <c:v>-377.673</c:v>
                </c:pt>
                <c:pt idx="1795">
                  <c:v>-380.20499999999998</c:v>
                </c:pt>
                <c:pt idx="1796">
                  <c:v>-383.31200000000001</c:v>
                </c:pt>
                <c:pt idx="1797">
                  <c:v>-385.93200000000002</c:v>
                </c:pt>
                <c:pt idx="1798">
                  <c:v>-388.34399999999999</c:v>
                </c:pt>
                <c:pt idx="1799">
                  <c:v>-391.18900000000002</c:v>
                </c:pt>
                <c:pt idx="1800">
                  <c:v>-393.98599999999999</c:v>
                </c:pt>
                <c:pt idx="1801">
                  <c:v>-396.58699999999999</c:v>
                </c:pt>
                <c:pt idx="1802">
                  <c:v>-399.34100000000001</c:v>
                </c:pt>
                <c:pt idx="1803">
                  <c:v>-402.02100000000002</c:v>
                </c:pt>
                <c:pt idx="1804">
                  <c:v>-404.75700000000001</c:v>
                </c:pt>
                <c:pt idx="1805">
                  <c:v>-407.56400000000002</c:v>
                </c:pt>
                <c:pt idx="1806">
                  <c:v>-410.19400000000002</c:v>
                </c:pt>
                <c:pt idx="1807">
                  <c:v>-412.83600000000001</c:v>
                </c:pt>
                <c:pt idx="1808">
                  <c:v>-415.72399999999999</c:v>
                </c:pt>
                <c:pt idx="1809">
                  <c:v>-418.46100000000001</c:v>
                </c:pt>
                <c:pt idx="1810">
                  <c:v>-421.084</c:v>
                </c:pt>
                <c:pt idx="1811">
                  <c:v>-423.88</c:v>
                </c:pt>
                <c:pt idx="1812">
                  <c:v>-426.74700000000001</c:v>
                </c:pt>
                <c:pt idx="1813">
                  <c:v>-429.46600000000001</c:v>
                </c:pt>
                <c:pt idx="1814">
                  <c:v>-432.10500000000002</c:v>
                </c:pt>
                <c:pt idx="1815">
                  <c:v>-434.90800000000002</c:v>
                </c:pt>
                <c:pt idx="1816">
                  <c:v>-437.78699999999998</c:v>
                </c:pt>
                <c:pt idx="1817">
                  <c:v>-440.54599999999999</c:v>
                </c:pt>
                <c:pt idx="1818">
                  <c:v>-443.21199999999999</c:v>
                </c:pt>
                <c:pt idx="1819">
                  <c:v>-446.03</c:v>
                </c:pt>
                <c:pt idx="1820">
                  <c:v>-448.92200000000003</c:v>
                </c:pt>
                <c:pt idx="1821">
                  <c:v>-451.64499999999998</c:v>
                </c:pt>
                <c:pt idx="1822">
                  <c:v>-454.339</c:v>
                </c:pt>
                <c:pt idx="1823">
                  <c:v>-457.23</c:v>
                </c:pt>
                <c:pt idx="1824">
                  <c:v>-460.07100000000003</c:v>
                </c:pt>
                <c:pt idx="1825">
                  <c:v>-462.82100000000003</c:v>
                </c:pt>
                <c:pt idx="1826">
                  <c:v>-465.58300000000003</c:v>
                </c:pt>
                <c:pt idx="1827">
                  <c:v>-468.42599999999999</c:v>
                </c:pt>
                <c:pt idx="1828">
                  <c:v>-471.24799999999999</c:v>
                </c:pt>
                <c:pt idx="1829">
                  <c:v>-474.04700000000003</c:v>
                </c:pt>
                <c:pt idx="1830">
                  <c:v>-476.81</c:v>
                </c:pt>
                <c:pt idx="1831">
                  <c:v>-479.70499999999998</c:v>
                </c:pt>
                <c:pt idx="1832">
                  <c:v>-482.50099999999998</c:v>
                </c:pt>
                <c:pt idx="1833">
                  <c:v>-485.27800000000002</c:v>
                </c:pt>
                <c:pt idx="1834">
                  <c:v>-488.12799999999999</c:v>
                </c:pt>
                <c:pt idx="1835">
                  <c:v>-490.94099999999997</c:v>
                </c:pt>
                <c:pt idx="1836">
                  <c:v>-493.74900000000002</c:v>
                </c:pt>
                <c:pt idx="1837">
                  <c:v>-496.63200000000001</c:v>
                </c:pt>
                <c:pt idx="1838">
                  <c:v>-499.47300000000001</c:v>
                </c:pt>
                <c:pt idx="1839">
                  <c:v>-502.23599999999999</c:v>
                </c:pt>
                <c:pt idx="1840">
                  <c:v>-505.072</c:v>
                </c:pt>
                <c:pt idx="1841">
                  <c:v>-507.952</c:v>
                </c:pt>
                <c:pt idx="1842">
                  <c:v>-510.73599999999999</c:v>
                </c:pt>
                <c:pt idx="1843">
                  <c:v>-513.57399999999996</c:v>
                </c:pt>
                <c:pt idx="1844">
                  <c:v>-516.399</c:v>
                </c:pt>
                <c:pt idx="1845">
                  <c:v>-519.23599999999999</c:v>
                </c:pt>
                <c:pt idx="1846">
                  <c:v>-522.04100000000005</c:v>
                </c:pt>
                <c:pt idx="1847">
                  <c:v>-524.86500000000001</c:v>
                </c:pt>
                <c:pt idx="1848">
                  <c:v>-527.74</c:v>
                </c:pt>
                <c:pt idx="1849">
                  <c:v>-530.55600000000004</c:v>
                </c:pt>
                <c:pt idx="1850">
                  <c:v>-533.37</c:v>
                </c:pt>
                <c:pt idx="1851">
                  <c:v>-536.20500000000004</c:v>
                </c:pt>
                <c:pt idx="1852">
                  <c:v>-539.00400000000002</c:v>
                </c:pt>
                <c:pt idx="1853">
                  <c:v>-541.822</c:v>
                </c:pt>
                <c:pt idx="1854">
                  <c:v>-544.65599999999995</c:v>
                </c:pt>
                <c:pt idx="1855">
                  <c:v>-547.50900000000001</c:v>
                </c:pt>
                <c:pt idx="1856">
                  <c:v>-550.30200000000002</c:v>
                </c:pt>
                <c:pt idx="1857">
                  <c:v>-553.13</c:v>
                </c:pt>
                <c:pt idx="1858">
                  <c:v>-555.96900000000005</c:v>
                </c:pt>
                <c:pt idx="1859">
                  <c:v>-558.75</c:v>
                </c:pt>
                <c:pt idx="1860">
                  <c:v>-561.57600000000002</c:v>
                </c:pt>
                <c:pt idx="1861">
                  <c:v>-564.42200000000003</c:v>
                </c:pt>
                <c:pt idx="1862">
                  <c:v>-567.226</c:v>
                </c:pt>
                <c:pt idx="1863">
                  <c:v>-570.01700000000005</c:v>
                </c:pt>
                <c:pt idx="1864">
                  <c:v>-572.84100000000001</c:v>
                </c:pt>
                <c:pt idx="1865">
                  <c:v>-575.63400000000001</c:v>
                </c:pt>
                <c:pt idx="1866">
                  <c:v>-578.45000000000005</c:v>
                </c:pt>
                <c:pt idx="1867">
                  <c:v>-581.28200000000004</c:v>
                </c:pt>
                <c:pt idx="1868">
                  <c:v>-584.05399999999997</c:v>
                </c:pt>
                <c:pt idx="1869">
                  <c:v>-586.846</c:v>
                </c:pt>
                <c:pt idx="1870">
                  <c:v>-589.64800000000002</c:v>
                </c:pt>
                <c:pt idx="1871">
                  <c:v>-592.45500000000004</c:v>
                </c:pt>
                <c:pt idx="1872">
                  <c:v>-595.24099999999999</c:v>
                </c:pt>
                <c:pt idx="1873">
                  <c:v>-598.03200000000004</c:v>
                </c:pt>
                <c:pt idx="1874">
                  <c:v>-600.83100000000002</c:v>
                </c:pt>
                <c:pt idx="1875">
                  <c:v>-603.63599999999997</c:v>
                </c:pt>
                <c:pt idx="1876">
                  <c:v>-606.41899999999998</c:v>
                </c:pt>
                <c:pt idx="1877">
                  <c:v>-609.17399999999998</c:v>
                </c:pt>
                <c:pt idx="1878">
                  <c:v>-611.94200000000001</c:v>
                </c:pt>
                <c:pt idx="1879">
                  <c:v>-614.76300000000003</c:v>
                </c:pt>
                <c:pt idx="1880">
                  <c:v>-617.495</c:v>
                </c:pt>
                <c:pt idx="1881">
                  <c:v>-620.245</c:v>
                </c:pt>
                <c:pt idx="1882">
                  <c:v>-623.03800000000001</c:v>
                </c:pt>
                <c:pt idx="1883">
                  <c:v>-625.81399999999996</c:v>
                </c:pt>
                <c:pt idx="1884">
                  <c:v>-628.48299999999995</c:v>
                </c:pt>
                <c:pt idx="1885">
                  <c:v>-631.26</c:v>
                </c:pt>
                <c:pt idx="1886">
                  <c:v>-634.04700000000003</c:v>
                </c:pt>
                <c:pt idx="1887">
                  <c:v>-636.745</c:v>
                </c:pt>
                <c:pt idx="1888">
                  <c:v>-639.49099999999999</c:v>
                </c:pt>
                <c:pt idx="1889">
                  <c:v>-642.29700000000003</c:v>
                </c:pt>
                <c:pt idx="1890">
                  <c:v>-644.99099999999999</c:v>
                </c:pt>
                <c:pt idx="1891">
                  <c:v>-647.65099999999995</c:v>
                </c:pt>
                <c:pt idx="1892">
                  <c:v>-650.428</c:v>
                </c:pt>
                <c:pt idx="1893">
                  <c:v>-653.17600000000004</c:v>
                </c:pt>
                <c:pt idx="1894">
                  <c:v>-655.80100000000004</c:v>
                </c:pt>
                <c:pt idx="1895">
                  <c:v>-658.52300000000002</c:v>
                </c:pt>
                <c:pt idx="1896">
                  <c:v>-661.28599999999994</c:v>
                </c:pt>
                <c:pt idx="1897">
                  <c:v>-663.92</c:v>
                </c:pt>
                <c:pt idx="1898">
                  <c:v>-666.596</c:v>
                </c:pt>
                <c:pt idx="1899">
                  <c:v>-669.33799999999997</c:v>
                </c:pt>
                <c:pt idx="1900">
                  <c:v>-671.971</c:v>
                </c:pt>
                <c:pt idx="1901">
                  <c:v>-674.65300000000002</c:v>
                </c:pt>
                <c:pt idx="1902">
                  <c:v>-677.32600000000002</c:v>
                </c:pt>
                <c:pt idx="1903">
                  <c:v>-679.95899999999995</c:v>
                </c:pt>
                <c:pt idx="1904">
                  <c:v>-682.64800000000002</c:v>
                </c:pt>
                <c:pt idx="1905">
                  <c:v>-685.28399999999999</c:v>
                </c:pt>
                <c:pt idx="1906">
                  <c:v>-687.87900000000002</c:v>
                </c:pt>
                <c:pt idx="1907">
                  <c:v>-690.548</c:v>
                </c:pt>
                <c:pt idx="1908">
                  <c:v>-693.18299999999999</c:v>
                </c:pt>
                <c:pt idx="1909">
                  <c:v>-695.78499999999997</c:v>
                </c:pt>
                <c:pt idx="1910">
                  <c:v>-698.33900000000006</c:v>
                </c:pt>
                <c:pt idx="1911">
                  <c:v>-700.96900000000005</c:v>
                </c:pt>
                <c:pt idx="1912">
                  <c:v>-703.66099999999994</c:v>
                </c:pt>
                <c:pt idx="1913">
                  <c:v>-706.20799999999997</c:v>
                </c:pt>
                <c:pt idx="1914">
                  <c:v>-708.71</c:v>
                </c:pt>
                <c:pt idx="1915">
                  <c:v>-711.36500000000001</c:v>
                </c:pt>
                <c:pt idx="1916">
                  <c:v>-713.96</c:v>
                </c:pt>
                <c:pt idx="1917">
                  <c:v>-716.43100000000004</c:v>
                </c:pt>
                <c:pt idx="1918">
                  <c:v>-719.00400000000002</c:v>
                </c:pt>
                <c:pt idx="1919">
                  <c:v>-721.64</c:v>
                </c:pt>
                <c:pt idx="1920">
                  <c:v>-724.10699999999997</c:v>
                </c:pt>
                <c:pt idx="1921">
                  <c:v>-726.59199999999998</c:v>
                </c:pt>
                <c:pt idx="1922">
                  <c:v>-729.13599999999997</c:v>
                </c:pt>
                <c:pt idx="1923">
                  <c:v>-731.66399999999999</c:v>
                </c:pt>
                <c:pt idx="1924">
                  <c:v>-734.09</c:v>
                </c:pt>
                <c:pt idx="1925">
                  <c:v>-736.601</c:v>
                </c:pt>
                <c:pt idx="1926">
                  <c:v>-739.1</c:v>
                </c:pt>
                <c:pt idx="1927">
                  <c:v>-741.55499999999995</c:v>
                </c:pt>
                <c:pt idx="1928">
                  <c:v>-743.99400000000003</c:v>
                </c:pt>
                <c:pt idx="1929">
                  <c:v>-746.44500000000005</c:v>
                </c:pt>
                <c:pt idx="1930">
                  <c:v>-748.90599999999995</c:v>
                </c:pt>
                <c:pt idx="1931">
                  <c:v>-751.33399999999995</c:v>
                </c:pt>
                <c:pt idx="1932">
                  <c:v>-753.70799999999997</c:v>
                </c:pt>
                <c:pt idx="1933">
                  <c:v>-756.10400000000004</c:v>
                </c:pt>
                <c:pt idx="1934">
                  <c:v>-758.50099999999998</c:v>
                </c:pt>
                <c:pt idx="1935">
                  <c:v>-760.85199999999998</c:v>
                </c:pt>
                <c:pt idx="1936">
                  <c:v>-763.22400000000005</c:v>
                </c:pt>
                <c:pt idx="1937">
                  <c:v>-765.57500000000005</c:v>
                </c:pt>
                <c:pt idx="1938">
                  <c:v>-767.89599999999996</c:v>
                </c:pt>
                <c:pt idx="1939">
                  <c:v>-770.26599999999996</c:v>
                </c:pt>
                <c:pt idx="1940">
                  <c:v>-772.53599999999994</c:v>
                </c:pt>
                <c:pt idx="1941">
                  <c:v>-774.84900000000005</c:v>
                </c:pt>
                <c:pt idx="1942">
                  <c:v>-777.16499999999996</c:v>
                </c:pt>
                <c:pt idx="1943">
                  <c:v>-779.43700000000001</c:v>
                </c:pt>
                <c:pt idx="1944">
                  <c:v>-781.70600000000002</c:v>
                </c:pt>
                <c:pt idx="1945">
                  <c:v>-783.96299999999997</c:v>
                </c:pt>
                <c:pt idx="1946">
                  <c:v>-786.13699999999994</c:v>
                </c:pt>
                <c:pt idx="1947">
                  <c:v>-788.36300000000006</c:v>
                </c:pt>
                <c:pt idx="1948">
                  <c:v>-790.56600000000003</c:v>
                </c:pt>
                <c:pt idx="1949">
                  <c:v>-792.70399999999995</c:v>
                </c:pt>
                <c:pt idx="1950">
                  <c:v>-794.90099999999995</c:v>
                </c:pt>
                <c:pt idx="1951">
                  <c:v>-797.077</c:v>
                </c:pt>
                <c:pt idx="1952">
                  <c:v>-799.18399999999997</c:v>
                </c:pt>
                <c:pt idx="1953">
                  <c:v>-801.35699999999997</c:v>
                </c:pt>
                <c:pt idx="1954">
                  <c:v>-803.41200000000003</c:v>
                </c:pt>
                <c:pt idx="1955">
                  <c:v>-805.48299999999995</c:v>
                </c:pt>
                <c:pt idx="1956">
                  <c:v>-807.55</c:v>
                </c:pt>
                <c:pt idx="1957">
                  <c:v>-809.60900000000004</c:v>
                </c:pt>
                <c:pt idx="1958">
                  <c:v>-811.64099999999996</c:v>
                </c:pt>
                <c:pt idx="1959">
                  <c:v>-813.64599999999996</c:v>
                </c:pt>
                <c:pt idx="1960">
                  <c:v>-815.61099999999999</c:v>
                </c:pt>
                <c:pt idx="1961">
                  <c:v>-817.58500000000004</c:v>
                </c:pt>
                <c:pt idx="1962">
                  <c:v>-819.59900000000005</c:v>
                </c:pt>
                <c:pt idx="1963">
                  <c:v>-821.49599999999998</c:v>
                </c:pt>
                <c:pt idx="1964">
                  <c:v>-823.36300000000006</c:v>
                </c:pt>
                <c:pt idx="1965">
                  <c:v>-825.31700000000001</c:v>
                </c:pt>
                <c:pt idx="1966">
                  <c:v>-827.18299999999999</c:v>
                </c:pt>
                <c:pt idx="1967">
                  <c:v>-828.95399999999995</c:v>
                </c:pt>
                <c:pt idx="1968">
                  <c:v>-830.79100000000005</c:v>
                </c:pt>
                <c:pt idx="1969">
                  <c:v>-832.63599999999997</c:v>
                </c:pt>
                <c:pt idx="1970">
                  <c:v>-834.36300000000006</c:v>
                </c:pt>
                <c:pt idx="1971">
                  <c:v>-836.072</c:v>
                </c:pt>
                <c:pt idx="1972">
                  <c:v>-837.86099999999999</c:v>
                </c:pt>
                <c:pt idx="1973">
                  <c:v>-839.57100000000003</c:v>
                </c:pt>
                <c:pt idx="1974">
                  <c:v>-841.18700000000001</c:v>
                </c:pt>
                <c:pt idx="1975">
                  <c:v>-842.81100000000004</c:v>
                </c:pt>
                <c:pt idx="1976">
                  <c:v>-844.50800000000004</c:v>
                </c:pt>
                <c:pt idx="1977">
                  <c:v>-846.08900000000006</c:v>
                </c:pt>
                <c:pt idx="1978">
                  <c:v>-847.62599999999998</c:v>
                </c:pt>
                <c:pt idx="1979">
                  <c:v>-849.20799999999997</c:v>
                </c:pt>
                <c:pt idx="1980">
                  <c:v>-850.69899999999996</c:v>
                </c:pt>
                <c:pt idx="1981">
                  <c:v>-852.14700000000005</c:v>
                </c:pt>
                <c:pt idx="1982">
                  <c:v>-853.63499999999999</c:v>
                </c:pt>
                <c:pt idx="1983">
                  <c:v>-855.04499999999996</c:v>
                </c:pt>
                <c:pt idx="1984">
                  <c:v>-856.44</c:v>
                </c:pt>
                <c:pt idx="1985">
                  <c:v>-857.827</c:v>
                </c:pt>
                <c:pt idx="1986">
                  <c:v>-859.11400000000003</c:v>
                </c:pt>
                <c:pt idx="1987">
                  <c:v>-860.37800000000004</c:v>
                </c:pt>
                <c:pt idx="1988">
                  <c:v>-861.68</c:v>
                </c:pt>
                <c:pt idx="1989">
                  <c:v>-862.91399999999999</c:v>
                </c:pt>
                <c:pt idx="1990">
                  <c:v>-864.07600000000002</c:v>
                </c:pt>
                <c:pt idx="1991">
                  <c:v>-865.19500000000005</c:v>
                </c:pt>
                <c:pt idx="1992">
                  <c:v>-866.38499999999999</c:v>
                </c:pt>
                <c:pt idx="1993">
                  <c:v>-867.47199999999998</c:v>
                </c:pt>
                <c:pt idx="1994">
                  <c:v>-868.46</c:v>
                </c:pt>
                <c:pt idx="1995">
                  <c:v>-869.529</c:v>
                </c:pt>
                <c:pt idx="1996">
                  <c:v>-870.51599999999996</c:v>
                </c:pt>
                <c:pt idx="1997">
                  <c:v>-871.35599999999999</c:v>
                </c:pt>
                <c:pt idx="1998">
                  <c:v>-872.24800000000005</c:v>
                </c:pt>
                <c:pt idx="1999">
                  <c:v>-873.14099999999996</c:v>
                </c:pt>
                <c:pt idx="2000">
                  <c:v>-873.94100000000003</c:v>
                </c:pt>
                <c:pt idx="2001">
                  <c:v>-874.67</c:v>
                </c:pt>
                <c:pt idx="2002">
                  <c:v>-875.41499999999996</c:v>
                </c:pt>
                <c:pt idx="2003">
                  <c:v>-876.11099999999999</c:v>
                </c:pt>
                <c:pt idx="2004">
                  <c:v>-876.75800000000004</c:v>
                </c:pt>
                <c:pt idx="2005">
                  <c:v>-877.28099999999995</c:v>
                </c:pt>
                <c:pt idx="2006">
                  <c:v>-877.84100000000001</c:v>
                </c:pt>
                <c:pt idx="2007">
                  <c:v>-878.37900000000002</c:v>
                </c:pt>
                <c:pt idx="2008">
                  <c:v>-878.81299999999999</c:v>
                </c:pt>
                <c:pt idx="2009">
                  <c:v>-879.18100000000004</c:v>
                </c:pt>
                <c:pt idx="2010">
                  <c:v>-879.53700000000003</c:v>
                </c:pt>
                <c:pt idx="2011">
                  <c:v>-879.822</c:v>
                </c:pt>
                <c:pt idx="2012">
                  <c:v>-880.05700000000002</c:v>
                </c:pt>
                <c:pt idx="2013">
                  <c:v>-880.28200000000004</c:v>
                </c:pt>
                <c:pt idx="2014">
                  <c:v>-880.40300000000002</c:v>
                </c:pt>
                <c:pt idx="2015">
                  <c:v>-880.53</c:v>
                </c:pt>
                <c:pt idx="2016">
                  <c:v>-880.56399999999996</c:v>
                </c:pt>
                <c:pt idx="2017">
                  <c:v>-880.52200000000005</c:v>
                </c:pt>
                <c:pt idx="2018">
                  <c:v>-880.49900000000002</c:v>
                </c:pt>
                <c:pt idx="2019">
                  <c:v>-880.351</c:v>
                </c:pt>
                <c:pt idx="2020">
                  <c:v>-880.14599999999996</c:v>
                </c:pt>
                <c:pt idx="2021">
                  <c:v>-879.97799999999995</c:v>
                </c:pt>
                <c:pt idx="2022">
                  <c:v>-879.65200000000004</c:v>
                </c:pt>
                <c:pt idx="2023">
                  <c:v>-879.27300000000002</c:v>
                </c:pt>
                <c:pt idx="2024">
                  <c:v>-878.89099999999996</c:v>
                </c:pt>
                <c:pt idx="2025">
                  <c:v>-878.36599999999999</c:v>
                </c:pt>
                <c:pt idx="2026">
                  <c:v>-877.84199999999998</c:v>
                </c:pt>
                <c:pt idx="2027">
                  <c:v>-877.26700000000005</c:v>
                </c:pt>
                <c:pt idx="2028">
                  <c:v>-876.56299999999999</c:v>
                </c:pt>
                <c:pt idx="2029">
                  <c:v>-875.87599999999998</c:v>
                </c:pt>
                <c:pt idx="2030">
                  <c:v>-875.12400000000002</c:v>
                </c:pt>
                <c:pt idx="2031">
                  <c:v>-874.26300000000003</c:v>
                </c:pt>
                <c:pt idx="2032">
                  <c:v>-873.37300000000005</c:v>
                </c:pt>
                <c:pt idx="2033">
                  <c:v>-872.37099999999998</c:v>
                </c:pt>
                <c:pt idx="2034">
                  <c:v>-871.35500000000002</c:v>
                </c:pt>
                <c:pt idx="2035">
                  <c:v>-870.28700000000003</c:v>
                </c:pt>
                <c:pt idx="2036">
                  <c:v>-869.13300000000004</c:v>
                </c:pt>
                <c:pt idx="2037">
                  <c:v>-867.90099999999995</c:v>
                </c:pt>
                <c:pt idx="2038">
                  <c:v>-866.62699999999995</c:v>
                </c:pt>
                <c:pt idx="2039">
                  <c:v>-865.27800000000002</c:v>
                </c:pt>
                <c:pt idx="2040">
                  <c:v>-863.88599999999997</c:v>
                </c:pt>
                <c:pt idx="2041">
                  <c:v>-862.41</c:v>
                </c:pt>
                <c:pt idx="2042">
                  <c:v>-860.89099999999996</c:v>
                </c:pt>
                <c:pt idx="2043">
                  <c:v>-859.34500000000003</c:v>
                </c:pt>
                <c:pt idx="2044">
                  <c:v>-857.62699999999995</c:v>
                </c:pt>
                <c:pt idx="2045">
                  <c:v>-855.89400000000001</c:v>
                </c:pt>
                <c:pt idx="2046">
                  <c:v>-854.16</c:v>
                </c:pt>
                <c:pt idx="2047">
                  <c:v>-852.33</c:v>
                </c:pt>
                <c:pt idx="2048">
                  <c:v>-850.40599999999995</c:v>
                </c:pt>
                <c:pt idx="2049">
                  <c:v>-848.44</c:v>
                </c:pt>
                <c:pt idx="2050">
                  <c:v>-846.49199999999996</c:v>
                </c:pt>
                <c:pt idx="2051">
                  <c:v>-844.44299999999998</c:v>
                </c:pt>
                <c:pt idx="2052">
                  <c:v>-842.27099999999996</c:v>
                </c:pt>
                <c:pt idx="2053">
                  <c:v>-840.15499999999997</c:v>
                </c:pt>
                <c:pt idx="2054">
                  <c:v>-837.97699999999998</c:v>
                </c:pt>
                <c:pt idx="2055">
                  <c:v>-835.63300000000004</c:v>
                </c:pt>
                <c:pt idx="2056">
                  <c:v>-833.31799999999998</c:v>
                </c:pt>
                <c:pt idx="2057">
                  <c:v>-831.029</c:v>
                </c:pt>
                <c:pt idx="2058">
                  <c:v>-828.59500000000003</c:v>
                </c:pt>
                <c:pt idx="2059">
                  <c:v>-826.17499999999995</c:v>
                </c:pt>
                <c:pt idx="2060">
                  <c:v>-823.70600000000002</c:v>
                </c:pt>
                <c:pt idx="2061">
                  <c:v>-821.14800000000002</c:v>
                </c:pt>
                <c:pt idx="2062">
                  <c:v>-818.625</c:v>
                </c:pt>
                <c:pt idx="2063">
                  <c:v>-816.08900000000006</c:v>
                </c:pt>
                <c:pt idx="2064">
                  <c:v>-813.42700000000002</c:v>
                </c:pt>
                <c:pt idx="2065">
                  <c:v>-810.84</c:v>
                </c:pt>
                <c:pt idx="2066">
                  <c:v>-808.25699999999995</c:v>
                </c:pt>
                <c:pt idx="2067">
                  <c:v>-805.54399999999998</c:v>
                </c:pt>
                <c:pt idx="2068">
                  <c:v>-802.86500000000001</c:v>
                </c:pt>
                <c:pt idx="2069">
                  <c:v>-800.24900000000002</c:v>
                </c:pt>
                <c:pt idx="2070">
                  <c:v>-797.53599999999994</c:v>
                </c:pt>
                <c:pt idx="2071">
                  <c:v>-794.79100000000005</c:v>
                </c:pt>
                <c:pt idx="2072">
                  <c:v>-792.15499999999997</c:v>
                </c:pt>
                <c:pt idx="2073">
                  <c:v>-789.46</c:v>
                </c:pt>
                <c:pt idx="2074">
                  <c:v>-786.72500000000002</c:v>
                </c:pt>
                <c:pt idx="2075">
                  <c:v>-784.06100000000004</c:v>
                </c:pt>
                <c:pt idx="2076">
                  <c:v>-781.42700000000002</c:v>
                </c:pt>
                <c:pt idx="2077">
                  <c:v>-778.75800000000004</c:v>
                </c:pt>
                <c:pt idx="2078">
                  <c:v>-776.08100000000002</c:v>
                </c:pt>
                <c:pt idx="2079">
                  <c:v>-773.52200000000005</c:v>
                </c:pt>
                <c:pt idx="2080">
                  <c:v>-770.92899999999997</c:v>
                </c:pt>
                <c:pt idx="2081">
                  <c:v>-768.32100000000003</c:v>
                </c:pt>
                <c:pt idx="2082">
                  <c:v>-765.78499999999997</c:v>
                </c:pt>
                <c:pt idx="2083">
                  <c:v>-763.31200000000001</c:v>
                </c:pt>
                <c:pt idx="2084">
                  <c:v>-760.79499999999996</c:v>
                </c:pt>
                <c:pt idx="2085">
                  <c:v>-758.34</c:v>
                </c:pt>
                <c:pt idx="2086">
                  <c:v>-755.97699999999998</c:v>
                </c:pt>
                <c:pt idx="2087">
                  <c:v>-753.55</c:v>
                </c:pt>
                <c:pt idx="2088">
                  <c:v>-751.19399999999996</c:v>
                </c:pt>
                <c:pt idx="2089">
                  <c:v>-748.90499999999997</c:v>
                </c:pt>
                <c:pt idx="2090">
                  <c:v>-746.59299999999996</c:v>
                </c:pt>
                <c:pt idx="2091">
                  <c:v>-744.33500000000004</c:v>
                </c:pt>
                <c:pt idx="2092">
                  <c:v>-742.16300000000001</c:v>
                </c:pt>
                <c:pt idx="2093">
                  <c:v>-739.96900000000005</c:v>
                </c:pt>
                <c:pt idx="2094">
                  <c:v>-737.78700000000003</c:v>
                </c:pt>
                <c:pt idx="2095">
                  <c:v>-735.67100000000005</c:v>
                </c:pt>
                <c:pt idx="2096">
                  <c:v>-733.59799999999996</c:v>
                </c:pt>
                <c:pt idx="2097">
                  <c:v>-731.73</c:v>
                </c:pt>
                <c:pt idx="2098">
                  <c:v>-730.82100000000003</c:v>
                </c:pt>
                <c:pt idx="2099">
                  <c:v>-727.03499999999997</c:v>
                </c:pt>
                <c:pt idx="2100">
                  <c:v>-721.91099999999994</c:v>
                </c:pt>
                <c:pt idx="2101">
                  <c:v>-717.30399999999997</c:v>
                </c:pt>
                <c:pt idx="2102">
                  <c:v>-713.00300000000004</c:v>
                </c:pt>
                <c:pt idx="2103">
                  <c:v>-708.91099999999994</c:v>
                </c:pt>
                <c:pt idx="2104">
                  <c:v>-705.01300000000003</c:v>
                </c:pt>
                <c:pt idx="2105">
                  <c:v>-701.21299999999997</c:v>
                </c:pt>
                <c:pt idx="2106">
                  <c:v>-697.46100000000001</c:v>
                </c:pt>
                <c:pt idx="2107">
                  <c:v>-693.904</c:v>
                </c:pt>
                <c:pt idx="2108">
                  <c:v>-690.46600000000001</c:v>
                </c:pt>
                <c:pt idx="2109">
                  <c:v>-686.99599999999998</c:v>
                </c:pt>
                <c:pt idx="2110">
                  <c:v>-683.67399999999998</c:v>
                </c:pt>
                <c:pt idx="2111">
                  <c:v>-680.43399999999997</c:v>
                </c:pt>
                <c:pt idx="2112">
                  <c:v>-677.18</c:v>
                </c:pt>
                <c:pt idx="2113">
                  <c:v>-674.06</c:v>
                </c:pt>
                <c:pt idx="2114">
                  <c:v>-671.02099999999996</c:v>
                </c:pt>
                <c:pt idx="2115">
                  <c:v>-667.96199999999999</c:v>
                </c:pt>
                <c:pt idx="2116">
                  <c:v>-664.99199999999996</c:v>
                </c:pt>
                <c:pt idx="2117">
                  <c:v>-662.08600000000001</c:v>
                </c:pt>
                <c:pt idx="2118">
                  <c:v>-659.18700000000001</c:v>
                </c:pt>
                <c:pt idx="2119">
                  <c:v>-656.37599999999998</c:v>
                </c:pt>
                <c:pt idx="2120">
                  <c:v>-653.62900000000002</c:v>
                </c:pt>
                <c:pt idx="2121">
                  <c:v>-650.846</c:v>
                </c:pt>
                <c:pt idx="2122">
                  <c:v>-648.14800000000002</c:v>
                </c:pt>
                <c:pt idx="2123">
                  <c:v>-645.53700000000003</c:v>
                </c:pt>
                <c:pt idx="2124">
                  <c:v>-642.92200000000003</c:v>
                </c:pt>
                <c:pt idx="2125">
                  <c:v>-640.28700000000003</c:v>
                </c:pt>
                <c:pt idx="2126">
                  <c:v>-637.76499999999999</c:v>
                </c:pt>
                <c:pt idx="2127">
                  <c:v>-635.27499999999998</c:v>
                </c:pt>
                <c:pt idx="2128">
                  <c:v>-632.75199999999995</c:v>
                </c:pt>
                <c:pt idx="2129">
                  <c:v>-630.32799999999997</c:v>
                </c:pt>
                <c:pt idx="2130">
                  <c:v>-627.93499999999995</c:v>
                </c:pt>
                <c:pt idx="2131">
                  <c:v>-625.51800000000003</c:v>
                </c:pt>
                <c:pt idx="2132">
                  <c:v>-623.13699999999994</c:v>
                </c:pt>
                <c:pt idx="2133">
                  <c:v>-620.83699999999999</c:v>
                </c:pt>
                <c:pt idx="2134">
                  <c:v>-618.55999999999995</c:v>
                </c:pt>
                <c:pt idx="2135">
                  <c:v>-616.23900000000003</c:v>
                </c:pt>
                <c:pt idx="2136">
                  <c:v>-613.99699999999996</c:v>
                </c:pt>
                <c:pt idx="2137">
                  <c:v>-611.79600000000005</c:v>
                </c:pt>
                <c:pt idx="2138">
                  <c:v>-609.56600000000003</c:v>
                </c:pt>
                <c:pt idx="2139">
                  <c:v>-607.37800000000004</c:v>
                </c:pt>
                <c:pt idx="2140">
                  <c:v>-605.24699999999996</c:v>
                </c:pt>
                <c:pt idx="2141">
                  <c:v>-603.12699999999995</c:v>
                </c:pt>
                <c:pt idx="2142">
                  <c:v>-601.01800000000003</c:v>
                </c:pt>
                <c:pt idx="2143">
                  <c:v>-598.90599999999995</c:v>
                </c:pt>
                <c:pt idx="2144">
                  <c:v>-596.84100000000001</c:v>
                </c:pt>
                <c:pt idx="2145">
                  <c:v>-594.81500000000005</c:v>
                </c:pt>
                <c:pt idx="2146">
                  <c:v>-592.79100000000005</c:v>
                </c:pt>
                <c:pt idx="2147">
                  <c:v>-590.77800000000002</c:v>
                </c:pt>
                <c:pt idx="2148">
                  <c:v>-588.79300000000001</c:v>
                </c:pt>
                <c:pt idx="2149">
                  <c:v>-586.83299999999997</c:v>
                </c:pt>
                <c:pt idx="2150">
                  <c:v>-584.89800000000002</c:v>
                </c:pt>
                <c:pt idx="2151">
                  <c:v>-582.94600000000003</c:v>
                </c:pt>
                <c:pt idx="2152">
                  <c:v>-581.04399999999998</c:v>
                </c:pt>
                <c:pt idx="2153">
                  <c:v>-579.15499999999997</c:v>
                </c:pt>
                <c:pt idx="2154">
                  <c:v>-577.26499999999999</c:v>
                </c:pt>
                <c:pt idx="2155">
                  <c:v>-575.39</c:v>
                </c:pt>
                <c:pt idx="2156">
                  <c:v>-573.56299999999999</c:v>
                </c:pt>
                <c:pt idx="2157">
                  <c:v>-571.69000000000005</c:v>
                </c:pt>
                <c:pt idx="2158">
                  <c:v>-569.84900000000005</c:v>
                </c:pt>
                <c:pt idx="2159">
                  <c:v>-568.13800000000003</c:v>
                </c:pt>
                <c:pt idx="2160">
                  <c:v>-566.34699999999998</c:v>
                </c:pt>
                <c:pt idx="2161">
                  <c:v>-564.53499999999997</c:v>
                </c:pt>
                <c:pt idx="2162">
                  <c:v>-562.82799999999997</c:v>
                </c:pt>
                <c:pt idx="2163">
                  <c:v>-561.07399999999996</c:v>
                </c:pt>
                <c:pt idx="2164">
                  <c:v>-559.29300000000001</c:v>
                </c:pt>
                <c:pt idx="2165">
                  <c:v>-557.61400000000003</c:v>
                </c:pt>
                <c:pt idx="2166">
                  <c:v>-555.92600000000004</c:v>
                </c:pt>
                <c:pt idx="2167">
                  <c:v>-554.21</c:v>
                </c:pt>
                <c:pt idx="2168">
                  <c:v>-552.51700000000005</c:v>
                </c:pt>
                <c:pt idx="2169">
                  <c:v>-550.87400000000002</c:v>
                </c:pt>
                <c:pt idx="2170">
                  <c:v>-549.21900000000005</c:v>
                </c:pt>
                <c:pt idx="2171">
                  <c:v>-547.572</c:v>
                </c:pt>
                <c:pt idx="2172">
                  <c:v>-545.94799999999998</c:v>
                </c:pt>
                <c:pt idx="2173">
                  <c:v>-544.33199999999999</c:v>
                </c:pt>
                <c:pt idx="2174">
                  <c:v>-542.70399999999995</c:v>
                </c:pt>
                <c:pt idx="2175">
                  <c:v>-541.10400000000004</c:v>
                </c:pt>
                <c:pt idx="2176">
                  <c:v>-539.52099999999996</c:v>
                </c:pt>
                <c:pt idx="2177">
                  <c:v>-537.98099999999999</c:v>
                </c:pt>
                <c:pt idx="2178">
                  <c:v>-536.43200000000002</c:v>
                </c:pt>
                <c:pt idx="2179">
                  <c:v>-534.74199999999996</c:v>
                </c:pt>
                <c:pt idx="2180">
                  <c:v>-533.26099999999997</c:v>
                </c:pt>
                <c:pt idx="2181">
                  <c:v>-531.83500000000004</c:v>
                </c:pt>
                <c:pt idx="2182">
                  <c:v>-530.149</c:v>
                </c:pt>
                <c:pt idx="2183">
                  <c:v>-528.60500000000002</c:v>
                </c:pt>
                <c:pt idx="2184">
                  <c:v>-527.25</c:v>
                </c:pt>
                <c:pt idx="2185">
                  <c:v>-525.66200000000003</c:v>
                </c:pt>
                <c:pt idx="2186">
                  <c:v>-524.13499999999999</c:v>
                </c:pt>
                <c:pt idx="2187">
                  <c:v>-522.73900000000003</c:v>
                </c:pt>
                <c:pt idx="2188">
                  <c:v>-521.20899999999995</c:v>
                </c:pt>
                <c:pt idx="2189">
                  <c:v>-519.68899999999996</c:v>
                </c:pt>
                <c:pt idx="2190">
                  <c:v>-518.27200000000005</c:v>
                </c:pt>
                <c:pt idx="2191">
                  <c:v>-516.85599999999999</c:v>
                </c:pt>
                <c:pt idx="2192">
                  <c:v>-515.471</c:v>
                </c:pt>
                <c:pt idx="2193">
                  <c:v>-513.85900000000004</c:v>
                </c:pt>
                <c:pt idx="2194">
                  <c:v>-512.41899999999998</c:v>
                </c:pt>
                <c:pt idx="2195">
                  <c:v>-511.18900000000002</c:v>
                </c:pt>
                <c:pt idx="2196">
                  <c:v>-509.68</c:v>
                </c:pt>
                <c:pt idx="2197">
                  <c:v>-508.10399999999998</c:v>
                </c:pt>
                <c:pt idx="2198">
                  <c:v>-506.85</c:v>
                </c:pt>
                <c:pt idx="2199">
                  <c:v>-505.50599999999997</c:v>
                </c:pt>
                <c:pt idx="2200">
                  <c:v>-504.02800000000002</c:v>
                </c:pt>
                <c:pt idx="2201">
                  <c:v>-502.56900000000002</c:v>
                </c:pt>
                <c:pt idx="2202">
                  <c:v>-501.255</c:v>
                </c:pt>
                <c:pt idx="2203">
                  <c:v>-499.863</c:v>
                </c:pt>
                <c:pt idx="2204">
                  <c:v>-498.51799999999997</c:v>
                </c:pt>
                <c:pt idx="2205">
                  <c:v>-497.18</c:v>
                </c:pt>
                <c:pt idx="2206">
                  <c:v>-495.726</c:v>
                </c:pt>
                <c:pt idx="2207">
                  <c:v>-494.37900000000002</c:v>
                </c:pt>
                <c:pt idx="2208">
                  <c:v>-493.17200000000003</c:v>
                </c:pt>
                <c:pt idx="2209">
                  <c:v>-491.75900000000001</c:v>
                </c:pt>
                <c:pt idx="2210">
                  <c:v>-490.28300000000002</c:v>
                </c:pt>
                <c:pt idx="2211">
                  <c:v>-488.99900000000002</c:v>
                </c:pt>
                <c:pt idx="2212">
                  <c:v>-487.90100000000001</c:v>
                </c:pt>
                <c:pt idx="2213">
                  <c:v>-486.44799999999998</c:v>
                </c:pt>
                <c:pt idx="2214">
                  <c:v>-484.839</c:v>
                </c:pt>
                <c:pt idx="2215">
                  <c:v>-483.82100000000003</c:v>
                </c:pt>
                <c:pt idx="2216">
                  <c:v>-482.58699999999999</c:v>
                </c:pt>
                <c:pt idx="2217">
                  <c:v>-480.95699999999999</c:v>
                </c:pt>
                <c:pt idx="2218">
                  <c:v>-479.76</c:v>
                </c:pt>
                <c:pt idx="2219">
                  <c:v>-478.65199999999999</c:v>
                </c:pt>
                <c:pt idx="2220">
                  <c:v>-477.14699999999999</c:v>
                </c:pt>
                <c:pt idx="2221">
                  <c:v>-475.851</c:v>
                </c:pt>
                <c:pt idx="2222">
                  <c:v>-474.685</c:v>
                </c:pt>
                <c:pt idx="2223">
                  <c:v>-473.24</c:v>
                </c:pt>
                <c:pt idx="2224">
                  <c:v>-471.95600000000002</c:v>
                </c:pt>
                <c:pt idx="2225">
                  <c:v>-470.86599999999999</c:v>
                </c:pt>
                <c:pt idx="2226">
                  <c:v>-469.404</c:v>
                </c:pt>
                <c:pt idx="2227">
                  <c:v>-468.00599999999997</c:v>
                </c:pt>
                <c:pt idx="2228">
                  <c:v>-467.03</c:v>
                </c:pt>
                <c:pt idx="2229">
                  <c:v>-465.60399999999998</c:v>
                </c:pt>
                <c:pt idx="2230">
                  <c:v>-464.15100000000001</c:v>
                </c:pt>
                <c:pt idx="2231">
                  <c:v>-463.13600000000002</c:v>
                </c:pt>
                <c:pt idx="2232">
                  <c:v>-461.81200000000001</c:v>
                </c:pt>
                <c:pt idx="2233">
                  <c:v>-460.33800000000002</c:v>
                </c:pt>
                <c:pt idx="2234">
                  <c:v>-459.33699999999999</c:v>
                </c:pt>
                <c:pt idx="2235">
                  <c:v>-458.00599999999997</c:v>
                </c:pt>
                <c:pt idx="2236">
                  <c:v>-456.51499999999999</c:v>
                </c:pt>
                <c:pt idx="2237">
                  <c:v>-455.53899999999999</c:v>
                </c:pt>
                <c:pt idx="2238">
                  <c:v>-454.23</c:v>
                </c:pt>
                <c:pt idx="2239">
                  <c:v>-452.65</c:v>
                </c:pt>
                <c:pt idx="2240">
                  <c:v>-451.67700000000002</c:v>
                </c:pt>
                <c:pt idx="2241">
                  <c:v>-450.46800000000002</c:v>
                </c:pt>
                <c:pt idx="2242">
                  <c:v>-448.935</c:v>
                </c:pt>
                <c:pt idx="2243">
                  <c:v>-447.83199999999999</c:v>
                </c:pt>
                <c:pt idx="2244">
                  <c:v>-446.71300000000002</c:v>
                </c:pt>
                <c:pt idx="2245">
                  <c:v>-445.2</c:v>
                </c:pt>
                <c:pt idx="2246">
                  <c:v>-443.93400000000003</c:v>
                </c:pt>
                <c:pt idx="2247">
                  <c:v>-442.84500000000003</c:v>
                </c:pt>
                <c:pt idx="2248">
                  <c:v>-441.51900000000001</c:v>
                </c:pt>
                <c:pt idx="2249">
                  <c:v>-440.173</c:v>
                </c:pt>
                <c:pt idx="2250">
                  <c:v>-439.01100000000002</c:v>
                </c:pt>
                <c:pt idx="2251">
                  <c:v>-437.78800000000001</c:v>
                </c:pt>
                <c:pt idx="2252">
                  <c:v>-436.46899999999999</c:v>
                </c:pt>
                <c:pt idx="2253">
                  <c:v>-435.15199999999999</c:v>
                </c:pt>
                <c:pt idx="2254">
                  <c:v>-433.92399999999998</c:v>
                </c:pt>
                <c:pt idx="2255">
                  <c:v>-432.70299999999997</c:v>
                </c:pt>
                <c:pt idx="2256">
                  <c:v>-431.39100000000002</c:v>
                </c:pt>
                <c:pt idx="2257">
                  <c:v>-430.142</c:v>
                </c:pt>
                <c:pt idx="2258">
                  <c:v>-428.89800000000002</c:v>
                </c:pt>
                <c:pt idx="2259">
                  <c:v>-427.58300000000003</c:v>
                </c:pt>
                <c:pt idx="2260">
                  <c:v>-426.339</c:v>
                </c:pt>
                <c:pt idx="2261">
                  <c:v>-425.072</c:v>
                </c:pt>
                <c:pt idx="2262">
                  <c:v>-423.75299999999999</c:v>
                </c:pt>
                <c:pt idx="2263">
                  <c:v>-422.49799999999999</c:v>
                </c:pt>
                <c:pt idx="2264">
                  <c:v>-421.26299999999998</c:v>
                </c:pt>
                <c:pt idx="2265">
                  <c:v>-419.99</c:v>
                </c:pt>
                <c:pt idx="2266">
                  <c:v>-418.72699999999998</c:v>
                </c:pt>
                <c:pt idx="2267">
                  <c:v>-417.39299999999997</c:v>
                </c:pt>
                <c:pt idx="2268">
                  <c:v>-416.11900000000003</c:v>
                </c:pt>
                <c:pt idx="2269">
                  <c:v>-414.87</c:v>
                </c:pt>
                <c:pt idx="2270">
                  <c:v>-413.56299999999999</c:v>
                </c:pt>
                <c:pt idx="2271">
                  <c:v>-412.25700000000001</c:v>
                </c:pt>
                <c:pt idx="2272">
                  <c:v>-411.04399999999998</c:v>
                </c:pt>
                <c:pt idx="2273">
                  <c:v>-409.68299999999999</c:v>
                </c:pt>
                <c:pt idx="2274">
                  <c:v>-408.435</c:v>
                </c:pt>
                <c:pt idx="2275">
                  <c:v>-407.19799999999998</c:v>
                </c:pt>
                <c:pt idx="2276">
                  <c:v>-405.815</c:v>
                </c:pt>
                <c:pt idx="2277">
                  <c:v>-404.49900000000002</c:v>
                </c:pt>
                <c:pt idx="2278">
                  <c:v>-403.221</c:v>
                </c:pt>
                <c:pt idx="2279">
                  <c:v>-401.923</c:v>
                </c:pt>
                <c:pt idx="2280">
                  <c:v>-400.61700000000002</c:v>
                </c:pt>
                <c:pt idx="2281">
                  <c:v>-399.31099999999998</c:v>
                </c:pt>
                <c:pt idx="2282">
                  <c:v>-397.98599999999999</c:v>
                </c:pt>
                <c:pt idx="2283">
                  <c:v>-396.67500000000001</c:v>
                </c:pt>
                <c:pt idx="2284">
                  <c:v>-395.36200000000002</c:v>
                </c:pt>
                <c:pt idx="2285">
                  <c:v>-394.00799999999998</c:v>
                </c:pt>
                <c:pt idx="2286">
                  <c:v>-392.67200000000003</c:v>
                </c:pt>
                <c:pt idx="2287">
                  <c:v>-391.41199999999998</c:v>
                </c:pt>
                <c:pt idx="2288">
                  <c:v>-390.05900000000003</c:v>
                </c:pt>
                <c:pt idx="2289">
                  <c:v>-388.71899999999999</c:v>
                </c:pt>
                <c:pt idx="2290">
                  <c:v>-387.41199999999998</c:v>
                </c:pt>
                <c:pt idx="2291">
                  <c:v>-386.04899999999998</c:v>
                </c:pt>
                <c:pt idx="2292">
                  <c:v>-384.702</c:v>
                </c:pt>
                <c:pt idx="2293">
                  <c:v>-383.33199999999999</c:v>
                </c:pt>
                <c:pt idx="2294">
                  <c:v>-382.04</c:v>
                </c:pt>
                <c:pt idx="2295">
                  <c:v>-380.69799999999998</c:v>
                </c:pt>
                <c:pt idx="2296">
                  <c:v>-379.25299999999999</c:v>
                </c:pt>
                <c:pt idx="2297">
                  <c:v>-377.92899999999997</c:v>
                </c:pt>
                <c:pt idx="2298">
                  <c:v>-376.63600000000002</c:v>
                </c:pt>
                <c:pt idx="2299">
                  <c:v>-375.17700000000002</c:v>
                </c:pt>
                <c:pt idx="2300">
                  <c:v>-373.83800000000002</c:v>
                </c:pt>
                <c:pt idx="2301">
                  <c:v>-372.49400000000003</c:v>
                </c:pt>
                <c:pt idx="2302">
                  <c:v>-371.10899999999998</c:v>
                </c:pt>
                <c:pt idx="2303">
                  <c:v>-369.745</c:v>
                </c:pt>
                <c:pt idx="2304">
                  <c:v>-368.36099999999999</c:v>
                </c:pt>
                <c:pt idx="2305">
                  <c:v>-366.89499999999998</c:v>
                </c:pt>
                <c:pt idx="2306">
                  <c:v>-365.56900000000002</c:v>
                </c:pt>
                <c:pt idx="2307">
                  <c:v>-364.19400000000002</c:v>
                </c:pt>
                <c:pt idx="2308">
                  <c:v>-362.75099999999998</c:v>
                </c:pt>
                <c:pt idx="2309">
                  <c:v>-361.35700000000003</c:v>
                </c:pt>
                <c:pt idx="2310">
                  <c:v>-359.971</c:v>
                </c:pt>
                <c:pt idx="2311">
                  <c:v>-358.54500000000002</c:v>
                </c:pt>
                <c:pt idx="2312">
                  <c:v>-357.13799999999998</c:v>
                </c:pt>
                <c:pt idx="2313">
                  <c:v>-355.714</c:v>
                </c:pt>
                <c:pt idx="2314">
                  <c:v>-354.28699999999998</c:v>
                </c:pt>
                <c:pt idx="2315">
                  <c:v>-352.87700000000001</c:v>
                </c:pt>
                <c:pt idx="2316">
                  <c:v>-351.47199999999998</c:v>
                </c:pt>
                <c:pt idx="2317">
                  <c:v>-350.01600000000002</c:v>
                </c:pt>
                <c:pt idx="2318">
                  <c:v>-348.56900000000002</c:v>
                </c:pt>
                <c:pt idx="2319">
                  <c:v>-347.13400000000001</c:v>
                </c:pt>
                <c:pt idx="2320">
                  <c:v>-345.697</c:v>
                </c:pt>
                <c:pt idx="2321">
                  <c:v>-344.27800000000002</c:v>
                </c:pt>
                <c:pt idx="2322">
                  <c:v>-342.81700000000001</c:v>
                </c:pt>
                <c:pt idx="2323">
                  <c:v>-341.34800000000001</c:v>
                </c:pt>
                <c:pt idx="2324">
                  <c:v>-339.91300000000001</c:v>
                </c:pt>
                <c:pt idx="2325">
                  <c:v>-338.46</c:v>
                </c:pt>
                <c:pt idx="2326">
                  <c:v>-336.94499999999999</c:v>
                </c:pt>
                <c:pt idx="2327">
                  <c:v>-335.49299999999999</c:v>
                </c:pt>
                <c:pt idx="2328">
                  <c:v>-334.05099999999999</c:v>
                </c:pt>
                <c:pt idx="2329">
                  <c:v>-332.62799999999999</c:v>
                </c:pt>
                <c:pt idx="2330">
                  <c:v>-331.089</c:v>
                </c:pt>
                <c:pt idx="2331">
                  <c:v>-329.63200000000001</c:v>
                </c:pt>
                <c:pt idx="2332">
                  <c:v>-328.16800000000001</c:v>
                </c:pt>
                <c:pt idx="2333">
                  <c:v>-326.64299999999997</c:v>
                </c:pt>
                <c:pt idx="2334">
                  <c:v>-325.12200000000001</c:v>
                </c:pt>
                <c:pt idx="2335">
                  <c:v>-323.66300000000001</c:v>
                </c:pt>
                <c:pt idx="2336">
                  <c:v>-322.17500000000001</c:v>
                </c:pt>
                <c:pt idx="2337">
                  <c:v>-320.63099999999997</c:v>
                </c:pt>
                <c:pt idx="2338">
                  <c:v>-319.13600000000002</c:v>
                </c:pt>
                <c:pt idx="2339">
                  <c:v>-317.63400000000001</c:v>
                </c:pt>
                <c:pt idx="2340">
                  <c:v>-316.11</c:v>
                </c:pt>
                <c:pt idx="2341">
                  <c:v>-314.58600000000001</c:v>
                </c:pt>
                <c:pt idx="2342">
                  <c:v>-313.06400000000002</c:v>
                </c:pt>
                <c:pt idx="2343">
                  <c:v>-311.53800000000001</c:v>
                </c:pt>
                <c:pt idx="2344">
                  <c:v>-310.03699999999998</c:v>
                </c:pt>
                <c:pt idx="2345">
                  <c:v>-308.47899999999998</c:v>
                </c:pt>
                <c:pt idx="2346">
                  <c:v>-306.95499999999998</c:v>
                </c:pt>
                <c:pt idx="2347">
                  <c:v>-305.40100000000001</c:v>
                </c:pt>
                <c:pt idx="2348">
                  <c:v>-303.88499999999999</c:v>
                </c:pt>
                <c:pt idx="2349">
                  <c:v>-302.339</c:v>
                </c:pt>
                <c:pt idx="2350">
                  <c:v>-300.76400000000001</c:v>
                </c:pt>
                <c:pt idx="2351">
                  <c:v>-299.21100000000001</c:v>
                </c:pt>
                <c:pt idx="2352">
                  <c:v>-297.69</c:v>
                </c:pt>
                <c:pt idx="2353">
                  <c:v>-296.13200000000001</c:v>
                </c:pt>
                <c:pt idx="2354">
                  <c:v>-294.56099999999998</c:v>
                </c:pt>
                <c:pt idx="2355">
                  <c:v>-292.99900000000002</c:v>
                </c:pt>
                <c:pt idx="2356">
                  <c:v>-291.45400000000001</c:v>
                </c:pt>
                <c:pt idx="2357">
                  <c:v>-289.88299999999998</c:v>
                </c:pt>
                <c:pt idx="2358">
                  <c:v>-288.303</c:v>
                </c:pt>
                <c:pt idx="2359">
                  <c:v>-286.702</c:v>
                </c:pt>
                <c:pt idx="2360">
                  <c:v>-285.13200000000001</c:v>
                </c:pt>
                <c:pt idx="2361">
                  <c:v>-283.60599999999999</c:v>
                </c:pt>
                <c:pt idx="2362">
                  <c:v>-281.976</c:v>
                </c:pt>
                <c:pt idx="2363">
                  <c:v>-280.38299999999998</c:v>
                </c:pt>
                <c:pt idx="2364">
                  <c:v>-278.82299999999998</c:v>
                </c:pt>
                <c:pt idx="2365">
                  <c:v>-277.24200000000002</c:v>
                </c:pt>
                <c:pt idx="2366">
                  <c:v>-275.61399999999998</c:v>
                </c:pt>
                <c:pt idx="2367">
                  <c:v>-274.07</c:v>
                </c:pt>
                <c:pt idx="2368">
                  <c:v>-272.46600000000001</c:v>
                </c:pt>
                <c:pt idx="2369">
                  <c:v>-270.86500000000001</c:v>
                </c:pt>
                <c:pt idx="2370">
                  <c:v>-269.27300000000002</c:v>
                </c:pt>
                <c:pt idx="2371">
                  <c:v>-267.67200000000003</c:v>
                </c:pt>
                <c:pt idx="2372">
                  <c:v>-266.072</c:v>
                </c:pt>
                <c:pt idx="2373">
                  <c:v>-264.49</c:v>
                </c:pt>
                <c:pt idx="2374">
                  <c:v>-262.85000000000002</c:v>
                </c:pt>
                <c:pt idx="2375">
                  <c:v>-261.27100000000002</c:v>
                </c:pt>
                <c:pt idx="2376">
                  <c:v>-259.66399999999999</c:v>
                </c:pt>
                <c:pt idx="2377">
                  <c:v>-258.04199999999997</c:v>
                </c:pt>
                <c:pt idx="2378">
                  <c:v>-256.42399999999998</c:v>
                </c:pt>
                <c:pt idx="2379">
                  <c:v>-254.881</c:v>
                </c:pt>
                <c:pt idx="2380">
                  <c:v>-253.24700000000001</c:v>
                </c:pt>
                <c:pt idx="2381">
                  <c:v>-251.60499999999999</c:v>
                </c:pt>
                <c:pt idx="2382">
                  <c:v>-250.01900000000001</c:v>
                </c:pt>
                <c:pt idx="2383">
                  <c:v>-248.38399999999999</c:v>
                </c:pt>
                <c:pt idx="2384">
                  <c:v>-246.75200000000001</c:v>
                </c:pt>
                <c:pt idx="2385">
                  <c:v>-245.16800000000001</c:v>
                </c:pt>
                <c:pt idx="2386">
                  <c:v>-243.56399999999999</c:v>
                </c:pt>
                <c:pt idx="2387">
                  <c:v>-241.89</c:v>
                </c:pt>
                <c:pt idx="2388">
                  <c:v>-240.29499999999999</c:v>
                </c:pt>
                <c:pt idx="2389">
                  <c:v>-238.67500000000001</c:v>
                </c:pt>
                <c:pt idx="2390">
                  <c:v>-237.08799999999999</c:v>
                </c:pt>
                <c:pt idx="2391">
                  <c:v>-235.45099999999999</c:v>
                </c:pt>
                <c:pt idx="2392">
                  <c:v>-233.84399999999999</c:v>
                </c:pt>
                <c:pt idx="2393">
                  <c:v>-232.226</c:v>
                </c:pt>
                <c:pt idx="2394">
                  <c:v>-230.59800000000001</c:v>
                </c:pt>
                <c:pt idx="2395">
                  <c:v>-228.94499999999999</c:v>
                </c:pt>
                <c:pt idx="2396">
                  <c:v>-227.35499999999999</c:v>
                </c:pt>
                <c:pt idx="2397">
                  <c:v>-225.76499999999999</c:v>
                </c:pt>
                <c:pt idx="2398">
                  <c:v>-224.137</c:v>
                </c:pt>
                <c:pt idx="2399">
                  <c:v>-222.52199999999999</c:v>
                </c:pt>
                <c:pt idx="2400">
                  <c:v>-220.91</c:v>
                </c:pt>
                <c:pt idx="2401">
                  <c:v>-219.256</c:v>
                </c:pt>
                <c:pt idx="2402">
                  <c:v>-217.631</c:v>
                </c:pt>
                <c:pt idx="2403">
                  <c:v>-216.053</c:v>
                </c:pt>
                <c:pt idx="2404">
                  <c:v>-214.477</c:v>
                </c:pt>
                <c:pt idx="2405">
                  <c:v>-212.821</c:v>
                </c:pt>
                <c:pt idx="2406">
                  <c:v>-211.18899999999999</c:v>
                </c:pt>
                <c:pt idx="2407">
                  <c:v>-209.624</c:v>
                </c:pt>
                <c:pt idx="2408">
                  <c:v>-207.98599999999999</c:v>
                </c:pt>
                <c:pt idx="2409">
                  <c:v>-206.37700000000001</c:v>
                </c:pt>
                <c:pt idx="2410">
                  <c:v>-204.78399999999999</c:v>
                </c:pt>
                <c:pt idx="2411">
                  <c:v>-203.208</c:v>
                </c:pt>
                <c:pt idx="2412">
                  <c:v>-201.58699999999999</c:v>
                </c:pt>
                <c:pt idx="2413">
                  <c:v>-199.95699999999999</c:v>
                </c:pt>
                <c:pt idx="2414">
                  <c:v>-198.346</c:v>
                </c:pt>
                <c:pt idx="2415">
                  <c:v>-196.78800000000001</c:v>
                </c:pt>
                <c:pt idx="2416">
                  <c:v>-195.18899999999999</c:v>
                </c:pt>
                <c:pt idx="2417">
                  <c:v>-193.583</c:v>
                </c:pt>
                <c:pt idx="2418">
                  <c:v>-192.01300000000001</c:v>
                </c:pt>
                <c:pt idx="2419">
                  <c:v>-190.43700000000001</c:v>
                </c:pt>
                <c:pt idx="2420">
                  <c:v>-188.83</c:v>
                </c:pt>
                <c:pt idx="2421">
                  <c:v>-187.22800000000001</c:v>
                </c:pt>
                <c:pt idx="2422">
                  <c:v>-185.72300000000001</c:v>
                </c:pt>
                <c:pt idx="2423">
                  <c:v>-184.12700000000001</c:v>
                </c:pt>
                <c:pt idx="2424">
                  <c:v>-182.54</c:v>
                </c:pt>
                <c:pt idx="2425">
                  <c:v>-180.994</c:v>
                </c:pt>
                <c:pt idx="2426">
                  <c:v>-179.411</c:v>
                </c:pt>
                <c:pt idx="2427">
                  <c:v>-177.80500000000001</c:v>
                </c:pt>
                <c:pt idx="2428">
                  <c:v>-176.327</c:v>
                </c:pt>
                <c:pt idx="2429">
                  <c:v>-174.78399999999999</c:v>
                </c:pt>
                <c:pt idx="2430">
                  <c:v>-173.142</c:v>
                </c:pt>
                <c:pt idx="2431">
                  <c:v>-171.63300000000001</c:v>
                </c:pt>
                <c:pt idx="2432">
                  <c:v>-170.113</c:v>
                </c:pt>
                <c:pt idx="2433">
                  <c:v>-168.553</c:v>
                </c:pt>
                <c:pt idx="2434">
                  <c:v>-167.042</c:v>
                </c:pt>
                <c:pt idx="2435">
                  <c:v>-165.51599999999999</c:v>
                </c:pt>
                <c:pt idx="2436">
                  <c:v>-163.98599999999999</c:v>
                </c:pt>
                <c:pt idx="2437">
                  <c:v>-162.44800000000001</c:v>
                </c:pt>
                <c:pt idx="2438">
                  <c:v>-160.95400000000001</c:v>
                </c:pt>
                <c:pt idx="2439">
                  <c:v>-159.416</c:v>
                </c:pt>
                <c:pt idx="2440">
                  <c:v>-157.86799999999999</c:v>
                </c:pt>
                <c:pt idx="2441">
                  <c:v>-156.45400000000001</c:v>
                </c:pt>
                <c:pt idx="2442">
                  <c:v>-154.96100000000001</c:v>
                </c:pt>
                <c:pt idx="2443">
                  <c:v>-153.381</c:v>
                </c:pt>
                <c:pt idx="2444">
                  <c:v>-151.98500000000001</c:v>
                </c:pt>
                <c:pt idx="2445">
                  <c:v>-150.53</c:v>
                </c:pt>
                <c:pt idx="2446">
                  <c:v>-148.96600000000001</c:v>
                </c:pt>
                <c:pt idx="2447">
                  <c:v>-147.565</c:v>
                </c:pt>
                <c:pt idx="2448">
                  <c:v>-146.14500000000001</c:v>
                </c:pt>
                <c:pt idx="2449">
                  <c:v>-144.63999999999999</c:v>
                </c:pt>
                <c:pt idx="2450">
                  <c:v>-143.18700000000001</c:v>
                </c:pt>
                <c:pt idx="2451">
                  <c:v>-141.72999999999999</c:v>
                </c:pt>
                <c:pt idx="2452">
                  <c:v>-140.27099999999999</c:v>
                </c:pt>
                <c:pt idx="2453">
                  <c:v>-138.88300000000001</c:v>
                </c:pt>
                <c:pt idx="2454">
                  <c:v>-137.46799999999999</c:v>
                </c:pt>
                <c:pt idx="2455">
                  <c:v>-136.029</c:v>
                </c:pt>
                <c:pt idx="2456">
                  <c:v>-134.63800000000001</c:v>
                </c:pt>
                <c:pt idx="2457">
                  <c:v>-133.24600000000001</c:v>
                </c:pt>
                <c:pt idx="2458">
                  <c:v>-131.827</c:v>
                </c:pt>
                <c:pt idx="2459">
                  <c:v>-130.441</c:v>
                </c:pt>
                <c:pt idx="2460">
                  <c:v>-129.06800000000001</c:v>
                </c:pt>
                <c:pt idx="2461">
                  <c:v>-127.71299999999999</c:v>
                </c:pt>
                <c:pt idx="2462">
                  <c:v>-126.35299999999999</c:v>
                </c:pt>
                <c:pt idx="2463">
                  <c:v>-124.977</c:v>
                </c:pt>
                <c:pt idx="2464">
                  <c:v>-123.608</c:v>
                </c:pt>
                <c:pt idx="2465">
                  <c:v>-122.279</c:v>
                </c:pt>
                <c:pt idx="2466">
                  <c:v>-120.92700000000001</c:v>
                </c:pt>
                <c:pt idx="2467">
                  <c:v>-119.60899999999999</c:v>
                </c:pt>
                <c:pt idx="2468">
                  <c:v>-118.32299999999999</c:v>
                </c:pt>
                <c:pt idx="2469">
                  <c:v>-116.999</c:v>
                </c:pt>
                <c:pt idx="2470">
                  <c:v>-115.703</c:v>
                </c:pt>
                <c:pt idx="2471">
                  <c:v>-114.42</c:v>
                </c:pt>
                <c:pt idx="2472">
                  <c:v>-113.121</c:v>
                </c:pt>
                <c:pt idx="2473">
                  <c:v>-111.83</c:v>
                </c:pt>
                <c:pt idx="2474">
                  <c:v>-110.596</c:v>
                </c:pt>
                <c:pt idx="2475">
                  <c:v>-109.32</c:v>
                </c:pt>
                <c:pt idx="2476">
                  <c:v>-108.075</c:v>
                </c:pt>
                <c:pt idx="2477">
                  <c:v>-106.848</c:v>
                </c:pt>
                <c:pt idx="2478">
                  <c:v>-105.63800000000001</c:v>
                </c:pt>
                <c:pt idx="2479">
                  <c:v>-104.358</c:v>
                </c:pt>
                <c:pt idx="2480">
                  <c:v>-103.17400000000001</c:v>
                </c:pt>
                <c:pt idx="2481">
                  <c:v>-102.008</c:v>
                </c:pt>
                <c:pt idx="2482">
                  <c:v>-100.786</c:v>
                </c:pt>
                <c:pt idx="2483">
                  <c:v>-99.599500000000006</c:v>
                </c:pt>
                <c:pt idx="2484">
                  <c:v>-98.471500000000006</c:v>
                </c:pt>
                <c:pt idx="2485">
                  <c:v>-97.316500000000005</c:v>
                </c:pt>
                <c:pt idx="2486">
                  <c:v>-96.162800000000004</c:v>
                </c:pt>
                <c:pt idx="2487">
                  <c:v>-94.712100000000007</c:v>
                </c:pt>
                <c:pt idx="2488">
                  <c:v>-93.31</c:v>
                </c:pt>
                <c:pt idx="2489">
                  <c:v>-92.174899999999994</c:v>
                </c:pt>
                <c:pt idx="2490">
                  <c:v>-91.081299999999999</c:v>
                </c:pt>
                <c:pt idx="2491">
                  <c:v>-89.983099999999993</c:v>
                </c:pt>
                <c:pt idx="2492">
                  <c:v>-88.919300000000007</c:v>
                </c:pt>
                <c:pt idx="2493">
                  <c:v>-87.834299999999999</c:v>
                </c:pt>
                <c:pt idx="2494">
                  <c:v>-86.769000000000005</c:v>
                </c:pt>
                <c:pt idx="2495">
                  <c:v>-85.722300000000004</c:v>
                </c:pt>
                <c:pt idx="2496">
                  <c:v>-84.680599999999998</c:v>
                </c:pt>
                <c:pt idx="2497">
                  <c:v>-83.635900000000007</c:v>
                </c:pt>
                <c:pt idx="2498">
                  <c:v>-82.640500000000003</c:v>
                </c:pt>
                <c:pt idx="2499">
                  <c:v>-81.632499999999993</c:v>
                </c:pt>
                <c:pt idx="2500">
                  <c:v>-80.627399999999994</c:v>
                </c:pt>
                <c:pt idx="2501">
                  <c:v>-79.634</c:v>
                </c:pt>
                <c:pt idx="2502">
                  <c:v>-78.675799999999995</c:v>
                </c:pt>
                <c:pt idx="2503">
                  <c:v>-77.692499999999995</c:v>
                </c:pt>
                <c:pt idx="2504">
                  <c:v>-76.747500000000002</c:v>
                </c:pt>
                <c:pt idx="2505">
                  <c:v>-75.803100000000001</c:v>
                </c:pt>
                <c:pt idx="2506">
                  <c:v>-74.878299999999996</c:v>
                </c:pt>
                <c:pt idx="2507">
                  <c:v>-73.949200000000005</c:v>
                </c:pt>
                <c:pt idx="2508">
                  <c:v>-73.026600000000002</c:v>
                </c:pt>
                <c:pt idx="2509">
                  <c:v>-72.147999999999996</c:v>
                </c:pt>
                <c:pt idx="2510">
                  <c:v>-71.259100000000004</c:v>
                </c:pt>
                <c:pt idx="2511">
                  <c:v>-70.372200000000007</c:v>
                </c:pt>
                <c:pt idx="2512">
                  <c:v>-69.519199999999998</c:v>
                </c:pt>
                <c:pt idx="2513">
                  <c:v>-68.662899999999993</c:v>
                </c:pt>
                <c:pt idx="2514">
                  <c:v>-67.8202</c:v>
                </c:pt>
                <c:pt idx="2515">
                  <c:v>-66.973600000000005</c:v>
                </c:pt>
                <c:pt idx="2516">
                  <c:v>-66.165400000000005</c:v>
                </c:pt>
                <c:pt idx="2517">
                  <c:v>-65.36</c:v>
                </c:pt>
                <c:pt idx="2518">
                  <c:v>-64.551100000000005</c:v>
                </c:pt>
                <c:pt idx="2519">
                  <c:v>-63.754100000000001</c:v>
                </c:pt>
                <c:pt idx="2520">
                  <c:v>-62.988599999999998</c:v>
                </c:pt>
                <c:pt idx="2521">
                  <c:v>-62.2196</c:v>
                </c:pt>
                <c:pt idx="2522">
                  <c:v>-61.465400000000002</c:v>
                </c:pt>
                <c:pt idx="2523">
                  <c:v>-60.712499999999999</c:v>
                </c:pt>
                <c:pt idx="2524">
                  <c:v>-59.988100000000003</c:v>
                </c:pt>
                <c:pt idx="2525">
                  <c:v>-59.27</c:v>
                </c:pt>
                <c:pt idx="2526">
                  <c:v>-58.537300000000002</c:v>
                </c:pt>
                <c:pt idx="2527">
                  <c:v>-57.844499999999996</c:v>
                </c:pt>
                <c:pt idx="2528">
                  <c:v>-57.159500000000001</c:v>
                </c:pt>
                <c:pt idx="2529">
                  <c:v>-56.4741</c:v>
                </c:pt>
                <c:pt idx="2530">
                  <c:v>-55.802999999999997</c:v>
                </c:pt>
                <c:pt idx="2531">
                  <c:v>-55.136200000000002</c:v>
                </c:pt>
                <c:pt idx="2532">
                  <c:v>-54.506399999999999</c:v>
                </c:pt>
                <c:pt idx="2533">
                  <c:v>-53.846299999999999</c:v>
                </c:pt>
                <c:pt idx="2534">
                  <c:v>-53.241300000000003</c:v>
                </c:pt>
                <c:pt idx="2535">
                  <c:v>-52.610300000000002</c:v>
                </c:pt>
                <c:pt idx="2536">
                  <c:v>-52.002499999999998</c:v>
                </c:pt>
                <c:pt idx="2537">
                  <c:v>-51.396099999999997</c:v>
                </c:pt>
                <c:pt idx="2538">
                  <c:v>-50.825699999999998</c:v>
                </c:pt>
                <c:pt idx="2539">
                  <c:v>-50.232999999999997</c:v>
                </c:pt>
                <c:pt idx="2540">
                  <c:v>-49.666899999999998</c:v>
                </c:pt>
                <c:pt idx="2541">
                  <c:v>-49.100499999999997</c:v>
                </c:pt>
                <c:pt idx="2542">
                  <c:v>-48.564500000000002</c:v>
                </c:pt>
                <c:pt idx="2543">
                  <c:v>-48.024000000000001</c:v>
                </c:pt>
                <c:pt idx="2544">
                  <c:v>-47.494999999999997</c:v>
                </c:pt>
                <c:pt idx="2545">
                  <c:v>-46.970999999999997</c:v>
                </c:pt>
                <c:pt idx="2546">
                  <c:v>-46.469200000000001</c:v>
                </c:pt>
                <c:pt idx="2547">
                  <c:v>-45.9619</c:v>
                </c:pt>
                <c:pt idx="2548">
                  <c:v>-45.463299999999997</c:v>
                </c:pt>
                <c:pt idx="2549">
                  <c:v>-44.982700000000001</c:v>
                </c:pt>
                <c:pt idx="2550">
                  <c:v>-44.508200000000002</c:v>
                </c:pt>
                <c:pt idx="2551">
                  <c:v>-44.0441</c:v>
                </c:pt>
                <c:pt idx="2552">
                  <c:v>-43.578000000000003</c:v>
                </c:pt>
                <c:pt idx="2553">
                  <c:v>-43.132800000000003</c:v>
                </c:pt>
                <c:pt idx="2554">
                  <c:v>-42.706899999999997</c:v>
                </c:pt>
                <c:pt idx="2555">
                  <c:v>-42.257599999999996</c:v>
                </c:pt>
                <c:pt idx="2556">
                  <c:v>-41.839500000000001</c:v>
                </c:pt>
                <c:pt idx="2557">
                  <c:v>-41.427700000000002</c:v>
                </c:pt>
                <c:pt idx="2558">
                  <c:v>-41.010800000000003</c:v>
                </c:pt>
                <c:pt idx="2559">
                  <c:v>-40.595500000000001</c:v>
                </c:pt>
                <c:pt idx="2560">
                  <c:v>-40.219799999999999</c:v>
                </c:pt>
                <c:pt idx="2561">
                  <c:v>-39.827599999999997</c:v>
                </c:pt>
                <c:pt idx="2562">
                  <c:v>-39.453000000000003</c:v>
                </c:pt>
                <c:pt idx="2563">
                  <c:v>-39.086300000000001</c:v>
                </c:pt>
                <c:pt idx="2564">
                  <c:v>-38.723199999999999</c:v>
                </c:pt>
                <c:pt idx="2565">
                  <c:v>-38.365900000000003</c:v>
                </c:pt>
                <c:pt idx="2566">
                  <c:v>-38.0152</c:v>
                </c:pt>
                <c:pt idx="2567">
                  <c:v>-37.673400000000001</c:v>
                </c:pt>
                <c:pt idx="2568">
                  <c:v>-37.3506</c:v>
                </c:pt>
                <c:pt idx="2569">
                  <c:v>-37.001600000000003</c:v>
                </c:pt>
                <c:pt idx="2570">
                  <c:v>-36.698500000000003</c:v>
                </c:pt>
                <c:pt idx="2571">
                  <c:v>-36.386099999999999</c:v>
                </c:pt>
                <c:pt idx="2572">
                  <c:v>-36.081400000000002</c:v>
                </c:pt>
                <c:pt idx="2573">
                  <c:v>-35.771900000000002</c:v>
                </c:pt>
                <c:pt idx="2574">
                  <c:v>-35.479599999999998</c:v>
                </c:pt>
                <c:pt idx="2575">
                  <c:v>-35.197200000000002</c:v>
                </c:pt>
                <c:pt idx="2576">
                  <c:v>-34.913600000000002</c:v>
                </c:pt>
                <c:pt idx="2577">
                  <c:v>-34.616300000000003</c:v>
                </c:pt>
                <c:pt idx="2578">
                  <c:v>-34.353099999999998</c:v>
                </c:pt>
                <c:pt idx="2579">
                  <c:v>-34.091700000000003</c:v>
                </c:pt>
                <c:pt idx="2580">
                  <c:v>-33.828600000000002</c:v>
                </c:pt>
                <c:pt idx="2581">
                  <c:v>-33.570099999999996</c:v>
                </c:pt>
                <c:pt idx="2582">
                  <c:v>-33.3339</c:v>
                </c:pt>
                <c:pt idx="2583">
                  <c:v>-33.089399999999998</c:v>
                </c:pt>
                <c:pt idx="2584">
                  <c:v>-32.848599999999998</c:v>
                </c:pt>
                <c:pt idx="2585">
                  <c:v>-32.593600000000002</c:v>
                </c:pt>
                <c:pt idx="2586">
                  <c:v>-32.3855</c:v>
                </c:pt>
                <c:pt idx="2587">
                  <c:v>-32.156100000000002</c:v>
                </c:pt>
                <c:pt idx="2588">
                  <c:v>-31.9284</c:v>
                </c:pt>
                <c:pt idx="2589">
                  <c:v>-31.7225</c:v>
                </c:pt>
                <c:pt idx="2590">
                  <c:v>-31.511199999999999</c:v>
                </c:pt>
                <c:pt idx="2591">
                  <c:v>-31.294599999999999</c:v>
                </c:pt>
                <c:pt idx="2592">
                  <c:v>-31.110700000000001</c:v>
                </c:pt>
                <c:pt idx="2593">
                  <c:v>-30.8993</c:v>
                </c:pt>
                <c:pt idx="2594">
                  <c:v>-30.717199999999998</c:v>
                </c:pt>
                <c:pt idx="2595">
                  <c:v>-30.520600000000002</c:v>
                </c:pt>
                <c:pt idx="2596">
                  <c:v>-30.328199999999999</c:v>
                </c:pt>
                <c:pt idx="2597">
                  <c:v>-30.152000000000001</c:v>
                </c:pt>
                <c:pt idx="2598">
                  <c:v>-29.9741</c:v>
                </c:pt>
                <c:pt idx="2599">
                  <c:v>-29.789000000000001</c:v>
                </c:pt>
                <c:pt idx="2600">
                  <c:v>-29.6266</c:v>
                </c:pt>
                <c:pt idx="2601">
                  <c:v>-29.456499999999998</c:v>
                </c:pt>
                <c:pt idx="2602">
                  <c:v>-29.295500000000001</c:v>
                </c:pt>
                <c:pt idx="2603">
                  <c:v>-29.126300000000001</c:v>
                </c:pt>
                <c:pt idx="2604">
                  <c:v>-28.972100000000001</c:v>
                </c:pt>
                <c:pt idx="2605">
                  <c:v>-28.8232</c:v>
                </c:pt>
                <c:pt idx="2606">
                  <c:v>-28.6678</c:v>
                </c:pt>
                <c:pt idx="2607">
                  <c:v>-28.513300000000001</c:v>
                </c:pt>
                <c:pt idx="2608">
                  <c:v>-28.3962</c:v>
                </c:pt>
                <c:pt idx="2609">
                  <c:v>-28.227</c:v>
                </c:pt>
                <c:pt idx="2610">
                  <c:v>-28.088799999999999</c:v>
                </c:pt>
                <c:pt idx="2611">
                  <c:v>-27.9664</c:v>
                </c:pt>
                <c:pt idx="2612">
                  <c:v>-27.8263</c:v>
                </c:pt>
                <c:pt idx="2613">
                  <c:v>-27.6935</c:v>
                </c:pt>
                <c:pt idx="2614">
                  <c:v>-27.573699999999999</c:v>
                </c:pt>
                <c:pt idx="2615">
                  <c:v>-27.445399999999999</c:v>
                </c:pt>
                <c:pt idx="2616">
                  <c:v>-27.321300000000001</c:v>
                </c:pt>
                <c:pt idx="2617">
                  <c:v>-27.1934</c:v>
                </c:pt>
                <c:pt idx="2618">
                  <c:v>-27.079699999999999</c:v>
                </c:pt>
                <c:pt idx="2619">
                  <c:v>-26.961099999999998</c:v>
                </c:pt>
                <c:pt idx="2620">
                  <c:v>-26.848800000000001</c:v>
                </c:pt>
                <c:pt idx="2621">
                  <c:v>-26.741</c:v>
                </c:pt>
                <c:pt idx="2622">
                  <c:v>-26.632100000000001</c:v>
                </c:pt>
                <c:pt idx="2623">
                  <c:v>-26.514500000000002</c:v>
                </c:pt>
                <c:pt idx="2624">
                  <c:v>-26.413599999999999</c:v>
                </c:pt>
                <c:pt idx="2625">
                  <c:v>-26.3187</c:v>
                </c:pt>
                <c:pt idx="2626">
                  <c:v>-26.2196</c:v>
                </c:pt>
                <c:pt idx="2627">
                  <c:v>-26.119700000000002</c:v>
                </c:pt>
                <c:pt idx="2628">
                  <c:v>-26.008099999999999</c:v>
                </c:pt>
                <c:pt idx="2629">
                  <c:v>-25.9129</c:v>
                </c:pt>
                <c:pt idx="2630">
                  <c:v>-25.832899999999999</c:v>
                </c:pt>
                <c:pt idx="2631">
                  <c:v>-25.7318</c:v>
                </c:pt>
                <c:pt idx="2632">
                  <c:v>-25.642900000000001</c:v>
                </c:pt>
                <c:pt idx="2633">
                  <c:v>-25.542200000000001</c:v>
                </c:pt>
                <c:pt idx="2634">
                  <c:v>-25.474599999999999</c:v>
                </c:pt>
                <c:pt idx="2635">
                  <c:v>-25.377500000000001</c:v>
                </c:pt>
                <c:pt idx="2636">
                  <c:v>-25.290299999999998</c:v>
                </c:pt>
                <c:pt idx="2637">
                  <c:v>-25.2056</c:v>
                </c:pt>
                <c:pt idx="2638">
                  <c:v>-25.138300000000001</c:v>
                </c:pt>
                <c:pt idx="2639">
                  <c:v>-25.052399999999999</c:v>
                </c:pt>
                <c:pt idx="2640">
                  <c:v>-24.964200000000002</c:v>
                </c:pt>
                <c:pt idx="2641">
                  <c:v>-24.9008</c:v>
                </c:pt>
                <c:pt idx="2642">
                  <c:v>-24.801200000000001</c:v>
                </c:pt>
                <c:pt idx="2643">
                  <c:v>-24.7257</c:v>
                </c:pt>
                <c:pt idx="2644">
                  <c:v>-24.668800000000001</c:v>
                </c:pt>
                <c:pt idx="2645">
                  <c:v>-24.599499999999999</c:v>
                </c:pt>
                <c:pt idx="2646">
                  <c:v>-24.5215</c:v>
                </c:pt>
                <c:pt idx="2647">
                  <c:v>-24.4436</c:v>
                </c:pt>
                <c:pt idx="2648">
                  <c:v>-24.381</c:v>
                </c:pt>
                <c:pt idx="2649">
                  <c:v>-24.313800000000001</c:v>
                </c:pt>
                <c:pt idx="2650">
                  <c:v>-24.234500000000001</c:v>
                </c:pt>
                <c:pt idx="2651">
                  <c:v>-24.1678</c:v>
                </c:pt>
                <c:pt idx="2652">
                  <c:v>-24.1173</c:v>
                </c:pt>
                <c:pt idx="2653">
                  <c:v>-24.046600000000002</c:v>
                </c:pt>
                <c:pt idx="2654">
                  <c:v>-23.974599999999999</c:v>
                </c:pt>
                <c:pt idx="2655">
                  <c:v>-23.9009</c:v>
                </c:pt>
                <c:pt idx="2656">
                  <c:v>-23.859000000000002</c:v>
                </c:pt>
                <c:pt idx="2657">
                  <c:v>-23.786200000000001</c:v>
                </c:pt>
                <c:pt idx="2658">
                  <c:v>-23.7193</c:v>
                </c:pt>
                <c:pt idx="2659">
                  <c:v>-23.67</c:v>
                </c:pt>
                <c:pt idx="2660">
                  <c:v>-23.6113</c:v>
                </c:pt>
                <c:pt idx="2661">
                  <c:v>-23.535299999999999</c:v>
                </c:pt>
                <c:pt idx="2662">
                  <c:v>-23.49</c:v>
                </c:pt>
                <c:pt idx="2663">
                  <c:v>-23.4406</c:v>
                </c:pt>
                <c:pt idx="2664">
                  <c:v>-23.380500000000001</c:v>
                </c:pt>
                <c:pt idx="2665">
                  <c:v>-23.319099999999999</c:v>
                </c:pt>
                <c:pt idx="2666">
                  <c:v>-23.275500000000001</c:v>
                </c:pt>
                <c:pt idx="2667">
                  <c:v>-23.2181</c:v>
                </c:pt>
                <c:pt idx="2668">
                  <c:v>-23.152699999999999</c:v>
                </c:pt>
                <c:pt idx="2669">
                  <c:v>-23.104800000000001</c:v>
                </c:pt>
                <c:pt idx="2670">
                  <c:v>-23.053799999999999</c:v>
                </c:pt>
                <c:pt idx="2671">
                  <c:v>-23.016200000000001</c:v>
                </c:pt>
                <c:pt idx="2672">
                  <c:v>-22.954899999999999</c:v>
                </c:pt>
                <c:pt idx="2673">
                  <c:v>-22.891300000000001</c:v>
                </c:pt>
                <c:pt idx="2674">
                  <c:v>-22.851099999999999</c:v>
                </c:pt>
                <c:pt idx="2675">
                  <c:v>-22.8047</c:v>
                </c:pt>
                <c:pt idx="2676">
                  <c:v>-22.748799999999999</c:v>
                </c:pt>
                <c:pt idx="2677">
                  <c:v>-22.695599999999999</c:v>
                </c:pt>
                <c:pt idx="2678">
                  <c:v>-22.656400000000001</c:v>
                </c:pt>
                <c:pt idx="2679">
                  <c:v>-22.6006</c:v>
                </c:pt>
                <c:pt idx="2680">
                  <c:v>-22.549099999999999</c:v>
                </c:pt>
                <c:pt idx="2681">
                  <c:v>-22.505299999999998</c:v>
                </c:pt>
                <c:pt idx="2682">
                  <c:v>-22.468499999999999</c:v>
                </c:pt>
                <c:pt idx="2683">
                  <c:v>-22.407800000000002</c:v>
                </c:pt>
                <c:pt idx="2684">
                  <c:v>-22.365200000000002</c:v>
                </c:pt>
                <c:pt idx="2685">
                  <c:v>-22.330100000000002</c:v>
                </c:pt>
                <c:pt idx="2686">
                  <c:v>-22.2807</c:v>
                </c:pt>
                <c:pt idx="2687">
                  <c:v>-22.225200000000001</c:v>
                </c:pt>
                <c:pt idx="2688">
                  <c:v>-22.193100000000001</c:v>
                </c:pt>
                <c:pt idx="2689">
                  <c:v>-22.145299999999999</c:v>
                </c:pt>
                <c:pt idx="2690">
                  <c:v>-22.101800000000001</c:v>
                </c:pt>
                <c:pt idx="2691">
                  <c:v>-22.053999999999998</c:v>
                </c:pt>
                <c:pt idx="2692">
                  <c:v>-22.013999999999999</c:v>
                </c:pt>
                <c:pt idx="2693">
                  <c:v>-21.964700000000001</c:v>
                </c:pt>
                <c:pt idx="2694">
                  <c:v>-21.915900000000001</c:v>
                </c:pt>
                <c:pt idx="2695">
                  <c:v>-21.8767</c:v>
                </c:pt>
                <c:pt idx="2696">
                  <c:v>-21.848400000000002</c:v>
                </c:pt>
                <c:pt idx="2697">
                  <c:v>-21.787199999999999</c:v>
                </c:pt>
                <c:pt idx="2698">
                  <c:v>-21.752600000000001</c:v>
                </c:pt>
                <c:pt idx="2699">
                  <c:v>-21.714300000000001</c:v>
                </c:pt>
                <c:pt idx="2700">
                  <c:v>-21.675599999999999</c:v>
                </c:pt>
                <c:pt idx="2701">
                  <c:v>-21.6311</c:v>
                </c:pt>
                <c:pt idx="2702">
                  <c:v>-21.587900000000001</c:v>
                </c:pt>
                <c:pt idx="2703">
                  <c:v>-21.548999999999999</c:v>
                </c:pt>
                <c:pt idx="2704">
                  <c:v>-21.519300000000001</c:v>
                </c:pt>
                <c:pt idx="2705">
                  <c:v>-21.4709</c:v>
                </c:pt>
                <c:pt idx="2706">
                  <c:v>-21.417999999999999</c:v>
                </c:pt>
                <c:pt idx="2707">
                  <c:v>-21.3947</c:v>
                </c:pt>
                <c:pt idx="2708">
                  <c:v>-21.3628</c:v>
                </c:pt>
                <c:pt idx="2709">
                  <c:v>-21.302099999999999</c:v>
                </c:pt>
                <c:pt idx="2710">
                  <c:v>-21.282499999999999</c:v>
                </c:pt>
                <c:pt idx="2711">
                  <c:v>-21.245100000000001</c:v>
                </c:pt>
                <c:pt idx="2712">
                  <c:v>-21.1907</c:v>
                </c:pt>
                <c:pt idx="2713">
                  <c:v>-21.154</c:v>
                </c:pt>
                <c:pt idx="2714">
                  <c:v>-21.125399999999999</c:v>
                </c:pt>
                <c:pt idx="2715">
                  <c:v>-21.072700000000001</c:v>
                </c:pt>
                <c:pt idx="2716">
                  <c:v>-21.036100000000001</c:v>
                </c:pt>
                <c:pt idx="2717">
                  <c:v>-21.003599999999999</c:v>
                </c:pt>
                <c:pt idx="2718">
                  <c:v>-20.9712</c:v>
                </c:pt>
                <c:pt idx="2719">
                  <c:v>-20.9175</c:v>
                </c:pt>
                <c:pt idx="2720">
                  <c:v>-20.895800000000001</c:v>
                </c:pt>
                <c:pt idx="2721">
                  <c:v>-20.846399999999999</c:v>
                </c:pt>
                <c:pt idx="2722">
                  <c:v>-20.822099999999999</c:v>
                </c:pt>
                <c:pt idx="2723">
                  <c:v>-20.776700000000002</c:v>
                </c:pt>
                <c:pt idx="2724">
                  <c:v>-20.735399999999998</c:v>
                </c:pt>
                <c:pt idx="2725">
                  <c:v>-20.7075</c:v>
                </c:pt>
                <c:pt idx="2726">
                  <c:v>-20.6709</c:v>
                </c:pt>
                <c:pt idx="2727">
                  <c:v>-20.620799999999999</c:v>
                </c:pt>
                <c:pt idx="2728">
                  <c:v>-20.601500000000001</c:v>
                </c:pt>
                <c:pt idx="2729">
                  <c:v>-20.557300000000001</c:v>
                </c:pt>
                <c:pt idx="2730">
                  <c:v>-20.529800000000002</c:v>
                </c:pt>
                <c:pt idx="2731">
                  <c:v>-20.480399999999999</c:v>
                </c:pt>
                <c:pt idx="2732">
                  <c:v>-20.444600000000001</c:v>
                </c:pt>
                <c:pt idx="2733">
                  <c:v>-20.4207</c:v>
                </c:pt>
                <c:pt idx="2734">
                  <c:v>-20.372699999999998</c:v>
                </c:pt>
                <c:pt idx="2735">
                  <c:v>-20.327100000000002</c:v>
                </c:pt>
                <c:pt idx="2736">
                  <c:v>-20.3186</c:v>
                </c:pt>
                <c:pt idx="2737">
                  <c:v>-20.270800000000001</c:v>
                </c:pt>
                <c:pt idx="2738">
                  <c:v>-20.232199999999999</c:v>
                </c:pt>
                <c:pt idx="2739">
                  <c:v>-20.200500000000002</c:v>
                </c:pt>
                <c:pt idx="2740">
                  <c:v>-20.1678</c:v>
                </c:pt>
                <c:pt idx="2741">
                  <c:v>-20.1341</c:v>
                </c:pt>
                <c:pt idx="2742">
                  <c:v>-20.092600000000001</c:v>
                </c:pt>
                <c:pt idx="2743">
                  <c:v>-20.057200000000002</c:v>
                </c:pt>
                <c:pt idx="2744">
                  <c:v>-20.032800000000002</c:v>
                </c:pt>
                <c:pt idx="2745">
                  <c:v>-19.984100000000002</c:v>
                </c:pt>
                <c:pt idx="2746">
                  <c:v>-19.9496</c:v>
                </c:pt>
                <c:pt idx="2747">
                  <c:v>-19.916899999999998</c:v>
                </c:pt>
                <c:pt idx="2748">
                  <c:v>-19.888000000000002</c:v>
                </c:pt>
                <c:pt idx="2749">
                  <c:v>-19.840199999999999</c:v>
                </c:pt>
                <c:pt idx="2750">
                  <c:v>-19.815300000000001</c:v>
                </c:pt>
                <c:pt idx="2751">
                  <c:v>-19.778400000000001</c:v>
                </c:pt>
                <c:pt idx="2752">
                  <c:v>-19.751000000000001</c:v>
                </c:pt>
                <c:pt idx="2753">
                  <c:v>-19.706499999999998</c:v>
                </c:pt>
                <c:pt idx="2754">
                  <c:v>-19.687999999999999</c:v>
                </c:pt>
                <c:pt idx="2755">
                  <c:v>-19.653600000000001</c:v>
                </c:pt>
                <c:pt idx="2756">
                  <c:v>-19.6098</c:v>
                </c:pt>
                <c:pt idx="2757">
                  <c:v>-19.565000000000001</c:v>
                </c:pt>
                <c:pt idx="2758">
                  <c:v>-19.551100000000002</c:v>
                </c:pt>
                <c:pt idx="2759">
                  <c:v>-19.515699999999999</c:v>
                </c:pt>
                <c:pt idx="2760">
                  <c:v>-19.470199999999998</c:v>
                </c:pt>
                <c:pt idx="2761">
                  <c:v>-19.4361</c:v>
                </c:pt>
                <c:pt idx="2762">
                  <c:v>-19.424099999999999</c:v>
                </c:pt>
                <c:pt idx="2763">
                  <c:v>-19.377600000000001</c:v>
                </c:pt>
                <c:pt idx="2764">
                  <c:v>-19.3428</c:v>
                </c:pt>
                <c:pt idx="2765">
                  <c:v>-19.308700000000002</c:v>
                </c:pt>
                <c:pt idx="2766">
                  <c:v>-19.288699999999999</c:v>
                </c:pt>
                <c:pt idx="2767">
                  <c:v>-19.242799999999999</c:v>
                </c:pt>
                <c:pt idx="2768">
                  <c:v>-19.2074</c:v>
                </c:pt>
                <c:pt idx="2769">
                  <c:v>-19.179600000000001</c:v>
                </c:pt>
                <c:pt idx="2770">
                  <c:v>-19.143599999999999</c:v>
                </c:pt>
                <c:pt idx="2771">
                  <c:v>-19.101800000000001</c:v>
                </c:pt>
                <c:pt idx="2772">
                  <c:v>-19.081700000000001</c:v>
                </c:pt>
                <c:pt idx="2773">
                  <c:v>-19.059100000000001</c:v>
                </c:pt>
                <c:pt idx="2774">
                  <c:v>-19.018799999999999</c:v>
                </c:pt>
                <c:pt idx="2775">
                  <c:v>-18.978200000000001</c:v>
                </c:pt>
                <c:pt idx="2776">
                  <c:v>-18.9618</c:v>
                </c:pt>
                <c:pt idx="2777">
                  <c:v>-18.918600000000001</c:v>
                </c:pt>
                <c:pt idx="2778">
                  <c:v>-18.8872</c:v>
                </c:pt>
                <c:pt idx="2779">
                  <c:v>-18.8444</c:v>
                </c:pt>
                <c:pt idx="2780">
                  <c:v>-18.8184</c:v>
                </c:pt>
                <c:pt idx="2781">
                  <c:v>-18.797899999999998</c:v>
                </c:pt>
                <c:pt idx="2782">
                  <c:v>-18.746500000000001</c:v>
                </c:pt>
                <c:pt idx="2783">
                  <c:v>-18.719000000000001</c:v>
                </c:pt>
                <c:pt idx="2784">
                  <c:v>-18.694400000000002</c:v>
                </c:pt>
                <c:pt idx="2785">
                  <c:v>-18.653500000000001</c:v>
                </c:pt>
                <c:pt idx="2786">
                  <c:v>-18.631699999999999</c:v>
                </c:pt>
                <c:pt idx="2787">
                  <c:v>-18.590599999999998</c:v>
                </c:pt>
                <c:pt idx="2788">
                  <c:v>-18.564900000000002</c:v>
                </c:pt>
                <c:pt idx="2789">
                  <c:v>-18.524100000000001</c:v>
                </c:pt>
                <c:pt idx="2790">
                  <c:v>-18.497699999999998</c:v>
                </c:pt>
                <c:pt idx="2791">
                  <c:v>-18.470199999999998</c:v>
                </c:pt>
                <c:pt idx="2792">
                  <c:v>-18.438400000000001</c:v>
                </c:pt>
                <c:pt idx="2793">
                  <c:v>-18.390699999999999</c:v>
                </c:pt>
                <c:pt idx="2794">
                  <c:v>-18.363800000000001</c:v>
                </c:pt>
                <c:pt idx="2795">
                  <c:v>-18.337700000000002</c:v>
                </c:pt>
                <c:pt idx="2796">
                  <c:v>-18.305399999999999</c:v>
                </c:pt>
                <c:pt idx="2797">
                  <c:v>-18.263100000000001</c:v>
                </c:pt>
                <c:pt idx="2798">
                  <c:v>-18.275500000000001</c:v>
                </c:pt>
                <c:pt idx="2799">
                  <c:v>-18.196899999999999</c:v>
                </c:pt>
                <c:pt idx="2800">
                  <c:v>-17.9084</c:v>
                </c:pt>
                <c:pt idx="2801">
                  <c:v>-19.732199999999999</c:v>
                </c:pt>
                <c:pt idx="2802">
                  <c:v>-20.4312</c:v>
                </c:pt>
                <c:pt idx="2803">
                  <c:v>-20.680900000000001</c:v>
                </c:pt>
                <c:pt idx="2804">
                  <c:v>-20.816299999999998</c:v>
                </c:pt>
                <c:pt idx="2805">
                  <c:v>-20.9268</c:v>
                </c:pt>
                <c:pt idx="2806">
                  <c:v>-21.042899999999999</c:v>
                </c:pt>
                <c:pt idx="2807">
                  <c:v>-21.143699999999999</c:v>
                </c:pt>
                <c:pt idx="2808">
                  <c:v>-21.215699999999998</c:v>
                </c:pt>
                <c:pt idx="2809">
                  <c:v>-21.314399999999999</c:v>
                </c:pt>
                <c:pt idx="2810">
                  <c:v>-21.390599999999999</c:v>
                </c:pt>
                <c:pt idx="2811">
                  <c:v>-21.467099999999999</c:v>
                </c:pt>
                <c:pt idx="2812">
                  <c:v>-21.523299999999999</c:v>
                </c:pt>
                <c:pt idx="2813">
                  <c:v>-21.598199999999999</c:v>
                </c:pt>
                <c:pt idx="2814">
                  <c:v>-21.668500000000002</c:v>
                </c:pt>
                <c:pt idx="2815">
                  <c:v>-21.720400000000001</c:v>
                </c:pt>
                <c:pt idx="2816">
                  <c:v>-21.790299999999998</c:v>
                </c:pt>
                <c:pt idx="2817">
                  <c:v>-21.8611</c:v>
                </c:pt>
                <c:pt idx="2818">
                  <c:v>-21.9145</c:v>
                </c:pt>
                <c:pt idx="2819">
                  <c:v>-21.966100000000001</c:v>
                </c:pt>
                <c:pt idx="2820">
                  <c:v>-22.018699999999999</c:v>
                </c:pt>
                <c:pt idx="2821">
                  <c:v>-22.081600000000002</c:v>
                </c:pt>
                <c:pt idx="2822">
                  <c:v>-22.151</c:v>
                </c:pt>
                <c:pt idx="2823">
                  <c:v>-22.1873</c:v>
                </c:pt>
                <c:pt idx="2824">
                  <c:v>-22.2378</c:v>
                </c:pt>
                <c:pt idx="2825">
                  <c:v>-22.3047</c:v>
                </c:pt>
                <c:pt idx="2826">
                  <c:v>-22.348199999999999</c:v>
                </c:pt>
                <c:pt idx="2827">
                  <c:v>-22.385000000000002</c:v>
                </c:pt>
                <c:pt idx="2828">
                  <c:v>-22.4526</c:v>
                </c:pt>
                <c:pt idx="2829">
                  <c:v>-22.5136</c:v>
                </c:pt>
                <c:pt idx="2830">
                  <c:v>-22.5444</c:v>
                </c:pt>
                <c:pt idx="2831">
                  <c:v>-22.604199999999999</c:v>
                </c:pt>
                <c:pt idx="2832">
                  <c:v>-22.653400000000001</c:v>
                </c:pt>
                <c:pt idx="2833">
                  <c:v>-22.7014</c:v>
                </c:pt>
                <c:pt idx="2834">
                  <c:v>-22.7363</c:v>
                </c:pt>
                <c:pt idx="2835">
                  <c:v>-22.7898</c:v>
                </c:pt>
                <c:pt idx="2836">
                  <c:v>-22.8461</c:v>
                </c:pt>
                <c:pt idx="2837">
                  <c:v>-22.8767</c:v>
                </c:pt>
                <c:pt idx="2838">
                  <c:v>-22.926400000000001</c:v>
                </c:pt>
                <c:pt idx="2839">
                  <c:v>-22.988199999999999</c:v>
                </c:pt>
                <c:pt idx="2840">
                  <c:v>-23.016200000000001</c:v>
                </c:pt>
                <c:pt idx="2841">
                  <c:v>-23.069299999999998</c:v>
                </c:pt>
                <c:pt idx="2842">
                  <c:v>-23.1144</c:v>
                </c:pt>
                <c:pt idx="2843">
                  <c:v>-23.164999999999999</c:v>
                </c:pt>
                <c:pt idx="2844">
                  <c:v>-23.210899999999999</c:v>
                </c:pt>
                <c:pt idx="2845">
                  <c:v>-23.2392</c:v>
                </c:pt>
                <c:pt idx="2846">
                  <c:v>-23.289300000000001</c:v>
                </c:pt>
                <c:pt idx="2847">
                  <c:v>-23.349599999999999</c:v>
                </c:pt>
                <c:pt idx="2848">
                  <c:v>-23.385999999999999</c:v>
                </c:pt>
                <c:pt idx="2849">
                  <c:v>-23.4148</c:v>
                </c:pt>
                <c:pt idx="2850">
                  <c:v>-23.470099999999999</c:v>
                </c:pt>
                <c:pt idx="2851">
                  <c:v>-23.518899999999999</c:v>
                </c:pt>
                <c:pt idx="2852">
                  <c:v>-23.551100000000002</c:v>
                </c:pt>
                <c:pt idx="2853">
                  <c:v>-23.5931</c:v>
                </c:pt>
                <c:pt idx="2854">
                  <c:v>-23.646899999999999</c:v>
                </c:pt>
                <c:pt idx="2855">
                  <c:v>-23.692799999999998</c:v>
                </c:pt>
                <c:pt idx="2856">
                  <c:v>-23.718399999999999</c:v>
                </c:pt>
                <c:pt idx="2857">
                  <c:v>-23.7714</c:v>
                </c:pt>
                <c:pt idx="2858">
                  <c:v>-23.8201</c:v>
                </c:pt>
                <c:pt idx="2859">
                  <c:v>-23.854199999999999</c:v>
                </c:pt>
                <c:pt idx="2860">
                  <c:v>-23.8919</c:v>
                </c:pt>
                <c:pt idx="2861">
                  <c:v>-23.952400000000001</c:v>
                </c:pt>
                <c:pt idx="2862">
                  <c:v>-23.987400000000001</c:v>
                </c:pt>
                <c:pt idx="2863">
                  <c:v>-24.018599999999999</c:v>
                </c:pt>
                <c:pt idx="2864">
                  <c:v>-24.060199999999998</c:v>
                </c:pt>
                <c:pt idx="2865">
                  <c:v>-24.1174</c:v>
                </c:pt>
                <c:pt idx="2866">
                  <c:v>-24.144200000000001</c:v>
                </c:pt>
                <c:pt idx="2867">
                  <c:v>-24.188700000000001</c:v>
                </c:pt>
                <c:pt idx="2868">
                  <c:v>-24.234000000000002</c:v>
                </c:pt>
                <c:pt idx="2869">
                  <c:v>-24.2865</c:v>
                </c:pt>
                <c:pt idx="2870">
                  <c:v>-24.315100000000001</c:v>
                </c:pt>
                <c:pt idx="2871">
                  <c:v>-24.351400000000002</c:v>
                </c:pt>
                <c:pt idx="2872">
                  <c:v>-24.397099999999998</c:v>
                </c:pt>
                <c:pt idx="2873">
                  <c:v>-24.461200000000002</c:v>
                </c:pt>
                <c:pt idx="2874">
                  <c:v>-24.476400000000002</c:v>
                </c:pt>
                <c:pt idx="2875">
                  <c:v>-24.525099999999998</c:v>
                </c:pt>
                <c:pt idx="2876">
                  <c:v>-24.5779</c:v>
                </c:pt>
                <c:pt idx="2877">
                  <c:v>-24.615300000000001</c:v>
                </c:pt>
                <c:pt idx="2878">
                  <c:v>-24.654800000000002</c:v>
                </c:pt>
                <c:pt idx="2879">
                  <c:v>-24.699400000000001</c:v>
                </c:pt>
                <c:pt idx="2880">
                  <c:v>-24.750800000000002</c:v>
                </c:pt>
                <c:pt idx="2881">
                  <c:v>-24.785699999999999</c:v>
                </c:pt>
                <c:pt idx="2882">
                  <c:v>-24.815999999999999</c:v>
                </c:pt>
                <c:pt idx="2883">
                  <c:v>-24.870799999999999</c:v>
                </c:pt>
                <c:pt idx="2884">
                  <c:v>-24.9175</c:v>
                </c:pt>
                <c:pt idx="2885">
                  <c:v>-24.945799999999998</c:v>
                </c:pt>
                <c:pt idx="2886">
                  <c:v>-24.996099999999998</c:v>
                </c:pt>
                <c:pt idx="2887">
                  <c:v>-25.050699999999999</c:v>
                </c:pt>
                <c:pt idx="2888">
                  <c:v>-25.078199999999999</c:v>
                </c:pt>
                <c:pt idx="2889">
                  <c:v>-25.123799999999999</c:v>
                </c:pt>
                <c:pt idx="2890">
                  <c:v>-25.170400000000001</c:v>
                </c:pt>
                <c:pt idx="2891">
                  <c:v>-25.215699999999998</c:v>
                </c:pt>
                <c:pt idx="2892">
                  <c:v>-25.246600000000001</c:v>
                </c:pt>
                <c:pt idx="2893">
                  <c:v>-25.296800000000001</c:v>
                </c:pt>
                <c:pt idx="2894">
                  <c:v>-25.340399999999999</c:v>
                </c:pt>
                <c:pt idx="2895">
                  <c:v>-25.383299999999998</c:v>
                </c:pt>
                <c:pt idx="2896">
                  <c:v>-25.421500000000002</c:v>
                </c:pt>
                <c:pt idx="2897">
                  <c:v>-25.468</c:v>
                </c:pt>
                <c:pt idx="2898">
                  <c:v>-25.518799999999999</c:v>
                </c:pt>
                <c:pt idx="2899">
                  <c:v>-25.5642</c:v>
                </c:pt>
                <c:pt idx="2900">
                  <c:v>-25.5944</c:v>
                </c:pt>
                <c:pt idx="2901">
                  <c:v>-25.650300000000001</c:v>
                </c:pt>
                <c:pt idx="2902">
                  <c:v>-25.6935</c:v>
                </c:pt>
                <c:pt idx="2903">
                  <c:v>-25.729600000000001</c:v>
                </c:pt>
                <c:pt idx="2904">
                  <c:v>-25.781199999999998</c:v>
                </c:pt>
                <c:pt idx="2905">
                  <c:v>-25.837599999999998</c:v>
                </c:pt>
                <c:pt idx="2906">
                  <c:v>-25.883600000000001</c:v>
                </c:pt>
                <c:pt idx="2907">
                  <c:v>-25.920300000000001</c:v>
                </c:pt>
                <c:pt idx="2908">
                  <c:v>-25.968</c:v>
                </c:pt>
                <c:pt idx="2909">
                  <c:v>-26.0154</c:v>
                </c:pt>
                <c:pt idx="2910">
                  <c:v>-26.055700000000002</c:v>
                </c:pt>
                <c:pt idx="2911">
                  <c:v>-26.101500000000001</c:v>
                </c:pt>
                <c:pt idx="2912">
                  <c:v>-26.159500000000001</c:v>
                </c:pt>
                <c:pt idx="2913">
                  <c:v>-26.2073</c:v>
                </c:pt>
                <c:pt idx="2914">
                  <c:v>-26.2424</c:v>
                </c:pt>
                <c:pt idx="2915">
                  <c:v>-26.3004</c:v>
                </c:pt>
                <c:pt idx="2916">
                  <c:v>-26.349900000000002</c:v>
                </c:pt>
                <c:pt idx="2917">
                  <c:v>-26.398099999999999</c:v>
                </c:pt>
                <c:pt idx="2918">
                  <c:v>-26.444600000000001</c:v>
                </c:pt>
                <c:pt idx="2919">
                  <c:v>-26.503599999999999</c:v>
                </c:pt>
                <c:pt idx="2920">
                  <c:v>-26.552800000000001</c:v>
                </c:pt>
                <c:pt idx="2921">
                  <c:v>-26.604399999999998</c:v>
                </c:pt>
                <c:pt idx="2922">
                  <c:v>-26.642199999999999</c:v>
                </c:pt>
                <c:pt idx="2923">
                  <c:v>-26.715399999999999</c:v>
                </c:pt>
                <c:pt idx="2924">
                  <c:v>-26.757100000000001</c:v>
                </c:pt>
                <c:pt idx="2925">
                  <c:v>-26.808499999999999</c:v>
                </c:pt>
                <c:pt idx="2926">
                  <c:v>-26.861000000000001</c:v>
                </c:pt>
                <c:pt idx="2927">
                  <c:v>-26.9312</c:v>
                </c:pt>
                <c:pt idx="2928">
                  <c:v>-26.970300000000002</c:v>
                </c:pt>
                <c:pt idx="2929">
                  <c:v>-27.034199999999998</c:v>
                </c:pt>
                <c:pt idx="2930">
                  <c:v>-27.087</c:v>
                </c:pt>
                <c:pt idx="2931">
                  <c:v>-27.159300000000002</c:v>
                </c:pt>
                <c:pt idx="2932">
                  <c:v>-27.2059</c:v>
                </c:pt>
                <c:pt idx="2933">
                  <c:v>-27.259699999999999</c:v>
                </c:pt>
                <c:pt idx="2934">
                  <c:v>-27.327200000000001</c:v>
                </c:pt>
                <c:pt idx="2935">
                  <c:v>-27.395</c:v>
                </c:pt>
                <c:pt idx="2936">
                  <c:v>-27.436299999999999</c:v>
                </c:pt>
                <c:pt idx="2937">
                  <c:v>-27.502300000000002</c:v>
                </c:pt>
                <c:pt idx="2938">
                  <c:v>-27.576899999999998</c:v>
                </c:pt>
                <c:pt idx="2939">
                  <c:v>-27.632200000000001</c:v>
                </c:pt>
                <c:pt idx="2940">
                  <c:v>-27.690899999999999</c:v>
                </c:pt>
                <c:pt idx="2941">
                  <c:v>-27.7713</c:v>
                </c:pt>
                <c:pt idx="2942">
                  <c:v>-27.837700000000002</c:v>
                </c:pt>
                <c:pt idx="2943">
                  <c:v>-27.899799999999999</c:v>
                </c:pt>
                <c:pt idx="2944">
                  <c:v>-27.971599999999999</c:v>
                </c:pt>
                <c:pt idx="2945">
                  <c:v>-28.049800000000001</c:v>
                </c:pt>
                <c:pt idx="2946">
                  <c:v>-28.109400000000001</c:v>
                </c:pt>
                <c:pt idx="2947">
                  <c:v>-28.181899999999999</c:v>
                </c:pt>
                <c:pt idx="2948">
                  <c:v>-28.252800000000001</c:v>
                </c:pt>
                <c:pt idx="2949">
                  <c:v>-28.3428</c:v>
                </c:pt>
                <c:pt idx="2950">
                  <c:v>-28.4161</c:v>
                </c:pt>
                <c:pt idx="2951">
                  <c:v>-28.4831</c:v>
                </c:pt>
                <c:pt idx="2952">
                  <c:v>-28.562899999999999</c:v>
                </c:pt>
                <c:pt idx="2953">
                  <c:v>-28.657800000000002</c:v>
                </c:pt>
                <c:pt idx="2954">
                  <c:v>-28.7348</c:v>
                </c:pt>
                <c:pt idx="2955">
                  <c:v>-28.8139</c:v>
                </c:pt>
                <c:pt idx="2956">
                  <c:v>-28.897200000000002</c:v>
                </c:pt>
                <c:pt idx="2957">
                  <c:v>-28.999500000000001</c:v>
                </c:pt>
                <c:pt idx="2958">
                  <c:v>-29.083600000000001</c:v>
                </c:pt>
                <c:pt idx="2959">
                  <c:v>-29.166699999999999</c:v>
                </c:pt>
                <c:pt idx="2960">
                  <c:v>-29.265499999999999</c:v>
                </c:pt>
                <c:pt idx="2961">
                  <c:v>-29.360399999999998</c:v>
                </c:pt>
                <c:pt idx="2962">
                  <c:v>-29.450199999999999</c:v>
                </c:pt>
                <c:pt idx="2963">
                  <c:v>-29.5581</c:v>
                </c:pt>
                <c:pt idx="2964">
                  <c:v>-29.6538</c:v>
                </c:pt>
                <c:pt idx="2965">
                  <c:v>-29.7486</c:v>
                </c:pt>
                <c:pt idx="2966">
                  <c:v>-29.8565</c:v>
                </c:pt>
                <c:pt idx="2967">
                  <c:v>-29.970300000000002</c:v>
                </c:pt>
                <c:pt idx="2968">
                  <c:v>-30.064499999999999</c:v>
                </c:pt>
                <c:pt idx="2969">
                  <c:v>-30.185600000000001</c:v>
                </c:pt>
                <c:pt idx="2970">
                  <c:v>-30.3017</c:v>
                </c:pt>
                <c:pt idx="2971">
                  <c:v>-30.418700000000001</c:v>
                </c:pt>
                <c:pt idx="2972">
                  <c:v>-30.541699999999999</c:v>
                </c:pt>
                <c:pt idx="2973">
                  <c:v>-30.657800000000002</c:v>
                </c:pt>
                <c:pt idx="2974">
                  <c:v>-30.782800000000002</c:v>
                </c:pt>
                <c:pt idx="2975">
                  <c:v>-30.924600000000002</c:v>
                </c:pt>
                <c:pt idx="2976">
                  <c:v>-31.043600000000001</c:v>
                </c:pt>
                <c:pt idx="2977">
                  <c:v>-31.183900000000001</c:v>
                </c:pt>
                <c:pt idx="2978">
                  <c:v>-31.327000000000002</c:v>
                </c:pt>
                <c:pt idx="2979">
                  <c:v>-31.466200000000001</c:v>
                </c:pt>
                <c:pt idx="2980">
                  <c:v>-31.596499999999999</c:v>
                </c:pt>
                <c:pt idx="2981">
                  <c:v>-31.746700000000001</c:v>
                </c:pt>
                <c:pt idx="2982">
                  <c:v>-31.910399999999999</c:v>
                </c:pt>
                <c:pt idx="2983">
                  <c:v>-32.0625</c:v>
                </c:pt>
                <c:pt idx="2984">
                  <c:v>-32.203000000000003</c:v>
                </c:pt>
                <c:pt idx="2985">
                  <c:v>-32.375599999999999</c:v>
                </c:pt>
                <c:pt idx="2986">
                  <c:v>-32.547600000000003</c:v>
                </c:pt>
                <c:pt idx="2987">
                  <c:v>-32.7121</c:v>
                </c:pt>
                <c:pt idx="2988">
                  <c:v>-32.878799999999998</c:v>
                </c:pt>
                <c:pt idx="2989">
                  <c:v>-33.076099999999997</c:v>
                </c:pt>
                <c:pt idx="2990">
                  <c:v>-33.258699999999997</c:v>
                </c:pt>
                <c:pt idx="2991">
                  <c:v>-33.4343</c:v>
                </c:pt>
                <c:pt idx="2992">
                  <c:v>-33.625300000000003</c:v>
                </c:pt>
                <c:pt idx="2993">
                  <c:v>-33.831800000000001</c:v>
                </c:pt>
                <c:pt idx="2994">
                  <c:v>-34.019799999999996</c:v>
                </c:pt>
                <c:pt idx="2995">
                  <c:v>-34.233899999999998</c:v>
                </c:pt>
                <c:pt idx="2996">
                  <c:v>-34.4512</c:v>
                </c:pt>
                <c:pt idx="2997">
                  <c:v>-34.663600000000002</c:v>
                </c:pt>
                <c:pt idx="2998">
                  <c:v>-34.889899999999997</c:v>
                </c:pt>
                <c:pt idx="2999">
                  <c:v>-35.107300000000002</c:v>
                </c:pt>
                <c:pt idx="3000">
                  <c:v>-35.348599999999998</c:v>
                </c:pt>
                <c:pt idx="3001">
                  <c:v>-35.594999999999999</c:v>
                </c:pt>
                <c:pt idx="3002">
                  <c:v>-35.830199999999998</c:v>
                </c:pt>
                <c:pt idx="3003">
                  <c:v>-36.0944</c:v>
                </c:pt>
                <c:pt idx="3004">
                  <c:v>-36.3508</c:v>
                </c:pt>
                <c:pt idx="3005">
                  <c:v>-36.626100000000001</c:v>
                </c:pt>
                <c:pt idx="3006">
                  <c:v>-36.8932</c:v>
                </c:pt>
                <c:pt idx="3007">
                  <c:v>-37.167900000000003</c:v>
                </c:pt>
                <c:pt idx="3008">
                  <c:v>-37.472700000000003</c:v>
                </c:pt>
                <c:pt idx="3009">
                  <c:v>-37.755600000000001</c:v>
                </c:pt>
                <c:pt idx="3010">
                  <c:v>-38.040900000000001</c:v>
                </c:pt>
                <c:pt idx="3011">
                  <c:v>-38.374099999999999</c:v>
                </c:pt>
                <c:pt idx="3012">
                  <c:v>-38.687399999999997</c:v>
                </c:pt>
                <c:pt idx="3013">
                  <c:v>-39.001199999999997</c:v>
                </c:pt>
                <c:pt idx="3014">
                  <c:v>-39.341500000000003</c:v>
                </c:pt>
                <c:pt idx="3015">
                  <c:v>-39.693800000000003</c:v>
                </c:pt>
                <c:pt idx="3016">
                  <c:v>-40.024999999999999</c:v>
                </c:pt>
                <c:pt idx="3017">
                  <c:v>-40.3904</c:v>
                </c:pt>
                <c:pt idx="3018">
                  <c:v>-40.755600000000001</c:v>
                </c:pt>
                <c:pt idx="3019">
                  <c:v>-41.140999999999998</c:v>
                </c:pt>
                <c:pt idx="3020">
                  <c:v>-41.516800000000003</c:v>
                </c:pt>
                <c:pt idx="3021">
                  <c:v>-41.914400000000001</c:v>
                </c:pt>
                <c:pt idx="3022">
                  <c:v>-42.324399999999997</c:v>
                </c:pt>
                <c:pt idx="3023">
                  <c:v>-42.741300000000003</c:v>
                </c:pt>
                <c:pt idx="3024">
                  <c:v>-43.1492</c:v>
                </c:pt>
                <c:pt idx="3025">
                  <c:v>-43.590699999999998</c:v>
                </c:pt>
                <c:pt idx="3026">
                  <c:v>-44.042900000000003</c:v>
                </c:pt>
                <c:pt idx="3027">
                  <c:v>-44.496600000000001</c:v>
                </c:pt>
                <c:pt idx="3028">
                  <c:v>-44.952100000000002</c:v>
                </c:pt>
                <c:pt idx="3029">
                  <c:v>-45.433300000000003</c:v>
                </c:pt>
                <c:pt idx="3030">
                  <c:v>-45.9345</c:v>
                </c:pt>
                <c:pt idx="3031">
                  <c:v>-46.421199999999999</c:v>
                </c:pt>
                <c:pt idx="3032">
                  <c:v>-46.93</c:v>
                </c:pt>
                <c:pt idx="3033">
                  <c:v>-47.469900000000003</c:v>
                </c:pt>
                <c:pt idx="3034">
                  <c:v>-48.006100000000004</c:v>
                </c:pt>
                <c:pt idx="3035">
                  <c:v>-48.5518</c:v>
                </c:pt>
                <c:pt idx="3036">
                  <c:v>-49.1008</c:v>
                </c:pt>
                <c:pt idx="3037">
                  <c:v>-49.682400000000001</c:v>
                </c:pt>
                <c:pt idx="3038">
                  <c:v>-50.265000000000001</c:v>
                </c:pt>
                <c:pt idx="3039">
                  <c:v>-50.865299999999998</c:v>
                </c:pt>
                <c:pt idx="3040">
                  <c:v>-51.488300000000002</c:v>
                </c:pt>
                <c:pt idx="3041">
                  <c:v>-52.113900000000001</c:v>
                </c:pt>
                <c:pt idx="3042">
                  <c:v>-52.743299999999998</c:v>
                </c:pt>
                <c:pt idx="3043">
                  <c:v>-53.3855</c:v>
                </c:pt>
                <c:pt idx="3044">
                  <c:v>-54.054200000000002</c:v>
                </c:pt>
                <c:pt idx="3045">
                  <c:v>-54.746699999999997</c:v>
                </c:pt>
                <c:pt idx="3046">
                  <c:v>-55.419899999999998</c:v>
                </c:pt>
                <c:pt idx="3047">
                  <c:v>-56.141599999999997</c:v>
                </c:pt>
                <c:pt idx="3048">
                  <c:v>-56.867600000000003</c:v>
                </c:pt>
                <c:pt idx="3049">
                  <c:v>-57.595599999999997</c:v>
                </c:pt>
                <c:pt idx="3050">
                  <c:v>-58.3414</c:v>
                </c:pt>
                <c:pt idx="3051">
                  <c:v>-59.113599999999998</c:v>
                </c:pt>
                <c:pt idx="3052">
                  <c:v>-59.891399999999997</c:v>
                </c:pt>
                <c:pt idx="3053">
                  <c:v>-60.688600000000001</c:v>
                </c:pt>
                <c:pt idx="3054">
                  <c:v>-61.491900000000001</c:v>
                </c:pt>
                <c:pt idx="3055">
                  <c:v>-62.330100000000002</c:v>
                </c:pt>
                <c:pt idx="3056">
                  <c:v>-63.166200000000003</c:v>
                </c:pt>
                <c:pt idx="3057">
                  <c:v>-64.009600000000006</c:v>
                </c:pt>
                <c:pt idx="3058">
                  <c:v>-64.886099999999999</c:v>
                </c:pt>
                <c:pt idx="3059">
                  <c:v>-65.791200000000003</c:v>
                </c:pt>
                <c:pt idx="3060">
                  <c:v>-66.681299999999993</c:v>
                </c:pt>
                <c:pt idx="3061">
                  <c:v>-67.612300000000005</c:v>
                </c:pt>
                <c:pt idx="3062">
                  <c:v>-68.546800000000005</c:v>
                </c:pt>
                <c:pt idx="3063">
                  <c:v>-69.497100000000003</c:v>
                </c:pt>
                <c:pt idx="3064">
                  <c:v>-70.468800000000002</c:v>
                </c:pt>
                <c:pt idx="3065">
                  <c:v>-71.458100000000002</c:v>
                </c:pt>
                <c:pt idx="3066">
                  <c:v>-72.453199999999995</c:v>
                </c:pt>
                <c:pt idx="3067">
                  <c:v>-73.490200000000002</c:v>
                </c:pt>
                <c:pt idx="3068">
                  <c:v>-74.502099999999999</c:v>
                </c:pt>
                <c:pt idx="3069">
                  <c:v>-75.557299999999998</c:v>
                </c:pt>
                <c:pt idx="3070">
                  <c:v>-76.639700000000005</c:v>
                </c:pt>
                <c:pt idx="3071">
                  <c:v>-77.713999999999999</c:v>
                </c:pt>
                <c:pt idx="3072">
                  <c:v>-78.812600000000003</c:v>
                </c:pt>
                <c:pt idx="3073">
                  <c:v>-79.940799999999996</c:v>
                </c:pt>
                <c:pt idx="3074">
                  <c:v>-81.074200000000005</c:v>
                </c:pt>
                <c:pt idx="3075">
                  <c:v>-82.2273</c:v>
                </c:pt>
                <c:pt idx="3076">
                  <c:v>-83.391599999999997</c:v>
                </c:pt>
                <c:pt idx="3077">
                  <c:v>-84.584400000000002</c:v>
                </c:pt>
                <c:pt idx="3078">
                  <c:v>-85.793700000000001</c:v>
                </c:pt>
                <c:pt idx="3079">
                  <c:v>-87.003399999999999</c:v>
                </c:pt>
                <c:pt idx="3080">
                  <c:v>-88.230599999999995</c:v>
                </c:pt>
                <c:pt idx="3081">
                  <c:v>-89.507599999999996</c:v>
                </c:pt>
                <c:pt idx="3082">
                  <c:v>-90.756699999999995</c:v>
                </c:pt>
                <c:pt idx="3083">
                  <c:v>-92.04</c:v>
                </c:pt>
                <c:pt idx="3084">
                  <c:v>-93.337599999999995</c:v>
                </c:pt>
                <c:pt idx="3085">
                  <c:v>-94.672700000000006</c:v>
                </c:pt>
                <c:pt idx="3086">
                  <c:v>-96.004499999999993</c:v>
                </c:pt>
                <c:pt idx="3087">
                  <c:v>-97.356700000000004</c:v>
                </c:pt>
                <c:pt idx="3088">
                  <c:v>-98.717299999999994</c:v>
                </c:pt>
                <c:pt idx="3089">
                  <c:v>-100.122</c:v>
                </c:pt>
                <c:pt idx="3090">
                  <c:v>-101.505</c:v>
                </c:pt>
                <c:pt idx="3091">
                  <c:v>-102.93600000000001</c:v>
                </c:pt>
                <c:pt idx="3092">
                  <c:v>-104.371</c:v>
                </c:pt>
                <c:pt idx="3093">
                  <c:v>-105.812</c:v>
                </c:pt>
                <c:pt idx="3094">
                  <c:v>-107.274</c:v>
                </c:pt>
                <c:pt idx="3095">
                  <c:v>-108.759</c:v>
                </c:pt>
                <c:pt idx="3096">
                  <c:v>-110.256</c:v>
                </c:pt>
                <c:pt idx="3097">
                  <c:v>-111.762</c:v>
                </c:pt>
                <c:pt idx="3098">
                  <c:v>-113.298</c:v>
                </c:pt>
                <c:pt idx="3099">
                  <c:v>-114.86</c:v>
                </c:pt>
                <c:pt idx="3100">
                  <c:v>-116.40600000000001</c:v>
                </c:pt>
                <c:pt idx="3101">
                  <c:v>-117.989</c:v>
                </c:pt>
                <c:pt idx="3102">
                  <c:v>-119.569</c:v>
                </c:pt>
                <c:pt idx="3103">
                  <c:v>-121.181</c:v>
                </c:pt>
                <c:pt idx="3104">
                  <c:v>-122.792</c:v>
                </c:pt>
                <c:pt idx="3105">
                  <c:v>-124.425</c:v>
                </c:pt>
                <c:pt idx="3106">
                  <c:v>-126.075</c:v>
                </c:pt>
                <c:pt idx="3107">
                  <c:v>-127.74</c:v>
                </c:pt>
                <c:pt idx="3108">
                  <c:v>-129.40899999999999</c:v>
                </c:pt>
                <c:pt idx="3109">
                  <c:v>-131.10499999999999</c:v>
                </c:pt>
                <c:pt idx="3110">
                  <c:v>-132.81</c:v>
                </c:pt>
                <c:pt idx="3111">
                  <c:v>-134.55199999999999</c:v>
                </c:pt>
                <c:pt idx="3112">
                  <c:v>-136.28399999999999</c:v>
                </c:pt>
                <c:pt idx="3113">
                  <c:v>-138.02099999999999</c:v>
                </c:pt>
                <c:pt idx="3114">
                  <c:v>-139.79900000000001</c:v>
                </c:pt>
                <c:pt idx="3115">
                  <c:v>-141.58600000000001</c:v>
                </c:pt>
                <c:pt idx="3116">
                  <c:v>-143.34</c:v>
                </c:pt>
                <c:pt idx="3117">
                  <c:v>-145.14699999999999</c:v>
                </c:pt>
                <c:pt idx="3118">
                  <c:v>-146.97800000000001</c:v>
                </c:pt>
                <c:pt idx="3119">
                  <c:v>-148.791</c:v>
                </c:pt>
                <c:pt idx="3120">
                  <c:v>-150.61500000000001</c:v>
                </c:pt>
                <c:pt idx="3121">
                  <c:v>-152.47999999999999</c:v>
                </c:pt>
                <c:pt idx="3122">
                  <c:v>-154.35300000000001</c:v>
                </c:pt>
                <c:pt idx="3123">
                  <c:v>-156.215</c:v>
                </c:pt>
                <c:pt idx="3124">
                  <c:v>-158.119</c:v>
                </c:pt>
                <c:pt idx="3125">
                  <c:v>-160.02799999999999</c:v>
                </c:pt>
                <c:pt idx="3126">
                  <c:v>-161.93199999999999</c:v>
                </c:pt>
                <c:pt idx="3127">
                  <c:v>-163.852</c:v>
                </c:pt>
                <c:pt idx="3128">
                  <c:v>-165.79300000000001</c:v>
                </c:pt>
                <c:pt idx="3129">
                  <c:v>-167.73599999999999</c:v>
                </c:pt>
                <c:pt idx="3130">
                  <c:v>-169.69200000000001</c:v>
                </c:pt>
                <c:pt idx="3131">
                  <c:v>-171.66</c:v>
                </c:pt>
                <c:pt idx="3132">
                  <c:v>-173.63499999999999</c:v>
                </c:pt>
                <c:pt idx="3133">
                  <c:v>-175.63</c:v>
                </c:pt>
                <c:pt idx="3134">
                  <c:v>-177.62799999999999</c:v>
                </c:pt>
                <c:pt idx="3135">
                  <c:v>-179.63</c:v>
                </c:pt>
                <c:pt idx="3136">
                  <c:v>-181.67</c:v>
                </c:pt>
                <c:pt idx="3137">
                  <c:v>-183.708</c:v>
                </c:pt>
                <c:pt idx="3138">
                  <c:v>-185.74299999999999</c:v>
                </c:pt>
                <c:pt idx="3139">
                  <c:v>-187.79599999999999</c:v>
                </c:pt>
                <c:pt idx="3140">
                  <c:v>-189.864</c:v>
                </c:pt>
                <c:pt idx="3141">
                  <c:v>-191.934</c:v>
                </c:pt>
                <c:pt idx="3142">
                  <c:v>-194.006</c:v>
                </c:pt>
                <c:pt idx="3143">
                  <c:v>-196.09899999999999</c:v>
                </c:pt>
                <c:pt idx="3144">
                  <c:v>-198.19200000000001</c:v>
                </c:pt>
                <c:pt idx="3145">
                  <c:v>-200.30799999999999</c:v>
                </c:pt>
                <c:pt idx="3146">
                  <c:v>-202.41300000000001</c:v>
                </c:pt>
                <c:pt idx="3147">
                  <c:v>-204.55099999999999</c:v>
                </c:pt>
                <c:pt idx="3148">
                  <c:v>-207.179</c:v>
                </c:pt>
                <c:pt idx="3149">
                  <c:v>-209.845</c:v>
                </c:pt>
                <c:pt idx="3150">
                  <c:v>-212.036</c:v>
                </c:pt>
                <c:pt idx="3151">
                  <c:v>-214.178</c:v>
                </c:pt>
                <c:pt idx="3152">
                  <c:v>-216.327</c:v>
                </c:pt>
                <c:pt idx="3153">
                  <c:v>-218.54599999999999</c:v>
                </c:pt>
                <c:pt idx="3154">
                  <c:v>-220.708</c:v>
                </c:pt>
                <c:pt idx="3155">
                  <c:v>-222.89599999999999</c:v>
                </c:pt>
                <c:pt idx="3156">
                  <c:v>-225.11799999999999</c:v>
                </c:pt>
                <c:pt idx="3157">
                  <c:v>-227.31800000000001</c:v>
                </c:pt>
                <c:pt idx="3158">
                  <c:v>-229.53</c:v>
                </c:pt>
                <c:pt idx="3159">
                  <c:v>-231.74600000000001</c:v>
                </c:pt>
                <c:pt idx="3160">
                  <c:v>-233.97300000000001</c:v>
                </c:pt>
                <c:pt idx="3161">
                  <c:v>-236.21799999999999</c:v>
                </c:pt>
                <c:pt idx="3162">
                  <c:v>-238.47</c:v>
                </c:pt>
                <c:pt idx="3163">
                  <c:v>-240.65199999999999</c:v>
                </c:pt>
                <c:pt idx="3164">
                  <c:v>-242.905</c:v>
                </c:pt>
                <c:pt idx="3165">
                  <c:v>-245.209</c:v>
                </c:pt>
                <c:pt idx="3166">
                  <c:v>-247.45500000000001</c:v>
                </c:pt>
                <c:pt idx="3167">
                  <c:v>-249.703</c:v>
                </c:pt>
                <c:pt idx="3168">
                  <c:v>-251.995</c:v>
                </c:pt>
                <c:pt idx="3169">
                  <c:v>-254.279</c:v>
                </c:pt>
                <c:pt idx="3170">
                  <c:v>-256.517</c:v>
                </c:pt>
                <c:pt idx="3171">
                  <c:v>-258.79000000000002</c:v>
                </c:pt>
                <c:pt idx="3172">
                  <c:v>-261.09800000000001</c:v>
                </c:pt>
                <c:pt idx="3173">
                  <c:v>-263.40800000000002</c:v>
                </c:pt>
                <c:pt idx="3174">
                  <c:v>-265.68900000000002</c:v>
                </c:pt>
                <c:pt idx="3175">
                  <c:v>-268.00299999999999</c:v>
                </c:pt>
                <c:pt idx="3176">
                  <c:v>-270.32100000000003</c:v>
                </c:pt>
                <c:pt idx="3177">
                  <c:v>-272.61099999999999</c:v>
                </c:pt>
                <c:pt idx="3178">
                  <c:v>-274.92</c:v>
                </c:pt>
                <c:pt idx="3179">
                  <c:v>-277.25099999999998</c:v>
                </c:pt>
                <c:pt idx="3180">
                  <c:v>-279.58199999999999</c:v>
                </c:pt>
                <c:pt idx="3181">
                  <c:v>-281.904</c:v>
                </c:pt>
                <c:pt idx="3182">
                  <c:v>-284.233</c:v>
                </c:pt>
                <c:pt idx="3183">
                  <c:v>-286.54000000000002</c:v>
                </c:pt>
                <c:pt idx="3184">
                  <c:v>-288.90300000000002</c:v>
                </c:pt>
                <c:pt idx="3185">
                  <c:v>-291.23700000000002</c:v>
                </c:pt>
                <c:pt idx="3186">
                  <c:v>-293.57400000000001</c:v>
                </c:pt>
                <c:pt idx="3187">
                  <c:v>-295.92599999999999</c:v>
                </c:pt>
                <c:pt idx="3188">
                  <c:v>-298.27300000000002</c:v>
                </c:pt>
                <c:pt idx="3189">
                  <c:v>-300.61700000000002</c:v>
                </c:pt>
                <c:pt idx="3190">
                  <c:v>-302.95999999999998</c:v>
                </c:pt>
                <c:pt idx="3191">
                  <c:v>-305.29700000000003</c:v>
                </c:pt>
                <c:pt idx="3192">
                  <c:v>-307.66399999999999</c:v>
                </c:pt>
                <c:pt idx="3193">
                  <c:v>-310.005</c:v>
                </c:pt>
                <c:pt idx="3194">
                  <c:v>-312.38499999999999</c:v>
                </c:pt>
                <c:pt idx="3195">
                  <c:v>-314.73099999999999</c:v>
                </c:pt>
                <c:pt idx="3196">
                  <c:v>-317.06799999999998</c:v>
                </c:pt>
                <c:pt idx="3197">
                  <c:v>-319.44299999999998</c:v>
                </c:pt>
                <c:pt idx="3198">
                  <c:v>-321.81700000000001</c:v>
                </c:pt>
                <c:pt idx="3199">
                  <c:v>-324.15100000000001</c:v>
                </c:pt>
                <c:pt idx="3200">
                  <c:v>-326.53199999999998</c:v>
                </c:pt>
                <c:pt idx="3201">
                  <c:v>-328.88600000000002</c:v>
                </c:pt>
                <c:pt idx="3202">
                  <c:v>-331.26</c:v>
                </c:pt>
                <c:pt idx="3203">
                  <c:v>-333.59100000000001</c:v>
                </c:pt>
                <c:pt idx="3204">
                  <c:v>-335.91800000000001</c:v>
                </c:pt>
                <c:pt idx="3205">
                  <c:v>-338.27499999999998</c:v>
                </c:pt>
                <c:pt idx="3206">
                  <c:v>-340.69</c:v>
                </c:pt>
                <c:pt idx="3207">
                  <c:v>-343.048</c:v>
                </c:pt>
                <c:pt idx="3208">
                  <c:v>-345.36200000000002</c:v>
                </c:pt>
                <c:pt idx="3209">
                  <c:v>-347.738</c:v>
                </c:pt>
                <c:pt idx="3210">
                  <c:v>-350.07400000000001</c:v>
                </c:pt>
                <c:pt idx="3211">
                  <c:v>-352.43299999999999</c:v>
                </c:pt>
                <c:pt idx="3212">
                  <c:v>-354.78300000000002</c:v>
                </c:pt>
                <c:pt idx="3213">
                  <c:v>-357.166</c:v>
                </c:pt>
                <c:pt idx="3214">
                  <c:v>-359.50900000000001</c:v>
                </c:pt>
                <c:pt idx="3215">
                  <c:v>-361.87200000000001</c:v>
                </c:pt>
                <c:pt idx="3216">
                  <c:v>-364.19900000000001</c:v>
                </c:pt>
                <c:pt idx="3217">
                  <c:v>-366.54500000000002</c:v>
                </c:pt>
                <c:pt idx="3218">
                  <c:v>-368.92099999999999</c:v>
                </c:pt>
                <c:pt idx="3219">
                  <c:v>-371.27</c:v>
                </c:pt>
                <c:pt idx="3220">
                  <c:v>-373.57299999999998</c:v>
                </c:pt>
                <c:pt idx="3221">
                  <c:v>-375.89499999999998</c:v>
                </c:pt>
                <c:pt idx="3222">
                  <c:v>-378.25599999999997</c:v>
                </c:pt>
                <c:pt idx="3223">
                  <c:v>-380.56299999999999</c:v>
                </c:pt>
                <c:pt idx="3224">
                  <c:v>-382.887</c:v>
                </c:pt>
                <c:pt idx="3225">
                  <c:v>-385.221</c:v>
                </c:pt>
                <c:pt idx="3226">
                  <c:v>-387.54700000000003</c:v>
                </c:pt>
                <c:pt idx="3227">
                  <c:v>-389.86799999999999</c:v>
                </c:pt>
                <c:pt idx="3228">
                  <c:v>-392.17500000000001</c:v>
                </c:pt>
                <c:pt idx="3229">
                  <c:v>-394.45100000000002</c:v>
                </c:pt>
                <c:pt idx="3230">
                  <c:v>-396.75099999999998</c:v>
                </c:pt>
                <c:pt idx="3231">
                  <c:v>-399.08300000000003</c:v>
                </c:pt>
                <c:pt idx="3232">
                  <c:v>-401.375</c:v>
                </c:pt>
                <c:pt idx="3233">
                  <c:v>-403.64100000000002</c:v>
                </c:pt>
                <c:pt idx="3234">
                  <c:v>-405.94299999999998</c:v>
                </c:pt>
                <c:pt idx="3235">
                  <c:v>-408.21</c:v>
                </c:pt>
                <c:pt idx="3236">
                  <c:v>-410.49299999999999</c:v>
                </c:pt>
                <c:pt idx="3237">
                  <c:v>-412.72800000000001</c:v>
                </c:pt>
                <c:pt idx="3238">
                  <c:v>-415.017</c:v>
                </c:pt>
                <c:pt idx="3239">
                  <c:v>-417.29599999999999</c:v>
                </c:pt>
                <c:pt idx="3240">
                  <c:v>-419.541</c:v>
                </c:pt>
                <c:pt idx="3241">
                  <c:v>-421.77600000000001</c:v>
                </c:pt>
                <c:pt idx="3242">
                  <c:v>-424.03</c:v>
                </c:pt>
                <c:pt idx="3243">
                  <c:v>-426.24400000000003</c:v>
                </c:pt>
                <c:pt idx="3244">
                  <c:v>-428.46300000000002</c:v>
                </c:pt>
                <c:pt idx="3245">
                  <c:v>-430.67099999999999</c:v>
                </c:pt>
                <c:pt idx="3246">
                  <c:v>-432.87099999999998</c:v>
                </c:pt>
                <c:pt idx="3247">
                  <c:v>-435.05900000000003</c:v>
                </c:pt>
                <c:pt idx="3248">
                  <c:v>-437.27600000000001</c:v>
                </c:pt>
                <c:pt idx="3249">
                  <c:v>-439.46699999999998</c:v>
                </c:pt>
                <c:pt idx="3250">
                  <c:v>-441.62299999999999</c:v>
                </c:pt>
                <c:pt idx="3251">
                  <c:v>-443.81200000000001</c:v>
                </c:pt>
                <c:pt idx="3252">
                  <c:v>-445.99599999999998</c:v>
                </c:pt>
                <c:pt idx="3253">
                  <c:v>-448.14</c:v>
                </c:pt>
                <c:pt idx="3254">
                  <c:v>-450.26499999999999</c:v>
                </c:pt>
                <c:pt idx="3255">
                  <c:v>-452.39299999999997</c:v>
                </c:pt>
                <c:pt idx="3256">
                  <c:v>-454.51900000000001</c:v>
                </c:pt>
                <c:pt idx="3257">
                  <c:v>-456.666</c:v>
                </c:pt>
                <c:pt idx="3258">
                  <c:v>-458.75099999999998</c:v>
                </c:pt>
                <c:pt idx="3259">
                  <c:v>-460.81599999999997</c:v>
                </c:pt>
                <c:pt idx="3260">
                  <c:v>-462.923</c:v>
                </c:pt>
                <c:pt idx="3261">
                  <c:v>-464.97399999999999</c:v>
                </c:pt>
                <c:pt idx="3262">
                  <c:v>-467.01299999999998</c:v>
                </c:pt>
                <c:pt idx="3263">
                  <c:v>-469.07600000000002</c:v>
                </c:pt>
                <c:pt idx="3264">
                  <c:v>-471.14800000000002</c:v>
                </c:pt>
                <c:pt idx="3265">
                  <c:v>-473.113</c:v>
                </c:pt>
                <c:pt idx="3266">
                  <c:v>-475.12900000000002</c:v>
                </c:pt>
                <c:pt idx="3267">
                  <c:v>-477.142</c:v>
                </c:pt>
                <c:pt idx="3268">
                  <c:v>-479.12299999999999</c:v>
                </c:pt>
                <c:pt idx="3269">
                  <c:v>-481.05799999999999</c:v>
                </c:pt>
                <c:pt idx="3270">
                  <c:v>-483.048</c:v>
                </c:pt>
                <c:pt idx="3271">
                  <c:v>-484.99900000000002</c:v>
                </c:pt>
                <c:pt idx="3272">
                  <c:v>-486.899</c:v>
                </c:pt>
                <c:pt idx="3273">
                  <c:v>-488.83100000000002</c:v>
                </c:pt>
                <c:pt idx="3274">
                  <c:v>-490.72500000000002</c:v>
                </c:pt>
                <c:pt idx="3275">
                  <c:v>-492.584</c:v>
                </c:pt>
                <c:pt idx="3276">
                  <c:v>-494.45499999999998</c:v>
                </c:pt>
                <c:pt idx="3277">
                  <c:v>-496.36700000000002</c:v>
                </c:pt>
                <c:pt idx="3278">
                  <c:v>-498.19799999999998</c:v>
                </c:pt>
                <c:pt idx="3279">
                  <c:v>-499.98200000000003</c:v>
                </c:pt>
                <c:pt idx="3280">
                  <c:v>-501.79399999999998</c:v>
                </c:pt>
                <c:pt idx="3281">
                  <c:v>-503.55799999999999</c:v>
                </c:pt>
                <c:pt idx="3282">
                  <c:v>-505.34199999999998</c:v>
                </c:pt>
                <c:pt idx="3283">
                  <c:v>-507.13099999999997</c:v>
                </c:pt>
                <c:pt idx="3284">
                  <c:v>-508.82299999999998</c:v>
                </c:pt>
                <c:pt idx="3285">
                  <c:v>-510.53899999999999</c:v>
                </c:pt>
                <c:pt idx="3286">
                  <c:v>-512.27300000000002</c:v>
                </c:pt>
                <c:pt idx="3287">
                  <c:v>-513.93399999999997</c:v>
                </c:pt>
                <c:pt idx="3288">
                  <c:v>-515.55600000000004</c:v>
                </c:pt>
                <c:pt idx="3289">
                  <c:v>-517.23599999999999</c:v>
                </c:pt>
                <c:pt idx="3290">
                  <c:v>-518.85500000000002</c:v>
                </c:pt>
                <c:pt idx="3291">
                  <c:v>-520.40700000000004</c:v>
                </c:pt>
                <c:pt idx="3292">
                  <c:v>-521.99199999999996</c:v>
                </c:pt>
                <c:pt idx="3293">
                  <c:v>-523.56100000000004</c:v>
                </c:pt>
                <c:pt idx="3294">
                  <c:v>-525.11800000000005</c:v>
                </c:pt>
                <c:pt idx="3295">
                  <c:v>-526.59400000000005</c:v>
                </c:pt>
                <c:pt idx="3296">
                  <c:v>-528.10799999999995</c:v>
                </c:pt>
                <c:pt idx="3297">
                  <c:v>-529.54499999999996</c:v>
                </c:pt>
                <c:pt idx="3298">
                  <c:v>-530.96600000000001</c:v>
                </c:pt>
                <c:pt idx="3299">
                  <c:v>-532.40599999999995</c:v>
                </c:pt>
                <c:pt idx="3300">
                  <c:v>-533.78</c:v>
                </c:pt>
                <c:pt idx="3301">
                  <c:v>-535.14599999999996</c:v>
                </c:pt>
                <c:pt idx="3302">
                  <c:v>-536.5</c:v>
                </c:pt>
                <c:pt idx="3303">
                  <c:v>-537.798</c:v>
                </c:pt>
                <c:pt idx="3304">
                  <c:v>-539.03599999999994</c:v>
                </c:pt>
                <c:pt idx="3305">
                  <c:v>-540.298</c:v>
                </c:pt>
                <c:pt idx="3306">
                  <c:v>-541.52800000000002</c:v>
                </c:pt>
                <c:pt idx="3307">
                  <c:v>-542.75599999999997</c:v>
                </c:pt>
                <c:pt idx="3308">
                  <c:v>-543.92100000000005</c:v>
                </c:pt>
                <c:pt idx="3309">
                  <c:v>-545.03399999999999</c:v>
                </c:pt>
                <c:pt idx="3310">
                  <c:v>-546.17700000000002</c:v>
                </c:pt>
                <c:pt idx="3311">
                  <c:v>-547.255</c:v>
                </c:pt>
                <c:pt idx="3312">
                  <c:v>-548.25400000000002</c:v>
                </c:pt>
                <c:pt idx="3313">
                  <c:v>-549.27</c:v>
                </c:pt>
                <c:pt idx="3314">
                  <c:v>-550.28899999999999</c:v>
                </c:pt>
                <c:pt idx="3315">
                  <c:v>-551.21500000000003</c:v>
                </c:pt>
                <c:pt idx="3316">
                  <c:v>-552.10299999999995</c:v>
                </c:pt>
                <c:pt idx="3317">
                  <c:v>-553</c:v>
                </c:pt>
                <c:pt idx="3318">
                  <c:v>-553.85</c:v>
                </c:pt>
                <c:pt idx="3319">
                  <c:v>-554.66099999999994</c:v>
                </c:pt>
                <c:pt idx="3320">
                  <c:v>-555.42399999999998</c:v>
                </c:pt>
                <c:pt idx="3321">
                  <c:v>-556.18100000000004</c:v>
                </c:pt>
                <c:pt idx="3322">
                  <c:v>-556.9</c:v>
                </c:pt>
                <c:pt idx="3323">
                  <c:v>-557.55999999999995</c:v>
                </c:pt>
                <c:pt idx="3324">
                  <c:v>-558.17899999999997</c:v>
                </c:pt>
                <c:pt idx="3325">
                  <c:v>-558.73099999999999</c:v>
                </c:pt>
                <c:pt idx="3326">
                  <c:v>-559.31899999999996</c:v>
                </c:pt>
                <c:pt idx="3327">
                  <c:v>-559.81899999999996</c:v>
                </c:pt>
                <c:pt idx="3328">
                  <c:v>-560.26900000000001</c:v>
                </c:pt>
                <c:pt idx="3329">
                  <c:v>-560.70600000000002</c:v>
                </c:pt>
                <c:pt idx="3330">
                  <c:v>-561.12400000000002</c:v>
                </c:pt>
                <c:pt idx="3331">
                  <c:v>-561.44600000000003</c:v>
                </c:pt>
                <c:pt idx="3332">
                  <c:v>-561.72</c:v>
                </c:pt>
                <c:pt idx="3333">
                  <c:v>-562.00400000000002</c:v>
                </c:pt>
                <c:pt idx="3334">
                  <c:v>-562.24599999999998</c:v>
                </c:pt>
                <c:pt idx="3335">
                  <c:v>-562.399</c:v>
                </c:pt>
                <c:pt idx="3336">
                  <c:v>-562.50400000000002</c:v>
                </c:pt>
                <c:pt idx="3337">
                  <c:v>-562.62900000000002</c:v>
                </c:pt>
                <c:pt idx="3338">
                  <c:v>-562.66999999999996</c:v>
                </c:pt>
                <c:pt idx="3339">
                  <c:v>-562.64400000000001</c:v>
                </c:pt>
                <c:pt idx="3340">
                  <c:v>-562.60299999999995</c:v>
                </c:pt>
                <c:pt idx="3341">
                  <c:v>-562.51400000000001</c:v>
                </c:pt>
                <c:pt idx="3342">
                  <c:v>-562.37300000000005</c:v>
                </c:pt>
                <c:pt idx="3343">
                  <c:v>-562.19899999999996</c:v>
                </c:pt>
                <c:pt idx="3344">
                  <c:v>-561.96900000000005</c:v>
                </c:pt>
                <c:pt idx="3345">
                  <c:v>-561.66999999999996</c:v>
                </c:pt>
                <c:pt idx="3346">
                  <c:v>-561.34299999999996</c:v>
                </c:pt>
                <c:pt idx="3347">
                  <c:v>-560.98199999999997</c:v>
                </c:pt>
                <c:pt idx="3348">
                  <c:v>-560.52099999999996</c:v>
                </c:pt>
                <c:pt idx="3349">
                  <c:v>-560.04999999999995</c:v>
                </c:pt>
                <c:pt idx="3350">
                  <c:v>-559.55999999999995</c:v>
                </c:pt>
                <c:pt idx="3351">
                  <c:v>-558.96500000000003</c:v>
                </c:pt>
                <c:pt idx="3352">
                  <c:v>-558.33699999999999</c:v>
                </c:pt>
                <c:pt idx="3353">
                  <c:v>-557.72699999999998</c:v>
                </c:pt>
                <c:pt idx="3354">
                  <c:v>-557.03399999999999</c:v>
                </c:pt>
                <c:pt idx="3355">
                  <c:v>-556.25900000000001</c:v>
                </c:pt>
                <c:pt idx="3356">
                  <c:v>-555.46500000000003</c:v>
                </c:pt>
                <c:pt idx="3357">
                  <c:v>-554.61</c:v>
                </c:pt>
                <c:pt idx="3358">
                  <c:v>-553.71699999999998</c:v>
                </c:pt>
                <c:pt idx="3359">
                  <c:v>-552.78800000000001</c:v>
                </c:pt>
                <c:pt idx="3360">
                  <c:v>-551.803</c:v>
                </c:pt>
                <c:pt idx="3361">
                  <c:v>-550.77599999999995</c:v>
                </c:pt>
                <c:pt idx="3362">
                  <c:v>-549.74599999999998</c:v>
                </c:pt>
                <c:pt idx="3363">
                  <c:v>-548.596</c:v>
                </c:pt>
                <c:pt idx="3364">
                  <c:v>-547.43899999999996</c:v>
                </c:pt>
                <c:pt idx="3365">
                  <c:v>-546.26900000000001</c:v>
                </c:pt>
                <c:pt idx="3366">
                  <c:v>-545.05100000000004</c:v>
                </c:pt>
                <c:pt idx="3367">
                  <c:v>-543.76700000000005</c:v>
                </c:pt>
                <c:pt idx="3368">
                  <c:v>-542.43700000000001</c:v>
                </c:pt>
                <c:pt idx="3369">
                  <c:v>-541.09900000000005</c:v>
                </c:pt>
                <c:pt idx="3370">
                  <c:v>-539.726</c:v>
                </c:pt>
                <c:pt idx="3371">
                  <c:v>-538.31399999999996</c:v>
                </c:pt>
                <c:pt idx="3372">
                  <c:v>-536.88400000000001</c:v>
                </c:pt>
                <c:pt idx="3373">
                  <c:v>-535.39700000000005</c:v>
                </c:pt>
                <c:pt idx="3374">
                  <c:v>-533.904</c:v>
                </c:pt>
                <c:pt idx="3375">
                  <c:v>-532.37599999999998</c:v>
                </c:pt>
                <c:pt idx="3376">
                  <c:v>-530.80399999999997</c:v>
                </c:pt>
                <c:pt idx="3377">
                  <c:v>-529.24199999999996</c:v>
                </c:pt>
                <c:pt idx="3378">
                  <c:v>-527.70799999999997</c:v>
                </c:pt>
                <c:pt idx="3379">
                  <c:v>-526.09100000000001</c:v>
                </c:pt>
                <c:pt idx="3380">
                  <c:v>-524.44799999999998</c:v>
                </c:pt>
                <c:pt idx="3381">
                  <c:v>-522.82899999999995</c:v>
                </c:pt>
                <c:pt idx="3382">
                  <c:v>-521.15700000000004</c:v>
                </c:pt>
                <c:pt idx="3383">
                  <c:v>-519.49800000000005</c:v>
                </c:pt>
                <c:pt idx="3384">
                  <c:v>-517.87</c:v>
                </c:pt>
                <c:pt idx="3385">
                  <c:v>-516.21299999999997</c:v>
                </c:pt>
                <c:pt idx="3386">
                  <c:v>-514.51599999999996</c:v>
                </c:pt>
                <c:pt idx="3387">
                  <c:v>-512.83600000000001</c:v>
                </c:pt>
                <c:pt idx="3388">
                  <c:v>-511.19299999999998</c:v>
                </c:pt>
                <c:pt idx="3389">
                  <c:v>-509.50599999999997</c:v>
                </c:pt>
                <c:pt idx="3390">
                  <c:v>-507.87200000000001</c:v>
                </c:pt>
                <c:pt idx="3391">
                  <c:v>-506.23099999999999</c:v>
                </c:pt>
                <c:pt idx="3392">
                  <c:v>-504.596</c:v>
                </c:pt>
                <c:pt idx="3393">
                  <c:v>-502.976</c:v>
                </c:pt>
                <c:pt idx="3394">
                  <c:v>-501.36500000000001</c:v>
                </c:pt>
                <c:pt idx="3395">
                  <c:v>-499.77499999999998</c:v>
                </c:pt>
                <c:pt idx="3396">
                  <c:v>-498.23399999999998</c:v>
                </c:pt>
                <c:pt idx="3397">
                  <c:v>-496.67</c:v>
                </c:pt>
                <c:pt idx="3398">
                  <c:v>-495.13600000000002</c:v>
                </c:pt>
                <c:pt idx="3399">
                  <c:v>-493.62799999999999</c:v>
                </c:pt>
                <c:pt idx="3400">
                  <c:v>-492.10899999999998</c:v>
                </c:pt>
                <c:pt idx="3401">
                  <c:v>-490.63799999999998</c:v>
                </c:pt>
                <c:pt idx="3402">
                  <c:v>-489.22800000000001</c:v>
                </c:pt>
                <c:pt idx="3403">
                  <c:v>-487.80399999999997</c:v>
                </c:pt>
                <c:pt idx="3404">
                  <c:v>-486.42</c:v>
                </c:pt>
                <c:pt idx="3405">
                  <c:v>-485.04599999999999</c:v>
                </c:pt>
                <c:pt idx="3406">
                  <c:v>-483.68099999999998</c:v>
                </c:pt>
                <c:pt idx="3407">
                  <c:v>-482.39800000000002</c:v>
                </c:pt>
                <c:pt idx="3408">
                  <c:v>-481.09699999999998</c:v>
                </c:pt>
                <c:pt idx="3409">
                  <c:v>-479.81599999999997</c:v>
                </c:pt>
                <c:pt idx="3410">
                  <c:v>-478.60599999999999</c:v>
                </c:pt>
                <c:pt idx="3411">
                  <c:v>-477.39600000000002</c:v>
                </c:pt>
                <c:pt idx="3412">
                  <c:v>-476.18900000000002</c:v>
                </c:pt>
                <c:pt idx="3413">
                  <c:v>-475.01499999999999</c:v>
                </c:pt>
                <c:pt idx="3414">
                  <c:v>-473.89400000000001</c:v>
                </c:pt>
                <c:pt idx="3415">
                  <c:v>-472.78300000000002</c:v>
                </c:pt>
                <c:pt idx="3416">
                  <c:v>-471.70100000000002</c:v>
                </c:pt>
                <c:pt idx="3417">
                  <c:v>-470.654</c:v>
                </c:pt>
                <c:pt idx="3418">
                  <c:v>-469.608</c:v>
                </c:pt>
                <c:pt idx="3419">
                  <c:v>-468.59800000000001</c:v>
                </c:pt>
                <c:pt idx="3420">
                  <c:v>-467.613</c:v>
                </c:pt>
                <c:pt idx="3421">
                  <c:v>-466.62799999999999</c:v>
                </c:pt>
                <c:pt idx="3422">
                  <c:v>-465.66899999999998</c:v>
                </c:pt>
                <c:pt idx="3423">
                  <c:v>-464.73099999999999</c:v>
                </c:pt>
                <c:pt idx="3424">
                  <c:v>-463.82799999999997</c:v>
                </c:pt>
                <c:pt idx="3425">
                  <c:v>-462.92700000000002</c:v>
                </c:pt>
                <c:pt idx="3426">
                  <c:v>-462.048</c:v>
                </c:pt>
                <c:pt idx="3427">
                  <c:v>-461.18900000000002</c:v>
                </c:pt>
                <c:pt idx="3428">
                  <c:v>-460.35700000000003</c:v>
                </c:pt>
                <c:pt idx="3429">
                  <c:v>-459.54300000000001</c:v>
                </c:pt>
                <c:pt idx="3430">
                  <c:v>-458.745</c:v>
                </c:pt>
                <c:pt idx="3431">
                  <c:v>-457.95800000000003</c:v>
                </c:pt>
                <c:pt idx="3432">
                  <c:v>-457.18400000000003</c:v>
                </c:pt>
                <c:pt idx="3433">
                  <c:v>-456.39299999999997</c:v>
                </c:pt>
                <c:pt idx="3434">
                  <c:v>-455.64</c:v>
                </c:pt>
                <c:pt idx="3435">
                  <c:v>-454.90800000000002</c:v>
                </c:pt>
                <c:pt idx="3436">
                  <c:v>-454.15100000000001</c:v>
                </c:pt>
                <c:pt idx="3437">
                  <c:v>-453.42899999999997</c:v>
                </c:pt>
                <c:pt idx="3438">
                  <c:v>-452.726</c:v>
                </c:pt>
                <c:pt idx="3439">
                  <c:v>-452.041</c:v>
                </c:pt>
                <c:pt idx="3440">
                  <c:v>-451.33199999999999</c:v>
                </c:pt>
                <c:pt idx="3441">
                  <c:v>-450.66500000000002</c:v>
                </c:pt>
                <c:pt idx="3442">
                  <c:v>-450.00599999999997</c:v>
                </c:pt>
                <c:pt idx="3443">
                  <c:v>-449.36799999999999</c:v>
                </c:pt>
                <c:pt idx="3444">
                  <c:v>-448.67099999999999</c:v>
                </c:pt>
                <c:pt idx="3445">
                  <c:v>-448.024</c:v>
                </c:pt>
                <c:pt idx="3446">
                  <c:v>-447.39600000000002</c:v>
                </c:pt>
                <c:pt idx="3447">
                  <c:v>-446.77199999999999</c:v>
                </c:pt>
                <c:pt idx="3448">
                  <c:v>-446.13799999999998</c:v>
                </c:pt>
                <c:pt idx="3449">
                  <c:v>-445.47399999999999</c:v>
                </c:pt>
                <c:pt idx="3450">
                  <c:v>-444.875</c:v>
                </c:pt>
                <c:pt idx="3451">
                  <c:v>-444.27499999999998</c:v>
                </c:pt>
                <c:pt idx="3452">
                  <c:v>-443.63799999999998</c:v>
                </c:pt>
                <c:pt idx="3453">
                  <c:v>-443.04599999999999</c:v>
                </c:pt>
                <c:pt idx="3454">
                  <c:v>-442.47800000000001</c:v>
                </c:pt>
                <c:pt idx="3455">
                  <c:v>-441.86099999999999</c:v>
                </c:pt>
                <c:pt idx="3456">
                  <c:v>-441.26900000000001</c:v>
                </c:pt>
                <c:pt idx="3457">
                  <c:v>-440.69799999999998</c:v>
                </c:pt>
                <c:pt idx="3458">
                  <c:v>-440.13799999999998</c:v>
                </c:pt>
                <c:pt idx="3459">
                  <c:v>-439.53899999999999</c:v>
                </c:pt>
                <c:pt idx="3460">
                  <c:v>-438.96</c:v>
                </c:pt>
                <c:pt idx="3461">
                  <c:v>-438.40499999999997</c:v>
                </c:pt>
                <c:pt idx="3462">
                  <c:v>-437.839</c:v>
                </c:pt>
                <c:pt idx="3463">
                  <c:v>-437.26799999999997</c:v>
                </c:pt>
                <c:pt idx="3464">
                  <c:v>-436.70499999999998</c:v>
                </c:pt>
                <c:pt idx="3465">
                  <c:v>-436.161</c:v>
                </c:pt>
                <c:pt idx="3466">
                  <c:v>-435.601</c:v>
                </c:pt>
                <c:pt idx="3467">
                  <c:v>-435.05099999999999</c:v>
                </c:pt>
                <c:pt idx="3468">
                  <c:v>-434.50700000000001</c:v>
                </c:pt>
                <c:pt idx="3469">
                  <c:v>-433.99700000000001</c:v>
                </c:pt>
                <c:pt idx="3470">
                  <c:v>-433.45</c:v>
                </c:pt>
                <c:pt idx="3471">
                  <c:v>-432.928</c:v>
                </c:pt>
                <c:pt idx="3472">
                  <c:v>-432.40899999999999</c:v>
                </c:pt>
                <c:pt idx="3473">
                  <c:v>-431.923</c:v>
                </c:pt>
                <c:pt idx="3474">
                  <c:v>-431.4</c:v>
                </c:pt>
                <c:pt idx="3475">
                  <c:v>-430.90499999999997</c:v>
                </c:pt>
                <c:pt idx="3476">
                  <c:v>-430.43099999999998</c:v>
                </c:pt>
                <c:pt idx="3477">
                  <c:v>-429.92099999999999</c:v>
                </c:pt>
                <c:pt idx="3478">
                  <c:v>-429.41800000000001</c:v>
                </c:pt>
                <c:pt idx="3479">
                  <c:v>-428.971</c:v>
                </c:pt>
                <c:pt idx="3480">
                  <c:v>-428.49200000000002</c:v>
                </c:pt>
                <c:pt idx="3481">
                  <c:v>-428.041</c:v>
                </c:pt>
                <c:pt idx="3482">
                  <c:v>-427.57600000000002</c:v>
                </c:pt>
                <c:pt idx="3483">
                  <c:v>-427.13499999999999</c:v>
                </c:pt>
                <c:pt idx="3484">
                  <c:v>-426.733</c:v>
                </c:pt>
                <c:pt idx="3485">
                  <c:v>-426.28399999999999</c:v>
                </c:pt>
                <c:pt idx="3486">
                  <c:v>-425.85500000000002</c:v>
                </c:pt>
                <c:pt idx="3487">
                  <c:v>-425.46300000000002</c:v>
                </c:pt>
                <c:pt idx="3488">
                  <c:v>-425.072</c:v>
                </c:pt>
                <c:pt idx="3489">
                  <c:v>-424.66500000000002</c:v>
                </c:pt>
                <c:pt idx="3490">
                  <c:v>-424.29700000000003</c:v>
                </c:pt>
                <c:pt idx="3491">
                  <c:v>-423.92599999999999</c:v>
                </c:pt>
                <c:pt idx="3492">
                  <c:v>-423.56799999999998</c:v>
                </c:pt>
                <c:pt idx="3493">
                  <c:v>-423.20100000000002</c:v>
                </c:pt>
                <c:pt idx="3494">
                  <c:v>-422.88099999999997</c:v>
                </c:pt>
                <c:pt idx="3495">
                  <c:v>-422.55700000000002</c:v>
                </c:pt>
                <c:pt idx="3496">
                  <c:v>-422.22199999999998</c:v>
                </c:pt>
                <c:pt idx="3497">
                  <c:v>-421.90199999999999</c:v>
                </c:pt>
                <c:pt idx="3498">
                  <c:v>-421.62</c:v>
                </c:pt>
                <c:pt idx="3499">
                  <c:v>-421.33100000000002</c:v>
                </c:pt>
                <c:pt idx="3500">
                  <c:v>-421.12099999999998</c:v>
                </c:pt>
                <c:pt idx="3501">
                  <c:v>-421.03699999999998</c:v>
                </c:pt>
                <c:pt idx="3502">
                  <c:v>-418.68400000000003</c:v>
                </c:pt>
                <c:pt idx="3503">
                  <c:v>-416.226</c:v>
                </c:pt>
                <c:pt idx="3504">
                  <c:v>-414.27</c:v>
                </c:pt>
                <c:pt idx="3505">
                  <c:v>-412.48099999999999</c:v>
                </c:pt>
                <c:pt idx="3506">
                  <c:v>-410.77600000000001</c:v>
                </c:pt>
                <c:pt idx="3507">
                  <c:v>-409.11099999999999</c:v>
                </c:pt>
                <c:pt idx="3508">
                  <c:v>-407.52499999999998</c:v>
                </c:pt>
                <c:pt idx="3509">
                  <c:v>-405.99700000000001</c:v>
                </c:pt>
                <c:pt idx="3510">
                  <c:v>-404.44499999999999</c:v>
                </c:pt>
                <c:pt idx="3511">
                  <c:v>-402.98599999999999</c:v>
                </c:pt>
                <c:pt idx="3512">
                  <c:v>-401.577</c:v>
                </c:pt>
                <c:pt idx="3513">
                  <c:v>-400.17500000000001</c:v>
                </c:pt>
                <c:pt idx="3514">
                  <c:v>-398.77300000000002</c:v>
                </c:pt>
                <c:pt idx="3515">
                  <c:v>-397.42200000000003</c:v>
                </c:pt>
                <c:pt idx="3516">
                  <c:v>-396.09100000000001</c:v>
                </c:pt>
                <c:pt idx="3517">
                  <c:v>-394.77100000000002</c:v>
                </c:pt>
                <c:pt idx="3518">
                  <c:v>-393.50200000000001</c:v>
                </c:pt>
                <c:pt idx="3519">
                  <c:v>-392.25099999999998</c:v>
                </c:pt>
                <c:pt idx="3520">
                  <c:v>-390.98899999999998</c:v>
                </c:pt>
                <c:pt idx="3521">
                  <c:v>-389.74099999999999</c:v>
                </c:pt>
                <c:pt idx="3522">
                  <c:v>-388.57600000000002</c:v>
                </c:pt>
                <c:pt idx="3523">
                  <c:v>-387.35199999999998</c:v>
                </c:pt>
                <c:pt idx="3524">
                  <c:v>-386.185</c:v>
                </c:pt>
                <c:pt idx="3525">
                  <c:v>-385.00200000000001</c:v>
                </c:pt>
                <c:pt idx="3526">
                  <c:v>-383.85599999999999</c:v>
                </c:pt>
                <c:pt idx="3527">
                  <c:v>-382.745</c:v>
                </c:pt>
                <c:pt idx="3528">
                  <c:v>-381.63099999999997</c:v>
                </c:pt>
                <c:pt idx="3529">
                  <c:v>-380.50200000000001</c:v>
                </c:pt>
                <c:pt idx="3530">
                  <c:v>-379.43</c:v>
                </c:pt>
                <c:pt idx="3531">
                  <c:v>-378.35</c:v>
                </c:pt>
                <c:pt idx="3532">
                  <c:v>-377.26600000000002</c:v>
                </c:pt>
                <c:pt idx="3533">
                  <c:v>-376.226</c:v>
                </c:pt>
                <c:pt idx="3534">
                  <c:v>-375.17200000000003</c:v>
                </c:pt>
                <c:pt idx="3535">
                  <c:v>-374.13600000000002</c:v>
                </c:pt>
                <c:pt idx="3536">
                  <c:v>-373.12700000000001</c:v>
                </c:pt>
                <c:pt idx="3537">
                  <c:v>-372.137</c:v>
                </c:pt>
                <c:pt idx="3538">
                  <c:v>-371.15100000000001</c:v>
                </c:pt>
                <c:pt idx="3539">
                  <c:v>-370.14800000000002</c:v>
                </c:pt>
                <c:pt idx="3540">
                  <c:v>-369.19</c:v>
                </c:pt>
                <c:pt idx="3541">
                  <c:v>-368.20499999999998</c:v>
                </c:pt>
                <c:pt idx="3542">
                  <c:v>-367.24</c:v>
                </c:pt>
                <c:pt idx="3543">
                  <c:v>-366.28</c:v>
                </c:pt>
                <c:pt idx="3544">
                  <c:v>-365.34899999999999</c:v>
                </c:pt>
                <c:pt idx="3545">
                  <c:v>-364.42099999999999</c:v>
                </c:pt>
                <c:pt idx="3546">
                  <c:v>-363.50200000000001</c:v>
                </c:pt>
                <c:pt idx="3547">
                  <c:v>-362.60300000000001</c:v>
                </c:pt>
                <c:pt idx="3548">
                  <c:v>-361.71199999999999</c:v>
                </c:pt>
                <c:pt idx="3549">
                  <c:v>-360.82100000000003</c:v>
                </c:pt>
                <c:pt idx="3550">
                  <c:v>-359.92500000000001</c:v>
                </c:pt>
                <c:pt idx="3551">
                  <c:v>-359.04</c:v>
                </c:pt>
                <c:pt idx="3552">
                  <c:v>-358.18799999999999</c:v>
                </c:pt>
                <c:pt idx="3553">
                  <c:v>-357.31</c:v>
                </c:pt>
                <c:pt idx="3554">
                  <c:v>-356.44900000000001</c:v>
                </c:pt>
                <c:pt idx="3555">
                  <c:v>-355.58199999999999</c:v>
                </c:pt>
                <c:pt idx="3556">
                  <c:v>-354.74599999999998</c:v>
                </c:pt>
                <c:pt idx="3557">
                  <c:v>-353.90300000000002</c:v>
                </c:pt>
                <c:pt idx="3558">
                  <c:v>-353.08499999999998</c:v>
                </c:pt>
                <c:pt idx="3559">
                  <c:v>-352.26299999999998</c:v>
                </c:pt>
                <c:pt idx="3560">
                  <c:v>-351.45100000000002</c:v>
                </c:pt>
                <c:pt idx="3561">
                  <c:v>-350.64</c:v>
                </c:pt>
                <c:pt idx="3562">
                  <c:v>-349.83199999999999</c:v>
                </c:pt>
                <c:pt idx="3563">
                  <c:v>-349.041</c:v>
                </c:pt>
                <c:pt idx="3564">
                  <c:v>-348.25599999999997</c:v>
                </c:pt>
                <c:pt idx="3565">
                  <c:v>-347.46199999999999</c:v>
                </c:pt>
                <c:pt idx="3566">
                  <c:v>-346.68599999999998</c:v>
                </c:pt>
                <c:pt idx="3567">
                  <c:v>-345.91</c:v>
                </c:pt>
                <c:pt idx="3568">
                  <c:v>-345.13900000000001</c:v>
                </c:pt>
                <c:pt idx="3569">
                  <c:v>-344.36099999999999</c:v>
                </c:pt>
                <c:pt idx="3570">
                  <c:v>-343.62900000000002</c:v>
                </c:pt>
                <c:pt idx="3571">
                  <c:v>-342.89400000000001</c:v>
                </c:pt>
                <c:pt idx="3572">
                  <c:v>-342.14100000000002</c:v>
                </c:pt>
                <c:pt idx="3573">
                  <c:v>-341.39400000000001</c:v>
                </c:pt>
                <c:pt idx="3574">
                  <c:v>-340.661</c:v>
                </c:pt>
                <c:pt idx="3575">
                  <c:v>-339.923</c:v>
                </c:pt>
                <c:pt idx="3576">
                  <c:v>-339.21600000000001</c:v>
                </c:pt>
                <c:pt idx="3577">
                  <c:v>-338.476</c:v>
                </c:pt>
                <c:pt idx="3578">
                  <c:v>-337.74799999999999</c:v>
                </c:pt>
                <c:pt idx="3579">
                  <c:v>-337.072</c:v>
                </c:pt>
                <c:pt idx="3580">
                  <c:v>-336.34800000000001</c:v>
                </c:pt>
                <c:pt idx="3581">
                  <c:v>-335.6</c:v>
                </c:pt>
                <c:pt idx="3582">
                  <c:v>-334.92200000000003</c:v>
                </c:pt>
                <c:pt idx="3583">
                  <c:v>-334.25200000000001</c:v>
                </c:pt>
                <c:pt idx="3584">
                  <c:v>-333.55700000000002</c:v>
                </c:pt>
                <c:pt idx="3585">
                  <c:v>-332.88099999999997</c:v>
                </c:pt>
                <c:pt idx="3586">
                  <c:v>-332.23</c:v>
                </c:pt>
                <c:pt idx="3587">
                  <c:v>-331.50400000000002</c:v>
                </c:pt>
                <c:pt idx="3588">
                  <c:v>-330.85199999999998</c:v>
                </c:pt>
                <c:pt idx="3589">
                  <c:v>-330.18799999999999</c:v>
                </c:pt>
                <c:pt idx="3590">
                  <c:v>-329.505</c:v>
                </c:pt>
                <c:pt idx="3591">
                  <c:v>-328.84100000000001</c:v>
                </c:pt>
                <c:pt idx="3592">
                  <c:v>-328.185</c:v>
                </c:pt>
                <c:pt idx="3593">
                  <c:v>-327.53399999999999</c:v>
                </c:pt>
                <c:pt idx="3594">
                  <c:v>-326.87400000000002</c:v>
                </c:pt>
                <c:pt idx="3595">
                  <c:v>-326.19400000000002</c:v>
                </c:pt>
                <c:pt idx="3596">
                  <c:v>-325.59100000000001</c:v>
                </c:pt>
                <c:pt idx="3597">
                  <c:v>-324.92</c:v>
                </c:pt>
                <c:pt idx="3598">
                  <c:v>-324.23899999999998</c:v>
                </c:pt>
                <c:pt idx="3599">
                  <c:v>-323.64999999999998</c:v>
                </c:pt>
                <c:pt idx="3600">
                  <c:v>-323.03300000000002</c:v>
                </c:pt>
                <c:pt idx="3601">
                  <c:v>-322.37200000000001</c:v>
                </c:pt>
                <c:pt idx="3602">
                  <c:v>-321.76499999999999</c:v>
                </c:pt>
                <c:pt idx="3603">
                  <c:v>-321.11900000000003</c:v>
                </c:pt>
                <c:pt idx="3604">
                  <c:v>-320.51499999999999</c:v>
                </c:pt>
                <c:pt idx="3605">
                  <c:v>-319.89</c:v>
                </c:pt>
                <c:pt idx="3606">
                  <c:v>-319.25299999999999</c:v>
                </c:pt>
                <c:pt idx="3607">
                  <c:v>-318.63799999999998</c:v>
                </c:pt>
                <c:pt idx="3608">
                  <c:v>-318.02300000000002</c:v>
                </c:pt>
                <c:pt idx="3609">
                  <c:v>-317.40100000000001</c:v>
                </c:pt>
                <c:pt idx="3610">
                  <c:v>-316.786</c:v>
                </c:pt>
                <c:pt idx="3611">
                  <c:v>-316.19499999999999</c:v>
                </c:pt>
                <c:pt idx="3612">
                  <c:v>-315.589</c:v>
                </c:pt>
                <c:pt idx="3613">
                  <c:v>-314.97000000000003</c:v>
                </c:pt>
                <c:pt idx="3614">
                  <c:v>-314.39299999999997</c:v>
                </c:pt>
                <c:pt idx="3615">
                  <c:v>-313.81299999999999</c:v>
                </c:pt>
                <c:pt idx="3616">
                  <c:v>-313.22000000000003</c:v>
                </c:pt>
                <c:pt idx="3617">
                  <c:v>-312.59100000000001</c:v>
                </c:pt>
                <c:pt idx="3618">
                  <c:v>-312.03399999999999</c:v>
                </c:pt>
                <c:pt idx="3619">
                  <c:v>-311.44299999999998</c:v>
                </c:pt>
                <c:pt idx="3620">
                  <c:v>-310.83699999999999</c:v>
                </c:pt>
                <c:pt idx="3621">
                  <c:v>-310.255</c:v>
                </c:pt>
                <c:pt idx="3622">
                  <c:v>-309.70100000000002</c:v>
                </c:pt>
                <c:pt idx="3623">
                  <c:v>-309.08800000000002</c:v>
                </c:pt>
                <c:pt idx="3624">
                  <c:v>-308.50799999999998</c:v>
                </c:pt>
                <c:pt idx="3625">
                  <c:v>-307.94499999999999</c:v>
                </c:pt>
                <c:pt idx="3626">
                  <c:v>-307.35399999999998</c:v>
                </c:pt>
                <c:pt idx="3627">
                  <c:v>-306.77600000000001</c:v>
                </c:pt>
                <c:pt idx="3628">
                  <c:v>-306.209</c:v>
                </c:pt>
                <c:pt idx="3629">
                  <c:v>-305.62200000000001</c:v>
                </c:pt>
                <c:pt idx="3630">
                  <c:v>-305.04700000000003</c:v>
                </c:pt>
                <c:pt idx="3631">
                  <c:v>-304.49</c:v>
                </c:pt>
                <c:pt idx="3632">
                  <c:v>-303.94</c:v>
                </c:pt>
                <c:pt idx="3633">
                  <c:v>-303.35300000000001</c:v>
                </c:pt>
                <c:pt idx="3634">
                  <c:v>-302.815</c:v>
                </c:pt>
                <c:pt idx="3635">
                  <c:v>-302.22199999999998</c:v>
                </c:pt>
                <c:pt idx="3636">
                  <c:v>-301.62799999999999</c:v>
                </c:pt>
                <c:pt idx="3637">
                  <c:v>-301.09699999999998</c:v>
                </c:pt>
                <c:pt idx="3638">
                  <c:v>-300.54300000000001</c:v>
                </c:pt>
                <c:pt idx="3639">
                  <c:v>-299.94200000000001</c:v>
                </c:pt>
                <c:pt idx="3640">
                  <c:v>-299.38299999999998</c:v>
                </c:pt>
                <c:pt idx="3641">
                  <c:v>-298.83300000000003</c:v>
                </c:pt>
                <c:pt idx="3642">
                  <c:v>-298.23</c:v>
                </c:pt>
                <c:pt idx="3643">
                  <c:v>-297.702</c:v>
                </c:pt>
                <c:pt idx="3644">
                  <c:v>-297.13900000000001</c:v>
                </c:pt>
                <c:pt idx="3645">
                  <c:v>-296.53699999999998</c:v>
                </c:pt>
                <c:pt idx="3646">
                  <c:v>-295.98500000000001</c:v>
                </c:pt>
                <c:pt idx="3647">
                  <c:v>-295.45499999999998</c:v>
                </c:pt>
                <c:pt idx="3648">
                  <c:v>-294.88799999999998</c:v>
                </c:pt>
                <c:pt idx="3649">
                  <c:v>-294.322</c:v>
                </c:pt>
                <c:pt idx="3650">
                  <c:v>-293.77999999999997</c:v>
                </c:pt>
                <c:pt idx="3651">
                  <c:v>-293.22000000000003</c:v>
                </c:pt>
                <c:pt idx="3652">
                  <c:v>-292.64999999999998</c:v>
                </c:pt>
                <c:pt idx="3653">
                  <c:v>-292.07</c:v>
                </c:pt>
                <c:pt idx="3654">
                  <c:v>-291.53199999999998</c:v>
                </c:pt>
                <c:pt idx="3655">
                  <c:v>-290.98399999999998</c:v>
                </c:pt>
                <c:pt idx="3656">
                  <c:v>-290.39</c:v>
                </c:pt>
                <c:pt idx="3657">
                  <c:v>-289.82499999999999</c:v>
                </c:pt>
                <c:pt idx="3658">
                  <c:v>-289.27600000000001</c:v>
                </c:pt>
                <c:pt idx="3659">
                  <c:v>-288.70100000000002</c:v>
                </c:pt>
                <c:pt idx="3660">
                  <c:v>-288.137</c:v>
                </c:pt>
                <c:pt idx="3661">
                  <c:v>-287.55</c:v>
                </c:pt>
                <c:pt idx="3662">
                  <c:v>-286.99900000000002</c:v>
                </c:pt>
                <c:pt idx="3663">
                  <c:v>-286.41500000000002</c:v>
                </c:pt>
                <c:pt idx="3664">
                  <c:v>-285.839</c:v>
                </c:pt>
                <c:pt idx="3665">
                  <c:v>-285.27199999999999</c:v>
                </c:pt>
                <c:pt idx="3666">
                  <c:v>-284.71699999999998</c:v>
                </c:pt>
                <c:pt idx="3667">
                  <c:v>-284.13900000000001</c:v>
                </c:pt>
                <c:pt idx="3668">
                  <c:v>-283.57100000000003</c:v>
                </c:pt>
                <c:pt idx="3669">
                  <c:v>-282.99099999999999</c:v>
                </c:pt>
                <c:pt idx="3670">
                  <c:v>-282.42</c:v>
                </c:pt>
                <c:pt idx="3671">
                  <c:v>-281.81799999999998</c:v>
                </c:pt>
                <c:pt idx="3672">
                  <c:v>-281.25400000000002</c:v>
                </c:pt>
                <c:pt idx="3673">
                  <c:v>-280.66000000000003</c:v>
                </c:pt>
                <c:pt idx="3674">
                  <c:v>-280.07299999999998</c:v>
                </c:pt>
                <c:pt idx="3675">
                  <c:v>-279.47699999999998</c:v>
                </c:pt>
                <c:pt idx="3676">
                  <c:v>-278.88299999999998</c:v>
                </c:pt>
                <c:pt idx="3677">
                  <c:v>-278.29899999999998</c:v>
                </c:pt>
                <c:pt idx="3678">
                  <c:v>-277.71100000000001</c:v>
                </c:pt>
                <c:pt idx="3679">
                  <c:v>-277.12299999999999</c:v>
                </c:pt>
                <c:pt idx="3680">
                  <c:v>-276.54000000000002</c:v>
                </c:pt>
                <c:pt idx="3681">
                  <c:v>-275.93</c:v>
                </c:pt>
                <c:pt idx="3682">
                  <c:v>-275.31400000000002</c:v>
                </c:pt>
                <c:pt idx="3683">
                  <c:v>-274.74099999999999</c:v>
                </c:pt>
                <c:pt idx="3684">
                  <c:v>-274.14699999999999</c:v>
                </c:pt>
                <c:pt idx="3685">
                  <c:v>-273.50299999999999</c:v>
                </c:pt>
                <c:pt idx="3686">
                  <c:v>-272.90199999999999</c:v>
                </c:pt>
                <c:pt idx="3687">
                  <c:v>-272.27499999999998</c:v>
                </c:pt>
                <c:pt idx="3688">
                  <c:v>-271.66199999999998</c:v>
                </c:pt>
                <c:pt idx="3689">
                  <c:v>-271.02800000000002</c:v>
                </c:pt>
                <c:pt idx="3690">
                  <c:v>-270.40899999999999</c:v>
                </c:pt>
                <c:pt idx="3691">
                  <c:v>-269.798</c:v>
                </c:pt>
                <c:pt idx="3692">
                  <c:v>-269.18200000000002</c:v>
                </c:pt>
                <c:pt idx="3693">
                  <c:v>-268.52699999999999</c:v>
                </c:pt>
                <c:pt idx="3694">
                  <c:v>-267.87799999999999</c:v>
                </c:pt>
                <c:pt idx="3695">
                  <c:v>-267.23599999999999</c:v>
                </c:pt>
                <c:pt idx="3696">
                  <c:v>-266.60500000000002</c:v>
                </c:pt>
                <c:pt idx="3697">
                  <c:v>-265.947</c:v>
                </c:pt>
                <c:pt idx="3698">
                  <c:v>-265.303</c:v>
                </c:pt>
                <c:pt idx="3699">
                  <c:v>-264.66699999999997</c:v>
                </c:pt>
                <c:pt idx="3700">
                  <c:v>-263.99799999999999</c:v>
                </c:pt>
                <c:pt idx="3701">
                  <c:v>-263.33300000000003</c:v>
                </c:pt>
                <c:pt idx="3702">
                  <c:v>-262.65699999999998</c:v>
                </c:pt>
                <c:pt idx="3703">
                  <c:v>-261.99700000000001</c:v>
                </c:pt>
                <c:pt idx="3704">
                  <c:v>-261.31400000000002</c:v>
                </c:pt>
                <c:pt idx="3705">
                  <c:v>-260.64999999999998</c:v>
                </c:pt>
                <c:pt idx="3706">
                  <c:v>-259.971</c:v>
                </c:pt>
                <c:pt idx="3707">
                  <c:v>-259.27100000000002</c:v>
                </c:pt>
                <c:pt idx="3708">
                  <c:v>-258.57299999999998</c:v>
                </c:pt>
                <c:pt idx="3709">
                  <c:v>-257.88</c:v>
                </c:pt>
                <c:pt idx="3710">
                  <c:v>-257.20100000000002</c:v>
                </c:pt>
                <c:pt idx="3711">
                  <c:v>-256.48599999999999</c:v>
                </c:pt>
                <c:pt idx="3712">
                  <c:v>-255.774</c:v>
                </c:pt>
                <c:pt idx="3713">
                  <c:v>-255.102</c:v>
                </c:pt>
                <c:pt idx="3714">
                  <c:v>-254.40799999999999</c:v>
                </c:pt>
                <c:pt idx="3715">
                  <c:v>-253.648</c:v>
                </c:pt>
                <c:pt idx="3716">
                  <c:v>-252.95</c:v>
                </c:pt>
                <c:pt idx="3717">
                  <c:v>-252.21600000000001</c:v>
                </c:pt>
                <c:pt idx="3718">
                  <c:v>-251.48099999999999</c:v>
                </c:pt>
                <c:pt idx="3719">
                  <c:v>-250.74</c:v>
                </c:pt>
                <c:pt idx="3720">
                  <c:v>-249.98500000000001</c:v>
                </c:pt>
                <c:pt idx="3721">
                  <c:v>-249.23699999999999</c:v>
                </c:pt>
                <c:pt idx="3722">
                  <c:v>-248.5</c:v>
                </c:pt>
                <c:pt idx="3723">
                  <c:v>-247.691</c:v>
                </c:pt>
                <c:pt idx="3724">
                  <c:v>-246.93899999999999</c:v>
                </c:pt>
                <c:pt idx="3725">
                  <c:v>-246.20099999999999</c:v>
                </c:pt>
                <c:pt idx="3726">
                  <c:v>-245.40899999999999</c:v>
                </c:pt>
                <c:pt idx="3727">
                  <c:v>-244.619</c:v>
                </c:pt>
                <c:pt idx="3728">
                  <c:v>-243.86500000000001</c:v>
                </c:pt>
                <c:pt idx="3729">
                  <c:v>-243.07300000000001</c:v>
                </c:pt>
                <c:pt idx="3730">
                  <c:v>-242.267</c:v>
                </c:pt>
                <c:pt idx="3731">
                  <c:v>-241.46600000000001</c:v>
                </c:pt>
                <c:pt idx="3732">
                  <c:v>-240.67500000000001</c:v>
                </c:pt>
                <c:pt idx="3733">
                  <c:v>-239.85499999999999</c:v>
                </c:pt>
                <c:pt idx="3734">
                  <c:v>-239.03899999999999</c:v>
                </c:pt>
                <c:pt idx="3735">
                  <c:v>-238.221</c:v>
                </c:pt>
                <c:pt idx="3736">
                  <c:v>-237.39</c:v>
                </c:pt>
                <c:pt idx="3737">
                  <c:v>-236.55699999999999</c:v>
                </c:pt>
                <c:pt idx="3738">
                  <c:v>-235.73599999999999</c:v>
                </c:pt>
                <c:pt idx="3739">
                  <c:v>-234.88399999999999</c:v>
                </c:pt>
                <c:pt idx="3740">
                  <c:v>-234.036</c:v>
                </c:pt>
                <c:pt idx="3741">
                  <c:v>-233.18600000000001</c:v>
                </c:pt>
                <c:pt idx="3742">
                  <c:v>-232.37</c:v>
                </c:pt>
                <c:pt idx="3743">
                  <c:v>-231.47499999999999</c:v>
                </c:pt>
                <c:pt idx="3744">
                  <c:v>-230.60499999999999</c:v>
                </c:pt>
                <c:pt idx="3745">
                  <c:v>-229.726</c:v>
                </c:pt>
                <c:pt idx="3746">
                  <c:v>-228.85300000000001</c:v>
                </c:pt>
                <c:pt idx="3747">
                  <c:v>-227.96600000000001</c:v>
                </c:pt>
                <c:pt idx="3748">
                  <c:v>-227.05699999999999</c:v>
                </c:pt>
                <c:pt idx="3749">
                  <c:v>-226.173</c:v>
                </c:pt>
                <c:pt idx="3750">
                  <c:v>-225.304</c:v>
                </c:pt>
                <c:pt idx="3751">
                  <c:v>-224.37799999999999</c:v>
                </c:pt>
                <c:pt idx="3752">
                  <c:v>-223.46</c:v>
                </c:pt>
                <c:pt idx="3753">
                  <c:v>-222.54499999999999</c:v>
                </c:pt>
                <c:pt idx="3754">
                  <c:v>-221.636</c:v>
                </c:pt>
                <c:pt idx="3755">
                  <c:v>-220.68700000000001</c:v>
                </c:pt>
                <c:pt idx="3756">
                  <c:v>-219.75</c:v>
                </c:pt>
                <c:pt idx="3757">
                  <c:v>-218.83199999999999</c:v>
                </c:pt>
                <c:pt idx="3758">
                  <c:v>-217.875</c:v>
                </c:pt>
                <c:pt idx="3759">
                  <c:v>-216.899</c:v>
                </c:pt>
                <c:pt idx="3760">
                  <c:v>-215.96899999999999</c:v>
                </c:pt>
                <c:pt idx="3761">
                  <c:v>-215.03299999999999</c:v>
                </c:pt>
                <c:pt idx="3762">
                  <c:v>-214.06</c:v>
                </c:pt>
                <c:pt idx="3763">
                  <c:v>-213.07</c:v>
                </c:pt>
                <c:pt idx="3764">
                  <c:v>-212.107</c:v>
                </c:pt>
                <c:pt idx="3765">
                  <c:v>-211.12</c:v>
                </c:pt>
                <c:pt idx="3766">
                  <c:v>-210.11600000000001</c:v>
                </c:pt>
                <c:pt idx="3767">
                  <c:v>-209.125</c:v>
                </c:pt>
                <c:pt idx="3768">
                  <c:v>-208.142</c:v>
                </c:pt>
                <c:pt idx="3769">
                  <c:v>-207.142</c:v>
                </c:pt>
                <c:pt idx="3770">
                  <c:v>-206.13399999999999</c:v>
                </c:pt>
                <c:pt idx="3771">
                  <c:v>-205.13399999999999</c:v>
                </c:pt>
                <c:pt idx="3772">
                  <c:v>-204.13300000000001</c:v>
                </c:pt>
                <c:pt idx="3773">
                  <c:v>-203.08600000000001</c:v>
                </c:pt>
                <c:pt idx="3774">
                  <c:v>-202.047</c:v>
                </c:pt>
                <c:pt idx="3775">
                  <c:v>-201.029</c:v>
                </c:pt>
                <c:pt idx="3776">
                  <c:v>-200.006</c:v>
                </c:pt>
                <c:pt idx="3777">
                  <c:v>-198.929</c:v>
                </c:pt>
                <c:pt idx="3778">
                  <c:v>-197.898</c:v>
                </c:pt>
                <c:pt idx="3779">
                  <c:v>-196.87100000000001</c:v>
                </c:pt>
                <c:pt idx="3780">
                  <c:v>-195.82</c:v>
                </c:pt>
                <c:pt idx="3781">
                  <c:v>-194.75800000000001</c:v>
                </c:pt>
                <c:pt idx="3782">
                  <c:v>-193.70400000000001</c:v>
                </c:pt>
                <c:pt idx="3783">
                  <c:v>-192.655</c:v>
                </c:pt>
                <c:pt idx="3784">
                  <c:v>-191.56399999999999</c:v>
                </c:pt>
                <c:pt idx="3785">
                  <c:v>-190.483</c:v>
                </c:pt>
                <c:pt idx="3786">
                  <c:v>-189.398</c:v>
                </c:pt>
                <c:pt idx="3787">
                  <c:v>-188.32900000000001</c:v>
                </c:pt>
                <c:pt idx="3788">
                  <c:v>-187.255</c:v>
                </c:pt>
                <c:pt idx="3789">
                  <c:v>-186.15700000000001</c:v>
                </c:pt>
                <c:pt idx="3790">
                  <c:v>-185.05500000000001</c:v>
                </c:pt>
                <c:pt idx="3791">
                  <c:v>-183.96100000000001</c:v>
                </c:pt>
                <c:pt idx="3792">
                  <c:v>-182.845</c:v>
                </c:pt>
                <c:pt idx="3793">
                  <c:v>-181.745</c:v>
                </c:pt>
                <c:pt idx="3794">
                  <c:v>-180.64500000000001</c:v>
                </c:pt>
                <c:pt idx="3795">
                  <c:v>-179.536</c:v>
                </c:pt>
                <c:pt idx="3796">
                  <c:v>-178.40899999999999</c:v>
                </c:pt>
                <c:pt idx="3797">
                  <c:v>-177.32300000000001</c:v>
                </c:pt>
                <c:pt idx="3798">
                  <c:v>-176.21299999999999</c:v>
                </c:pt>
                <c:pt idx="3799">
                  <c:v>-175.096</c:v>
                </c:pt>
                <c:pt idx="3800">
                  <c:v>-173.94800000000001</c:v>
                </c:pt>
                <c:pt idx="3801">
                  <c:v>-172.84200000000001</c:v>
                </c:pt>
                <c:pt idx="3802">
                  <c:v>-171.69</c:v>
                </c:pt>
                <c:pt idx="3803">
                  <c:v>-170.52500000000001</c:v>
                </c:pt>
                <c:pt idx="3804">
                  <c:v>-169.40600000000001</c:v>
                </c:pt>
                <c:pt idx="3805">
                  <c:v>-168.27199999999999</c:v>
                </c:pt>
                <c:pt idx="3806">
                  <c:v>-167.13300000000001</c:v>
                </c:pt>
                <c:pt idx="3807">
                  <c:v>-165.99700000000001</c:v>
                </c:pt>
                <c:pt idx="3808">
                  <c:v>-164.85400000000001</c:v>
                </c:pt>
                <c:pt idx="3809">
                  <c:v>-163.68799999999999</c:v>
                </c:pt>
                <c:pt idx="3810">
                  <c:v>-162.54599999999999</c:v>
                </c:pt>
                <c:pt idx="3811">
                  <c:v>-161.38</c:v>
                </c:pt>
                <c:pt idx="3812">
                  <c:v>-160.23699999999999</c:v>
                </c:pt>
                <c:pt idx="3813">
                  <c:v>-159.07</c:v>
                </c:pt>
                <c:pt idx="3814">
                  <c:v>-157.904</c:v>
                </c:pt>
                <c:pt idx="3815">
                  <c:v>-156.74700000000001</c:v>
                </c:pt>
                <c:pt idx="3816">
                  <c:v>-155.58799999999999</c:v>
                </c:pt>
                <c:pt idx="3817">
                  <c:v>-154.428</c:v>
                </c:pt>
                <c:pt idx="3818">
                  <c:v>-153.279</c:v>
                </c:pt>
                <c:pt idx="3819">
                  <c:v>-152.107</c:v>
                </c:pt>
                <c:pt idx="3820">
                  <c:v>-150.952</c:v>
                </c:pt>
                <c:pt idx="3821">
                  <c:v>-149.77199999999999</c:v>
                </c:pt>
                <c:pt idx="3822">
                  <c:v>-148.602</c:v>
                </c:pt>
                <c:pt idx="3823">
                  <c:v>-147.458</c:v>
                </c:pt>
                <c:pt idx="3824">
                  <c:v>-146.29599999999999</c:v>
                </c:pt>
                <c:pt idx="3825">
                  <c:v>-145.108</c:v>
                </c:pt>
                <c:pt idx="3826">
                  <c:v>-143.94999999999999</c:v>
                </c:pt>
                <c:pt idx="3827">
                  <c:v>-142.773</c:v>
                </c:pt>
                <c:pt idx="3828">
                  <c:v>-141.589</c:v>
                </c:pt>
                <c:pt idx="3829">
                  <c:v>-140.42400000000001</c:v>
                </c:pt>
                <c:pt idx="3830">
                  <c:v>-139.26900000000001</c:v>
                </c:pt>
                <c:pt idx="3831">
                  <c:v>-138.10900000000001</c:v>
                </c:pt>
                <c:pt idx="3832">
                  <c:v>-136.94900000000001</c:v>
                </c:pt>
                <c:pt idx="3833">
                  <c:v>-135.78800000000001</c:v>
                </c:pt>
                <c:pt idx="3834">
                  <c:v>-134.624</c:v>
                </c:pt>
                <c:pt idx="3835">
                  <c:v>-133.44800000000001</c:v>
                </c:pt>
                <c:pt idx="3836">
                  <c:v>-132.286</c:v>
                </c:pt>
                <c:pt idx="3837">
                  <c:v>-131.11500000000001</c:v>
                </c:pt>
                <c:pt idx="3838">
                  <c:v>-129.96700000000001</c:v>
                </c:pt>
                <c:pt idx="3839">
                  <c:v>-128.80500000000001</c:v>
                </c:pt>
                <c:pt idx="3840">
                  <c:v>-127.675</c:v>
                </c:pt>
                <c:pt idx="3841">
                  <c:v>-126.5</c:v>
                </c:pt>
                <c:pt idx="3842">
                  <c:v>-125.351</c:v>
                </c:pt>
                <c:pt idx="3843">
                  <c:v>-124.206</c:v>
                </c:pt>
                <c:pt idx="3844">
                  <c:v>-123.05800000000001</c:v>
                </c:pt>
                <c:pt idx="3845">
                  <c:v>-121.902</c:v>
                </c:pt>
                <c:pt idx="3846">
                  <c:v>-120.752</c:v>
                </c:pt>
                <c:pt idx="3847">
                  <c:v>-119.61799999999999</c:v>
                </c:pt>
                <c:pt idx="3848">
                  <c:v>-118.495</c:v>
                </c:pt>
                <c:pt idx="3849">
                  <c:v>-117.389</c:v>
                </c:pt>
                <c:pt idx="3850">
                  <c:v>-116.229</c:v>
                </c:pt>
                <c:pt idx="3851">
                  <c:v>-115.111</c:v>
                </c:pt>
                <c:pt idx="3852">
                  <c:v>-113.985</c:v>
                </c:pt>
                <c:pt idx="3853">
                  <c:v>-112.866</c:v>
                </c:pt>
                <c:pt idx="3854">
                  <c:v>-111.71899999999999</c:v>
                </c:pt>
                <c:pt idx="3855">
                  <c:v>-110.60899999999999</c:v>
                </c:pt>
                <c:pt idx="3856">
                  <c:v>-109.506</c:v>
                </c:pt>
                <c:pt idx="3857">
                  <c:v>-108.422</c:v>
                </c:pt>
                <c:pt idx="3858">
                  <c:v>-107.30500000000001</c:v>
                </c:pt>
                <c:pt idx="3859">
                  <c:v>-106.21899999999999</c:v>
                </c:pt>
                <c:pt idx="3860">
                  <c:v>-105.142</c:v>
                </c:pt>
                <c:pt idx="3861">
                  <c:v>-104.027</c:v>
                </c:pt>
                <c:pt idx="3862">
                  <c:v>-102.935</c:v>
                </c:pt>
                <c:pt idx="3863">
                  <c:v>-101.861</c:v>
                </c:pt>
                <c:pt idx="3864">
                  <c:v>-100.77800000000001</c:v>
                </c:pt>
                <c:pt idx="3865">
                  <c:v>-99.706299999999999</c:v>
                </c:pt>
                <c:pt idx="3866">
                  <c:v>-98.667900000000003</c:v>
                </c:pt>
                <c:pt idx="3867">
                  <c:v>-97.619399999999999</c:v>
                </c:pt>
                <c:pt idx="3868">
                  <c:v>-96.5471</c:v>
                </c:pt>
                <c:pt idx="3869">
                  <c:v>-95.272999999999996</c:v>
                </c:pt>
                <c:pt idx="3870">
                  <c:v>-93.960800000000006</c:v>
                </c:pt>
                <c:pt idx="3871">
                  <c:v>-92.915400000000005</c:v>
                </c:pt>
                <c:pt idx="3872">
                  <c:v>-91.878799999999998</c:v>
                </c:pt>
                <c:pt idx="3873">
                  <c:v>-90.875600000000006</c:v>
                </c:pt>
                <c:pt idx="3874">
                  <c:v>-89.848600000000005</c:v>
                </c:pt>
                <c:pt idx="3875">
                  <c:v>-88.841099999999997</c:v>
                </c:pt>
                <c:pt idx="3876">
                  <c:v>-87.842200000000005</c:v>
                </c:pt>
                <c:pt idx="3877">
                  <c:v>-86.853700000000003</c:v>
                </c:pt>
                <c:pt idx="3878">
                  <c:v>-85.857200000000006</c:v>
                </c:pt>
                <c:pt idx="3879">
                  <c:v>-84.868700000000004</c:v>
                </c:pt>
                <c:pt idx="3880">
                  <c:v>-83.895399999999995</c:v>
                </c:pt>
                <c:pt idx="3881">
                  <c:v>-82.935900000000004</c:v>
                </c:pt>
                <c:pt idx="3882">
                  <c:v>-81.961600000000004</c:v>
                </c:pt>
                <c:pt idx="3883">
                  <c:v>-81.011600000000001</c:v>
                </c:pt>
                <c:pt idx="3884">
                  <c:v>-80.076999999999998</c:v>
                </c:pt>
                <c:pt idx="3885">
                  <c:v>-79.128399999999999</c:v>
                </c:pt>
                <c:pt idx="3886">
                  <c:v>-78.180899999999994</c:v>
                </c:pt>
                <c:pt idx="3887">
                  <c:v>-77.263300000000001</c:v>
                </c:pt>
                <c:pt idx="3888">
                  <c:v>-76.354600000000005</c:v>
                </c:pt>
                <c:pt idx="3889">
                  <c:v>-75.441100000000006</c:v>
                </c:pt>
                <c:pt idx="3890">
                  <c:v>-74.533799999999999</c:v>
                </c:pt>
                <c:pt idx="3891">
                  <c:v>-73.635999999999996</c:v>
                </c:pt>
                <c:pt idx="3892">
                  <c:v>-72.749300000000005</c:v>
                </c:pt>
                <c:pt idx="3893">
                  <c:v>-71.866</c:v>
                </c:pt>
                <c:pt idx="3894">
                  <c:v>-70.994799999999998</c:v>
                </c:pt>
                <c:pt idx="3895">
                  <c:v>-70.1494</c:v>
                </c:pt>
                <c:pt idx="3896">
                  <c:v>-69.286699999999996</c:v>
                </c:pt>
                <c:pt idx="3897">
                  <c:v>-68.444699999999997</c:v>
                </c:pt>
                <c:pt idx="3898">
                  <c:v>-67.589200000000005</c:v>
                </c:pt>
                <c:pt idx="3899">
                  <c:v>-66.780199999999994</c:v>
                </c:pt>
                <c:pt idx="3900">
                  <c:v>-65.946200000000005</c:v>
                </c:pt>
                <c:pt idx="3901">
                  <c:v>-65.129400000000004</c:v>
                </c:pt>
                <c:pt idx="3902">
                  <c:v>-64.334500000000006</c:v>
                </c:pt>
                <c:pt idx="3903">
                  <c:v>-63.543300000000002</c:v>
                </c:pt>
                <c:pt idx="3904">
                  <c:v>-62.7331</c:v>
                </c:pt>
                <c:pt idx="3905">
                  <c:v>-61.959099999999999</c:v>
                </c:pt>
                <c:pt idx="3906">
                  <c:v>-61.196100000000001</c:v>
                </c:pt>
                <c:pt idx="3907">
                  <c:v>-60.435899999999997</c:v>
                </c:pt>
                <c:pt idx="3908">
                  <c:v>-59.672199999999997</c:v>
                </c:pt>
                <c:pt idx="3909">
                  <c:v>-58.937899999999999</c:v>
                </c:pt>
                <c:pt idx="3910">
                  <c:v>-58.197200000000002</c:v>
                </c:pt>
                <c:pt idx="3911">
                  <c:v>-57.469000000000001</c:v>
                </c:pt>
                <c:pt idx="3912">
                  <c:v>-56.753100000000003</c:v>
                </c:pt>
                <c:pt idx="3913">
                  <c:v>-56.0486</c:v>
                </c:pt>
                <c:pt idx="3914">
                  <c:v>-55.351500000000001</c:v>
                </c:pt>
                <c:pt idx="3915">
                  <c:v>-54.6631</c:v>
                </c:pt>
                <c:pt idx="3916">
                  <c:v>-53.971600000000002</c:v>
                </c:pt>
                <c:pt idx="3917">
                  <c:v>-53.313200000000002</c:v>
                </c:pt>
                <c:pt idx="3918">
                  <c:v>-52.640700000000002</c:v>
                </c:pt>
                <c:pt idx="3919">
                  <c:v>-51.984400000000001</c:v>
                </c:pt>
                <c:pt idx="3920">
                  <c:v>-51.347700000000003</c:v>
                </c:pt>
                <c:pt idx="3921">
                  <c:v>-50.712200000000003</c:v>
                </c:pt>
                <c:pt idx="3922">
                  <c:v>-50.083799999999997</c:v>
                </c:pt>
                <c:pt idx="3923">
                  <c:v>-49.453499999999998</c:v>
                </c:pt>
                <c:pt idx="3924">
                  <c:v>-48.852200000000003</c:v>
                </c:pt>
                <c:pt idx="3925">
                  <c:v>-48.255899999999997</c:v>
                </c:pt>
                <c:pt idx="3926">
                  <c:v>-47.648800000000001</c:v>
                </c:pt>
                <c:pt idx="3927">
                  <c:v>-47.065100000000001</c:v>
                </c:pt>
                <c:pt idx="3928">
                  <c:v>-46.507399999999997</c:v>
                </c:pt>
                <c:pt idx="3929">
                  <c:v>-45.937899999999999</c:v>
                </c:pt>
                <c:pt idx="3930">
                  <c:v>-45.3675</c:v>
                </c:pt>
                <c:pt idx="3931">
                  <c:v>-44.828699999999998</c:v>
                </c:pt>
                <c:pt idx="3932">
                  <c:v>-44.292299999999997</c:v>
                </c:pt>
                <c:pt idx="3933">
                  <c:v>-43.758800000000001</c:v>
                </c:pt>
                <c:pt idx="3934">
                  <c:v>-43.222099999999998</c:v>
                </c:pt>
                <c:pt idx="3935">
                  <c:v>-42.722000000000001</c:v>
                </c:pt>
                <c:pt idx="3936">
                  <c:v>-42.217300000000002</c:v>
                </c:pt>
                <c:pt idx="3937">
                  <c:v>-41.712699999999998</c:v>
                </c:pt>
                <c:pt idx="3938">
                  <c:v>-41.2181</c:v>
                </c:pt>
                <c:pt idx="3939">
                  <c:v>-40.747</c:v>
                </c:pt>
                <c:pt idx="3940">
                  <c:v>-40.267000000000003</c:v>
                </c:pt>
                <c:pt idx="3941">
                  <c:v>-39.801099999999998</c:v>
                </c:pt>
                <c:pt idx="3942">
                  <c:v>-39.337800000000001</c:v>
                </c:pt>
                <c:pt idx="3943">
                  <c:v>-38.897300000000001</c:v>
                </c:pt>
                <c:pt idx="3944">
                  <c:v>-38.452599999999997</c:v>
                </c:pt>
                <c:pt idx="3945">
                  <c:v>-38.013800000000003</c:v>
                </c:pt>
                <c:pt idx="3946">
                  <c:v>-37.589399999999998</c:v>
                </c:pt>
                <c:pt idx="3947">
                  <c:v>-37.186399999999999</c:v>
                </c:pt>
                <c:pt idx="3948">
                  <c:v>-36.761800000000001</c:v>
                </c:pt>
                <c:pt idx="3949">
                  <c:v>-36.351799999999997</c:v>
                </c:pt>
                <c:pt idx="3950">
                  <c:v>-35.962899999999998</c:v>
                </c:pt>
                <c:pt idx="3951">
                  <c:v>-35.581099999999999</c:v>
                </c:pt>
                <c:pt idx="3952">
                  <c:v>-35.188499999999998</c:v>
                </c:pt>
                <c:pt idx="3953">
                  <c:v>-34.821300000000001</c:v>
                </c:pt>
                <c:pt idx="3954">
                  <c:v>-34.456499999999998</c:v>
                </c:pt>
                <c:pt idx="3955">
                  <c:v>-34.0809</c:v>
                </c:pt>
                <c:pt idx="3956">
                  <c:v>-33.7288</c:v>
                </c:pt>
                <c:pt idx="3957">
                  <c:v>-33.401299999999999</c:v>
                </c:pt>
                <c:pt idx="3958">
                  <c:v>-33.057400000000001</c:v>
                </c:pt>
                <c:pt idx="3959">
                  <c:v>-32.713700000000003</c:v>
                </c:pt>
                <c:pt idx="3960">
                  <c:v>-32.388199999999998</c:v>
                </c:pt>
                <c:pt idx="3961">
                  <c:v>-32.071100000000001</c:v>
                </c:pt>
                <c:pt idx="3962">
                  <c:v>-31.7394</c:v>
                </c:pt>
                <c:pt idx="3963">
                  <c:v>-31.441600000000001</c:v>
                </c:pt>
                <c:pt idx="3964">
                  <c:v>-31.138100000000001</c:v>
                </c:pt>
                <c:pt idx="3965">
                  <c:v>-30.8565</c:v>
                </c:pt>
                <c:pt idx="3966">
                  <c:v>-30.5611</c:v>
                </c:pt>
                <c:pt idx="3967">
                  <c:v>-30.269300000000001</c:v>
                </c:pt>
                <c:pt idx="3968">
                  <c:v>-29.981100000000001</c:v>
                </c:pt>
                <c:pt idx="3969">
                  <c:v>-29.733000000000001</c:v>
                </c:pt>
                <c:pt idx="3970">
                  <c:v>-29.444500000000001</c:v>
                </c:pt>
                <c:pt idx="3971">
                  <c:v>-29.185300000000002</c:v>
                </c:pt>
                <c:pt idx="3972">
                  <c:v>-28.935300000000002</c:v>
                </c:pt>
                <c:pt idx="3973">
                  <c:v>-28.6858</c:v>
                </c:pt>
                <c:pt idx="3974">
                  <c:v>-28.431899999999999</c:v>
                </c:pt>
                <c:pt idx="3975">
                  <c:v>-28.204599999999999</c:v>
                </c:pt>
                <c:pt idx="3976">
                  <c:v>-27.9726</c:v>
                </c:pt>
                <c:pt idx="3977">
                  <c:v>-27.731300000000001</c:v>
                </c:pt>
                <c:pt idx="3978">
                  <c:v>-27.497599999999998</c:v>
                </c:pt>
                <c:pt idx="3979">
                  <c:v>-27.290099999999999</c:v>
                </c:pt>
                <c:pt idx="3980">
                  <c:v>-27.079799999999999</c:v>
                </c:pt>
                <c:pt idx="3981">
                  <c:v>-26.854199999999999</c:v>
                </c:pt>
                <c:pt idx="3982">
                  <c:v>-26.642800000000001</c:v>
                </c:pt>
                <c:pt idx="3983">
                  <c:v>-26.457999999999998</c:v>
                </c:pt>
                <c:pt idx="3984">
                  <c:v>-26.246300000000002</c:v>
                </c:pt>
                <c:pt idx="3985">
                  <c:v>-26.060500000000001</c:v>
                </c:pt>
                <c:pt idx="3986">
                  <c:v>-25.8628</c:v>
                </c:pt>
                <c:pt idx="3987">
                  <c:v>-25.685600000000001</c:v>
                </c:pt>
                <c:pt idx="3988">
                  <c:v>-25.501300000000001</c:v>
                </c:pt>
                <c:pt idx="3989">
                  <c:v>-25.3202</c:v>
                </c:pt>
                <c:pt idx="3990">
                  <c:v>-25.144400000000001</c:v>
                </c:pt>
                <c:pt idx="3991">
                  <c:v>-24.979500000000002</c:v>
                </c:pt>
                <c:pt idx="3992">
                  <c:v>-24.8035</c:v>
                </c:pt>
                <c:pt idx="3993">
                  <c:v>-24.645900000000001</c:v>
                </c:pt>
                <c:pt idx="3994">
                  <c:v>-24.485600000000002</c:v>
                </c:pt>
                <c:pt idx="3995">
                  <c:v>-24.330100000000002</c:v>
                </c:pt>
                <c:pt idx="3996">
                  <c:v>-24.164200000000001</c:v>
                </c:pt>
                <c:pt idx="3997">
                  <c:v>-24.0307</c:v>
                </c:pt>
                <c:pt idx="3998">
                  <c:v>-23.8841</c:v>
                </c:pt>
                <c:pt idx="3999">
                  <c:v>-23.741599999999998</c:v>
                </c:pt>
                <c:pt idx="4000">
                  <c:v>-23.581399999999999</c:v>
                </c:pt>
                <c:pt idx="4001">
                  <c:v>-23.463000000000001</c:v>
                </c:pt>
                <c:pt idx="4002">
                  <c:v>-23.332999999999998</c:v>
                </c:pt>
                <c:pt idx="4003">
                  <c:v>-23.191099999999999</c:v>
                </c:pt>
                <c:pt idx="4004">
                  <c:v>-23.058800000000002</c:v>
                </c:pt>
                <c:pt idx="4005">
                  <c:v>-22.945900000000002</c:v>
                </c:pt>
                <c:pt idx="4006">
                  <c:v>-22.822900000000001</c:v>
                </c:pt>
                <c:pt idx="4007">
                  <c:v>-22.686199999999999</c:v>
                </c:pt>
                <c:pt idx="4008">
                  <c:v>-22.5777</c:v>
                </c:pt>
                <c:pt idx="4009">
                  <c:v>-22.471599999999999</c:v>
                </c:pt>
                <c:pt idx="4010">
                  <c:v>-22.344999999999999</c:v>
                </c:pt>
                <c:pt idx="4011">
                  <c:v>-22.241</c:v>
                </c:pt>
                <c:pt idx="4012">
                  <c:v>-22.1373</c:v>
                </c:pt>
                <c:pt idx="4013">
                  <c:v>-22.031600000000001</c:v>
                </c:pt>
                <c:pt idx="4014">
                  <c:v>-21.915099999999999</c:v>
                </c:pt>
                <c:pt idx="4015">
                  <c:v>-21.816700000000001</c:v>
                </c:pt>
                <c:pt idx="4016">
                  <c:v>-21.731400000000001</c:v>
                </c:pt>
                <c:pt idx="4017">
                  <c:v>-21.6173</c:v>
                </c:pt>
                <c:pt idx="4018">
                  <c:v>-21.523099999999999</c:v>
                </c:pt>
                <c:pt idx="4019">
                  <c:v>-21.4331</c:v>
                </c:pt>
                <c:pt idx="4020">
                  <c:v>-21.334499999999998</c:v>
                </c:pt>
                <c:pt idx="4021">
                  <c:v>-21.2559</c:v>
                </c:pt>
                <c:pt idx="4022">
                  <c:v>-21.157499999999999</c:v>
                </c:pt>
                <c:pt idx="4023">
                  <c:v>-21.089200000000002</c:v>
                </c:pt>
                <c:pt idx="4024">
                  <c:v>-21.003900000000002</c:v>
                </c:pt>
                <c:pt idx="4025">
                  <c:v>-20.909800000000001</c:v>
                </c:pt>
                <c:pt idx="4026">
                  <c:v>-20.822500000000002</c:v>
                </c:pt>
                <c:pt idx="4027">
                  <c:v>-20.7592</c:v>
                </c:pt>
                <c:pt idx="4028">
                  <c:v>-20.663799999999998</c:v>
                </c:pt>
                <c:pt idx="4029">
                  <c:v>-20.596399999999999</c:v>
                </c:pt>
                <c:pt idx="4030">
                  <c:v>-20.5305</c:v>
                </c:pt>
                <c:pt idx="4031">
                  <c:v>-20.455500000000001</c:v>
                </c:pt>
                <c:pt idx="4032">
                  <c:v>-20.372599999999998</c:v>
                </c:pt>
                <c:pt idx="4033">
                  <c:v>-20.3048</c:v>
                </c:pt>
                <c:pt idx="4034">
                  <c:v>-20.2376</c:v>
                </c:pt>
                <c:pt idx="4035">
                  <c:v>-20.176200000000001</c:v>
                </c:pt>
                <c:pt idx="4036">
                  <c:v>-20.087900000000001</c:v>
                </c:pt>
                <c:pt idx="4037">
                  <c:v>-20.0322</c:v>
                </c:pt>
                <c:pt idx="4038">
                  <c:v>-19.966999999999999</c:v>
                </c:pt>
                <c:pt idx="4039">
                  <c:v>-19.895199999999999</c:v>
                </c:pt>
                <c:pt idx="4040">
                  <c:v>-19.843900000000001</c:v>
                </c:pt>
                <c:pt idx="4041">
                  <c:v>-19.778099999999998</c:v>
                </c:pt>
                <c:pt idx="4042">
                  <c:v>-19.720600000000001</c:v>
                </c:pt>
                <c:pt idx="4043">
                  <c:v>-19.667100000000001</c:v>
                </c:pt>
                <c:pt idx="4044">
                  <c:v>-19.593800000000002</c:v>
                </c:pt>
                <c:pt idx="4045">
                  <c:v>-19.545500000000001</c:v>
                </c:pt>
                <c:pt idx="4046">
                  <c:v>-19.485800000000001</c:v>
                </c:pt>
                <c:pt idx="4047">
                  <c:v>-19.430099999999999</c:v>
                </c:pt>
                <c:pt idx="4048">
                  <c:v>-19.385200000000001</c:v>
                </c:pt>
                <c:pt idx="4049">
                  <c:v>-19.337199999999999</c:v>
                </c:pt>
                <c:pt idx="4050">
                  <c:v>-19.273900000000001</c:v>
                </c:pt>
                <c:pt idx="4051">
                  <c:v>-19.2257</c:v>
                </c:pt>
                <c:pt idx="4052">
                  <c:v>-19.167999999999999</c:v>
                </c:pt>
                <c:pt idx="4053">
                  <c:v>-19.138300000000001</c:v>
                </c:pt>
                <c:pt idx="4054">
                  <c:v>-19.0764</c:v>
                </c:pt>
                <c:pt idx="4055">
                  <c:v>-19.0215</c:v>
                </c:pt>
                <c:pt idx="4056">
                  <c:v>-18.982099999999999</c:v>
                </c:pt>
                <c:pt idx="4057">
                  <c:v>-18.946100000000001</c:v>
                </c:pt>
                <c:pt idx="4058">
                  <c:v>-18.8796</c:v>
                </c:pt>
                <c:pt idx="4059">
                  <c:v>-18.839600000000001</c:v>
                </c:pt>
                <c:pt idx="4060">
                  <c:v>-18.803999999999998</c:v>
                </c:pt>
                <c:pt idx="4061">
                  <c:v>-18.757100000000001</c:v>
                </c:pt>
                <c:pt idx="4062">
                  <c:v>-18.7013</c:v>
                </c:pt>
                <c:pt idx="4063">
                  <c:v>-18.669</c:v>
                </c:pt>
                <c:pt idx="4064">
                  <c:v>-18.630800000000001</c:v>
                </c:pt>
                <c:pt idx="4065">
                  <c:v>-18.583100000000002</c:v>
                </c:pt>
                <c:pt idx="4066">
                  <c:v>-18.535</c:v>
                </c:pt>
                <c:pt idx="4067">
                  <c:v>-18.5122</c:v>
                </c:pt>
                <c:pt idx="4068">
                  <c:v>-18.459800000000001</c:v>
                </c:pt>
                <c:pt idx="4069">
                  <c:v>-18.415800000000001</c:v>
                </c:pt>
                <c:pt idx="4070">
                  <c:v>-18.372199999999999</c:v>
                </c:pt>
                <c:pt idx="4071">
                  <c:v>-18.344999999999999</c:v>
                </c:pt>
                <c:pt idx="4072">
                  <c:v>-18.3005</c:v>
                </c:pt>
                <c:pt idx="4073">
                  <c:v>-18.269200000000001</c:v>
                </c:pt>
                <c:pt idx="4074">
                  <c:v>-18.223299999999998</c:v>
                </c:pt>
                <c:pt idx="4075">
                  <c:v>-18.195599999999999</c:v>
                </c:pt>
                <c:pt idx="4076">
                  <c:v>-18.149699999999999</c:v>
                </c:pt>
                <c:pt idx="4077">
                  <c:v>-18.108599999999999</c:v>
                </c:pt>
                <c:pt idx="4078">
                  <c:v>-18.0791</c:v>
                </c:pt>
                <c:pt idx="4079">
                  <c:v>-18.0501</c:v>
                </c:pt>
                <c:pt idx="4080">
                  <c:v>-18.005299999999998</c:v>
                </c:pt>
                <c:pt idx="4081">
                  <c:v>-17.964300000000001</c:v>
                </c:pt>
                <c:pt idx="4082">
                  <c:v>-17.939900000000002</c:v>
                </c:pt>
                <c:pt idx="4083">
                  <c:v>-17.894300000000001</c:v>
                </c:pt>
                <c:pt idx="4084">
                  <c:v>-17.865300000000001</c:v>
                </c:pt>
                <c:pt idx="4085">
                  <c:v>-17.836099999999998</c:v>
                </c:pt>
                <c:pt idx="4086">
                  <c:v>-17.801600000000001</c:v>
                </c:pt>
                <c:pt idx="4087">
                  <c:v>-17.765599999999999</c:v>
                </c:pt>
                <c:pt idx="4088">
                  <c:v>-17.729600000000001</c:v>
                </c:pt>
                <c:pt idx="4089">
                  <c:v>-17.7072</c:v>
                </c:pt>
                <c:pt idx="4090">
                  <c:v>-17.669599999999999</c:v>
                </c:pt>
                <c:pt idx="4091">
                  <c:v>-17.6374</c:v>
                </c:pt>
                <c:pt idx="4092">
                  <c:v>-17.603999999999999</c:v>
                </c:pt>
                <c:pt idx="4093">
                  <c:v>-17.588200000000001</c:v>
                </c:pt>
                <c:pt idx="4094">
                  <c:v>-17.548100000000002</c:v>
                </c:pt>
                <c:pt idx="4095">
                  <c:v>-17.510000000000002</c:v>
                </c:pt>
                <c:pt idx="4096">
                  <c:v>-17.474699999999999</c:v>
                </c:pt>
                <c:pt idx="4097">
                  <c:v>-17.4572</c:v>
                </c:pt>
                <c:pt idx="4098">
                  <c:v>-17.4221</c:v>
                </c:pt>
                <c:pt idx="4099">
                  <c:v>-17.3904</c:v>
                </c:pt>
                <c:pt idx="4100">
                  <c:v>-17.3659</c:v>
                </c:pt>
                <c:pt idx="4101">
                  <c:v>-17.3431</c:v>
                </c:pt>
                <c:pt idx="4102">
                  <c:v>-17.293700000000001</c:v>
                </c:pt>
                <c:pt idx="4103">
                  <c:v>-17.275700000000001</c:v>
                </c:pt>
                <c:pt idx="4104">
                  <c:v>-17.253399999999999</c:v>
                </c:pt>
                <c:pt idx="4105">
                  <c:v>-17.2119</c:v>
                </c:pt>
                <c:pt idx="4106">
                  <c:v>-17.184200000000001</c:v>
                </c:pt>
                <c:pt idx="4107">
                  <c:v>-17.164400000000001</c:v>
                </c:pt>
                <c:pt idx="4108">
                  <c:v>-17.1386</c:v>
                </c:pt>
                <c:pt idx="4109">
                  <c:v>-17.098400000000002</c:v>
                </c:pt>
                <c:pt idx="4110">
                  <c:v>-17.073699999999999</c:v>
                </c:pt>
                <c:pt idx="4111">
                  <c:v>-17.049099999999999</c:v>
                </c:pt>
                <c:pt idx="4112">
                  <c:v>-17.034400000000002</c:v>
                </c:pt>
                <c:pt idx="4113">
                  <c:v>-16.990300000000001</c:v>
                </c:pt>
                <c:pt idx="4114">
                  <c:v>-16.965499999999999</c:v>
                </c:pt>
                <c:pt idx="4115">
                  <c:v>-16.944800000000001</c:v>
                </c:pt>
                <c:pt idx="4116">
                  <c:v>-16.910399999999999</c:v>
                </c:pt>
                <c:pt idx="4117">
                  <c:v>-16.887699999999999</c:v>
                </c:pt>
                <c:pt idx="4118">
                  <c:v>-16.8536</c:v>
                </c:pt>
                <c:pt idx="4119">
                  <c:v>-16.8294</c:v>
                </c:pt>
                <c:pt idx="4120">
                  <c:v>-16.803100000000001</c:v>
                </c:pt>
                <c:pt idx="4121">
                  <c:v>-16.7745</c:v>
                </c:pt>
                <c:pt idx="4122">
                  <c:v>-16.744800000000001</c:v>
                </c:pt>
                <c:pt idx="4123">
                  <c:v>-16.7378</c:v>
                </c:pt>
                <c:pt idx="4124">
                  <c:v>-16.689299999999999</c:v>
                </c:pt>
                <c:pt idx="4125">
                  <c:v>-16.673500000000001</c:v>
                </c:pt>
                <c:pt idx="4126">
                  <c:v>-16.654699999999998</c:v>
                </c:pt>
                <c:pt idx="4127">
                  <c:v>-16.621200000000002</c:v>
                </c:pt>
                <c:pt idx="4128">
                  <c:v>-16.5961</c:v>
                </c:pt>
                <c:pt idx="4129">
                  <c:v>-16.579699999999999</c:v>
                </c:pt>
                <c:pt idx="4130">
                  <c:v>-16.5473</c:v>
                </c:pt>
                <c:pt idx="4131">
                  <c:v>-16.526399999999999</c:v>
                </c:pt>
                <c:pt idx="4132">
                  <c:v>-16.484300000000001</c:v>
                </c:pt>
                <c:pt idx="4133">
                  <c:v>-16.469200000000001</c:v>
                </c:pt>
                <c:pt idx="4134">
                  <c:v>-16.448699999999999</c:v>
                </c:pt>
                <c:pt idx="4135">
                  <c:v>-16.419799999999999</c:v>
                </c:pt>
                <c:pt idx="4136">
                  <c:v>-16.385000000000002</c:v>
                </c:pt>
                <c:pt idx="4137">
                  <c:v>-16.375399999999999</c:v>
                </c:pt>
                <c:pt idx="4138">
                  <c:v>-16.338799999999999</c:v>
                </c:pt>
                <c:pt idx="4139">
                  <c:v>-16.313600000000001</c:v>
                </c:pt>
                <c:pt idx="4140">
                  <c:v>-16.292300000000001</c:v>
                </c:pt>
                <c:pt idx="4141">
                  <c:v>-16.270399999999999</c:v>
                </c:pt>
                <c:pt idx="4142">
                  <c:v>-16.2455</c:v>
                </c:pt>
                <c:pt idx="4143">
                  <c:v>-16.215800000000002</c:v>
                </c:pt>
                <c:pt idx="4144">
                  <c:v>-16.1937</c:v>
                </c:pt>
                <c:pt idx="4145">
                  <c:v>-16.177600000000002</c:v>
                </c:pt>
                <c:pt idx="4146">
                  <c:v>-16.138500000000001</c:v>
                </c:pt>
                <c:pt idx="4147">
                  <c:v>-16.117899999999999</c:v>
                </c:pt>
                <c:pt idx="4148">
                  <c:v>-16.099</c:v>
                </c:pt>
                <c:pt idx="4149">
                  <c:v>-16.076000000000001</c:v>
                </c:pt>
                <c:pt idx="4150">
                  <c:v>-16.045500000000001</c:v>
                </c:pt>
                <c:pt idx="4151">
                  <c:v>-16.027999999999999</c:v>
                </c:pt>
                <c:pt idx="4152">
                  <c:v>-16.006699999999999</c:v>
                </c:pt>
                <c:pt idx="4153">
                  <c:v>-15.982100000000001</c:v>
                </c:pt>
                <c:pt idx="4154">
                  <c:v>-15.940099999999999</c:v>
                </c:pt>
                <c:pt idx="4155">
                  <c:v>-15.932700000000001</c:v>
                </c:pt>
                <c:pt idx="4156">
                  <c:v>-15.903</c:v>
                </c:pt>
                <c:pt idx="4157">
                  <c:v>-15.876799999999999</c:v>
                </c:pt>
                <c:pt idx="4158">
                  <c:v>-15.8614</c:v>
                </c:pt>
                <c:pt idx="4159">
                  <c:v>-15.836600000000001</c:v>
                </c:pt>
                <c:pt idx="4160">
                  <c:v>-15.804500000000001</c:v>
                </c:pt>
                <c:pt idx="4161">
                  <c:v>-15.7842</c:v>
                </c:pt>
                <c:pt idx="4162">
                  <c:v>-15.76</c:v>
                </c:pt>
                <c:pt idx="4163">
                  <c:v>-15.739100000000001</c:v>
                </c:pt>
                <c:pt idx="4164">
                  <c:v>-15.714</c:v>
                </c:pt>
                <c:pt idx="4165">
                  <c:v>-15.7012</c:v>
                </c:pt>
                <c:pt idx="4166">
                  <c:v>-15.6678</c:v>
                </c:pt>
                <c:pt idx="4167">
                  <c:v>-15.651899999999999</c:v>
                </c:pt>
                <c:pt idx="4168">
                  <c:v>-15.6112</c:v>
                </c:pt>
                <c:pt idx="4169">
                  <c:v>-15.594200000000001</c:v>
                </c:pt>
                <c:pt idx="4170">
                  <c:v>-15.577400000000001</c:v>
                </c:pt>
                <c:pt idx="4171">
                  <c:v>-15.5572</c:v>
                </c:pt>
                <c:pt idx="4172">
                  <c:v>-15.5243</c:v>
                </c:pt>
                <c:pt idx="4173">
                  <c:v>-15.4999</c:v>
                </c:pt>
                <c:pt idx="4174">
                  <c:v>-15.481400000000001</c:v>
                </c:pt>
                <c:pt idx="4175">
                  <c:v>-15.450699999999999</c:v>
                </c:pt>
                <c:pt idx="4176">
                  <c:v>-15.4389</c:v>
                </c:pt>
                <c:pt idx="4177">
                  <c:v>-15.423</c:v>
                </c:pt>
                <c:pt idx="4178">
                  <c:v>-15.390599999999999</c:v>
                </c:pt>
                <c:pt idx="4179">
                  <c:v>-15.3622</c:v>
                </c:pt>
                <c:pt idx="4180">
                  <c:v>-15.340400000000001</c:v>
                </c:pt>
                <c:pt idx="4181">
                  <c:v>-15.332000000000001</c:v>
                </c:pt>
                <c:pt idx="4182">
                  <c:v>-15.2921</c:v>
                </c:pt>
                <c:pt idx="4183">
                  <c:v>-15.2669</c:v>
                </c:pt>
                <c:pt idx="4184">
                  <c:v>-15.254300000000001</c:v>
                </c:pt>
                <c:pt idx="4185">
                  <c:v>-15.2303</c:v>
                </c:pt>
                <c:pt idx="4186">
                  <c:v>-15.1991</c:v>
                </c:pt>
                <c:pt idx="4187">
                  <c:v>-15.188599999999999</c:v>
                </c:pt>
                <c:pt idx="4188">
                  <c:v>-15.1592</c:v>
                </c:pt>
                <c:pt idx="4189">
                  <c:v>-15.145200000000001</c:v>
                </c:pt>
                <c:pt idx="4190">
                  <c:v>-15.1152</c:v>
                </c:pt>
                <c:pt idx="4191">
                  <c:v>-15.0905</c:v>
                </c:pt>
                <c:pt idx="4192">
                  <c:v>-15.073700000000001</c:v>
                </c:pt>
                <c:pt idx="4193">
                  <c:v>-15.0482</c:v>
                </c:pt>
                <c:pt idx="4194">
                  <c:v>-15.020099999999999</c:v>
                </c:pt>
                <c:pt idx="4195">
                  <c:v>-15.0144</c:v>
                </c:pt>
                <c:pt idx="4196">
                  <c:v>-14.9656</c:v>
                </c:pt>
                <c:pt idx="4197">
                  <c:v>-14.9564</c:v>
                </c:pt>
                <c:pt idx="4198">
                  <c:v>-14.929500000000001</c:v>
                </c:pt>
                <c:pt idx="4199">
                  <c:v>-14.906599999999999</c:v>
                </c:pt>
                <c:pt idx="4200">
                  <c:v>-14.8886</c:v>
                </c:pt>
                <c:pt idx="4201">
                  <c:v>-14.8672</c:v>
                </c:pt>
                <c:pt idx="4202">
                  <c:v>-14.831799999999999</c:v>
                </c:pt>
                <c:pt idx="4203">
                  <c:v>-14.5596</c:v>
                </c:pt>
                <c:pt idx="4204">
                  <c:v>-16.386199999999999</c:v>
                </c:pt>
                <c:pt idx="4205">
                  <c:v>-17.090699999999998</c:v>
                </c:pt>
                <c:pt idx="4206">
                  <c:v>-17.304099999999998</c:v>
                </c:pt>
                <c:pt idx="4207">
                  <c:v>-17.426600000000001</c:v>
                </c:pt>
                <c:pt idx="4208">
                  <c:v>-17.535900000000002</c:v>
                </c:pt>
                <c:pt idx="4209">
                  <c:v>-17.6205</c:v>
                </c:pt>
                <c:pt idx="4210">
                  <c:v>-17.700399999999998</c:v>
                </c:pt>
                <c:pt idx="4211">
                  <c:v>-17.789300000000001</c:v>
                </c:pt>
                <c:pt idx="4212">
                  <c:v>-17.8492</c:v>
                </c:pt>
                <c:pt idx="4213">
                  <c:v>-17.9057</c:v>
                </c:pt>
                <c:pt idx="4214">
                  <c:v>-17.978999999999999</c:v>
                </c:pt>
                <c:pt idx="4215">
                  <c:v>-18.023099999999999</c:v>
                </c:pt>
                <c:pt idx="4216">
                  <c:v>-18.0822</c:v>
                </c:pt>
                <c:pt idx="4217">
                  <c:v>-18.136500000000002</c:v>
                </c:pt>
                <c:pt idx="4218">
                  <c:v>-18.189299999999999</c:v>
                </c:pt>
                <c:pt idx="4219">
                  <c:v>-18.2361</c:v>
                </c:pt>
                <c:pt idx="4220">
                  <c:v>-18.284800000000001</c:v>
                </c:pt>
                <c:pt idx="4221">
                  <c:v>-18.3277</c:v>
                </c:pt>
                <c:pt idx="4222">
                  <c:v>-18.386099999999999</c:v>
                </c:pt>
                <c:pt idx="4223">
                  <c:v>-18.407399999999999</c:v>
                </c:pt>
                <c:pt idx="4224">
                  <c:v>-18.4619</c:v>
                </c:pt>
                <c:pt idx="4225">
                  <c:v>-18.510999999999999</c:v>
                </c:pt>
                <c:pt idx="4226">
                  <c:v>-18.540500000000002</c:v>
                </c:pt>
                <c:pt idx="4227">
                  <c:v>-18.578900000000001</c:v>
                </c:pt>
                <c:pt idx="4228">
                  <c:v>-18.626999999999999</c:v>
                </c:pt>
                <c:pt idx="4229">
                  <c:v>-18.6646</c:v>
                </c:pt>
                <c:pt idx="4230">
                  <c:v>-18.714099999999998</c:v>
                </c:pt>
                <c:pt idx="4231">
                  <c:v>-18.7378</c:v>
                </c:pt>
                <c:pt idx="4232">
                  <c:v>-18.790299999999998</c:v>
                </c:pt>
                <c:pt idx="4233">
                  <c:v>-18.8172</c:v>
                </c:pt>
                <c:pt idx="4234">
                  <c:v>-18.8385</c:v>
                </c:pt>
                <c:pt idx="4235">
                  <c:v>-18.889700000000001</c:v>
                </c:pt>
                <c:pt idx="4236">
                  <c:v>-18.935700000000001</c:v>
                </c:pt>
                <c:pt idx="4237">
                  <c:v>-18.950800000000001</c:v>
                </c:pt>
                <c:pt idx="4238">
                  <c:v>-18.988900000000001</c:v>
                </c:pt>
                <c:pt idx="4239">
                  <c:v>-19.0289</c:v>
                </c:pt>
                <c:pt idx="4240">
                  <c:v>-19.069199999999999</c:v>
                </c:pt>
                <c:pt idx="4241">
                  <c:v>-19.095800000000001</c:v>
                </c:pt>
                <c:pt idx="4242">
                  <c:v>-19.1325</c:v>
                </c:pt>
                <c:pt idx="4243">
                  <c:v>-19.160799999999998</c:v>
                </c:pt>
                <c:pt idx="4244">
                  <c:v>-19.213699999999999</c:v>
                </c:pt>
                <c:pt idx="4245">
                  <c:v>-19.234000000000002</c:v>
                </c:pt>
                <c:pt idx="4246">
                  <c:v>-19.261299999999999</c:v>
                </c:pt>
                <c:pt idx="4247">
                  <c:v>-19.3003</c:v>
                </c:pt>
                <c:pt idx="4248">
                  <c:v>-19.331800000000001</c:v>
                </c:pt>
                <c:pt idx="4249">
                  <c:v>-19.3566</c:v>
                </c:pt>
                <c:pt idx="4250">
                  <c:v>-19.3947</c:v>
                </c:pt>
                <c:pt idx="4251">
                  <c:v>-19.420999999999999</c:v>
                </c:pt>
                <c:pt idx="4252">
                  <c:v>-19.455400000000001</c:v>
                </c:pt>
                <c:pt idx="4253">
                  <c:v>-19.482600000000001</c:v>
                </c:pt>
                <c:pt idx="4254">
                  <c:v>-19.524999999999999</c:v>
                </c:pt>
                <c:pt idx="4255">
                  <c:v>-19.554200000000002</c:v>
                </c:pt>
                <c:pt idx="4256">
                  <c:v>-19.575299999999999</c:v>
                </c:pt>
                <c:pt idx="4257">
                  <c:v>-19.6099</c:v>
                </c:pt>
                <c:pt idx="4258">
                  <c:v>-19.663699999999999</c:v>
                </c:pt>
                <c:pt idx="4259">
                  <c:v>-19.673500000000001</c:v>
                </c:pt>
                <c:pt idx="4260">
                  <c:v>-19.703399999999998</c:v>
                </c:pt>
                <c:pt idx="4261">
                  <c:v>-19.733699999999999</c:v>
                </c:pt>
                <c:pt idx="4262">
                  <c:v>-19.775600000000001</c:v>
                </c:pt>
                <c:pt idx="4263">
                  <c:v>-19.793099999999999</c:v>
                </c:pt>
                <c:pt idx="4264">
                  <c:v>-19.829699999999999</c:v>
                </c:pt>
                <c:pt idx="4265">
                  <c:v>-19.859400000000001</c:v>
                </c:pt>
                <c:pt idx="4266">
                  <c:v>-19.895299999999999</c:v>
                </c:pt>
                <c:pt idx="4267">
                  <c:v>-19.913900000000002</c:v>
                </c:pt>
                <c:pt idx="4268">
                  <c:v>-19.9527</c:v>
                </c:pt>
                <c:pt idx="4269">
                  <c:v>-19.987300000000001</c:v>
                </c:pt>
                <c:pt idx="4270">
                  <c:v>-20.016999999999999</c:v>
                </c:pt>
                <c:pt idx="4271">
                  <c:v>-20.043399999999998</c:v>
                </c:pt>
                <c:pt idx="4272">
                  <c:v>-20.086200000000002</c:v>
                </c:pt>
                <c:pt idx="4273">
                  <c:v>-20.1035</c:v>
                </c:pt>
                <c:pt idx="4274">
                  <c:v>-20.135899999999999</c:v>
                </c:pt>
                <c:pt idx="4275">
                  <c:v>-20.1599</c:v>
                </c:pt>
                <c:pt idx="4276">
                  <c:v>-20.205100000000002</c:v>
                </c:pt>
                <c:pt idx="4277">
                  <c:v>-20.2393</c:v>
                </c:pt>
                <c:pt idx="4278">
                  <c:v>-20.2544</c:v>
                </c:pt>
                <c:pt idx="4279">
                  <c:v>-20.284099999999999</c:v>
                </c:pt>
                <c:pt idx="4280">
                  <c:v>-20.329999999999998</c:v>
                </c:pt>
                <c:pt idx="4281">
                  <c:v>-20.357299999999999</c:v>
                </c:pt>
                <c:pt idx="4282">
                  <c:v>-20.377199999999998</c:v>
                </c:pt>
                <c:pt idx="4283">
                  <c:v>-20.417100000000001</c:v>
                </c:pt>
                <c:pt idx="4284">
                  <c:v>-20.448399999999999</c:v>
                </c:pt>
                <c:pt idx="4285">
                  <c:v>-20.473400000000002</c:v>
                </c:pt>
                <c:pt idx="4286">
                  <c:v>-20.5044</c:v>
                </c:pt>
                <c:pt idx="4287">
                  <c:v>-20.546700000000001</c:v>
                </c:pt>
                <c:pt idx="4288">
                  <c:v>-20.5808</c:v>
                </c:pt>
                <c:pt idx="4289">
                  <c:v>-20.593399999999999</c:v>
                </c:pt>
                <c:pt idx="4290">
                  <c:v>-20.631399999999999</c:v>
                </c:pt>
                <c:pt idx="4291">
                  <c:v>-20.668600000000001</c:v>
                </c:pt>
                <c:pt idx="4292">
                  <c:v>-20.697700000000001</c:v>
                </c:pt>
                <c:pt idx="4293">
                  <c:v>-20.722799999999999</c:v>
                </c:pt>
                <c:pt idx="4294">
                  <c:v>-20.755500000000001</c:v>
                </c:pt>
                <c:pt idx="4295">
                  <c:v>-20.794899999999998</c:v>
                </c:pt>
                <c:pt idx="4296">
                  <c:v>-20.822199999999999</c:v>
                </c:pt>
                <c:pt idx="4297">
                  <c:v>-20.851400000000002</c:v>
                </c:pt>
                <c:pt idx="4298">
                  <c:v>-20.891400000000001</c:v>
                </c:pt>
                <c:pt idx="4299">
                  <c:v>-20.924499999999998</c:v>
                </c:pt>
                <c:pt idx="4300">
                  <c:v>-20.9542</c:v>
                </c:pt>
                <c:pt idx="4301">
                  <c:v>-20.9834</c:v>
                </c:pt>
                <c:pt idx="4302">
                  <c:v>-21.024999999999999</c:v>
                </c:pt>
                <c:pt idx="4303">
                  <c:v>-21.047499999999999</c:v>
                </c:pt>
                <c:pt idx="4304">
                  <c:v>-21.081800000000001</c:v>
                </c:pt>
                <c:pt idx="4305">
                  <c:v>-21.1296</c:v>
                </c:pt>
                <c:pt idx="4306">
                  <c:v>-21.1572</c:v>
                </c:pt>
                <c:pt idx="4307">
                  <c:v>-21.180299999999999</c:v>
                </c:pt>
                <c:pt idx="4308">
                  <c:v>-21.2258</c:v>
                </c:pt>
                <c:pt idx="4309">
                  <c:v>-21.261199999999999</c:v>
                </c:pt>
                <c:pt idx="4310">
                  <c:v>-21.295000000000002</c:v>
                </c:pt>
                <c:pt idx="4311">
                  <c:v>-21.327400000000001</c:v>
                </c:pt>
                <c:pt idx="4312">
                  <c:v>-21.365600000000001</c:v>
                </c:pt>
                <c:pt idx="4313">
                  <c:v>-21.410399999999999</c:v>
                </c:pt>
                <c:pt idx="4314">
                  <c:v>-21.433599999999998</c:v>
                </c:pt>
                <c:pt idx="4315">
                  <c:v>-21.4727</c:v>
                </c:pt>
                <c:pt idx="4316">
                  <c:v>-21.507999999999999</c:v>
                </c:pt>
                <c:pt idx="4317">
                  <c:v>-21.544899999999998</c:v>
                </c:pt>
                <c:pt idx="4318">
                  <c:v>-21.584700000000002</c:v>
                </c:pt>
                <c:pt idx="4319">
                  <c:v>-21.614100000000001</c:v>
                </c:pt>
                <c:pt idx="4320">
                  <c:v>-21.663900000000002</c:v>
                </c:pt>
                <c:pt idx="4321">
                  <c:v>-21.703800000000001</c:v>
                </c:pt>
                <c:pt idx="4322">
                  <c:v>-21.7363</c:v>
                </c:pt>
                <c:pt idx="4323">
                  <c:v>-21.777000000000001</c:v>
                </c:pt>
                <c:pt idx="4324">
                  <c:v>-21.828700000000001</c:v>
                </c:pt>
                <c:pt idx="4325">
                  <c:v>-21.849399999999999</c:v>
                </c:pt>
                <c:pt idx="4326">
                  <c:v>-21.899699999999999</c:v>
                </c:pt>
                <c:pt idx="4327">
                  <c:v>-21.9466</c:v>
                </c:pt>
                <c:pt idx="4328">
                  <c:v>-21.994900000000001</c:v>
                </c:pt>
                <c:pt idx="4329">
                  <c:v>-22.0184</c:v>
                </c:pt>
                <c:pt idx="4330">
                  <c:v>-22.069199999999999</c:v>
                </c:pt>
                <c:pt idx="4331">
                  <c:v>-22.114899999999999</c:v>
                </c:pt>
                <c:pt idx="4332">
                  <c:v>-22.1585</c:v>
                </c:pt>
                <c:pt idx="4333">
                  <c:v>-22.200399999999998</c:v>
                </c:pt>
                <c:pt idx="4334">
                  <c:v>-22.253599999999999</c:v>
                </c:pt>
                <c:pt idx="4335">
                  <c:v>-22.305299999999999</c:v>
                </c:pt>
                <c:pt idx="4336">
                  <c:v>-22.346599999999999</c:v>
                </c:pt>
                <c:pt idx="4337">
                  <c:v>-22.388999999999999</c:v>
                </c:pt>
                <c:pt idx="4338">
                  <c:v>-22.441700000000001</c:v>
                </c:pt>
                <c:pt idx="4339">
                  <c:v>-22.494800000000001</c:v>
                </c:pt>
                <c:pt idx="4340">
                  <c:v>-22.537199999999999</c:v>
                </c:pt>
                <c:pt idx="4341">
                  <c:v>-22.582599999999999</c:v>
                </c:pt>
                <c:pt idx="4342">
                  <c:v>-22.654900000000001</c:v>
                </c:pt>
                <c:pt idx="4343">
                  <c:v>-22.6934</c:v>
                </c:pt>
                <c:pt idx="4344">
                  <c:v>-22.7453</c:v>
                </c:pt>
                <c:pt idx="4345">
                  <c:v>-22.798500000000001</c:v>
                </c:pt>
                <c:pt idx="4346">
                  <c:v>-22.8584</c:v>
                </c:pt>
                <c:pt idx="4347">
                  <c:v>-22.919899999999998</c:v>
                </c:pt>
                <c:pt idx="4348">
                  <c:v>-22.973500000000001</c:v>
                </c:pt>
                <c:pt idx="4349">
                  <c:v>-23.027999999999999</c:v>
                </c:pt>
                <c:pt idx="4350">
                  <c:v>-23.098199999999999</c:v>
                </c:pt>
                <c:pt idx="4351">
                  <c:v>-23.1492</c:v>
                </c:pt>
                <c:pt idx="4352">
                  <c:v>-23.200600000000001</c:v>
                </c:pt>
                <c:pt idx="4353">
                  <c:v>-23.280200000000001</c:v>
                </c:pt>
                <c:pt idx="4354">
                  <c:v>-23.342300000000002</c:v>
                </c:pt>
                <c:pt idx="4355">
                  <c:v>-23.4011</c:v>
                </c:pt>
                <c:pt idx="4356">
                  <c:v>-23.473400000000002</c:v>
                </c:pt>
                <c:pt idx="4357">
                  <c:v>-23.5413</c:v>
                </c:pt>
                <c:pt idx="4358">
                  <c:v>-23.615400000000001</c:v>
                </c:pt>
                <c:pt idx="4359">
                  <c:v>-23.674199999999999</c:v>
                </c:pt>
                <c:pt idx="4360">
                  <c:v>-23.769500000000001</c:v>
                </c:pt>
                <c:pt idx="4361">
                  <c:v>-23.840499999999999</c:v>
                </c:pt>
                <c:pt idx="4362">
                  <c:v>-23.898299999999999</c:v>
                </c:pt>
                <c:pt idx="4363">
                  <c:v>-23.979700000000001</c:v>
                </c:pt>
                <c:pt idx="4364">
                  <c:v>-24.069199999999999</c:v>
                </c:pt>
                <c:pt idx="4365">
                  <c:v>-24.1401</c:v>
                </c:pt>
                <c:pt idx="4366">
                  <c:v>-24.2271</c:v>
                </c:pt>
                <c:pt idx="4367">
                  <c:v>-24.315200000000001</c:v>
                </c:pt>
                <c:pt idx="4368">
                  <c:v>-24.392800000000001</c:v>
                </c:pt>
                <c:pt idx="4369">
                  <c:v>-24.4893</c:v>
                </c:pt>
                <c:pt idx="4370">
                  <c:v>-24.5733</c:v>
                </c:pt>
                <c:pt idx="4371">
                  <c:v>-24.6617</c:v>
                </c:pt>
                <c:pt idx="4372">
                  <c:v>-24.770900000000001</c:v>
                </c:pt>
                <c:pt idx="4373">
                  <c:v>-24.856200000000001</c:v>
                </c:pt>
                <c:pt idx="4374">
                  <c:v>-24.965399999999999</c:v>
                </c:pt>
                <c:pt idx="4375">
                  <c:v>-25.0684</c:v>
                </c:pt>
                <c:pt idx="4376">
                  <c:v>-25.1723</c:v>
                </c:pt>
                <c:pt idx="4377">
                  <c:v>-25.269600000000001</c:v>
                </c:pt>
                <c:pt idx="4378">
                  <c:v>-25.389700000000001</c:v>
                </c:pt>
                <c:pt idx="4379">
                  <c:v>-25.502600000000001</c:v>
                </c:pt>
                <c:pt idx="4380">
                  <c:v>-25.607900000000001</c:v>
                </c:pt>
                <c:pt idx="4381">
                  <c:v>-25.72</c:v>
                </c:pt>
                <c:pt idx="4382">
                  <c:v>-25.855</c:v>
                </c:pt>
                <c:pt idx="4383">
                  <c:v>-25.9697</c:v>
                </c:pt>
                <c:pt idx="4384">
                  <c:v>-26.086500000000001</c:v>
                </c:pt>
                <c:pt idx="4385">
                  <c:v>-26.224399999999999</c:v>
                </c:pt>
                <c:pt idx="4386">
                  <c:v>-26.38</c:v>
                </c:pt>
                <c:pt idx="4387">
                  <c:v>-26.4924</c:v>
                </c:pt>
                <c:pt idx="4388">
                  <c:v>-26.6325</c:v>
                </c:pt>
                <c:pt idx="4389">
                  <c:v>-26.778500000000001</c:v>
                </c:pt>
                <c:pt idx="4390">
                  <c:v>-26.927299999999999</c:v>
                </c:pt>
                <c:pt idx="4391">
                  <c:v>-27.081800000000001</c:v>
                </c:pt>
                <c:pt idx="4392">
                  <c:v>-27.229900000000001</c:v>
                </c:pt>
                <c:pt idx="4393">
                  <c:v>-27.398499999999999</c:v>
                </c:pt>
                <c:pt idx="4394">
                  <c:v>-27.5534</c:v>
                </c:pt>
                <c:pt idx="4395">
                  <c:v>-27.729700000000001</c:v>
                </c:pt>
                <c:pt idx="4396">
                  <c:v>-27.891400000000001</c:v>
                </c:pt>
                <c:pt idx="4397">
                  <c:v>-28.078499999999998</c:v>
                </c:pt>
                <c:pt idx="4398">
                  <c:v>-28.251999999999999</c:v>
                </c:pt>
                <c:pt idx="4399">
                  <c:v>-28.435700000000001</c:v>
                </c:pt>
                <c:pt idx="4400">
                  <c:v>-28.619800000000001</c:v>
                </c:pt>
                <c:pt idx="4401">
                  <c:v>-28.829000000000001</c:v>
                </c:pt>
                <c:pt idx="4402">
                  <c:v>-29.014800000000001</c:v>
                </c:pt>
                <c:pt idx="4403">
                  <c:v>-29.222100000000001</c:v>
                </c:pt>
                <c:pt idx="4404">
                  <c:v>-29.440999999999999</c:v>
                </c:pt>
                <c:pt idx="4405">
                  <c:v>-29.659800000000001</c:v>
                </c:pt>
                <c:pt idx="4406">
                  <c:v>-29.8706</c:v>
                </c:pt>
                <c:pt idx="4407">
                  <c:v>-30.101900000000001</c:v>
                </c:pt>
                <c:pt idx="4408">
                  <c:v>-30.341100000000001</c:v>
                </c:pt>
                <c:pt idx="4409">
                  <c:v>-30.576599999999999</c:v>
                </c:pt>
                <c:pt idx="4410">
                  <c:v>-30.816400000000002</c:v>
                </c:pt>
                <c:pt idx="4411">
                  <c:v>-31.078299999999999</c:v>
                </c:pt>
                <c:pt idx="4412">
                  <c:v>-31.343699999999998</c:v>
                </c:pt>
                <c:pt idx="4413">
                  <c:v>-31.5989</c:v>
                </c:pt>
                <c:pt idx="4414">
                  <c:v>-31.864799999999999</c:v>
                </c:pt>
                <c:pt idx="4415">
                  <c:v>-32.161200000000001</c:v>
                </c:pt>
                <c:pt idx="4416">
                  <c:v>-32.443199999999997</c:v>
                </c:pt>
                <c:pt idx="4417">
                  <c:v>-32.730200000000004</c:v>
                </c:pt>
                <c:pt idx="4418">
                  <c:v>-33.025500000000001</c:v>
                </c:pt>
                <c:pt idx="4419">
                  <c:v>-33.345500000000001</c:v>
                </c:pt>
                <c:pt idx="4420">
                  <c:v>-33.657600000000002</c:v>
                </c:pt>
                <c:pt idx="4421">
                  <c:v>-33.977600000000002</c:v>
                </c:pt>
                <c:pt idx="4422">
                  <c:v>-34.321199999999997</c:v>
                </c:pt>
                <c:pt idx="4423">
                  <c:v>-34.662500000000001</c:v>
                </c:pt>
                <c:pt idx="4424">
                  <c:v>-35.015799999999999</c:v>
                </c:pt>
                <c:pt idx="4425">
                  <c:v>-35.368099999999998</c:v>
                </c:pt>
                <c:pt idx="4426">
                  <c:v>-35.743600000000001</c:v>
                </c:pt>
                <c:pt idx="4427">
                  <c:v>-36.1248</c:v>
                </c:pt>
                <c:pt idx="4428">
                  <c:v>-36.506100000000004</c:v>
                </c:pt>
                <c:pt idx="4429">
                  <c:v>-36.896700000000003</c:v>
                </c:pt>
                <c:pt idx="4430">
                  <c:v>-37.321199999999997</c:v>
                </c:pt>
                <c:pt idx="4431">
                  <c:v>-37.7331</c:v>
                </c:pt>
                <c:pt idx="4432">
                  <c:v>-38.151499999999999</c:v>
                </c:pt>
                <c:pt idx="4433">
                  <c:v>-38.599800000000002</c:v>
                </c:pt>
                <c:pt idx="4434">
                  <c:v>-39.040500000000002</c:v>
                </c:pt>
                <c:pt idx="4435">
                  <c:v>-39.487499999999997</c:v>
                </c:pt>
                <c:pt idx="4436">
                  <c:v>-39.961500000000001</c:v>
                </c:pt>
                <c:pt idx="4437">
                  <c:v>-40.453200000000002</c:v>
                </c:pt>
                <c:pt idx="4438">
                  <c:v>-40.9465</c:v>
                </c:pt>
                <c:pt idx="4439">
                  <c:v>-41.432000000000002</c:v>
                </c:pt>
                <c:pt idx="4440">
                  <c:v>-41.952100000000002</c:v>
                </c:pt>
                <c:pt idx="4441">
                  <c:v>-42.483600000000003</c:v>
                </c:pt>
                <c:pt idx="4442">
                  <c:v>-43.018700000000003</c:v>
                </c:pt>
                <c:pt idx="4443">
                  <c:v>-43.570700000000002</c:v>
                </c:pt>
                <c:pt idx="4444">
                  <c:v>-44.150399999999998</c:v>
                </c:pt>
                <c:pt idx="4445">
                  <c:v>-44.715499999999999</c:v>
                </c:pt>
                <c:pt idx="4446">
                  <c:v>-45.305900000000001</c:v>
                </c:pt>
                <c:pt idx="4447">
                  <c:v>-45.903700000000001</c:v>
                </c:pt>
                <c:pt idx="4448">
                  <c:v>-46.517699999999998</c:v>
                </c:pt>
                <c:pt idx="4449">
                  <c:v>-47.153100000000002</c:v>
                </c:pt>
                <c:pt idx="4450">
                  <c:v>-47.7879</c:v>
                </c:pt>
                <c:pt idx="4451">
                  <c:v>-48.436799999999998</c:v>
                </c:pt>
                <c:pt idx="4452">
                  <c:v>-49.110100000000003</c:v>
                </c:pt>
                <c:pt idx="4453">
                  <c:v>-49.784799999999997</c:v>
                </c:pt>
                <c:pt idx="4454">
                  <c:v>-50.4846</c:v>
                </c:pt>
                <c:pt idx="4455">
                  <c:v>-51.196800000000003</c:v>
                </c:pt>
                <c:pt idx="4456">
                  <c:v>-51.916800000000002</c:v>
                </c:pt>
                <c:pt idx="4457">
                  <c:v>-52.6663</c:v>
                </c:pt>
                <c:pt idx="4458">
                  <c:v>-53.397599999999997</c:v>
                </c:pt>
                <c:pt idx="4459">
                  <c:v>-54.182200000000002</c:v>
                </c:pt>
                <c:pt idx="4460">
                  <c:v>-54.960999999999999</c:v>
                </c:pt>
                <c:pt idx="4461">
                  <c:v>-55.745100000000001</c:v>
                </c:pt>
                <c:pt idx="4462">
                  <c:v>-56.5687</c:v>
                </c:pt>
                <c:pt idx="4463">
                  <c:v>-57.407400000000003</c:v>
                </c:pt>
                <c:pt idx="4464">
                  <c:v>-58.237099999999998</c:v>
                </c:pt>
                <c:pt idx="4465">
                  <c:v>-59.103900000000003</c:v>
                </c:pt>
                <c:pt idx="4466">
                  <c:v>-59.9711</c:v>
                </c:pt>
                <c:pt idx="4467">
                  <c:v>-60.868600000000001</c:v>
                </c:pt>
                <c:pt idx="4468">
                  <c:v>-61.764899999999997</c:v>
                </c:pt>
                <c:pt idx="4469">
                  <c:v>-62.681699999999999</c:v>
                </c:pt>
                <c:pt idx="4470">
                  <c:v>-63.6252</c:v>
                </c:pt>
                <c:pt idx="4471">
                  <c:v>-64.569599999999994</c:v>
                </c:pt>
                <c:pt idx="4472">
                  <c:v>-65.534899999999993</c:v>
                </c:pt>
                <c:pt idx="4473">
                  <c:v>-66.529600000000002</c:v>
                </c:pt>
                <c:pt idx="4474">
                  <c:v>-67.527100000000004</c:v>
                </c:pt>
                <c:pt idx="4475">
                  <c:v>-68.547300000000007</c:v>
                </c:pt>
                <c:pt idx="4476">
                  <c:v>-69.5749</c:v>
                </c:pt>
                <c:pt idx="4477">
                  <c:v>-70.625399999999999</c:v>
                </c:pt>
                <c:pt idx="4478">
                  <c:v>-71.691100000000006</c:v>
                </c:pt>
                <c:pt idx="4479">
                  <c:v>-72.767099999999999</c:v>
                </c:pt>
                <c:pt idx="4480">
                  <c:v>-73.849800000000002</c:v>
                </c:pt>
                <c:pt idx="4481">
                  <c:v>-74.975099999999998</c:v>
                </c:pt>
                <c:pt idx="4482">
                  <c:v>-76.115799999999993</c:v>
                </c:pt>
                <c:pt idx="4483">
                  <c:v>-77.244100000000003</c:v>
                </c:pt>
                <c:pt idx="4484">
                  <c:v>-78.396199999999993</c:v>
                </c:pt>
                <c:pt idx="4485">
                  <c:v>-79.597499999999997</c:v>
                </c:pt>
                <c:pt idx="4486">
                  <c:v>-80.7791</c:v>
                </c:pt>
                <c:pt idx="4487">
                  <c:v>-81.976299999999995</c:v>
                </c:pt>
                <c:pt idx="4488">
                  <c:v>-83.2166</c:v>
                </c:pt>
                <c:pt idx="4489">
                  <c:v>-84.466499999999996</c:v>
                </c:pt>
                <c:pt idx="4490">
                  <c:v>-85.701499999999996</c:v>
                </c:pt>
                <c:pt idx="4491">
                  <c:v>-86.988900000000001</c:v>
                </c:pt>
                <c:pt idx="4492">
                  <c:v>-88.266400000000004</c:v>
                </c:pt>
                <c:pt idx="4493">
                  <c:v>-89.584999999999994</c:v>
                </c:pt>
                <c:pt idx="4494">
                  <c:v>-90.901899999999998</c:v>
                </c:pt>
                <c:pt idx="4495">
                  <c:v>-92.246700000000004</c:v>
                </c:pt>
                <c:pt idx="4496">
                  <c:v>-93.598799999999997</c:v>
                </c:pt>
                <c:pt idx="4497">
                  <c:v>-94.966700000000003</c:v>
                </c:pt>
                <c:pt idx="4498">
                  <c:v>-96.336600000000004</c:v>
                </c:pt>
                <c:pt idx="4499">
                  <c:v>-97.739199999999997</c:v>
                </c:pt>
                <c:pt idx="4500">
                  <c:v>-99.143799999999999</c:v>
                </c:pt>
                <c:pt idx="4501">
                  <c:v>-100.592</c:v>
                </c:pt>
                <c:pt idx="4502">
                  <c:v>-102.041</c:v>
                </c:pt>
                <c:pt idx="4503">
                  <c:v>-103.488</c:v>
                </c:pt>
                <c:pt idx="4504">
                  <c:v>-104.94799999999999</c:v>
                </c:pt>
                <c:pt idx="4505">
                  <c:v>-106.437</c:v>
                </c:pt>
                <c:pt idx="4506">
                  <c:v>-107.94199999999999</c:v>
                </c:pt>
                <c:pt idx="4507">
                  <c:v>-109.473</c:v>
                </c:pt>
                <c:pt idx="4508">
                  <c:v>-110.97</c:v>
                </c:pt>
                <c:pt idx="4509">
                  <c:v>-112.52500000000001</c:v>
                </c:pt>
                <c:pt idx="4510">
                  <c:v>-114.098</c:v>
                </c:pt>
                <c:pt idx="4511">
                  <c:v>-115.669</c:v>
                </c:pt>
                <c:pt idx="4512">
                  <c:v>-117.241</c:v>
                </c:pt>
                <c:pt idx="4513">
                  <c:v>-118.842</c:v>
                </c:pt>
                <c:pt idx="4514">
                  <c:v>-120.474</c:v>
                </c:pt>
                <c:pt idx="4515">
                  <c:v>-122.095</c:v>
                </c:pt>
                <c:pt idx="4516">
                  <c:v>-123.71</c:v>
                </c:pt>
                <c:pt idx="4517">
                  <c:v>-125.366</c:v>
                </c:pt>
                <c:pt idx="4518">
                  <c:v>-127.06100000000001</c:v>
                </c:pt>
                <c:pt idx="4519">
                  <c:v>-128.74100000000001</c:v>
                </c:pt>
                <c:pt idx="4520">
                  <c:v>-130.40100000000001</c:v>
                </c:pt>
                <c:pt idx="4521">
                  <c:v>-132.12299999999999</c:v>
                </c:pt>
                <c:pt idx="4522">
                  <c:v>-133.84100000000001</c:v>
                </c:pt>
                <c:pt idx="4523">
                  <c:v>-135.56899999999999</c:v>
                </c:pt>
                <c:pt idx="4524">
                  <c:v>-137.27799999999999</c:v>
                </c:pt>
                <c:pt idx="4525">
                  <c:v>-139.06100000000001</c:v>
                </c:pt>
                <c:pt idx="4526">
                  <c:v>-140.82900000000001</c:v>
                </c:pt>
                <c:pt idx="4527">
                  <c:v>-142.59</c:v>
                </c:pt>
                <c:pt idx="4528">
                  <c:v>-144.376</c:v>
                </c:pt>
                <c:pt idx="4529">
                  <c:v>-146.167</c:v>
                </c:pt>
                <c:pt idx="4530">
                  <c:v>-147.959</c:v>
                </c:pt>
                <c:pt idx="4531">
                  <c:v>-149.80199999999999</c:v>
                </c:pt>
                <c:pt idx="4532">
                  <c:v>-151.624</c:v>
                </c:pt>
                <c:pt idx="4533">
                  <c:v>-153.459</c:v>
                </c:pt>
                <c:pt idx="4534">
                  <c:v>-155.31200000000001</c:v>
                </c:pt>
                <c:pt idx="4535">
                  <c:v>-157.179</c:v>
                </c:pt>
                <c:pt idx="4536">
                  <c:v>-159.02500000000001</c:v>
                </c:pt>
                <c:pt idx="4537">
                  <c:v>-160.88800000000001</c:v>
                </c:pt>
                <c:pt idx="4538">
                  <c:v>-162.791</c:v>
                </c:pt>
                <c:pt idx="4539">
                  <c:v>-164.70500000000001</c:v>
                </c:pt>
                <c:pt idx="4540">
                  <c:v>-166.60400000000001</c:v>
                </c:pt>
                <c:pt idx="4541">
                  <c:v>-168.50899999999999</c:v>
                </c:pt>
                <c:pt idx="4542">
                  <c:v>-170.43799999999999</c:v>
                </c:pt>
                <c:pt idx="4543">
                  <c:v>-172.39</c:v>
                </c:pt>
                <c:pt idx="4544">
                  <c:v>-174.315</c:v>
                </c:pt>
                <c:pt idx="4545">
                  <c:v>-176.262</c:v>
                </c:pt>
                <c:pt idx="4546">
                  <c:v>-178.22200000000001</c:v>
                </c:pt>
                <c:pt idx="4547">
                  <c:v>-180.21</c:v>
                </c:pt>
                <c:pt idx="4548">
                  <c:v>-182.15299999999999</c:v>
                </c:pt>
                <c:pt idx="4549">
                  <c:v>-184.11799999999999</c:v>
                </c:pt>
                <c:pt idx="4550">
                  <c:v>-186.13300000000001</c:v>
                </c:pt>
                <c:pt idx="4551">
                  <c:v>-188.125</c:v>
                </c:pt>
                <c:pt idx="4552">
                  <c:v>-190.126</c:v>
                </c:pt>
                <c:pt idx="4553">
                  <c:v>-192.13300000000001</c:v>
                </c:pt>
                <c:pt idx="4554">
                  <c:v>-194.136</c:v>
                </c:pt>
                <c:pt idx="4555">
                  <c:v>-196.172</c:v>
                </c:pt>
                <c:pt idx="4556">
                  <c:v>-198.17500000000001</c:v>
                </c:pt>
                <c:pt idx="4557">
                  <c:v>-200.221</c:v>
                </c:pt>
                <c:pt idx="4558">
                  <c:v>-202.27099999999999</c:v>
                </c:pt>
                <c:pt idx="4559">
                  <c:v>-204.297</c:v>
                </c:pt>
                <c:pt idx="4560">
                  <c:v>-206.97800000000001</c:v>
                </c:pt>
                <c:pt idx="4561">
                  <c:v>-209.608</c:v>
                </c:pt>
                <c:pt idx="4562">
                  <c:v>-211.70599999999999</c:v>
                </c:pt>
                <c:pt idx="4563">
                  <c:v>-213.81299999999999</c:v>
                </c:pt>
                <c:pt idx="4564">
                  <c:v>-215.85</c:v>
                </c:pt>
                <c:pt idx="4565">
                  <c:v>-217.92</c:v>
                </c:pt>
                <c:pt idx="4566">
                  <c:v>-220.03100000000001</c:v>
                </c:pt>
                <c:pt idx="4567">
                  <c:v>-222.09700000000001</c:v>
                </c:pt>
                <c:pt idx="4568">
                  <c:v>-224.20500000000001</c:v>
                </c:pt>
                <c:pt idx="4569">
                  <c:v>-226.29300000000001</c:v>
                </c:pt>
                <c:pt idx="4570">
                  <c:v>-228.36099999999999</c:v>
                </c:pt>
                <c:pt idx="4571">
                  <c:v>-230.465</c:v>
                </c:pt>
                <c:pt idx="4572">
                  <c:v>-232.58199999999999</c:v>
                </c:pt>
                <c:pt idx="4573">
                  <c:v>-234.69900000000001</c:v>
                </c:pt>
                <c:pt idx="4574">
                  <c:v>-236.76599999999999</c:v>
                </c:pt>
                <c:pt idx="4575">
                  <c:v>-238.88499999999999</c:v>
                </c:pt>
                <c:pt idx="4576">
                  <c:v>-241.042</c:v>
                </c:pt>
                <c:pt idx="4577">
                  <c:v>-243.15299999999999</c:v>
                </c:pt>
                <c:pt idx="4578">
                  <c:v>-245.249</c:v>
                </c:pt>
                <c:pt idx="4579">
                  <c:v>-247.39099999999999</c:v>
                </c:pt>
                <c:pt idx="4580">
                  <c:v>-249.524</c:v>
                </c:pt>
                <c:pt idx="4581">
                  <c:v>-251.64099999999999</c:v>
                </c:pt>
                <c:pt idx="4582">
                  <c:v>-253.78200000000001</c:v>
                </c:pt>
                <c:pt idx="4583">
                  <c:v>-255.88200000000001</c:v>
                </c:pt>
                <c:pt idx="4584">
                  <c:v>-257.99799999999999</c:v>
                </c:pt>
                <c:pt idx="4585">
                  <c:v>-260.16000000000003</c:v>
                </c:pt>
                <c:pt idx="4586">
                  <c:v>-262.27</c:v>
                </c:pt>
                <c:pt idx="4587">
                  <c:v>-264.39299999999997</c:v>
                </c:pt>
                <c:pt idx="4588">
                  <c:v>-266.53500000000003</c:v>
                </c:pt>
                <c:pt idx="4589">
                  <c:v>-268.661</c:v>
                </c:pt>
                <c:pt idx="4590">
                  <c:v>-270.79899999999998</c:v>
                </c:pt>
                <c:pt idx="4591">
                  <c:v>-272.96899999999999</c:v>
                </c:pt>
                <c:pt idx="4592">
                  <c:v>-275.06900000000002</c:v>
                </c:pt>
                <c:pt idx="4593">
                  <c:v>-277.17099999999999</c:v>
                </c:pt>
                <c:pt idx="4594">
                  <c:v>-279.334</c:v>
                </c:pt>
                <c:pt idx="4595">
                  <c:v>-281.459</c:v>
                </c:pt>
                <c:pt idx="4596">
                  <c:v>-283.58300000000003</c:v>
                </c:pt>
                <c:pt idx="4597">
                  <c:v>-285.709</c:v>
                </c:pt>
                <c:pt idx="4598">
                  <c:v>-287.85700000000003</c:v>
                </c:pt>
                <c:pt idx="4599">
                  <c:v>-289.96499999999997</c:v>
                </c:pt>
                <c:pt idx="4600">
                  <c:v>-292.09500000000003</c:v>
                </c:pt>
                <c:pt idx="4601">
                  <c:v>-294.23</c:v>
                </c:pt>
                <c:pt idx="4602">
                  <c:v>-296.30799999999999</c:v>
                </c:pt>
                <c:pt idx="4603">
                  <c:v>-298.43799999999999</c:v>
                </c:pt>
                <c:pt idx="4604">
                  <c:v>-300.56200000000001</c:v>
                </c:pt>
                <c:pt idx="4605">
                  <c:v>-302.67899999999997</c:v>
                </c:pt>
                <c:pt idx="4606">
                  <c:v>-304.77</c:v>
                </c:pt>
                <c:pt idx="4607">
                  <c:v>-306.863</c:v>
                </c:pt>
                <c:pt idx="4608">
                  <c:v>-308.96600000000001</c:v>
                </c:pt>
                <c:pt idx="4609">
                  <c:v>-311.08300000000003</c:v>
                </c:pt>
                <c:pt idx="4610">
                  <c:v>-313.17399999999998</c:v>
                </c:pt>
                <c:pt idx="4611">
                  <c:v>-315.226</c:v>
                </c:pt>
                <c:pt idx="4612">
                  <c:v>-317.31099999999998</c:v>
                </c:pt>
                <c:pt idx="4613">
                  <c:v>-319.42099999999999</c:v>
                </c:pt>
                <c:pt idx="4614">
                  <c:v>-321.48</c:v>
                </c:pt>
                <c:pt idx="4615">
                  <c:v>-323.53800000000001</c:v>
                </c:pt>
                <c:pt idx="4616">
                  <c:v>-325.61399999999998</c:v>
                </c:pt>
                <c:pt idx="4617">
                  <c:v>-327.661</c:v>
                </c:pt>
                <c:pt idx="4618">
                  <c:v>-329.714</c:v>
                </c:pt>
                <c:pt idx="4619">
                  <c:v>-331.738</c:v>
                </c:pt>
                <c:pt idx="4620">
                  <c:v>-333.78100000000001</c:v>
                </c:pt>
                <c:pt idx="4621">
                  <c:v>-335.803</c:v>
                </c:pt>
                <c:pt idx="4622">
                  <c:v>-337.81799999999998</c:v>
                </c:pt>
                <c:pt idx="4623">
                  <c:v>-339.85500000000002</c:v>
                </c:pt>
                <c:pt idx="4624">
                  <c:v>-341.85300000000001</c:v>
                </c:pt>
                <c:pt idx="4625">
                  <c:v>-343.83800000000002</c:v>
                </c:pt>
                <c:pt idx="4626">
                  <c:v>-345.84800000000001</c:v>
                </c:pt>
                <c:pt idx="4627">
                  <c:v>-347.83199999999999</c:v>
                </c:pt>
                <c:pt idx="4628">
                  <c:v>-349.827</c:v>
                </c:pt>
                <c:pt idx="4629">
                  <c:v>-351.80700000000002</c:v>
                </c:pt>
                <c:pt idx="4630">
                  <c:v>-353.77300000000002</c:v>
                </c:pt>
                <c:pt idx="4631">
                  <c:v>-355.72699999999998</c:v>
                </c:pt>
                <c:pt idx="4632">
                  <c:v>-357.66699999999997</c:v>
                </c:pt>
                <c:pt idx="4633">
                  <c:v>-359.6</c:v>
                </c:pt>
                <c:pt idx="4634">
                  <c:v>-361.53199999999998</c:v>
                </c:pt>
                <c:pt idx="4635">
                  <c:v>-363.43799999999999</c:v>
                </c:pt>
                <c:pt idx="4636">
                  <c:v>-365.32600000000002</c:v>
                </c:pt>
                <c:pt idx="4637">
                  <c:v>-367.25099999999998</c:v>
                </c:pt>
                <c:pt idx="4638">
                  <c:v>-369.13400000000001</c:v>
                </c:pt>
                <c:pt idx="4639">
                  <c:v>-371.01900000000001</c:v>
                </c:pt>
                <c:pt idx="4640">
                  <c:v>-372.85399999999998</c:v>
                </c:pt>
                <c:pt idx="4641">
                  <c:v>-374.70499999999998</c:v>
                </c:pt>
                <c:pt idx="4642">
                  <c:v>-376.56599999999997</c:v>
                </c:pt>
                <c:pt idx="4643">
                  <c:v>-378.37900000000002</c:v>
                </c:pt>
                <c:pt idx="4644">
                  <c:v>-380.17500000000001</c:v>
                </c:pt>
                <c:pt idx="4645">
                  <c:v>-381.98200000000003</c:v>
                </c:pt>
                <c:pt idx="4646">
                  <c:v>-383.75299999999999</c:v>
                </c:pt>
                <c:pt idx="4647">
                  <c:v>-385.53699999999998</c:v>
                </c:pt>
                <c:pt idx="4648">
                  <c:v>-387.27800000000002</c:v>
                </c:pt>
                <c:pt idx="4649">
                  <c:v>-389.03800000000001</c:v>
                </c:pt>
                <c:pt idx="4650">
                  <c:v>-390.77699999999999</c:v>
                </c:pt>
                <c:pt idx="4651">
                  <c:v>-392.47199999999998</c:v>
                </c:pt>
                <c:pt idx="4652">
                  <c:v>-394.16800000000001</c:v>
                </c:pt>
                <c:pt idx="4653">
                  <c:v>-395.87099999999998</c:v>
                </c:pt>
                <c:pt idx="4654">
                  <c:v>-397.53199999999998</c:v>
                </c:pt>
                <c:pt idx="4655">
                  <c:v>-399.19299999999998</c:v>
                </c:pt>
                <c:pt idx="4656">
                  <c:v>-400.83499999999998</c:v>
                </c:pt>
                <c:pt idx="4657">
                  <c:v>-402.43799999999999</c:v>
                </c:pt>
                <c:pt idx="4658">
                  <c:v>-404.05</c:v>
                </c:pt>
                <c:pt idx="4659">
                  <c:v>-405.62099999999998</c:v>
                </c:pt>
                <c:pt idx="4660">
                  <c:v>-407.23099999999999</c:v>
                </c:pt>
                <c:pt idx="4661">
                  <c:v>-408.79500000000002</c:v>
                </c:pt>
                <c:pt idx="4662">
                  <c:v>-410.29</c:v>
                </c:pt>
                <c:pt idx="4663">
                  <c:v>-411.78699999999998</c:v>
                </c:pt>
                <c:pt idx="4664">
                  <c:v>-413.29</c:v>
                </c:pt>
                <c:pt idx="4665">
                  <c:v>-414.75299999999999</c:v>
                </c:pt>
                <c:pt idx="4666">
                  <c:v>-416.19499999999999</c:v>
                </c:pt>
                <c:pt idx="4667">
                  <c:v>-417.67399999999998</c:v>
                </c:pt>
                <c:pt idx="4668">
                  <c:v>-419.07</c:v>
                </c:pt>
                <c:pt idx="4669">
                  <c:v>-420.46100000000001</c:v>
                </c:pt>
                <c:pt idx="4670">
                  <c:v>-421.80500000000001</c:v>
                </c:pt>
                <c:pt idx="4671">
                  <c:v>-423.173</c:v>
                </c:pt>
                <c:pt idx="4672">
                  <c:v>-424.47899999999998</c:v>
                </c:pt>
                <c:pt idx="4673">
                  <c:v>-425.81</c:v>
                </c:pt>
                <c:pt idx="4674">
                  <c:v>-427.08199999999999</c:v>
                </c:pt>
                <c:pt idx="4675">
                  <c:v>-428.31700000000001</c:v>
                </c:pt>
                <c:pt idx="4676">
                  <c:v>-429.53100000000001</c:v>
                </c:pt>
                <c:pt idx="4677">
                  <c:v>-430.77199999999999</c:v>
                </c:pt>
                <c:pt idx="4678">
                  <c:v>-431.947</c:v>
                </c:pt>
                <c:pt idx="4679">
                  <c:v>-433.09500000000003</c:v>
                </c:pt>
                <c:pt idx="4680">
                  <c:v>-434.22399999999999</c:v>
                </c:pt>
                <c:pt idx="4681">
                  <c:v>-435.351</c:v>
                </c:pt>
                <c:pt idx="4682">
                  <c:v>-436.45100000000002</c:v>
                </c:pt>
                <c:pt idx="4683">
                  <c:v>-437.47300000000001</c:v>
                </c:pt>
                <c:pt idx="4684">
                  <c:v>-438.50599999999997</c:v>
                </c:pt>
                <c:pt idx="4685">
                  <c:v>-439.52100000000002</c:v>
                </c:pt>
                <c:pt idx="4686">
                  <c:v>-440.46300000000002</c:v>
                </c:pt>
                <c:pt idx="4687">
                  <c:v>-441.411</c:v>
                </c:pt>
                <c:pt idx="4688">
                  <c:v>-442.31299999999999</c:v>
                </c:pt>
                <c:pt idx="4689">
                  <c:v>-443.202</c:v>
                </c:pt>
                <c:pt idx="4690">
                  <c:v>-444.053</c:v>
                </c:pt>
                <c:pt idx="4691">
                  <c:v>-444.863</c:v>
                </c:pt>
                <c:pt idx="4692">
                  <c:v>-445.67200000000003</c:v>
                </c:pt>
                <c:pt idx="4693">
                  <c:v>-446.46100000000001</c:v>
                </c:pt>
                <c:pt idx="4694">
                  <c:v>-447.18799999999999</c:v>
                </c:pt>
                <c:pt idx="4695">
                  <c:v>-447.86399999999998</c:v>
                </c:pt>
                <c:pt idx="4696">
                  <c:v>-448.541</c:v>
                </c:pt>
                <c:pt idx="4697">
                  <c:v>-449.18799999999999</c:v>
                </c:pt>
                <c:pt idx="4698">
                  <c:v>-449.75599999999997</c:v>
                </c:pt>
                <c:pt idx="4699">
                  <c:v>-450.30200000000002</c:v>
                </c:pt>
                <c:pt idx="4700">
                  <c:v>-450.85500000000002</c:v>
                </c:pt>
                <c:pt idx="4701">
                  <c:v>-451.35700000000003</c:v>
                </c:pt>
                <c:pt idx="4702">
                  <c:v>-451.75900000000001</c:v>
                </c:pt>
                <c:pt idx="4703">
                  <c:v>-452.226</c:v>
                </c:pt>
                <c:pt idx="4704">
                  <c:v>-452.59699999999998</c:v>
                </c:pt>
                <c:pt idx="4705">
                  <c:v>-452.96300000000002</c:v>
                </c:pt>
                <c:pt idx="4706">
                  <c:v>-453.31</c:v>
                </c:pt>
                <c:pt idx="4707">
                  <c:v>-453.55099999999999</c:v>
                </c:pt>
                <c:pt idx="4708">
                  <c:v>-453.83600000000001</c:v>
                </c:pt>
                <c:pt idx="4709">
                  <c:v>-454.065</c:v>
                </c:pt>
                <c:pt idx="4710">
                  <c:v>-454.20100000000002</c:v>
                </c:pt>
                <c:pt idx="4711">
                  <c:v>-454.37599999999998</c:v>
                </c:pt>
                <c:pt idx="4712">
                  <c:v>-454.48500000000001</c:v>
                </c:pt>
                <c:pt idx="4713">
                  <c:v>-454.53800000000001</c:v>
                </c:pt>
                <c:pt idx="4714">
                  <c:v>-454.55500000000001</c:v>
                </c:pt>
                <c:pt idx="4715">
                  <c:v>-454.55399999999997</c:v>
                </c:pt>
                <c:pt idx="4716">
                  <c:v>-454.49700000000001</c:v>
                </c:pt>
                <c:pt idx="4717">
                  <c:v>-454.399</c:v>
                </c:pt>
                <c:pt idx="4718">
                  <c:v>-454.27100000000002</c:v>
                </c:pt>
                <c:pt idx="4719">
                  <c:v>-454.14400000000001</c:v>
                </c:pt>
                <c:pt idx="4720">
                  <c:v>-453.916</c:v>
                </c:pt>
                <c:pt idx="4721">
                  <c:v>-453.65699999999998</c:v>
                </c:pt>
                <c:pt idx="4722">
                  <c:v>-453.392</c:v>
                </c:pt>
                <c:pt idx="4723">
                  <c:v>-453.07299999999998</c:v>
                </c:pt>
                <c:pt idx="4724">
                  <c:v>-452.70299999999997</c:v>
                </c:pt>
                <c:pt idx="4725">
                  <c:v>-452.32400000000001</c:v>
                </c:pt>
                <c:pt idx="4726">
                  <c:v>-451.90699999999998</c:v>
                </c:pt>
                <c:pt idx="4727">
                  <c:v>-451.41399999999999</c:v>
                </c:pt>
                <c:pt idx="4728">
                  <c:v>-450.892</c:v>
                </c:pt>
                <c:pt idx="4729">
                  <c:v>-450.39299999999997</c:v>
                </c:pt>
                <c:pt idx="4730">
                  <c:v>-449.803</c:v>
                </c:pt>
                <c:pt idx="4731">
                  <c:v>-449.20699999999999</c:v>
                </c:pt>
                <c:pt idx="4732">
                  <c:v>-448.55099999999999</c:v>
                </c:pt>
                <c:pt idx="4733">
                  <c:v>-447.84899999999999</c:v>
                </c:pt>
                <c:pt idx="4734">
                  <c:v>-447.12200000000001</c:v>
                </c:pt>
                <c:pt idx="4735">
                  <c:v>-446.38499999999999</c:v>
                </c:pt>
                <c:pt idx="4736">
                  <c:v>-445.572</c:v>
                </c:pt>
                <c:pt idx="4737">
                  <c:v>-444.76</c:v>
                </c:pt>
                <c:pt idx="4738">
                  <c:v>-443.93700000000001</c:v>
                </c:pt>
                <c:pt idx="4739">
                  <c:v>-443.02</c:v>
                </c:pt>
                <c:pt idx="4740">
                  <c:v>-442.09100000000001</c:v>
                </c:pt>
                <c:pt idx="4741">
                  <c:v>-441.16899999999998</c:v>
                </c:pt>
                <c:pt idx="4742">
                  <c:v>-440.209</c:v>
                </c:pt>
                <c:pt idx="4743">
                  <c:v>-439.22</c:v>
                </c:pt>
                <c:pt idx="4744">
                  <c:v>-438.19499999999999</c:v>
                </c:pt>
                <c:pt idx="4745">
                  <c:v>-437.15600000000001</c:v>
                </c:pt>
                <c:pt idx="4746">
                  <c:v>-436.05799999999999</c:v>
                </c:pt>
                <c:pt idx="4747">
                  <c:v>-434.93099999999998</c:v>
                </c:pt>
                <c:pt idx="4748">
                  <c:v>-433.84199999999998</c:v>
                </c:pt>
                <c:pt idx="4749">
                  <c:v>-432.69900000000001</c:v>
                </c:pt>
                <c:pt idx="4750">
                  <c:v>-431.50200000000001</c:v>
                </c:pt>
                <c:pt idx="4751">
                  <c:v>-430.33600000000001</c:v>
                </c:pt>
                <c:pt idx="4752">
                  <c:v>-429.14100000000002</c:v>
                </c:pt>
                <c:pt idx="4753">
                  <c:v>-427.928</c:v>
                </c:pt>
                <c:pt idx="4754">
                  <c:v>-426.714</c:v>
                </c:pt>
                <c:pt idx="4755">
                  <c:v>-425.47399999999999</c:v>
                </c:pt>
                <c:pt idx="4756">
                  <c:v>-424.238</c:v>
                </c:pt>
                <c:pt idx="4757">
                  <c:v>-422.96800000000002</c:v>
                </c:pt>
                <c:pt idx="4758">
                  <c:v>-421.702</c:v>
                </c:pt>
                <c:pt idx="4759">
                  <c:v>-420.47800000000001</c:v>
                </c:pt>
                <c:pt idx="4760">
                  <c:v>-419.18900000000002</c:v>
                </c:pt>
                <c:pt idx="4761">
                  <c:v>-417.90600000000001</c:v>
                </c:pt>
                <c:pt idx="4762">
                  <c:v>-416.64100000000002</c:v>
                </c:pt>
                <c:pt idx="4763">
                  <c:v>-415.37</c:v>
                </c:pt>
                <c:pt idx="4764">
                  <c:v>-414.089</c:v>
                </c:pt>
                <c:pt idx="4765">
                  <c:v>-412.82900000000001</c:v>
                </c:pt>
                <c:pt idx="4766">
                  <c:v>-411.56700000000001</c:v>
                </c:pt>
                <c:pt idx="4767">
                  <c:v>-410.35199999999998</c:v>
                </c:pt>
                <c:pt idx="4768">
                  <c:v>-409.11599999999999</c:v>
                </c:pt>
                <c:pt idx="4769">
                  <c:v>-407.87299999999999</c:v>
                </c:pt>
                <c:pt idx="4770">
                  <c:v>-406.63799999999998</c:v>
                </c:pt>
                <c:pt idx="4771">
                  <c:v>-405.41</c:v>
                </c:pt>
                <c:pt idx="4772">
                  <c:v>-404.20100000000002</c:v>
                </c:pt>
                <c:pt idx="4773">
                  <c:v>-403.01900000000001</c:v>
                </c:pt>
                <c:pt idx="4774">
                  <c:v>-401.84100000000001</c:v>
                </c:pt>
                <c:pt idx="4775">
                  <c:v>-400.702</c:v>
                </c:pt>
                <c:pt idx="4776">
                  <c:v>-399.56299999999999</c:v>
                </c:pt>
                <c:pt idx="4777">
                  <c:v>-398.42500000000001</c:v>
                </c:pt>
                <c:pt idx="4778">
                  <c:v>-397.28100000000001</c:v>
                </c:pt>
                <c:pt idx="4779">
                  <c:v>-396.2</c:v>
                </c:pt>
                <c:pt idx="4780">
                  <c:v>-395.13900000000001</c:v>
                </c:pt>
                <c:pt idx="4781">
                  <c:v>-394.08</c:v>
                </c:pt>
                <c:pt idx="4782">
                  <c:v>-393.03500000000003</c:v>
                </c:pt>
                <c:pt idx="4783">
                  <c:v>-392.02600000000001</c:v>
                </c:pt>
                <c:pt idx="4784">
                  <c:v>-391.03899999999999</c:v>
                </c:pt>
                <c:pt idx="4785">
                  <c:v>-390.04</c:v>
                </c:pt>
                <c:pt idx="4786">
                  <c:v>-389.08100000000002</c:v>
                </c:pt>
                <c:pt idx="4787">
                  <c:v>-388.12400000000002</c:v>
                </c:pt>
                <c:pt idx="4788">
                  <c:v>-387.20400000000001</c:v>
                </c:pt>
                <c:pt idx="4789">
                  <c:v>-386.28500000000003</c:v>
                </c:pt>
                <c:pt idx="4790">
                  <c:v>-385.37299999999999</c:v>
                </c:pt>
                <c:pt idx="4791">
                  <c:v>-384.49700000000001</c:v>
                </c:pt>
                <c:pt idx="4792">
                  <c:v>-383.66</c:v>
                </c:pt>
                <c:pt idx="4793">
                  <c:v>-382.81900000000002</c:v>
                </c:pt>
                <c:pt idx="4794">
                  <c:v>-382.00400000000002</c:v>
                </c:pt>
                <c:pt idx="4795">
                  <c:v>-381.21100000000001</c:v>
                </c:pt>
                <c:pt idx="4796">
                  <c:v>-380.447</c:v>
                </c:pt>
                <c:pt idx="4797">
                  <c:v>-379.66199999999998</c:v>
                </c:pt>
                <c:pt idx="4798">
                  <c:v>-378.89699999999999</c:v>
                </c:pt>
                <c:pt idx="4799">
                  <c:v>-378.20499999999998</c:v>
                </c:pt>
                <c:pt idx="4800">
                  <c:v>-377.49</c:v>
                </c:pt>
                <c:pt idx="4801">
                  <c:v>-376.74900000000002</c:v>
                </c:pt>
                <c:pt idx="4802">
                  <c:v>-376.06299999999999</c:v>
                </c:pt>
                <c:pt idx="4803">
                  <c:v>-375.40499999999997</c:v>
                </c:pt>
                <c:pt idx="4804">
                  <c:v>-374.72800000000001</c:v>
                </c:pt>
                <c:pt idx="4805">
                  <c:v>-374.05700000000002</c:v>
                </c:pt>
                <c:pt idx="4806">
                  <c:v>-373.43700000000001</c:v>
                </c:pt>
                <c:pt idx="4807">
                  <c:v>-372.84</c:v>
                </c:pt>
                <c:pt idx="4808">
                  <c:v>-372.22</c:v>
                </c:pt>
                <c:pt idx="4809">
                  <c:v>-371.63099999999997</c:v>
                </c:pt>
                <c:pt idx="4810">
                  <c:v>-371.041</c:v>
                </c:pt>
                <c:pt idx="4811">
                  <c:v>-370.46600000000001</c:v>
                </c:pt>
                <c:pt idx="4812">
                  <c:v>-369.89299999999997</c:v>
                </c:pt>
                <c:pt idx="4813">
                  <c:v>-369.351</c:v>
                </c:pt>
                <c:pt idx="4814">
                  <c:v>-368.798</c:v>
                </c:pt>
                <c:pt idx="4815">
                  <c:v>-368.26400000000001</c:v>
                </c:pt>
                <c:pt idx="4816">
                  <c:v>-367.72</c:v>
                </c:pt>
                <c:pt idx="4817">
                  <c:v>-367.18799999999999</c:v>
                </c:pt>
                <c:pt idx="4818">
                  <c:v>-366.67899999999997</c:v>
                </c:pt>
                <c:pt idx="4819">
                  <c:v>-366.17099999999999</c:v>
                </c:pt>
                <c:pt idx="4820">
                  <c:v>-365.68200000000002</c:v>
                </c:pt>
                <c:pt idx="4821">
                  <c:v>-365.18599999999998</c:v>
                </c:pt>
                <c:pt idx="4822">
                  <c:v>-364.69299999999998</c:v>
                </c:pt>
                <c:pt idx="4823">
                  <c:v>-364.22699999999998</c:v>
                </c:pt>
                <c:pt idx="4824">
                  <c:v>-363.745</c:v>
                </c:pt>
                <c:pt idx="4825">
                  <c:v>-363.29899999999998</c:v>
                </c:pt>
                <c:pt idx="4826">
                  <c:v>-362.83100000000002</c:v>
                </c:pt>
                <c:pt idx="4827">
                  <c:v>-362.36700000000002</c:v>
                </c:pt>
                <c:pt idx="4828">
                  <c:v>-361.91800000000001</c:v>
                </c:pt>
                <c:pt idx="4829">
                  <c:v>-361.495</c:v>
                </c:pt>
                <c:pt idx="4830">
                  <c:v>-361.00900000000001</c:v>
                </c:pt>
                <c:pt idx="4831">
                  <c:v>-360.59300000000002</c:v>
                </c:pt>
                <c:pt idx="4832">
                  <c:v>-360.15600000000001</c:v>
                </c:pt>
                <c:pt idx="4833">
                  <c:v>-359.73</c:v>
                </c:pt>
                <c:pt idx="4834">
                  <c:v>-359.28</c:v>
                </c:pt>
                <c:pt idx="4835">
                  <c:v>-358.88400000000001</c:v>
                </c:pt>
                <c:pt idx="4836">
                  <c:v>-358.45699999999999</c:v>
                </c:pt>
                <c:pt idx="4837">
                  <c:v>-358.02300000000002</c:v>
                </c:pt>
                <c:pt idx="4838">
                  <c:v>-357.60500000000002</c:v>
                </c:pt>
                <c:pt idx="4839">
                  <c:v>-357.21699999999998</c:v>
                </c:pt>
                <c:pt idx="4840">
                  <c:v>-356.79899999999998</c:v>
                </c:pt>
                <c:pt idx="4841">
                  <c:v>-356.351</c:v>
                </c:pt>
                <c:pt idx="4842">
                  <c:v>-355.96699999999998</c:v>
                </c:pt>
                <c:pt idx="4843">
                  <c:v>-355.60399999999998</c:v>
                </c:pt>
                <c:pt idx="4844">
                  <c:v>-355.17500000000001</c:v>
                </c:pt>
                <c:pt idx="4845">
                  <c:v>-354.755</c:v>
                </c:pt>
                <c:pt idx="4846">
                  <c:v>-354.40699999999998</c:v>
                </c:pt>
                <c:pt idx="4847">
                  <c:v>-354.02600000000001</c:v>
                </c:pt>
                <c:pt idx="4848">
                  <c:v>-353.613</c:v>
                </c:pt>
                <c:pt idx="4849">
                  <c:v>-353.24700000000001</c:v>
                </c:pt>
                <c:pt idx="4850">
                  <c:v>-352.87</c:v>
                </c:pt>
                <c:pt idx="4851">
                  <c:v>-352.529</c:v>
                </c:pt>
                <c:pt idx="4852">
                  <c:v>-352.15499999999997</c:v>
                </c:pt>
                <c:pt idx="4853">
                  <c:v>-351.78699999999998</c:v>
                </c:pt>
                <c:pt idx="4854">
                  <c:v>-351.42500000000001</c:v>
                </c:pt>
                <c:pt idx="4855">
                  <c:v>-351.09399999999999</c:v>
                </c:pt>
                <c:pt idx="4856">
                  <c:v>-350.72199999999998</c:v>
                </c:pt>
                <c:pt idx="4857">
                  <c:v>-350.387</c:v>
                </c:pt>
                <c:pt idx="4858">
                  <c:v>-350.04599999999999</c:v>
                </c:pt>
                <c:pt idx="4859">
                  <c:v>-349.70699999999999</c:v>
                </c:pt>
                <c:pt idx="4860">
                  <c:v>-349.39699999999999</c:v>
                </c:pt>
                <c:pt idx="4861">
                  <c:v>-349.08</c:v>
                </c:pt>
                <c:pt idx="4862">
                  <c:v>-348.74</c:v>
                </c:pt>
                <c:pt idx="4863">
                  <c:v>-348.44</c:v>
                </c:pt>
                <c:pt idx="4864">
                  <c:v>-348.13299999999998</c:v>
                </c:pt>
                <c:pt idx="4865">
                  <c:v>-347.82799999999997</c:v>
                </c:pt>
                <c:pt idx="4866">
                  <c:v>-347.53300000000002</c:v>
                </c:pt>
                <c:pt idx="4867">
                  <c:v>-347.25700000000001</c:v>
                </c:pt>
                <c:pt idx="4868">
                  <c:v>-346.96899999999999</c:v>
                </c:pt>
                <c:pt idx="4869">
                  <c:v>-346.70400000000001</c:v>
                </c:pt>
                <c:pt idx="4870">
                  <c:v>-346.44900000000001</c:v>
                </c:pt>
                <c:pt idx="4871">
                  <c:v>-346.16699999999997</c:v>
                </c:pt>
                <c:pt idx="4872">
                  <c:v>-345.93599999999998</c:v>
                </c:pt>
                <c:pt idx="4873">
                  <c:v>-345.70100000000002</c:v>
                </c:pt>
                <c:pt idx="4874">
                  <c:v>-345.43900000000002</c:v>
                </c:pt>
                <c:pt idx="4875">
                  <c:v>-345.24400000000003</c:v>
                </c:pt>
                <c:pt idx="4876">
                  <c:v>-345.02800000000002</c:v>
                </c:pt>
                <c:pt idx="4877">
                  <c:v>-344.78899999999999</c:v>
                </c:pt>
                <c:pt idx="4878">
                  <c:v>-344.601</c:v>
                </c:pt>
                <c:pt idx="4879">
                  <c:v>-344.40499999999997</c:v>
                </c:pt>
                <c:pt idx="4880">
                  <c:v>-344.21100000000001</c:v>
                </c:pt>
                <c:pt idx="4881">
                  <c:v>-344.048</c:v>
                </c:pt>
                <c:pt idx="4882">
                  <c:v>-343.851</c:v>
                </c:pt>
                <c:pt idx="4883">
                  <c:v>-343.69799999999998</c:v>
                </c:pt>
                <c:pt idx="4884">
                  <c:v>-343.56099999999998</c:v>
                </c:pt>
                <c:pt idx="4885">
                  <c:v>-343.43400000000003</c:v>
                </c:pt>
                <c:pt idx="4886">
                  <c:v>-343.25799999999998</c:v>
                </c:pt>
                <c:pt idx="4887">
                  <c:v>-343.15199999999999</c:v>
                </c:pt>
                <c:pt idx="4888">
                  <c:v>-343.05599999999998</c:v>
                </c:pt>
                <c:pt idx="4889">
                  <c:v>-342.899</c:v>
                </c:pt>
                <c:pt idx="4890">
                  <c:v>-342.81900000000002</c:v>
                </c:pt>
                <c:pt idx="4891">
                  <c:v>-342.74</c:v>
                </c:pt>
                <c:pt idx="4892">
                  <c:v>-342.65100000000001</c:v>
                </c:pt>
                <c:pt idx="4893">
                  <c:v>-342.56400000000002</c:v>
                </c:pt>
                <c:pt idx="4894">
                  <c:v>-342.52100000000002</c:v>
                </c:pt>
                <c:pt idx="4895">
                  <c:v>-342.47500000000002</c:v>
                </c:pt>
                <c:pt idx="4896">
                  <c:v>-342.40600000000001</c:v>
                </c:pt>
                <c:pt idx="4897">
                  <c:v>-342.375</c:v>
                </c:pt>
                <c:pt idx="4898">
                  <c:v>-342.35199999999998</c:v>
                </c:pt>
                <c:pt idx="4899">
                  <c:v>-342.339</c:v>
                </c:pt>
                <c:pt idx="4900">
                  <c:v>-342.29700000000003</c:v>
                </c:pt>
                <c:pt idx="4901">
                  <c:v>-342.30599999999998</c:v>
                </c:pt>
                <c:pt idx="4902">
                  <c:v>-342.31700000000001</c:v>
                </c:pt>
                <c:pt idx="4903">
                  <c:v>-342.35199999999998</c:v>
                </c:pt>
                <c:pt idx="4904">
                  <c:v>-342.31799999999998</c:v>
                </c:pt>
                <c:pt idx="4905">
                  <c:v>-340.18200000000002</c:v>
                </c:pt>
                <c:pt idx="4906">
                  <c:v>-338.22399999999999</c:v>
                </c:pt>
                <c:pt idx="4907">
                  <c:v>-336.76600000000002</c:v>
                </c:pt>
                <c:pt idx="4908">
                  <c:v>-335.42899999999997</c:v>
                </c:pt>
                <c:pt idx="4909">
                  <c:v>-334.166</c:v>
                </c:pt>
                <c:pt idx="4910">
                  <c:v>-332.98599999999999</c:v>
                </c:pt>
                <c:pt idx="4911">
                  <c:v>-331.81200000000001</c:v>
                </c:pt>
                <c:pt idx="4912">
                  <c:v>-330.661</c:v>
                </c:pt>
                <c:pt idx="4913">
                  <c:v>-329.57100000000003</c:v>
                </c:pt>
                <c:pt idx="4914">
                  <c:v>-328.46199999999999</c:v>
                </c:pt>
                <c:pt idx="4915">
                  <c:v>-327.39100000000002</c:v>
                </c:pt>
                <c:pt idx="4916">
                  <c:v>-326.37099999999998</c:v>
                </c:pt>
                <c:pt idx="4917">
                  <c:v>-325.33800000000002</c:v>
                </c:pt>
                <c:pt idx="4918">
                  <c:v>-324.334</c:v>
                </c:pt>
                <c:pt idx="4919">
                  <c:v>-323.38299999999998</c:v>
                </c:pt>
                <c:pt idx="4920">
                  <c:v>-322.43200000000002</c:v>
                </c:pt>
                <c:pt idx="4921">
                  <c:v>-321.45600000000002</c:v>
                </c:pt>
                <c:pt idx="4922">
                  <c:v>-320.524</c:v>
                </c:pt>
                <c:pt idx="4923">
                  <c:v>-319.61799999999999</c:v>
                </c:pt>
                <c:pt idx="4924">
                  <c:v>-318.69</c:v>
                </c:pt>
                <c:pt idx="4925">
                  <c:v>-317.78199999999998</c:v>
                </c:pt>
                <c:pt idx="4926">
                  <c:v>-316.91300000000001</c:v>
                </c:pt>
                <c:pt idx="4927">
                  <c:v>-316.05</c:v>
                </c:pt>
                <c:pt idx="4928">
                  <c:v>-315.19299999999998</c:v>
                </c:pt>
                <c:pt idx="4929">
                  <c:v>-314.33499999999998</c:v>
                </c:pt>
                <c:pt idx="4930">
                  <c:v>-313.51799999999997</c:v>
                </c:pt>
                <c:pt idx="4931">
                  <c:v>-312.71899999999999</c:v>
                </c:pt>
                <c:pt idx="4932">
                  <c:v>-311.89499999999998</c:v>
                </c:pt>
                <c:pt idx="4933">
                  <c:v>-311.06400000000002</c:v>
                </c:pt>
                <c:pt idx="4934">
                  <c:v>-310.3</c:v>
                </c:pt>
                <c:pt idx="4935">
                  <c:v>-309.51799999999997</c:v>
                </c:pt>
                <c:pt idx="4936">
                  <c:v>-308.733</c:v>
                </c:pt>
                <c:pt idx="4937">
                  <c:v>-307.96100000000001</c:v>
                </c:pt>
                <c:pt idx="4938">
                  <c:v>-307.21899999999999</c:v>
                </c:pt>
                <c:pt idx="4939">
                  <c:v>-306.47399999999999</c:v>
                </c:pt>
                <c:pt idx="4940">
                  <c:v>-305.721</c:v>
                </c:pt>
                <c:pt idx="4941">
                  <c:v>-305</c:v>
                </c:pt>
                <c:pt idx="4942">
                  <c:v>-304.28699999999998</c:v>
                </c:pt>
                <c:pt idx="4943">
                  <c:v>-303.59100000000001</c:v>
                </c:pt>
                <c:pt idx="4944">
                  <c:v>-302.86900000000003</c:v>
                </c:pt>
                <c:pt idx="4945">
                  <c:v>-302.16000000000003</c:v>
                </c:pt>
                <c:pt idx="4946">
                  <c:v>-301.49299999999999</c:v>
                </c:pt>
                <c:pt idx="4947">
                  <c:v>-300.79000000000002</c:v>
                </c:pt>
                <c:pt idx="4948">
                  <c:v>-300.10899999999998</c:v>
                </c:pt>
                <c:pt idx="4949">
                  <c:v>-299.42</c:v>
                </c:pt>
                <c:pt idx="4950">
                  <c:v>-298.75</c:v>
                </c:pt>
                <c:pt idx="4951">
                  <c:v>-298.09300000000002</c:v>
                </c:pt>
                <c:pt idx="4952">
                  <c:v>-297.42899999999997</c:v>
                </c:pt>
                <c:pt idx="4953">
                  <c:v>-296.77499999999998</c:v>
                </c:pt>
                <c:pt idx="4954">
                  <c:v>-296.14100000000002</c:v>
                </c:pt>
                <c:pt idx="4955">
                  <c:v>-295.49900000000002</c:v>
                </c:pt>
                <c:pt idx="4956">
                  <c:v>-294.89800000000002</c:v>
                </c:pt>
                <c:pt idx="4957">
                  <c:v>-294.27499999999998</c:v>
                </c:pt>
                <c:pt idx="4958">
                  <c:v>-293.64</c:v>
                </c:pt>
                <c:pt idx="4959">
                  <c:v>-293.06</c:v>
                </c:pt>
                <c:pt idx="4960">
                  <c:v>-292.45299999999997</c:v>
                </c:pt>
                <c:pt idx="4961">
                  <c:v>-291.80099999999999</c:v>
                </c:pt>
                <c:pt idx="4962">
                  <c:v>-291.24400000000003</c:v>
                </c:pt>
                <c:pt idx="4963">
                  <c:v>-290.65199999999999</c:v>
                </c:pt>
                <c:pt idx="4964">
                  <c:v>-290.053</c:v>
                </c:pt>
                <c:pt idx="4965">
                  <c:v>-289.46499999999997</c:v>
                </c:pt>
                <c:pt idx="4966">
                  <c:v>-288.88099999999997</c:v>
                </c:pt>
                <c:pt idx="4967">
                  <c:v>-288.31200000000001</c:v>
                </c:pt>
                <c:pt idx="4968">
                  <c:v>-287.75200000000001</c:v>
                </c:pt>
                <c:pt idx="4969">
                  <c:v>-287.16000000000003</c:v>
                </c:pt>
                <c:pt idx="4970">
                  <c:v>-286.596</c:v>
                </c:pt>
                <c:pt idx="4971">
                  <c:v>-286.06</c:v>
                </c:pt>
                <c:pt idx="4972">
                  <c:v>-285.50299999999999</c:v>
                </c:pt>
                <c:pt idx="4973">
                  <c:v>-284.94</c:v>
                </c:pt>
                <c:pt idx="4974">
                  <c:v>-284.42700000000002</c:v>
                </c:pt>
                <c:pt idx="4975">
                  <c:v>-283.91500000000002</c:v>
                </c:pt>
                <c:pt idx="4976">
                  <c:v>-283.351</c:v>
                </c:pt>
                <c:pt idx="4977">
                  <c:v>-282.80799999999999</c:v>
                </c:pt>
                <c:pt idx="4978">
                  <c:v>-282.28199999999998</c:v>
                </c:pt>
                <c:pt idx="4979">
                  <c:v>-281.76299999999998</c:v>
                </c:pt>
                <c:pt idx="4980">
                  <c:v>-281.23700000000002</c:v>
                </c:pt>
                <c:pt idx="4981">
                  <c:v>-280.70600000000002</c:v>
                </c:pt>
                <c:pt idx="4982">
                  <c:v>-280.19499999999999</c:v>
                </c:pt>
                <c:pt idx="4983">
                  <c:v>-279.68900000000002</c:v>
                </c:pt>
                <c:pt idx="4984">
                  <c:v>-279.161</c:v>
                </c:pt>
                <c:pt idx="4985">
                  <c:v>-278.654</c:v>
                </c:pt>
                <c:pt idx="4986">
                  <c:v>-278.15199999999999</c:v>
                </c:pt>
                <c:pt idx="4987">
                  <c:v>-277.67</c:v>
                </c:pt>
                <c:pt idx="4988">
                  <c:v>-277.13900000000001</c:v>
                </c:pt>
                <c:pt idx="4989">
                  <c:v>-276.65199999999999</c:v>
                </c:pt>
                <c:pt idx="4990">
                  <c:v>-276.15199999999999</c:v>
                </c:pt>
                <c:pt idx="4991">
                  <c:v>-275.68900000000002</c:v>
                </c:pt>
                <c:pt idx="4992">
                  <c:v>-275.22899999999998</c:v>
                </c:pt>
                <c:pt idx="4993">
                  <c:v>-274.73099999999999</c:v>
                </c:pt>
                <c:pt idx="4994">
                  <c:v>-274.26</c:v>
                </c:pt>
                <c:pt idx="4995">
                  <c:v>-273.76900000000001</c:v>
                </c:pt>
                <c:pt idx="4996">
                  <c:v>-273.303</c:v>
                </c:pt>
                <c:pt idx="4997">
                  <c:v>-272.84100000000001</c:v>
                </c:pt>
                <c:pt idx="4998">
                  <c:v>-272.36900000000003</c:v>
                </c:pt>
                <c:pt idx="4999">
                  <c:v>-271.88</c:v>
                </c:pt>
                <c:pt idx="5000">
                  <c:v>-271.41800000000001</c:v>
                </c:pt>
                <c:pt idx="5001">
                  <c:v>-270.96499999999997</c:v>
                </c:pt>
                <c:pt idx="5002">
                  <c:v>-270.48399999999998</c:v>
                </c:pt>
                <c:pt idx="5003">
                  <c:v>-270.03199999999998</c:v>
                </c:pt>
                <c:pt idx="5004">
                  <c:v>-269.60500000000002</c:v>
                </c:pt>
                <c:pt idx="5005">
                  <c:v>-269.12700000000001</c:v>
                </c:pt>
                <c:pt idx="5006">
                  <c:v>-268.65499999999997</c:v>
                </c:pt>
                <c:pt idx="5007">
                  <c:v>-268.23200000000003</c:v>
                </c:pt>
                <c:pt idx="5008">
                  <c:v>-267.78300000000002</c:v>
                </c:pt>
                <c:pt idx="5009">
                  <c:v>-267.31299999999999</c:v>
                </c:pt>
                <c:pt idx="5010">
                  <c:v>-266.87299999999999</c:v>
                </c:pt>
                <c:pt idx="5011">
                  <c:v>-266.43</c:v>
                </c:pt>
                <c:pt idx="5012">
                  <c:v>-265.995</c:v>
                </c:pt>
                <c:pt idx="5013">
                  <c:v>-265.53699999999998</c:v>
                </c:pt>
                <c:pt idx="5014">
                  <c:v>-265.11700000000002</c:v>
                </c:pt>
                <c:pt idx="5015">
                  <c:v>-264.70800000000003</c:v>
                </c:pt>
                <c:pt idx="5016">
                  <c:v>-264.28399999999999</c:v>
                </c:pt>
                <c:pt idx="5017">
                  <c:v>-263.83699999999999</c:v>
                </c:pt>
                <c:pt idx="5018">
                  <c:v>-263.41899999999998</c:v>
                </c:pt>
                <c:pt idx="5019">
                  <c:v>-262.97699999999998</c:v>
                </c:pt>
                <c:pt idx="5020">
                  <c:v>-262.54899999999998</c:v>
                </c:pt>
                <c:pt idx="5021">
                  <c:v>-262.11700000000002</c:v>
                </c:pt>
                <c:pt idx="5022">
                  <c:v>-261.70400000000001</c:v>
                </c:pt>
                <c:pt idx="5023">
                  <c:v>-261.28199999999998</c:v>
                </c:pt>
                <c:pt idx="5024">
                  <c:v>-260.84100000000001</c:v>
                </c:pt>
                <c:pt idx="5025">
                  <c:v>-260.41899999999998</c:v>
                </c:pt>
                <c:pt idx="5026">
                  <c:v>-260.00099999999998</c:v>
                </c:pt>
                <c:pt idx="5027">
                  <c:v>-259.57299999999998</c:v>
                </c:pt>
                <c:pt idx="5028">
                  <c:v>-259.15899999999999</c:v>
                </c:pt>
                <c:pt idx="5029">
                  <c:v>-258.74599999999998</c:v>
                </c:pt>
                <c:pt idx="5030">
                  <c:v>-258.32299999999998</c:v>
                </c:pt>
                <c:pt idx="5031">
                  <c:v>-257.89299999999997</c:v>
                </c:pt>
                <c:pt idx="5032">
                  <c:v>-257.49700000000001</c:v>
                </c:pt>
                <c:pt idx="5033">
                  <c:v>-257.08</c:v>
                </c:pt>
                <c:pt idx="5034">
                  <c:v>-256.65899999999999</c:v>
                </c:pt>
                <c:pt idx="5035">
                  <c:v>-256.24299999999999</c:v>
                </c:pt>
                <c:pt idx="5036">
                  <c:v>-255.834</c:v>
                </c:pt>
                <c:pt idx="5037">
                  <c:v>-255.44800000000001</c:v>
                </c:pt>
                <c:pt idx="5038">
                  <c:v>-255.03800000000001</c:v>
                </c:pt>
                <c:pt idx="5039">
                  <c:v>-254.614</c:v>
                </c:pt>
                <c:pt idx="5040">
                  <c:v>-254.22300000000001</c:v>
                </c:pt>
                <c:pt idx="5041">
                  <c:v>-253.833</c:v>
                </c:pt>
                <c:pt idx="5042">
                  <c:v>-253.4</c:v>
                </c:pt>
                <c:pt idx="5043">
                  <c:v>-252.983</c:v>
                </c:pt>
                <c:pt idx="5044">
                  <c:v>-252.58699999999999</c:v>
                </c:pt>
                <c:pt idx="5045">
                  <c:v>-252.178</c:v>
                </c:pt>
                <c:pt idx="5046">
                  <c:v>-251.75299999999999</c:v>
                </c:pt>
                <c:pt idx="5047">
                  <c:v>-251.35900000000001</c:v>
                </c:pt>
                <c:pt idx="5048">
                  <c:v>-250.959</c:v>
                </c:pt>
                <c:pt idx="5049">
                  <c:v>-250.548</c:v>
                </c:pt>
                <c:pt idx="5050">
                  <c:v>-250.13499999999999</c:v>
                </c:pt>
                <c:pt idx="5051">
                  <c:v>-249.72399999999999</c:v>
                </c:pt>
                <c:pt idx="5052">
                  <c:v>-249.31899999999999</c:v>
                </c:pt>
                <c:pt idx="5053">
                  <c:v>-248.90700000000001</c:v>
                </c:pt>
                <c:pt idx="5054">
                  <c:v>-248.49100000000001</c:v>
                </c:pt>
                <c:pt idx="5055">
                  <c:v>-248.096</c:v>
                </c:pt>
                <c:pt idx="5056">
                  <c:v>-247.67400000000001</c:v>
                </c:pt>
                <c:pt idx="5057">
                  <c:v>-247.262</c:v>
                </c:pt>
                <c:pt idx="5058">
                  <c:v>-246.88200000000001</c:v>
                </c:pt>
                <c:pt idx="5059">
                  <c:v>-246.46100000000001</c:v>
                </c:pt>
                <c:pt idx="5060">
                  <c:v>-246.054</c:v>
                </c:pt>
                <c:pt idx="5061">
                  <c:v>-245.64500000000001</c:v>
                </c:pt>
                <c:pt idx="5062">
                  <c:v>-245.24600000000001</c:v>
                </c:pt>
                <c:pt idx="5063">
                  <c:v>-244.852</c:v>
                </c:pt>
                <c:pt idx="5064">
                  <c:v>-244.41800000000001</c:v>
                </c:pt>
                <c:pt idx="5065">
                  <c:v>-244.00200000000001</c:v>
                </c:pt>
                <c:pt idx="5066">
                  <c:v>-243.61699999999999</c:v>
                </c:pt>
                <c:pt idx="5067">
                  <c:v>-243.18199999999999</c:v>
                </c:pt>
                <c:pt idx="5068">
                  <c:v>-242.751</c:v>
                </c:pt>
                <c:pt idx="5069">
                  <c:v>-242.36199999999999</c:v>
                </c:pt>
                <c:pt idx="5070">
                  <c:v>-241.95500000000001</c:v>
                </c:pt>
                <c:pt idx="5071">
                  <c:v>-241.51400000000001</c:v>
                </c:pt>
                <c:pt idx="5072">
                  <c:v>-241.08799999999999</c:v>
                </c:pt>
                <c:pt idx="5073">
                  <c:v>-240.65899999999999</c:v>
                </c:pt>
                <c:pt idx="5074">
                  <c:v>-240.25200000000001</c:v>
                </c:pt>
                <c:pt idx="5075">
                  <c:v>-239.81200000000001</c:v>
                </c:pt>
                <c:pt idx="5076">
                  <c:v>-239.39400000000001</c:v>
                </c:pt>
                <c:pt idx="5077">
                  <c:v>-238.97200000000001</c:v>
                </c:pt>
                <c:pt idx="5078">
                  <c:v>-238.53899999999999</c:v>
                </c:pt>
                <c:pt idx="5079">
                  <c:v>-238.1</c:v>
                </c:pt>
                <c:pt idx="5080">
                  <c:v>-237.67500000000001</c:v>
                </c:pt>
                <c:pt idx="5081">
                  <c:v>-237.261</c:v>
                </c:pt>
                <c:pt idx="5082">
                  <c:v>-236.82</c:v>
                </c:pt>
                <c:pt idx="5083">
                  <c:v>-236.36500000000001</c:v>
                </c:pt>
                <c:pt idx="5084">
                  <c:v>-235.941</c:v>
                </c:pt>
                <c:pt idx="5085">
                  <c:v>-235.51900000000001</c:v>
                </c:pt>
                <c:pt idx="5086">
                  <c:v>-235.05600000000001</c:v>
                </c:pt>
                <c:pt idx="5087">
                  <c:v>-234.61600000000001</c:v>
                </c:pt>
                <c:pt idx="5088">
                  <c:v>-234.19</c:v>
                </c:pt>
                <c:pt idx="5089">
                  <c:v>-233.71700000000001</c:v>
                </c:pt>
                <c:pt idx="5090">
                  <c:v>-233.25399999999999</c:v>
                </c:pt>
                <c:pt idx="5091">
                  <c:v>-232.798</c:v>
                </c:pt>
                <c:pt idx="5092">
                  <c:v>-232.37</c:v>
                </c:pt>
                <c:pt idx="5093">
                  <c:v>-231.90199999999999</c:v>
                </c:pt>
                <c:pt idx="5094">
                  <c:v>-231.44300000000001</c:v>
                </c:pt>
                <c:pt idx="5095">
                  <c:v>-230.98</c:v>
                </c:pt>
                <c:pt idx="5096">
                  <c:v>-230.52</c:v>
                </c:pt>
                <c:pt idx="5097">
                  <c:v>-230.018</c:v>
                </c:pt>
                <c:pt idx="5098">
                  <c:v>-229.54900000000001</c:v>
                </c:pt>
                <c:pt idx="5099">
                  <c:v>-229.083</c:v>
                </c:pt>
                <c:pt idx="5100">
                  <c:v>-228.60599999999999</c:v>
                </c:pt>
                <c:pt idx="5101">
                  <c:v>-228.11099999999999</c:v>
                </c:pt>
                <c:pt idx="5102">
                  <c:v>-227.64699999999999</c:v>
                </c:pt>
                <c:pt idx="5103">
                  <c:v>-227.14400000000001</c:v>
                </c:pt>
                <c:pt idx="5104">
                  <c:v>-226.649</c:v>
                </c:pt>
                <c:pt idx="5105">
                  <c:v>-226.16399999999999</c:v>
                </c:pt>
                <c:pt idx="5106">
                  <c:v>-225.678</c:v>
                </c:pt>
                <c:pt idx="5107">
                  <c:v>-225.184</c:v>
                </c:pt>
                <c:pt idx="5108">
                  <c:v>-224.69</c:v>
                </c:pt>
                <c:pt idx="5109">
                  <c:v>-224.173</c:v>
                </c:pt>
                <c:pt idx="5110">
                  <c:v>-223.65899999999999</c:v>
                </c:pt>
                <c:pt idx="5111">
                  <c:v>-223.13499999999999</c:v>
                </c:pt>
                <c:pt idx="5112">
                  <c:v>-222.614</c:v>
                </c:pt>
                <c:pt idx="5113">
                  <c:v>-222.101</c:v>
                </c:pt>
                <c:pt idx="5114">
                  <c:v>-221.601</c:v>
                </c:pt>
                <c:pt idx="5115">
                  <c:v>-221.02500000000001</c:v>
                </c:pt>
                <c:pt idx="5116">
                  <c:v>-220.483</c:v>
                </c:pt>
                <c:pt idx="5117">
                  <c:v>-219.95099999999999</c:v>
                </c:pt>
                <c:pt idx="5118">
                  <c:v>-219.41</c:v>
                </c:pt>
                <c:pt idx="5119">
                  <c:v>-218.85400000000001</c:v>
                </c:pt>
                <c:pt idx="5120">
                  <c:v>-218.315</c:v>
                </c:pt>
                <c:pt idx="5121">
                  <c:v>-217.75899999999999</c:v>
                </c:pt>
                <c:pt idx="5122">
                  <c:v>-217.215</c:v>
                </c:pt>
                <c:pt idx="5123">
                  <c:v>-216.624</c:v>
                </c:pt>
                <c:pt idx="5124">
                  <c:v>-216.09299999999999</c:v>
                </c:pt>
                <c:pt idx="5125">
                  <c:v>-215.54</c:v>
                </c:pt>
                <c:pt idx="5126">
                  <c:v>-214.941</c:v>
                </c:pt>
                <c:pt idx="5127">
                  <c:v>-214.36099999999999</c:v>
                </c:pt>
                <c:pt idx="5128">
                  <c:v>-213.78399999999999</c:v>
                </c:pt>
                <c:pt idx="5129">
                  <c:v>-213.184</c:v>
                </c:pt>
                <c:pt idx="5130">
                  <c:v>-212.58199999999999</c:v>
                </c:pt>
                <c:pt idx="5131">
                  <c:v>-211.98099999999999</c:v>
                </c:pt>
                <c:pt idx="5132">
                  <c:v>-211.386</c:v>
                </c:pt>
                <c:pt idx="5133">
                  <c:v>-210.77799999999999</c:v>
                </c:pt>
                <c:pt idx="5134">
                  <c:v>-210.16399999999999</c:v>
                </c:pt>
                <c:pt idx="5135">
                  <c:v>-209.54599999999999</c:v>
                </c:pt>
                <c:pt idx="5136">
                  <c:v>-208.93700000000001</c:v>
                </c:pt>
                <c:pt idx="5137">
                  <c:v>-208.26900000000001</c:v>
                </c:pt>
                <c:pt idx="5138">
                  <c:v>-207.66800000000001</c:v>
                </c:pt>
                <c:pt idx="5139">
                  <c:v>-207.03</c:v>
                </c:pt>
                <c:pt idx="5140">
                  <c:v>-206.399</c:v>
                </c:pt>
                <c:pt idx="5141">
                  <c:v>-205.761</c:v>
                </c:pt>
                <c:pt idx="5142">
                  <c:v>-205.09899999999999</c:v>
                </c:pt>
                <c:pt idx="5143">
                  <c:v>-204.464</c:v>
                </c:pt>
                <c:pt idx="5144">
                  <c:v>-203.79499999999999</c:v>
                </c:pt>
                <c:pt idx="5145">
                  <c:v>-203.119</c:v>
                </c:pt>
                <c:pt idx="5146">
                  <c:v>-202.46299999999999</c:v>
                </c:pt>
                <c:pt idx="5147">
                  <c:v>-201.77600000000001</c:v>
                </c:pt>
                <c:pt idx="5148">
                  <c:v>-201.09399999999999</c:v>
                </c:pt>
                <c:pt idx="5149">
                  <c:v>-200.38300000000001</c:v>
                </c:pt>
                <c:pt idx="5150">
                  <c:v>-199.71600000000001</c:v>
                </c:pt>
                <c:pt idx="5151">
                  <c:v>-199.01499999999999</c:v>
                </c:pt>
                <c:pt idx="5152">
                  <c:v>-198.297</c:v>
                </c:pt>
                <c:pt idx="5153">
                  <c:v>-197.602</c:v>
                </c:pt>
                <c:pt idx="5154">
                  <c:v>-196.91300000000001</c:v>
                </c:pt>
                <c:pt idx="5155">
                  <c:v>-196.17400000000001</c:v>
                </c:pt>
                <c:pt idx="5156">
                  <c:v>-195.452</c:v>
                </c:pt>
                <c:pt idx="5157">
                  <c:v>-194.745</c:v>
                </c:pt>
                <c:pt idx="5158">
                  <c:v>-194.011</c:v>
                </c:pt>
                <c:pt idx="5159">
                  <c:v>-193.25700000000001</c:v>
                </c:pt>
                <c:pt idx="5160">
                  <c:v>-192.51499999999999</c:v>
                </c:pt>
                <c:pt idx="5161">
                  <c:v>-191.77500000000001</c:v>
                </c:pt>
                <c:pt idx="5162">
                  <c:v>-191.03200000000001</c:v>
                </c:pt>
                <c:pt idx="5163">
                  <c:v>-190.24799999999999</c:v>
                </c:pt>
                <c:pt idx="5164">
                  <c:v>-189.476</c:v>
                </c:pt>
                <c:pt idx="5165">
                  <c:v>-188.71</c:v>
                </c:pt>
                <c:pt idx="5166">
                  <c:v>-187.935</c:v>
                </c:pt>
                <c:pt idx="5167">
                  <c:v>-187.13800000000001</c:v>
                </c:pt>
                <c:pt idx="5168">
                  <c:v>-186.37799999999999</c:v>
                </c:pt>
                <c:pt idx="5169">
                  <c:v>-185.602</c:v>
                </c:pt>
                <c:pt idx="5170">
                  <c:v>-184.81299999999999</c:v>
                </c:pt>
                <c:pt idx="5171">
                  <c:v>-183.98699999999999</c:v>
                </c:pt>
                <c:pt idx="5172">
                  <c:v>-183.21199999999999</c:v>
                </c:pt>
                <c:pt idx="5173">
                  <c:v>-182.387</c:v>
                </c:pt>
                <c:pt idx="5174">
                  <c:v>-181.54</c:v>
                </c:pt>
                <c:pt idx="5175">
                  <c:v>-180.73400000000001</c:v>
                </c:pt>
                <c:pt idx="5176">
                  <c:v>-179.91499999999999</c:v>
                </c:pt>
                <c:pt idx="5177">
                  <c:v>-179.06200000000001</c:v>
                </c:pt>
                <c:pt idx="5178">
                  <c:v>-178.25</c:v>
                </c:pt>
                <c:pt idx="5179">
                  <c:v>-177.41900000000001</c:v>
                </c:pt>
                <c:pt idx="5180">
                  <c:v>-176.57300000000001</c:v>
                </c:pt>
                <c:pt idx="5181">
                  <c:v>-175.71600000000001</c:v>
                </c:pt>
                <c:pt idx="5182">
                  <c:v>-174.85900000000001</c:v>
                </c:pt>
                <c:pt idx="5183">
                  <c:v>-174.03100000000001</c:v>
                </c:pt>
                <c:pt idx="5184">
                  <c:v>-173.14699999999999</c:v>
                </c:pt>
                <c:pt idx="5185">
                  <c:v>-172.255</c:v>
                </c:pt>
                <c:pt idx="5186">
                  <c:v>-171.39500000000001</c:v>
                </c:pt>
                <c:pt idx="5187">
                  <c:v>-170.536</c:v>
                </c:pt>
                <c:pt idx="5188">
                  <c:v>-169.636</c:v>
                </c:pt>
                <c:pt idx="5189">
                  <c:v>-168.73599999999999</c:v>
                </c:pt>
                <c:pt idx="5190">
                  <c:v>-167.851</c:v>
                </c:pt>
                <c:pt idx="5191">
                  <c:v>-166.97300000000001</c:v>
                </c:pt>
                <c:pt idx="5192">
                  <c:v>-166.072</c:v>
                </c:pt>
                <c:pt idx="5193">
                  <c:v>-165.14099999999999</c:v>
                </c:pt>
                <c:pt idx="5194">
                  <c:v>-164.26900000000001</c:v>
                </c:pt>
                <c:pt idx="5195">
                  <c:v>-163.321</c:v>
                </c:pt>
                <c:pt idx="5196">
                  <c:v>-162.39500000000001</c:v>
                </c:pt>
                <c:pt idx="5197">
                  <c:v>-161.47800000000001</c:v>
                </c:pt>
                <c:pt idx="5198">
                  <c:v>-160.584</c:v>
                </c:pt>
                <c:pt idx="5199">
                  <c:v>-159.62299999999999</c:v>
                </c:pt>
                <c:pt idx="5200">
                  <c:v>-158.67599999999999</c:v>
                </c:pt>
                <c:pt idx="5201">
                  <c:v>-157.75700000000001</c:v>
                </c:pt>
                <c:pt idx="5202">
                  <c:v>-156.83000000000001</c:v>
                </c:pt>
                <c:pt idx="5203">
                  <c:v>-155.88200000000001</c:v>
                </c:pt>
                <c:pt idx="5204">
                  <c:v>-154.916</c:v>
                </c:pt>
                <c:pt idx="5205">
                  <c:v>-153.98699999999999</c:v>
                </c:pt>
                <c:pt idx="5206">
                  <c:v>-153.03200000000001</c:v>
                </c:pt>
                <c:pt idx="5207">
                  <c:v>-152.04900000000001</c:v>
                </c:pt>
                <c:pt idx="5208">
                  <c:v>-151.077</c:v>
                </c:pt>
                <c:pt idx="5209">
                  <c:v>-150.11699999999999</c:v>
                </c:pt>
                <c:pt idx="5210">
                  <c:v>-149.148</c:v>
                </c:pt>
                <c:pt idx="5211">
                  <c:v>-148.15899999999999</c:v>
                </c:pt>
                <c:pt idx="5212">
                  <c:v>-147.214</c:v>
                </c:pt>
                <c:pt idx="5213">
                  <c:v>-146.238</c:v>
                </c:pt>
                <c:pt idx="5214">
                  <c:v>-145.24600000000001</c:v>
                </c:pt>
                <c:pt idx="5215">
                  <c:v>-144.25899999999999</c:v>
                </c:pt>
                <c:pt idx="5216">
                  <c:v>-143.286</c:v>
                </c:pt>
                <c:pt idx="5217">
                  <c:v>-142.28299999999999</c:v>
                </c:pt>
                <c:pt idx="5218">
                  <c:v>-141.26400000000001</c:v>
                </c:pt>
                <c:pt idx="5219">
                  <c:v>-140.28</c:v>
                </c:pt>
                <c:pt idx="5220">
                  <c:v>-139.31800000000001</c:v>
                </c:pt>
                <c:pt idx="5221">
                  <c:v>-138.30500000000001</c:v>
                </c:pt>
                <c:pt idx="5222">
                  <c:v>-137.32</c:v>
                </c:pt>
                <c:pt idx="5223">
                  <c:v>-136.316</c:v>
                </c:pt>
                <c:pt idx="5224">
                  <c:v>-135.30500000000001</c:v>
                </c:pt>
                <c:pt idx="5225">
                  <c:v>-134.28100000000001</c:v>
                </c:pt>
                <c:pt idx="5226">
                  <c:v>-133.30000000000001</c:v>
                </c:pt>
                <c:pt idx="5227">
                  <c:v>-132.28100000000001</c:v>
                </c:pt>
                <c:pt idx="5228">
                  <c:v>-131.26599999999999</c:v>
                </c:pt>
                <c:pt idx="5229">
                  <c:v>-130.23500000000001</c:v>
                </c:pt>
                <c:pt idx="5230">
                  <c:v>-129.24700000000001</c:v>
                </c:pt>
                <c:pt idx="5231">
                  <c:v>-128.24600000000001</c:v>
                </c:pt>
                <c:pt idx="5232">
                  <c:v>-127.21899999999999</c:v>
                </c:pt>
                <c:pt idx="5233">
                  <c:v>-126.199</c:v>
                </c:pt>
                <c:pt idx="5234">
                  <c:v>-125.21299999999999</c:v>
                </c:pt>
                <c:pt idx="5235">
                  <c:v>-124.191</c:v>
                </c:pt>
                <c:pt idx="5236">
                  <c:v>-123.164</c:v>
                </c:pt>
                <c:pt idx="5237">
                  <c:v>-122.127</c:v>
                </c:pt>
                <c:pt idx="5238">
                  <c:v>-121.123</c:v>
                </c:pt>
                <c:pt idx="5239">
                  <c:v>-120.101</c:v>
                </c:pt>
                <c:pt idx="5240">
                  <c:v>-119.09</c:v>
                </c:pt>
                <c:pt idx="5241">
                  <c:v>-118.084</c:v>
                </c:pt>
                <c:pt idx="5242">
                  <c:v>-117.10899999999999</c:v>
                </c:pt>
                <c:pt idx="5243">
                  <c:v>-116.063</c:v>
                </c:pt>
                <c:pt idx="5244">
                  <c:v>-115.038</c:v>
                </c:pt>
                <c:pt idx="5245">
                  <c:v>-114.03100000000001</c:v>
                </c:pt>
                <c:pt idx="5246">
                  <c:v>-113.012</c:v>
                </c:pt>
                <c:pt idx="5247">
                  <c:v>-111.992</c:v>
                </c:pt>
                <c:pt idx="5248">
                  <c:v>-110.988</c:v>
                </c:pt>
                <c:pt idx="5249">
                  <c:v>-109.988</c:v>
                </c:pt>
                <c:pt idx="5250">
                  <c:v>-108.98</c:v>
                </c:pt>
                <c:pt idx="5251">
                  <c:v>-107.976</c:v>
                </c:pt>
                <c:pt idx="5252">
                  <c:v>-106.983</c:v>
                </c:pt>
                <c:pt idx="5253">
                  <c:v>-105.98099999999999</c:v>
                </c:pt>
                <c:pt idx="5254">
                  <c:v>-104.97799999999999</c:v>
                </c:pt>
                <c:pt idx="5255">
                  <c:v>-103.95699999999999</c:v>
                </c:pt>
                <c:pt idx="5256">
                  <c:v>-102.973</c:v>
                </c:pt>
                <c:pt idx="5257">
                  <c:v>-101.97499999999999</c:v>
                </c:pt>
                <c:pt idx="5258">
                  <c:v>-100.968</c:v>
                </c:pt>
                <c:pt idx="5259">
                  <c:v>-99.975700000000003</c:v>
                </c:pt>
                <c:pt idx="5260">
                  <c:v>-99.025899999999993</c:v>
                </c:pt>
                <c:pt idx="5261">
                  <c:v>-98.069500000000005</c:v>
                </c:pt>
                <c:pt idx="5262">
                  <c:v>-97.074399999999997</c:v>
                </c:pt>
                <c:pt idx="5263">
                  <c:v>-95.885400000000004</c:v>
                </c:pt>
                <c:pt idx="5264">
                  <c:v>-94.662199999999999</c:v>
                </c:pt>
                <c:pt idx="5265">
                  <c:v>-93.680300000000003</c:v>
                </c:pt>
                <c:pt idx="5266">
                  <c:v>-92.725999999999999</c:v>
                </c:pt>
                <c:pt idx="5267">
                  <c:v>-91.772000000000006</c:v>
                </c:pt>
                <c:pt idx="5268">
                  <c:v>-90.784899999999993</c:v>
                </c:pt>
                <c:pt idx="5269">
                  <c:v>-89.843500000000006</c:v>
                </c:pt>
                <c:pt idx="5270">
                  <c:v>-88.905699999999996</c:v>
                </c:pt>
                <c:pt idx="5271">
                  <c:v>-87.953000000000003</c:v>
                </c:pt>
                <c:pt idx="5272">
                  <c:v>-87.004099999999994</c:v>
                </c:pt>
                <c:pt idx="5273">
                  <c:v>-86.077500000000001</c:v>
                </c:pt>
                <c:pt idx="5274">
                  <c:v>-85.155100000000004</c:v>
                </c:pt>
                <c:pt idx="5275">
                  <c:v>-84.215400000000002</c:v>
                </c:pt>
                <c:pt idx="5276">
                  <c:v>-83.291700000000006</c:v>
                </c:pt>
                <c:pt idx="5277">
                  <c:v>-82.384</c:v>
                </c:pt>
                <c:pt idx="5278">
                  <c:v>-81.479399999999998</c:v>
                </c:pt>
                <c:pt idx="5279">
                  <c:v>-80.558400000000006</c:v>
                </c:pt>
                <c:pt idx="5280">
                  <c:v>-79.667299999999997</c:v>
                </c:pt>
                <c:pt idx="5281">
                  <c:v>-78.773700000000005</c:v>
                </c:pt>
                <c:pt idx="5282">
                  <c:v>-77.878</c:v>
                </c:pt>
                <c:pt idx="5283">
                  <c:v>-76.992000000000004</c:v>
                </c:pt>
                <c:pt idx="5284">
                  <c:v>-76.117999999999995</c:v>
                </c:pt>
                <c:pt idx="5285">
                  <c:v>-75.242699999999999</c:v>
                </c:pt>
                <c:pt idx="5286">
                  <c:v>-74.371300000000005</c:v>
                </c:pt>
                <c:pt idx="5287">
                  <c:v>-73.509100000000004</c:v>
                </c:pt>
                <c:pt idx="5288">
                  <c:v>-72.674000000000007</c:v>
                </c:pt>
                <c:pt idx="5289">
                  <c:v>-71.815700000000007</c:v>
                </c:pt>
                <c:pt idx="5290">
                  <c:v>-70.959500000000006</c:v>
                </c:pt>
                <c:pt idx="5291">
                  <c:v>-70.135800000000003</c:v>
                </c:pt>
                <c:pt idx="5292">
                  <c:v>-69.313500000000005</c:v>
                </c:pt>
                <c:pt idx="5293">
                  <c:v>-68.482200000000006</c:v>
                </c:pt>
                <c:pt idx="5294">
                  <c:v>-67.653000000000006</c:v>
                </c:pt>
                <c:pt idx="5295">
                  <c:v>-66.839799999999997</c:v>
                </c:pt>
                <c:pt idx="5296">
                  <c:v>-66.058300000000003</c:v>
                </c:pt>
                <c:pt idx="5297">
                  <c:v>-65.255899999999997</c:v>
                </c:pt>
                <c:pt idx="5298">
                  <c:v>-64.467200000000005</c:v>
                </c:pt>
                <c:pt idx="5299">
                  <c:v>-63.695900000000002</c:v>
                </c:pt>
                <c:pt idx="5300">
                  <c:v>-62.926900000000003</c:v>
                </c:pt>
                <c:pt idx="5301">
                  <c:v>-62.148200000000003</c:v>
                </c:pt>
                <c:pt idx="5302">
                  <c:v>-61.393900000000002</c:v>
                </c:pt>
                <c:pt idx="5303">
                  <c:v>-60.6432</c:v>
                </c:pt>
                <c:pt idx="5304">
                  <c:v>-59.8994</c:v>
                </c:pt>
                <c:pt idx="5305">
                  <c:v>-59.160400000000003</c:v>
                </c:pt>
                <c:pt idx="5306">
                  <c:v>-58.438299999999998</c:v>
                </c:pt>
                <c:pt idx="5307">
                  <c:v>-57.709600000000002</c:v>
                </c:pt>
                <c:pt idx="5308">
                  <c:v>-57.004399999999997</c:v>
                </c:pt>
                <c:pt idx="5309">
                  <c:v>-56.280500000000004</c:v>
                </c:pt>
                <c:pt idx="5310">
                  <c:v>-55.603999999999999</c:v>
                </c:pt>
                <c:pt idx="5311">
                  <c:v>-54.907600000000002</c:v>
                </c:pt>
                <c:pt idx="5312">
                  <c:v>-54.2239</c:v>
                </c:pt>
                <c:pt idx="5313">
                  <c:v>-53.548000000000002</c:v>
                </c:pt>
                <c:pt idx="5314">
                  <c:v>-52.879100000000001</c:v>
                </c:pt>
                <c:pt idx="5315">
                  <c:v>-52.222799999999999</c:v>
                </c:pt>
                <c:pt idx="5316">
                  <c:v>-51.564399999999999</c:v>
                </c:pt>
                <c:pt idx="5317">
                  <c:v>-50.908900000000003</c:v>
                </c:pt>
                <c:pt idx="5318">
                  <c:v>-50.303600000000003</c:v>
                </c:pt>
                <c:pt idx="5319">
                  <c:v>-49.665100000000002</c:v>
                </c:pt>
                <c:pt idx="5320">
                  <c:v>-49.038200000000003</c:v>
                </c:pt>
                <c:pt idx="5321">
                  <c:v>-48.438400000000001</c:v>
                </c:pt>
                <c:pt idx="5322">
                  <c:v>-47.8292</c:v>
                </c:pt>
                <c:pt idx="5323">
                  <c:v>-47.238999999999997</c:v>
                </c:pt>
                <c:pt idx="5324">
                  <c:v>-46.659500000000001</c:v>
                </c:pt>
                <c:pt idx="5325">
                  <c:v>-46.081699999999998</c:v>
                </c:pt>
                <c:pt idx="5326">
                  <c:v>-45.506399999999999</c:v>
                </c:pt>
                <c:pt idx="5327">
                  <c:v>-44.943199999999997</c:v>
                </c:pt>
                <c:pt idx="5328">
                  <c:v>-44.392200000000003</c:v>
                </c:pt>
                <c:pt idx="5329">
                  <c:v>-43.842300000000002</c:v>
                </c:pt>
                <c:pt idx="5330">
                  <c:v>-43.301299999999998</c:v>
                </c:pt>
                <c:pt idx="5331">
                  <c:v>-42.776499999999999</c:v>
                </c:pt>
                <c:pt idx="5332">
                  <c:v>-42.255000000000003</c:v>
                </c:pt>
                <c:pt idx="5333">
                  <c:v>-41.7468</c:v>
                </c:pt>
                <c:pt idx="5334">
                  <c:v>-41.228999999999999</c:v>
                </c:pt>
                <c:pt idx="5335">
                  <c:v>-40.7318</c:v>
                </c:pt>
                <c:pt idx="5336">
                  <c:v>-40.250900000000001</c:v>
                </c:pt>
                <c:pt idx="5337">
                  <c:v>-39.7654</c:v>
                </c:pt>
                <c:pt idx="5338">
                  <c:v>-39.280200000000001</c:v>
                </c:pt>
                <c:pt idx="5339">
                  <c:v>-38.824199999999998</c:v>
                </c:pt>
                <c:pt idx="5340">
                  <c:v>-38.359699999999997</c:v>
                </c:pt>
                <c:pt idx="5341">
                  <c:v>-37.899099999999997</c:v>
                </c:pt>
                <c:pt idx="5342">
                  <c:v>-37.460099999999997</c:v>
                </c:pt>
                <c:pt idx="5343">
                  <c:v>-37.018500000000003</c:v>
                </c:pt>
                <c:pt idx="5344">
                  <c:v>-36.601199999999999</c:v>
                </c:pt>
                <c:pt idx="5345">
                  <c:v>-36.159500000000001</c:v>
                </c:pt>
                <c:pt idx="5346">
                  <c:v>-35.742800000000003</c:v>
                </c:pt>
                <c:pt idx="5347">
                  <c:v>-35.351399999999998</c:v>
                </c:pt>
                <c:pt idx="5348">
                  <c:v>-34.944400000000002</c:v>
                </c:pt>
                <c:pt idx="5349">
                  <c:v>-34.538699999999999</c:v>
                </c:pt>
                <c:pt idx="5350">
                  <c:v>-34.1691</c:v>
                </c:pt>
                <c:pt idx="5351">
                  <c:v>-33.779200000000003</c:v>
                </c:pt>
                <c:pt idx="5352">
                  <c:v>-33.4069</c:v>
                </c:pt>
                <c:pt idx="5353">
                  <c:v>-33.031199999999998</c:v>
                </c:pt>
                <c:pt idx="5354">
                  <c:v>-32.681699999999999</c:v>
                </c:pt>
                <c:pt idx="5355">
                  <c:v>-32.331000000000003</c:v>
                </c:pt>
                <c:pt idx="5356">
                  <c:v>-31.974399999999999</c:v>
                </c:pt>
                <c:pt idx="5357">
                  <c:v>-31.644400000000001</c:v>
                </c:pt>
                <c:pt idx="5358">
                  <c:v>-31.310199999999998</c:v>
                </c:pt>
                <c:pt idx="5359">
                  <c:v>-30.972300000000001</c:v>
                </c:pt>
                <c:pt idx="5360">
                  <c:v>-30.6524</c:v>
                </c:pt>
                <c:pt idx="5361">
                  <c:v>-30.351099999999999</c:v>
                </c:pt>
                <c:pt idx="5362">
                  <c:v>-30.037299999999998</c:v>
                </c:pt>
                <c:pt idx="5363">
                  <c:v>-29.734100000000002</c:v>
                </c:pt>
                <c:pt idx="5364">
                  <c:v>-29.427800000000001</c:v>
                </c:pt>
                <c:pt idx="5365">
                  <c:v>-29.133500000000002</c:v>
                </c:pt>
                <c:pt idx="5366">
                  <c:v>-28.857099999999999</c:v>
                </c:pt>
                <c:pt idx="5367">
                  <c:v>-28.5655</c:v>
                </c:pt>
                <c:pt idx="5368">
                  <c:v>-28.303000000000001</c:v>
                </c:pt>
                <c:pt idx="5369">
                  <c:v>-28.0398</c:v>
                </c:pt>
                <c:pt idx="5370">
                  <c:v>-27.773800000000001</c:v>
                </c:pt>
                <c:pt idx="5371">
                  <c:v>-27.494800000000001</c:v>
                </c:pt>
                <c:pt idx="5372">
                  <c:v>-27.262499999999999</c:v>
                </c:pt>
                <c:pt idx="5373">
                  <c:v>-27.0123</c:v>
                </c:pt>
                <c:pt idx="5374">
                  <c:v>-26.767299999999999</c:v>
                </c:pt>
                <c:pt idx="5375">
                  <c:v>-26.5336</c:v>
                </c:pt>
                <c:pt idx="5376">
                  <c:v>-26.3125</c:v>
                </c:pt>
                <c:pt idx="5377">
                  <c:v>-26.0733</c:v>
                </c:pt>
                <c:pt idx="5378">
                  <c:v>-25.847100000000001</c:v>
                </c:pt>
                <c:pt idx="5379">
                  <c:v>-25.630299999999998</c:v>
                </c:pt>
                <c:pt idx="5380">
                  <c:v>-25.4283</c:v>
                </c:pt>
                <c:pt idx="5381">
                  <c:v>-25.207599999999999</c:v>
                </c:pt>
                <c:pt idx="5382">
                  <c:v>-25.0014</c:v>
                </c:pt>
                <c:pt idx="5383">
                  <c:v>-24.816800000000001</c:v>
                </c:pt>
                <c:pt idx="5384">
                  <c:v>-24.616399999999999</c:v>
                </c:pt>
                <c:pt idx="5385">
                  <c:v>-24.414400000000001</c:v>
                </c:pt>
                <c:pt idx="5386">
                  <c:v>-24.2318</c:v>
                </c:pt>
                <c:pt idx="5387">
                  <c:v>-24.053699999999999</c:v>
                </c:pt>
                <c:pt idx="5388">
                  <c:v>-23.881699999999999</c:v>
                </c:pt>
                <c:pt idx="5389">
                  <c:v>-23.6936</c:v>
                </c:pt>
                <c:pt idx="5390">
                  <c:v>-23.520099999999999</c:v>
                </c:pt>
                <c:pt idx="5391">
                  <c:v>-23.353300000000001</c:v>
                </c:pt>
                <c:pt idx="5392">
                  <c:v>-23.205500000000001</c:v>
                </c:pt>
                <c:pt idx="5393">
                  <c:v>-23.026399999999999</c:v>
                </c:pt>
                <c:pt idx="5394">
                  <c:v>-22.8705</c:v>
                </c:pt>
                <c:pt idx="5395">
                  <c:v>-22.7255</c:v>
                </c:pt>
                <c:pt idx="5396">
                  <c:v>-22.561800000000002</c:v>
                </c:pt>
                <c:pt idx="5397">
                  <c:v>-22.415600000000001</c:v>
                </c:pt>
                <c:pt idx="5398">
                  <c:v>-22.2881</c:v>
                </c:pt>
                <c:pt idx="5399">
                  <c:v>-22.1309</c:v>
                </c:pt>
                <c:pt idx="5400">
                  <c:v>-21.991499999999998</c:v>
                </c:pt>
                <c:pt idx="5401">
                  <c:v>-21.868200000000002</c:v>
                </c:pt>
                <c:pt idx="5402">
                  <c:v>-21.73</c:v>
                </c:pt>
                <c:pt idx="5403">
                  <c:v>-21.596900000000002</c:v>
                </c:pt>
                <c:pt idx="5404">
                  <c:v>-21.4726</c:v>
                </c:pt>
                <c:pt idx="5405">
                  <c:v>-21.346</c:v>
                </c:pt>
                <c:pt idx="5406">
                  <c:v>-21.244700000000002</c:v>
                </c:pt>
                <c:pt idx="5407">
                  <c:v>-21.106999999999999</c:v>
                </c:pt>
                <c:pt idx="5408">
                  <c:v>-20.994900000000001</c:v>
                </c:pt>
                <c:pt idx="5409">
                  <c:v>-20.879000000000001</c:v>
                </c:pt>
                <c:pt idx="5410">
                  <c:v>-20.769200000000001</c:v>
                </c:pt>
                <c:pt idx="5411">
                  <c:v>-20.654499999999999</c:v>
                </c:pt>
                <c:pt idx="5412">
                  <c:v>-20.558199999999999</c:v>
                </c:pt>
                <c:pt idx="5413">
                  <c:v>-20.453499999999998</c:v>
                </c:pt>
                <c:pt idx="5414">
                  <c:v>-20.343299999999999</c:v>
                </c:pt>
                <c:pt idx="5415">
                  <c:v>-20.2455</c:v>
                </c:pt>
                <c:pt idx="5416">
                  <c:v>-20.147300000000001</c:v>
                </c:pt>
                <c:pt idx="5417">
                  <c:v>-20.056100000000001</c:v>
                </c:pt>
                <c:pt idx="5418">
                  <c:v>-19.959199999999999</c:v>
                </c:pt>
                <c:pt idx="5419">
                  <c:v>-19.862400000000001</c:v>
                </c:pt>
                <c:pt idx="5420">
                  <c:v>-19.7882</c:v>
                </c:pt>
                <c:pt idx="5421">
                  <c:v>-19.689599999999999</c:v>
                </c:pt>
                <c:pt idx="5422">
                  <c:v>-19.594100000000001</c:v>
                </c:pt>
                <c:pt idx="5423">
                  <c:v>-19.525700000000001</c:v>
                </c:pt>
                <c:pt idx="5424">
                  <c:v>-19.4468</c:v>
                </c:pt>
                <c:pt idx="5425">
                  <c:v>-19.359300000000001</c:v>
                </c:pt>
                <c:pt idx="5426">
                  <c:v>-19.2727</c:v>
                </c:pt>
                <c:pt idx="5427">
                  <c:v>-19.204999999999998</c:v>
                </c:pt>
                <c:pt idx="5428">
                  <c:v>-19.132999999999999</c:v>
                </c:pt>
                <c:pt idx="5429">
                  <c:v>-19.036200000000001</c:v>
                </c:pt>
                <c:pt idx="5430">
                  <c:v>-18.976700000000001</c:v>
                </c:pt>
                <c:pt idx="5431">
                  <c:v>-18.904599999999999</c:v>
                </c:pt>
                <c:pt idx="5432">
                  <c:v>-18.834900000000001</c:v>
                </c:pt>
                <c:pt idx="5433">
                  <c:v>-18.758900000000001</c:v>
                </c:pt>
                <c:pt idx="5434">
                  <c:v>-18.7042</c:v>
                </c:pt>
                <c:pt idx="5435">
                  <c:v>-18.627099999999999</c:v>
                </c:pt>
                <c:pt idx="5436">
                  <c:v>-18.558800000000002</c:v>
                </c:pt>
                <c:pt idx="5437">
                  <c:v>-18.4953</c:v>
                </c:pt>
                <c:pt idx="5438">
                  <c:v>-18.4404</c:v>
                </c:pt>
                <c:pt idx="5439">
                  <c:v>-18.384599999999999</c:v>
                </c:pt>
                <c:pt idx="5440">
                  <c:v>-18.313700000000001</c:v>
                </c:pt>
                <c:pt idx="5441">
                  <c:v>-18.249500000000001</c:v>
                </c:pt>
                <c:pt idx="5442">
                  <c:v>-18.212700000000002</c:v>
                </c:pt>
                <c:pt idx="5443">
                  <c:v>-18.145</c:v>
                </c:pt>
                <c:pt idx="5444">
                  <c:v>-18.078099999999999</c:v>
                </c:pt>
                <c:pt idx="5445">
                  <c:v>-18.024999999999999</c:v>
                </c:pt>
                <c:pt idx="5446">
                  <c:v>-17.981100000000001</c:v>
                </c:pt>
                <c:pt idx="5447">
                  <c:v>-17.924099999999999</c:v>
                </c:pt>
                <c:pt idx="5448">
                  <c:v>-17.866900000000001</c:v>
                </c:pt>
                <c:pt idx="5449">
                  <c:v>-17.8185</c:v>
                </c:pt>
                <c:pt idx="5450">
                  <c:v>-17.7713</c:v>
                </c:pt>
                <c:pt idx="5451">
                  <c:v>-17.711600000000001</c:v>
                </c:pt>
                <c:pt idx="5452">
                  <c:v>-17.671500000000002</c:v>
                </c:pt>
                <c:pt idx="5453">
                  <c:v>-17.635400000000001</c:v>
                </c:pt>
                <c:pt idx="5454">
                  <c:v>-17.568999999999999</c:v>
                </c:pt>
                <c:pt idx="5455">
                  <c:v>-17.521999999999998</c:v>
                </c:pt>
                <c:pt idx="5456">
                  <c:v>-17.499500000000001</c:v>
                </c:pt>
                <c:pt idx="5457">
                  <c:v>-17.446100000000001</c:v>
                </c:pt>
                <c:pt idx="5458">
                  <c:v>-17.390699999999999</c:v>
                </c:pt>
                <c:pt idx="5459">
                  <c:v>-17.3506</c:v>
                </c:pt>
                <c:pt idx="5460">
                  <c:v>-17.3035</c:v>
                </c:pt>
                <c:pt idx="5461">
                  <c:v>-17.257899999999999</c:v>
                </c:pt>
                <c:pt idx="5462">
                  <c:v>-17.2257</c:v>
                </c:pt>
                <c:pt idx="5463">
                  <c:v>-17.1691</c:v>
                </c:pt>
                <c:pt idx="5464">
                  <c:v>-17.148199999999999</c:v>
                </c:pt>
                <c:pt idx="5465">
                  <c:v>-17.105399999999999</c:v>
                </c:pt>
                <c:pt idx="5466">
                  <c:v>-17.055299999999999</c:v>
                </c:pt>
                <c:pt idx="5467">
                  <c:v>-17.026499999999999</c:v>
                </c:pt>
                <c:pt idx="5468">
                  <c:v>-16.9846</c:v>
                </c:pt>
                <c:pt idx="5469">
                  <c:v>-16.926400000000001</c:v>
                </c:pt>
                <c:pt idx="5470">
                  <c:v>-16.910900000000002</c:v>
                </c:pt>
                <c:pt idx="5471">
                  <c:v>-16.872699999999998</c:v>
                </c:pt>
                <c:pt idx="5472">
                  <c:v>-16.843399999999999</c:v>
                </c:pt>
                <c:pt idx="5473">
                  <c:v>-16.786799999999999</c:v>
                </c:pt>
                <c:pt idx="5474">
                  <c:v>-16.757400000000001</c:v>
                </c:pt>
                <c:pt idx="5475">
                  <c:v>-16.7273</c:v>
                </c:pt>
                <c:pt idx="5476">
                  <c:v>-16.696999999999999</c:v>
                </c:pt>
                <c:pt idx="5477">
                  <c:v>-16.6464</c:v>
                </c:pt>
                <c:pt idx="5478">
                  <c:v>-16.626799999999999</c:v>
                </c:pt>
                <c:pt idx="5479">
                  <c:v>-16.593900000000001</c:v>
                </c:pt>
                <c:pt idx="5480">
                  <c:v>-16.558499999999999</c:v>
                </c:pt>
                <c:pt idx="5481">
                  <c:v>-16.518000000000001</c:v>
                </c:pt>
                <c:pt idx="5482">
                  <c:v>-16.491800000000001</c:v>
                </c:pt>
                <c:pt idx="5483">
                  <c:v>-16.4605</c:v>
                </c:pt>
                <c:pt idx="5484">
                  <c:v>-16.422499999999999</c:v>
                </c:pt>
                <c:pt idx="5485">
                  <c:v>-16.393000000000001</c:v>
                </c:pt>
                <c:pt idx="5486">
                  <c:v>-16.363199999999999</c:v>
                </c:pt>
                <c:pt idx="5487">
                  <c:v>-16.3291</c:v>
                </c:pt>
                <c:pt idx="5488">
                  <c:v>-16.3018</c:v>
                </c:pt>
                <c:pt idx="5489">
                  <c:v>-16.2758</c:v>
                </c:pt>
                <c:pt idx="5490">
                  <c:v>-16.2483</c:v>
                </c:pt>
                <c:pt idx="5491">
                  <c:v>-16.210100000000001</c:v>
                </c:pt>
                <c:pt idx="5492">
                  <c:v>-16.180399999999999</c:v>
                </c:pt>
                <c:pt idx="5493">
                  <c:v>-16.154299999999999</c:v>
                </c:pt>
                <c:pt idx="5494">
                  <c:v>-16.129200000000001</c:v>
                </c:pt>
                <c:pt idx="5495">
                  <c:v>-16.092700000000001</c:v>
                </c:pt>
                <c:pt idx="5496">
                  <c:v>-16.059799999999999</c:v>
                </c:pt>
                <c:pt idx="5497">
                  <c:v>-16.039000000000001</c:v>
                </c:pt>
                <c:pt idx="5498">
                  <c:v>-16.015499999999999</c:v>
                </c:pt>
                <c:pt idx="5499">
                  <c:v>-15.973599999999999</c:v>
                </c:pt>
                <c:pt idx="5500">
                  <c:v>-15.9526</c:v>
                </c:pt>
                <c:pt idx="5501">
                  <c:v>-15.9344</c:v>
                </c:pt>
                <c:pt idx="5502">
                  <c:v>-15.9002</c:v>
                </c:pt>
                <c:pt idx="5503">
                  <c:v>-15.8689</c:v>
                </c:pt>
                <c:pt idx="5504">
                  <c:v>-15.8581</c:v>
                </c:pt>
                <c:pt idx="5505">
                  <c:v>-15.8139</c:v>
                </c:pt>
                <c:pt idx="5506">
                  <c:v>-15.795999999999999</c:v>
                </c:pt>
                <c:pt idx="5507">
                  <c:v>-15.762</c:v>
                </c:pt>
                <c:pt idx="5508">
                  <c:v>-15.749000000000001</c:v>
                </c:pt>
                <c:pt idx="5509">
                  <c:v>-15.7103</c:v>
                </c:pt>
                <c:pt idx="5510">
                  <c:v>-15.690099999999999</c:v>
                </c:pt>
                <c:pt idx="5511">
                  <c:v>-15.6675</c:v>
                </c:pt>
                <c:pt idx="5512">
                  <c:v>-15.6434</c:v>
                </c:pt>
                <c:pt idx="5513">
                  <c:v>-15.6098</c:v>
                </c:pt>
                <c:pt idx="5514">
                  <c:v>-15.587999999999999</c:v>
                </c:pt>
                <c:pt idx="5515">
                  <c:v>-15.5679</c:v>
                </c:pt>
                <c:pt idx="5516">
                  <c:v>-15.5441</c:v>
                </c:pt>
                <c:pt idx="5517">
                  <c:v>-15.5143</c:v>
                </c:pt>
                <c:pt idx="5518">
                  <c:v>-15.482699999999999</c:v>
                </c:pt>
                <c:pt idx="5519">
                  <c:v>-15.470599999999999</c:v>
                </c:pt>
                <c:pt idx="5520">
                  <c:v>-15.4514</c:v>
                </c:pt>
                <c:pt idx="5521">
                  <c:v>-15.412699999999999</c:v>
                </c:pt>
                <c:pt idx="5522">
                  <c:v>-15.400600000000001</c:v>
                </c:pt>
                <c:pt idx="5523">
                  <c:v>-15.374599999999999</c:v>
                </c:pt>
                <c:pt idx="5524">
                  <c:v>-15.341100000000001</c:v>
                </c:pt>
                <c:pt idx="5525">
                  <c:v>-15.3141</c:v>
                </c:pt>
                <c:pt idx="5526">
                  <c:v>-15.3078</c:v>
                </c:pt>
                <c:pt idx="5527">
                  <c:v>-15.270200000000001</c:v>
                </c:pt>
                <c:pt idx="5528">
                  <c:v>-15.245699999999999</c:v>
                </c:pt>
                <c:pt idx="5529">
                  <c:v>-15.231299999999999</c:v>
                </c:pt>
                <c:pt idx="5530">
                  <c:v>-15.212400000000001</c:v>
                </c:pt>
                <c:pt idx="5531">
                  <c:v>-15.179</c:v>
                </c:pt>
                <c:pt idx="5532">
                  <c:v>-15.1601</c:v>
                </c:pt>
                <c:pt idx="5533">
                  <c:v>-15.1348</c:v>
                </c:pt>
                <c:pt idx="5534">
                  <c:v>-15.1189</c:v>
                </c:pt>
                <c:pt idx="5535">
                  <c:v>-15.083399999999999</c:v>
                </c:pt>
                <c:pt idx="5536">
                  <c:v>-15.0654</c:v>
                </c:pt>
                <c:pt idx="5537">
                  <c:v>-15.043699999999999</c:v>
                </c:pt>
                <c:pt idx="5538">
                  <c:v>-15.02</c:v>
                </c:pt>
                <c:pt idx="5539">
                  <c:v>-14.997999999999999</c:v>
                </c:pt>
                <c:pt idx="5540">
                  <c:v>-14.980499999999999</c:v>
                </c:pt>
                <c:pt idx="5541">
                  <c:v>-14.9581</c:v>
                </c:pt>
                <c:pt idx="5542">
                  <c:v>-14.9307</c:v>
                </c:pt>
                <c:pt idx="5543">
                  <c:v>-14.898300000000001</c:v>
                </c:pt>
                <c:pt idx="5544">
                  <c:v>-14.8851</c:v>
                </c:pt>
                <c:pt idx="5545">
                  <c:v>-14.863099999999999</c:v>
                </c:pt>
                <c:pt idx="5546">
                  <c:v>-14.845000000000001</c:v>
                </c:pt>
                <c:pt idx="5547">
                  <c:v>-14.8123</c:v>
                </c:pt>
                <c:pt idx="5548">
                  <c:v>-14.799099999999999</c:v>
                </c:pt>
                <c:pt idx="5549">
                  <c:v>-14.784700000000001</c:v>
                </c:pt>
                <c:pt idx="5550">
                  <c:v>-14.745200000000001</c:v>
                </c:pt>
                <c:pt idx="5551">
                  <c:v>-14.7319</c:v>
                </c:pt>
                <c:pt idx="5552">
                  <c:v>-14.7212</c:v>
                </c:pt>
                <c:pt idx="5553">
                  <c:v>-14.689500000000001</c:v>
                </c:pt>
                <c:pt idx="5554">
                  <c:v>-14.6678</c:v>
                </c:pt>
                <c:pt idx="5555">
                  <c:v>-14.6479</c:v>
                </c:pt>
                <c:pt idx="5556">
                  <c:v>-14.629799999999999</c:v>
                </c:pt>
                <c:pt idx="5557">
                  <c:v>-14.6021</c:v>
                </c:pt>
                <c:pt idx="5558">
                  <c:v>-14.5807</c:v>
                </c:pt>
                <c:pt idx="5559">
                  <c:v>-14.5662</c:v>
                </c:pt>
                <c:pt idx="5560">
                  <c:v>-14.547499999999999</c:v>
                </c:pt>
                <c:pt idx="5561">
                  <c:v>-14.514799999999999</c:v>
                </c:pt>
                <c:pt idx="5562">
                  <c:v>-14.493499999999999</c:v>
                </c:pt>
                <c:pt idx="5563">
                  <c:v>-14.4734</c:v>
                </c:pt>
                <c:pt idx="5564">
                  <c:v>-14.4579</c:v>
                </c:pt>
                <c:pt idx="5565">
                  <c:v>-14.4269</c:v>
                </c:pt>
                <c:pt idx="5566">
                  <c:v>-14.4261</c:v>
                </c:pt>
                <c:pt idx="5567">
                  <c:v>-14.3879</c:v>
                </c:pt>
                <c:pt idx="5568">
                  <c:v>-14.362399999999999</c:v>
                </c:pt>
                <c:pt idx="5569">
                  <c:v>-14.3512</c:v>
                </c:pt>
                <c:pt idx="5570">
                  <c:v>-14.3347</c:v>
                </c:pt>
                <c:pt idx="5571">
                  <c:v>-14.315899999999999</c:v>
                </c:pt>
                <c:pt idx="5572">
                  <c:v>-14.2803</c:v>
                </c:pt>
                <c:pt idx="5573">
                  <c:v>-14.2562</c:v>
                </c:pt>
                <c:pt idx="5574">
                  <c:v>-14.2584</c:v>
                </c:pt>
                <c:pt idx="5575">
                  <c:v>-14.2258</c:v>
                </c:pt>
                <c:pt idx="5576">
                  <c:v>-14.186999999999999</c:v>
                </c:pt>
                <c:pt idx="5577">
                  <c:v>-14.185700000000001</c:v>
                </c:pt>
                <c:pt idx="5578">
                  <c:v>-14.164300000000001</c:v>
                </c:pt>
                <c:pt idx="5579">
                  <c:v>-14.135999999999999</c:v>
                </c:pt>
                <c:pt idx="5580">
                  <c:v>-14.1241</c:v>
                </c:pt>
                <c:pt idx="5581">
                  <c:v>-14.107799999999999</c:v>
                </c:pt>
                <c:pt idx="5582">
                  <c:v>-14.085000000000001</c:v>
                </c:pt>
                <c:pt idx="5583">
                  <c:v>-14.050599999999999</c:v>
                </c:pt>
                <c:pt idx="5584">
                  <c:v>-14.034599999999999</c:v>
                </c:pt>
                <c:pt idx="5585">
                  <c:v>-14.023</c:v>
                </c:pt>
                <c:pt idx="5586">
                  <c:v>-13.997400000000001</c:v>
                </c:pt>
                <c:pt idx="5587">
                  <c:v>-13.966200000000001</c:v>
                </c:pt>
                <c:pt idx="5588">
                  <c:v>-13.971299999999999</c:v>
                </c:pt>
                <c:pt idx="5589">
                  <c:v>-13.934100000000001</c:v>
                </c:pt>
                <c:pt idx="5590">
                  <c:v>-13.913399999999999</c:v>
                </c:pt>
                <c:pt idx="5591">
                  <c:v>-13.888400000000001</c:v>
                </c:pt>
                <c:pt idx="5592">
                  <c:v>-13.8751</c:v>
                </c:pt>
                <c:pt idx="5593">
                  <c:v>-13.8667</c:v>
                </c:pt>
                <c:pt idx="5594">
                  <c:v>-13.8407</c:v>
                </c:pt>
                <c:pt idx="5595">
                  <c:v>-13.810700000000001</c:v>
                </c:pt>
                <c:pt idx="5596">
                  <c:v>-13.801600000000001</c:v>
                </c:pt>
                <c:pt idx="5597">
                  <c:v>-13.7653</c:v>
                </c:pt>
                <c:pt idx="5598">
                  <c:v>-13.7463</c:v>
                </c:pt>
                <c:pt idx="5599">
                  <c:v>-13.737299999999999</c:v>
                </c:pt>
                <c:pt idx="5600">
                  <c:v>-13.7194</c:v>
                </c:pt>
                <c:pt idx="5601">
                  <c:v>-13.6859</c:v>
                </c:pt>
                <c:pt idx="5602">
                  <c:v>-13.6652</c:v>
                </c:pt>
                <c:pt idx="5603">
                  <c:v>-13.6637</c:v>
                </c:pt>
                <c:pt idx="5604">
                  <c:v>-13.6351</c:v>
                </c:pt>
                <c:pt idx="5605">
                  <c:v>-13.616300000000001</c:v>
                </c:pt>
                <c:pt idx="5606">
                  <c:v>-13.347899999999999</c:v>
                </c:pt>
                <c:pt idx="5607">
                  <c:v>-15.168100000000001</c:v>
                </c:pt>
                <c:pt idx="5608">
                  <c:v>-15.8872</c:v>
                </c:pt>
                <c:pt idx="5609">
                  <c:v>-16.077100000000002</c:v>
                </c:pt>
                <c:pt idx="5610">
                  <c:v>-16.2136</c:v>
                </c:pt>
                <c:pt idx="5611">
                  <c:v>-16.325800000000001</c:v>
                </c:pt>
                <c:pt idx="5612">
                  <c:v>-16.407399999999999</c:v>
                </c:pt>
                <c:pt idx="5613">
                  <c:v>-16.488</c:v>
                </c:pt>
                <c:pt idx="5614">
                  <c:v>-16.561199999999999</c:v>
                </c:pt>
                <c:pt idx="5615">
                  <c:v>-16.642800000000001</c:v>
                </c:pt>
                <c:pt idx="5616">
                  <c:v>-16.695</c:v>
                </c:pt>
                <c:pt idx="5617">
                  <c:v>-16.759899999999998</c:v>
                </c:pt>
                <c:pt idx="5618">
                  <c:v>-16.815000000000001</c:v>
                </c:pt>
                <c:pt idx="5619">
                  <c:v>-16.875900000000001</c:v>
                </c:pt>
                <c:pt idx="5620">
                  <c:v>-16.9071</c:v>
                </c:pt>
                <c:pt idx="5621">
                  <c:v>-16.965499999999999</c:v>
                </c:pt>
                <c:pt idx="5622">
                  <c:v>-17.026299999999999</c:v>
                </c:pt>
                <c:pt idx="5623">
                  <c:v>-17.065100000000001</c:v>
                </c:pt>
                <c:pt idx="5624">
                  <c:v>-17.1005</c:v>
                </c:pt>
                <c:pt idx="5625">
                  <c:v>-17.159300000000002</c:v>
                </c:pt>
                <c:pt idx="5626">
                  <c:v>-17.200600000000001</c:v>
                </c:pt>
                <c:pt idx="5627">
                  <c:v>-17.241499999999998</c:v>
                </c:pt>
                <c:pt idx="5628">
                  <c:v>-17.277100000000001</c:v>
                </c:pt>
                <c:pt idx="5629">
                  <c:v>-17.330300000000001</c:v>
                </c:pt>
                <c:pt idx="5630">
                  <c:v>-17.364799999999999</c:v>
                </c:pt>
                <c:pt idx="5631">
                  <c:v>-17.399000000000001</c:v>
                </c:pt>
                <c:pt idx="5632">
                  <c:v>-17.425599999999999</c:v>
                </c:pt>
                <c:pt idx="5633">
                  <c:v>-17.486599999999999</c:v>
                </c:pt>
                <c:pt idx="5634">
                  <c:v>-17.509399999999999</c:v>
                </c:pt>
                <c:pt idx="5635">
                  <c:v>-17.557099999999998</c:v>
                </c:pt>
                <c:pt idx="5636">
                  <c:v>-17.588899999999999</c:v>
                </c:pt>
                <c:pt idx="5637">
                  <c:v>-17.620100000000001</c:v>
                </c:pt>
                <c:pt idx="5638">
                  <c:v>-17.6433</c:v>
                </c:pt>
                <c:pt idx="5639">
                  <c:v>-17.690000000000001</c:v>
                </c:pt>
                <c:pt idx="5640">
                  <c:v>-17.724699999999999</c:v>
                </c:pt>
                <c:pt idx="5641">
                  <c:v>-17.752199999999998</c:v>
                </c:pt>
                <c:pt idx="5642">
                  <c:v>-17.776900000000001</c:v>
                </c:pt>
                <c:pt idx="5643">
                  <c:v>-17.816600000000001</c:v>
                </c:pt>
                <c:pt idx="5644">
                  <c:v>-17.857700000000001</c:v>
                </c:pt>
                <c:pt idx="5645">
                  <c:v>-17.8887</c:v>
                </c:pt>
                <c:pt idx="5646">
                  <c:v>-17.908300000000001</c:v>
                </c:pt>
                <c:pt idx="5647">
                  <c:v>-17.950299999999999</c:v>
                </c:pt>
                <c:pt idx="5648">
                  <c:v>-17.9863</c:v>
                </c:pt>
                <c:pt idx="5649">
                  <c:v>-18.003</c:v>
                </c:pt>
                <c:pt idx="5650">
                  <c:v>-18.046099999999999</c:v>
                </c:pt>
                <c:pt idx="5651">
                  <c:v>-18.0703</c:v>
                </c:pt>
                <c:pt idx="5652">
                  <c:v>-18.110900000000001</c:v>
                </c:pt>
                <c:pt idx="5653">
                  <c:v>-18.1374</c:v>
                </c:pt>
                <c:pt idx="5654">
                  <c:v>-18.158000000000001</c:v>
                </c:pt>
                <c:pt idx="5655">
                  <c:v>-18.203600000000002</c:v>
                </c:pt>
                <c:pt idx="5656">
                  <c:v>-18.2211</c:v>
                </c:pt>
                <c:pt idx="5657">
                  <c:v>-18.2499</c:v>
                </c:pt>
                <c:pt idx="5658">
                  <c:v>-18.284300000000002</c:v>
                </c:pt>
                <c:pt idx="5659">
                  <c:v>-18.310099999999998</c:v>
                </c:pt>
                <c:pt idx="5660">
                  <c:v>-18.334</c:v>
                </c:pt>
                <c:pt idx="5661">
                  <c:v>-18.3735</c:v>
                </c:pt>
                <c:pt idx="5662">
                  <c:v>-18.396599999999999</c:v>
                </c:pt>
                <c:pt idx="5663">
                  <c:v>-18.430299999999999</c:v>
                </c:pt>
                <c:pt idx="5664">
                  <c:v>-18.452500000000001</c:v>
                </c:pt>
                <c:pt idx="5665">
                  <c:v>-18.4894</c:v>
                </c:pt>
                <c:pt idx="5666">
                  <c:v>-18.523800000000001</c:v>
                </c:pt>
                <c:pt idx="5667">
                  <c:v>-18.551300000000001</c:v>
                </c:pt>
                <c:pt idx="5668">
                  <c:v>-18.563400000000001</c:v>
                </c:pt>
                <c:pt idx="5669">
                  <c:v>-18.6038</c:v>
                </c:pt>
                <c:pt idx="5670">
                  <c:v>-18.6266</c:v>
                </c:pt>
                <c:pt idx="5671">
                  <c:v>-18.656099999999999</c:v>
                </c:pt>
                <c:pt idx="5672">
                  <c:v>-18.6813</c:v>
                </c:pt>
                <c:pt idx="5673">
                  <c:v>-18.724900000000002</c:v>
                </c:pt>
                <c:pt idx="5674">
                  <c:v>-18.7438</c:v>
                </c:pt>
                <c:pt idx="5675">
                  <c:v>-18.763500000000001</c:v>
                </c:pt>
                <c:pt idx="5676">
                  <c:v>-18.801600000000001</c:v>
                </c:pt>
                <c:pt idx="5677">
                  <c:v>-18.838100000000001</c:v>
                </c:pt>
                <c:pt idx="5678">
                  <c:v>-18.8432</c:v>
                </c:pt>
                <c:pt idx="5679">
                  <c:v>-18.872699999999998</c:v>
                </c:pt>
                <c:pt idx="5680">
                  <c:v>-18.906199999999998</c:v>
                </c:pt>
                <c:pt idx="5681">
                  <c:v>-18.941700000000001</c:v>
                </c:pt>
                <c:pt idx="5682">
                  <c:v>-18.952500000000001</c:v>
                </c:pt>
                <c:pt idx="5683">
                  <c:v>-18.991299999999999</c:v>
                </c:pt>
                <c:pt idx="5684">
                  <c:v>-19.025600000000001</c:v>
                </c:pt>
                <c:pt idx="5685">
                  <c:v>-19.0488</c:v>
                </c:pt>
                <c:pt idx="5686">
                  <c:v>-19.081399999999999</c:v>
                </c:pt>
                <c:pt idx="5687">
                  <c:v>-19.116499999999998</c:v>
                </c:pt>
                <c:pt idx="5688">
                  <c:v>-19.145499999999998</c:v>
                </c:pt>
                <c:pt idx="5689">
                  <c:v>-19.1694</c:v>
                </c:pt>
                <c:pt idx="5690">
                  <c:v>-19.1874</c:v>
                </c:pt>
                <c:pt idx="5691">
                  <c:v>-19.237100000000002</c:v>
                </c:pt>
                <c:pt idx="5692">
                  <c:v>-19.2499</c:v>
                </c:pt>
                <c:pt idx="5693">
                  <c:v>-19.273299999999999</c:v>
                </c:pt>
                <c:pt idx="5694">
                  <c:v>-19.3017</c:v>
                </c:pt>
                <c:pt idx="5695">
                  <c:v>-19.337700000000002</c:v>
                </c:pt>
                <c:pt idx="5696">
                  <c:v>-19.3565</c:v>
                </c:pt>
                <c:pt idx="5697">
                  <c:v>-19.3979</c:v>
                </c:pt>
                <c:pt idx="5698">
                  <c:v>-19.415299999999998</c:v>
                </c:pt>
                <c:pt idx="5699">
                  <c:v>-19.472999999999999</c:v>
                </c:pt>
                <c:pt idx="5700">
                  <c:v>-19.481300000000001</c:v>
                </c:pt>
                <c:pt idx="5701">
                  <c:v>-19.5062</c:v>
                </c:pt>
                <c:pt idx="5702">
                  <c:v>-19.5427</c:v>
                </c:pt>
                <c:pt idx="5703">
                  <c:v>-19.581099999999999</c:v>
                </c:pt>
                <c:pt idx="5704">
                  <c:v>-19.596399999999999</c:v>
                </c:pt>
                <c:pt idx="5705">
                  <c:v>-19.637899999999998</c:v>
                </c:pt>
                <c:pt idx="5706">
                  <c:v>-19.660499999999999</c:v>
                </c:pt>
                <c:pt idx="5707">
                  <c:v>-19.699100000000001</c:v>
                </c:pt>
                <c:pt idx="5708">
                  <c:v>-19.723700000000001</c:v>
                </c:pt>
                <c:pt idx="5709">
                  <c:v>-19.760000000000002</c:v>
                </c:pt>
                <c:pt idx="5710">
                  <c:v>-19.7972</c:v>
                </c:pt>
                <c:pt idx="5711">
                  <c:v>-19.809899999999999</c:v>
                </c:pt>
                <c:pt idx="5712">
                  <c:v>-19.851900000000001</c:v>
                </c:pt>
                <c:pt idx="5713">
                  <c:v>-19.897400000000001</c:v>
                </c:pt>
                <c:pt idx="5714">
                  <c:v>-19.9129</c:v>
                </c:pt>
                <c:pt idx="5715">
                  <c:v>-19.9495</c:v>
                </c:pt>
                <c:pt idx="5716">
                  <c:v>-19.978300000000001</c:v>
                </c:pt>
                <c:pt idx="5717">
                  <c:v>-20.0153</c:v>
                </c:pt>
                <c:pt idx="5718">
                  <c:v>-20.0563</c:v>
                </c:pt>
                <c:pt idx="5719">
                  <c:v>-20.084800000000001</c:v>
                </c:pt>
                <c:pt idx="5720">
                  <c:v>-20.115400000000001</c:v>
                </c:pt>
                <c:pt idx="5721">
                  <c:v>-20.158300000000001</c:v>
                </c:pt>
                <c:pt idx="5722">
                  <c:v>-20.182099999999998</c:v>
                </c:pt>
                <c:pt idx="5723">
                  <c:v>-20.212399999999999</c:v>
                </c:pt>
                <c:pt idx="5724">
                  <c:v>-20.2651</c:v>
                </c:pt>
                <c:pt idx="5725">
                  <c:v>-20.311499999999999</c:v>
                </c:pt>
                <c:pt idx="5726">
                  <c:v>-20.3248</c:v>
                </c:pt>
                <c:pt idx="5727">
                  <c:v>-20.3752</c:v>
                </c:pt>
                <c:pt idx="5728">
                  <c:v>-20.411000000000001</c:v>
                </c:pt>
                <c:pt idx="5729">
                  <c:v>-20.4453</c:v>
                </c:pt>
                <c:pt idx="5730">
                  <c:v>-20.479800000000001</c:v>
                </c:pt>
                <c:pt idx="5731">
                  <c:v>-20.5259</c:v>
                </c:pt>
                <c:pt idx="5732">
                  <c:v>-20.5687</c:v>
                </c:pt>
                <c:pt idx="5733">
                  <c:v>-20.601900000000001</c:v>
                </c:pt>
                <c:pt idx="5734">
                  <c:v>-20.632000000000001</c:v>
                </c:pt>
                <c:pt idx="5735">
                  <c:v>-20.691700000000001</c:v>
                </c:pt>
                <c:pt idx="5736">
                  <c:v>-20.718599999999999</c:v>
                </c:pt>
                <c:pt idx="5737">
                  <c:v>-20.770700000000001</c:v>
                </c:pt>
                <c:pt idx="5738">
                  <c:v>-20.806799999999999</c:v>
                </c:pt>
                <c:pt idx="5739">
                  <c:v>-20.851299999999998</c:v>
                </c:pt>
                <c:pt idx="5740">
                  <c:v>-20.906500000000001</c:v>
                </c:pt>
                <c:pt idx="5741">
                  <c:v>-20.938600000000001</c:v>
                </c:pt>
                <c:pt idx="5742">
                  <c:v>-20.9847</c:v>
                </c:pt>
                <c:pt idx="5743">
                  <c:v>-21.043099999999999</c:v>
                </c:pt>
                <c:pt idx="5744">
                  <c:v>-21.0791</c:v>
                </c:pt>
                <c:pt idx="5745">
                  <c:v>-21.131900000000002</c:v>
                </c:pt>
                <c:pt idx="5746">
                  <c:v>-21.179200000000002</c:v>
                </c:pt>
                <c:pt idx="5747">
                  <c:v>-21.2316</c:v>
                </c:pt>
                <c:pt idx="5748">
                  <c:v>-21.270900000000001</c:v>
                </c:pt>
                <c:pt idx="5749">
                  <c:v>-21.3292</c:v>
                </c:pt>
                <c:pt idx="5750">
                  <c:v>-21.3979</c:v>
                </c:pt>
                <c:pt idx="5751">
                  <c:v>-21.4361</c:v>
                </c:pt>
                <c:pt idx="5752">
                  <c:v>-21.4848</c:v>
                </c:pt>
                <c:pt idx="5753">
                  <c:v>-21.554200000000002</c:v>
                </c:pt>
                <c:pt idx="5754">
                  <c:v>-21.609100000000002</c:v>
                </c:pt>
                <c:pt idx="5755">
                  <c:v>-21.658000000000001</c:v>
                </c:pt>
                <c:pt idx="5756">
                  <c:v>-21.712599999999998</c:v>
                </c:pt>
                <c:pt idx="5757">
                  <c:v>-21.792300000000001</c:v>
                </c:pt>
                <c:pt idx="5758">
                  <c:v>-21.840199999999999</c:v>
                </c:pt>
                <c:pt idx="5759">
                  <c:v>-21.905899999999999</c:v>
                </c:pt>
                <c:pt idx="5760">
                  <c:v>-21.964600000000001</c:v>
                </c:pt>
                <c:pt idx="5761">
                  <c:v>-22.038599999999999</c:v>
                </c:pt>
                <c:pt idx="5762">
                  <c:v>-22.106300000000001</c:v>
                </c:pt>
                <c:pt idx="5763">
                  <c:v>-22.176500000000001</c:v>
                </c:pt>
                <c:pt idx="5764">
                  <c:v>-22.2498</c:v>
                </c:pt>
                <c:pt idx="5765">
                  <c:v>-22.314399999999999</c:v>
                </c:pt>
                <c:pt idx="5766">
                  <c:v>-22.374199999999998</c:v>
                </c:pt>
                <c:pt idx="5767">
                  <c:v>-22.459700000000002</c:v>
                </c:pt>
                <c:pt idx="5768">
                  <c:v>-22.535</c:v>
                </c:pt>
                <c:pt idx="5769">
                  <c:v>-22.624700000000001</c:v>
                </c:pt>
                <c:pt idx="5770">
                  <c:v>-22.681000000000001</c:v>
                </c:pt>
                <c:pt idx="5771">
                  <c:v>-22.7742</c:v>
                </c:pt>
                <c:pt idx="5772">
                  <c:v>-22.8705</c:v>
                </c:pt>
                <c:pt idx="5773">
                  <c:v>-22.9406</c:v>
                </c:pt>
                <c:pt idx="5774">
                  <c:v>-23.025099999999998</c:v>
                </c:pt>
                <c:pt idx="5775">
                  <c:v>-23.126000000000001</c:v>
                </c:pt>
                <c:pt idx="5776">
                  <c:v>-23.218399999999999</c:v>
                </c:pt>
                <c:pt idx="5777">
                  <c:v>-23.319199999999999</c:v>
                </c:pt>
                <c:pt idx="5778">
                  <c:v>-23.392600000000002</c:v>
                </c:pt>
                <c:pt idx="5779">
                  <c:v>-23.505600000000001</c:v>
                </c:pt>
                <c:pt idx="5780">
                  <c:v>-23.610299999999999</c:v>
                </c:pt>
                <c:pt idx="5781">
                  <c:v>-23.712399999999999</c:v>
                </c:pt>
                <c:pt idx="5782">
                  <c:v>-23.820499999999999</c:v>
                </c:pt>
                <c:pt idx="5783">
                  <c:v>-23.934699999999999</c:v>
                </c:pt>
                <c:pt idx="5784">
                  <c:v>-24.020600000000002</c:v>
                </c:pt>
                <c:pt idx="5785">
                  <c:v>-24.140599999999999</c:v>
                </c:pt>
                <c:pt idx="5786">
                  <c:v>-24.268899999999999</c:v>
                </c:pt>
                <c:pt idx="5787">
                  <c:v>-24.396699999999999</c:v>
                </c:pt>
                <c:pt idx="5788">
                  <c:v>-24.510999999999999</c:v>
                </c:pt>
                <c:pt idx="5789">
                  <c:v>-24.639299999999999</c:v>
                </c:pt>
                <c:pt idx="5790">
                  <c:v>-24.772099999999998</c:v>
                </c:pt>
                <c:pt idx="5791">
                  <c:v>-24.915600000000001</c:v>
                </c:pt>
                <c:pt idx="5792">
                  <c:v>-25.029900000000001</c:v>
                </c:pt>
                <c:pt idx="5793">
                  <c:v>-25.184000000000001</c:v>
                </c:pt>
                <c:pt idx="5794">
                  <c:v>-25.328700000000001</c:v>
                </c:pt>
                <c:pt idx="5795">
                  <c:v>-25.4864</c:v>
                </c:pt>
                <c:pt idx="5796">
                  <c:v>-25.618099999999998</c:v>
                </c:pt>
                <c:pt idx="5797">
                  <c:v>-25.776700000000002</c:v>
                </c:pt>
                <c:pt idx="5798">
                  <c:v>-25.946400000000001</c:v>
                </c:pt>
                <c:pt idx="5799">
                  <c:v>-26.1035</c:v>
                </c:pt>
                <c:pt idx="5800">
                  <c:v>-26.268899999999999</c:v>
                </c:pt>
                <c:pt idx="5801">
                  <c:v>-26.459700000000002</c:v>
                </c:pt>
                <c:pt idx="5802">
                  <c:v>-26.621700000000001</c:v>
                </c:pt>
                <c:pt idx="5803">
                  <c:v>-26.802600000000002</c:v>
                </c:pt>
                <c:pt idx="5804">
                  <c:v>-26.9998</c:v>
                </c:pt>
                <c:pt idx="5805">
                  <c:v>-27.192399999999999</c:v>
                </c:pt>
                <c:pt idx="5806">
                  <c:v>-27.379899999999999</c:v>
                </c:pt>
                <c:pt idx="5807">
                  <c:v>-27.5855</c:v>
                </c:pt>
                <c:pt idx="5808">
                  <c:v>-27.7971</c:v>
                </c:pt>
                <c:pt idx="5809">
                  <c:v>-28.0244</c:v>
                </c:pt>
                <c:pt idx="5810">
                  <c:v>-28.215299999999999</c:v>
                </c:pt>
                <c:pt idx="5811">
                  <c:v>-28.456499999999998</c:v>
                </c:pt>
                <c:pt idx="5812">
                  <c:v>-28.6889</c:v>
                </c:pt>
                <c:pt idx="5813">
                  <c:v>-28.930099999999999</c:v>
                </c:pt>
                <c:pt idx="5814">
                  <c:v>-29.170200000000001</c:v>
                </c:pt>
                <c:pt idx="5815">
                  <c:v>-29.426500000000001</c:v>
                </c:pt>
                <c:pt idx="5816">
                  <c:v>-29.6677</c:v>
                </c:pt>
                <c:pt idx="5817">
                  <c:v>-29.943100000000001</c:v>
                </c:pt>
                <c:pt idx="5818">
                  <c:v>-30.209599999999998</c:v>
                </c:pt>
                <c:pt idx="5819">
                  <c:v>-30.491299999999999</c:v>
                </c:pt>
                <c:pt idx="5820">
                  <c:v>-30.781500000000001</c:v>
                </c:pt>
                <c:pt idx="5821">
                  <c:v>-31.0609</c:v>
                </c:pt>
                <c:pt idx="5822">
                  <c:v>-31.362300000000001</c:v>
                </c:pt>
                <c:pt idx="5823">
                  <c:v>-31.680399999999999</c:v>
                </c:pt>
                <c:pt idx="5824">
                  <c:v>-31.980399999999999</c:v>
                </c:pt>
                <c:pt idx="5825">
                  <c:v>-32.3127</c:v>
                </c:pt>
                <c:pt idx="5826">
                  <c:v>-32.642200000000003</c:v>
                </c:pt>
                <c:pt idx="5827">
                  <c:v>-32.993200000000002</c:v>
                </c:pt>
                <c:pt idx="5828">
                  <c:v>-33.331000000000003</c:v>
                </c:pt>
                <c:pt idx="5829">
                  <c:v>-33.686599999999999</c:v>
                </c:pt>
                <c:pt idx="5830">
                  <c:v>-34.053899999999999</c:v>
                </c:pt>
                <c:pt idx="5831">
                  <c:v>-34.432000000000002</c:v>
                </c:pt>
                <c:pt idx="5832">
                  <c:v>-34.803199999999997</c:v>
                </c:pt>
                <c:pt idx="5833">
                  <c:v>-35.210799999999999</c:v>
                </c:pt>
                <c:pt idx="5834">
                  <c:v>-35.612200000000001</c:v>
                </c:pt>
                <c:pt idx="5835">
                  <c:v>-36.034399999999998</c:v>
                </c:pt>
                <c:pt idx="5836">
                  <c:v>-36.452500000000001</c:v>
                </c:pt>
                <c:pt idx="5837">
                  <c:v>-36.889400000000002</c:v>
                </c:pt>
                <c:pt idx="5838">
                  <c:v>-37.337800000000001</c:v>
                </c:pt>
                <c:pt idx="5839">
                  <c:v>-37.793700000000001</c:v>
                </c:pt>
                <c:pt idx="5840">
                  <c:v>-38.2547</c:v>
                </c:pt>
                <c:pt idx="5841">
                  <c:v>-38.740299999999998</c:v>
                </c:pt>
                <c:pt idx="5842">
                  <c:v>-39.2378</c:v>
                </c:pt>
                <c:pt idx="5843">
                  <c:v>-39.7164</c:v>
                </c:pt>
                <c:pt idx="5844">
                  <c:v>-40.238799999999998</c:v>
                </c:pt>
                <c:pt idx="5845">
                  <c:v>-40.776699999999998</c:v>
                </c:pt>
                <c:pt idx="5846">
                  <c:v>-41.310299999999998</c:v>
                </c:pt>
                <c:pt idx="5847">
                  <c:v>-41.856999999999999</c:v>
                </c:pt>
                <c:pt idx="5848">
                  <c:v>-42.409100000000002</c:v>
                </c:pt>
                <c:pt idx="5849">
                  <c:v>-42.993899999999996</c:v>
                </c:pt>
                <c:pt idx="5850">
                  <c:v>-43.574199999999998</c:v>
                </c:pt>
                <c:pt idx="5851">
                  <c:v>-44.166600000000003</c:v>
                </c:pt>
                <c:pt idx="5852">
                  <c:v>-44.787100000000002</c:v>
                </c:pt>
                <c:pt idx="5853">
                  <c:v>-45.422800000000002</c:v>
                </c:pt>
                <c:pt idx="5854">
                  <c:v>-46.045099999999998</c:v>
                </c:pt>
                <c:pt idx="5855">
                  <c:v>-46.715400000000002</c:v>
                </c:pt>
                <c:pt idx="5856">
                  <c:v>-47.369</c:v>
                </c:pt>
                <c:pt idx="5857">
                  <c:v>-48.045999999999999</c:v>
                </c:pt>
                <c:pt idx="5858">
                  <c:v>-48.734400000000001</c:v>
                </c:pt>
                <c:pt idx="5859">
                  <c:v>-49.457099999999997</c:v>
                </c:pt>
                <c:pt idx="5860">
                  <c:v>-50.174799999999998</c:v>
                </c:pt>
                <c:pt idx="5861">
                  <c:v>-50.893099999999997</c:v>
                </c:pt>
                <c:pt idx="5862">
                  <c:v>-51.648099999999999</c:v>
                </c:pt>
                <c:pt idx="5863">
                  <c:v>-52.426600000000001</c:v>
                </c:pt>
                <c:pt idx="5864">
                  <c:v>-53.207799999999999</c:v>
                </c:pt>
                <c:pt idx="5865">
                  <c:v>-53.991799999999998</c:v>
                </c:pt>
                <c:pt idx="5866">
                  <c:v>-54.798900000000003</c:v>
                </c:pt>
                <c:pt idx="5867">
                  <c:v>-55.636400000000002</c:v>
                </c:pt>
                <c:pt idx="5868">
                  <c:v>-56.4679</c:v>
                </c:pt>
                <c:pt idx="5869">
                  <c:v>-57.322699999999998</c:v>
                </c:pt>
                <c:pt idx="5870">
                  <c:v>-58.182400000000001</c:v>
                </c:pt>
                <c:pt idx="5871">
                  <c:v>-59.085099999999997</c:v>
                </c:pt>
                <c:pt idx="5872">
                  <c:v>-59.982700000000001</c:v>
                </c:pt>
                <c:pt idx="5873">
                  <c:v>-60.892499999999998</c:v>
                </c:pt>
                <c:pt idx="5874">
                  <c:v>-61.824800000000003</c:v>
                </c:pt>
                <c:pt idx="5875">
                  <c:v>-62.773099999999999</c:v>
                </c:pt>
                <c:pt idx="5876">
                  <c:v>-63.729700000000001</c:v>
                </c:pt>
                <c:pt idx="5877">
                  <c:v>-64.711100000000002</c:v>
                </c:pt>
                <c:pt idx="5878">
                  <c:v>-65.718999999999994</c:v>
                </c:pt>
                <c:pt idx="5879">
                  <c:v>-66.715100000000007</c:v>
                </c:pt>
                <c:pt idx="5880">
                  <c:v>-67.7376</c:v>
                </c:pt>
                <c:pt idx="5881">
                  <c:v>-68.790999999999997</c:v>
                </c:pt>
                <c:pt idx="5882">
                  <c:v>-69.850899999999996</c:v>
                </c:pt>
                <c:pt idx="5883">
                  <c:v>-70.914299999999997</c:v>
                </c:pt>
                <c:pt idx="5884">
                  <c:v>-72.0107</c:v>
                </c:pt>
                <c:pt idx="5885">
                  <c:v>-73.120400000000004</c:v>
                </c:pt>
                <c:pt idx="5886">
                  <c:v>-74.246300000000005</c:v>
                </c:pt>
                <c:pt idx="5887">
                  <c:v>-75.376499999999993</c:v>
                </c:pt>
                <c:pt idx="5888">
                  <c:v>-76.522099999999995</c:v>
                </c:pt>
                <c:pt idx="5889">
                  <c:v>-77.706000000000003</c:v>
                </c:pt>
                <c:pt idx="5890">
                  <c:v>-78.871099999999998</c:v>
                </c:pt>
                <c:pt idx="5891">
                  <c:v>-80.080799999999996</c:v>
                </c:pt>
                <c:pt idx="5892">
                  <c:v>-81.314800000000005</c:v>
                </c:pt>
                <c:pt idx="5893">
                  <c:v>-82.532399999999996</c:v>
                </c:pt>
                <c:pt idx="5894">
                  <c:v>-83.776899999999998</c:v>
                </c:pt>
                <c:pt idx="5895">
                  <c:v>-85.044200000000004</c:v>
                </c:pt>
                <c:pt idx="5896">
                  <c:v>-86.328500000000005</c:v>
                </c:pt>
                <c:pt idx="5897">
                  <c:v>-87.628100000000003</c:v>
                </c:pt>
                <c:pt idx="5898">
                  <c:v>-88.932500000000005</c:v>
                </c:pt>
                <c:pt idx="5899">
                  <c:v>-90.255899999999997</c:v>
                </c:pt>
                <c:pt idx="5900">
                  <c:v>-91.605500000000006</c:v>
                </c:pt>
                <c:pt idx="5901">
                  <c:v>-92.9542</c:v>
                </c:pt>
                <c:pt idx="5902">
                  <c:v>-94.310100000000006</c:v>
                </c:pt>
                <c:pt idx="5903">
                  <c:v>-95.701099999999997</c:v>
                </c:pt>
                <c:pt idx="5904">
                  <c:v>-97.112700000000004</c:v>
                </c:pt>
                <c:pt idx="5905">
                  <c:v>-98.519499999999994</c:v>
                </c:pt>
                <c:pt idx="5906">
                  <c:v>-99.938900000000004</c:v>
                </c:pt>
                <c:pt idx="5907">
                  <c:v>-101.39</c:v>
                </c:pt>
                <c:pt idx="5908">
                  <c:v>-102.852</c:v>
                </c:pt>
                <c:pt idx="5909">
                  <c:v>-104.31</c:v>
                </c:pt>
                <c:pt idx="5910">
                  <c:v>-105.798</c:v>
                </c:pt>
                <c:pt idx="5911">
                  <c:v>-107.309</c:v>
                </c:pt>
                <c:pt idx="5912">
                  <c:v>-108.792</c:v>
                </c:pt>
                <c:pt idx="5913">
                  <c:v>-110.318</c:v>
                </c:pt>
                <c:pt idx="5914">
                  <c:v>-111.861</c:v>
                </c:pt>
                <c:pt idx="5915">
                  <c:v>-113.416</c:v>
                </c:pt>
                <c:pt idx="5916">
                  <c:v>-114.96299999999999</c:v>
                </c:pt>
                <c:pt idx="5917">
                  <c:v>-116.565</c:v>
                </c:pt>
                <c:pt idx="5918">
                  <c:v>-118.157</c:v>
                </c:pt>
                <c:pt idx="5919">
                  <c:v>-119.744</c:v>
                </c:pt>
                <c:pt idx="5920">
                  <c:v>-121.361</c:v>
                </c:pt>
                <c:pt idx="5921">
                  <c:v>-122.997</c:v>
                </c:pt>
                <c:pt idx="5922">
                  <c:v>-124.633</c:v>
                </c:pt>
                <c:pt idx="5923">
                  <c:v>-126.289</c:v>
                </c:pt>
                <c:pt idx="5924">
                  <c:v>-127.938</c:v>
                </c:pt>
                <c:pt idx="5925">
                  <c:v>-129.614</c:v>
                </c:pt>
                <c:pt idx="5926">
                  <c:v>-131.316</c:v>
                </c:pt>
                <c:pt idx="5927">
                  <c:v>-133.00200000000001</c:v>
                </c:pt>
                <c:pt idx="5928">
                  <c:v>-134.71</c:v>
                </c:pt>
                <c:pt idx="5929">
                  <c:v>-136.446</c:v>
                </c:pt>
                <c:pt idx="5930">
                  <c:v>-138.17500000000001</c:v>
                </c:pt>
                <c:pt idx="5931">
                  <c:v>-139.905</c:v>
                </c:pt>
                <c:pt idx="5932">
                  <c:v>-141.66200000000001</c:v>
                </c:pt>
                <c:pt idx="5933">
                  <c:v>-143.42599999999999</c:v>
                </c:pt>
                <c:pt idx="5934">
                  <c:v>-145.19800000000001</c:v>
                </c:pt>
                <c:pt idx="5935">
                  <c:v>-146.97999999999999</c:v>
                </c:pt>
                <c:pt idx="5936">
                  <c:v>-148.78</c:v>
                </c:pt>
                <c:pt idx="5937">
                  <c:v>-150.583</c:v>
                </c:pt>
                <c:pt idx="5938">
                  <c:v>-152.387</c:v>
                </c:pt>
                <c:pt idx="5939">
                  <c:v>-154.197</c:v>
                </c:pt>
                <c:pt idx="5940">
                  <c:v>-156.02699999999999</c:v>
                </c:pt>
                <c:pt idx="5941">
                  <c:v>-157.86699999999999</c:v>
                </c:pt>
                <c:pt idx="5942">
                  <c:v>-159.72499999999999</c:v>
                </c:pt>
                <c:pt idx="5943">
                  <c:v>-161.589</c:v>
                </c:pt>
                <c:pt idx="5944">
                  <c:v>-163.447</c:v>
                </c:pt>
                <c:pt idx="5945">
                  <c:v>-165.32499999999999</c:v>
                </c:pt>
                <c:pt idx="5946">
                  <c:v>-167.19499999999999</c:v>
                </c:pt>
                <c:pt idx="5947">
                  <c:v>-169.084</c:v>
                </c:pt>
                <c:pt idx="5948">
                  <c:v>-170.99</c:v>
                </c:pt>
                <c:pt idx="5949">
                  <c:v>-172.87799999999999</c:v>
                </c:pt>
                <c:pt idx="5950">
                  <c:v>-174.786</c:v>
                </c:pt>
                <c:pt idx="5951">
                  <c:v>-176.72200000000001</c:v>
                </c:pt>
                <c:pt idx="5952">
                  <c:v>-178.63</c:v>
                </c:pt>
                <c:pt idx="5953">
                  <c:v>-180.55</c:v>
                </c:pt>
                <c:pt idx="5954">
                  <c:v>-182.482</c:v>
                </c:pt>
                <c:pt idx="5955">
                  <c:v>-184.44</c:v>
                </c:pt>
                <c:pt idx="5956">
                  <c:v>-186.375</c:v>
                </c:pt>
                <c:pt idx="5957">
                  <c:v>-188.31399999999999</c:v>
                </c:pt>
                <c:pt idx="5958">
                  <c:v>-190.28</c:v>
                </c:pt>
                <c:pt idx="5959">
                  <c:v>-192.255</c:v>
                </c:pt>
                <c:pt idx="5960">
                  <c:v>-194.20400000000001</c:v>
                </c:pt>
                <c:pt idx="5961">
                  <c:v>-196.18299999999999</c:v>
                </c:pt>
                <c:pt idx="5962">
                  <c:v>-198.18100000000001</c:v>
                </c:pt>
                <c:pt idx="5963">
                  <c:v>-200.143</c:v>
                </c:pt>
                <c:pt idx="5964">
                  <c:v>-202.12899999999999</c:v>
                </c:pt>
                <c:pt idx="5965">
                  <c:v>-204.14099999999999</c:v>
                </c:pt>
                <c:pt idx="5966">
                  <c:v>-206.636</c:v>
                </c:pt>
                <c:pt idx="5967">
                  <c:v>-209.08099999999999</c:v>
                </c:pt>
                <c:pt idx="5968">
                  <c:v>-211.102</c:v>
                </c:pt>
                <c:pt idx="5969">
                  <c:v>-213.09899999999999</c:v>
                </c:pt>
                <c:pt idx="5970">
                  <c:v>-215.14</c:v>
                </c:pt>
                <c:pt idx="5971">
                  <c:v>-217.10599999999999</c:v>
                </c:pt>
                <c:pt idx="5972">
                  <c:v>-219.14699999999999</c:v>
                </c:pt>
                <c:pt idx="5973">
                  <c:v>-221.16499999999999</c:v>
                </c:pt>
                <c:pt idx="5974">
                  <c:v>-223.209</c:v>
                </c:pt>
                <c:pt idx="5975">
                  <c:v>-225.214</c:v>
                </c:pt>
                <c:pt idx="5976">
                  <c:v>-227.238</c:v>
                </c:pt>
                <c:pt idx="5977">
                  <c:v>-229.274</c:v>
                </c:pt>
                <c:pt idx="5978">
                  <c:v>-231.30600000000001</c:v>
                </c:pt>
                <c:pt idx="5979">
                  <c:v>-233.32599999999999</c:v>
                </c:pt>
                <c:pt idx="5980">
                  <c:v>-235.381</c:v>
                </c:pt>
                <c:pt idx="5981">
                  <c:v>-237.41200000000001</c:v>
                </c:pt>
                <c:pt idx="5982">
                  <c:v>-239.434</c:v>
                </c:pt>
                <c:pt idx="5983">
                  <c:v>-241.48699999999999</c:v>
                </c:pt>
                <c:pt idx="5984">
                  <c:v>-243.517</c:v>
                </c:pt>
                <c:pt idx="5985">
                  <c:v>-245.53100000000001</c:v>
                </c:pt>
                <c:pt idx="5986">
                  <c:v>-247.566</c:v>
                </c:pt>
                <c:pt idx="5987">
                  <c:v>-249.608</c:v>
                </c:pt>
                <c:pt idx="5988">
                  <c:v>-251.66499999999999</c:v>
                </c:pt>
                <c:pt idx="5989">
                  <c:v>-253.68299999999999</c:v>
                </c:pt>
                <c:pt idx="5990">
                  <c:v>-255.70500000000001</c:v>
                </c:pt>
                <c:pt idx="5991">
                  <c:v>-257.74</c:v>
                </c:pt>
                <c:pt idx="5992">
                  <c:v>-259.77300000000002</c:v>
                </c:pt>
                <c:pt idx="5993">
                  <c:v>-261.80200000000002</c:v>
                </c:pt>
                <c:pt idx="5994">
                  <c:v>-263.85700000000003</c:v>
                </c:pt>
                <c:pt idx="5995">
                  <c:v>-265.85599999999999</c:v>
                </c:pt>
                <c:pt idx="5996">
                  <c:v>-267.88600000000002</c:v>
                </c:pt>
                <c:pt idx="5997">
                  <c:v>-269.90800000000002</c:v>
                </c:pt>
                <c:pt idx="5998">
                  <c:v>-271.93599999999998</c:v>
                </c:pt>
                <c:pt idx="5999">
                  <c:v>-273.97699999999998</c:v>
                </c:pt>
                <c:pt idx="6000">
                  <c:v>-275.983</c:v>
                </c:pt>
                <c:pt idx="6001">
                  <c:v>-277.97500000000002</c:v>
                </c:pt>
                <c:pt idx="6002">
                  <c:v>-280.00599999999997</c:v>
                </c:pt>
                <c:pt idx="6003">
                  <c:v>-282.02999999999997</c:v>
                </c:pt>
                <c:pt idx="6004">
                  <c:v>-284.017</c:v>
                </c:pt>
                <c:pt idx="6005">
                  <c:v>-285.99099999999999</c:v>
                </c:pt>
                <c:pt idx="6006">
                  <c:v>-288.04500000000002</c:v>
                </c:pt>
                <c:pt idx="6007">
                  <c:v>-290.01</c:v>
                </c:pt>
                <c:pt idx="6008">
                  <c:v>-291.96499999999997</c:v>
                </c:pt>
                <c:pt idx="6009">
                  <c:v>-293.976</c:v>
                </c:pt>
                <c:pt idx="6010">
                  <c:v>-295.94900000000001</c:v>
                </c:pt>
                <c:pt idx="6011">
                  <c:v>-297.90499999999997</c:v>
                </c:pt>
                <c:pt idx="6012">
                  <c:v>-299.87299999999999</c:v>
                </c:pt>
                <c:pt idx="6013">
                  <c:v>-301.86</c:v>
                </c:pt>
                <c:pt idx="6014">
                  <c:v>-303.81700000000001</c:v>
                </c:pt>
                <c:pt idx="6015">
                  <c:v>-305.726</c:v>
                </c:pt>
                <c:pt idx="6016">
                  <c:v>-307.67599999999999</c:v>
                </c:pt>
                <c:pt idx="6017">
                  <c:v>-309.62</c:v>
                </c:pt>
                <c:pt idx="6018">
                  <c:v>-311.53899999999999</c:v>
                </c:pt>
                <c:pt idx="6019">
                  <c:v>-313.47500000000002</c:v>
                </c:pt>
                <c:pt idx="6020">
                  <c:v>-315.37799999999999</c:v>
                </c:pt>
                <c:pt idx="6021">
                  <c:v>-317.28100000000001</c:v>
                </c:pt>
                <c:pt idx="6022">
                  <c:v>-319.2</c:v>
                </c:pt>
                <c:pt idx="6023">
                  <c:v>-321.084</c:v>
                </c:pt>
                <c:pt idx="6024">
                  <c:v>-322.97500000000002</c:v>
                </c:pt>
                <c:pt idx="6025">
                  <c:v>-324.839</c:v>
                </c:pt>
                <c:pt idx="6026">
                  <c:v>-326.697</c:v>
                </c:pt>
                <c:pt idx="6027">
                  <c:v>-328.55</c:v>
                </c:pt>
                <c:pt idx="6028">
                  <c:v>-330.41199999999998</c:v>
                </c:pt>
                <c:pt idx="6029">
                  <c:v>-332.23099999999999</c:v>
                </c:pt>
                <c:pt idx="6030">
                  <c:v>-334.00400000000002</c:v>
                </c:pt>
                <c:pt idx="6031">
                  <c:v>-335.84100000000001</c:v>
                </c:pt>
                <c:pt idx="6032">
                  <c:v>-337.68299999999999</c:v>
                </c:pt>
                <c:pt idx="6033">
                  <c:v>-339.46499999999997</c:v>
                </c:pt>
                <c:pt idx="6034">
                  <c:v>-341.24299999999999</c:v>
                </c:pt>
                <c:pt idx="6035">
                  <c:v>-343.01</c:v>
                </c:pt>
                <c:pt idx="6036">
                  <c:v>-344.75599999999997</c:v>
                </c:pt>
                <c:pt idx="6037">
                  <c:v>-346.50099999999998</c:v>
                </c:pt>
                <c:pt idx="6038">
                  <c:v>-348.27100000000002</c:v>
                </c:pt>
                <c:pt idx="6039">
                  <c:v>-349.99099999999999</c:v>
                </c:pt>
                <c:pt idx="6040">
                  <c:v>-351.68299999999999</c:v>
                </c:pt>
                <c:pt idx="6041">
                  <c:v>-353.38299999999998</c:v>
                </c:pt>
                <c:pt idx="6042">
                  <c:v>-355.05200000000002</c:v>
                </c:pt>
                <c:pt idx="6043">
                  <c:v>-356.72500000000002</c:v>
                </c:pt>
                <c:pt idx="6044">
                  <c:v>-358.43</c:v>
                </c:pt>
                <c:pt idx="6045">
                  <c:v>-360.06599999999997</c:v>
                </c:pt>
                <c:pt idx="6046">
                  <c:v>-361.69400000000002</c:v>
                </c:pt>
                <c:pt idx="6047">
                  <c:v>-363.28899999999999</c:v>
                </c:pt>
                <c:pt idx="6048">
                  <c:v>-364.86599999999999</c:v>
                </c:pt>
                <c:pt idx="6049">
                  <c:v>-366.44400000000002</c:v>
                </c:pt>
                <c:pt idx="6050">
                  <c:v>-368.03500000000003</c:v>
                </c:pt>
                <c:pt idx="6051">
                  <c:v>-369.58699999999999</c:v>
                </c:pt>
                <c:pt idx="6052">
                  <c:v>-371.12900000000002</c:v>
                </c:pt>
                <c:pt idx="6053">
                  <c:v>-372.62599999999998</c:v>
                </c:pt>
                <c:pt idx="6054">
                  <c:v>-374.12</c:v>
                </c:pt>
                <c:pt idx="6055">
                  <c:v>-375.61</c:v>
                </c:pt>
                <c:pt idx="6056">
                  <c:v>-377.07600000000002</c:v>
                </c:pt>
                <c:pt idx="6057">
                  <c:v>-378.53500000000003</c:v>
                </c:pt>
                <c:pt idx="6058">
                  <c:v>-379.959</c:v>
                </c:pt>
                <c:pt idx="6059">
                  <c:v>-381.36700000000002</c:v>
                </c:pt>
                <c:pt idx="6060">
                  <c:v>-382.74099999999999</c:v>
                </c:pt>
                <c:pt idx="6061">
                  <c:v>-384.12299999999999</c:v>
                </c:pt>
                <c:pt idx="6062">
                  <c:v>-385.476</c:v>
                </c:pt>
                <c:pt idx="6063">
                  <c:v>-386.79899999999998</c:v>
                </c:pt>
                <c:pt idx="6064">
                  <c:v>-388.11700000000002</c:v>
                </c:pt>
                <c:pt idx="6065">
                  <c:v>-389.423</c:v>
                </c:pt>
                <c:pt idx="6066">
                  <c:v>-390.65800000000002</c:v>
                </c:pt>
                <c:pt idx="6067">
                  <c:v>-391.88900000000001</c:v>
                </c:pt>
                <c:pt idx="6068">
                  <c:v>-393.12599999999998</c:v>
                </c:pt>
                <c:pt idx="6069">
                  <c:v>-394.31799999999998</c:v>
                </c:pt>
                <c:pt idx="6070">
                  <c:v>-395.459</c:v>
                </c:pt>
                <c:pt idx="6071">
                  <c:v>-396.64600000000002</c:v>
                </c:pt>
                <c:pt idx="6072">
                  <c:v>-397.76900000000001</c:v>
                </c:pt>
                <c:pt idx="6073">
                  <c:v>-398.88600000000002</c:v>
                </c:pt>
                <c:pt idx="6074">
                  <c:v>-399.98</c:v>
                </c:pt>
                <c:pt idx="6075">
                  <c:v>-401.03300000000002</c:v>
                </c:pt>
                <c:pt idx="6076">
                  <c:v>-402.05900000000003</c:v>
                </c:pt>
                <c:pt idx="6077">
                  <c:v>-403.06700000000001</c:v>
                </c:pt>
                <c:pt idx="6078">
                  <c:v>-404.02699999999999</c:v>
                </c:pt>
                <c:pt idx="6079">
                  <c:v>-405.00400000000002</c:v>
                </c:pt>
                <c:pt idx="6080">
                  <c:v>-405.95699999999999</c:v>
                </c:pt>
                <c:pt idx="6081">
                  <c:v>-406.81700000000001</c:v>
                </c:pt>
                <c:pt idx="6082">
                  <c:v>-407.70600000000002</c:v>
                </c:pt>
                <c:pt idx="6083">
                  <c:v>-408.57499999999999</c:v>
                </c:pt>
                <c:pt idx="6084">
                  <c:v>-409.40600000000001</c:v>
                </c:pt>
                <c:pt idx="6085">
                  <c:v>-410.178</c:v>
                </c:pt>
                <c:pt idx="6086">
                  <c:v>-410.94</c:v>
                </c:pt>
                <c:pt idx="6087">
                  <c:v>-411.67500000000001</c:v>
                </c:pt>
                <c:pt idx="6088">
                  <c:v>-412.363</c:v>
                </c:pt>
                <c:pt idx="6089">
                  <c:v>-413.024</c:v>
                </c:pt>
                <c:pt idx="6090">
                  <c:v>-413.69600000000003</c:v>
                </c:pt>
                <c:pt idx="6091">
                  <c:v>-414.29300000000001</c:v>
                </c:pt>
                <c:pt idx="6092">
                  <c:v>-414.87099999999998</c:v>
                </c:pt>
                <c:pt idx="6093">
                  <c:v>-415.46300000000002</c:v>
                </c:pt>
                <c:pt idx="6094">
                  <c:v>-415.99099999999999</c:v>
                </c:pt>
                <c:pt idx="6095">
                  <c:v>-416.49599999999998</c:v>
                </c:pt>
                <c:pt idx="6096">
                  <c:v>-416.96</c:v>
                </c:pt>
                <c:pt idx="6097">
                  <c:v>-417.404</c:v>
                </c:pt>
                <c:pt idx="6098">
                  <c:v>-417.80599999999998</c:v>
                </c:pt>
                <c:pt idx="6099">
                  <c:v>-418.18200000000002</c:v>
                </c:pt>
                <c:pt idx="6100">
                  <c:v>-418.53199999999998</c:v>
                </c:pt>
                <c:pt idx="6101">
                  <c:v>-418.84500000000003</c:v>
                </c:pt>
                <c:pt idx="6102">
                  <c:v>-419.13099999999997</c:v>
                </c:pt>
                <c:pt idx="6103">
                  <c:v>-419.34100000000001</c:v>
                </c:pt>
                <c:pt idx="6104">
                  <c:v>-419.56900000000002</c:v>
                </c:pt>
                <c:pt idx="6105">
                  <c:v>-419.75900000000001</c:v>
                </c:pt>
                <c:pt idx="6106">
                  <c:v>-419.88</c:v>
                </c:pt>
                <c:pt idx="6107">
                  <c:v>-419.98899999999998</c:v>
                </c:pt>
                <c:pt idx="6108">
                  <c:v>-420.10300000000001</c:v>
                </c:pt>
                <c:pt idx="6109">
                  <c:v>-420.13400000000001</c:v>
                </c:pt>
                <c:pt idx="6110">
                  <c:v>-420.15100000000001</c:v>
                </c:pt>
                <c:pt idx="6111">
                  <c:v>-420.15800000000002</c:v>
                </c:pt>
                <c:pt idx="6112">
                  <c:v>-420.077</c:v>
                </c:pt>
                <c:pt idx="6113">
                  <c:v>-419.96800000000002</c:v>
                </c:pt>
                <c:pt idx="6114">
                  <c:v>-419.85700000000003</c:v>
                </c:pt>
                <c:pt idx="6115">
                  <c:v>-419.71600000000001</c:v>
                </c:pt>
                <c:pt idx="6116">
                  <c:v>-419.51600000000002</c:v>
                </c:pt>
                <c:pt idx="6117">
                  <c:v>-419.30099999999999</c:v>
                </c:pt>
                <c:pt idx="6118">
                  <c:v>-419.03399999999999</c:v>
                </c:pt>
                <c:pt idx="6119">
                  <c:v>-418.738</c:v>
                </c:pt>
                <c:pt idx="6120">
                  <c:v>-418.43599999999998</c:v>
                </c:pt>
                <c:pt idx="6121">
                  <c:v>-418.08600000000001</c:v>
                </c:pt>
                <c:pt idx="6122">
                  <c:v>-417.69</c:v>
                </c:pt>
                <c:pt idx="6123">
                  <c:v>-417.267</c:v>
                </c:pt>
                <c:pt idx="6124">
                  <c:v>-416.85</c:v>
                </c:pt>
                <c:pt idx="6125">
                  <c:v>-416.34</c:v>
                </c:pt>
                <c:pt idx="6126">
                  <c:v>-415.78800000000001</c:v>
                </c:pt>
                <c:pt idx="6127">
                  <c:v>-415.28899999999999</c:v>
                </c:pt>
                <c:pt idx="6128">
                  <c:v>-414.71600000000001</c:v>
                </c:pt>
                <c:pt idx="6129">
                  <c:v>-414.08600000000001</c:v>
                </c:pt>
                <c:pt idx="6130">
                  <c:v>-413.48099999999999</c:v>
                </c:pt>
                <c:pt idx="6131">
                  <c:v>-412.81200000000001</c:v>
                </c:pt>
                <c:pt idx="6132">
                  <c:v>-412.10199999999998</c:v>
                </c:pt>
                <c:pt idx="6133">
                  <c:v>-411.41</c:v>
                </c:pt>
                <c:pt idx="6134">
                  <c:v>-410.697</c:v>
                </c:pt>
                <c:pt idx="6135">
                  <c:v>-409.91300000000001</c:v>
                </c:pt>
                <c:pt idx="6136">
                  <c:v>-409.12299999999999</c:v>
                </c:pt>
                <c:pt idx="6137">
                  <c:v>-408.29399999999998</c:v>
                </c:pt>
                <c:pt idx="6138">
                  <c:v>-407.45100000000002</c:v>
                </c:pt>
                <c:pt idx="6139">
                  <c:v>-406.55900000000003</c:v>
                </c:pt>
                <c:pt idx="6140">
                  <c:v>-405.673</c:v>
                </c:pt>
                <c:pt idx="6141">
                  <c:v>-404.76100000000002</c:v>
                </c:pt>
                <c:pt idx="6142">
                  <c:v>-403.81200000000001</c:v>
                </c:pt>
                <c:pt idx="6143">
                  <c:v>-402.85399999999998</c:v>
                </c:pt>
                <c:pt idx="6144">
                  <c:v>-401.88400000000001</c:v>
                </c:pt>
                <c:pt idx="6145">
                  <c:v>-400.93400000000003</c:v>
                </c:pt>
                <c:pt idx="6146">
                  <c:v>-399.93</c:v>
                </c:pt>
                <c:pt idx="6147">
                  <c:v>-398.90499999999997</c:v>
                </c:pt>
                <c:pt idx="6148">
                  <c:v>-397.87400000000002</c:v>
                </c:pt>
                <c:pt idx="6149">
                  <c:v>-396.83499999999998</c:v>
                </c:pt>
                <c:pt idx="6150">
                  <c:v>-395.74299999999999</c:v>
                </c:pt>
                <c:pt idx="6151">
                  <c:v>-394.68799999999999</c:v>
                </c:pt>
                <c:pt idx="6152">
                  <c:v>-393.62200000000001</c:v>
                </c:pt>
                <c:pt idx="6153">
                  <c:v>-392.53699999999998</c:v>
                </c:pt>
                <c:pt idx="6154">
                  <c:v>-391.43400000000003</c:v>
                </c:pt>
                <c:pt idx="6155">
                  <c:v>-390.33</c:v>
                </c:pt>
                <c:pt idx="6156">
                  <c:v>-389.24599999999998</c:v>
                </c:pt>
                <c:pt idx="6157">
                  <c:v>-388.13799999999998</c:v>
                </c:pt>
                <c:pt idx="6158">
                  <c:v>-387.01400000000001</c:v>
                </c:pt>
                <c:pt idx="6159">
                  <c:v>-385.91199999999998</c:v>
                </c:pt>
                <c:pt idx="6160">
                  <c:v>-384.82100000000003</c:v>
                </c:pt>
                <c:pt idx="6161">
                  <c:v>-383.69200000000001</c:v>
                </c:pt>
                <c:pt idx="6162">
                  <c:v>-382.57299999999998</c:v>
                </c:pt>
                <c:pt idx="6163">
                  <c:v>-381.52499999999998</c:v>
                </c:pt>
                <c:pt idx="6164">
                  <c:v>-380.42399999999998</c:v>
                </c:pt>
                <c:pt idx="6165">
                  <c:v>-379.334</c:v>
                </c:pt>
                <c:pt idx="6166">
                  <c:v>-378.25200000000001</c:v>
                </c:pt>
                <c:pt idx="6167">
                  <c:v>-377.17700000000002</c:v>
                </c:pt>
                <c:pt idx="6168">
                  <c:v>-376.096</c:v>
                </c:pt>
                <c:pt idx="6169">
                  <c:v>-375.03500000000003</c:v>
                </c:pt>
                <c:pt idx="6170">
                  <c:v>-374.00400000000002</c:v>
                </c:pt>
                <c:pt idx="6171">
                  <c:v>-372.96699999999998</c:v>
                </c:pt>
                <c:pt idx="6172">
                  <c:v>-371.947</c:v>
                </c:pt>
                <c:pt idx="6173">
                  <c:v>-370.96</c:v>
                </c:pt>
                <c:pt idx="6174">
                  <c:v>-369.95699999999999</c:v>
                </c:pt>
                <c:pt idx="6175">
                  <c:v>-368.99</c:v>
                </c:pt>
                <c:pt idx="6176">
                  <c:v>-367.99200000000002</c:v>
                </c:pt>
                <c:pt idx="6177">
                  <c:v>-367.02699999999999</c:v>
                </c:pt>
                <c:pt idx="6178">
                  <c:v>-366.10500000000002</c:v>
                </c:pt>
                <c:pt idx="6179">
                  <c:v>-365.16699999999997</c:v>
                </c:pt>
                <c:pt idx="6180">
                  <c:v>-364.24200000000002</c:v>
                </c:pt>
                <c:pt idx="6181">
                  <c:v>-363.35899999999998</c:v>
                </c:pt>
                <c:pt idx="6182">
                  <c:v>-362.49700000000001</c:v>
                </c:pt>
                <c:pt idx="6183">
                  <c:v>-361.63099999999997</c:v>
                </c:pt>
                <c:pt idx="6184">
                  <c:v>-360.77499999999998</c:v>
                </c:pt>
                <c:pt idx="6185">
                  <c:v>-359.94600000000003</c:v>
                </c:pt>
                <c:pt idx="6186">
                  <c:v>-359.11200000000002</c:v>
                </c:pt>
                <c:pt idx="6187">
                  <c:v>-358.3</c:v>
                </c:pt>
                <c:pt idx="6188">
                  <c:v>-357.52</c:v>
                </c:pt>
                <c:pt idx="6189">
                  <c:v>-356.74</c:v>
                </c:pt>
                <c:pt idx="6190">
                  <c:v>-355.97500000000002</c:v>
                </c:pt>
                <c:pt idx="6191">
                  <c:v>-355.20800000000003</c:v>
                </c:pt>
                <c:pt idx="6192">
                  <c:v>-354.49599999999998</c:v>
                </c:pt>
                <c:pt idx="6193">
                  <c:v>-353.78</c:v>
                </c:pt>
                <c:pt idx="6194">
                  <c:v>-353.07400000000001</c:v>
                </c:pt>
                <c:pt idx="6195">
                  <c:v>-352.387</c:v>
                </c:pt>
                <c:pt idx="6196">
                  <c:v>-351.71499999999997</c:v>
                </c:pt>
                <c:pt idx="6197">
                  <c:v>-351.05700000000002</c:v>
                </c:pt>
                <c:pt idx="6198">
                  <c:v>-350.392</c:v>
                </c:pt>
                <c:pt idx="6199">
                  <c:v>-349.76</c:v>
                </c:pt>
                <c:pt idx="6200">
                  <c:v>-349.13400000000001</c:v>
                </c:pt>
                <c:pt idx="6201">
                  <c:v>-348.51600000000002</c:v>
                </c:pt>
                <c:pt idx="6202">
                  <c:v>-347.90199999999999</c:v>
                </c:pt>
                <c:pt idx="6203">
                  <c:v>-347.30900000000003</c:v>
                </c:pt>
                <c:pt idx="6204">
                  <c:v>-346.73</c:v>
                </c:pt>
                <c:pt idx="6205">
                  <c:v>-346.16300000000001</c:v>
                </c:pt>
                <c:pt idx="6206">
                  <c:v>-345.57100000000003</c:v>
                </c:pt>
                <c:pt idx="6207">
                  <c:v>-345.03399999999999</c:v>
                </c:pt>
                <c:pt idx="6208">
                  <c:v>-344.49400000000003</c:v>
                </c:pt>
                <c:pt idx="6209">
                  <c:v>-343.94600000000003</c:v>
                </c:pt>
                <c:pt idx="6210">
                  <c:v>-343.40899999999999</c:v>
                </c:pt>
                <c:pt idx="6211">
                  <c:v>-342.92200000000003</c:v>
                </c:pt>
                <c:pt idx="6212">
                  <c:v>-342.416</c:v>
                </c:pt>
                <c:pt idx="6213">
                  <c:v>-341.916</c:v>
                </c:pt>
                <c:pt idx="6214">
                  <c:v>-341.42500000000001</c:v>
                </c:pt>
                <c:pt idx="6215">
                  <c:v>-340.94299999999998</c:v>
                </c:pt>
                <c:pt idx="6216">
                  <c:v>-340.44600000000003</c:v>
                </c:pt>
                <c:pt idx="6217">
                  <c:v>-339.971</c:v>
                </c:pt>
                <c:pt idx="6218">
                  <c:v>-339.51600000000002</c:v>
                </c:pt>
                <c:pt idx="6219">
                  <c:v>-339.04899999999998</c:v>
                </c:pt>
                <c:pt idx="6220">
                  <c:v>-338.58300000000003</c:v>
                </c:pt>
                <c:pt idx="6221">
                  <c:v>-338.13400000000001</c:v>
                </c:pt>
                <c:pt idx="6222">
                  <c:v>-337.68</c:v>
                </c:pt>
                <c:pt idx="6223">
                  <c:v>-337.238</c:v>
                </c:pt>
                <c:pt idx="6224">
                  <c:v>-336.79500000000002</c:v>
                </c:pt>
                <c:pt idx="6225">
                  <c:v>-336.37400000000002</c:v>
                </c:pt>
                <c:pt idx="6226">
                  <c:v>-335.94600000000003</c:v>
                </c:pt>
                <c:pt idx="6227">
                  <c:v>-335.505</c:v>
                </c:pt>
                <c:pt idx="6228">
                  <c:v>-335.08199999999999</c:v>
                </c:pt>
                <c:pt idx="6229">
                  <c:v>-334.70299999999997</c:v>
                </c:pt>
                <c:pt idx="6230">
                  <c:v>-334.28199999999998</c:v>
                </c:pt>
                <c:pt idx="6231">
                  <c:v>-333.86700000000002</c:v>
                </c:pt>
                <c:pt idx="6232">
                  <c:v>-333.471</c:v>
                </c:pt>
                <c:pt idx="6233">
                  <c:v>-333.10199999999998</c:v>
                </c:pt>
                <c:pt idx="6234">
                  <c:v>-332.70299999999997</c:v>
                </c:pt>
                <c:pt idx="6235">
                  <c:v>-332.3</c:v>
                </c:pt>
                <c:pt idx="6236">
                  <c:v>-331.91</c:v>
                </c:pt>
                <c:pt idx="6237">
                  <c:v>-331.52100000000002</c:v>
                </c:pt>
                <c:pt idx="6238">
                  <c:v>-331.12099999999998</c:v>
                </c:pt>
                <c:pt idx="6239">
                  <c:v>-330.75299999999999</c:v>
                </c:pt>
                <c:pt idx="6240">
                  <c:v>-330.39299999999997</c:v>
                </c:pt>
                <c:pt idx="6241">
                  <c:v>-330.01499999999999</c:v>
                </c:pt>
                <c:pt idx="6242">
                  <c:v>-329.63</c:v>
                </c:pt>
                <c:pt idx="6243">
                  <c:v>-329.26400000000001</c:v>
                </c:pt>
                <c:pt idx="6244">
                  <c:v>-328.91899999999998</c:v>
                </c:pt>
                <c:pt idx="6245">
                  <c:v>-328.53699999999998</c:v>
                </c:pt>
                <c:pt idx="6246">
                  <c:v>-328.16899999999998</c:v>
                </c:pt>
                <c:pt idx="6247">
                  <c:v>-327.83499999999998</c:v>
                </c:pt>
                <c:pt idx="6248">
                  <c:v>-327.47500000000002</c:v>
                </c:pt>
                <c:pt idx="6249">
                  <c:v>-327.13200000000001</c:v>
                </c:pt>
                <c:pt idx="6250">
                  <c:v>-326.78699999999998</c:v>
                </c:pt>
                <c:pt idx="6251">
                  <c:v>-326.44799999999998</c:v>
                </c:pt>
                <c:pt idx="6252">
                  <c:v>-326.12299999999999</c:v>
                </c:pt>
                <c:pt idx="6253">
                  <c:v>-325.786</c:v>
                </c:pt>
                <c:pt idx="6254">
                  <c:v>-325.471</c:v>
                </c:pt>
                <c:pt idx="6255">
                  <c:v>-325.14600000000002</c:v>
                </c:pt>
                <c:pt idx="6256">
                  <c:v>-324.84100000000001</c:v>
                </c:pt>
                <c:pt idx="6257">
                  <c:v>-324.51900000000001</c:v>
                </c:pt>
                <c:pt idx="6258">
                  <c:v>-324.22500000000002</c:v>
                </c:pt>
                <c:pt idx="6259">
                  <c:v>-323.91899999999998</c:v>
                </c:pt>
                <c:pt idx="6260">
                  <c:v>-323.62099999999998</c:v>
                </c:pt>
                <c:pt idx="6261">
                  <c:v>-323.32799999999997</c:v>
                </c:pt>
                <c:pt idx="6262">
                  <c:v>-323.07400000000001</c:v>
                </c:pt>
                <c:pt idx="6263">
                  <c:v>-322.79399999999998</c:v>
                </c:pt>
                <c:pt idx="6264">
                  <c:v>-322.50299999999999</c:v>
                </c:pt>
                <c:pt idx="6265">
                  <c:v>-322.22500000000002</c:v>
                </c:pt>
                <c:pt idx="6266">
                  <c:v>-321.99700000000001</c:v>
                </c:pt>
                <c:pt idx="6267">
                  <c:v>-321.72000000000003</c:v>
                </c:pt>
                <c:pt idx="6268">
                  <c:v>-321.46100000000001</c:v>
                </c:pt>
                <c:pt idx="6269">
                  <c:v>-321.23200000000003</c:v>
                </c:pt>
                <c:pt idx="6270">
                  <c:v>-321.01100000000002</c:v>
                </c:pt>
                <c:pt idx="6271">
                  <c:v>-320.75</c:v>
                </c:pt>
                <c:pt idx="6272">
                  <c:v>-320.52199999999999</c:v>
                </c:pt>
                <c:pt idx="6273">
                  <c:v>-320.33199999999999</c:v>
                </c:pt>
                <c:pt idx="6274">
                  <c:v>-320.12400000000002</c:v>
                </c:pt>
                <c:pt idx="6275">
                  <c:v>-319.91199999999998</c:v>
                </c:pt>
                <c:pt idx="6276">
                  <c:v>-319.71600000000001</c:v>
                </c:pt>
                <c:pt idx="6277">
                  <c:v>-319.52800000000002</c:v>
                </c:pt>
                <c:pt idx="6278">
                  <c:v>-319.34199999999998</c:v>
                </c:pt>
                <c:pt idx="6279">
                  <c:v>-319.16699999999997</c:v>
                </c:pt>
                <c:pt idx="6280">
                  <c:v>-319.01400000000001</c:v>
                </c:pt>
                <c:pt idx="6281">
                  <c:v>-318.83100000000002</c:v>
                </c:pt>
                <c:pt idx="6282">
                  <c:v>-318.67</c:v>
                </c:pt>
                <c:pt idx="6283">
                  <c:v>-318.54700000000003</c:v>
                </c:pt>
                <c:pt idx="6284">
                  <c:v>-318.404</c:v>
                </c:pt>
                <c:pt idx="6285">
                  <c:v>-318.28100000000001</c:v>
                </c:pt>
                <c:pt idx="6286">
                  <c:v>-318.15499999999997</c:v>
                </c:pt>
                <c:pt idx="6287">
                  <c:v>-318.05200000000002</c:v>
                </c:pt>
                <c:pt idx="6288">
                  <c:v>-317.94799999999998</c:v>
                </c:pt>
                <c:pt idx="6289">
                  <c:v>-317.82299999999998</c:v>
                </c:pt>
                <c:pt idx="6290">
                  <c:v>-317.75</c:v>
                </c:pt>
                <c:pt idx="6291">
                  <c:v>-317.67</c:v>
                </c:pt>
                <c:pt idx="6292">
                  <c:v>-317.58699999999999</c:v>
                </c:pt>
                <c:pt idx="6293">
                  <c:v>-317.529</c:v>
                </c:pt>
                <c:pt idx="6294">
                  <c:v>-317.476</c:v>
                </c:pt>
                <c:pt idx="6295">
                  <c:v>-317.42899999999997</c:v>
                </c:pt>
                <c:pt idx="6296">
                  <c:v>-317.36799999999999</c:v>
                </c:pt>
                <c:pt idx="6297">
                  <c:v>-317.34500000000003</c:v>
                </c:pt>
                <c:pt idx="6298">
                  <c:v>-317.32299999999998</c:v>
                </c:pt>
                <c:pt idx="6299">
                  <c:v>-317.29500000000002</c:v>
                </c:pt>
                <c:pt idx="6300">
                  <c:v>-317.291</c:v>
                </c:pt>
                <c:pt idx="6301">
                  <c:v>-317.27600000000001</c:v>
                </c:pt>
                <c:pt idx="6302">
                  <c:v>-317.28800000000001</c:v>
                </c:pt>
                <c:pt idx="6303">
                  <c:v>-317.31400000000002</c:v>
                </c:pt>
                <c:pt idx="6304">
                  <c:v>-317.32100000000003</c:v>
                </c:pt>
                <c:pt idx="6305">
                  <c:v>-317.35500000000002</c:v>
                </c:pt>
                <c:pt idx="6306">
                  <c:v>-317.37599999999998</c:v>
                </c:pt>
                <c:pt idx="6307">
                  <c:v>-317.37</c:v>
                </c:pt>
                <c:pt idx="6308">
                  <c:v>-315.26100000000002</c:v>
                </c:pt>
                <c:pt idx="6309">
                  <c:v>-313.47500000000002</c:v>
                </c:pt>
                <c:pt idx="6310">
                  <c:v>-312.13099999999997</c:v>
                </c:pt>
                <c:pt idx="6311">
                  <c:v>-310.93700000000001</c:v>
                </c:pt>
                <c:pt idx="6312">
                  <c:v>-309.84100000000001</c:v>
                </c:pt>
                <c:pt idx="6313">
                  <c:v>-308.74200000000002</c:v>
                </c:pt>
                <c:pt idx="6314">
                  <c:v>-307.68099999999998</c:v>
                </c:pt>
                <c:pt idx="6315">
                  <c:v>-306.67899999999997</c:v>
                </c:pt>
                <c:pt idx="6316">
                  <c:v>-305.67</c:v>
                </c:pt>
                <c:pt idx="6317">
                  <c:v>-304.74099999999999</c:v>
                </c:pt>
                <c:pt idx="6318">
                  <c:v>-303.81900000000002</c:v>
                </c:pt>
                <c:pt idx="6319">
                  <c:v>-302.88600000000002</c:v>
                </c:pt>
                <c:pt idx="6320">
                  <c:v>-301.96499999999997</c:v>
                </c:pt>
                <c:pt idx="6321">
                  <c:v>-301.09399999999999</c:v>
                </c:pt>
                <c:pt idx="6322">
                  <c:v>-300.209</c:v>
                </c:pt>
                <c:pt idx="6323">
                  <c:v>-299.34800000000001</c:v>
                </c:pt>
                <c:pt idx="6324">
                  <c:v>-298.512</c:v>
                </c:pt>
                <c:pt idx="6325">
                  <c:v>-297.67899999999997</c:v>
                </c:pt>
                <c:pt idx="6326">
                  <c:v>-296.85000000000002</c:v>
                </c:pt>
                <c:pt idx="6327">
                  <c:v>-296.06</c:v>
                </c:pt>
                <c:pt idx="6328">
                  <c:v>-295.29599999999999</c:v>
                </c:pt>
                <c:pt idx="6329">
                  <c:v>-294.49200000000002</c:v>
                </c:pt>
                <c:pt idx="6330">
                  <c:v>-293.73899999999998</c:v>
                </c:pt>
                <c:pt idx="6331">
                  <c:v>-293.00700000000001</c:v>
                </c:pt>
                <c:pt idx="6332">
                  <c:v>-292.24599999999998</c:v>
                </c:pt>
                <c:pt idx="6333">
                  <c:v>-291.476</c:v>
                </c:pt>
                <c:pt idx="6334">
                  <c:v>-290.77</c:v>
                </c:pt>
                <c:pt idx="6335">
                  <c:v>-290.07499999999999</c:v>
                </c:pt>
                <c:pt idx="6336">
                  <c:v>-289.33999999999997</c:v>
                </c:pt>
                <c:pt idx="6337">
                  <c:v>-288.62200000000001</c:v>
                </c:pt>
                <c:pt idx="6338">
                  <c:v>-287.95699999999999</c:v>
                </c:pt>
                <c:pt idx="6339">
                  <c:v>-287.262</c:v>
                </c:pt>
                <c:pt idx="6340">
                  <c:v>-286.55700000000002</c:v>
                </c:pt>
                <c:pt idx="6341">
                  <c:v>-285.91399999999999</c:v>
                </c:pt>
                <c:pt idx="6342">
                  <c:v>-285.24900000000002</c:v>
                </c:pt>
                <c:pt idx="6343">
                  <c:v>-284.60199999999998</c:v>
                </c:pt>
                <c:pt idx="6344">
                  <c:v>-283.964</c:v>
                </c:pt>
                <c:pt idx="6345">
                  <c:v>-283.33199999999999</c:v>
                </c:pt>
                <c:pt idx="6346">
                  <c:v>-282.697</c:v>
                </c:pt>
                <c:pt idx="6347">
                  <c:v>-282.06900000000002</c:v>
                </c:pt>
                <c:pt idx="6348">
                  <c:v>-281.42399999999998</c:v>
                </c:pt>
                <c:pt idx="6349">
                  <c:v>-280.83600000000001</c:v>
                </c:pt>
                <c:pt idx="6350">
                  <c:v>-280.21899999999999</c:v>
                </c:pt>
                <c:pt idx="6351">
                  <c:v>-279.61500000000001</c:v>
                </c:pt>
                <c:pt idx="6352">
                  <c:v>-278.99700000000001</c:v>
                </c:pt>
                <c:pt idx="6353">
                  <c:v>-278.43200000000002</c:v>
                </c:pt>
                <c:pt idx="6354">
                  <c:v>-277.84100000000001</c:v>
                </c:pt>
                <c:pt idx="6355">
                  <c:v>-277.24599999999998</c:v>
                </c:pt>
                <c:pt idx="6356">
                  <c:v>-276.67099999999999</c:v>
                </c:pt>
                <c:pt idx="6357">
                  <c:v>-276.12299999999999</c:v>
                </c:pt>
                <c:pt idx="6358">
                  <c:v>-275.54199999999997</c:v>
                </c:pt>
                <c:pt idx="6359">
                  <c:v>-275</c:v>
                </c:pt>
                <c:pt idx="6360">
                  <c:v>-274.47500000000002</c:v>
                </c:pt>
                <c:pt idx="6361">
                  <c:v>-273.90600000000001</c:v>
                </c:pt>
                <c:pt idx="6362">
                  <c:v>-273.35399999999998</c:v>
                </c:pt>
                <c:pt idx="6363">
                  <c:v>-272.86099999999999</c:v>
                </c:pt>
                <c:pt idx="6364">
                  <c:v>-272.31200000000001</c:v>
                </c:pt>
                <c:pt idx="6365">
                  <c:v>-271.76499999999999</c:v>
                </c:pt>
                <c:pt idx="6366">
                  <c:v>-271.23500000000001</c:v>
                </c:pt>
                <c:pt idx="6367">
                  <c:v>-270.721</c:v>
                </c:pt>
                <c:pt idx="6368">
                  <c:v>-270.20400000000001</c:v>
                </c:pt>
                <c:pt idx="6369">
                  <c:v>-269.68700000000001</c:v>
                </c:pt>
                <c:pt idx="6370">
                  <c:v>-269.178</c:v>
                </c:pt>
                <c:pt idx="6371">
                  <c:v>-268.68</c:v>
                </c:pt>
                <c:pt idx="6372">
                  <c:v>-268.18900000000002</c:v>
                </c:pt>
                <c:pt idx="6373">
                  <c:v>-267.673</c:v>
                </c:pt>
                <c:pt idx="6374">
                  <c:v>-267.16199999999998</c:v>
                </c:pt>
                <c:pt idx="6375">
                  <c:v>-266.697</c:v>
                </c:pt>
                <c:pt idx="6376">
                  <c:v>-266.214</c:v>
                </c:pt>
                <c:pt idx="6377">
                  <c:v>-265.714</c:v>
                </c:pt>
                <c:pt idx="6378">
                  <c:v>-265.23599999999999</c:v>
                </c:pt>
                <c:pt idx="6379">
                  <c:v>-264.78500000000003</c:v>
                </c:pt>
                <c:pt idx="6380">
                  <c:v>-264.31200000000001</c:v>
                </c:pt>
                <c:pt idx="6381">
                  <c:v>-263.83699999999999</c:v>
                </c:pt>
                <c:pt idx="6382">
                  <c:v>-263.38200000000001</c:v>
                </c:pt>
                <c:pt idx="6383">
                  <c:v>-262.92200000000003</c:v>
                </c:pt>
                <c:pt idx="6384">
                  <c:v>-262.42700000000002</c:v>
                </c:pt>
                <c:pt idx="6385">
                  <c:v>-261.976</c:v>
                </c:pt>
                <c:pt idx="6386">
                  <c:v>-261.536</c:v>
                </c:pt>
                <c:pt idx="6387">
                  <c:v>-261.077</c:v>
                </c:pt>
                <c:pt idx="6388">
                  <c:v>-260.62799999999999</c:v>
                </c:pt>
                <c:pt idx="6389">
                  <c:v>-260.17099999999999</c:v>
                </c:pt>
                <c:pt idx="6390">
                  <c:v>-259.74</c:v>
                </c:pt>
                <c:pt idx="6391">
                  <c:v>-259.29500000000002</c:v>
                </c:pt>
                <c:pt idx="6392">
                  <c:v>-258.83600000000001</c:v>
                </c:pt>
                <c:pt idx="6393">
                  <c:v>-258.41300000000001</c:v>
                </c:pt>
                <c:pt idx="6394">
                  <c:v>-257.97399999999999</c:v>
                </c:pt>
                <c:pt idx="6395">
                  <c:v>-257.52100000000002</c:v>
                </c:pt>
                <c:pt idx="6396">
                  <c:v>-257.11500000000001</c:v>
                </c:pt>
                <c:pt idx="6397">
                  <c:v>-256.68299999999999</c:v>
                </c:pt>
                <c:pt idx="6398">
                  <c:v>-256.26600000000002</c:v>
                </c:pt>
                <c:pt idx="6399">
                  <c:v>-255.833</c:v>
                </c:pt>
                <c:pt idx="6400">
                  <c:v>-255.43899999999999</c:v>
                </c:pt>
                <c:pt idx="6401">
                  <c:v>-255.02799999999999</c:v>
                </c:pt>
                <c:pt idx="6402">
                  <c:v>-254.60300000000001</c:v>
                </c:pt>
                <c:pt idx="6403">
                  <c:v>-254.19900000000001</c:v>
                </c:pt>
                <c:pt idx="6404">
                  <c:v>-253.78200000000001</c:v>
                </c:pt>
                <c:pt idx="6405">
                  <c:v>-253.39500000000001</c:v>
                </c:pt>
                <c:pt idx="6406">
                  <c:v>-252.959</c:v>
                </c:pt>
                <c:pt idx="6407">
                  <c:v>-252.54499999999999</c:v>
                </c:pt>
                <c:pt idx="6408">
                  <c:v>-252.16300000000001</c:v>
                </c:pt>
                <c:pt idx="6409">
                  <c:v>-251.73599999999999</c:v>
                </c:pt>
                <c:pt idx="6410">
                  <c:v>-251.333</c:v>
                </c:pt>
                <c:pt idx="6411">
                  <c:v>-250.93</c:v>
                </c:pt>
                <c:pt idx="6412">
                  <c:v>-250.53899999999999</c:v>
                </c:pt>
                <c:pt idx="6413">
                  <c:v>-250.126</c:v>
                </c:pt>
                <c:pt idx="6414">
                  <c:v>-249.73599999999999</c:v>
                </c:pt>
                <c:pt idx="6415">
                  <c:v>-249.34299999999999</c:v>
                </c:pt>
                <c:pt idx="6416">
                  <c:v>-248.94499999999999</c:v>
                </c:pt>
                <c:pt idx="6417">
                  <c:v>-248.53800000000001</c:v>
                </c:pt>
                <c:pt idx="6418">
                  <c:v>-248.16</c:v>
                </c:pt>
                <c:pt idx="6419">
                  <c:v>-247.76400000000001</c:v>
                </c:pt>
                <c:pt idx="6420">
                  <c:v>-247.37700000000001</c:v>
                </c:pt>
                <c:pt idx="6421">
                  <c:v>-246.97200000000001</c:v>
                </c:pt>
                <c:pt idx="6422">
                  <c:v>-246.61500000000001</c:v>
                </c:pt>
                <c:pt idx="6423">
                  <c:v>-246.227</c:v>
                </c:pt>
                <c:pt idx="6424">
                  <c:v>-245.83600000000001</c:v>
                </c:pt>
                <c:pt idx="6425">
                  <c:v>-245.453</c:v>
                </c:pt>
                <c:pt idx="6426">
                  <c:v>-245.089</c:v>
                </c:pt>
                <c:pt idx="6427">
                  <c:v>-244.708</c:v>
                </c:pt>
                <c:pt idx="6428">
                  <c:v>-244.31100000000001</c:v>
                </c:pt>
                <c:pt idx="6429">
                  <c:v>-243.94200000000001</c:v>
                </c:pt>
                <c:pt idx="6430">
                  <c:v>-243.548</c:v>
                </c:pt>
                <c:pt idx="6431">
                  <c:v>-243.15799999999999</c:v>
                </c:pt>
                <c:pt idx="6432">
                  <c:v>-242.79400000000001</c:v>
                </c:pt>
                <c:pt idx="6433">
                  <c:v>-242.43299999999999</c:v>
                </c:pt>
                <c:pt idx="6434">
                  <c:v>-242.047</c:v>
                </c:pt>
                <c:pt idx="6435">
                  <c:v>-241.673</c:v>
                </c:pt>
                <c:pt idx="6436">
                  <c:v>-241.28200000000001</c:v>
                </c:pt>
                <c:pt idx="6437">
                  <c:v>-240.928</c:v>
                </c:pt>
                <c:pt idx="6438">
                  <c:v>-240.541</c:v>
                </c:pt>
                <c:pt idx="6439">
                  <c:v>-240.166</c:v>
                </c:pt>
                <c:pt idx="6440">
                  <c:v>-239.78</c:v>
                </c:pt>
                <c:pt idx="6441">
                  <c:v>-239.43100000000001</c:v>
                </c:pt>
                <c:pt idx="6442">
                  <c:v>-239.042</c:v>
                </c:pt>
                <c:pt idx="6443">
                  <c:v>-238.66300000000001</c:v>
                </c:pt>
                <c:pt idx="6444">
                  <c:v>-238.30500000000001</c:v>
                </c:pt>
                <c:pt idx="6445">
                  <c:v>-237.95599999999999</c:v>
                </c:pt>
                <c:pt idx="6446">
                  <c:v>-237.571</c:v>
                </c:pt>
                <c:pt idx="6447">
                  <c:v>-237.184</c:v>
                </c:pt>
                <c:pt idx="6448">
                  <c:v>-236.82900000000001</c:v>
                </c:pt>
                <c:pt idx="6449">
                  <c:v>-236.44200000000001</c:v>
                </c:pt>
                <c:pt idx="6450">
                  <c:v>-236.06399999999999</c:v>
                </c:pt>
                <c:pt idx="6451">
                  <c:v>-235.70599999999999</c:v>
                </c:pt>
                <c:pt idx="6452">
                  <c:v>-235.34899999999999</c:v>
                </c:pt>
                <c:pt idx="6453">
                  <c:v>-234.96600000000001</c:v>
                </c:pt>
                <c:pt idx="6454">
                  <c:v>-234.59899999999999</c:v>
                </c:pt>
                <c:pt idx="6455">
                  <c:v>-234.21799999999999</c:v>
                </c:pt>
                <c:pt idx="6456">
                  <c:v>-233.857</c:v>
                </c:pt>
                <c:pt idx="6457">
                  <c:v>-233.45099999999999</c:v>
                </c:pt>
                <c:pt idx="6458">
                  <c:v>-233.08799999999999</c:v>
                </c:pt>
                <c:pt idx="6459">
                  <c:v>-232.72800000000001</c:v>
                </c:pt>
                <c:pt idx="6460">
                  <c:v>-232.35</c:v>
                </c:pt>
                <c:pt idx="6461">
                  <c:v>-231.97</c:v>
                </c:pt>
                <c:pt idx="6462">
                  <c:v>-231.60900000000001</c:v>
                </c:pt>
                <c:pt idx="6463">
                  <c:v>-231.22300000000001</c:v>
                </c:pt>
                <c:pt idx="6464">
                  <c:v>-230.84800000000001</c:v>
                </c:pt>
                <c:pt idx="6465">
                  <c:v>-230.45599999999999</c:v>
                </c:pt>
                <c:pt idx="6466">
                  <c:v>-230.07900000000001</c:v>
                </c:pt>
                <c:pt idx="6467">
                  <c:v>-229.703</c:v>
                </c:pt>
                <c:pt idx="6468">
                  <c:v>-229.297</c:v>
                </c:pt>
                <c:pt idx="6469">
                  <c:v>-228.93700000000001</c:v>
                </c:pt>
                <c:pt idx="6470">
                  <c:v>-228.572</c:v>
                </c:pt>
                <c:pt idx="6471">
                  <c:v>-228.16900000000001</c:v>
                </c:pt>
                <c:pt idx="6472">
                  <c:v>-227.78</c:v>
                </c:pt>
                <c:pt idx="6473">
                  <c:v>-227.41800000000001</c:v>
                </c:pt>
                <c:pt idx="6474">
                  <c:v>-227.02099999999999</c:v>
                </c:pt>
                <c:pt idx="6475">
                  <c:v>-226.62</c:v>
                </c:pt>
                <c:pt idx="6476">
                  <c:v>-226.23500000000001</c:v>
                </c:pt>
                <c:pt idx="6477">
                  <c:v>-225.85499999999999</c:v>
                </c:pt>
                <c:pt idx="6478">
                  <c:v>-225.47200000000001</c:v>
                </c:pt>
                <c:pt idx="6479">
                  <c:v>-225.08199999999999</c:v>
                </c:pt>
                <c:pt idx="6480">
                  <c:v>-224.67400000000001</c:v>
                </c:pt>
                <c:pt idx="6481">
                  <c:v>-224.28200000000001</c:v>
                </c:pt>
                <c:pt idx="6482">
                  <c:v>-223.881</c:v>
                </c:pt>
                <c:pt idx="6483">
                  <c:v>-223.459</c:v>
                </c:pt>
                <c:pt idx="6484">
                  <c:v>-223.06800000000001</c:v>
                </c:pt>
                <c:pt idx="6485">
                  <c:v>-222.66399999999999</c:v>
                </c:pt>
                <c:pt idx="6486">
                  <c:v>-222.255</c:v>
                </c:pt>
                <c:pt idx="6487">
                  <c:v>-221.82400000000001</c:v>
                </c:pt>
                <c:pt idx="6488">
                  <c:v>-221.43199999999999</c:v>
                </c:pt>
                <c:pt idx="6489">
                  <c:v>-221.00299999999999</c:v>
                </c:pt>
                <c:pt idx="6490">
                  <c:v>-220.58600000000001</c:v>
                </c:pt>
                <c:pt idx="6491">
                  <c:v>-220.16900000000001</c:v>
                </c:pt>
                <c:pt idx="6492">
                  <c:v>-219.77</c:v>
                </c:pt>
                <c:pt idx="6493">
                  <c:v>-219.333</c:v>
                </c:pt>
                <c:pt idx="6494">
                  <c:v>-218.89</c:v>
                </c:pt>
                <c:pt idx="6495">
                  <c:v>-218.47200000000001</c:v>
                </c:pt>
                <c:pt idx="6496">
                  <c:v>-218.04599999999999</c:v>
                </c:pt>
                <c:pt idx="6497">
                  <c:v>-217.60400000000001</c:v>
                </c:pt>
                <c:pt idx="6498">
                  <c:v>-217.18799999999999</c:v>
                </c:pt>
                <c:pt idx="6499">
                  <c:v>-216.751</c:v>
                </c:pt>
                <c:pt idx="6500">
                  <c:v>-216.33</c:v>
                </c:pt>
                <c:pt idx="6501">
                  <c:v>-215.886</c:v>
                </c:pt>
                <c:pt idx="6502">
                  <c:v>-215.43700000000001</c:v>
                </c:pt>
                <c:pt idx="6503">
                  <c:v>-215.006</c:v>
                </c:pt>
                <c:pt idx="6504">
                  <c:v>-214.54400000000001</c:v>
                </c:pt>
                <c:pt idx="6505">
                  <c:v>-214.09200000000001</c:v>
                </c:pt>
                <c:pt idx="6506">
                  <c:v>-213.61699999999999</c:v>
                </c:pt>
                <c:pt idx="6507">
                  <c:v>-213.18899999999999</c:v>
                </c:pt>
                <c:pt idx="6508">
                  <c:v>-212.71199999999999</c:v>
                </c:pt>
                <c:pt idx="6509">
                  <c:v>-212.24600000000001</c:v>
                </c:pt>
                <c:pt idx="6510">
                  <c:v>-211.786</c:v>
                </c:pt>
                <c:pt idx="6511">
                  <c:v>-211.31700000000001</c:v>
                </c:pt>
                <c:pt idx="6512">
                  <c:v>-210.81899999999999</c:v>
                </c:pt>
                <c:pt idx="6513">
                  <c:v>-210.34100000000001</c:v>
                </c:pt>
                <c:pt idx="6514">
                  <c:v>-209.875</c:v>
                </c:pt>
                <c:pt idx="6515">
                  <c:v>-209.392</c:v>
                </c:pt>
                <c:pt idx="6516">
                  <c:v>-208.87299999999999</c:v>
                </c:pt>
                <c:pt idx="6517">
                  <c:v>-208.41800000000001</c:v>
                </c:pt>
                <c:pt idx="6518">
                  <c:v>-207.92400000000001</c:v>
                </c:pt>
                <c:pt idx="6519">
                  <c:v>-207.40799999999999</c:v>
                </c:pt>
                <c:pt idx="6520">
                  <c:v>-206.89599999999999</c:v>
                </c:pt>
                <c:pt idx="6521">
                  <c:v>-206.4</c:v>
                </c:pt>
                <c:pt idx="6522">
                  <c:v>-205.89</c:v>
                </c:pt>
                <c:pt idx="6523">
                  <c:v>-205.381</c:v>
                </c:pt>
                <c:pt idx="6524">
                  <c:v>-204.87200000000001</c:v>
                </c:pt>
                <c:pt idx="6525">
                  <c:v>-204.369</c:v>
                </c:pt>
                <c:pt idx="6526">
                  <c:v>-203.81700000000001</c:v>
                </c:pt>
                <c:pt idx="6527">
                  <c:v>-203.28399999999999</c:v>
                </c:pt>
                <c:pt idx="6528">
                  <c:v>-202.77500000000001</c:v>
                </c:pt>
                <c:pt idx="6529">
                  <c:v>-202.22399999999999</c:v>
                </c:pt>
                <c:pt idx="6530">
                  <c:v>-201.672</c:v>
                </c:pt>
                <c:pt idx="6531">
                  <c:v>-201.12200000000001</c:v>
                </c:pt>
                <c:pt idx="6532">
                  <c:v>-200.571</c:v>
                </c:pt>
                <c:pt idx="6533">
                  <c:v>-200.01900000000001</c:v>
                </c:pt>
                <c:pt idx="6534">
                  <c:v>-199.435</c:v>
                </c:pt>
                <c:pt idx="6535">
                  <c:v>-198.90100000000001</c:v>
                </c:pt>
                <c:pt idx="6536">
                  <c:v>-198.34700000000001</c:v>
                </c:pt>
                <c:pt idx="6537">
                  <c:v>-197.786</c:v>
                </c:pt>
                <c:pt idx="6538">
                  <c:v>-197.17699999999999</c:v>
                </c:pt>
                <c:pt idx="6539">
                  <c:v>-196.626</c:v>
                </c:pt>
                <c:pt idx="6540">
                  <c:v>-196.04400000000001</c:v>
                </c:pt>
                <c:pt idx="6541">
                  <c:v>-195.43600000000001</c:v>
                </c:pt>
                <c:pt idx="6542">
                  <c:v>-194.857</c:v>
                </c:pt>
                <c:pt idx="6543">
                  <c:v>-194.26900000000001</c:v>
                </c:pt>
                <c:pt idx="6544">
                  <c:v>-193.65299999999999</c:v>
                </c:pt>
                <c:pt idx="6545">
                  <c:v>-193.04</c:v>
                </c:pt>
                <c:pt idx="6546">
                  <c:v>-192.446</c:v>
                </c:pt>
                <c:pt idx="6547">
                  <c:v>-191.83099999999999</c:v>
                </c:pt>
                <c:pt idx="6548">
                  <c:v>-191.21299999999999</c:v>
                </c:pt>
                <c:pt idx="6549">
                  <c:v>-190.57900000000001</c:v>
                </c:pt>
                <c:pt idx="6550">
                  <c:v>-189.96</c:v>
                </c:pt>
                <c:pt idx="6551">
                  <c:v>-189.328</c:v>
                </c:pt>
                <c:pt idx="6552">
                  <c:v>-188.66900000000001</c:v>
                </c:pt>
                <c:pt idx="6553">
                  <c:v>-188.035</c:v>
                </c:pt>
                <c:pt idx="6554">
                  <c:v>-187.39699999999999</c:v>
                </c:pt>
                <c:pt idx="6555">
                  <c:v>-186.78100000000001</c:v>
                </c:pt>
                <c:pt idx="6556">
                  <c:v>-186.11600000000001</c:v>
                </c:pt>
                <c:pt idx="6557">
                  <c:v>-185.44300000000001</c:v>
                </c:pt>
                <c:pt idx="6558">
                  <c:v>-184.76599999999999</c:v>
                </c:pt>
                <c:pt idx="6559">
                  <c:v>-184.108</c:v>
                </c:pt>
                <c:pt idx="6560">
                  <c:v>-183.41800000000001</c:v>
                </c:pt>
                <c:pt idx="6561">
                  <c:v>-182.75800000000001</c:v>
                </c:pt>
                <c:pt idx="6562">
                  <c:v>-182.07900000000001</c:v>
                </c:pt>
                <c:pt idx="6563">
                  <c:v>-181.381</c:v>
                </c:pt>
                <c:pt idx="6564">
                  <c:v>-180.68</c:v>
                </c:pt>
                <c:pt idx="6565">
                  <c:v>-179.983</c:v>
                </c:pt>
                <c:pt idx="6566">
                  <c:v>-179.279</c:v>
                </c:pt>
                <c:pt idx="6567">
                  <c:v>-178.56700000000001</c:v>
                </c:pt>
                <c:pt idx="6568">
                  <c:v>-177.86699999999999</c:v>
                </c:pt>
                <c:pt idx="6569">
                  <c:v>-177.17099999999999</c:v>
                </c:pt>
                <c:pt idx="6570">
                  <c:v>-176.46799999999999</c:v>
                </c:pt>
                <c:pt idx="6571">
                  <c:v>-175.726</c:v>
                </c:pt>
                <c:pt idx="6572">
                  <c:v>-174.99100000000001</c:v>
                </c:pt>
                <c:pt idx="6573">
                  <c:v>-174.29</c:v>
                </c:pt>
                <c:pt idx="6574">
                  <c:v>-173.523</c:v>
                </c:pt>
                <c:pt idx="6575">
                  <c:v>-172.786</c:v>
                </c:pt>
                <c:pt idx="6576">
                  <c:v>-172.03200000000001</c:v>
                </c:pt>
                <c:pt idx="6577">
                  <c:v>-171.25700000000001</c:v>
                </c:pt>
                <c:pt idx="6578">
                  <c:v>-170.51300000000001</c:v>
                </c:pt>
                <c:pt idx="6579">
                  <c:v>-169.76599999999999</c:v>
                </c:pt>
                <c:pt idx="6580">
                  <c:v>-168.99199999999999</c:v>
                </c:pt>
                <c:pt idx="6581">
                  <c:v>-168.22900000000001</c:v>
                </c:pt>
                <c:pt idx="6582">
                  <c:v>-167.452</c:v>
                </c:pt>
                <c:pt idx="6583">
                  <c:v>-166.685</c:v>
                </c:pt>
                <c:pt idx="6584">
                  <c:v>-165.916</c:v>
                </c:pt>
                <c:pt idx="6585">
                  <c:v>-165.102</c:v>
                </c:pt>
                <c:pt idx="6586">
                  <c:v>-164.32300000000001</c:v>
                </c:pt>
                <c:pt idx="6587">
                  <c:v>-163.53200000000001</c:v>
                </c:pt>
                <c:pt idx="6588">
                  <c:v>-162.71</c:v>
                </c:pt>
                <c:pt idx="6589">
                  <c:v>-161.905</c:v>
                </c:pt>
                <c:pt idx="6590">
                  <c:v>-161.096</c:v>
                </c:pt>
                <c:pt idx="6591">
                  <c:v>-160.304</c:v>
                </c:pt>
                <c:pt idx="6592">
                  <c:v>-159.45599999999999</c:v>
                </c:pt>
                <c:pt idx="6593">
                  <c:v>-158.63200000000001</c:v>
                </c:pt>
                <c:pt idx="6594">
                  <c:v>-157.81899999999999</c:v>
                </c:pt>
                <c:pt idx="6595">
                  <c:v>-157.00899999999999</c:v>
                </c:pt>
                <c:pt idx="6596">
                  <c:v>-156.154</c:v>
                </c:pt>
                <c:pt idx="6597">
                  <c:v>-155.32900000000001</c:v>
                </c:pt>
                <c:pt idx="6598">
                  <c:v>-154.48500000000001</c:v>
                </c:pt>
                <c:pt idx="6599">
                  <c:v>-153.65600000000001</c:v>
                </c:pt>
                <c:pt idx="6600">
                  <c:v>-152.803</c:v>
                </c:pt>
                <c:pt idx="6601">
                  <c:v>-151.96600000000001</c:v>
                </c:pt>
                <c:pt idx="6602">
                  <c:v>-151.096</c:v>
                </c:pt>
                <c:pt idx="6603">
                  <c:v>-150.232</c:v>
                </c:pt>
                <c:pt idx="6604">
                  <c:v>-149.35900000000001</c:v>
                </c:pt>
                <c:pt idx="6605">
                  <c:v>-148.517</c:v>
                </c:pt>
                <c:pt idx="6606">
                  <c:v>-147.65799999999999</c:v>
                </c:pt>
                <c:pt idx="6607">
                  <c:v>-146.797</c:v>
                </c:pt>
                <c:pt idx="6608">
                  <c:v>-145.90799999999999</c:v>
                </c:pt>
                <c:pt idx="6609">
                  <c:v>-145.02699999999999</c:v>
                </c:pt>
                <c:pt idx="6610">
                  <c:v>-144.136</c:v>
                </c:pt>
                <c:pt idx="6611">
                  <c:v>-143.251</c:v>
                </c:pt>
                <c:pt idx="6612">
                  <c:v>-142.358</c:v>
                </c:pt>
                <c:pt idx="6613">
                  <c:v>-141.46700000000001</c:v>
                </c:pt>
                <c:pt idx="6614">
                  <c:v>-140.55099999999999</c:v>
                </c:pt>
                <c:pt idx="6615">
                  <c:v>-139.648</c:v>
                </c:pt>
                <c:pt idx="6616">
                  <c:v>-138.773</c:v>
                </c:pt>
                <c:pt idx="6617">
                  <c:v>-137.88399999999999</c:v>
                </c:pt>
                <c:pt idx="6618">
                  <c:v>-136.982</c:v>
                </c:pt>
                <c:pt idx="6619">
                  <c:v>-136.06700000000001</c:v>
                </c:pt>
                <c:pt idx="6620">
                  <c:v>-135.17400000000001</c:v>
                </c:pt>
                <c:pt idx="6621">
                  <c:v>-134.25299999999999</c:v>
                </c:pt>
                <c:pt idx="6622">
                  <c:v>-133.32300000000001</c:v>
                </c:pt>
                <c:pt idx="6623">
                  <c:v>-132.39699999999999</c:v>
                </c:pt>
                <c:pt idx="6624">
                  <c:v>-131.49299999999999</c:v>
                </c:pt>
                <c:pt idx="6625">
                  <c:v>-130.565</c:v>
                </c:pt>
                <c:pt idx="6626">
                  <c:v>-129.63300000000001</c:v>
                </c:pt>
                <c:pt idx="6627">
                  <c:v>-128.72900000000001</c:v>
                </c:pt>
                <c:pt idx="6628">
                  <c:v>-127.804</c:v>
                </c:pt>
                <c:pt idx="6629">
                  <c:v>-126.883</c:v>
                </c:pt>
                <c:pt idx="6630">
                  <c:v>-125.932</c:v>
                </c:pt>
                <c:pt idx="6631">
                  <c:v>-125.005</c:v>
                </c:pt>
                <c:pt idx="6632">
                  <c:v>-124.07599999999999</c:v>
                </c:pt>
                <c:pt idx="6633">
                  <c:v>-123.111</c:v>
                </c:pt>
                <c:pt idx="6634">
                  <c:v>-122.175</c:v>
                </c:pt>
                <c:pt idx="6635">
                  <c:v>-121.233</c:v>
                </c:pt>
                <c:pt idx="6636">
                  <c:v>-120.28400000000001</c:v>
                </c:pt>
                <c:pt idx="6637">
                  <c:v>-119.345</c:v>
                </c:pt>
                <c:pt idx="6638">
                  <c:v>-118.432</c:v>
                </c:pt>
                <c:pt idx="6639">
                  <c:v>-117.498</c:v>
                </c:pt>
                <c:pt idx="6640">
                  <c:v>-116.54900000000001</c:v>
                </c:pt>
                <c:pt idx="6641">
                  <c:v>-115.584</c:v>
                </c:pt>
                <c:pt idx="6642">
                  <c:v>-114.669</c:v>
                </c:pt>
                <c:pt idx="6643">
                  <c:v>-113.717</c:v>
                </c:pt>
                <c:pt idx="6644">
                  <c:v>-112.76900000000001</c:v>
                </c:pt>
                <c:pt idx="6645">
                  <c:v>-111.818</c:v>
                </c:pt>
                <c:pt idx="6646">
                  <c:v>-110.874</c:v>
                </c:pt>
                <c:pt idx="6647">
                  <c:v>-109.91500000000001</c:v>
                </c:pt>
                <c:pt idx="6648">
                  <c:v>-108.98099999999999</c:v>
                </c:pt>
                <c:pt idx="6649">
                  <c:v>-108.066</c:v>
                </c:pt>
                <c:pt idx="6650">
                  <c:v>-107.124</c:v>
                </c:pt>
                <c:pt idx="6651">
                  <c:v>-106.164</c:v>
                </c:pt>
                <c:pt idx="6652">
                  <c:v>-105.23</c:v>
                </c:pt>
                <c:pt idx="6653">
                  <c:v>-104.27500000000001</c:v>
                </c:pt>
                <c:pt idx="6654">
                  <c:v>-103.33</c:v>
                </c:pt>
                <c:pt idx="6655">
                  <c:v>-102.38800000000001</c:v>
                </c:pt>
                <c:pt idx="6656">
                  <c:v>-101.46</c:v>
                </c:pt>
                <c:pt idx="6657">
                  <c:v>-100.532</c:v>
                </c:pt>
                <c:pt idx="6658">
                  <c:v>-99.607200000000006</c:v>
                </c:pt>
                <c:pt idx="6659">
                  <c:v>-98.674599999999998</c:v>
                </c:pt>
                <c:pt idx="6660">
                  <c:v>-97.760499999999993</c:v>
                </c:pt>
                <c:pt idx="6661">
                  <c:v>-96.827500000000001</c:v>
                </c:pt>
                <c:pt idx="6662">
                  <c:v>-95.9011</c:v>
                </c:pt>
                <c:pt idx="6663">
                  <c:v>-94.766099999999994</c:v>
                </c:pt>
                <c:pt idx="6664">
                  <c:v>-93.632000000000005</c:v>
                </c:pt>
                <c:pt idx="6665">
                  <c:v>-92.709599999999995</c:v>
                </c:pt>
                <c:pt idx="6666">
                  <c:v>-91.792199999999994</c:v>
                </c:pt>
                <c:pt idx="6667">
                  <c:v>-90.8857</c:v>
                </c:pt>
                <c:pt idx="6668">
                  <c:v>-89.970299999999995</c:v>
                </c:pt>
                <c:pt idx="6669">
                  <c:v>-89.063599999999994</c:v>
                </c:pt>
                <c:pt idx="6670">
                  <c:v>-88.1768</c:v>
                </c:pt>
                <c:pt idx="6671">
                  <c:v>-87.262100000000004</c:v>
                </c:pt>
                <c:pt idx="6672">
                  <c:v>-86.354500000000002</c:v>
                </c:pt>
                <c:pt idx="6673">
                  <c:v>-85.468999999999994</c:v>
                </c:pt>
                <c:pt idx="6674">
                  <c:v>-84.579499999999996</c:v>
                </c:pt>
                <c:pt idx="6675">
                  <c:v>-83.689300000000003</c:v>
                </c:pt>
                <c:pt idx="6676">
                  <c:v>-82.803700000000006</c:v>
                </c:pt>
                <c:pt idx="6677">
                  <c:v>-81.9268</c:v>
                </c:pt>
                <c:pt idx="6678">
                  <c:v>-81.067300000000003</c:v>
                </c:pt>
                <c:pt idx="6679">
                  <c:v>-80.1815</c:v>
                </c:pt>
                <c:pt idx="6680">
                  <c:v>-79.317700000000002</c:v>
                </c:pt>
                <c:pt idx="6681">
                  <c:v>-78.463300000000004</c:v>
                </c:pt>
                <c:pt idx="6682">
                  <c:v>-77.612799999999993</c:v>
                </c:pt>
                <c:pt idx="6683">
                  <c:v>-76.745699999999999</c:v>
                </c:pt>
                <c:pt idx="6684">
                  <c:v>-75.896199999999993</c:v>
                </c:pt>
                <c:pt idx="6685">
                  <c:v>-75.052199999999999</c:v>
                </c:pt>
                <c:pt idx="6686">
                  <c:v>-74.212299999999999</c:v>
                </c:pt>
                <c:pt idx="6687">
                  <c:v>-73.371499999999997</c:v>
                </c:pt>
                <c:pt idx="6688">
                  <c:v>-72.558599999999998</c:v>
                </c:pt>
                <c:pt idx="6689">
                  <c:v>-71.742599999999996</c:v>
                </c:pt>
                <c:pt idx="6690">
                  <c:v>-70.908299999999997</c:v>
                </c:pt>
                <c:pt idx="6691">
                  <c:v>-70.092699999999994</c:v>
                </c:pt>
                <c:pt idx="6692">
                  <c:v>-69.303600000000003</c:v>
                </c:pt>
                <c:pt idx="6693">
                  <c:v>-68.498199999999997</c:v>
                </c:pt>
                <c:pt idx="6694">
                  <c:v>-67.703000000000003</c:v>
                </c:pt>
                <c:pt idx="6695">
                  <c:v>-66.905100000000004</c:v>
                </c:pt>
                <c:pt idx="6696">
                  <c:v>-66.143299999999996</c:v>
                </c:pt>
                <c:pt idx="6697">
                  <c:v>-65.350700000000003</c:v>
                </c:pt>
                <c:pt idx="6698">
                  <c:v>-64.574700000000007</c:v>
                </c:pt>
                <c:pt idx="6699">
                  <c:v>-63.817500000000003</c:v>
                </c:pt>
                <c:pt idx="6700">
                  <c:v>-63.063499999999998</c:v>
                </c:pt>
                <c:pt idx="6701">
                  <c:v>-62.312800000000003</c:v>
                </c:pt>
                <c:pt idx="6702">
                  <c:v>-61.561999999999998</c:v>
                </c:pt>
                <c:pt idx="6703">
                  <c:v>-60.830500000000001</c:v>
                </c:pt>
                <c:pt idx="6704">
                  <c:v>-60.089500000000001</c:v>
                </c:pt>
                <c:pt idx="6705">
                  <c:v>-59.356900000000003</c:v>
                </c:pt>
                <c:pt idx="6706">
                  <c:v>-58.653399999999998</c:v>
                </c:pt>
                <c:pt idx="6707">
                  <c:v>-57.942</c:v>
                </c:pt>
                <c:pt idx="6708">
                  <c:v>-57.231200000000001</c:v>
                </c:pt>
                <c:pt idx="6709">
                  <c:v>-56.527900000000002</c:v>
                </c:pt>
                <c:pt idx="6710">
                  <c:v>-55.8371</c:v>
                </c:pt>
                <c:pt idx="6711">
                  <c:v>-55.1569</c:v>
                </c:pt>
                <c:pt idx="6712">
                  <c:v>-54.488100000000003</c:v>
                </c:pt>
                <c:pt idx="6713">
                  <c:v>-53.806199999999997</c:v>
                </c:pt>
                <c:pt idx="6714">
                  <c:v>-53.154299999999999</c:v>
                </c:pt>
                <c:pt idx="6715">
                  <c:v>-52.508200000000002</c:v>
                </c:pt>
                <c:pt idx="6716">
                  <c:v>-51.847900000000003</c:v>
                </c:pt>
                <c:pt idx="6717">
                  <c:v>-51.212200000000003</c:v>
                </c:pt>
                <c:pt idx="6718">
                  <c:v>-50.587400000000002</c:v>
                </c:pt>
                <c:pt idx="6719">
                  <c:v>-49.952199999999998</c:v>
                </c:pt>
                <c:pt idx="6720">
                  <c:v>-49.328499999999998</c:v>
                </c:pt>
                <c:pt idx="6721">
                  <c:v>-48.7271</c:v>
                </c:pt>
                <c:pt idx="6722">
                  <c:v>-48.1235</c:v>
                </c:pt>
                <c:pt idx="6723">
                  <c:v>-47.511899999999997</c:v>
                </c:pt>
                <c:pt idx="6724">
                  <c:v>-46.932400000000001</c:v>
                </c:pt>
                <c:pt idx="6725">
                  <c:v>-46.365699999999997</c:v>
                </c:pt>
                <c:pt idx="6726">
                  <c:v>-45.784100000000002</c:v>
                </c:pt>
                <c:pt idx="6727">
                  <c:v>-45.221200000000003</c:v>
                </c:pt>
                <c:pt idx="6728">
                  <c:v>-44.671399999999998</c:v>
                </c:pt>
                <c:pt idx="6729">
                  <c:v>-44.116399999999999</c:v>
                </c:pt>
                <c:pt idx="6730">
                  <c:v>-43.572299999999998</c:v>
                </c:pt>
                <c:pt idx="6731">
                  <c:v>-43.039200000000001</c:v>
                </c:pt>
                <c:pt idx="6732">
                  <c:v>-42.520299999999999</c:v>
                </c:pt>
                <c:pt idx="6733">
                  <c:v>-41.995199999999997</c:v>
                </c:pt>
                <c:pt idx="6734">
                  <c:v>-41.480899999999998</c:v>
                </c:pt>
                <c:pt idx="6735">
                  <c:v>-40.9621</c:v>
                </c:pt>
                <c:pt idx="6736">
                  <c:v>-40.483600000000003</c:v>
                </c:pt>
                <c:pt idx="6737">
                  <c:v>-39.9968</c:v>
                </c:pt>
                <c:pt idx="6738">
                  <c:v>-39.502800000000001</c:v>
                </c:pt>
                <c:pt idx="6739">
                  <c:v>-39.024099999999997</c:v>
                </c:pt>
                <c:pt idx="6740">
                  <c:v>-38.572800000000001</c:v>
                </c:pt>
                <c:pt idx="6741">
                  <c:v>-38.092100000000002</c:v>
                </c:pt>
                <c:pt idx="6742">
                  <c:v>-37.653700000000001</c:v>
                </c:pt>
                <c:pt idx="6743">
                  <c:v>-37.209200000000003</c:v>
                </c:pt>
                <c:pt idx="6744">
                  <c:v>-36.773699999999998</c:v>
                </c:pt>
                <c:pt idx="6745">
                  <c:v>-36.335299999999997</c:v>
                </c:pt>
                <c:pt idx="6746">
                  <c:v>-35.919899999999998</c:v>
                </c:pt>
                <c:pt idx="6747">
                  <c:v>-35.505800000000001</c:v>
                </c:pt>
                <c:pt idx="6748">
                  <c:v>-35.093200000000003</c:v>
                </c:pt>
                <c:pt idx="6749">
                  <c:v>-34.670200000000001</c:v>
                </c:pt>
                <c:pt idx="6750">
                  <c:v>-34.287799999999997</c:v>
                </c:pt>
                <c:pt idx="6751">
                  <c:v>-33.9071</c:v>
                </c:pt>
                <c:pt idx="6752">
                  <c:v>-33.523899999999998</c:v>
                </c:pt>
                <c:pt idx="6753">
                  <c:v>-33.140099999999997</c:v>
                </c:pt>
                <c:pt idx="6754">
                  <c:v>-32.779899999999998</c:v>
                </c:pt>
                <c:pt idx="6755">
                  <c:v>-32.421100000000003</c:v>
                </c:pt>
                <c:pt idx="6756">
                  <c:v>-32.060299999999998</c:v>
                </c:pt>
                <c:pt idx="6757">
                  <c:v>-31.712</c:v>
                </c:pt>
                <c:pt idx="6758">
                  <c:v>-31.370100000000001</c:v>
                </c:pt>
                <c:pt idx="6759">
                  <c:v>-31.0365</c:v>
                </c:pt>
                <c:pt idx="6760">
                  <c:v>-30.704499999999999</c:v>
                </c:pt>
                <c:pt idx="6761">
                  <c:v>-30.378499999999999</c:v>
                </c:pt>
                <c:pt idx="6762">
                  <c:v>-30.068000000000001</c:v>
                </c:pt>
                <c:pt idx="6763">
                  <c:v>-29.751200000000001</c:v>
                </c:pt>
                <c:pt idx="6764">
                  <c:v>-29.4497</c:v>
                </c:pt>
                <c:pt idx="6765">
                  <c:v>-29.140999999999998</c:v>
                </c:pt>
                <c:pt idx="6766">
                  <c:v>-28.861499999999999</c:v>
                </c:pt>
                <c:pt idx="6767">
                  <c:v>-28.552700000000002</c:v>
                </c:pt>
                <c:pt idx="6768">
                  <c:v>-28.2651</c:v>
                </c:pt>
                <c:pt idx="6769">
                  <c:v>-28.0045</c:v>
                </c:pt>
                <c:pt idx="6770">
                  <c:v>-27.739599999999999</c:v>
                </c:pt>
                <c:pt idx="6771">
                  <c:v>-27.454999999999998</c:v>
                </c:pt>
                <c:pt idx="6772">
                  <c:v>-27.1982</c:v>
                </c:pt>
                <c:pt idx="6773">
                  <c:v>-26.952000000000002</c:v>
                </c:pt>
                <c:pt idx="6774">
                  <c:v>-26.6953</c:v>
                </c:pt>
                <c:pt idx="6775">
                  <c:v>-26.443000000000001</c:v>
                </c:pt>
                <c:pt idx="6776">
                  <c:v>-26.209800000000001</c:v>
                </c:pt>
                <c:pt idx="6777">
                  <c:v>-25.984400000000001</c:v>
                </c:pt>
                <c:pt idx="6778">
                  <c:v>-25.735600000000002</c:v>
                </c:pt>
                <c:pt idx="6779">
                  <c:v>-25.5185</c:v>
                </c:pt>
                <c:pt idx="6780">
                  <c:v>-25.3066</c:v>
                </c:pt>
                <c:pt idx="6781">
                  <c:v>-25.083300000000001</c:v>
                </c:pt>
                <c:pt idx="6782">
                  <c:v>-24.867799999999999</c:v>
                </c:pt>
                <c:pt idx="6783">
                  <c:v>-24.664300000000001</c:v>
                </c:pt>
                <c:pt idx="6784">
                  <c:v>-24.468699999999998</c:v>
                </c:pt>
                <c:pt idx="6785">
                  <c:v>-24.260999999999999</c:v>
                </c:pt>
                <c:pt idx="6786">
                  <c:v>-24.058599999999998</c:v>
                </c:pt>
                <c:pt idx="6787">
                  <c:v>-23.870899999999999</c:v>
                </c:pt>
                <c:pt idx="6788">
                  <c:v>-23.7012</c:v>
                </c:pt>
                <c:pt idx="6789">
                  <c:v>-23.503799999999998</c:v>
                </c:pt>
                <c:pt idx="6790">
                  <c:v>-23.335100000000001</c:v>
                </c:pt>
                <c:pt idx="6791">
                  <c:v>-23.1585</c:v>
                </c:pt>
                <c:pt idx="6792">
                  <c:v>-22.9834</c:v>
                </c:pt>
                <c:pt idx="6793">
                  <c:v>-22.817699999999999</c:v>
                </c:pt>
                <c:pt idx="6794">
                  <c:v>-22.657699999999998</c:v>
                </c:pt>
                <c:pt idx="6795">
                  <c:v>-22.497699999999998</c:v>
                </c:pt>
                <c:pt idx="6796">
                  <c:v>-22.334199999999999</c:v>
                </c:pt>
                <c:pt idx="6797">
                  <c:v>-22.173999999999999</c:v>
                </c:pt>
                <c:pt idx="6798">
                  <c:v>-22.048200000000001</c:v>
                </c:pt>
                <c:pt idx="6799">
                  <c:v>-21.892499999999998</c:v>
                </c:pt>
                <c:pt idx="6800">
                  <c:v>-21.728999999999999</c:v>
                </c:pt>
                <c:pt idx="6801">
                  <c:v>-21.601199999999999</c:v>
                </c:pt>
                <c:pt idx="6802">
                  <c:v>-21.474699999999999</c:v>
                </c:pt>
                <c:pt idx="6803">
                  <c:v>-21.331299999999999</c:v>
                </c:pt>
                <c:pt idx="6804">
                  <c:v>-21.205100000000002</c:v>
                </c:pt>
                <c:pt idx="6805">
                  <c:v>-21.066700000000001</c:v>
                </c:pt>
                <c:pt idx="6806">
                  <c:v>-20.954999999999998</c:v>
                </c:pt>
                <c:pt idx="6807">
                  <c:v>-20.829499999999999</c:v>
                </c:pt>
                <c:pt idx="6808">
                  <c:v>-20.703900000000001</c:v>
                </c:pt>
                <c:pt idx="6809">
                  <c:v>-20.5869</c:v>
                </c:pt>
                <c:pt idx="6810">
                  <c:v>-20.483499999999999</c:v>
                </c:pt>
                <c:pt idx="6811">
                  <c:v>-20.361999999999998</c:v>
                </c:pt>
                <c:pt idx="6812">
                  <c:v>-20.244</c:v>
                </c:pt>
                <c:pt idx="6813">
                  <c:v>-20.143599999999999</c:v>
                </c:pt>
                <c:pt idx="6814">
                  <c:v>-20.0379</c:v>
                </c:pt>
                <c:pt idx="6815">
                  <c:v>-19.933900000000001</c:v>
                </c:pt>
                <c:pt idx="6816">
                  <c:v>-19.835999999999999</c:v>
                </c:pt>
                <c:pt idx="6817">
                  <c:v>-19.7409</c:v>
                </c:pt>
                <c:pt idx="6818">
                  <c:v>-19.6279</c:v>
                </c:pt>
                <c:pt idx="6819">
                  <c:v>-19.533899999999999</c:v>
                </c:pt>
                <c:pt idx="6820">
                  <c:v>-19.4526</c:v>
                </c:pt>
                <c:pt idx="6821">
                  <c:v>-19.363099999999999</c:v>
                </c:pt>
                <c:pt idx="6822">
                  <c:v>-19.2669</c:v>
                </c:pt>
                <c:pt idx="6823">
                  <c:v>-19.179099999999998</c:v>
                </c:pt>
                <c:pt idx="6824">
                  <c:v>-19.109400000000001</c:v>
                </c:pt>
                <c:pt idx="6825">
                  <c:v>-19.006399999999999</c:v>
                </c:pt>
                <c:pt idx="6826">
                  <c:v>-18.9252</c:v>
                </c:pt>
                <c:pt idx="6827">
                  <c:v>-18.852499999999999</c:v>
                </c:pt>
                <c:pt idx="6828">
                  <c:v>-18.7837</c:v>
                </c:pt>
                <c:pt idx="6829">
                  <c:v>-18.697700000000001</c:v>
                </c:pt>
                <c:pt idx="6830">
                  <c:v>-18.6203</c:v>
                </c:pt>
                <c:pt idx="6831">
                  <c:v>-18.5501</c:v>
                </c:pt>
                <c:pt idx="6832">
                  <c:v>-18.481200000000001</c:v>
                </c:pt>
                <c:pt idx="6833">
                  <c:v>-18.396999999999998</c:v>
                </c:pt>
                <c:pt idx="6834">
                  <c:v>-18.337700000000002</c:v>
                </c:pt>
                <c:pt idx="6835">
                  <c:v>-18.277000000000001</c:v>
                </c:pt>
                <c:pt idx="6836">
                  <c:v>-18.204000000000001</c:v>
                </c:pt>
                <c:pt idx="6837">
                  <c:v>-18.1312</c:v>
                </c:pt>
                <c:pt idx="6838">
                  <c:v>-18.074300000000001</c:v>
                </c:pt>
                <c:pt idx="6839">
                  <c:v>-18.0181</c:v>
                </c:pt>
                <c:pt idx="6840">
                  <c:v>-17.950500000000002</c:v>
                </c:pt>
                <c:pt idx="6841">
                  <c:v>-17.892099999999999</c:v>
                </c:pt>
                <c:pt idx="6842">
                  <c:v>-17.837299999999999</c:v>
                </c:pt>
                <c:pt idx="6843">
                  <c:v>-17.785399999999999</c:v>
                </c:pt>
                <c:pt idx="6844">
                  <c:v>-17.715199999999999</c:v>
                </c:pt>
                <c:pt idx="6845">
                  <c:v>-17.654800000000002</c:v>
                </c:pt>
                <c:pt idx="6846">
                  <c:v>-17.6203</c:v>
                </c:pt>
                <c:pt idx="6847">
                  <c:v>-17.555</c:v>
                </c:pt>
                <c:pt idx="6848">
                  <c:v>-17.4879</c:v>
                </c:pt>
                <c:pt idx="6849">
                  <c:v>-17.451699999999999</c:v>
                </c:pt>
                <c:pt idx="6850">
                  <c:v>-17.403300000000002</c:v>
                </c:pt>
                <c:pt idx="6851">
                  <c:v>-17.336099999999998</c:v>
                </c:pt>
                <c:pt idx="6852">
                  <c:v>-17.294799999999999</c:v>
                </c:pt>
                <c:pt idx="6853">
                  <c:v>-17.251799999999999</c:v>
                </c:pt>
                <c:pt idx="6854">
                  <c:v>-17.203099999999999</c:v>
                </c:pt>
                <c:pt idx="6855">
                  <c:v>-17.1524</c:v>
                </c:pt>
                <c:pt idx="6856">
                  <c:v>-17.1022</c:v>
                </c:pt>
                <c:pt idx="6857">
                  <c:v>-17.074999999999999</c:v>
                </c:pt>
                <c:pt idx="6858">
                  <c:v>-17.0138</c:v>
                </c:pt>
                <c:pt idx="6859">
                  <c:v>-16.9756</c:v>
                </c:pt>
                <c:pt idx="6860">
                  <c:v>-16.931699999999999</c:v>
                </c:pt>
                <c:pt idx="6861">
                  <c:v>-16.891300000000001</c:v>
                </c:pt>
                <c:pt idx="6862">
                  <c:v>-16.8476</c:v>
                </c:pt>
                <c:pt idx="6863">
                  <c:v>-16.807700000000001</c:v>
                </c:pt>
                <c:pt idx="6864">
                  <c:v>-16.767399999999999</c:v>
                </c:pt>
                <c:pt idx="6865">
                  <c:v>-16.733899999999998</c:v>
                </c:pt>
                <c:pt idx="6866">
                  <c:v>-16.6874</c:v>
                </c:pt>
                <c:pt idx="6867">
                  <c:v>-16.650400000000001</c:v>
                </c:pt>
                <c:pt idx="6868">
                  <c:v>-16.624400000000001</c:v>
                </c:pt>
                <c:pt idx="6869">
                  <c:v>-16.573499999999999</c:v>
                </c:pt>
                <c:pt idx="6870">
                  <c:v>-16.5289</c:v>
                </c:pt>
                <c:pt idx="6871">
                  <c:v>-16.5029</c:v>
                </c:pt>
                <c:pt idx="6872">
                  <c:v>-16.471800000000002</c:v>
                </c:pt>
                <c:pt idx="6873">
                  <c:v>-16.429600000000001</c:v>
                </c:pt>
                <c:pt idx="6874">
                  <c:v>-16.383199999999999</c:v>
                </c:pt>
                <c:pt idx="6875">
                  <c:v>-16.366299999999999</c:v>
                </c:pt>
                <c:pt idx="6876">
                  <c:v>-16.332799999999999</c:v>
                </c:pt>
                <c:pt idx="6877">
                  <c:v>-16.281300000000002</c:v>
                </c:pt>
                <c:pt idx="6878">
                  <c:v>-16.259399999999999</c:v>
                </c:pt>
                <c:pt idx="6879">
                  <c:v>-16.229099999999999</c:v>
                </c:pt>
                <c:pt idx="6880">
                  <c:v>-16.200800000000001</c:v>
                </c:pt>
                <c:pt idx="6881">
                  <c:v>-16.149699999999999</c:v>
                </c:pt>
                <c:pt idx="6882">
                  <c:v>-16.123000000000001</c:v>
                </c:pt>
                <c:pt idx="6883">
                  <c:v>-16.1035</c:v>
                </c:pt>
                <c:pt idx="6884">
                  <c:v>-16.063099999999999</c:v>
                </c:pt>
                <c:pt idx="6885">
                  <c:v>-16.0352</c:v>
                </c:pt>
                <c:pt idx="6886">
                  <c:v>-16.005800000000001</c:v>
                </c:pt>
                <c:pt idx="6887">
                  <c:v>-15.9795</c:v>
                </c:pt>
                <c:pt idx="6888">
                  <c:v>-15.942500000000001</c:v>
                </c:pt>
                <c:pt idx="6889">
                  <c:v>-15.910399999999999</c:v>
                </c:pt>
                <c:pt idx="6890">
                  <c:v>-15.8865</c:v>
                </c:pt>
                <c:pt idx="6891">
                  <c:v>-15.856999999999999</c:v>
                </c:pt>
                <c:pt idx="6892">
                  <c:v>-15.815799999999999</c:v>
                </c:pt>
                <c:pt idx="6893">
                  <c:v>-15.8056</c:v>
                </c:pt>
                <c:pt idx="6894">
                  <c:v>-15.7781</c:v>
                </c:pt>
                <c:pt idx="6895">
                  <c:v>-15.7417</c:v>
                </c:pt>
                <c:pt idx="6896">
                  <c:v>-15.704800000000001</c:v>
                </c:pt>
                <c:pt idx="6897">
                  <c:v>-15.696400000000001</c:v>
                </c:pt>
                <c:pt idx="6898">
                  <c:v>-15.6637</c:v>
                </c:pt>
                <c:pt idx="6899">
                  <c:v>-15.634600000000001</c:v>
                </c:pt>
                <c:pt idx="6900">
                  <c:v>-15.605499999999999</c:v>
                </c:pt>
                <c:pt idx="6901">
                  <c:v>-15.586600000000001</c:v>
                </c:pt>
                <c:pt idx="6902">
                  <c:v>-15.557399999999999</c:v>
                </c:pt>
                <c:pt idx="6903">
                  <c:v>-15.516999999999999</c:v>
                </c:pt>
                <c:pt idx="6904">
                  <c:v>-15.5046</c:v>
                </c:pt>
                <c:pt idx="6905">
                  <c:v>-15.485799999999999</c:v>
                </c:pt>
                <c:pt idx="6906">
                  <c:v>-15.440300000000001</c:v>
                </c:pt>
                <c:pt idx="6907">
                  <c:v>-15.430099999999999</c:v>
                </c:pt>
                <c:pt idx="6908">
                  <c:v>-15.4132</c:v>
                </c:pt>
                <c:pt idx="6909">
                  <c:v>-15.370100000000001</c:v>
                </c:pt>
                <c:pt idx="6910">
                  <c:v>-15.3459</c:v>
                </c:pt>
                <c:pt idx="6911">
                  <c:v>-15.338200000000001</c:v>
                </c:pt>
                <c:pt idx="6912">
                  <c:v>-15.300800000000001</c:v>
                </c:pt>
                <c:pt idx="6913">
                  <c:v>-15.285600000000001</c:v>
                </c:pt>
                <c:pt idx="6914">
                  <c:v>-15.2478</c:v>
                </c:pt>
                <c:pt idx="6915">
                  <c:v>-15.226000000000001</c:v>
                </c:pt>
                <c:pt idx="6916">
                  <c:v>-15.2186</c:v>
                </c:pt>
                <c:pt idx="6917">
                  <c:v>-15.1746</c:v>
                </c:pt>
                <c:pt idx="6918">
                  <c:v>-15.1485</c:v>
                </c:pt>
                <c:pt idx="6919">
                  <c:v>-15.148400000000001</c:v>
                </c:pt>
                <c:pt idx="6920">
                  <c:v>-15.113099999999999</c:v>
                </c:pt>
                <c:pt idx="6921">
                  <c:v>-15.084099999999999</c:v>
                </c:pt>
                <c:pt idx="6922">
                  <c:v>-15.0589</c:v>
                </c:pt>
                <c:pt idx="6923">
                  <c:v>-15.0459</c:v>
                </c:pt>
                <c:pt idx="6924">
                  <c:v>-15.014799999999999</c:v>
                </c:pt>
                <c:pt idx="6925">
                  <c:v>-14.9933</c:v>
                </c:pt>
                <c:pt idx="6926">
                  <c:v>-14.976800000000001</c:v>
                </c:pt>
                <c:pt idx="6927">
                  <c:v>-14.9603</c:v>
                </c:pt>
                <c:pt idx="6928">
                  <c:v>-14.9261</c:v>
                </c:pt>
                <c:pt idx="6929">
                  <c:v>-14.909700000000001</c:v>
                </c:pt>
                <c:pt idx="6930">
                  <c:v>-14.8965</c:v>
                </c:pt>
                <c:pt idx="6931">
                  <c:v>-14.8682</c:v>
                </c:pt>
                <c:pt idx="6932">
                  <c:v>-14.8446</c:v>
                </c:pt>
                <c:pt idx="6933">
                  <c:v>-14.8247</c:v>
                </c:pt>
                <c:pt idx="6934">
                  <c:v>-14.804399999999999</c:v>
                </c:pt>
                <c:pt idx="6935">
                  <c:v>-14.7872</c:v>
                </c:pt>
                <c:pt idx="6936">
                  <c:v>-14.7545</c:v>
                </c:pt>
                <c:pt idx="6937">
                  <c:v>-14.736000000000001</c:v>
                </c:pt>
                <c:pt idx="6938">
                  <c:v>-14.7211</c:v>
                </c:pt>
                <c:pt idx="6939">
                  <c:v>-14.698600000000001</c:v>
                </c:pt>
                <c:pt idx="6940">
                  <c:v>-14.6578</c:v>
                </c:pt>
                <c:pt idx="6941">
                  <c:v>-14.650600000000001</c:v>
                </c:pt>
                <c:pt idx="6942">
                  <c:v>-14.632400000000001</c:v>
                </c:pt>
                <c:pt idx="6943">
                  <c:v>-14.6</c:v>
                </c:pt>
                <c:pt idx="6944">
                  <c:v>-14.590299999999999</c:v>
                </c:pt>
                <c:pt idx="6945">
                  <c:v>-14.580500000000001</c:v>
                </c:pt>
                <c:pt idx="6946">
                  <c:v>-14.5434</c:v>
                </c:pt>
                <c:pt idx="6947">
                  <c:v>-14.5204</c:v>
                </c:pt>
                <c:pt idx="6948">
                  <c:v>-14.5047</c:v>
                </c:pt>
                <c:pt idx="6949">
                  <c:v>-14.4917</c:v>
                </c:pt>
                <c:pt idx="6950">
                  <c:v>-14.456799999999999</c:v>
                </c:pt>
                <c:pt idx="6951">
                  <c:v>-14.4321</c:v>
                </c:pt>
                <c:pt idx="6952">
                  <c:v>-14.423299999999999</c:v>
                </c:pt>
                <c:pt idx="6953">
                  <c:v>-14.401300000000001</c:v>
                </c:pt>
                <c:pt idx="6954">
                  <c:v>-14.373900000000001</c:v>
                </c:pt>
                <c:pt idx="6955">
                  <c:v>-14.3598</c:v>
                </c:pt>
                <c:pt idx="6956">
                  <c:v>-14.3461</c:v>
                </c:pt>
                <c:pt idx="6957">
                  <c:v>-14.315799999999999</c:v>
                </c:pt>
                <c:pt idx="6958">
                  <c:v>-14.291600000000001</c:v>
                </c:pt>
                <c:pt idx="6959">
                  <c:v>-14.268800000000001</c:v>
                </c:pt>
                <c:pt idx="6960">
                  <c:v>-14.2536</c:v>
                </c:pt>
                <c:pt idx="6961">
                  <c:v>-14.2331</c:v>
                </c:pt>
                <c:pt idx="6962">
                  <c:v>-14.208600000000001</c:v>
                </c:pt>
                <c:pt idx="6963">
                  <c:v>-14.204599999999999</c:v>
                </c:pt>
                <c:pt idx="6964">
                  <c:v>-14.1752</c:v>
                </c:pt>
                <c:pt idx="6965">
                  <c:v>-14.1485</c:v>
                </c:pt>
                <c:pt idx="6966">
                  <c:v>-14.1294</c:v>
                </c:pt>
                <c:pt idx="6967">
                  <c:v>-14.125500000000001</c:v>
                </c:pt>
                <c:pt idx="6968">
                  <c:v>-14.086399999999999</c:v>
                </c:pt>
                <c:pt idx="6969">
                  <c:v>-14.076499999999999</c:v>
                </c:pt>
                <c:pt idx="6970">
                  <c:v>-14.054</c:v>
                </c:pt>
                <c:pt idx="6971">
                  <c:v>-14.046900000000001</c:v>
                </c:pt>
                <c:pt idx="6972">
                  <c:v>-14.0145</c:v>
                </c:pt>
                <c:pt idx="6973">
                  <c:v>-13.9872</c:v>
                </c:pt>
                <c:pt idx="6974">
                  <c:v>-13.978199999999999</c:v>
                </c:pt>
                <c:pt idx="6975">
                  <c:v>-13.964600000000001</c:v>
                </c:pt>
                <c:pt idx="6976">
                  <c:v>-13.928800000000001</c:v>
                </c:pt>
                <c:pt idx="6977">
                  <c:v>-13.9231</c:v>
                </c:pt>
                <c:pt idx="6978">
                  <c:v>-13.8971</c:v>
                </c:pt>
                <c:pt idx="6979">
                  <c:v>-13.867599999999999</c:v>
                </c:pt>
                <c:pt idx="6980">
                  <c:v>-13.8437</c:v>
                </c:pt>
                <c:pt idx="6981">
                  <c:v>-13.8416</c:v>
                </c:pt>
                <c:pt idx="6982">
                  <c:v>-13.821400000000001</c:v>
                </c:pt>
                <c:pt idx="6983">
                  <c:v>-13.8001</c:v>
                </c:pt>
                <c:pt idx="6984">
                  <c:v>-13.777699999999999</c:v>
                </c:pt>
                <c:pt idx="6985">
                  <c:v>-13.764699999999999</c:v>
                </c:pt>
                <c:pt idx="6986">
                  <c:v>-13.7478</c:v>
                </c:pt>
                <c:pt idx="6987">
                  <c:v>-13.7233</c:v>
                </c:pt>
                <c:pt idx="6988">
                  <c:v>-13.7033</c:v>
                </c:pt>
                <c:pt idx="6989">
                  <c:v>-13.692299999999999</c:v>
                </c:pt>
                <c:pt idx="6990">
                  <c:v>-13.6646</c:v>
                </c:pt>
                <c:pt idx="6991">
                  <c:v>-13.6441</c:v>
                </c:pt>
                <c:pt idx="6992">
                  <c:v>-13.6189</c:v>
                </c:pt>
                <c:pt idx="6993">
                  <c:v>-13.617599999999999</c:v>
                </c:pt>
                <c:pt idx="6994">
                  <c:v>-13.582800000000001</c:v>
                </c:pt>
                <c:pt idx="6995">
                  <c:v>-13.563700000000001</c:v>
                </c:pt>
                <c:pt idx="6996">
                  <c:v>-13.5557</c:v>
                </c:pt>
                <c:pt idx="6997">
                  <c:v>-13.542400000000001</c:v>
                </c:pt>
                <c:pt idx="6998">
                  <c:v>-13.503299999999999</c:v>
                </c:pt>
                <c:pt idx="6999">
                  <c:v>-13.500400000000001</c:v>
                </c:pt>
                <c:pt idx="7000">
                  <c:v>-13.479200000000001</c:v>
                </c:pt>
                <c:pt idx="7001">
                  <c:v>-13.454700000000001</c:v>
                </c:pt>
                <c:pt idx="7002">
                  <c:v>-13.429500000000001</c:v>
                </c:pt>
                <c:pt idx="7003">
                  <c:v>-13.4343</c:v>
                </c:pt>
                <c:pt idx="7004">
                  <c:v>-13.398</c:v>
                </c:pt>
                <c:pt idx="7005">
                  <c:v>-13.3803</c:v>
                </c:pt>
                <c:pt idx="7006">
                  <c:v>-13.36</c:v>
                </c:pt>
                <c:pt idx="7007">
                  <c:v>-13.359299999999999</c:v>
                </c:pt>
                <c:pt idx="7008">
                  <c:v>-13.324199999999999</c:v>
                </c:pt>
                <c:pt idx="7009">
                  <c:v>-13.017300000000001</c:v>
                </c:pt>
                <c:pt idx="7010">
                  <c:v>-14.872199999999999</c:v>
                </c:pt>
                <c:pt idx="7011">
                  <c:v>-15.5985</c:v>
                </c:pt>
                <c:pt idx="7012">
                  <c:v>-15.799799999999999</c:v>
                </c:pt>
                <c:pt idx="7013">
                  <c:v>-15.9284</c:v>
                </c:pt>
                <c:pt idx="7014">
                  <c:v>-16.0305</c:v>
                </c:pt>
                <c:pt idx="7015">
                  <c:v>-16.130600000000001</c:v>
                </c:pt>
                <c:pt idx="7016">
                  <c:v>-16.220700000000001</c:v>
                </c:pt>
                <c:pt idx="7017">
                  <c:v>-16.267600000000002</c:v>
                </c:pt>
                <c:pt idx="7018">
                  <c:v>-16.349399999999999</c:v>
                </c:pt>
                <c:pt idx="7019">
                  <c:v>-16.421399999999998</c:v>
                </c:pt>
                <c:pt idx="7020">
                  <c:v>-16.470300000000002</c:v>
                </c:pt>
                <c:pt idx="7021">
                  <c:v>-16.533799999999999</c:v>
                </c:pt>
                <c:pt idx="7022">
                  <c:v>-16.592099999999999</c:v>
                </c:pt>
                <c:pt idx="7023">
                  <c:v>-16.640899999999998</c:v>
                </c:pt>
                <c:pt idx="7024">
                  <c:v>-16.683299999999999</c:v>
                </c:pt>
                <c:pt idx="7025">
                  <c:v>-16.743400000000001</c:v>
                </c:pt>
                <c:pt idx="7026">
                  <c:v>-16.7944</c:v>
                </c:pt>
                <c:pt idx="7027">
                  <c:v>-16.8277</c:v>
                </c:pt>
                <c:pt idx="7028">
                  <c:v>-16.87</c:v>
                </c:pt>
                <c:pt idx="7029">
                  <c:v>-16.9162</c:v>
                </c:pt>
                <c:pt idx="7030">
                  <c:v>-16.9694</c:v>
                </c:pt>
                <c:pt idx="7031">
                  <c:v>-17.0014</c:v>
                </c:pt>
                <c:pt idx="7032">
                  <c:v>-17.036300000000001</c:v>
                </c:pt>
                <c:pt idx="7033">
                  <c:v>-17.084800000000001</c:v>
                </c:pt>
                <c:pt idx="7034">
                  <c:v>-17.128299999999999</c:v>
                </c:pt>
                <c:pt idx="7035">
                  <c:v>-17.153199999999998</c:v>
                </c:pt>
                <c:pt idx="7036">
                  <c:v>-17.200399999999998</c:v>
                </c:pt>
                <c:pt idx="7037">
                  <c:v>-17.244399999999999</c:v>
                </c:pt>
                <c:pt idx="7038">
                  <c:v>-17.2849</c:v>
                </c:pt>
                <c:pt idx="7039">
                  <c:v>-17.308499999999999</c:v>
                </c:pt>
                <c:pt idx="7040">
                  <c:v>-17.3445</c:v>
                </c:pt>
                <c:pt idx="7041">
                  <c:v>-17.389500000000002</c:v>
                </c:pt>
                <c:pt idx="7042">
                  <c:v>-17.402799999999999</c:v>
                </c:pt>
                <c:pt idx="7043">
                  <c:v>-17.437999999999999</c:v>
                </c:pt>
                <c:pt idx="7044">
                  <c:v>-17.497800000000002</c:v>
                </c:pt>
                <c:pt idx="7045">
                  <c:v>-17.513200000000001</c:v>
                </c:pt>
                <c:pt idx="7046">
                  <c:v>-17.542400000000001</c:v>
                </c:pt>
                <c:pt idx="7047">
                  <c:v>-17.581900000000001</c:v>
                </c:pt>
                <c:pt idx="7048">
                  <c:v>-17.6279</c:v>
                </c:pt>
                <c:pt idx="7049">
                  <c:v>-17.6356</c:v>
                </c:pt>
                <c:pt idx="7050">
                  <c:v>-17.674800000000001</c:v>
                </c:pt>
                <c:pt idx="7051">
                  <c:v>-17.7118</c:v>
                </c:pt>
                <c:pt idx="7052">
                  <c:v>-17.744700000000002</c:v>
                </c:pt>
                <c:pt idx="7053">
                  <c:v>-17.765899999999998</c:v>
                </c:pt>
                <c:pt idx="7054">
                  <c:v>-17.7958</c:v>
                </c:pt>
                <c:pt idx="7055">
                  <c:v>-17.8324</c:v>
                </c:pt>
                <c:pt idx="7056">
                  <c:v>-17.856999999999999</c:v>
                </c:pt>
                <c:pt idx="7057">
                  <c:v>-17.883800000000001</c:v>
                </c:pt>
                <c:pt idx="7058">
                  <c:v>-17.927199999999999</c:v>
                </c:pt>
                <c:pt idx="7059">
                  <c:v>-17.948699999999999</c:v>
                </c:pt>
                <c:pt idx="7060">
                  <c:v>-17.984000000000002</c:v>
                </c:pt>
                <c:pt idx="7061">
                  <c:v>-17.9971</c:v>
                </c:pt>
                <c:pt idx="7062">
                  <c:v>-18.0504</c:v>
                </c:pt>
                <c:pt idx="7063">
                  <c:v>-18.069700000000001</c:v>
                </c:pt>
                <c:pt idx="7064">
                  <c:v>-18.097899999999999</c:v>
                </c:pt>
                <c:pt idx="7065">
                  <c:v>-18.115400000000001</c:v>
                </c:pt>
                <c:pt idx="7066">
                  <c:v>-18.1678</c:v>
                </c:pt>
                <c:pt idx="7067">
                  <c:v>-18.189900000000002</c:v>
                </c:pt>
                <c:pt idx="7068">
                  <c:v>-18.2012</c:v>
                </c:pt>
                <c:pt idx="7069">
                  <c:v>-18.240100000000002</c:v>
                </c:pt>
                <c:pt idx="7070">
                  <c:v>-18.284700000000001</c:v>
                </c:pt>
                <c:pt idx="7071">
                  <c:v>-18.294599999999999</c:v>
                </c:pt>
                <c:pt idx="7072">
                  <c:v>-18.322299999999998</c:v>
                </c:pt>
                <c:pt idx="7073">
                  <c:v>-18.3414</c:v>
                </c:pt>
                <c:pt idx="7074">
                  <c:v>-18.380500000000001</c:v>
                </c:pt>
                <c:pt idx="7075">
                  <c:v>-18.402200000000001</c:v>
                </c:pt>
                <c:pt idx="7076">
                  <c:v>-18.438600000000001</c:v>
                </c:pt>
                <c:pt idx="7077">
                  <c:v>-18.4754</c:v>
                </c:pt>
                <c:pt idx="7078">
                  <c:v>-18.491499999999998</c:v>
                </c:pt>
                <c:pt idx="7079">
                  <c:v>-18.5093</c:v>
                </c:pt>
                <c:pt idx="7080">
                  <c:v>-18.5471</c:v>
                </c:pt>
                <c:pt idx="7081">
                  <c:v>-18.578399999999998</c:v>
                </c:pt>
                <c:pt idx="7082">
                  <c:v>-18.598800000000001</c:v>
                </c:pt>
                <c:pt idx="7083">
                  <c:v>-18.630099999999999</c:v>
                </c:pt>
                <c:pt idx="7084">
                  <c:v>-18.654900000000001</c:v>
                </c:pt>
                <c:pt idx="7085">
                  <c:v>-18.685600000000001</c:v>
                </c:pt>
                <c:pt idx="7086">
                  <c:v>-18.709800000000001</c:v>
                </c:pt>
                <c:pt idx="7087">
                  <c:v>-18.734200000000001</c:v>
                </c:pt>
                <c:pt idx="7088">
                  <c:v>-18.768699999999999</c:v>
                </c:pt>
                <c:pt idx="7089">
                  <c:v>-18.797699999999999</c:v>
                </c:pt>
                <c:pt idx="7090">
                  <c:v>-18.815000000000001</c:v>
                </c:pt>
                <c:pt idx="7091">
                  <c:v>-18.8432</c:v>
                </c:pt>
                <c:pt idx="7092">
                  <c:v>-18.895399999999999</c:v>
                </c:pt>
                <c:pt idx="7093">
                  <c:v>-18.9024</c:v>
                </c:pt>
                <c:pt idx="7094">
                  <c:v>-18.927199999999999</c:v>
                </c:pt>
                <c:pt idx="7095">
                  <c:v>-18.966999999999999</c:v>
                </c:pt>
                <c:pt idx="7096">
                  <c:v>-18.995100000000001</c:v>
                </c:pt>
                <c:pt idx="7097">
                  <c:v>-19.011600000000001</c:v>
                </c:pt>
                <c:pt idx="7098">
                  <c:v>-19.043800000000001</c:v>
                </c:pt>
                <c:pt idx="7099">
                  <c:v>-19.075900000000001</c:v>
                </c:pt>
                <c:pt idx="7100">
                  <c:v>-19.1022</c:v>
                </c:pt>
                <c:pt idx="7101">
                  <c:v>-19.117699999999999</c:v>
                </c:pt>
                <c:pt idx="7102">
                  <c:v>-19.1645</c:v>
                </c:pt>
                <c:pt idx="7103">
                  <c:v>-19.189</c:v>
                </c:pt>
                <c:pt idx="7104">
                  <c:v>-19.208400000000001</c:v>
                </c:pt>
                <c:pt idx="7105">
                  <c:v>-19.240600000000001</c:v>
                </c:pt>
                <c:pt idx="7106">
                  <c:v>-19.273099999999999</c:v>
                </c:pt>
                <c:pt idx="7107">
                  <c:v>-19.3062</c:v>
                </c:pt>
                <c:pt idx="7108">
                  <c:v>-19.330200000000001</c:v>
                </c:pt>
                <c:pt idx="7109">
                  <c:v>-19.3552</c:v>
                </c:pt>
                <c:pt idx="7110">
                  <c:v>-19.390499999999999</c:v>
                </c:pt>
                <c:pt idx="7111">
                  <c:v>-19.4236</c:v>
                </c:pt>
                <c:pt idx="7112">
                  <c:v>-19.445499999999999</c:v>
                </c:pt>
                <c:pt idx="7113">
                  <c:v>-19.476099999999999</c:v>
                </c:pt>
                <c:pt idx="7114">
                  <c:v>-19.514500000000002</c:v>
                </c:pt>
                <c:pt idx="7115">
                  <c:v>-19.5379</c:v>
                </c:pt>
                <c:pt idx="7116">
                  <c:v>-19.567699999999999</c:v>
                </c:pt>
                <c:pt idx="7117">
                  <c:v>-19.613399999999999</c:v>
                </c:pt>
                <c:pt idx="7118">
                  <c:v>-19.6374</c:v>
                </c:pt>
                <c:pt idx="7119">
                  <c:v>-19.6633</c:v>
                </c:pt>
                <c:pt idx="7120">
                  <c:v>-19.699400000000001</c:v>
                </c:pt>
                <c:pt idx="7121">
                  <c:v>-19.7316</c:v>
                </c:pt>
                <c:pt idx="7122">
                  <c:v>-19.767700000000001</c:v>
                </c:pt>
                <c:pt idx="7123">
                  <c:v>-19.785699999999999</c:v>
                </c:pt>
                <c:pt idx="7124">
                  <c:v>-19.8308</c:v>
                </c:pt>
                <c:pt idx="7125">
                  <c:v>-19.8749</c:v>
                </c:pt>
                <c:pt idx="7126">
                  <c:v>-19.894500000000001</c:v>
                </c:pt>
                <c:pt idx="7127">
                  <c:v>-19.927</c:v>
                </c:pt>
                <c:pt idx="7128">
                  <c:v>-19.971399999999999</c:v>
                </c:pt>
                <c:pt idx="7129">
                  <c:v>-20.002199999999998</c:v>
                </c:pt>
                <c:pt idx="7130">
                  <c:v>-20.0352</c:v>
                </c:pt>
                <c:pt idx="7131">
                  <c:v>-20.071400000000001</c:v>
                </c:pt>
                <c:pt idx="7132">
                  <c:v>-20.113800000000001</c:v>
                </c:pt>
                <c:pt idx="7133">
                  <c:v>-20.149000000000001</c:v>
                </c:pt>
                <c:pt idx="7134">
                  <c:v>-20.181899999999999</c:v>
                </c:pt>
                <c:pt idx="7135">
                  <c:v>-20.220800000000001</c:v>
                </c:pt>
                <c:pt idx="7136">
                  <c:v>-20.267299999999999</c:v>
                </c:pt>
                <c:pt idx="7137">
                  <c:v>-20.295999999999999</c:v>
                </c:pt>
                <c:pt idx="7138">
                  <c:v>-20.329000000000001</c:v>
                </c:pt>
                <c:pt idx="7139">
                  <c:v>-20.382100000000001</c:v>
                </c:pt>
                <c:pt idx="7140">
                  <c:v>-20.4236</c:v>
                </c:pt>
                <c:pt idx="7141">
                  <c:v>-20.464500000000001</c:v>
                </c:pt>
                <c:pt idx="7142">
                  <c:v>-20.506699999999999</c:v>
                </c:pt>
                <c:pt idx="7143">
                  <c:v>-20.554300000000001</c:v>
                </c:pt>
                <c:pt idx="7144">
                  <c:v>-20.597200000000001</c:v>
                </c:pt>
                <c:pt idx="7145">
                  <c:v>-20.632999999999999</c:v>
                </c:pt>
                <c:pt idx="7146">
                  <c:v>-20.6753</c:v>
                </c:pt>
                <c:pt idx="7147">
                  <c:v>-20.730699999999999</c:v>
                </c:pt>
                <c:pt idx="7148">
                  <c:v>-20.7668</c:v>
                </c:pt>
                <c:pt idx="7149">
                  <c:v>-20.816199999999998</c:v>
                </c:pt>
                <c:pt idx="7150">
                  <c:v>-20.877099999999999</c:v>
                </c:pt>
                <c:pt idx="7151">
                  <c:v>-20.923300000000001</c:v>
                </c:pt>
                <c:pt idx="7152">
                  <c:v>-20.960799999999999</c:v>
                </c:pt>
                <c:pt idx="7153">
                  <c:v>-21.014900000000001</c:v>
                </c:pt>
                <c:pt idx="7154">
                  <c:v>-21.081299999999999</c:v>
                </c:pt>
                <c:pt idx="7155">
                  <c:v>-21.1187</c:v>
                </c:pt>
                <c:pt idx="7156">
                  <c:v>-21.173400000000001</c:v>
                </c:pt>
                <c:pt idx="7157">
                  <c:v>-21.2256</c:v>
                </c:pt>
                <c:pt idx="7158">
                  <c:v>-21.293900000000001</c:v>
                </c:pt>
                <c:pt idx="7159">
                  <c:v>-21.3523</c:v>
                </c:pt>
                <c:pt idx="7160">
                  <c:v>-21.399699999999999</c:v>
                </c:pt>
                <c:pt idx="7161">
                  <c:v>-21.469799999999999</c:v>
                </c:pt>
                <c:pt idx="7162">
                  <c:v>-21.5276</c:v>
                </c:pt>
                <c:pt idx="7163">
                  <c:v>-21.585799999999999</c:v>
                </c:pt>
                <c:pt idx="7164">
                  <c:v>-21.6492</c:v>
                </c:pt>
                <c:pt idx="7165">
                  <c:v>-21.722999999999999</c:v>
                </c:pt>
                <c:pt idx="7166">
                  <c:v>-21.787800000000001</c:v>
                </c:pt>
                <c:pt idx="7167">
                  <c:v>-21.8569</c:v>
                </c:pt>
                <c:pt idx="7168">
                  <c:v>-21.917999999999999</c:v>
                </c:pt>
                <c:pt idx="7169">
                  <c:v>-21.995100000000001</c:v>
                </c:pt>
                <c:pt idx="7170">
                  <c:v>-22.067599999999999</c:v>
                </c:pt>
                <c:pt idx="7171">
                  <c:v>-22.125499999999999</c:v>
                </c:pt>
                <c:pt idx="7172">
                  <c:v>-22.220099999999999</c:v>
                </c:pt>
                <c:pt idx="7173">
                  <c:v>-22.303899999999999</c:v>
                </c:pt>
                <c:pt idx="7174">
                  <c:v>-22.362200000000001</c:v>
                </c:pt>
                <c:pt idx="7175">
                  <c:v>-22.451799999999999</c:v>
                </c:pt>
                <c:pt idx="7176">
                  <c:v>-22.5534</c:v>
                </c:pt>
                <c:pt idx="7177">
                  <c:v>-22.623100000000001</c:v>
                </c:pt>
                <c:pt idx="7178">
                  <c:v>-22.708100000000002</c:v>
                </c:pt>
                <c:pt idx="7179">
                  <c:v>-22.808700000000002</c:v>
                </c:pt>
                <c:pt idx="7180">
                  <c:v>-22.896799999999999</c:v>
                </c:pt>
                <c:pt idx="7181">
                  <c:v>-22.987500000000001</c:v>
                </c:pt>
                <c:pt idx="7182">
                  <c:v>-23.081499999999998</c:v>
                </c:pt>
                <c:pt idx="7183">
                  <c:v>-23.192</c:v>
                </c:pt>
                <c:pt idx="7184">
                  <c:v>-23.287299999999998</c:v>
                </c:pt>
                <c:pt idx="7185">
                  <c:v>-23.388300000000001</c:v>
                </c:pt>
                <c:pt idx="7186">
                  <c:v>-23.497800000000002</c:v>
                </c:pt>
                <c:pt idx="7187">
                  <c:v>-23.610700000000001</c:v>
                </c:pt>
                <c:pt idx="7188">
                  <c:v>-23.7195</c:v>
                </c:pt>
                <c:pt idx="7189">
                  <c:v>-23.820399999999999</c:v>
                </c:pt>
                <c:pt idx="7190">
                  <c:v>-23.959800000000001</c:v>
                </c:pt>
                <c:pt idx="7191">
                  <c:v>-24.0792</c:v>
                </c:pt>
                <c:pt idx="7192">
                  <c:v>-24.1965</c:v>
                </c:pt>
                <c:pt idx="7193">
                  <c:v>-24.331</c:v>
                </c:pt>
                <c:pt idx="7194">
                  <c:v>-24.457999999999998</c:v>
                </c:pt>
                <c:pt idx="7195">
                  <c:v>-24.5991</c:v>
                </c:pt>
                <c:pt idx="7196">
                  <c:v>-24.7254</c:v>
                </c:pt>
                <c:pt idx="7197">
                  <c:v>-24.864899999999999</c:v>
                </c:pt>
                <c:pt idx="7198">
                  <c:v>-25.0212</c:v>
                </c:pt>
                <c:pt idx="7199">
                  <c:v>-25.1723</c:v>
                </c:pt>
                <c:pt idx="7200">
                  <c:v>-25.301600000000001</c:v>
                </c:pt>
                <c:pt idx="7201">
                  <c:v>-25.480699999999999</c:v>
                </c:pt>
                <c:pt idx="7202">
                  <c:v>-25.639099999999999</c:v>
                </c:pt>
                <c:pt idx="7203">
                  <c:v>-25.796900000000001</c:v>
                </c:pt>
                <c:pt idx="7204">
                  <c:v>-25.976600000000001</c:v>
                </c:pt>
                <c:pt idx="7205">
                  <c:v>-26.145800000000001</c:v>
                </c:pt>
                <c:pt idx="7206">
                  <c:v>-26.317799999999998</c:v>
                </c:pt>
                <c:pt idx="7207">
                  <c:v>-26.512899999999998</c:v>
                </c:pt>
                <c:pt idx="7208">
                  <c:v>-26.693899999999999</c:v>
                </c:pt>
                <c:pt idx="7209">
                  <c:v>-26.895299999999999</c:v>
                </c:pt>
                <c:pt idx="7210">
                  <c:v>-27.088000000000001</c:v>
                </c:pt>
                <c:pt idx="7211">
                  <c:v>-27.2851</c:v>
                </c:pt>
                <c:pt idx="7212">
                  <c:v>-27.499500000000001</c:v>
                </c:pt>
                <c:pt idx="7213">
                  <c:v>-27.731100000000001</c:v>
                </c:pt>
                <c:pt idx="7214">
                  <c:v>-27.920300000000001</c:v>
                </c:pt>
                <c:pt idx="7215">
                  <c:v>-28.175599999999999</c:v>
                </c:pt>
                <c:pt idx="7216">
                  <c:v>-28.3964</c:v>
                </c:pt>
                <c:pt idx="7217">
                  <c:v>-28.6464</c:v>
                </c:pt>
                <c:pt idx="7218">
                  <c:v>-28.8813</c:v>
                </c:pt>
                <c:pt idx="7219">
                  <c:v>-29.132899999999999</c:v>
                </c:pt>
                <c:pt idx="7220">
                  <c:v>-29.403400000000001</c:v>
                </c:pt>
                <c:pt idx="7221">
                  <c:v>-29.658000000000001</c:v>
                </c:pt>
                <c:pt idx="7222">
                  <c:v>-29.923999999999999</c:v>
                </c:pt>
                <c:pt idx="7223">
                  <c:v>-30.221299999999999</c:v>
                </c:pt>
                <c:pt idx="7224">
                  <c:v>-30.503900000000002</c:v>
                </c:pt>
                <c:pt idx="7225">
                  <c:v>-30.791399999999999</c:v>
                </c:pt>
                <c:pt idx="7226">
                  <c:v>-31.091200000000001</c:v>
                </c:pt>
                <c:pt idx="7227">
                  <c:v>-31.410599999999999</c:v>
                </c:pt>
                <c:pt idx="7228">
                  <c:v>-31.714099999999998</c:v>
                </c:pt>
                <c:pt idx="7229">
                  <c:v>-32.040100000000002</c:v>
                </c:pt>
                <c:pt idx="7230">
                  <c:v>-32.381799999999998</c:v>
                </c:pt>
                <c:pt idx="7231">
                  <c:v>-32.736199999999997</c:v>
                </c:pt>
                <c:pt idx="7232">
                  <c:v>-33.0764</c:v>
                </c:pt>
                <c:pt idx="7233">
                  <c:v>-33.429400000000001</c:v>
                </c:pt>
                <c:pt idx="7234">
                  <c:v>-33.806399999999996</c:v>
                </c:pt>
                <c:pt idx="7235">
                  <c:v>-34.191899999999997</c:v>
                </c:pt>
                <c:pt idx="7236">
                  <c:v>-34.567</c:v>
                </c:pt>
                <c:pt idx="7237">
                  <c:v>-34.970399999999998</c:v>
                </c:pt>
                <c:pt idx="7238">
                  <c:v>-35.373199999999997</c:v>
                </c:pt>
                <c:pt idx="7239">
                  <c:v>-35.799500000000002</c:v>
                </c:pt>
                <c:pt idx="7240">
                  <c:v>-36.211799999999997</c:v>
                </c:pt>
                <c:pt idx="7241">
                  <c:v>-36.658299999999997</c:v>
                </c:pt>
                <c:pt idx="7242">
                  <c:v>-37.121600000000001</c:v>
                </c:pt>
                <c:pt idx="7243">
                  <c:v>-37.576900000000002</c:v>
                </c:pt>
                <c:pt idx="7244">
                  <c:v>-38.035800000000002</c:v>
                </c:pt>
                <c:pt idx="7245">
                  <c:v>-38.529800000000002</c:v>
                </c:pt>
                <c:pt idx="7246">
                  <c:v>-39.011699999999998</c:v>
                </c:pt>
                <c:pt idx="7247">
                  <c:v>-39.5182</c:v>
                </c:pt>
                <c:pt idx="7248">
                  <c:v>-40.021500000000003</c:v>
                </c:pt>
                <c:pt idx="7249">
                  <c:v>-40.588299999999997</c:v>
                </c:pt>
                <c:pt idx="7250">
                  <c:v>-41.103299999999997</c:v>
                </c:pt>
                <c:pt idx="7251">
                  <c:v>-41.649900000000002</c:v>
                </c:pt>
                <c:pt idx="7252">
                  <c:v>-42.210700000000003</c:v>
                </c:pt>
                <c:pt idx="7253">
                  <c:v>-42.808599999999998</c:v>
                </c:pt>
                <c:pt idx="7254">
                  <c:v>-43.383899999999997</c:v>
                </c:pt>
                <c:pt idx="7255">
                  <c:v>-43.9861</c:v>
                </c:pt>
                <c:pt idx="7256">
                  <c:v>-44.600299999999997</c:v>
                </c:pt>
                <c:pt idx="7257">
                  <c:v>-45.242100000000001</c:v>
                </c:pt>
                <c:pt idx="7258">
                  <c:v>-45.865099999999998</c:v>
                </c:pt>
                <c:pt idx="7259">
                  <c:v>-46.529600000000002</c:v>
                </c:pt>
                <c:pt idx="7260">
                  <c:v>-47.1935</c:v>
                </c:pt>
                <c:pt idx="7261">
                  <c:v>-47.869300000000003</c:v>
                </c:pt>
                <c:pt idx="7262">
                  <c:v>-48.564300000000003</c:v>
                </c:pt>
                <c:pt idx="7263">
                  <c:v>-49.282400000000003</c:v>
                </c:pt>
                <c:pt idx="7264">
                  <c:v>-50.004800000000003</c:v>
                </c:pt>
                <c:pt idx="7265">
                  <c:v>-50.741199999999999</c:v>
                </c:pt>
                <c:pt idx="7266">
                  <c:v>-51.481000000000002</c:v>
                </c:pt>
                <c:pt idx="7267">
                  <c:v>-52.263599999999997</c:v>
                </c:pt>
                <c:pt idx="7268">
                  <c:v>-53.049799999999998</c:v>
                </c:pt>
                <c:pt idx="7269">
                  <c:v>-53.843800000000002</c:v>
                </c:pt>
                <c:pt idx="7270">
                  <c:v>-54.644100000000002</c:v>
                </c:pt>
                <c:pt idx="7271">
                  <c:v>-55.478200000000001</c:v>
                </c:pt>
                <c:pt idx="7272">
                  <c:v>-56.308399999999999</c:v>
                </c:pt>
                <c:pt idx="7273">
                  <c:v>-57.168599999999998</c:v>
                </c:pt>
                <c:pt idx="7274">
                  <c:v>-58.028700000000001</c:v>
                </c:pt>
                <c:pt idx="7275">
                  <c:v>-58.929000000000002</c:v>
                </c:pt>
                <c:pt idx="7276">
                  <c:v>-59.827199999999998</c:v>
                </c:pt>
                <c:pt idx="7277">
                  <c:v>-60.731499999999997</c:v>
                </c:pt>
                <c:pt idx="7278">
                  <c:v>-61.673000000000002</c:v>
                </c:pt>
                <c:pt idx="7279">
                  <c:v>-62.621099999999998</c:v>
                </c:pt>
                <c:pt idx="7280">
                  <c:v>-63.559199999999997</c:v>
                </c:pt>
                <c:pt idx="7281">
                  <c:v>-64.551199999999994</c:v>
                </c:pt>
                <c:pt idx="7282">
                  <c:v>-65.546099999999996</c:v>
                </c:pt>
                <c:pt idx="7283">
                  <c:v>-66.549400000000006</c:v>
                </c:pt>
                <c:pt idx="7284">
                  <c:v>-67.568100000000001</c:v>
                </c:pt>
                <c:pt idx="7285">
                  <c:v>-68.615600000000001</c:v>
                </c:pt>
                <c:pt idx="7286">
                  <c:v>-69.665199999999999</c:v>
                </c:pt>
                <c:pt idx="7287">
                  <c:v>-70.732100000000003</c:v>
                </c:pt>
                <c:pt idx="7288">
                  <c:v>-71.804199999999994</c:v>
                </c:pt>
                <c:pt idx="7289">
                  <c:v>-72.914500000000004</c:v>
                </c:pt>
                <c:pt idx="7290">
                  <c:v>-74.033799999999999</c:v>
                </c:pt>
                <c:pt idx="7291">
                  <c:v>-75.152500000000003</c:v>
                </c:pt>
                <c:pt idx="7292">
                  <c:v>-76.308199999999999</c:v>
                </c:pt>
                <c:pt idx="7293">
                  <c:v>-77.480099999999993</c:v>
                </c:pt>
                <c:pt idx="7294">
                  <c:v>-78.653800000000004</c:v>
                </c:pt>
                <c:pt idx="7295">
                  <c:v>-79.846699999999998</c:v>
                </c:pt>
                <c:pt idx="7296">
                  <c:v>-81.048400000000001</c:v>
                </c:pt>
                <c:pt idx="7297">
                  <c:v>-82.276700000000005</c:v>
                </c:pt>
                <c:pt idx="7298">
                  <c:v>-83.502399999999994</c:v>
                </c:pt>
                <c:pt idx="7299">
                  <c:v>-84.748500000000007</c:v>
                </c:pt>
                <c:pt idx="7300">
                  <c:v>-86.036299999999997</c:v>
                </c:pt>
                <c:pt idx="7301">
                  <c:v>-87.334699999999998</c:v>
                </c:pt>
                <c:pt idx="7302">
                  <c:v>-88.617099999999994</c:v>
                </c:pt>
                <c:pt idx="7303">
                  <c:v>-89.927199999999999</c:v>
                </c:pt>
                <c:pt idx="7304">
                  <c:v>-91.261099999999999</c:v>
                </c:pt>
                <c:pt idx="7305">
                  <c:v>-92.591099999999997</c:v>
                </c:pt>
                <c:pt idx="7306">
                  <c:v>-93.938900000000004</c:v>
                </c:pt>
                <c:pt idx="7307">
                  <c:v>-95.330200000000005</c:v>
                </c:pt>
                <c:pt idx="7308">
                  <c:v>-96.7089</c:v>
                </c:pt>
                <c:pt idx="7309">
                  <c:v>-98.097700000000003</c:v>
                </c:pt>
                <c:pt idx="7310">
                  <c:v>-99.503100000000003</c:v>
                </c:pt>
                <c:pt idx="7311">
                  <c:v>-100.93899999999999</c:v>
                </c:pt>
                <c:pt idx="7312">
                  <c:v>-102.378</c:v>
                </c:pt>
                <c:pt idx="7313">
                  <c:v>-103.83799999999999</c:v>
                </c:pt>
                <c:pt idx="7314">
                  <c:v>-105.295</c:v>
                </c:pt>
                <c:pt idx="7315">
                  <c:v>-106.771</c:v>
                </c:pt>
                <c:pt idx="7316">
                  <c:v>-108.254</c:v>
                </c:pt>
                <c:pt idx="7317">
                  <c:v>-109.765</c:v>
                </c:pt>
                <c:pt idx="7318">
                  <c:v>-111.279</c:v>
                </c:pt>
                <c:pt idx="7319">
                  <c:v>-112.80500000000001</c:v>
                </c:pt>
                <c:pt idx="7320">
                  <c:v>-114.35299999999999</c:v>
                </c:pt>
                <c:pt idx="7321">
                  <c:v>-115.917</c:v>
                </c:pt>
                <c:pt idx="7322">
                  <c:v>-117.46599999999999</c:v>
                </c:pt>
                <c:pt idx="7323">
                  <c:v>-119.045</c:v>
                </c:pt>
                <c:pt idx="7324">
                  <c:v>-120.64</c:v>
                </c:pt>
                <c:pt idx="7325">
                  <c:v>-122.226</c:v>
                </c:pt>
                <c:pt idx="7326">
                  <c:v>-123.85</c:v>
                </c:pt>
                <c:pt idx="7327">
                  <c:v>-125.485</c:v>
                </c:pt>
                <c:pt idx="7328">
                  <c:v>-127.09</c:v>
                </c:pt>
                <c:pt idx="7329">
                  <c:v>-128.74600000000001</c:v>
                </c:pt>
                <c:pt idx="7330">
                  <c:v>-130.404</c:v>
                </c:pt>
                <c:pt idx="7331">
                  <c:v>-132.06899999999999</c:v>
                </c:pt>
                <c:pt idx="7332">
                  <c:v>-133.75</c:v>
                </c:pt>
                <c:pt idx="7333">
                  <c:v>-135.44300000000001</c:v>
                </c:pt>
                <c:pt idx="7334">
                  <c:v>-137.137</c:v>
                </c:pt>
                <c:pt idx="7335">
                  <c:v>-138.846</c:v>
                </c:pt>
                <c:pt idx="7336">
                  <c:v>-140.55000000000001</c:v>
                </c:pt>
                <c:pt idx="7337">
                  <c:v>-142.28800000000001</c:v>
                </c:pt>
                <c:pt idx="7338">
                  <c:v>-144.012</c:v>
                </c:pt>
                <c:pt idx="7339">
                  <c:v>-145.75800000000001</c:v>
                </c:pt>
                <c:pt idx="7340">
                  <c:v>-147.51499999999999</c:v>
                </c:pt>
                <c:pt idx="7341">
                  <c:v>-149.27699999999999</c:v>
                </c:pt>
                <c:pt idx="7342">
                  <c:v>-151.035</c:v>
                </c:pt>
                <c:pt idx="7343">
                  <c:v>-152.80199999999999</c:v>
                </c:pt>
                <c:pt idx="7344">
                  <c:v>-154.60499999999999</c:v>
                </c:pt>
                <c:pt idx="7345">
                  <c:v>-156.41800000000001</c:v>
                </c:pt>
                <c:pt idx="7346">
                  <c:v>-158.203</c:v>
                </c:pt>
                <c:pt idx="7347">
                  <c:v>-160.006</c:v>
                </c:pt>
                <c:pt idx="7348">
                  <c:v>-161.83000000000001</c:v>
                </c:pt>
                <c:pt idx="7349">
                  <c:v>-163.65899999999999</c:v>
                </c:pt>
                <c:pt idx="7350">
                  <c:v>-165.46899999999999</c:v>
                </c:pt>
                <c:pt idx="7351">
                  <c:v>-167.32400000000001</c:v>
                </c:pt>
                <c:pt idx="7352">
                  <c:v>-169.17</c:v>
                </c:pt>
                <c:pt idx="7353">
                  <c:v>-171.001</c:v>
                </c:pt>
                <c:pt idx="7354">
                  <c:v>-172.864</c:v>
                </c:pt>
                <c:pt idx="7355">
                  <c:v>-174.738</c:v>
                </c:pt>
                <c:pt idx="7356">
                  <c:v>-176.59899999999999</c:v>
                </c:pt>
                <c:pt idx="7357">
                  <c:v>-178.45699999999999</c:v>
                </c:pt>
                <c:pt idx="7358">
                  <c:v>-180.35499999999999</c:v>
                </c:pt>
                <c:pt idx="7359">
                  <c:v>-182.256</c:v>
                </c:pt>
                <c:pt idx="7360">
                  <c:v>-184.126</c:v>
                </c:pt>
                <c:pt idx="7361">
                  <c:v>-186.02</c:v>
                </c:pt>
                <c:pt idx="7362">
                  <c:v>-187.93</c:v>
                </c:pt>
                <c:pt idx="7363">
                  <c:v>-189.83699999999999</c:v>
                </c:pt>
                <c:pt idx="7364">
                  <c:v>-191.72399999999999</c:v>
                </c:pt>
                <c:pt idx="7365">
                  <c:v>-193.631</c:v>
                </c:pt>
                <c:pt idx="7366">
                  <c:v>-195.554</c:v>
                </c:pt>
                <c:pt idx="7367">
                  <c:v>-197.47399999999999</c:v>
                </c:pt>
                <c:pt idx="7368">
                  <c:v>-199.38</c:v>
                </c:pt>
                <c:pt idx="7369">
                  <c:v>-201.316</c:v>
                </c:pt>
                <c:pt idx="7370">
                  <c:v>-203.244</c:v>
                </c:pt>
                <c:pt idx="7371">
                  <c:v>-205.18199999999999</c:v>
                </c:pt>
                <c:pt idx="7372">
                  <c:v>-207.6</c:v>
                </c:pt>
                <c:pt idx="7373">
                  <c:v>-210.13</c:v>
                </c:pt>
                <c:pt idx="7374">
                  <c:v>-212.09200000000001</c:v>
                </c:pt>
                <c:pt idx="7375">
                  <c:v>-214.02199999999999</c:v>
                </c:pt>
                <c:pt idx="7376">
                  <c:v>-215.96700000000001</c:v>
                </c:pt>
                <c:pt idx="7377">
                  <c:v>-217.905</c:v>
                </c:pt>
                <c:pt idx="7378">
                  <c:v>-219.845</c:v>
                </c:pt>
                <c:pt idx="7379">
                  <c:v>-221.80699999999999</c:v>
                </c:pt>
                <c:pt idx="7380">
                  <c:v>-223.75299999999999</c:v>
                </c:pt>
                <c:pt idx="7381">
                  <c:v>-225.72200000000001</c:v>
                </c:pt>
                <c:pt idx="7382">
                  <c:v>-227.643</c:v>
                </c:pt>
                <c:pt idx="7383">
                  <c:v>-229.589</c:v>
                </c:pt>
                <c:pt idx="7384">
                  <c:v>-231.56800000000001</c:v>
                </c:pt>
                <c:pt idx="7385">
                  <c:v>-233.52</c:v>
                </c:pt>
                <c:pt idx="7386">
                  <c:v>-235.46600000000001</c:v>
                </c:pt>
                <c:pt idx="7387">
                  <c:v>-237.416</c:v>
                </c:pt>
                <c:pt idx="7388">
                  <c:v>-239.35300000000001</c:v>
                </c:pt>
                <c:pt idx="7389">
                  <c:v>-241.304</c:v>
                </c:pt>
                <c:pt idx="7390">
                  <c:v>-243.25399999999999</c:v>
                </c:pt>
                <c:pt idx="7391">
                  <c:v>-245.21100000000001</c:v>
                </c:pt>
                <c:pt idx="7392">
                  <c:v>-247.15</c:v>
                </c:pt>
                <c:pt idx="7393">
                  <c:v>-249.06899999999999</c:v>
                </c:pt>
                <c:pt idx="7394">
                  <c:v>-251.012</c:v>
                </c:pt>
                <c:pt idx="7395">
                  <c:v>-252.988</c:v>
                </c:pt>
                <c:pt idx="7396">
                  <c:v>-254.95099999999999</c:v>
                </c:pt>
                <c:pt idx="7397">
                  <c:v>-256.81700000000001</c:v>
                </c:pt>
                <c:pt idx="7398">
                  <c:v>-258.77499999999998</c:v>
                </c:pt>
                <c:pt idx="7399">
                  <c:v>-260.733</c:v>
                </c:pt>
                <c:pt idx="7400">
                  <c:v>-262.64600000000002</c:v>
                </c:pt>
                <c:pt idx="7401">
                  <c:v>-264.53399999999999</c:v>
                </c:pt>
                <c:pt idx="7402">
                  <c:v>-266.48599999999999</c:v>
                </c:pt>
                <c:pt idx="7403">
                  <c:v>-268.38200000000001</c:v>
                </c:pt>
                <c:pt idx="7404">
                  <c:v>-270.28300000000002</c:v>
                </c:pt>
                <c:pt idx="7405">
                  <c:v>-272.21300000000002</c:v>
                </c:pt>
                <c:pt idx="7406">
                  <c:v>-274.13099999999997</c:v>
                </c:pt>
                <c:pt idx="7407">
                  <c:v>-275.98500000000001</c:v>
                </c:pt>
                <c:pt idx="7408">
                  <c:v>-277.86900000000003</c:v>
                </c:pt>
                <c:pt idx="7409">
                  <c:v>-279.79700000000003</c:v>
                </c:pt>
                <c:pt idx="7410">
                  <c:v>-281.7</c:v>
                </c:pt>
                <c:pt idx="7411">
                  <c:v>-283.55900000000003</c:v>
                </c:pt>
                <c:pt idx="7412">
                  <c:v>-285.41500000000002</c:v>
                </c:pt>
                <c:pt idx="7413">
                  <c:v>-287.28300000000002</c:v>
                </c:pt>
                <c:pt idx="7414">
                  <c:v>-289.14499999999998</c:v>
                </c:pt>
                <c:pt idx="7415">
                  <c:v>-291.00599999999997</c:v>
                </c:pt>
                <c:pt idx="7416">
                  <c:v>-292.84800000000001</c:v>
                </c:pt>
                <c:pt idx="7417">
                  <c:v>-294.67700000000002</c:v>
                </c:pt>
                <c:pt idx="7418">
                  <c:v>-296.51499999999999</c:v>
                </c:pt>
                <c:pt idx="7419">
                  <c:v>-298.31</c:v>
                </c:pt>
                <c:pt idx="7420">
                  <c:v>-300.13600000000002</c:v>
                </c:pt>
                <c:pt idx="7421">
                  <c:v>-301.98099999999999</c:v>
                </c:pt>
                <c:pt idx="7422">
                  <c:v>-303.77499999999998</c:v>
                </c:pt>
                <c:pt idx="7423">
                  <c:v>-305.54300000000001</c:v>
                </c:pt>
                <c:pt idx="7424">
                  <c:v>-307.35899999999998</c:v>
                </c:pt>
                <c:pt idx="7425">
                  <c:v>-309.11599999999999</c:v>
                </c:pt>
                <c:pt idx="7426">
                  <c:v>-310.87299999999999</c:v>
                </c:pt>
                <c:pt idx="7427">
                  <c:v>-312.654</c:v>
                </c:pt>
                <c:pt idx="7428">
                  <c:v>-314.38200000000001</c:v>
                </c:pt>
                <c:pt idx="7429">
                  <c:v>-316.10000000000002</c:v>
                </c:pt>
                <c:pt idx="7430">
                  <c:v>-317.83100000000002</c:v>
                </c:pt>
                <c:pt idx="7431">
                  <c:v>-319.57</c:v>
                </c:pt>
                <c:pt idx="7432">
                  <c:v>-321.28300000000002</c:v>
                </c:pt>
                <c:pt idx="7433">
                  <c:v>-322.97300000000001</c:v>
                </c:pt>
                <c:pt idx="7434">
                  <c:v>-324.65899999999999</c:v>
                </c:pt>
                <c:pt idx="7435">
                  <c:v>-326.33800000000002</c:v>
                </c:pt>
                <c:pt idx="7436">
                  <c:v>-327.97699999999998</c:v>
                </c:pt>
                <c:pt idx="7437">
                  <c:v>-329.64100000000002</c:v>
                </c:pt>
                <c:pt idx="7438">
                  <c:v>-331.29500000000002</c:v>
                </c:pt>
                <c:pt idx="7439">
                  <c:v>-332.91300000000001</c:v>
                </c:pt>
                <c:pt idx="7440">
                  <c:v>-334.48599999999999</c:v>
                </c:pt>
                <c:pt idx="7441">
                  <c:v>-336.07400000000001</c:v>
                </c:pt>
                <c:pt idx="7442">
                  <c:v>-337.65800000000002</c:v>
                </c:pt>
                <c:pt idx="7443">
                  <c:v>-339.23899999999998</c:v>
                </c:pt>
                <c:pt idx="7444">
                  <c:v>-340.81</c:v>
                </c:pt>
                <c:pt idx="7445">
                  <c:v>-342.32900000000001</c:v>
                </c:pt>
                <c:pt idx="7446">
                  <c:v>-343.84300000000002</c:v>
                </c:pt>
                <c:pt idx="7447">
                  <c:v>-345.39699999999999</c:v>
                </c:pt>
                <c:pt idx="7448">
                  <c:v>-346.87599999999998</c:v>
                </c:pt>
                <c:pt idx="7449">
                  <c:v>-348.34199999999998</c:v>
                </c:pt>
                <c:pt idx="7450">
                  <c:v>-349.84300000000002</c:v>
                </c:pt>
                <c:pt idx="7451">
                  <c:v>-351.29700000000003</c:v>
                </c:pt>
                <c:pt idx="7452">
                  <c:v>-352.70100000000002</c:v>
                </c:pt>
                <c:pt idx="7453">
                  <c:v>-354.11500000000001</c:v>
                </c:pt>
                <c:pt idx="7454">
                  <c:v>-355.529</c:v>
                </c:pt>
                <c:pt idx="7455">
                  <c:v>-356.911</c:v>
                </c:pt>
                <c:pt idx="7456">
                  <c:v>-358.25900000000001</c:v>
                </c:pt>
                <c:pt idx="7457">
                  <c:v>-359.62700000000001</c:v>
                </c:pt>
                <c:pt idx="7458">
                  <c:v>-361.00200000000001</c:v>
                </c:pt>
                <c:pt idx="7459">
                  <c:v>-362.27499999999998</c:v>
                </c:pt>
                <c:pt idx="7460">
                  <c:v>-363.572</c:v>
                </c:pt>
                <c:pt idx="7461">
                  <c:v>-364.84199999999998</c:v>
                </c:pt>
                <c:pt idx="7462">
                  <c:v>-366.11099999999999</c:v>
                </c:pt>
                <c:pt idx="7463">
                  <c:v>-367.339</c:v>
                </c:pt>
                <c:pt idx="7464">
                  <c:v>-368.58800000000002</c:v>
                </c:pt>
                <c:pt idx="7465">
                  <c:v>-369.78899999999999</c:v>
                </c:pt>
                <c:pt idx="7466">
                  <c:v>-370.96300000000002</c:v>
                </c:pt>
                <c:pt idx="7467">
                  <c:v>-372.108</c:v>
                </c:pt>
                <c:pt idx="7468">
                  <c:v>-373.24299999999999</c:v>
                </c:pt>
                <c:pt idx="7469">
                  <c:v>-374.37900000000002</c:v>
                </c:pt>
                <c:pt idx="7470">
                  <c:v>-375.44099999999997</c:v>
                </c:pt>
                <c:pt idx="7471">
                  <c:v>-376.51499999999999</c:v>
                </c:pt>
                <c:pt idx="7472">
                  <c:v>-377.59800000000001</c:v>
                </c:pt>
                <c:pt idx="7473">
                  <c:v>-378.63799999999998</c:v>
                </c:pt>
                <c:pt idx="7474">
                  <c:v>-379.61099999999999</c:v>
                </c:pt>
                <c:pt idx="7475">
                  <c:v>-380.62099999999998</c:v>
                </c:pt>
                <c:pt idx="7476">
                  <c:v>-381.59100000000001</c:v>
                </c:pt>
                <c:pt idx="7477">
                  <c:v>-382.49099999999999</c:v>
                </c:pt>
                <c:pt idx="7478">
                  <c:v>-383.41300000000001</c:v>
                </c:pt>
                <c:pt idx="7479">
                  <c:v>-384.322</c:v>
                </c:pt>
                <c:pt idx="7480">
                  <c:v>-385.17</c:v>
                </c:pt>
                <c:pt idx="7481">
                  <c:v>-386</c:v>
                </c:pt>
                <c:pt idx="7482">
                  <c:v>-386.84699999999998</c:v>
                </c:pt>
                <c:pt idx="7483">
                  <c:v>-387.64499999999998</c:v>
                </c:pt>
                <c:pt idx="7484">
                  <c:v>-388.41699999999997</c:v>
                </c:pt>
                <c:pt idx="7485">
                  <c:v>-389.17200000000003</c:v>
                </c:pt>
                <c:pt idx="7486">
                  <c:v>-389.90300000000002</c:v>
                </c:pt>
                <c:pt idx="7487">
                  <c:v>-390.61599999999999</c:v>
                </c:pt>
                <c:pt idx="7488">
                  <c:v>-391.267</c:v>
                </c:pt>
                <c:pt idx="7489">
                  <c:v>-391.87799999999999</c:v>
                </c:pt>
                <c:pt idx="7490">
                  <c:v>-392.50099999999998</c:v>
                </c:pt>
                <c:pt idx="7491">
                  <c:v>-393.1</c:v>
                </c:pt>
                <c:pt idx="7492">
                  <c:v>-393.64699999999999</c:v>
                </c:pt>
                <c:pt idx="7493">
                  <c:v>-394.19900000000001</c:v>
                </c:pt>
                <c:pt idx="7494">
                  <c:v>-394.72199999999998</c:v>
                </c:pt>
                <c:pt idx="7495">
                  <c:v>-395.185</c:v>
                </c:pt>
                <c:pt idx="7496">
                  <c:v>-395.62799999999999</c:v>
                </c:pt>
                <c:pt idx="7497">
                  <c:v>-396.07600000000002</c:v>
                </c:pt>
                <c:pt idx="7498">
                  <c:v>-396.48700000000002</c:v>
                </c:pt>
                <c:pt idx="7499">
                  <c:v>-396.85</c:v>
                </c:pt>
                <c:pt idx="7500">
                  <c:v>-397.21600000000001</c:v>
                </c:pt>
                <c:pt idx="7501">
                  <c:v>-397.536</c:v>
                </c:pt>
                <c:pt idx="7502">
                  <c:v>-397.82499999999999</c:v>
                </c:pt>
                <c:pt idx="7503">
                  <c:v>-398.09199999999998</c:v>
                </c:pt>
                <c:pt idx="7504">
                  <c:v>-398.35599999999999</c:v>
                </c:pt>
                <c:pt idx="7505">
                  <c:v>-398.572</c:v>
                </c:pt>
                <c:pt idx="7506">
                  <c:v>-398.71199999999999</c:v>
                </c:pt>
                <c:pt idx="7507">
                  <c:v>-398.89299999999997</c:v>
                </c:pt>
                <c:pt idx="7508">
                  <c:v>-398.99099999999999</c:v>
                </c:pt>
                <c:pt idx="7509">
                  <c:v>-399.07400000000001</c:v>
                </c:pt>
                <c:pt idx="7510">
                  <c:v>-399.149</c:v>
                </c:pt>
                <c:pt idx="7511">
                  <c:v>-399.23599999999999</c:v>
                </c:pt>
                <c:pt idx="7512">
                  <c:v>-399.22399999999999</c:v>
                </c:pt>
                <c:pt idx="7513">
                  <c:v>-399.22500000000002</c:v>
                </c:pt>
                <c:pt idx="7514">
                  <c:v>-399.173</c:v>
                </c:pt>
                <c:pt idx="7515">
                  <c:v>-399.10300000000001</c:v>
                </c:pt>
                <c:pt idx="7516">
                  <c:v>-399.00099999999998</c:v>
                </c:pt>
                <c:pt idx="7517">
                  <c:v>-398.89699999999999</c:v>
                </c:pt>
                <c:pt idx="7518">
                  <c:v>-398.714</c:v>
                </c:pt>
                <c:pt idx="7519">
                  <c:v>-398.53500000000003</c:v>
                </c:pt>
                <c:pt idx="7520">
                  <c:v>-398.32799999999997</c:v>
                </c:pt>
                <c:pt idx="7521">
                  <c:v>-398.06400000000002</c:v>
                </c:pt>
                <c:pt idx="7522">
                  <c:v>-397.8</c:v>
                </c:pt>
                <c:pt idx="7523">
                  <c:v>-397.51</c:v>
                </c:pt>
                <c:pt idx="7524">
                  <c:v>-397.20299999999997</c:v>
                </c:pt>
                <c:pt idx="7525">
                  <c:v>-396.84100000000001</c:v>
                </c:pt>
                <c:pt idx="7526">
                  <c:v>-396.45699999999999</c:v>
                </c:pt>
                <c:pt idx="7527">
                  <c:v>-396.08699999999999</c:v>
                </c:pt>
                <c:pt idx="7528">
                  <c:v>-395.63799999999998</c:v>
                </c:pt>
                <c:pt idx="7529">
                  <c:v>-395.18200000000002</c:v>
                </c:pt>
                <c:pt idx="7530">
                  <c:v>-394.72300000000001</c:v>
                </c:pt>
                <c:pt idx="7531">
                  <c:v>-394.24200000000002</c:v>
                </c:pt>
                <c:pt idx="7532">
                  <c:v>-393.69600000000003</c:v>
                </c:pt>
                <c:pt idx="7533">
                  <c:v>-393.16399999999999</c:v>
                </c:pt>
                <c:pt idx="7534">
                  <c:v>-392.572</c:v>
                </c:pt>
                <c:pt idx="7535">
                  <c:v>-392</c:v>
                </c:pt>
                <c:pt idx="7536">
                  <c:v>-391.38200000000001</c:v>
                </c:pt>
                <c:pt idx="7537">
                  <c:v>-390.75900000000001</c:v>
                </c:pt>
                <c:pt idx="7538">
                  <c:v>-390.08699999999999</c:v>
                </c:pt>
                <c:pt idx="7539">
                  <c:v>-389.41699999999997</c:v>
                </c:pt>
                <c:pt idx="7540">
                  <c:v>-388.69799999999998</c:v>
                </c:pt>
                <c:pt idx="7541">
                  <c:v>-387.96600000000001</c:v>
                </c:pt>
                <c:pt idx="7542">
                  <c:v>-387.23599999999999</c:v>
                </c:pt>
                <c:pt idx="7543">
                  <c:v>-386.47300000000001</c:v>
                </c:pt>
                <c:pt idx="7544">
                  <c:v>-385.63900000000001</c:v>
                </c:pt>
                <c:pt idx="7545">
                  <c:v>-384.87799999999999</c:v>
                </c:pt>
                <c:pt idx="7546">
                  <c:v>-384.06099999999998</c:v>
                </c:pt>
                <c:pt idx="7547">
                  <c:v>-383.226</c:v>
                </c:pt>
                <c:pt idx="7548">
                  <c:v>-382.36799999999999</c:v>
                </c:pt>
                <c:pt idx="7549">
                  <c:v>-381.584</c:v>
                </c:pt>
                <c:pt idx="7550">
                  <c:v>-380.68</c:v>
                </c:pt>
                <c:pt idx="7551">
                  <c:v>-379.77300000000002</c:v>
                </c:pt>
                <c:pt idx="7552">
                  <c:v>-378.91300000000001</c:v>
                </c:pt>
                <c:pt idx="7553">
                  <c:v>-378.00099999999998</c:v>
                </c:pt>
                <c:pt idx="7554">
                  <c:v>-377.05900000000003</c:v>
                </c:pt>
                <c:pt idx="7555">
                  <c:v>-376.15699999999998</c:v>
                </c:pt>
                <c:pt idx="7556">
                  <c:v>-375.22699999999998</c:v>
                </c:pt>
                <c:pt idx="7557">
                  <c:v>-374.28800000000001</c:v>
                </c:pt>
                <c:pt idx="7558">
                  <c:v>-373.327</c:v>
                </c:pt>
                <c:pt idx="7559">
                  <c:v>-372.40899999999999</c:v>
                </c:pt>
                <c:pt idx="7560">
                  <c:v>-371.46100000000001</c:v>
                </c:pt>
                <c:pt idx="7561">
                  <c:v>-370.51400000000001</c:v>
                </c:pt>
                <c:pt idx="7562">
                  <c:v>-369.54300000000001</c:v>
                </c:pt>
                <c:pt idx="7563">
                  <c:v>-368.61599999999999</c:v>
                </c:pt>
                <c:pt idx="7564">
                  <c:v>-367.64400000000001</c:v>
                </c:pt>
                <c:pt idx="7565">
                  <c:v>-366.68</c:v>
                </c:pt>
                <c:pt idx="7566">
                  <c:v>-365.72399999999999</c:v>
                </c:pt>
                <c:pt idx="7567">
                  <c:v>-364.75400000000002</c:v>
                </c:pt>
                <c:pt idx="7568">
                  <c:v>-363.83600000000001</c:v>
                </c:pt>
                <c:pt idx="7569">
                  <c:v>-362.90499999999997</c:v>
                </c:pt>
                <c:pt idx="7570">
                  <c:v>-361.97699999999998</c:v>
                </c:pt>
                <c:pt idx="7571">
                  <c:v>-361.05500000000001</c:v>
                </c:pt>
                <c:pt idx="7572">
                  <c:v>-360.125</c:v>
                </c:pt>
                <c:pt idx="7573">
                  <c:v>-359.19200000000001</c:v>
                </c:pt>
                <c:pt idx="7574">
                  <c:v>-358.286</c:v>
                </c:pt>
                <c:pt idx="7575">
                  <c:v>-357.39800000000002</c:v>
                </c:pt>
                <c:pt idx="7576">
                  <c:v>-356.49400000000003</c:v>
                </c:pt>
                <c:pt idx="7577">
                  <c:v>-355.59300000000002</c:v>
                </c:pt>
                <c:pt idx="7578">
                  <c:v>-354.73099999999999</c:v>
                </c:pt>
                <c:pt idx="7579">
                  <c:v>-353.85399999999998</c:v>
                </c:pt>
                <c:pt idx="7580">
                  <c:v>-352.98399999999998</c:v>
                </c:pt>
                <c:pt idx="7581">
                  <c:v>-352.17099999999999</c:v>
                </c:pt>
                <c:pt idx="7582">
                  <c:v>-351.33800000000002</c:v>
                </c:pt>
                <c:pt idx="7583">
                  <c:v>-350.49400000000003</c:v>
                </c:pt>
                <c:pt idx="7584">
                  <c:v>-349.68</c:v>
                </c:pt>
                <c:pt idx="7585">
                  <c:v>-348.88200000000001</c:v>
                </c:pt>
                <c:pt idx="7586">
                  <c:v>-348.08199999999999</c:v>
                </c:pt>
                <c:pt idx="7587">
                  <c:v>-347.30799999999999</c:v>
                </c:pt>
                <c:pt idx="7588">
                  <c:v>-346.57400000000001</c:v>
                </c:pt>
                <c:pt idx="7589">
                  <c:v>-345.80099999999999</c:v>
                </c:pt>
                <c:pt idx="7590">
                  <c:v>-345.04500000000002</c:v>
                </c:pt>
                <c:pt idx="7591">
                  <c:v>-344.31599999999997</c:v>
                </c:pt>
                <c:pt idx="7592">
                  <c:v>-343.58199999999999</c:v>
                </c:pt>
                <c:pt idx="7593">
                  <c:v>-342.9</c:v>
                </c:pt>
                <c:pt idx="7594">
                  <c:v>-342.21</c:v>
                </c:pt>
                <c:pt idx="7595">
                  <c:v>-341.51600000000002</c:v>
                </c:pt>
                <c:pt idx="7596">
                  <c:v>-340.83199999999999</c:v>
                </c:pt>
                <c:pt idx="7597">
                  <c:v>-340.18099999999998</c:v>
                </c:pt>
                <c:pt idx="7598">
                  <c:v>-339.50900000000001</c:v>
                </c:pt>
                <c:pt idx="7599">
                  <c:v>-338.86599999999999</c:v>
                </c:pt>
                <c:pt idx="7600">
                  <c:v>-338.24400000000003</c:v>
                </c:pt>
                <c:pt idx="7601">
                  <c:v>-337.62200000000001</c:v>
                </c:pt>
                <c:pt idx="7602">
                  <c:v>-336.99200000000002</c:v>
                </c:pt>
                <c:pt idx="7603">
                  <c:v>-336.39</c:v>
                </c:pt>
                <c:pt idx="7604">
                  <c:v>-335.79899999999998</c:v>
                </c:pt>
                <c:pt idx="7605">
                  <c:v>-335.221</c:v>
                </c:pt>
                <c:pt idx="7606">
                  <c:v>-334.65699999999998</c:v>
                </c:pt>
                <c:pt idx="7607">
                  <c:v>-334.10199999999998</c:v>
                </c:pt>
                <c:pt idx="7608">
                  <c:v>-333.55500000000001</c:v>
                </c:pt>
                <c:pt idx="7609">
                  <c:v>-333.00799999999998</c:v>
                </c:pt>
                <c:pt idx="7610">
                  <c:v>-332.48099999999999</c:v>
                </c:pt>
                <c:pt idx="7611">
                  <c:v>-331.94900000000001</c:v>
                </c:pt>
                <c:pt idx="7612">
                  <c:v>-331.42899999999997</c:v>
                </c:pt>
                <c:pt idx="7613">
                  <c:v>-330.91399999999999</c:v>
                </c:pt>
                <c:pt idx="7614">
                  <c:v>-330.39600000000002</c:v>
                </c:pt>
                <c:pt idx="7615">
                  <c:v>-329.91899999999998</c:v>
                </c:pt>
                <c:pt idx="7616">
                  <c:v>-329.41199999999998</c:v>
                </c:pt>
                <c:pt idx="7617">
                  <c:v>-328.89699999999999</c:v>
                </c:pt>
                <c:pt idx="7618">
                  <c:v>-328.428</c:v>
                </c:pt>
                <c:pt idx="7619">
                  <c:v>-327.96</c:v>
                </c:pt>
                <c:pt idx="7620">
                  <c:v>-327.49</c:v>
                </c:pt>
                <c:pt idx="7621">
                  <c:v>-327.00299999999999</c:v>
                </c:pt>
                <c:pt idx="7622">
                  <c:v>-326.553</c:v>
                </c:pt>
                <c:pt idx="7623">
                  <c:v>-326.11900000000003</c:v>
                </c:pt>
                <c:pt idx="7624">
                  <c:v>-325.64</c:v>
                </c:pt>
                <c:pt idx="7625">
                  <c:v>-325.22300000000001</c:v>
                </c:pt>
                <c:pt idx="7626">
                  <c:v>-324.79300000000001</c:v>
                </c:pt>
                <c:pt idx="7627">
                  <c:v>-324.32100000000003</c:v>
                </c:pt>
                <c:pt idx="7628">
                  <c:v>-323.90100000000001</c:v>
                </c:pt>
                <c:pt idx="7629">
                  <c:v>-323.50299999999999</c:v>
                </c:pt>
                <c:pt idx="7630">
                  <c:v>-323.08800000000002</c:v>
                </c:pt>
                <c:pt idx="7631">
                  <c:v>-322.65800000000002</c:v>
                </c:pt>
                <c:pt idx="7632">
                  <c:v>-322.26400000000001</c:v>
                </c:pt>
                <c:pt idx="7633">
                  <c:v>-321.85199999999998</c:v>
                </c:pt>
                <c:pt idx="7634">
                  <c:v>-321.43400000000003</c:v>
                </c:pt>
                <c:pt idx="7635">
                  <c:v>-321.048</c:v>
                </c:pt>
                <c:pt idx="7636">
                  <c:v>-320.654</c:v>
                </c:pt>
                <c:pt idx="7637">
                  <c:v>-320.25299999999999</c:v>
                </c:pt>
                <c:pt idx="7638">
                  <c:v>-319.86399999999998</c:v>
                </c:pt>
                <c:pt idx="7639">
                  <c:v>-319.47399999999999</c:v>
                </c:pt>
                <c:pt idx="7640">
                  <c:v>-319.09399999999999</c:v>
                </c:pt>
                <c:pt idx="7641">
                  <c:v>-318.726</c:v>
                </c:pt>
                <c:pt idx="7642">
                  <c:v>-318.358</c:v>
                </c:pt>
                <c:pt idx="7643">
                  <c:v>-317.98</c:v>
                </c:pt>
                <c:pt idx="7644">
                  <c:v>-317.613</c:v>
                </c:pt>
                <c:pt idx="7645">
                  <c:v>-317.25200000000001</c:v>
                </c:pt>
                <c:pt idx="7646">
                  <c:v>-316.892</c:v>
                </c:pt>
                <c:pt idx="7647">
                  <c:v>-316.524</c:v>
                </c:pt>
                <c:pt idx="7648">
                  <c:v>-316.19099999999997</c:v>
                </c:pt>
                <c:pt idx="7649">
                  <c:v>-315.83300000000003</c:v>
                </c:pt>
                <c:pt idx="7650">
                  <c:v>-315.488</c:v>
                </c:pt>
                <c:pt idx="7651">
                  <c:v>-315.161</c:v>
                </c:pt>
                <c:pt idx="7652">
                  <c:v>-314.85500000000002</c:v>
                </c:pt>
                <c:pt idx="7653">
                  <c:v>-314.50299999999999</c:v>
                </c:pt>
                <c:pt idx="7654">
                  <c:v>-314.17099999999999</c:v>
                </c:pt>
                <c:pt idx="7655">
                  <c:v>-313.88400000000001</c:v>
                </c:pt>
                <c:pt idx="7656">
                  <c:v>-313.55</c:v>
                </c:pt>
                <c:pt idx="7657">
                  <c:v>-313.233</c:v>
                </c:pt>
                <c:pt idx="7658">
                  <c:v>-312.95999999999998</c:v>
                </c:pt>
                <c:pt idx="7659">
                  <c:v>-312.64699999999999</c:v>
                </c:pt>
                <c:pt idx="7660">
                  <c:v>-312.33300000000003</c:v>
                </c:pt>
                <c:pt idx="7661">
                  <c:v>-312.05</c:v>
                </c:pt>
                <c:pt idx="7662">
                  <c:v>-311.76299999999998</c:v>
                </c:pt>
                <c:pt idx="7663">
                  <c:v>-311.488</c:v>
                </c:pt>
                <c:pt idx="7664">
                  <c:v>-311.202</c:v>
                </c:pt>
                <c:pt idx="7665">
                  <c:v>-310.93599999999998</c:v>
                </c:pt>
                <c:pt idx="7666">
                  <c:v>-310.69299999999998</c:v>
                </c:pt>
                <c:pt idx="7667">
                  <c:v>-310.41899999999998</c:v>
                </c:pt>
                <c:pt idx="7668">
                  <c:v>-310.15300000000002</c:v>
                </c:pt>
                <c:pt idx="7669">
                  <c:v>-309.92</c:v>
                </c:pt>
                <c:pt idx="7670">
                  <c:v>-309.68400000000003</c:v>
                </c:pt>
                <c:pt idx="7671">
                  <c:v>-309.42700000000002</c:v>
                </c:pt>
                <c:pt idx="7672">
                  <c:v>-309.185</c:v>
                </c:pt>
                <c:pt idx="7673">
                  <c:v>-308.97199999999998</c:v>
                </c:pt>
                <c:pt idx="7674">
                  <c:v>-308.77499999999998</c:v>
                </c:pt>
                <c:pt idx="7675">
                  <c:v>-308.517</c:v>
                </c:pt>
                <c:pt idx="7676">
                  <c:v>-308.30200000000002</c:v>
                </c:pt>
                <c:pt idx="7677">
                  <c:v>-308.12900000000002</c:v>
                </c:pt>
                <c:pt idx="7678">
                  <c:v>-307.93700000000001</c:v>
                </c:pt>
                <c:pt idx="7679">
                  <c:v>-307.73599999999999</c:v>
                </c:pt>
                <c:pt idx="7680">
                  <c:v>-307.57499999999999</c:v>
                </c:pt>
                <c:pt idx="7681">
                  <c:v>-307.37799999999999</c:v>
                </c:pt>
                <c:pt idx="7682">
                  <c:v>-307.20800000000003</c:v>
                </c:pt>
                <c:pt idx="7683">
                  <c:v>-307.041</c:v>
                </c:pt>
                <c:pt idx="7684">
                  <c:v>-306.90600000000001</c:v>
                </c:pt>
                <c:pt idx="7685">
                  <c:v>-306.745</c:v>
                </c:pt>
                <c:pt idx="7686">
                  <c:v>-306.59300000000002</c:v>
                </c:pt>
                <c:pt idx="7687">
                  <c:v>-306.46199999999999</c:v>
                </c:pt>
                <c:pt idx="7688">
                  <c:v>-306.34300000000002</c:v>
                </c:pt>
                <c:pt idx="7689">
                  <c:v>-306.22300000000001</c:v>
                </c:pt>
                <c:pt idx="7690">
                  <c:v>-306.08499999999998</c:v>
                </c:pt>
                <c:pt idx="7691">
                  <c:v>-305.995</c:v>
                </c:pt>
                <c:pt idx="7692">
                  <c:v>-305.89600000000002</c:v>
                </c:pt>
                <c:pt idx="7693">
                  <c:v>-305.79899999999998</c:v>
                </c:pt>
                <c:pt idx="7694">
                  <c:v>-305.69499999999999</c:v>
                </c:pt>
                <c:pt idx="7695">
                  <c:v>-305.61399999999998</c:v>
                </c:pt>
                <c:pt idx="7696">
                  <c:v>-305.57299999999998</c:v>
                </c:pt>
                <c:pt idx="7697">
                  <c:v>-305.49099999999999</c:v>
                </c:pt>
                <c:pt idx="7698">
                  <c:v>-305.43299999999999</c:v>
                </c:pt>
                <c:pt idx="7699">
                  <c:v>-305.39299999999997</c:v>
                </c:pt>
                <c:pt idx="7700">
                  <c:v>-305.33699999999999</c:v>
                </c:pt>
                <c:pt idx="7701">
                  <c:v>-305.28800000000001</c:v>
                </c:pt>
                <c:pt idx="7702">
                  <c:v>-305.279</c:v>
                </c:pt>
                <c:pt idx="7703">
                  <c:v>-305.25299999999999</c:v>
                </c:pt>
                <c:pt idx="7704">
                  <c:v>-305.23099999999999</c:v>
                </c:pt>
                <c:pt idx="7705">
                  <c:v>-305.209</c:v>
                </c:pt>
                <c:pt idx="7706">
                  <c:v>-305.22500000000002</c:v>
                </c:pt>
                <c:pt idx="7707">
                  <c:v>-305.20400000000001</c:v>
                </c:pt>
                <c:pt idx="7708">
                  <c:v>-305.21699999999998</c:v>
                </c:pt>
                <c:pt idx="7709">
                  <c:v>-305.24599999999998</c:v>
                </c:pt>
                <c:pt idx="7710">
                  <c:v>-305.19900000000001</c:v>
                </c:pt>
                <c:pt idx="7711">
                  <c:v>-303.14800000000002</c:v>
                </c:pt>
                <c:pt idx="7712">
                  <c:v>-301.37799999999999</c:v>
                </c:pt>
                <c:pt idx="7713">
                  <c:v>-300.10500000000002</c:v>
                </c:pt>
                <c:pt idx="7714">
                  <c:v>-298.92599999999999</c:v>
                </c:pt>
                <c:pt idx="7715">
                  <c:v>-297.85000000000002</c:v>
                </c:pt>
                <c:pt idx="7716">
                  <c:v>-296.80399999999997</c:v>
                </c:pt>
                <c:pt idx="7717">
                  <c:v>-295.815</c:v>
                </c:pt>
                <c:pt idx="7718">
                  <c:v>-294.846</c:v>
                </c:pt>
                <c:pt idx="7719">
                  <c:v>-293.90800000000002</c:v>
                </c:pt>
                <c:pt idx="7720">
                  <c:v>-293.02300000000002</c:v>
                </c:pt>
                <c:pt idx="7721">
                  <c:v>-292.12</c:v>
                </c:pt>
                <c:pt idx="7722">
                  <c:v>-291.22199999999998</c:v>
                </c:pt>
                <c:pt idx="7723">
                  <c:v>-290.387</c:v>
                </c:pt>
                <c:pt idx="7724">
                  <c:v>-289.54399999999998</c:v>
                </c:pt>
                <c:pt idx="7725">
                  <c:v>-288.72199999999998</c:v>
                </c:pt>
                <c:pt idx="7726">
                  <c:v>-287.90600000000001</c:v>
                </c:pt>
                <c:pt idx="7727">
                  <c:v>-287.101</c:v>
                </c:pt>
                <c:pt idx="7728">
                  <c:v>-286.33800000000002</c:v>
                </c:pt>
                <c:pt idx="7729">
                  <c:v>-285.56</c:v>
                </c:pt>
                <c:pt idx="7730">
                  <c:v>-284.77499999999998</c:v>
                </c:pt>
                <c:pt idx="7731">
                  <c:v>-284.06299999999999</c:v>
                </c:pt>
                <c:pt idx="7732">
                  <c:v>-283.34500000000003</c:v>
                </c:pt>
                <c:pt idx="7733">
                  <c:v>-282.60300000000001</c:v>
                </c:pt>
                <c:pt idx="7734">
                  <c:v>-281.88200000000001</c:v>
                </c:pt>
                <c:pt idx="7735">
                  <c:v>-281.19299999999998</c:v>
                </c:pt>
                <c:pt idx="7736">
                  <c:v>-280.46199999999999</c:v>
                </c:pt>
                <c:pt idx="7737">
                  <c:v>-279.77100000000002</c:v>
                </c:pt>
                <c:pt idx="7738">
                  <c:v>-279.09899999999999</c:v>
                </c:pt>
                <c:pt idx="7739">
                  <c:v>-278.44200000000001</c:v>
                </c:pt>
                <c:pt idx="7740">
                  <c:v>-277.76</c:v>
                </c:pt>
                <c:pt idx="7741">
                  <c:v>-277.09899999999999</c:v>
                </c:pt>
                <c:pt idx="7742">
                  <c:v>-276.46300000000002</c:v>
                </c:pt>
                <c:pt idx="7743">
                  <c:v>-275.815</c:v>
                </c:pt>
                <c:pt idx="7744">
                  <c:v>-275.17700000000002</c:v>
                </c:pt>
                <c:pt idx="7745">
                  <c:v>-274.57799999999997</c:v>
                </c:pt>
                <c:pt idx="7746">
                  <c:v>-273.95400000000001</c:v>
                </c:pt>
                <c:pt idx="7747">
                  <c:v>-273.34100000000001</c:v>
                </c:pt>
                <c:pt idx="7748">
                  <c:v>-272.73399999999998</c:v>
                </c:pt>
                <c:pt idx="7749">
                  <c:v>-272.14600000000002</c:v>
                </c:pt>
                <c:pt idx="7750">
                  <c:v>-271.54599999999999</c:v>
                </c:pt>
                <c:pt idx="7751">
                  <c:v>-270.95999999999998</c:v>
                </c:pt>
                <c:pt idx="7752">
                  <c:v>-270.37700000000001</c:v>
                </c:pt>
                <c:pt idx="7753">
                  <c:v>-269.79500000000002</c:v>
                </c:pt>
                <c:pt idx="7754">
                  <c:v>-269.25</c:v>
                </c:pt>
                <c:pt idx="7755">
                  <c:v>-268.66399999999999</c:v>
                </c:pt>
                <c:pt idx="7756">
                  <c:v>-268.08199999999999</c:v>
                </c:pt>
                <c:pt idx="7757">
                  <c:v>-267.565</c:v>
                </c:pt>
                <c:pt idx="7758">
                  <c:v>-266.99400000000003</c:v>
                </c:pt>
                <c:pt idx="7759">
                  <c:v>-266.43</c:v>
                </c:pt>
                <c:pt idx="7760">
                  <c:v>-265.92599999999999</c:v>
                </c:pt>
                <c:pt idx="7761">
                  <c:v>-265.38099999999997</c:v>
                </c:pt>
                <c:pt idx="7762">
                  <c:v>-264.85599999999999</c:v>
                </c:pt>
                <c:pt idx="7763">
                  <c:v>-264.34300000000002</c:v>
                </c:pt>
                <c:pt idx="7764">
                  <c:v>-263.83</c:v>
                </c:pt>
                <c:pt idx="7765">
                  <c:v>-263.32499999999999</c:v>
                </c:pt>
                <c:pt idx="7766">
                  <c:v>-262.78399999999999</c:v>
                </c:pt>
                <c:pt idx="7767">
                  <c:v>-262.29000000000002</c:v>
                </c:pt>
                <c:pt idx="7768">
                  <c:v>-261.79599999999999</c:v>
                </c:pt>
                <c:pt idx="7769">
                  <c:v>-261.29899999999998</c:v>
                </c:pt>
                <c:pt idx="7770">
                  <c:v>-260.77800000000002</c:v>
                </c:pt>
                <c:pt idx="7771">
                  <c:v>-260.291</c:v>
                </c:pt>
                <c:pt idx="7772">
                  <c:v>-259.81599999999997</c:v>
                </c:pt>
                <c:pt idx="7773">
                  <c:v>-259.322</c:v>
                </c:pt>
                <c:pt idx="7774">
                  <c:v>-258.82600000000002</c:v>
                </c:pt>
                <c:pt idx="7775">
                  <c:v>-258.36200000000002</c:v>
                </c:pt>
                <c:pt idx="7776">
                  <c:v>-257.89600000000002</c:v>
                </c:pt>
                <c:pt idx="7777">
                  <c:v>-257.43599999999998</c:v>
                </c:pt>
                <c:pt idx="7778">
                  <c:v>-256.952</c:v>
                </c:pt>
                <c:pt idx="7779">
                  <c:v>-256.49200000000002</c:v>
                </c:pt>
                <c:pt idx="7780">
                  <c:v>-256.024</c:v>
                </c:pt>
                <c:pt idx="7781">
                  <c:v>-255.57400000000001</c:v>
                </c:pt>
                <c:pt idx="7782">
                  <c:v>-255.137</c:v>
                </c:pt>
                <c:pt idx="7783">
                  <c:v>-254.70699999999999</c:v>
                </c:pt>
                <c:pt idx="7784">
                  <c:v>-254.24199999999999</c:v>
                </c:pt>
                <c:pt idx="7785">
                  <c:v>-253.779</c:v>
                </c:pt>
                <c:pt idx="7786">
                  <c:v>-253.35900000000001</c:v>
                </c:pt>
                <c:pt idx="7787">
                  <c:v>-252.91900000000001</c:v>
                </c:pt>
                <c:pt idx="7788">
                  <c:v>-252.464</c:v>
                </c:pt>
                <c:pt idx="7789">
                  <c:v>-252.03899999999999</c:v>
                </c:pt>
                <c:pt idx="7790">
                  <c:v>-251.62799999999999</c:v>
                </c:pt>
                <c:pt idx="7791">
                  <c:v>-251.184</c:v>
                </c:pt>
                <c:pt idx="7792">
                  <c:v>-250.739</c:v>
                </c:pt>
                <c:pt idx="7793">
                  <c:v>-250.328</c:v>
                </c:pt>
                <c:pt idx="7794">
                  <c:v>-249.886</c:v>
                </c:pt>
                <c:pt idx="7795">
                  <c:v>-249.47300000000001</c:v>
                </c:pt>
                <c:pt idx="7796">
                  <c:v>-249.05600000000001</c:v>
                </c:pt>
                <c:pt idx="7797">
                  <c:v>-248.63800000000001</c:v>
                </c:pt>
                <c:pt idx="7798">
                  <c:v>-248.23699999999999</c:v>
                </c:pt>
                <c:pt idx="7799">
                  <c:v>-247.81700000000001</c:v>
                </c:pt>
                <c:pt idx="7800">
                  <c:v>-247.40100000000001</c:v>
                </c:pt>
                <c:pt idx="7801">
                  <c:v>-246.99700000000001</c:v>
                </c:pt>
                <c:pt idx="7802">
                  <c:v>-246.602</c:v>
                </c:pt>
                <c:pt idx="7803">
                  <c:v>-246.18100000000001</c:v>
                </c:pt>
                <c:pt idx="7804">
                  <c:v>-245.78299999999999</c:v>
                </c:pt>
                <c:pt idx="7805">
                  <c:v>-245.416</c:v>
                </c:pt>
                <c:pt idx="7806">
                  <c:v>-244.99299999999999</c:v>
                </c:pt>
                <c:pt idx="7807">
                  <c:v>-244.589</c:v>
                </c:pt>
                <c:pt idx="7808">
                  <c:v>-244.214</c:v>
                </c:pt>
                <c:pt idx="7809">
                  <c:v>-243.815</c:v>
                </c:pt>
                <c:pt idx="7810">
                  <c:v>-243.40100000000001</c:v>
                </c:pt>
                <c:pt idx="7811">
                  <c:v>-243.01599999999999</c:v>
                </c:pt>
                <c:pt idx="7812">
                  <c:v>-242.64699999999999</c:v>
                </c:pt>
                <c:pt idx="7813">
                  <c:v>-242.24299999999999</c:v>
                </c:pt>
                <c:pt idx="7814">
                  <c:v>-241.858</c:v>
                </c:pt>
                <c:pt idx="7815">
                  <c:v>-241.48</c:v>
                </c:pt>
                <c:pt idx="7816">
                  <c:v>-241.09800000000001</c:v>
                </c:pt>
                <c:pt idx="7817">
                  <c:v>-240.69200000000001</c:v>
                </c:pt>
                <c:pt idx="7818">
                  <c:v>-240.316</c:v>
                </c:pt>
                <c:pt idx="7819">
                  <c:v>-239.94499999999999</c:v>
                </c:pt>
                <c:pt idx="7820">
                  <c:v>-239.54599999999999</c:v>
                </c:pt>
                <c:pt idx="7821">
                  <c:v>-239.17699999999999</c:v>
                </c:pt>
                <c:pt idx="7822">
                  <c:v>-238.80600000000001</c:v>
                </c:pt>
                <c:pt idx="7823">
                  <c:v>-238.411</c:v>
                </c:pt>
                <c:pt idx="7824">
                  <c:v>-238.05699999999999</c:v>
                </c:pt>
                <c:pt idx="7825">
                  <c:v>-237.67099999999999</c:v>
                </c:pt>
                <c:pt idx="7826">
                  <c:v>-237.29900000000001</c:v>
                </c:pt>
                <c:pt idx="7827">
                  <c:v>-236.953</c:v>
                </c:pt>
                <c:pt idx="7828">
                  <c:v>-236.53899999999999</c:v>
                </c:pt>
                <c:pt idx="7829">
                  <c:v>-236.16499999999999</c:v>
                </c:pt>
                <c:pt idx="7830">
                  <c:v>-235.81800000000001</c:v>
                </c:pt>
                <c:pt idx="7831">
                  <c:v>-235.43899999999999</c:v>
                </c:pt>
                <c:pt idx="7832">
                  <c:v>-235.05699999999999</c:v>
                </c:pt>
                <c:pt idx="7833">
                  <c:v>-234.71100000000001</c:v>
                </c:pt>
                <c:pt idx="7834">
                  <c:v>-234.34399999999999</c:v>
                </c:pt>
                <c:pt idx="7835">
                  <c:v>-233.965</c:v>
                </c:pt>
                <c:pt idx="7836">
                  <c:v>-233.58199999999999</c:v>
                </c:pt>
                <c:pt idx="7837">
                  <c:v>-233.22200000000001</c:v>
                </c:pt>
                <c:pt idx="7838">
                  <c:v>-232.87799999999999</c:v>
                </c:pt>
                <c:pt idx="7839">
                  <c:v>-232.483</c:v>
                </c:pt>
                <c:pt idx="7840">
                  <c:v>-232.11099999999999</c:v>
                </c:pt>
                <c:pt idx="7841">
                  <c:v>-231.76</c:v>
                </c:pt>
                <c:pt idx="7842">
                  <c:v>-231.39599999999999</c:v>
                </c:pt>
                <c:pt idx="7843">
                  <c:v>-230.99700000000001</c:v>
                </c:pt>
                <c:pt idx="7844">
                  <c:v>-230.648</c:v>
                </c:pt>
                <c:pt idx="7845">
                  <c:v>-230.28899999999999</c:v>
                </c:pt>
                <c:pt idx="7846">
                  <c:v>-229.911</c:v>
                </c:pt>
                <c:pt idx="7847">
                  <c:v>-229.52699999999999</c:v>
                </c:pt>
                <c:pt idx="7848">
                  <c:v>-229.18600000000001</c:v>
                </c:pt>
                <c:pt idx="7849">
                  <c:v>-228.82300000000001</c:v>
                </c:pt>
                <c:pt idx="7850">
                  <c:v>-228.447</c:v>
                </c:pt>
                <c:pt idx="7851">
                  <c:v>-228.08099999999999</c:v>
                </c:pt>
                <c:pt idx="7852">
                  <c:v>-227.715</c:v>
                </c:pt>
                <c:pt idx="7853">
                  <c:v>-227.35400000000001</c:v>
                </c:pt>
                <c:pt idx="7854">
                  <c:v>-226.952</c:v>
                </c:pt>
                <c:pt idx="7855">
                  <c:v>-226.59899999999999</c:v>
                </c:pt>
                <c:pt idx="7856">
                  <c:v>-226.249</c:v>
                </c:pt>
                <c:pt idx="7857">
                  <c:v>-225.857</c:v>
                </c:pt>
                <c:pt idx="7858">
                  <c:v>-225.477</c:v>
                </c:pt>
                <c:pt idx="7859">
                  <c:v>-225.124</c:v>
                </c:pt>
                <c:pt idx="7860">
                  <c:v>-224.762</c:v>
                </c:pt>
                <c:pt idx="7861">
                  <c:v>-224.369</c:v>
                </c:pt>
                <c:pt idx="7862">
                  <c:v>-223.99600000000001</c:v>
                </c:pt>
                <c:pt idx="7863">
                  <c:v>-223.64099999999999</c:v>
                </c:pt>
                <c:pt idx="7864">
                  <c:v>-223.26</c:v>
                </c:pt>
                <c:pt idx="7865">
                  <c:v>-222.84899999999999</c:v>
                </c:pt>
                <c:pt idx="7866">
                  <c:v>-222.48699999999999</c:v>
                </c:pt>
                <c:pt idx="7867">
                  <c:v>-222.11699999999999</c:v>
                </c:pt>
                <c:pt idx="7868">
                  <c:v>-221.73599999999999</c:v>
                </c:pt>
                <c:pt idx="7869">
                  <c:v>-221.33199999999999</c:v>
                </c:pt>
                <c:pt idx="7870">
                  <c:v>-220.96</c:v>
                </c:pt>
                <c:pt idx="7871">
                  <c:v>-220.57</c:v>
                </c:pt>
                <c:pt idx="7872">
                  <c:v>-220.178</c:v>
                </c:pt>
                <c:pt idx="7873">
                  <c:v>-219.80799999999999</c:v>
                </c:pt>
                <c:pt idx="7874">
                  <c:v>-219.416</c:v>
                </c:pt>
                <c:pt idx="7875">
                  <c:v>-219.02199999999999</c:v>
                </c:pt>
                <c:pt idx="7876">
                  <c:v>-218.624</c:v>
                </c:pt>
                <c:pt idx="7877">
                  <c:v>-218.23599999999999</c:v>
                </c:pt>
                <c:pt idx="7878">
                  <c:v>-217.86199999999999</c:v>
                </c:pt>
                <c:pt idx="7879">
                  <c:v>-217.44</c:v>
                </c:pt>
                <c:pt idx="7880">
                  <c:v>-217.05099999999999</c:v>
                </c:pt>
                <c:pt idx="7881">
                  <c:v>-216.654</c:v>
                </c:pt>
                <c:pt idx="7882">
                  <c:v>-216.28100000000001</c:v>
                </c:pt>
                <c:pt idx="7883">
                  <c:v>-215.86600000000001</c:v>
                </c:pt>
                <c:pt idx="7884">
                  <c:v>-215.46</c:v>
                </c:pt>
                <c:pt idx="7885">
                  <c:v>-215.08699999999999</c:v>
                </c:pt>
                <c:pt idx="7886">
                  <c:v>-214.66900000000001</c:v>
                </c:pt>
                <c:pt idx="7887">
                  <c:v>-214.232</c:v>
                </c:pt>
                <c:pt idx="7888">
                  <c:v>-213.851</c:v>
                </c:pt>
                <c:pt idx="7889">
                  <c:v>-213.42099999999999</c:v>
                </c:pt>
                <c:pt idx="7890">
                  <c:v>-212.99199999999999</c:v>
                </c:pt>
                <c:pt idx="7891">
                  <c:v>-212.589</c:v>
                </c:pt>
                <c:pt idx="7892">
                  <c:v>-212.161</c:v>
                </c:pt>
                <c:pt idx="7893">
                  <c:v>-211.74600000000001</c:v>
                </c:pt>
                <c:pt idx="7894">
                  <c:v>-211.321</c:v>
                </c:pt>
                <c:pt idx="7895">
                  <c:v>-210.88800000000001</c:v>
                </c:pt>
                <c:pt idx="7896">
                  <c:v>-210.45099999999999</c:v>
                </c:pt>
                <c:pt idx="7897">
                  <c:v>-210.02600000000001</c:v>
                </c:pt>
                <c:pt idx="7898">
                  <c:v>-209.577</c:v>
                </c:pt>
                <c:pt idx="7899">
                  <c:v>-209.149</c:v>
                </c:pt>
                <c:pt idx="7900">
                  <c:v>-208.73599999999999</c:v>
                </c:pt>
                <c:pt idx="7901">
                  <c:v>-208.286</c:v>
                </c:pt>
                <c:pt idx="7902">
                  <c:v>-207.83600000000001</c:v>
                </c:pt>
                <c:pt idx="7903">
                  <c:v>-207.37700000000001</c:v>
                </c:pt>
                <c:pt idx="7904">
                  <c:v>-206.953</c:v>
                </c:pt>
                <c:pt idx="7905">
                  <c:v>-206.48699999999999</c:v>
                </c:pt>
                <c:pt idx="7906">
                  <c:v>-206.029</c:v>
                </c:pt>
                <c:pt idx="7907">
                  <c:v>-205.58600000000001</c:v>
                </c:pt>
                <c:pt idx="7908">
                  <c:v>-205.126</c:v>
                </c:pt>
                <c:pt idx="7909">
                  <c:v>-204.64</c:v>
                </c:pt>
                <c:pt idx="7910">
                  <c:v>-204.19</c:v>
                </c:pt>
                <c:pt idx="7911">
                  <c:v>-203.71799999999999</c:v>
                </c:pt>
                <c:pt idx="7912">
                  <c:v>-203.24100000000001</c:v>
                </c:pt>
                <c:pt idx="7913">
                  <c:v>-202.75899999999999</c:v>
                </c:pt>
                <c:pt idx="7914">
                  <c:v>-202.28299999999999</c:v>
                </c:pt>
                <c:pt idx="7915">
                  <c:v>-201.81299999999999</c:v>
                </c:pt>
                <c:pt idx="7916">
                  <c:v>-201.297</c:v>
                </c:pt>
                <c:pt idx="7917">
                  <c:v>-200.816</c:v>
                </c:pt>
                <c:pt idx="7918">
                  <c:v>-200.345</c:v>
                </c:pt>
                <c:pt idx="7919">
                  <c:v>-199.84100000000001</c:v>
                </c:pt>
                <c:pt idx="7920">
                  <c:v>-199.33500000000001</c:v>
                </c:pt>
                <c:pt idx="7921">
                  <c:v>-198.828</c:v>
                </c:pt>
                <c:pt idx="7922">
                  <c:v>-198.327</c:v>
                </c:pt>
                <c:pt idx="7923">
                  <c:v>-197.81899999999999</c:v>
                </c:pt>
                <c:pt idx="7924">
                  <c:v>-197.31200000000001</c:v>
                </c:pt>
                <c:pt idx="7925">
                  <c:v>-196.809</c:v>
                </c:pt>
                <c:pt idx="7926">
                  <c:v>-196.28700000000001</c:v>
                </c:pt>
                <c:pt idx="7927">
                  <c:v>-195.76599999999999</c:v>
                </c:pt>
                <c:pt idx="7928">
                  <c:v>-195.24299999999999</c:v>
                </c:pt>
                <c:pt idx="7929">
                  <c:v>-194.71899999999999</c:v>
                </c:pt>
                <c:pt idx="7930">
                  <c:v>-194.18899999999999</c:v>
                </c:pt>
                <c:pt idx="7931">
                  <c:v>-193.63900000000001</c:v>
                </c:pt>
                <c:pt idx="7932">
                  <c:v>-193.11099999999999</c:v>
                </c:pt>
                <c:pt idx="7933">
                  <c:v>-192.57400000000001</c:v>
                </c:pt>
                <c:pt idx="7934">
                  <c:v>-192.02600000000001</c:v>
                </c:pt>
                <c:pt idx="7935">
                  <c:v>-191.46</c:v>
                </c:pt>
                <c:pt idx="7936">
                  <c:v>-190.923</c:v>
                </c:pt>
                <c:pt idx="7937">
                  <c:v>-190.36099999999999</c:v>
                </c:pt>
                <c:pt idx="7938">
                  <c:v>-189.785</c:v>
                </c:pt>
                <c:pt idx="7939">
                  <c:v>-189.22300000000001</c:v>
                </c:pt>
                <c:pt idx="7940">
                  <c:v>-188.66</c:v>
                </c:pt>
                <c:pt idx="7941">
                  <c:v>-188.09100000000001</c:v>
                </c:pt>
                <c:pt idx="7942">
                  <c:v>-187.505</c:v>
                </c:pt>
                <c:pt idx="7943">
                  <c:v>-186.92</c:v>
                </c:pt>
                <c:pt idx="7944">
                  <c:v>-186.38499999999999</c:v>
                </c:pt>
                <c:pt idx="7945">
                  <c:v>-185.785</c:v>
                </c:pt>
                <c:pt idx="7946">
                  <c:v>-185.16900000000001</c:v>
                </c:pt>
                <c:pt idx="7947">
                  <c:v>-184.578</c:v>
                </c:pt>
                <c:pt idx="7948">
                  <c:v>-183.97399999999999</c:v>
                </c:pt>
                <c:pt idx="7949">
                  <c:v>-183.36099999999999</c:v>
                </c:pt>
                <c:pt idx="7950">
                  <c:v>-182.76300000000001</c:v>
                </c:pt>
                <c:pt idx="7951">
                  <c:v>-182.15299999999999</c:v>
                </c:pt>
                <c:pt idx="7952">
                  <c:v>-181.53</c:v>
                </c:pt>
                <c:pt idx="7953">
                  <c:v>-180.89500000000001</c:v>
                </c:pt>
                <c:pt idx="7954">
                  <c:v>-180.27699999999999</c:v>
                </c:pt>
                <c:pt idx="7955">
                  <c:v>-179.65100000000001</c:v>
                </c:pt>
                <c:pt idx="7956">
                  <c:v>-179.01499999999999</c:v>
                </c:pt>
                <c:pt idx="7957">
                  <c:v>-178.37100000000001</c:v>
                </c:pt>
                <c:pt idx="7958">
                  <c:v>-177.749</c:v>
                </c:pt>
                <c:pt idx="7959">
                  <c:v>-177.13499999999999</c:v>
                </c:pt>
                <c:pt idx="7960">
                  <c:v>-176.48500000000001</c:v>
                </c:pt>
                <c:pt idx="7961">
                  <c:v>-175.82300000000001</c:v>
                </c:pt>
                <c:pt idx="7962">
                  <c:v>-175.18</c:v>
                </c:pt>
                <c:pt idx="7963">
                  <c:v>-174.51499999999999</c:v>
                </c:pt>
                <c:pt idx="7964">
                  <c:v>-173.858</c:v>
                </c:pt>
                <c:pt idx="7965">
                  <c:v>-173.179</c:v>
                </c:pt>
                <c:pt idx="7966">
                  <c:v>-172.53299999999999</c:v>
                </c:pt>
                <c:pt idx="7967">
                  <c:v>-171.83600000000001</c:v>
                </c:pt>
                <c:pt idx="7968">
                  <c:v>-171.16200000000001</c:v>
                </c:pt>
                <c:pt idx="7969">
                  <c:v>-170.495</c:v>
                </c:pt>
                <c:pt idx="7970">
                  <c:v>-169.804</c:v>
                </c:pt>
                <c:pt idx="7971">
                  <c:v>-169.10400000000001</c:v>
                </c:pt>
                <c:pt idx="7972">
                  <c:v>-168.41800000000001</c:v>
                </c:pt>
                <c:pt idx="7973">
                  <c:v>-167.732</c:v>
                </c:pt>
                <c:pt idx="7974">
                  <c:v>-167.048</c:v>
                </c:pt>
                <c:pt idx="7975">
                  <c:v>-166.32599999999999</c:v>
                </c:pt>
                <c:pt idx="7976">
                  <c:v>-165.63399999999999</c:v>
                </c:pt>
                <c:pt idx="7977">
                  <c:v>-164.917</c:v>
                </c:pt>
                <c:pt idx="7978">
                  <c:v>-164.20599999999999</c:v>
                </c:pt>
                <c:pt idx="7979">
                  <c:v>-163.48099999999999</c:v>
                </c:pt>
                <c:pt idx="7980">
                  <c:v>-162.762</c:v>
                </c:pt>
                <c:pt idx="7981">
                  <c:v>-162.02600000000001</c:v>
                </c:pt>
                <c:pt idx="7982">
                  <c:v>-161.291</c:v>
                </c:pt>
                <c:pt idx="7983">
                  <c:v>-160.55799999999999</c:v>
                </c:pt>
                <c:pt idx="7984">
                  <c:v>-159.84100000000001</c:v>
                </c:pt>
                <c:pt idx="7985">
                  <c:v>-159.1</c:v>
                </c:pt>
                <c:pt idx="7986">
                  <c:v>-158.33000000000001</c:v>
                </c:pt>
                <c:pt idx="7987">
                  <c:v>-157.613</c:v>
                </c:pt>
                <c:pt idx="7988">
                  <c:v>-156.87899999999999</c:v>
                </c:pt>
                <c:pt idx="7989">
                  <c:v>-156.108</c:v>
                </c:pt>
                <c:pt idx="7990">
                  <c:v>-155.352</c:v>
                </c:pt>
                <c:pt idx="7991">
                  <c:v>-154.60400000000001</c:v>
                </c:pt>
                <c:pt idx="7992">
                  <c:v>-153.87100000000001</c:v>
                </c:pt>
                <c:pt idx="7993">
                  <c:v>-153.089</c:v>
                </c:pt>
                <c:pt idx="7994">
                  <c:v>-152.315</c:v>
                </c:pt>
                <c:pt idx="7995">
                  <c:v>-151.56800000000001</c:v>
                </c:pt>
                <c:pt idx="7996">
                  <c:v>-150.76300000000001</c:v>
                </c:pt>
                <c:pt idx="7997">
                  <c:v>-149.977</c:v>
                </c:pt>
                <c:pt idx="7998">
                  <c:v>-149.196</c:v>
                </c:pt>
                <c:pt idx="7999">
                  <c:v>-148.423</c:v>
                </c:pt>
                <c:pt idx="8000">
                  <c:v>-147.62899999999999</c:v>
                </c:pt>
                <c:pt idx="8001">
                  <c:v>-146.851</c:v>
                </c:pt>
                <c:pt idx="8002">
                  <c:v>-146.07499999999999</c:v>
                </c:pt>
                <c:pt idx="8003">
                  <c:v>-145.26300000000001</c:v>
                </c:pt>
                <c:pt idx="8004">
                  <c:v>-144.46600000000001</c:v>
                </c:pt>
                <c:pt idx="8005">
                  <c:v>-143.667</c:v>
                </c:pt>
                <c:pt idx="8006">
                  <c:v>-142.86600000000001</c:v>
                </c:pt>
                <c:pt idx="8007">
                  <c:v>-142.06200000000001</c:v>
                </c:pt>
                <c:pt idx="8008">
                  <c:v>-141.233</c:v>
                </c:pt>
                <c:pt idx="8009">
                  <c:v>-140.405</c:v>
                </c:pt>
                <c:pt idx="8010">
                  <c:v>-139.607</c:v>
                </c:pt>
                <c:pt idx="8011">
                  <c:v>-138.78899999999999</c:v>
                </c:pt>
                <c:pt idx="8012">
                  <c:v>-137.95500000000001</c:v>
                </c:pt>
                <c:pt idx="8013">
                  <c:v>-137.172</c:v>
                </c:pt>
                <c:pt idx="8014">
                  <c:v>-136.34200000000001</c:v>
                </c:pt>
                <c:pt idx="8015">
                  <c:v>-135.49799999999999</c:v>
                </c:pt>
                <c:pt idx="8016">
                  <c:v>-134.673</c:v>
                </c:pt>
                <c:pt idx="8017">
                  <c:v>-133.863</c:v>
                </c:pt>
                <c:pt idx="8018">
                  <c:v>-132.98500000000001</c:v>
                </c:pt>
                <c:pt idx="8019">
                  <c:v>-132.148</c:v>
                </c:pt>
                <c:pt idx="8020">
                  <c:v>-131.31899999999999</c:v>
                </c:pt>
                <c:pt idx="8021">
                  <c:v>-130.46799999999999</c:v>
                </c:pt>
                <c:pt idx="8022">
                  <c:v>-129.59700000000001</c:v>
                </c:pt>
                <c:pt idx="8023">
                  <c:v>-128.78</c:v>
                </c:pt>
                <c:pt idx="8024">
                  <c:v>-127.94799999999999</c:v>
                </c:pt>
                <c:pt idx="8025">
                  <c:v>-127.092</c:v>
                </c:pt>
                <c:pt idx="8026">
                  <c:v>-126.249</c:v>
                </c:pt>
                <c:pt idx="8027">
                  <c:v>-125.38500000000001</c:v>
                </c:pt>
                <c:pt idx="8028">
                  <c:v>-124.535</c:v>
                </c:pt>
                <c:pt idx="8029">
                  <c:v>-123.67</c:v>
                </c:pt>
                <c:pt idx="8030">
                  <c:v>-122.80500000000001</c:v>
                </c:pt>
                <c:pt idx="8031">
                  <c:v>-121.941</c:v>
                </c:pt>
                <c:pt idx="8032">
                  <c:v>-121.09</c:v>
                </c:pt>
                <c:pt idx="8033">
                  <c:v>-120.218</c:v>
                </c:pt>
                <c:pt idx="8034">
                  <c:v>-119.35599999999999</c:v>
                </c:pt>
                <c:pt idx="8035">
                  <c:v>-118.499</c:v>
                </c:pt>
                <c:pt idx="8036">
                  <c:v>-117.65</c:v>
                </c:pt>
                <c:pt idx="8037">
                  <c:v>-116.764</c:v>
                </c:pt>
                <c:pt idx="8038">
                  <c:v>-115.904</c:v>
                </c:pt>
                <c:pt idx="8039">
                  <c:v>-115.051</c:v>
                </c:pt>
                <c:pt idx="8040">
                  <c:v>-114.15</c:v>
                </c:pt>
                <c:pt idx="8041">
                  <c:v>-113.27200000000001</c:v>
                </c:pt>
                <c:pt idx="8042">
                  <c:v>-112.417</c:v>
                </c:pt>
                <c:pt idx="8043">
                  <c:v>-111.541</c:v>
                </c:pt>
                <c:pt idx="8044">
                  <c:v>-110.65600000000001</c:v>
                </c:pt>
                <c:pt idx="8045">
                  <c:v>-109.79</c:v>
                </c:pt>
                <c:pt idx="8046">
                  <c:v>-108.92100000000001</c:v>
                </c:pt>
                <c:pt idx="8047">
                  <c:v>-108.075</c:v>
                </c:pt>
                <c:pt idx="8048">
                  <c:v>-107.184</c:v>
                </c:pt>
                <c:pt idx="8049">
                  <c:v>-106.31</c:v>
                </c:pt>
                <c:pt idx="8050">
                  <c:v>-105.444</c:v>
                </c:pt>
                <c:pt idx="8051">
                  <c:v>-104.56399999999999</c:v>
                </c:pt>
                <c:pt idx="8052">
                  <c:v>-103.672</c:v>
                </c:pt>
                <c:pt idx="8053">
                  <c:v>-102.816</c:v>
                </c:pt>
                <c:pt idx="8054">
                  <c:v>-101.935</c:v>
                </c:pt>
                <c:pt idx="8055">
                  <c:v>-101.068</c:v>
                </c:pt>
                <c:pt idx="8056">
                  <c:v>-100.18300000000001</c:v>
                </c:pt>
                <c:pt idx="8057">
                  <c:v>-99.331699999999998</c:v>
                </c:pt>
                <c:pt idx="8058">
                  <c:v>-98.465500000000006</c:v>
                </c:pt>
                <c:pt idx="8059">
                  <c:v>-97.603399999999993</c:v>
                </c:pt>
                <c:pt idx="8060">
                  <c:v>-96.726100000000002</c:v>
                </c:pt>
                <c:pt idx="8061">
                  <c:v>-95.486199999999997</c:v>
                </c:pt>
                <c:pt idx="8062">
                  <c:v>-94.602000000000004</c:v>
                </c:pt>
                <c:pt idx="8063">
                  <c:v>-93.764200000000002</c:v>
                </c:pt>
                <c:pt idx="8064">
                  <c:v>-92.894099999999995</c:v>
                </c:pt>
                <c:pt idx="8065">
                  <c:v>-92.035399999999996</c:v>
                </c:pt>
                <c:pt idx="8066">
                  <c:v>-91.175299999999993</c:v>
                </c:pt>
                <c:pt idx="8067">
                  <c:v>-90.331000000000003</c:v>
                </c:pt>
                <c:pt idx="8068">
                  <c:v>-89.473200000000006</c:v>
                </c:pt>
                <c:pt idx="8069">
                  <c:v>-88.610699999999994</c:v>
                </c:pt>
                <c:pt idx="8070">
                  <c:v>-87.761600000000001</c:v>
                </c:pt>
                <c:pt idx="8071">
                  <c:v>-86.926400000000001</c:v>
                </c:pt>
                <c:pt idx="8072">
                  <c:v>-86.061700000000002</c:v>
                </c:pt>
                <c:pt idx="8073">
                  <c:v>-85.228099999999998</c:v>
                </c:pt>
                <c:pt idx="8074">
                  <c:v>-84.389799999999994</c:v>
                </c:pt>
                <c:pt idx="8075">
                  <c:v>-83.549099999999996</c:v>
                </c:pt>
                <c:pt idx="8076">
                  <c:v>-82.7072</c:v>
                </c:pt>
                <c:pt idx="8077">
                  <c:v>-81.880799999999994</c:v>
                </c:pt>
                <c:pt idx="8078">
                  <c:v>-81.056600000000003</c:v>
                </c:pt>
                <c:pt idx="8079">
                  <c:v>-80.226299999999995</c:v>
                </c:pt>
                <c:pt idx="8080">
                  <c:v>-79.400300000000001</c:v>
                </c:pt>
                <c:pt idx="8081">
                  <c:v>-78.584199999999996</c:v>
                </c:pt>
                <c:pt idx="8082">
                  <c:v>-77.771799999999999</c:v>
                </c:pt>
                <c:pt idx="8083">
                  <c:v>-76.951599999999999</c:v>
                </c:pt>
                <c:pt idx="8084">
                  <c:v>-76.134100000000004</c:v>
                </c:pt>
                <c:pt idx="8085">
                  <c:v>-75.338899999999995</c:v>
                </c:pt>
                <c:pt idx="8086">
                  <c:v>-74.546700000000001</c:v>
                </c:pt>
                <c:pt idx="8087">
                  <c:v>-73.740499999999997</c:v>
                </c:pt>
                <c:pt idx="8088">
                  <c:v>-72.924999999999997</c:v>
                </c:pt>
                <c:pt idx="8089">
                  <c:v>-72.155600000000007</c:v>
                </c:pt>
                <c:pt idx="8090">
                  <c:v>-71.360399999999998</c:v>
                </c:pt>
                <c:pt idx="8091">
                  <c:v>-70.580100000000002</c:v>
                </c:pt>
                <c:pt idx="8092">
                  <c:v>-69.822100000000006</c:v>
                </c:pt>
                <c:pt idx="8093">
                  <c:v>-69.045900000000003</c:v>
                </c:pt>
                <c:pt idx="8094">
                  <c:v>-68.267300000000006</c:v>
                </c:pt>
                <c:pt idx="8095">
                  <c:v>-67.506100000000004</c:v>
                </c:pt>
                <c:pt idx="8096">
                  <c:v>-66.757199999999997</c:v>
                </c:pt>
                <c:pt idx="8097">
                  <c:v>-66.014099999999999</c:v>
                </c:pt>
                <c:pt idx="8098">
                  <c:v>-65.255399999999995</c:v>
                </c:pt>
                <c:pt idx="8099">
                  <c:v>-64.516599999999997</c:v>
                </c:pt>
                <c:pt idx="8100">
                  <c:v>-63.783299999999997</c:v>
                </c:pt>
                <c:pt idx="8101">
                  <c:v>-63.044499999999999</c:v>
                </c:pt>
                <c:pt idx="8102">
                  <c:v>-62.312199999999997</c:v>
                </c:pt>
                <c:pt idx="8103">
                  <c:v>-61.603200000000001</c:v>
                </c:pt>
                <c:pt idx="8104">
                  <c:v>-60.887</c:v>
                </c:pt>
                <c:pt idx="8105">
                  <c:v>-60.187100000000001</c:v>
                </c:pt>
                <c:pt idx="8106">
                  <c:v>-59.473500000000001</c:v>
                </c:pt>
                <c:pt idx="8107">
                  <c:v>-58.774500000000003</c:v>
                </c:pt>
                <c:pt idx="8108">
                  <c:v>-58.089700000000001</c:v>
                </c:pt>
                <c:pt idx="8109">
                  <c:v>-57.391500000000001</c:v>
                </c:pt>
                <c:pt idx="8110">
                  <c:v>-56.721600000000002</c:v>
                </c:pt>
                <c:pt idx="8111">
                  <c:v>-56.0642</c:v>
                </c:pt>
                <c:pt idx="8112">
                  <c:v>-55.387700000000002</c:v>
                </c:pt>
                <c:pt idx="8113">
                  <c:v>-54.716799999999999</c:v>
                </c:pt>
                <c:pt idx="8114">
                  <c:v>-54.067599999999999</c:v>
                </c:pt>
                <c:pt idx="8115">
                  <c:v>-53.427900000000001</c:v>
                </c:pt>
                <c:pt idx="8116">
                  <c:v>-52.785600000000002</c:v>
                </c:pt>
                <c:pt idx="8117">
                  <c:v>-52.151000000000003</c:v>
                </c:pt>
                <c:pt idx="8118">
                  <c:v>-51.521900000000002</c:v>
                </c:pt>
                <c:pt idx="8119">
                  <c:v>-50.915300000000002</c:v>
                </c:pt>
                <c:pt idx="8120">
                  <c:v>-50.279400000000003</c:v>
                </c:pt>
                <c:pt idx="8121">
                  <c:v>-49.666899999999998</c:v>
                </c:pt>
                <c:pt idx="8122">
                  <c:v>-49.084800000000001</c:v>
                </c:pt>
                <c:pt idx="8123">
                  <c:v>-48.486899999999999</c:v>
                </c:pt>
                <c:pt idx="8124">
                  <c:v>-47.887999999999998</c:v>
                </c:pt>
                <c:pt idx="8125">
                  <c:v>-47.315600000000003</c:v>
                </c:pt>
                <c:pt idx="8126">
                  <c:v>-46.744799999999998</c:v>
                </c:pt>
                <c:pt idx="8127">
                  <c:v>-46.174199999999999</c:v>
                </c:pt>
                <c:pt idx="8128">
                  <c:v>-45.612400000000001</c:v>
                </c:pt>
                <c:pt idx="8129">
                  <c:v>-45.063099999999999</c:v>
                </c:pt>
                <c:pt idx="8130">
                  <c:v>-44.513300000000001</c:v>
                </c:pt>
                <c:pt idx="8131">
                  <c:v>-43.980499999999999</c:v>
                </c:pt>
                <c:pt idx="8132">
                  <c:v>-43.441800000000001</c:v>
                </c:pt>
                <c:pt idx="8133">
                  <c:v>-42.919699999999999</c:v>
                </c:pt>
                <c:pt idx="8134">
                  <c:v>-42.410800000000002</c:v>
                </c:pt>
                <c:pt idx="8135">
                  <c:v>-41.890099999999997</c:v>
                </c:pt>
                <c:pt idx="8136">
                  <c:v>-41.387300000000003</c:v>
                </c:pt>
                <c:pt idx="8137">
                  <c:v>-40.901600000000002</c:v>
                </c:pt>
                <c:pt idx="8138">
                  <c:v>-40.397399999999998</c:v>
                </c:pt>
                <c:pt idx="8139">
                  <c:v>-39.908799999999999</c:v>
                </c:pt>
                <c:pt idx="8140">
                  <c:v>-39.439799999999998</c:v>
                </c:pt>
                <c:pt idx="8141">
                  <c:v>-38.973100000000002</c:v>
                </c:pt>
                <c:pt idx="8142">
                  <c:v>-38.515900000000002</c:v>
                </c:pt>
                <c:pt idx="8143">
                  <c:v>-38.048200000000001</c:v>
                </c:pt>
                <c:pt idx="8144">
                  <c:v>-37.6111</c:v>
                </c:pt>
                <c:pt idx="8145">
                  <c:v>-37.1648</c:v>
                </c:pt>
                <c:pt idx="8146">
                  <c:v>-36.7301</c:v>
                </c:pt>
                <c:pt idx="8147">
                  <c:v>-36.308300000000003</c:v>
                </c:pt>
                <c:pt idx="8148">
                  <c:v>-35.8917</c:v>
                </c:pt>
                <c:pt idx="8149">
                  <c:v>-35.464199999999998</c:v>
                </c:pt>
                <c:pt idx="8150">
                  <c:v>-35.063299999999998</c:v>
                </c:pt>
                <c:pt idx="8151">
                  <c:v>-34.666499999999999</c:v>
                </c:pt>
                <c:pt idx="8152">
                  <c:v>-34.261600000000001</c:v>
                </c:pt>
                <c:pt idx="8153">
                  <c:v>-33.877899999999997</c:v>
                </c:pt>
                <c:pt idx="8154">
                  <c:v>-33.501199999999997</c:v>
                </c:pt>
                <c:pt idx="8155">
                  <c:v>-33.122100000000003</c:v>
                </c:pt>
                <c:pt idx="8156">
                  <c:v>-32.766100000000002</c:v>
                </c:pt>
                <c:pt idx="8157">
                  <c:v>-32.394799999999996</c:v>
                </c:pt>
                <c:pt idx="8158">
                  <c:v>-32.049100000000003</c:v>
                </c:pt>
                <c:pt idx="8159">
                  <c:v>-31.7026</c:v>
                </c:pt>
                <c:pt idx="8160">
                  <c:v>-31.351400000000002</c:v>
                </c:pt>
                <c:pt idx="8161">
                  <c:v>-31.014700000000001</c:v>
                </c:pt>
                <c:pt idx="8162">
                  <c:v>-30.6874</c:v>
                </c:pt>
                <c:pt idx="8163">
                  <c:v>-30.360399999999998</c:v>
                </c:pt>
                <c:pt idx="8164">
                  <c:v>-30.035499999999999</c:v>
                </c:pt>
                <c:pt idx="8165">
                  <c:v>-29.732199999999999</c:v>
                </c:pt>
                <c:pt idx="8166">
                  <c:v>-29.426400000000001</c:v>
                </c:pt>
                <c:pt idx="8167">
                  <c:v>-29.118200000000002</c:v>
                </c:pt>
                <c:pt idx="8168">
                  <c:v>-28.8247</c:v>
                </c:pt>
                <c:pt idx="8169">
                  <c:v>-28.537299999999998</c:v>
                </c:pt>
                <c:pt idx="8170">
                  <c:v>-28.2605</c:v>
                </c:pt>
                <c:pt idx="8171">
                  <c:v>-27.961099999999998</c:v>
                </c:pt>
                <c:pt idx="8172">
                  <c:v>-27.6996</c:v>
                </c:pt>
                <c:pt idx="8173">
                  <c:v>-27.433599999999998</c:v>
                </c:pt>
                <c:pt idx="8174">
                  <c:v>-27.174399999999999</c:v>
                </c:pt>
                <c:pt idx="8175">
                  <c:v>-26.904299999999999</c:v>
                </c:pt>
                <c:pt idx="8176">
                  <c:v>-26.661000000000001</c:v>
                </c:pt>
                <c:pt idx="8177">
                  <c:v>-26.407299999999999</c:v>
                </c:pt>
                <c:pt idx="8178">
                  <c:v>-26.171399999999998</c:v>
                </c:pt>
                <c:pt idx="8179">
                  <c:v>-25.927700000000002</c:v>
                </c:pt>
                <c:pt idx="8180">
                  <c:v>-25.701000000000001</c:v>
                </c:pt>
                <c:pt idx="8181">
                  <c:v>-25.4712</c:v>
                </c:pt>
                <c:pt idx="8182">
                  <c:v>-25.246700000000001</c:v>
                </c:pt>
                <c:pt idx="8183">
                  <c:v>-25.029</c:v>
                </c:pt>
                <c:pt idx="8184">
                  <c:v>-24.823899999999998</c:v>
                </c:pt>
                <c:pt idx="8185">
                  <c:v>-24.6175</c:v>
                </c:pt>
                <c:pt idx="8186">
                  <c:v>-24.3977</c:v>
                </c:pt>
                <c:pt idx="8187">
                  <c:v>-24.202100000000002</c:v>
                </c:pt>
                <c:pt idx="8188">
                  <c:v>-24.0139</c:v>
                </c:pt>
                <c:pt idx="8189">
                  <c:v>-23.808700000000002</c:v>
                </c:pt>
                <c:pt idx="8190">
                  <c:v>-23.6157</c:v>
                </c:pt>
                <c:pt idx="8191">
                  <c:v>-23.444500000000001</c:v>
                </c:pt>
                <c:pt idx="8192">
                  <c:v>-23.268899999999999</c:v>
                </c:pt>
                <c:pt idx="8193">
                  <c:v>-23.084099999999999</c:v>
                </c:pt>
                <c:pt idx="8194">
                  <c:v>-22.907800000000002</c:v>
                </c:pt>
                <c:pt idx="8195">
                  <c:v>-22.747900000000001</c:v>
                </c:pt>
                <c:pt idx="8196">
                  <c:v>-22.595099999999999</c:v>
                </c:pt>
                <c:pt idx="8197">
                  <c:v>-22.4069</c:v>
                </c:pt>
                <c:pt idx="8198">
                  <c:v>-22.2562</c:v>
                </c:pt>
                <c:pt idx="8199">
                  <c:v>-22.109100000000002</c:v>
                </c:pt>
                <c:pt idx="8200">
                  <c:v>-21.950199999999999</c:v>
                </c:pt>
                <c:pt idx="8201">
                  <c:v>-21.8</c:v>
                </c:pt>
                <c:pt idx="8202">
                  <c:v>-21.667100000000001</c:v>
                </c:pt>
                <c:pt idx="8203">
                  <c:v>-21.516400000000001</c:v>
                </c:pt>
                <c:pt idx="8204">
                  <c:v>-21.386199999999999</c:v>
                </c:pt>
                <c:pt idx="8205">
                  <c:v>-21.231100000000001</c:v>
                </c:pt>
                <c:pt idx="8206">
                  <c:v>-21.115200000000002</c:v>
                </c:pt>
                <c:pt idx="8207">
                  <c:v>-20.989000000000001</c:v>
                </c:pt>
                <c:pt idx="8208">
                  <c:v>-20.851800000000001</c:v>
                </c:pt>
                <c:pt idx="8209">
                  <c:v>-20.725000000000001</c:v>
                </c:pt>
                <c:pt idx="8210">
                  <c:v>-20.62</c:v>
                </c:pt>
                <c:pt idx="8211">
                  <c:v>-20.483000000000001</c:v>
                </c:pt>
                <c:pt idx="8212">
                  <c:v>-20.372900000000001</c:v>
                </c:pt>
                <c:pt idx="8213">
                  <c:v>-20.2515</c:v>
                </c:pt>
                <c:pt idx="8214">
                  <c:v>-20.1555</c:v>
                </c:pt>
                <c:pt idx="8215">
                  <c:v>-20.032299999999999</c:v>
                </c:pt>
                <c:pt idx="8216">
                  <c:v>-19.923500000000001</c:v>
                </c:pt>
                <c:pt idx="8217">
                  <c:v>-19.8263</c:v>
                </c:pt>
                <c:pt idx="8218">
                  <c:v>-19.733000000000001</c:v>
                </c:pt>
                <c:pt idx="8219">
                  <c:v>-19.619900000000001</c:v>
                </c:pt>
                <c:pt idx="8220">
                  <c:v>-19.5289</c:v>
                </c:pt>
                <c:pt idx="8221">
                  <c:v>-19.438199999999998</c:v>
                </c:pt>
                <c:pt idx="8222">
                  <c:v>-19.334900000000001</c:v>
                </c:pt>
                <c:pt idx="8223">
                  <c:v>-19.241700000000002</c:v>
                </c:pt>
                <c:pt idx="8224">
                  <c:v>-19.160799999999998</c:v>
                </c:pt>
                <c:pt idx="8225">
                  <c:v>-19.0624</c:v>
                </c:pt>
                <c:pt idx="8226">
                  <c:v>-18.986499999999999</c:v>
                </c:pt>
                <c:pt idx="8227">
                  <c:v>-18.888999999999999</c:v>
                </c:pt>
                <c:pt idx="8228">
                  <c:v>-18.813800000000001</c:v>
                </c:pt>
                <c:pt idx="8229">
                  <c:v>-18.7271</c:v>
                </c:pt>
                <c:pt idx="8230">
                  <c:v>-18.648900000000001</c:v>
                </c:pt>
                <c:pt idx="8231">
                  <c:v>-18.568200000000001</c:v>
                </c:pt>
                <c:pt idx="8232">
                  <c:v>-18.506499999999999</c:v>
                </c:pt>
                <c:pt idx="8233">
                  <c:v>-18.4312</c:v>
                </c:pt>
                <c:pt idx="8234">
                  <c:v>-18.348299999999998</c:v>
                </c:pt>
                <c:pt idx="8235">
                  <c:v>-18.278099999999998</c:v>
                </c:pt>
                <c:pt idx="8236">
                  <c:v>-18.218399999999999</c:v>
                </c:pt>
                <c:pt idx="8237">
                  <c:v>-18.127400000000002</c:v>
                </c:pt>
                <c:pt idx="8238">
                  <c:v>-18.075099999999999</c:v>
                </c:pt>
                <c:pt idx="8239">
                  <c:v>-18.014099999999999</c:v>
                </c:pt>
                <c:pt idx="8240">
                  <c:v>-17.949000000000002</c:v>
                </c:pt>
                <c:pt idx="8241">
                  <c:v>-17.870899999999999</c:v>
                </c:pt>
                <c:pt idx="8242">
                  <c:v>-17.821200000000001</c:v>
                </c:pt>
                <c:pt idx="8243">
                  <c:v>-17.766999999999999</c:v>
                </c:pt>
                <c:pt idx="8244">
                  <c:v>-17.703499999999998</c:v>
                </c:pt>
                <c:pt idx="8245">
                  <c:v>-17.631399999999999</c:v>
                </c:pt>
                <c:pt idx="8246">
                  <c:v>-17.592500000000001</c:v>
                </c:pt>
                <c:pt idx="8247">
                  <c:v>-17.538900000000002</c:v>
                </c:pt>
                <c:pt idx="8248">
                  <c:v>-17.470300000000002</c:v>
                </c:pt>
                <c:pt idx="8249">
                  <c:v>-17.417300000000001</c:v>
                </c:pt>
                <c:pt idx="8250">
                  <c:v>-17.371500000000001</c:v>
                </c:pt>
                <c:pt idx="8251">
                  <c:v>-17.305099999999999</c:v>
                </c:pt>
                <c:pt idx="8252">
                  <c:v>-17.264800000000001</c:v>
                </c:pt>
                <c:pt idx="8253">
                  <c:v>-17.204799999999999</c:v>
                </c:pt>
                <c:pt idx="8254">
                  <c:v>-17.1584</c:v>
                </c:pt>
                <c:pt idx="8255">
                  <c:v>-17.113399999999999</c:v>
                </c:pt>
                <c:pt idx="8256">
                  <c:v>-17.065100000000001</c:v>
                </c:pt>
                <c:pt idx="8257">
                  <c:v>-17.027000000000001</c:v>
                </c:pt>
                <c:pt idx="8258">
                  <c:v>-16.982399999999998</c:v>
                </c:pt>
                <c:pt idx="8259">
                  <c:v>-16.920500000000001</c:v>
                </c:pt>
                <c:pt idx="8260">
                  <c:v>-16.890999999999998</c:v>
                </c:pt>
                <c:pt idx="8261">
                  <c:v>-16.843499999999999</c:v>
                </c:pt>
                <c:pt idx="8262">
                  <c:v>-16.798400000000001</c:v>
                </c:pt>
                <c:pt idx="8263">
                  <c:v>-16.747199999999999</c:v>
                </c:pt>
                <c:pt idx="8264">
                  <c:v>-16.7133</c:v>
                </c:pt>
                <c:pt idx="8265">
                  <c:v>-16.675799999999999</c:v>
                </c:pt>
                <c:pt idx="8266">
                  <c:v>-16.6327</c:v>
                </c:pt>
                <c:pt idx="8267">
                  <c:v>-16.574999999999999</c:v>
                </c:pt>
                <c:pt idx="8268">
                  <c:v>-16.555199999999999</c:v>
                </c:pt>
                <c:pt idx="8269">
                  <c:v>-16.5213</c:v>
                </c:pt>
                <c:pt idx="8270">
                  <c:v>-16.4636</c:v>
                </c:pt>
                <c:pt idx="8271">
                  <c:v>-16.427</c:v>
                </c:pt>
                <c:pt idx="8272">
                  <c:v>-16.408300000000001</c:v>
                </c:pt>
                <c:pt idx="8273">
                  <c:v>-16.349599999999999</c:v>
                </c:pt>
                <c:pt idx="8274">
                  <c:v>-16.333300000000001</c:v>
                </c:pt>
                <c:pt idx="8275">
                  <c:v>-16.2943</c:v>
                </c:pt>
                <c:pt idx="8276">
                  <c:v>-16.2652</c:v>
                </c:pt>
                <c:pt idx="8277">
                  <c:v>-16.215800000000002</c:v>
                </c:pt>
                <c:pt idx="8278">
                  <c:v>-16.184899999999999</c:v>
                </c:pt>
                <c:pt idx="8279">
                  <c:v>-16.157</c:v>
                </c:pt>
                <c:pt idx="8280">
                  <c:v>-16.1204</c:v>
                </c:pt>
                <c:pt idx="8281">
                  <c:v>-16.078800000000001</c:v>
                </c:pt>
                <c:pt idx="8282">
                  <c:v>-16.048400000000001</c:v>
                </c:pt>
                <c:pt idx="8283">
                  <c:v>-16.030899999999999</c:v>
                </c:pt>
                <c:pt idx="8284">
                  <c:v>-15.994</c:v>
                </c:pt>
                <c:pt idx="8285">
                  <c:v>-15.957700000000001</c:v>
                </c:pt>
                <c:pt idx="8286">
                  <c:v>-15.927099999999999</c:v>
                </c:pt>
                <c:pt idx="8287">
                  <c:v>-15.9091</c:v>
                </c:pt>
                <c:pt idx="8288">
                  <c:v>-15.866400000000001</c:v>
                </c:pt>
                <c:pt idx="8289">
                  <c:v>-15.8355</c:v>
                </c:pt>
                <c:pt idx="8290">
                  <c:v>-15.806100000000001</c:v>
                </c:pt>
                <c:pt idx="8291">
                  <c:v>-15.783899999999999</c:v>
                </c:pt>
                <c:pt idx="8292">
                  <c:v>-15.7439</c:v>
                </c:pt>
                <c:pt idx="8293">
                  <c:v>-15.717700000000001</c:v>
                </c:pt>
                <c:pt idx="8294">
                  <c:v>-15.708</c:v>
                </c:pt>
                <c:pt idx="8295">
                  <c:v>-15.668200000000001</c:v>
                </c:pt>
                <c:pt idx="8296">
                  <c:v>-15.6433</c:v>
                </c:pt>
                <c:pt idx="8297">
                  <c:v>-15.615500000000001</c:v>
                </c:pt>
                <c:pt idx="8298">
                  <c:v>-15.594099999999999</c:v>
                </c:pt>
                <c:pt idx="8299">
                  <c:v>-15.553599999999999</c:v>
                </c:pt>
                <c:pt idx="8300">
                  <c:v>-15.5328</c:v>
                </c:pt>
                <c:pt idx="8301">
                  <c:v>-15.509399999999999</c:v>
                </c:pt>
                <c:pt idx="8302">
                  <c:v>-15.482100000000001</c:v>
                </c:pt>
                <c:pt idx="8303">
                  <c:v>-15.455399999999999</c:v>
                </c:pt>
                <c:pt idx="8304">
                  <c:v>-15.426500000000001</c:v>
                </c:pt>
                <c:pt idx="8305">
                  <c:v>-15.3987</c:v>
                </c:pt>
                <c:pt idx="8306">
                  <c:v>-15.3802</c:v>
                </c:pt>
                <c:pt idx="8307">
                  <c:v>-15.3422</c:v>
                </c:pt>
                <c:pt idx="8308">
                  <c:v>-15.333299999999999</c:v>
                </c:pt>
                <c:pt idx="8309">
                  <c:v>-15.308</c:v>
                </c:pt>
                <c:pt idx="8310">
                  <c:v>-15.2776</c:v>
                </c:pt>
                <c:pt idx="8311">
                  <c:v>-15.2522</c:v>
                </c:pt>
                <c:pt idx="8312">
                  <c:v>-15.2316</c:v>
                </c:pt>
                <c:pt idx="8313">
                  <c:v>-15.2065</c:v>
                </c:pt>
                <c:pt idx="8314">
                  <c:v>-15.1797</c:v>
                </c:pt>
                <c:pt idx="8315">
                  <c:v>-15.151199999999999</c:v>
                </c:pt>
                <c:pt idx="8316">
                  <c:v>-15.141500000000001</c:v>
                </c:pt>
                <c:pt idx="8317">
                  <c:v>-15.110099999999999</c:v>
                </c:pt>
                <c:pt idx="8318">
                  <c:v>-15.0741</c:v>
                </c:pt>
                <c:pt idx="8319">
                  <c:v>-15.068199999999999</c:v>
                </c:pt>
                <c:pt idx="8320">
                  <c:v>-15.048999999999999</c:v>
                </c:pt>
                <c:pt idx="8321">
                  <c:v>-15.0152</c:v>
                </c:pt>
                <c:pt idx="8322">
                  <c:v>-15.0007</c:v>
                </c:pt>
                <c:pt idx="8323">
                  <c:v>-14.9823</c:v>
                </c:pt>
                <c:pt idx="8324">
                  <c:v>-14.950699999999999</c:v>
                </c:pt>
                <c:pt idx="8325">
                  <c:v>-14.921900000000001</c:v>
                </c:pt>
                <c:pt idx="8326">
                  <c:v>-14.8988</c:v>
                </c:pt>
                <c:pt idx="8327">
                  <c:v>-14.888299999999999</c:v>
                </c:pt>
                <c:pt idx="8328">
                  <c:v>-14.860099999999999</c:v>
                </c:pt>
                <c:pt idx="8329">
                  <c:v>-14.8329</c:v>
                </c:pt>
                <c:pt idx="8330">
                  <c:v>-14.82</c:v>
                </c:pt>
                <c:pt idx="8331">
                  <c:v>-14.7981</c:v>
                </c:pt>
                <c:pt idx="8332">
                  <c:v>-14.7682</c:v>
                </c:pt>
                <c:pt idx="8333">
                  <c:v>-14.753</c:v>
                </c:pt>
                <c:pt idx="8334">
                  <c:v>-14.7418</c:v>
                </c:pt>
                <c:pt idx="8335">
                  <c:v>-14.711399999999999</c:v>
                </c:pt>
                <c:pt idx="8336">
                  <c:v>-14.685600000000001</c:v>
                </c:pt>
                <c:pt idx="8337">
                  <c:v>-14.6624</c:v>
                </c:pt>
                <c:pt idx="8338">
                  <c:v>-14.6496</c:v>
                </c:pt>
                <c:pt idx="8339">
                  <c:v>-14.6213</c:v>
                </c:pt>
                <c:pt idx="8340">
                  <c:v>-14.6007</c:v>
                </c:pt>
                <c:pt idx="8341">
                  <c:v>-14.586600000000001</c:v>
                </c:pt>
                <c:pt idx="8342">
                  <c:v>-14.570499999999999</c:v>
                </c:pt>
                <c:pt idx="8343">
                  <c:v>-14.5375</c:v>
                </c:pt>
                <c:pt idx="8344">
                  <c:v>-14.5138</c:v>
                </c:pt>
                <c:pt idx="8345">
                  <c:v>-14.4999</c:v>
                </c:pt>
                <c:pt idx="8346">
                  <c:v>-14.4754</c:v>
                </c:pt>
                <c:pt idx="8347">
                  <c:v>-14.456300000000001</c:v>
                </c:pt>
                <c:pt idx="8348">
                  <c:v>-14.4415</c:v>
                </c:pt>
                <c:pt idx="8349">
                  <c:v>-14.4229</c:v>
                </c:pt>
                <c:pt idx="8350">
                  <c:v>-14.395899999999999</c:v>
                </c:pt>
                <c:pt idx="8351">
                  <c:v>-14.3668</c:v>
                </c:pt>
                <c:pt idx="8352">
                  <c:v>-14.364800000000001</c:v>
                </c:pt>
                <c:pt idx="8353">
                  <c:v>-14.343299999999999</c:v>
                </c:pt>
                <c:pt idx="8354">
                  <c:v>-14.311</c:v>
                </c:pt>
                <c:pt idx="8355">
                  <c:v>-14.2995</c:v>
                </c:pt>
                <c:pt idx="8356">
                  <c:v>-14.271699999999999</c:v>
                </c:pt>
                <c:pt idx="8357">
                  <c:v>-14.2646</c:v>
                </c:pt>
                <c:pt idx="8358">
                  <c:v>-14.228199999999999</c:v>
                </c:pt>
                <c:pt idx="8359">
                  <c:v>-14.217499999999999</c:v>
                </c:pt>
                <c:pt idx="8360">
                  <c:v>-14.200699999999999</c:v>
                </c:pt>
                <c:pt idx="8361">
                  <c:v>-14.1877</c:v>
                </c:pt>
                <c:pt idx="8362">
                  <c:v>-14.1492</c:v>
                </c:pt>
                <c:pt idx="8363">
                  <c:v>-14.1303</c:v>
                </c:pt>
                <c:pt idx="8364">
                  <c:v>-14.119300000000001</c:v>
                </c:pt>
                <c:pt idx="8365">
                  <c:v>-14.0886</c:v>
                </c:pt>
                <c:pt idx="8366">
                  <c:v>-14.0672</c:v>
                </c:pt>
                <c:pt idx="8367">
                  <c:v>-14.072699999999999</c:v>
                </c:pt>
                <c:pt idx="8368">
                  <c:v>-14.035399999999999</c:v>
                </c:pt>
                <c:pt idx="8369">
                  <c:v>-14.0106</c:v>
                </c:pt>
                <c:pt idx="8370">
                  <c:v>-14.0099</c:v>
                </c:pt>
                <c:pt idx="8371">
                  <c:v>-13.9832</c:v>
                </c:pt>
                <c:pt idx="8372">
                  <c:v>-13.960800000000001</c:v>
                </c:pt>
                <c:pt idx="8373">
                  <c:v>-13.944900000000001</c:v>
                </c:pt>
                <c:pt idx="8374">
                  <c:v>-13.9293</c:v>
                </c:pt>
                <c:pt idx="8375">
                  <c:v>-13.9107</c:v>
                </c:pt>
                <c:pt idx="8376">
                  <c:v>-13.8797</c:v>
                </c:pt>
                <c:pt idx="8377">
                  <c:v>-13.878399999999999</c:v>
                </c:pt>
                <c:pt idx="8378">
                  <c:v>-13.851900000000001</c:v>
                </c:pt>
                <c:pt idx="8379">
                  <c:v>-13.832000000000001</c:v>
                </c:pt>
                <c:pt idx="8380">
                  <c:v>-13.801600000000001</c:v>
                </c:pt>
                <c:pt idx="8381">
                  <c:v>-13.7951</c:v>
                </c:pt>
                <c:pt idx="8382">
                  <c:v>-13.7623</c:v>
                </c:pt>
                <c:pt idx="8383">
                  <c:v>-13.7508</c:v>
                </c:pt>
                <c:pt idx="8384">
                  <c:v>-13.734</c:v>
                </c:pt>
                <c:pt idx="8385">
                  <c:v>-13.7194</c:v>
                </c:pt>
                <c:pt idx="8386">
                  <c:v>-13.703900000000001</c:v>
                </c:pt>
                <c:pt idx="8387">
                  <c:v>-13.6812</c:v>
                </c:pt>
                <c:pt idx="8388">
                  <c:v>-13.6561</c:v>
                </c:pt>
                <c:pt idx="8389">
                  <c:v>-13.646000000000001</c:v>
                </c:pt>
                <c:pt idx="8390">
                  <c:v>-13.622999999999999</c:v>
                </c:pt>
                <c:pt idx="8391">
                  <c:v>-13.6037</c:v>
                </c:pt>
                <c:pt idx="8392">
                  <c:v>-13.582100000000001</c:v>
                </c:pt>
                <c:pt idx="8393">
                  <c:v>-13.5816</c:v>
                </c:pt>
                <c:pt idx="8394">
                  <c:v>-13.5397</c:v>
                </c:pt>
                <c:pt idx="8395">
                  <c:v>-13.5222</c:v>
                </c:pt>
                <c:pt idx="8396">
                  <c:v>-13.5082</c:v>
                </c:pt>
                <c:pt idx="8397">
                  <c:v>-13.496600000000001</c:v>
                </c:pt>
                <c:pt idx="8398">
                  <c:v>-13.474600000000001</c:v>
                </c:pt>
                <c:pt idx="8399">
                  <c:v>-13.4596</c:v>
                </c:pt>
                <c:pt idx="8400">
                  <c:v>-13.431100000000001</c:v>
                </c:pt>
                <c:pt idx="8401">
                  <c:v>-13.416600000000001</c:v>
                </c:pt>
                <c:pt idx="8402">
                  <c:v>-13.3858</c:v>
                </c:pt>
                <c:pt idx="8403">
                  <c:v>-13.387499999999999</c:v>
                </c:pt>
                <c:pt idx="8404">
                  <c:v>-13.3713</c:v>
                </c:pt>
                <c:pt idx="8405">
                  <c:v>-13.334099999999999</c:v>
                </c:pt>
                <c:pt idx="8406">
                  <c:v>-13.321999999999999</c:v>
                </c:pt>
                <c:pt idx="8407">
                  <c:v>-13.3104</c:v>
                </c:pt>
                <c:pt idx="8408">
                  <c:v>-13.279500000000001</c:v>
                </c:pt>
                <c:pt idx="8409">
                  <c:v>-13.266500000000001</c:v>
                </c:pt>
                <c:pt idx="8410">
                  <c:v>-13.250299999999999</c:v>
                </c:pt>
                <c:pt idx="8411">
                  <c:v>-13.263400000000001</c:v>
                </c:pt>
                <c:pt idx="8412">
                  <c:v>-12.947800000000001</c:v>
                </c:pt>
                <c:pt idx="8413">
                  <c:v>-14.7773</c:v>
                </c:pt>
                <c:pt idx="8414">
                  <c:v>-15.492000000000001</c:v>
                </c:pt>
                <c:pt idx="8415">
                  <c:v>-15.7148</c:v>
                </c:pt>
                <c:pt idx="8416">
                  <c:v>-15.8371</c:v>
                </c:pt>
                <c:pt idx="8417">
                  <c:v>-15.9328</c:v>
                </c:pt>
                <c:pt idx="8418">
                  <c:v>-16.026499999999999</c:v>
                </c:pt>
                <c:pt idx="8419">
                  <c:v>-16.113800000000001</c:v>
                </c:pt>
                <c:pt idx="8420">
                  <c:v>-16.185400000000001</c:v>
                </c:pt>
                <c:pt idx="8421">
                  <c:v>-16.248200000000001</c:v>
                </c:pt>
                <c:pt idx="8422">
                  <c:v>-16.321100000000001</c:v>
                </c:pt>
                <c:pt idx="8423">
                  <c:v>-16.3812</c:v>
                </c:pt>
                <c:pt idx="8424">
                  <c:v>-16.4298</c:v>
                </c:pt>
                <c:pt idx="8425">
                  <c:v>-16.481999999999999</c:v>
                </c:pt>
                <c:pt idx="8426">
                  <c:v>-16.559799999999999</c:v>
                </c:pt>
                <c:pt idx="8427">
                  <c:v>-16.591799999999999</c:v>
                </c:pt>
                <c:pt idx="8428">
                  <c:v>-16.645</c:v>
                </c:pt>
                <c:pt idx="8429">
                  <c:v>-16.696899999999999</c:v>
                </c:pt>
                <c:pt idx="8430">
                  <c:v>-16.744</c:v>
                </c:pt>
                <c:pt idx="8431">
                  <c:v>-16.783200000000001</c:v>
                </c:pt>
                <c:pt idx="8432">
                  <c:v>-16.824200000000001</c:v>
                </c:pt>
                <c:pt idx="8433">
                  <c:v>-16.863</c:v>
                </c:pt>
                <c:pt idx="8434">
                  <c:v>-16.924099999999999</c:v>
                </c:pt>
                <c:pt idx="8435">
                  <c:v>-16.9528</c:v>
                </c:pt>
                <c:pt idx="8436">
                  <c:v>-16.9878</c:v>
                </c:pt>
                <c:pt idx="8437">
                  <c:v>-17.028099999999998</c:v>
                </c:pt>
                <c:pt idx="8438">
                  <c:v>-17.076599999999999</c:v>
                </c:pt>
                <c:pt idx="8439">
                  <c:v>-17.096499999999999</c:v>
                </c:pt>
                <c:pt idx="8440">
                  <c:v>-17.142900000000001</c:v>
                </c:pt>
                <c:pt idx="8441">
                  <c:v>-17.190300000000001</c:v>
                </c:pt>
                <c:pt idx="8442">
                  <c:v>-17.2195</c:v>
                </c:pt>
                <c:pt idx="8443">
                  <c:v>-17.247900000000001</c:v>
                </c:pt>
                <c:pt idx="8444">
                  <c:v>-17.291499999999999</c:v>
                </c:pt>
                <c:pt idx="8445">
                  <c:v>-17.3246</c:v>
                </c:pt>
                <c:pt idx="8446">
                  <c:v>-17.347100000000001</c:v>
                </c:pt>
                <c:pt idx="8447">
                  <c:v>-17.3888</c:v>
                </c:pt>
                <c:pt idx="8448">
                  <c:v>-17.433</c:v>
                </c:pt>
                <c:pt idx="8449">
                  <c:v>-17.443300000000001</c:v>
                </c:pt>
                <c:pt idx="8450">
                  <c:v>-17.491599999999998</c:v>
                </c:pt>
                <c:pt idx="8451">
                  <c:v>-17.519300000000001</c:v>
                </c:pt>
                <c:pt idx="8452">
                  <c:v>-17.553999999999998</c:v>
                </c:pt>
                <c:pt idx="8453">
                  <c:v>-17.582999999999998</c:v>
                </c:pt>
                <c:pt idx="8454">
                  <c:v>-17.620999999999999</c:v>
                </c:pt>
                <c:pt idx="8455">
                  <c:v>-17.640799999999999</c:v>
                </c:pt>
                <c:pt idx="8456">
                  <c:v>-17.674600000000002</c:v>
                </c:pt>
                <c:pt idx="8457">
                  <c:v>-17.713200000000001</c:v>
                </c:pt>
                <c:pt idx="8458">
                  <c:v>-17.732800000000001</c:v>
                </c:pt>
                <c:pt idx="8459">
                  <c:v>-17.764399999999998</c:v>
                </c:pt>
                <c:pt idx="8460">
                  <c:v>-17.809000000000001</c:v>
                </c:pt>
                <c:pt idx="8461">
                  <c:v>-17.809699999999999</c:v>
                </c:pt>
                <c:pt idx="8462">
                  <c:v>-17.853300000000001</c:v>
                </c:pt>
                <c:pt idx="8463">
                  <c:v>-17.893599999999999</c:v>
                </c:pt>
                <c:pt idx="8464">
                  <c:v>-17.9101</c:v>
                </c:pt>
                <c:pt idx="8465">
                  <c:v>-17.930499999999999</c:v>
                </c:pt>
                <c:pt idx="8466">
                  <c:v>-17.976900000000001</c:v>
                </c:pt>
                <c:pt idx="8467">
                  <c:v>-18.005700000000001</c:v>
                </c:pt>
                <c:pt idx="8468">
                  <c:v>-18.023800000000001</c:v>
                </c:pt>
                <c:pt idx="8469">
                  <c:v>-18.049700000000001</c:v>
                </c:pt>
                <c:pt idx="8470">
                  <c:v>-18.093699999999998</c:v>
                </c:pt>
                <c:pt idx="8471">
                  <c:v>-18.111499999999999</c:v>
                </c:pt>
                <c:pt idx="8472">
                  <c:v>-18.134799999999998</c:v>
                </c:pt>
                <c:pt idx="8473">
                  <c:v>-18.1571</c:v>
                </c:pt>
                <c:pt idx="8474">
                  <c:v>-18.203399999999998</c:v>
                </c:pt>
                <c:pt idx="8475">
                  <c:v>-18.2271</c:v>
                </c:pt>
                <c:pt idx="8476">
                  <c:v>-18.242799999999999</c:v>
                </c:pt>
                <c:pt idx="8477">
                  <c:v>-18.280100000000001</c:v>
                </c:pt>
                <c:pt idx="8478">
                  <c:v>-18.305099999999999</c:v>
                </c:pt>
                <c:pt idx="8479">
                  <c:v>-18.321100000000001</c:v>
                </c:pt>
                <c:pt idx="8480">
                  <c:v>-18.367799999999999</c:v>
                </c:pt>
                <c:pt idx="8481">
                  <c:v>-18.386700000000001</c:v>
                </c:pt>
                <c:pt idx="8482">
                  <c:v>-18.4161</c:v>
                </c:pt>
                <c:pt idx="8483">
                  <c:v>-18.4312</c:v>
                </c:pt>
                <c:pt idx="8484">
                  <c:v>-18.470099999999999</c:v>
                </c:pt>
                <c:pt idx="8485">
                  <c:v>-18.5015</c:v>
                </c:pt>
                <c:pt idx="8486">
                  <c:v>-18.521699999999999</c:v>
                </c:pt>
                <c:pt idx="8487">
                  <c:v>-18.534199999999998</c:v>
                </c:pt>
                <c:pt idx="8488">
                  <c:v>-18.59</c:v>
                </c:pt>
                <c:pt idx="8489">
                  <c:v>-18.6083</c:v>
                </c:pt>
                <c:pt idx="8490">
                  <c:v>-18.6312</c:v>
                </c:pt>
                <c:pt idx="8491">
                  <c:v>-18.645399999999999</c:v>
                </c:pt>
                <c:pt idx="8492">
                  <c:v>-18.690799999999999</c:v>
                </c:pt>
                <c:pt idx="8493">
                  <c:v>-18.7195</c:v>
                </c:pt>
                <c:pt idx="8494">
                  <c:v>-18.734300000000001</c:v>
                </c:pt>
                <c:pt idx="8495">
                  <c:v>-18.761800000000001</c:v>
                </c:pt>
                <c:pt idx="8496">
                  <c:v>-18.796600000000002</c:v>
                </c:pt>
                <c:pt idx="8497">
                  <c:v>-18.806000000000001</c:v>
                </c:pt>
                <c:pt idx="8498">
                  <c:v>-18.8477</c:v>
                </c:pt>
                <c:pt idx="8499">
                  <c:v>-18.875699999999998</c:v>
                </c:pt>
                <c:pt idx="8500">
                  <c:v>-18.898900000000001</c:v>
                </c:pt>
                <c:pt idx="8501">
                  <c:v>-18.920100000000001</c:v>
                </c:pt>
                <c:pt idx="8502">
                  <c:v>-18.954599999999999</c:v>
                </c:pt>
                <c:pt idx="8503">
                  <c:v>-18.9909</c:v>
                </c:pt>
                <c:pt idx="8504">
                  <c:v>-19.0076</c:v>
                </c:pt>
                <c:pt idx="8505">
                  <c:v>-19.037700000000001</c:v>
                </c:pt>
                <c:pt idx="8506">
                  <c:v>-19.070699999999999</c:v>
                </c:pt>
                <c:pt idx="8507">
                  <c:v>-19.099399999999999</c:v>
                </c:pt>
                <c:pt idx="8508">
                  <c:v>-19.132100000000001</c:v>
                </c:pt>
                <c:pt idx="8509">
                  <c:v>-19.148199999999999</c:v>
                </c:pt>
                <c:pt idx="8510">
                  <c:v>-19.180599999999998</c:v>
                </c:pt>
                <c:pt idx="8511">
                  <c:v>-19.203900000000001</c:v>
                </c:pt>
                <c:pt idx="8512">
                  <c:v>-19.243600000000001</c:v>
                </c:pt>
              </c:numCache>
            </c:numRef>
          </c:yVal>
          <c:smooth val="0"/>
          <c:extLst>
            <c:ext xmlns:c16="http://schemas.microsoft.com/office/drawing/2014/chart" uri="{C3380CC4-5D6E-409C-BE32-E72D297353CC}">
              <c16:uniqueId val="{00000000-C028-4FEB-A26C-E61DD3A0B268}"/>
            </c:ext>
          </c:extLst>
        </c:ser>
        <c:ser>
          <c:idx val="1"/>
          <c:order val="1"/>
          <c:tx>
            <c:v>blank</c:v>
          </c:tx>
          <c:spPr>
            <a:ln w="12700">
              <a:solidFill>
                <a:srgbClr val="FF0000"/>
              </a:solidFill>
            </a:ln>
          </c:spPr>
          <c:marker>
            <c:symbol val="none"/>
          </c:marker>
          <c:xVal>
            <c:numRef>
              <c:f>'CV IR FTIR test 5 10 17 de oxy'!$S$4:$S$7982</c:f>
              <c:numCache>
                <c:formatCode>0.00E+00</c:formatCode>
                <c:ptCount val="7979"/>
                <c:pt idx="0">
                  <c:v>-0.1101249</c:v>
                </c:pt>
                <c:pt idx="1">
                  <c:v>-0.11113870000000001</c:v>
                </c:pt>
                <c:pt idx="2">
                  <c:v>-0.1121486</c:v>
                </c:pt>
                <c:pt idx="3">
                  <c:v>-0.11313010000000001</c:v>
                </c:pt>
                <c:pt idx="4">
                  <c:v>-0.1141356</c:v>
                </c:pt>
                <c:pt idx="5">
                  <c:v>-0.1151383</c:v>
                </c:pt>
                <c:pt idx="6">
                  <c:v>-0.11615130000000001</c:v>
                </c:pt>
                <c:pt idx="7">
                  <c:v>-0.11713170000000001</c:v>
                </c:pt>
                <c:pt idx="8">
                  <c:v>-0.1181382</c:v>
                </c:pt>
                <c:pt idx="9">
                  <c:v>-0.1191315</c:v>
                </c:pt>
                <c:pt idx="10">
                  <c:v>-0.12014370000000001</c:v>
                </c:pt>
                <c:pt idx="11">
                  <c:v>-0.1211431</c:v>
                </c:pt>
                <c:pt idx="12">
                  <c:v>-0.12212990000000001</c:v>
                </c:pt>
                <c:pt idx="13">
                  <c:v>-0.12313540000000001</c:v>
                </c:pt>
                <c:pt idx="14">
                  <c:v>-0.12413170000000001</c:v>
                </c:pt>
                <c:pt idx="15">
                  <c:v>-0.12515690000000002</c:v>
                </c:pt>
                <c:pt idx="16">
                  <c:v>-0.12613850000000001</c:v>
                </c:pt>
                <c:pt idx="17">
                  <c:v>-0.12713530000000001</c:v>
                </c:pt>
                <c:pt idx="18">
                  <c:v>-0.1281388</c:v>
                </c:pt>
                <c:pt idx="19">
                  <c:v>-0.12913820000000001</c:v>
                </c:pt>
                <c:pt idx="20">
                  <c:v>-0.13013640000000001</c:v>
                </c:pt>
                <c:pt idx="21">
                  <c:v>-0.1311409</c:v>
                </c:pt>
                <c:pt idx="22">
                  <c:v>-0.13212770000000001</c:v>
                </c:pt>
                <c:pt idx="23">
                  <c:v>-0.1331417</c:v>
                </c:pt>
                <c:pt idx="24">
                  <c:v>-0.13414780000000001</c:v>
                </c:pt>
                <c:pt idx="25">
                  <c:v>-0.13514609999999999</c:v>
                </c:pt>
                <c:pt idx="26">
                  <c:v>-0.1361414</c:v>
                </c:pt>
                <c:pt idx="27">
                  <c:v>-0.13711990000000002</c:v>
                </c:pt>
                <c:pt idx="28">
                  <c:v>-0.1381415</c:v>
                </c:pt>
                <c:pt idx="29">
                  <c:v>-0.13913530000000002</c:v>
                </c:pt>
                <c:pt idx="30">
                  <c:v>-0.1401423</c:v>
                </c:pt>
                <c:pt idx="31">
                  <c:v>-0.14115060000000001</c:v>
                </c:pt>
                <c:pt idx="32">
                  <c:v>-0.1421287</c:v>
                </c:pt>
                <c:pt idx="33">
                  <c:v>-0.1431248</c:v>
                </c:pt>
                <c:pt idx="34">
                  <c:v>-0.14414280000000002</c:v>
                </c:pt>
                <c:pt idx="35">
                  <c:v>-0.14511740000000001</c:v>
                </c:pt>
                <c:pt idx="36">
                  <c:v>-0.14613510000000002</c:v>
                </c:pt>
                <c:pt idx="37">
                  <c:v>-0.1471353</c:v>
                </c:pt>
                <c:pt idx="38">
                  <c:v>-0.14814870000000002</c:v>
                </c:pt>
                <c:pt idx="39">
                  <c:v>-0.14914460000000002</c:v>
                </c:pt>
                <c:pt idx="40">
                  <c:v>-0.1501382</c:v>
                </c:pt>
                <c:pt idx="41">
                  <c:v>-0.15116489999999999</c:v>
                </c:pt>
                <c:pt idx="42">
                  <c:v>-0.15213370000000001</c:v>
                </c:pt>
                <c:pt idx="43">
                  <c:v>-0.15314850000000002</c:v>
                </c:pt>
                <c:pt idx="44">
                  <c:v>-0.15414320000000001</c:v>
                </c:pt>
                <c:pt idx="45">
                  <c:v>-0.15513280000000002</c:v>
                </c:pt>
                <c:pt idx="46">
                  <c:v>-0.15613440000000001</c:v>
                </c:pt>
                <c:pt idx="47">
                  <c:v>-0.15714220000000001</c:v>
                </c:pt>
                <c:pt idx="48">
                  <c:v>-0.158495</c:v>
                </c:pt>
                <c:pt idx="49">
                  <c:v>-0.15987030000000002</c:v>
                </c:pt>
                <c:pt idx="50">
                  <c:v>-0.16084590000000001</c:v>
                </c:pt>
                <c:pt idx="51">
                  <c:v>-0.16185240000000001</c:v>
                </c:pt>
                <c:pt idx="52">
                  <c:v>-0.1628367</c:v>
                </c:pt>
                <c:pt idx="53">
                  <c:v>-0.1638318</c:v>
                </c:pt>
                <c:pt idx="54">
                  <c:v>-0.1648638</c:v>
                </c:pt>
                <c:pt idx="55">
                  <c:v>-0.16584589999999999</c:v>
                </c:pt>
                <c:pt idx="56">
                  <c:v>-0.16684950000000001</c:v>
                </c:pt>
                <c:pt idx="57">
                  <c:v>-0.16784480000000002</c:v>
                </c:pt>
                <c:pt idx="58">
                  <c:v>-0.16883930000000003</c:v>
                </c:pt>
                <c:pt idx="59">
                  <c:v>-0.169846</c:v>
                </c:pt>
                <c:pt idx="60">
                  <c:v>-0.17085339999999999</c:v>
                </c:pt>
                <c:pt idx="61">
                  <c:v>-0.17184050000000001</c:v>
                </c:pt>
                <c:pt idx="62">
                  <c:v>-0.17285420000000001</c:v>
                </c:pt>
                <c:pt idx="63">
                  <c:v>-0.17387330000000001</c:v>
                </c:pt>
                <c:pt idx="64">
                  <c:v>-0.1748478</c:v>
                </c:pt>
                <c:pt idx="65">
                  <c:v>-0.1758459</c:v>
                </c:pt>
                <c:pt idx="66">
                  <c:v>-0.17685129999999999</c:v>
                </c:pt>
                <c:pt idx="67">
                  <c:v>-0.17784749999999999</c:v>
                </c:pt>
                <c:pt idx="68">
                  <c:v>-0.17886000000000002</c:v>
                </c:pt>
                <c:pt idx="69">
                  <c:v>-0.17985950000000001</c:v>
                </c:pt>
                <c:pt idx="70">
                  <c:v>-0.180843</c:v>
                </c:pt>
                <c:pt idx="71">
                  <c:v>-0.18184420000000001</c:v>
                </c:pt>
                <c:pt idx="72">
                  <c:v>-0.18283969999999999</c:v>
                </c:pt>
                <c:pt idx="73">
                  <c:v>-0.18385030000000002</c:v>
                </c:pt>
                <c:pt idx="74">
                  <c:v>-0.18485370000000001</c:v>
                </c:pt>
                <c:pt idx="75">
                  <c:v>-0.18583559999999999</c:v>
                </c:pt>
                <c:pt idx="76">
                  <c:v>-0.1868273</c:v>
                </c:pt>
                <c:pt idx="77">
                  <c:v>-0.18785380000000002</c:v>
                </c:pt>
                <c:pt idx="78">
                  <c:v>-0.18883720000000001</c:v>
                </c:pt>
                <c:pt idx="79">
                  <c:v>-0.18983660000000002</c:v>
                </c:pt>
                <c:pt idx="80">
                  <c:v>-0.1908416</c:v>
                </c:pt>
                <c:pt idx="81">
                  <c:v>-0.1918492</c:v>
                </c:pt>
                <c:pt idx="82">
                  <c:v>-0.19283919999999999</c:v>
                </c:pt>
                <c:pt idx="83">
                  <c:v>-0.19385659999999999</c:v>
                </c:pt>
                <c:pt idx="84">
                  <c:v>-0.19484190000000001</c:v>
                </c:pt>
                <c:pt idx="85">
                  <c:v>-0.19583510000000001</c:v>
                </c:pt>
                <c:pt idx="86">
                  <c:v>-0.19684309999999999</c:v>
                </c:pt>
                <c:pt idx="87">
                  <c:v>-0.19784010000000002</c:v>
                </c:pt>
                <c:pt idx="88">
                  <c:v>-0.1988607</c:v>
                </c:pt>
                <c:pt idx="89">
                  <c:v>-0.19984840000000001</c:v>
                </c:pt>
                <c:pt idx="90">
                  <c:v>-0.200826</c:v>
                </c:pt>
                <c:pt idx="91">
                  <c:v>-0.20184099999999999</c:v>
                </c:pt>
                <c:pt idx="92">
                  <c:v>-0.20283699999999999</c:v>
                </c:pt>
                <c:pt idx="93">
                  <c:v>-0.20383200000000001</c:v>
                </c:pt>
                <c:pt idx="94">
                  <c:v>-0.204846</c:v>
                </c:pt>
                <c:pt idx="95">
                  <c:v>-0.20583099999999999</c:v>
                </c:pt>
                <c:pt idx="96">
                  <c:v>-0.20683000000000001</c:v>
                </c:pt>
                <c:pt idx="97">
                  <c:v>-0.20783200000000002</c:v>
                </c:pt>
                <c:pt idx="98">
                  <c:v>-0.20884000000000003</c:v>
                </c:pt>
                <c:pt idx="99">
                  <c:v>-0.20982899999999999</c:v>
                </c:pt>
                <c:pt idx="100">
                  <c:v>-0.21082500000000001</c:v>
                </c:pt>
                <c:pt idx="101">
                  <c:v>-0.21184</c:v>
                </c:pt>
                <c:pt idx="102">
                  <c:v>-0.212838</c:v>
                </c:pt>
                <c:pt idx="103">
                  <c:v>-0.21382800000000002</c:v>
                </c:pt>
                <c:pt idx="104">
                  <c:v>-0.21482499999999999</c:v>
                </c:pt>
                <c:pt idx="105">
                  <c:v>-0.215831</c:v>
                </c:pt>
                <c:pt idx="106">
                  <c:v>-0.21682800000000002</c:v>
                </c:pt>
                <c:pt idx="107">
                  <c:v>-0.21783000000000002</c:v>
                </c:pt>
                <c:pt idx="108">
                  <c:v>-0.21882400000000002</c:v>
                </c:pt>
                <c:pt idx="109">
                  <c:v>-0.219834</c:v>
                </c:pt>
                <c:pt idx="110">
                  <c:v>-0.22082200000000002</c:v>
                </c:pt>
                <c:pt idx="111">
                  <c:v>-0.22182299999999999</c:v>
                </c:pt>
                <c:pt idx="112">
                  <c:v>-0.222827</c:v>
                </c:pt>
                <c:pt idx="113">
                  <c:v>-0.223829</c:v>
                </c:pt>
                <c:pt idx="114">
                  <c:v>-0.22481600000000002</c:v>
                </c:pt>
                <c:pt idx="115">
                  <c:v>-0.225828</c:v>
                </c:pt>
                <c:pt idx="116">
                  <c:v>-0.22681000000000001</c:v>
                </c:pt>
                <c:pt idx="117">
                  <c:v>-0.22783400000000001</c:v>
                </c:pt>
                <c:pt idx="118">
                  <c:v>-0.228827</c:v>
                </c:pt>
                <c:pt idx="119">
                  <c:v>-0.229824</c:v>
                </c:pt>
                <c:pt idx="120">
                  <c:v>-0.23081200000000002</c:v>
                </c:pt>
                <c:pt idx="121">
                  <c:v>-0.23183100000000001</c:v>
                </c:pt>
                <c:pt idx="122">
                  <c:v>-0.232823</c:v>
                </c:pt>
                <c:pt idx="123">
                  <c:v>-0.233824</c:v>
                </c:pt>
                <c:pt idx="124">
                  <c:v>-0.234816</c:v>
                </c:pt>
                <c:pt idx="125">
                  <c:v>-0.23582</c:v>
                </c:pt>
                <c:pt idx="126">
                  <c:v>-0.23683300000000002</c:v>
                </c:pt>
                <c:pt idx="127">
                  <c:v>-0.23783000000000001</c:v>
                </c:pt>
                <c:pt idx="128">
                  <c:v>-0.23883599999999999</c:v>
                </c:pt>
                <c:pt idx="129">
                  <c:v>-0.23982500000000001</c:v>
                </c:pt>
                <c:pt idx="130">
                  <c:v>-0.24080599999999999</c:v>
                </c:pt>
                <c:pt idx="131">
                  <c:v>-0.24181900000000001</c:v>
                </c:pt>
                <c:pt idx="132">
                  <c:v>-0.24283199999999999</c:v>
                </c:pt>
                <c:pt idx="133">
                  <c:v>-0.243839</c:v>
                </c:pt>
                <c:pt idx="134">
                  <c:v>-0.24482100000000001</c:v>
                </c:pt>
                <c:pt idx="135">
                  <c:v>-0.245813</c:v>
                </c:pt>
                <c:pt idx="136">
                  <c:v>-0.24682300000000001</c:v>
                </c:pt>
                <c:pt idx="137">
                  <c:v>-0.24779800000000002</c:v>
                </c:pt>
                <c:pt idx="138">
                  <c:v>-0.24881800000000001</c:v>
                </c:pt>
                <c:pt idx="139">
                  <c:v>-0.249837</c:v>
                </c:pt>
                <c:pt idx="140">
                  <c:v>-0.25082300000000002</c:v>
                </c:pt>
                <c:pt idx="141">
                  <c:v>-0.25181399999999998</c:v>
                </c:pt>
                <c:pt idx="142">
                  <c:v>-0.25282399999999999</c:v>
                </c:pt>
                <c:pt idx="143">
                  <c:v>-0.25382499999999997</c:v>
                </c:pt>
                <c:pt idx="144">
                  <c:v>-0.25484400000000001</c:v>
                </c:pt>
                <c:pt idx="145">
                  <c:v>-0.255824</c:v>
                </c:pt>
                <c:pt idx="146">
                  <c:v>-0.256832</c:v>
                </c:pt>
                <c:pt idx="147">
                  <c:v>-0.25782700000000003</c:v>
                </c:pt>
                <c:pt idx="148">
                  <c:v>-0.25881300000000002</c:v>
                </c:pt>
                <c:pt idx="149">
                  <c:v>-0.25981500000000002</c:v>
                </c:pt>
                <c:pt idx="150">
                  <c:v>-0.26081200000000004</c:v>
                </c:pt>
                <c:pt idx="151">
                  <c:v>-0.26183000000000001</c:v>
                </c:pt>
                <c:pt idx="152">
                  <c:v>-0.26281200000000005</c:v>
                </c:pt>
                <c:pt idx="153">
                  <c:v>-0.26382</c:v>
                </c:pt>
                <c:pt idx="154">
                  <c:v>-0.26482499999999998</c:v>
                </c:pt>
                <c:pt idx="155">
                  <c:v>-0.265818</c:v>
                </c:pt>
                <c:pt idx="156">
                  <c:v>-0.26682899999999998</c:v>
                </c:pt>
                <c:pt idx="157">
                  <c:v>-0.26782</c:v>
                </c:pt>
                <c:pt idx="158">
                  <c:v>-0.268812</c:v>
                </c:pt>
                <c:pt idx="159">
                  <c:v>-0.26980500000000002</c:v>
                </c:pt>
                <c:pt idx="160">
                  <c:v>-0.27080500000000002</c:v>
                </c:pt>
                <c:pt idx="161">
                  <c:v>-0.27180599999999999</c:v>
                </c:pt>
                <c:pt idx="162">
                  <c:v>-0.27279900000000001</c:v>
                </c:pt>
                <c:pt idx="163">
                  <c:v>-0.27379700000000001</c:v>
                </c:pt>
                <c:pt idx="164">
                  <c:v>-0.27481100000000003</c:v>
                </c:pt>
                <c:pt idx="165">
                  <c:v>-0.275812</c:v>
                </c:pt>
                <c:pt idx="166">
                  <c:v>-0.27679600000000004</c:v>
                </c:pt>
                <c:pt idx="167">
                  <c:v>-0.27782700000000005</c:v>
                </c:pt>
                <c:pt idx="168">
                  <c:v>-0.27879799999999999</c:v>
                </c:pt>
                <c:pt idx="169">
                  <c:v>-0.27979900000000002</c:v>
                </c:pt>
                <c:pt idx="170">
                  <c:v>-0.28078400000000003</c:v>
                </c:pt>
                <c:pt idx="171">
                  <c:v>-0.281804</c:v>
                </c:pt>
                <c:pt idx="172">
                  <c:v>-0.28278900000000001</c:v>
                </c:pt>
                <c:pt idx="173">
                  <c:v>-0.28379900000000002</c:v>
                </c:pt>
                <c:pt idx="174">
                  <c:v>-0.284773</c:v>
                </c:pt>
                <c:pt idx="175">
                  <c:v>-0.28578400000000004</c:v>
                </c:pt>
                <c:pt idx="176">
                  <c:v>-0.28678800000000004</c:v>
                </c:pt>
                <c:pt idx="177">
                  <c:v>-0.28780099999999997</c:v>
                </c:pt>
                <c:pt idx="178">
                  <c:v>-0.28879500000000002</c:v>
                </c:pt>
                <c:pt idx="179">
                  <c:v>-0.28978800000000005</c:v>
                </c:pt>
                <c:pt idx="180">
                  <c:v>-0.29080400000000001</c:v>
                </c:pt>
                <c:pt idx="181">
                  <c:v>-0.291792</c:v>
                </c:pt>
                <c:pt idx="182">
                  <c:v>-0.29280400000000001</c:v>
                </c:pt>
                <c:pt idx="183">
                  <c:v>-0.29377799999999998</c:v>
                </c:pt>
                <c:pt idx="184">
                  <c:v>-0.29479900000000003</c:v>
                </c:pt>
                <c:pt idx="185">
                  <c:v>-0.29579299999999997</c:v>
                </c:pt>
                <c:pt idx="186">
                  <c:v>-0.29719000000000001</c:v>
                </c:pt>
                <c:pt idx="187">
                  <c:v>-0.29853000000000002</c:v>
                </c:pt>
                <c:pt idx="188">
                  <c:v>-0.29953299999999999</c:v>
                </c:pt>
                <c:pt idx="189">
                  <c:v>-0.30053200000000002</c:v>
                </c:pt>
                <c:pt idx="190">
                  <c:v>-0.30154500000000001</c:v>
                </c:pt>
                <c:pt idx="191">
                  <c:v>-0.30255200000000004</c:v>
                </c:pt>
                <c:pt idx="192">
                  <c:v>-0.303533</c:v>
                </c:pt>
                <c:pt idx="193">
                  <c:v>-0.30453399999999997</c:v>
                </c:pt>
                <c:pt idx="194">
                  <c:v>-0.30555399999999999</c:v>
                </c:pt>
                <c:pt idx="195">
                  <c:v>-0.30652000000000001</c:v>
                </c:pt>
                <c:pt idx="196">
                  <c:v>-0.30752100000000004</c:v>
                </c:pt>
                <c:pt idx="197">
                  <c:v>-0.30850900000000003</c:v>
                </c:pt>
                <c:pt idx="198">
                  <c:v>-0.30950800000000001</c:v>
                </c:pt>
                <c:pt idx="199">
                  <c:v>-0.31051099999999998</c:v>
                </c:pt>
                <c:pt idx="200">
                  <c:v>-0.31151899999999999</c:v>
                </c:pt>
                <c:pt idx="201">
                  <c:v>-0.31254500000000002</c:v>
                </c:pt>
                <c:pt idx="202">
                  <c:v>-0.31351800000000002</c:v>
                </c:pt>
                <c:pt idx="203">
                  <c:v>-0.31451799999999996</c:v>
                </c:pt>
                <c:pt idx="204">
                  <c:v>-0.31552199999999997</c:v>
                </c:pt>
                <c:pt idx="205">
                  <c:v>-0.31652599999999997</c:v>
                </c:pt>
                <c:pt idx="206">
                  <c:v>-0.31751400000000002</c:v>
                </c:pt>
                <c:pt idx="207">
                  <c:v>-0.318521</c:v>
                </c:pt>
                <c:pt idx="208">
                  <c:v>-0.31952900000000001</c:v>
                </c:pt>
                <c:pt idx="209">
                  <c:v>-0.320517</c:v>
                </c:pt>
                <c:pt idx="210">
                  <c:v>-0.32152700000000001</c:v>
                </c:pt>
                <c:pt idx="211">
                  <c:v>-0.32250000000000001</c:v>
                </c:pt>
                <c:pt idx="212">
                  <c:v>-0.32351200000000002</c:v>
                </c:pt>
                <c:pt idx="213">
                  <c:v>-0.324519</c:v>
                </c:pt>
                <c:pt idx="214">
                  <c:v>-0.32553399999999999</c:v>
                </c:pt>
                <c:pt idx="215">
                  <c:v>-0.32653599999999999</c:v>
                </c:pt>
                <c:pt idx="216">
                  <c:v>-0.32750500000000005</c:v>
                </c:pt>
                <c:pt idx="217">
                  <c:v>-0.32852300000000001</c:v>
                </c:pt>
                <c:pt idx="218">
                  <c:v>-0.32951399999999997</c:v>
                </c:pt>
                <c:pt idx="219">
                  <c:v>-0.330507</c:v>
                </c:pt>
                <c:pt idx="220">
                  <c:v>-0.33153100000000002</c:v>
                </c:pt>
                <c:pt idx="221">
                  <c:v>-0.33251900000000001</c:v>
                </c:pt>
                <c:pt idx="222">
                  <c:v>-0.33350099999999999</c:v>
                </c:pt>
                <c:pt idx="223">
                  <c:v>-0.33452999999999999</c:v>
                </c:pt>
                <c:pt idx="224">
                  <c:v>-0.33552799999999999</c:v>
                </c:pt>
                <c:pt idx="225">
                  <c:v>-0.336507</c:v>
                </c:pt>
                <c:pt idx="226">
                  <c:v>-0.33751399999999998</c:v>
                </c:pt>
                <c:pt idx="227">
                  <c:v>-0.33851300000000001</c:v>
                </c:pt>
                <c:pt idx="228">
                  <c:v>-0.33952100000000002</c:v>
                </c:pt>
                <c:pt idx="229">
                  <c:v>-0.34052000000000004</c:v>
                </c:pt>
                <c:pt idx="230">
                  <c:v>-0.34152000000000005</c:v>
                </c:pt>
                <c:pt idx="231">
                  <c:v>-0.342503</c:v>
                </c:pt>
                <c:pt idx="232">
                  <c:v>-0.34349299999999999</c:v>
                </c:pt>
                <c:pt idx="233">
                  <c:v>-0.34450999999999998</c:v>
                </c:pt>
                <c:pt idx="234">
                  <c:v>-0.34550700000000001</c:v>
                </c:pt>
                <c:pt idx="235">
                  <c:v>-0.34651200000000004</c:v>
                </c:pt>
                <c:pt idx="236">
                  <c:v>-0.34750300000000001</c:v>
                </c:pt>
                <c:pt idx="237">
                  <c:v>-0.34849600000000003</c:v>
                </c:pt>
                <c:pt idx="238">
                  <c:v>-0.34949399999999997</c:v>
                </c:pt>
                <c:pt idx="239">
                  <c:v>-0.35050300000000001</c:v>
                </c:pt>
                <c:pt idx="240">
                  <c:v>-0.35150400000000004</c:v>
                </c:pt>
                <c:pt idx="241">
                  <c:v>-0.35250499999999996</c:v>
                </c:pt>
                <c:pt idx="242">
                  <c:v>-0.353487</c:v>
                </c:pt>
                <c:pt idx="243">
                  <c:v>-0.35450400000000004</c:v>
                </c:pt>
                <c:pt idx="244">
                  <c:v>-0.355514</c:v>
                </c:pt>
                <c:pt idx="245">
                  <c:v>-0.35649799999999998</c:v>
                </c:pt>
                <c:pt idx="246">
                  <c:v>-0.35750899999999997</c:v>
                </c:pt>
                <c:pt idx="247">
                  <c:v>-0.35849399999999998</c:v>
                </c:pt>
                <c:pt idx="248">
                  <c:v>-0.35949399999999998</c:v>
                </c:pt>
                <c:pt idx="249">
                  <c:v>-0.36049100000000001</c:v>
                </c:pt>
                <c:pt idx="250">
                  <c:v>-0.361483</c:v>
                </c:pt>
                <c:pt idx="251">
                  <c:v>-0.36249699999999996</c:v>
                </c:pt>
                <c:pt idx="252">
                  <c:v>-0.363487</c:v>
                </c:pt>
                <c:pt idx="253">
                  <c:v>-0.36450199999999999</c:v>
                </c:pt>
                <c:pt idx="254">
                  <c:v>-0.36550199999999999</c:v>
                </c:pt>
                <c:pt idx="255">
                  <c:v>-0.36649500000000002</c:v>
                </c:pt>
                <c:pt idx="256">
                  <c:v>-0.36750700000000003</c:v>
                </c:pt>
                <c:pt idx="257">
                  <c:v>-0.36849200000000004</c:v>
                </c:pt>
                <c:pt idx="258">
                  <c:v>-0.36950499999999997</c:v>
                </c:pt>
                <c:pt idx="259">
                  <c:v>-0.37047799999999997</c:v>
                </c:pt>
                <c:pt idx="260">
                  <c:v>-0.37149100000000002</c:v>
                </c:pt>
                <c:pt idx="261">
                  <c:v>-0.37248700000000001</c:v>
                </c:pt>
                <c:pt idx="262">
                  <c:v>-0.37349299999999996</c:v>
                </c:pt>
                <c:pt idx="263">
                  <c:v>-0.37449200000000005</c:v>
                </c:pt>
                <c:pt idx="264">
                  <c:v>-0.37548800000000004</c:v>
                </c:pt>
                <c:pt idx="265">
                  <c:v>-0.37646900000000005</c:v>
                </c:pt>
                <c:pt idx="266">
                  <c:v>-0.37748899999999996</c:v>
                </c:pt>
                <c:pt idx="267">
                  <c:v>-0.37849500000000003</c:v>
                </c:pt>
                <c:pt idx="268">
                  <c:v>-0.37948700000000002</c:v>
                </c:pt>
                <c:pt idx="269">
                  <c:v>-0.38048899999999997</c:v>
                </c:pt>
                <c:pt idx="270">
                  <c:v>-0.38148800000000005</c:v>
                </c:pt>
                <c:pt idx="271">
                  <c:v>-0.38249100000000003</c:v>
                </c:pt>
                <c:pt idx="272">
                  <c:v>-0.38346800000000003</c:v>
                </c:pt>
                <c:pt idx="273">
                  <c:v>-0.38448599999999999</c:v>
                </c:pt>
                <c:pt idx="274">
                  <c:v>-0.385494</c:v>
                </c:pt>
                <c:pt idx="275">
                  <c:v>-0.38647100000000001</c:v>
                </c:pt>
                <c:pt idx="276">
                  <c:v>-0.38749200000000006</c:v>
                </c:pt>
                <c:pt idx="277">
                  <c:v>-0.38847500000000001</c:v>
                </c:pt>
                <c:pt idx="278">
                  <c:v>-0.38949900000000004</c:v>
                </c:pt>
                <c:pt idx="279">
                  <c:v>-0.39048800000000006</c:v>
                </c:pt>
                <c:pt idx="280">
                  <c:v>-0.39148700000000003</c:v>
                </c:pt>
                <c:pt idx="281">
                  <c:v>-0.39249299999999998</c:v>
                </c:pt>
                <c:pt idx="282">
                  <c:v>-0.39348800000000006</c:v>
                </c:pt>
                <c:pt idx="283">
                  <c:v>-0.39447699999999997</c:v>
                </c:pt>
                <c:pt idx="284">
                  <c:v>-0.39547699999999997</c:v>
                </c:pt>
                <c:pt idx="285">
                  <c:v>-0.39648799999999995</c:v>
                </c:pt>
                <c:pt idx="286">
                  <c:v>-0.39747100000000002</c:v>
                </c:pt>
                <c:pt idx="287">
                  <c:v>-0.39846700000000002</c:v>
                </c:pt>
                <c:pt idx="288">
                  <c:v>-0.39948600000000001</c:v>
                </c:pt>
                <c:pt idx="289">
                  <c:v>-0.40047200000000005</c:v>
                </c:pt>
                <c:pt idx="290">
                  <c:v>-0.40148099999999998</c:v>
                </c:pt>
                <c:pt idx="291">
                  <c:v>-0.40246899999999997</c:v>
                </c:pt>
                <c:pt idx="292">
                  <c:v>-0.40347699999999997</c:v>
                </c:pt>
                <c:pt idx="293">
                  <c:v>-0.40449100000000004</c:v>
                </c:pt>
                <c:pt idx="294">
                  <c:v>-0.40548200000000001</c:v>
                </c:pt>
                <c:pt idx="295">
                  <c:v>-0.40647</c:v>
                </c:pt>
                <c:pt idx="296">
                  <c:v>-0.40748600000000001</c:v>
                </c:pt>
                <c:pt idx="297">
                  <c:v>-0.40846899999999997</c:v>
                </c:pt>
                <c:pt idx="298">
                  <c:v>-0.40947999999999996</c:v>
                </c:pt>
                <c:pt idx="299">
                  <c:v>-0.41046800000000006</c:v>
                </c:pt>
                <c:pt idx="300">
                  <c:v>-0.41147699999999998</c:v>
                </c:pt>
                <c:pt idx="301">
                  <c:v>-0.41248799999999997</c:v>
                </c:pt>
                <c:pt idx="302">
                  <c:v>-0.41347599999999995</c:v>
                </c:pt>
                <c:pt idx="303">
                  <c:v>-0.41446899999999998</c:v>
                </c:pt>
                <c:pt idx="304">
                  <c:v>-0.415462</c:v>
                </c:pt>
                <c:pt idx="305">
                  <c:v>-0.41647299999999998</c:v>
                </c:pt>
                <c:pt idx="306">
                  <c:v>-0.41747800000000002</c:v>
                </c:pt>
                <c:pt idx="307">
                  <c:v>-0.41847400000000001</c:v>
                </c:pt>
                <c:pt idx="308">
                  <c:v>-0.41946600000000001</c:v>
                </c:pt>
                <c:pt idx="309">
                  <c:v>-0.42047800000000002</c:v>
                </c:pt>
                <c:pt idx="310">
                  <c:v>-0.42147599999999996</c:v>
                </c:pt>
                <c:pt idx="311">
                  <c:v>-0.42247999999999997</c:v>
                </c:pt>
                <c:pt idx="312">
                  <c:v>-0.42348399999999997</c:v>
                </c:pt>
                <c:pt idx="313">
                  <c:v>-0.42447199999999996</c:v>
                </c:pt>
                <c:pt idx="314">
                  <c:v>-0.42546799999999996</c:v>
                </c:pt>
                <c:pt idx="315">
                  <c:v>-0.426458</c:v>
                </c:pt>
                <c:pt idx="316">
                  <c:v>-0.42747599999999997</c:v>
                </c:pt>
                <c:pt idx="317">
                  <c:v>-0.42847000000000002</c:v>
                </c:pt>
                <c:pt idx="318">
                  <c:v>-0.429477</c:v>
                </c:pt>
                <c:pt idx="319">
                  <c:v>-0.43047000000000002</c:v>
                </c:pt>
                <c:pt idx="320">
                  <c:v>-0.43145699999999998</c:v>
                </c:pt>
                <c:pt idx="321">
                  <c:v>-0.43248200000000003</c:v>
                </c:pt>
                <c:pt idx="322">
                  <c:v>-0.43346399999999996</c:v>
                </c:pt>
                <c:pt idx="323">
                  <c:v>-0.43447100000000005</c:v>
                </c:pt>
                <c:pt idx="324">
                  <c:v>-0.43546899999999999</c:v>
                </c:pt>
                <c:pt idx="325">
                  <c:v>-0.43646099999999999</c:v>
                </c:pt>
                <c:pt idx="326">
                  <c:v>-0.43746700000000005</c:v>
                </c:pt>
                <c:pt idx="327">
                  <c:v>-0.43847800000000003</c:v>
                </c:pt>
                <c:pt idx="328">
                  <c:v>-0.43946499999999999</c:v>
                </c:pt>
                <c:pt idx="329">
                  <c:v>-0.44046399999999997</c:v>
                </c:pt>
                <c:pt idx="330">
                  <c:v>-0.44146399999999997</c:v>
                </c:pt>
                <c:pt idx="331">
                  <c:v>-0.44247000000000003</c:v>
                </c:pt>
                <c:pt idx="332">
                  <c:v>-0.44346700000000006</c:v>
                </c:pt>
                <c:pt idx="333">
                  <c:v>-0.44447199999999998</c:v>
                </c:pt>
                <c:pt idx="334">
                  <c:v>-0.44547499999999995</c:v>
                </c:pt>
                <c:pt idx="335">
                  <c:v>-0.44647099999999995</c:v>
                </c:pt>
                <c:pt idx="336">
                  <c:v>-0.44750299999999998</c:v>
                </c:pt>
                <c:pt idx="337">
                  <c:v>-0.44847300000000001</c:v>
                </c:pt>
                <c:pt idx="338">
                  <c:v>-0.44946600000000003</c:v>
                </c:pt>
                <c:pt idx="339">
                  <c:v>-0.45044600000000001</c:v>
                </c:pt>
                <c:pt idx="340">
                  <c:v>-0.45147199999999998</c:v>
                </c:pt>
                <c:pt idx="341">
                  <c:v>-0.45248600000000005</c:v>
                </c:pt>
                <c:pt idx="342">
                  <c:v>-0.45348200000000005</c:v>
                </c:pt>
                <c:pt idx="343">
                  <c:v>-0.45446500000000001</c:v>
                </c:pt>
                <c:pt idx="344">
                  <c:v>-0.45545900000000006</c:v>
                </c:pt>
                <c:pt idx="345">
                  <c:v>-0.45648200000000005</c:v>
                </c:pt>
                <c:pt idx="346">
                  <c:v>-0.45746600000000004</c:v>
                </c:pt>
                <c:pt idx="347">
                  <c:v>-0.45846799999999999</c:v>
                </c:pt>
                <c:pt idx="348">
                  <c:v>-0.45947499999999997</c:v>
                </c:pt>
                <c:pt idx="349">
                  <c:v>-0.46044700000000005</c:v>
                </c:pt>
                <c:pt idx="350">
                  <c:v>-0.46145999999999998</c:v>
                </c:pt>
                <c:pt idx="351">
                  <c:v>-0.46246900000000002</c:v>
                </c:pt>
                <c:pt idx="352">
                  <c:v>-0.46349099999999999</c:v>
                </c:pt>
                <c:pt idx="353">
                  <c:v>-0.46443800000000002</c:v>
                </c:pt>
                <c:pt idx="354">
                  <c:v>-0.46546100000000001</c:v>
                </c:pt>
                <c:pt idx="355">
                  <c:v>-0.46648000000000001</c:v>
                </c:pt>
                <c:pt idx="356">
                  <c:v>-0.46746600000000005</c:v>
                </c:pt>
                <c:pt idx="357">
                  <c:v>-0.468476</c:v>
                </c:pt>
                <c:pt idx="358">
                  <c:v>-0.46947400000000006</c:v>
                </c:pt>
                <c:pt idx="359">
                  <c:v>-0.47045599999999999</c:v>
                </c:pt>
                <c:pt idx="360">
                  <c:v>-0.471468</c:v>
                </c:pt>
                <c:pt idx="361">
                  <c:v>-0.47248999999999997</c:v>
                </c:pt>
                <c:pt idx="362">
                  <c:v>-0.47346900000000003</c:v>
                </c:pt>
                <c:pt idx="363">
                  <c:v>-0.47444900000000001</c:v>
                </c:pt>
                <c:pt idx="364">
                  <c:v>-0.47545400000000004</c:v>
                </c:pt>
                <c:pt idx="365">
                  <c:v>-0.47646900000000003</c:v>
                </c:pt>
                <c:pt idx="366">
                  <c:v>-0.477468</c:v>
                </c:pt>
                <c:pt idx="367">
                  <c:v>-0.47845599999999999</c:v>
                </c:pt>
                <c:pt idx="368">
                  <c:v>-0.47946299999999997</c:v>
                </c:pt>
                <c:pt idx="369">
                  <c:v>-0.48044600000000004</c:v>
                </c:pt>
                <c:pt idx="370">
                  <c:v>-0.48145899999999997</c:v>
                </c:pt>
                <c:pt idx="371">
                  <c:v>-0.48244900000000002</c:v>
                </c:pt>
                <c:pt idx="372">
                  <c:v>-0.48346500000000003</c:v>
                </c:pt>
                <c:pt idx="373">
                  <c:v>-0.48444600000000004</c:v>
                </c:pt>
                <c:pt idx="374">
                  <c:v>-0.48546900000000004</c:v>
                </c:pt>
                <c:pt idx="375">
                  <c:v>-0.48646699999999998</c:v>
                </c:pt>
                <c:pt idx="376">
                  <c:v>-0.48745899999999998</c:v>
                </c:pt>
                <c:pt idx="377">
                  <c:v>-0.488452</c:v>
                </c:pt>
                <c:pt idx="378">
                  <c:v>-0.48944600000000005</c:v>
                </c:pt>
                <c:pt idx="379">
                  <c:v>-0.49045499999999997</c:v>
                </c:pt>
                <c:pt idx="380">
                  <c:v>-0.49146100000000004</c:v>
                </c:pt>
                <c:pt idx="381">
                  <c:v>-0.49246199999999996</c:v>
                </c:pt>
                <c:pt idx="382">
                  <c:v>-0.49346400000000001</c:v>
                </c:pt>
                <c:pt idx="383">
                  <c:v>-0.49445099999999997</c:v>
                </c:pt>
                <c:pt idx="384">
                  <c:v>-0.49546400000000002</c:v>
                </c:pt>
                <c:pt idx="385">
                  <c:v>-0.49646299999999999</c:v>
                </c:pt>
                <c:pt idx="386">
                  <c:v>-0.49746100000000004</c:v>
                </c:pt>
                <c:pt idx="387">
                  <c:v>-0.49846599999999996</c:v>
                </c:pt>
                <c:pt idx="388">
                  <c:v>-0.49945200000000001</c:v>
                </c:pt>
                <c:pt idx="389">
                  <c:v>-0.500448</c:v>
                </c:pt>
                <c:pt idx="390">
                  <c:v>-0.50145300000000004</c:v>
                </c:pt>
                <c:pt idx="391">
                  <c:v>-0.50245799999999996</c:v>
                </c:pt>
                <c:pt idx="392">
                  <c:v>-0.50345399999999996</c:v>
                </c:pt>
                <c:pt idx="393">
                  <c:v>-0.50446100000000005</c:v>
                </c:pt>
                <c:pt idx="394">
                  <c:v>-0.50544900000000004</c:v>
                </c:pt>
                <c:pt idx="395">
                  <c:v>-0.50643800000000005</c:v>
                </c:pt>
                <c:pt idx="396">
                  <c:v>-0.507463</c:v>
                </c:pt>
                <c:pt idx="397">
                  <c:v>-0.50844999999999996</c:v>
                </c:pt>
                <c:pt idx="398">
                  <c:v>-0.509459</c:v>
                </c:pt>
                <c:pt idx="399">
                  <c:v>-0.51046100000000005</c:v>
                </c:pt>
                <c:pt idx="400">
                  <c:v>-0.511459</c:v>
                </c:pt>
                <c:pt idx="401">
                  <c:v>-0.51245200000000002</c:v>
                </c:pt>
                <c:pt idx="402">
                  <c:v>-0.51344999999999996</c:v>
                </c:pt>
                <c:pt idx="403">
                  <c:v>-0.51444599999999996</c:v>
                </c:pt>
                <c:pt idx="404">
                  <c:v>-0.51544699999999999</c:v>
                </c:pt>
                <c:pt idx="405">
                  <c:v>-0.51644400000000001</c:v>
                </c:pt>
                <c:pt idx="406">
                  <c:v>-0.51745200000000002</c:v>
                </c:pt>
                <c:pt idx="407">
                  <c:v>-0.518451</c:v>
                </c:pt>
                <c:pt idx="408">
                  <c:v>-0.51945399999999997</c:v>
                </c:pt>
                <c:pt idx="409">
                  <c:v>-0.52044699999999999</c:v>
                </c:pt>
                <c:pt idx="410">
                  <c:v>-0.521455</c:v>
                </c:pt>
                <c:pt idx="411">
                  <c:v>-0.522451</c:v>
                </c:pt>
                <c:pt idx="412">
                  <c:v>-0.52344900000000005</c:v>
                </c:pt>
                <c:pt idx="413">
                  <c:v>-0.52444800000000003</c:v>
                </c:pt>
                <c:pt idx="414">
                  <c:v>-0.52546599999999999</c:v>
                </c:pt>
                <c:pt idx="415">
                  <c:v>-0.52644299999999999</c:v>
                </c:pt>
                <c:pt idx="416">
                  <c:v>-0.52744999999999997</c:v>
                </c:pt>
                <c:pt idx="417">
                  <c:v>-0.52845500000000001</c:v>
                </c:pt>
                <c:pt idx="418">
                  <c:v>-0.52946499999999996</c:v>
                </c:pt>
                <c:pt idx="419">
                  <c:v>-0.53046800000000005</c:v>
                </c:pt>
                <c:pt idx="420">
                  <c:v>-0.53146599999999999</c:v>
                </c:pt>
                <c:pt idx="421">
                  <c:v>-0.53246199999999999</c:v>
                </c:pt>
                <c:pt idx="422">
                  <c:v>-0.53344599999999998</c:v>
                </c:pt>
                <c:pt idx="423">
                  <c:v>-0.53446199999999999</c:v>
                </c:pt>
                <c:pt idx="424">
                  <c:v>-0.53544899999999995</c:v>
                </c:pt>
                <c:pt idx="425">
                  <c:v>-0.53645100000000001</c:v>
                </c:pt>
                <c:pt idx="426">
                  <c:v>-0.53744999999999998</c:v>
                </c:pt>
                <c:pt idx="427">
                  <c:v>-0.538443</c:v>
                </c:pt>
                <c:pt idx="428">
                  <c:v>-0.53944999999999999</c:v>
                </c:pt>
                <c:pt idx="429">
                  <c:v>-0.54044400000000004</c:v>
                </c:pt>
                <c:pt idx="430">
                  <c:v>-0.541462</c:v>
                </c:pt>
                <c:pt idx="431">
                  <c:v>-0.542439</c:v>
                </c:pt>
                <c:pt idx="432">
                  <c:v>-0.54342999999999997</c:v>
                </c:pt>
                <c:pt idx="433">
                  <c:v>-0.54442800000000002</c:v>
                </c:pt>
                <c:pt idx="434">
                  <c:v>-0.54545900000000003</c:v>
                </c:pt>
                <c:pt idx="435">
                  <c:v>-0.54645200000000005</c:v>
                </c:pt>
                <c:pt idx="436">
                  <c:v>-0.54743799999999998</c:v>
                </c:pt>
                <c:pt idx="437">
                  <c:v>-0.54843399999999998</c:v>
                </c:pt>
                <c:pt idx="438">
                  <c:v>-0.54944499999999996</c:v>
                </c:pt>
                <c:pt idx="439">
                  <c:v>-0.55045900000000003</c:v>
                </c:pt>
                <c:pt idx="440">
                  <c:v>-0.55145200000000005</c:v>
                </c:pt>
                <c:pt idx="441">
                  <c:v>-0.55242599999999997</c:v>
                </c:pt>
                <c:pt idx="442">
                  <c:v>-0.55342500000000006</c:v>
                </c:pt>
                <c:pt idx="443">
                  <c:v>-0.55442800000000003</c:v>
                </c:pt>
                <c:pt idx="444">
                  <c:v>-0.55544099999999996</c:v>
                </c:pt>
                <c:pt idx="445">
                  <c:v>-0.556446</c:v>
                </c:pt>
                <c:pt idx="446">
                  <c:v>-0.55743699999999996</c:v>
                </c:pt>
                <c:pt idx="447">
                  <c:v>-0.55844000000000005</c:v>
                </c:pt>
                <c:pt idx="448">
                  <c:v>-0.55944300000000002</c:v>
                </c:pt>
                <c:pt idx="449">
                  <c:v>-0.56042499999999995</c:v>
                </c:pt>
                <c:pt idx="450">
                  <c:v>-0.56145100000000003</c:v>
                </c:pt>
                <c:pt idx="451">
                  <c:v>-0.56245400000000001</c:v>
                </c:pt>
                <c:pt idx="452">
                  <c:v>-0.56342999999999999</c:v>
                </c:pt>
                <c:pt idx="453">
                  <c:v>-0.56443500000000002</c:v>
                </c:pt>
                <c:pt idx="454">
                  <c:v>-0.56544799999999995</c:v>
                </c:pt>
                <c:pt idx="455">
                  <c:v>-0.566442</c:v>
                </c:pt>
                <c:pt idx="456">
                  <c:v>-0.56742400000000004</c:v>
                </c:pt>
                <c:pt idx="457">
                  <c:v>-0.56845299999999999</c:v>
                </c:pt>
                <c:pt idx="458">
                  <c:v>-0.56945199999999996</c:v>
                </c:pt>
                <c:pt idx="459">
                  <c:v>-0.57043100000000002</c:v>
                </c:pt>
                <c:pt idx="460">
                  <c:v>-0.57144600000000001</c:v>
                </c:pt>
                <c:pt idx="461">
                  <c:v>-0.57242199999999999</c:v>
                </c:pt>
                <c:pt idx="462">
                  <c:v>-0.57343699999999997</c:v>
                </c:pt>
                <c:pt idx="463">
                  <c:v>-0.57442899999999997</c:v>
                </c:pt>
                <c:pt idx="464">
                  <c:v>-0.57543699999999998</c:v>
                </c:pt>
                <c:pt idx="465">
                  <c:v>-0.57641799999999999</c:v>
                </c:pt>
                <c:pt idx="466">
                  <c:v>-0.57742300000000002</c:v>
                </c:pt>
                <c:pt idx="467">
                  <c:v>-0.57841100000000001</c:v>
                </c:pt>
                <c:pt idx="468">
                  <c:v>-0.57942499999999997</c:v>
                </c:pt>
                <c:pt idx="469">
                  <c:v>-0.58042199999999999</c:v>
                </c:pt>
                <c:pt idx="470">
                  <c:v>-0.58142899999999997</c:v>
                </c:pt>
                <c:pt idx="471">
                  <c:v>-0.58242099999999997</c:v>
                </c:pt>
                <c:pt idx="472">
                  <c:v>-0.58340800000000004</c:v>
                </c:pt>
                <c:pt idx="473">
                  <c:v>-0.58477199999999996</c:v>
                </c:pt>
                <c:pt idx="474">
                  <c:v>-0.58612500000000001</c:v>
                </c:pt>
                <c:pt idx="475">
                  <c:v>-0.58712299999999995</c:v>
                </c:pt>
                <c:pt idx="476">
                  <c:v>-0.58812399999999998</c:v>
                </c:pt>
                <c:pt idx="477">
                  <c:v>-0.58913000000000004</c:v>
                </c:pt>
                <c:pt idx="478">
                  <c:v>-0.59013400000000005</c:v>
                </c:pt>
                <c:pt idx="479">
                  <c:v>-0.59113000000000004</c:v>
                </c:pt>
                <c:pt idx="480">
                  <c:v>-0.59212600000000004</c:v>
                </c:pt>
                <c:pt idx="481">
                  <c:v>-0.59311999999999998</c:v>
                </c:pt>
                <c:pt idx="482">
                  <c:v>-0.59412399999999999</c:v>
                </c:pt>
                <c:pt idx="483">
                  <c:v>-0.59514100000000003</c:v>
                </c:pt>
                <c:pt idx="484">
                  <c:v>-0.59613000000000005</c:v>
                </c:pt>
                <c:pt idx="485">
                  <c:v>-0.59713300000000002</c:v>
                </c:pt>
                <c:pt idx="486">
                  <c:v>-0.59810799999999997</c:v>
                </c:pt>
                <c:pt idx="487">
                  <c:v>-0.59912699999999997</c:v>
                </c:pt>
                <c:pt idx="488">
                  <c:v>-0.60013300000000003</c:v>
                </c:pt>
                <c:pt idx="489">
                  <c:v>-0.60113700000000003</c:v>
                </c:pt>
                <c:pt idx="490">
                  <c:v>-0.602136</c:v>
                </c:pt>
                <c:pt idx="491">
                  <c:v>-0.60313099999999997</c:v>
                </c:pt>
                <c:pt idx="492">
                  <c:v>-0.60413600000000001</c:v>
                </c:pt>
                <c:pt idx="493">
                  <c:v>-0.60513899999999998</c:v>
                </c:pt>
                <c:pt idx="494">
                  <c:v>-0.60613300000000003</c:v>
                </c:pt>
                <c:pt idx="495">
                  <c:v>-0.60712199999999994</c:v>
                </c:pt>
                <c:pt idx="496">
                  <c:v>-0.60814000000000001</c:v>
                </c:pt>
                <c:pt idx="497">
                  <c:v>-0.60915399999999997</c:v>
                </c:pt>
                <c:pt idx="498">
                  <c:v>-0.61015799999999998</c:v>
                </c:pt>
                <c:pt idx="499">
                  <c:v>-0.61112</c:v>
                </c:pt>
                <c:pt idx="500">
                  <c:v>-0.61213600000000001</c:v>
                </c:pt>
                <c:pt idx="501">
                  <c:v>-0.61312899999999992</c:v>
                </c:pt>
                <c:pt idx="502">
                  <c:v>-0.61412699999999998</c:v>
                </c:pt>
                <c:pt idx="503">
                  <c:v>-0.61512500000000003</c:v>
                </c:pt>
                <c:pt idx="504">
                  <c:v>-0.61613299999999993</c:v>
                </c:pt>
                <c:pt idx="505">
                  <c:v>-0.61712199999999995</c:v>
                </c:pt>
                <c:pt idx="506">
                  <c:v>-0.61812499999999992</c:v>
                </c:pt>
                <c:pt idx="507">
                  <c:v>-0.61910699999999996</c:v>
                </c:pt>
                <c:pt idx="508">
                  <c:v>-0.62012899999999993</c:v>
                </c:pt>
                <c:pt idx="509">
                  <c:v>-0.62110699999999996</c:v>
                </c:pt>
                <c:pt idx="510">
                  <c:v>-0.62211700000000003</c:v>
                </c:pt>
                <c:pt idx="511">
                  <c:v>-0.62312400000000001</c:v>
                </c:pt>
                <c:pt idx="512">
                  <c:v>-0.62413799999999997</c:v>
                </c:pt>
                <c:pt idx="513">
                  <c:v>-0.62512800000000002</c:v>
                </c:pt>
                <c:pt idx="514">
                  <c:v>-0.62611499999999998</c:v>
                </c:pt>
                <c:pt idx="515">
                  <c:v>-0.62711499999999998</c:v>
                </c:pt>
                <c:pt idx="516">
                  <c:v>-0.62815399999999999</c:v>
                </c:pt>
                <c:pt idx="517">
                  <c:v>-0.62911799999999996</c:v>
                </c:pt>
                <c:pt idx="518">
                  <c:v>-0.63012199999999996</c:v>
                </c:pt>
                <c:pt idx="519">
                  <c:v>-0.63111399999999995</c:v>
                </c:pt>
                <c:pt idx="520">
                  <c:v>-0.63213600000000003</c:v>
                </c:pt>
                <c:pt idx="521">
                  <c:v>-0.63313900000000001</c:v>
                </c:pt>
                <c:pt idx="522">
                  <c:v>-0.63414199999999998</c:v>
                </c:pt>
                <c:pt idx="523">
                  <c:v>-0.63513200000000003</c:v>
                </c:pt>
                <c:pt idx="524">
                  <c:v>-0.63612199999999997</c:v>
                </c:pt>
                <c:pt idx="525">
                  <c:v>-0.63713399999999998</c:v>
                </c:pt>
                <c:pt idx="526">
                  <c:v>-0.63811299999999993</c:v>
                </c:pt>
                <c:pt idx="527">
                  <c:v>-0.639123</c:v>
                </c:pt>
                <c:pt idx="528">
                  <c:v>-0.64010400000000001</c:v>
                </c:pt>
                <c:pt idx="529">
                  <c:v>-0.64110800000000001</c:v>
                </c:pt>
                <c:pt idx="530">
                  <c:v>-0.64211299999999993</c:v>
                </c:pt>
                <c:pt idx="531">
                  <c:v>-0.64311799999999997</c:v>
                </c:pt>
                <c:pt idx="532">
                  <c:v>-0.64413999999999993</c:v>
                </c:pt>
                <c:pt idx="533">
                  <c:v>-0.64511499999999999</c:v>
                </c:pt>
                <c:pt idx="534">
                  <c:v>-0.64612199999999997</c:v>
                </c:pt>
                <c:pt idx="535">
                  <c:v>-0.64710899999999993</c:v>
                </c:pt>
                <c:pt idx="536">
                  <c:v>-0.64813799999999999</c:v>
                </c:pt>
                <c:pt idx="537">
                  <c:v>-0.64913999999999994</c:v>
                </c:pt>
                <c:pt idx="538">
                  <c:v>-0.65011299999999994</c:v>
                </c:pt>
                <c:pt idx="539">
                  <c:v>-0.651119</c:v>
                </c:pt>
                <c:pt idx="540">
                  <c:v>-0.65212599999999998</c:v>
                </c:pt>
                <c:pt idx="541">
                  <c:v>-0.65310999999999997</c:v>
                </c:pt>
                <c:pt idx="542">
                  <c:v>-0.65411600000000003</c:v>
                </c:pt>
                <c:pt idx="543">
                  <c:v>-0.65510299999999999</c:v>
                </c:pt>
                <c:pt idx="544">
                  <c:v>-0.65610999999999997</c:v>
                </c:pt>
                <c:pt idx="545">
                  <c:v>-0.65710199999999996</c:v>
                </c:pt>
                <c:pt idx="546">
                  <c:v>-0.65812300000000001</c:v>
                </c:pt>
                <c:pt idx="547">
                  <c:v>-0.65912799999999994</c:v>
                </c:pt>
                <c:pt idx="548">
                  <c:v>-0.66010499999999994</c:v>
                </c:pt>
                <c:pt idx="549">
                  <c:v>-0.66111699999999995</c:v>
                </c:pt>
                <c:pt idx="550">
                  <c:v>-0.66210099999999994</c:v>
                </c:pt>
                <c:pt idx="551">
                  <c:v>-0.66310800000000003</c:v>
                </c:pt>
                <c:pt idx="552">
                  <c:v>-0.66409499999999999</c:v>
                </c:pt>
                <c:pt idx="553">
                  <c:v>-0.66511999999999993</c:v>
                </c:pt>
                <c:pt idx="554">
                  <c:v>-0.66610199999999997</c:v>
                </c:pt>
                <c:pt idx="555">
                  <c:v>-0.66710999999999998</c:v>
                </c:pt>
                <c:pt idx="556">
                  <c:v>-0.66811500000000001</c:v>
                </c:pt>
                <c:pt idx="557">
                  <c:v>-0.66911299999999996</c:v>
                </c:pt>
                <c:pt idx="558">
                  <c:v>-0.67010599999999998</c:v>
                </c:pt>
                <c:pt idx="559">
                  <c:v>-0.67109699999999994</c:v>
                </c:pt>
                <c:pt idx="560">
                  <c:v>-0.67210000000000003</c:v>
                </c:pt>
                <c:pt idx="561">
                  <c:v>-0.67310300000000001</c:v>
                </c:pt>
                <c:pt idx="562">
                  <c:v>-0.67410000000000003</c:v>
                </c:pt>
                <c:pt idx="563">
                  <c:v>-0.67509600000000003</c:v>
                </c:pt>
                <c:pt idx="564">
                  <c:v>-0.67611699999999997</c:v>
                </c:pt>
                <c:pt idx="565">
                  <c:v>-0.67711599999999994</c:v>
                </c:pt>
                <c:pt idx="566">
                  <c:v>-0.67810799999999993</c:v>
                </c:pt>
                <c:pt idx="567">
                  <c:v>-0.67911299999999997</c:v>
                </c:pt>
                <c:pt idx="568">
                  <c:v>-0.68009699999999995</c:v>
                </c:pt>
                <c:pt idx="569">
                  <c:v>-0.68109999999999993</c:v>
                </c:pt>
                <c:pt idx="570">
                  <c:v>-0.68209699999999995</c:v>
                </c:pt>
                <c:pt idx="571">
                  <c:v>-0.68313099999999993</c:v>
                </c:pt>
                <c:pt idx="572">
                  <c:v>-0.684091</c:v>
                </c:pt>
                <c:pt idx="573">
                  <c:v>-0.68509500000000001</c:v>
                </c:pt>
                <c:pt idx="574">
                  <c:v>-0.686087</c:v>
                </c:pt>
                <c:pt idx="575">
                  <c:v>-0.687114</c:v>
                </c:pt>
                <c:pt idx="576">
                  <c:v>-0.68811299999999997</c:v>
                </c:pt>
                <c:pt idx="577">
                  <c:v>-0.68909799999999999</c:v>
                </c:pt>
                <c:pt idx="578">
                  <c:v>-0.69009500000000001</c:v>
                </c:pt>
                <c:pt idx="579">
                  <c:v>-0.69109699999999996</c:v>
                </c:pt>
                <c:pt idx="580">
                  <c:v>-0.69209399999999999</c:v>
                </c:pt>
                <c:pt idx="581">
                  <c:v>-0.69309799999999999</c:v>
                </c:pt>
                <c:pt idx="582">
                  <c:v>-0.69408799999999993</c:v>
                </c:pt>
                <c:pt idx="583">
                  <c:v>-0.69508599999999998</c:v>
                </c:pt>
                <c:pt idx="584">
                  <c:v>-0.69608199999999998</c:v>
                </c:pt>
                <c:pt idx="585">
                  <c:v>-0.697106</c:v>
                </c:pt>
                <c:pt idx="586">
                  <c:v>-0.69809699999999997</c:v>
                </c:pt>
                <c:pt idx="587">
                  <c:v>-0.69909299999999996</c:v>
                </c:pt>
                <c:pt idx="588">
                  <c:v>-0.70008399999999993</c:v>
                </c:pt>
                <c:pt idx="589">
                  <c:v>-0.70107999999999993</c:v>
                </c:pt>
                <c:pt idx="590">
                  <c:v>-0.70208099999999996</c:v>
                </c:pt>
                <c:pt idx="591">
                  <c:v>-0.703102</c:v>
                </c:pt>
                <c:pt idx="592">
                  <c:v>-0.70407900000000001</c:v>
                </c:pt>
                <c:pt idx="593">
                  <c:v>-0.70506999999999997</c:v>
                </c:pt>
                <c:pt idx="594">
                  <c:v>-0.70607200000000003</c:v>
                </c:pt>
                <c:pt idx="595">
                  <c:v>-0.70707900000000001</c:v>
                </c:pt>
                <c:pt idx="596">
                  <c:v>-0.70806000000000002</c:v>
                </c:pt>
                <c:pt idx="597">
                  <c:v>-0.70906800000000003</c:v>
                </c:pt>
                <c:pt idx="598">
                  <c:v>-0.71007500000000001</c:v>
                </c:pt>
                <c:pt idx="599">
                  <c:v>-0.711067</c:v>
                </c:pt>
                <c:pt idx="600">
                  <c:v>-0.712063</c:v>
                </c:pt>
                <c:pt idx="601">
                  <c:v>-0.71307799999999999</c:v>
                </c:pt>
                <c:pt idx="602">
                  <c:v>-0.714059</c:v>
                </c:pt>
                <c:pt idx="603">
                  <c:v>-0.71506700000000001</c:v>
                </c:pt>
                <c:pt idx="604">
                  <c:v>-0.71606999999999998</c:v>
                </c:pt>
                <c:pt idx="605">
                  <c:v>-0.71707399999999999</c:v>
                </c:pt>
                <c:pt idx="606">
                  <c:v>-0.71807799999999999</c:v>
                </c:pt>
                <c:pt idx="607">
                  <c:v>-0.71907500000000002</c:v>
                </c:pt>
                <c:pt idx="608">
                  <c:v>-0.72041699999999997</c:v>
                </c:pt>
                <c:pt idx="609">
                  <c:v>-0.72181699999999993</c:v>
                </c:pt>
                <c:pt idx="610">
                  <c:v>-0.722804</c:v>
                </c:pt>
                <c:pt idx="611">
                  <c:v>-0.72381099999999998</c:v>
                </c:pt>
                <c:pt idx="612">
                  <c:v>-0.724796</c:v>
                </c:pt>
                <c:pt idx="613">
                  <c:v>-0.72581200000000001</c:v>
                </c:pt>
                <c:pt idx="614">
                  <c:v>-0.72681099999999998</c:v>
                </c:pt>
                <c:pt idx="615">
                  <c:v>-0.72779300000000002</c:v>
                </c:pt>
                <c:pt idx="616">
                  <c:v>-0.72881399999999996</c:v>
                </c:pt>
                <c:pt idx="617">
                  <c:v>-0.72981200000000002</c:v>
                </c:pt>
                <c:pt idx="618">
                  <c:v>-0.73082099999999994</c:v>
                </c:pt>
                <c:pt idx="619">
                  <c:v>-0.73180599999999996</c:v>
                </c:pt>
                <c:pt idx="620">
                  <c:v>-0.732792</c:v>
                </c:pt>
                <c:pt idx="621">
                  <c:v>-0.73380199999999995</c:v>
                </c:pt>
                <c:pt idx="622">
                  <c:v>-0.73480299999999998</c:v>
                </c:pt>
                <c:pt idx="623">
                  <c:v>-0.73579799999999995</c:v>
                </c:pt>
                <c:pt idx="624">
                  <c:v>-0.73679799999999995</c:v>
                </c:pt>
                <c:pt idx="625">
                  <c:v>-0.73780499999999993</c:v>
                </c:pt>
                <c:pt idx="626">
                  <c:v>-0.73878500000000003</c:v>
                </c:pt>
                <c:pt idx="627">
                  <c:v>-0.73979699999999993</c:v>
                </c:pt>
                <c:pt idx="628">
                  <c:v>-0.74079299999999992</c:v>
                </c:pt>
                <c:pt idx="629">
                  <c:v>-0.74180899999999994</c:v>
                </c:pt>
                <c:pt idx="630">
                  <c:v>-0.74279699999999993</c:v>
                </c:pt>
                <c:pt idx="631">
                  <c:v>-0.74379600000000001</c:v>
                </c:pt>
                <c:pt idx="632">
                  <c:v>-0.74479899999999999</c:v>
                </c:pt>
                <c:pt idx="633">
                  <c:v>-0.74580400000000002</c:v>
                </c:pt>
                <c:pt idx="634">
                  <c:v>-0.74680999999999997</c:v>
                </c:pt>
                <c:pt idx="635">
                  <c:v>-0.74779899999999999</c:v>
                </c:pt>
                <c:pt idx="636">
                  <c:v>-0.74879099999999998</c:v>
                </c:pt>
                <c:pt idx="637">
                  <c:v>-0.74980099999999994</c:v>
                </c:pt>
                <c:pt idx="638">
                  <c:v>-0.75079099999999999</c:v>
                </c:pt>
                <c:pt idx="639">
                  <c:v>-0.75181100000000001</c:v>
                </c:pt>
                <c:pt idx="640">
                  <c:v>-0.75278499999999993</c:v>
                </c:pt>
                <c:pt idx="641">
                  <c:v>-0.75379699999999994</c:v>
                </c:pt>
                <c:pt idx="642">
                  <c:v>-0.75480499999999995</c:v>
                </c:pt>
                <c:pt idx="643">
                  <c:v>-0.75581399999999999</c:v>
                </c:pt>
                <c:pt idx="644">
                  <c:v>-0.75679699999999994</c:v>
                </c:pt>
                <c:pt idx="645">
                  <c:v>-0.75778599999999996</c:v>
                </c:pt>
                <c:pt idx="646">
                  <c:v>-0.758799</c:v>
                </c:pt>
                <c:pt idx="647">
                  <c:v>-0.75980399999999992</c:v>
                </c:pt>
                <c:pt idx="648">
                  <c:v>-0.76080599999999998</c:v>
                </c:pt>
                <c:pt idx="649">
                  <c:v>-0.76181299999999996</c:v>
                </c:pt>
                <c:pt idx="650">
                  <c:v>-0.76278899999999994</c:v>
                </c:pt>
                <c:pt idx="651">
                  <c:v>-0.763818</c:v>
                </c:pt>
                <c:pt idx="652">
                  <c:v>-0.76479999999999992</c:v>
                </c:pt>
                <c:pt idx="653">
                  <c:v>-0.76580099999999995</c:v>
                </c:pt>
                <c:pt idx="654">
                  <c:v>-0.76679900000000001</c:v>
                </c:pt>
                <c:pt idx="655">
                  <c:v>-0.76780199999999998</c:v>
                </c:pt>
                <c:pt idx="656">
                  <c:v>-0.76879500000000001</c:v>
                </c:pt>
                <c:pt idx="657">
                  <c:v>-0.76979699999999995</c:v>
                </c:pt>
                <c:pt idx="658">
                  <c:v>-0.77080700000000002</c:v>
                </c:pt>
                <c:pt idx="659">
                  <c:v>-0.77179699999999996</c:v>
                </c:pt>
                <c:pt idx="660">
                  <c:v>-0.772787</c:v>
                </c:pt>
                <c:pt idx="661">
                  <c:v>-0.77379699999999996</c:v>
                </c:pt>
                <c:pt idx="662">
                  <c:v>-0.77480300000000002</c:v>
                </c:pt>
                <c:pt idx="663">
                  <c:v>-0.77581100000000003</c:v>
                </c:pt>
                <c:pt idx="664">
                  <c:v>-0.77680499999999997</c:v>
                </c:pt>
                <c:pt idx="665">
                  <c:v>-0.77780399999999994</c:v>
                </c:pt>
                <c:pt idx="666">
                  <c:v>-0.77879999999999994</c:v>
                </c:pt>
                <c:pt idx="667">
                  <c:v>-0.77979699999999996</c:v>
                </c:pt>
                <c:pt idx="668">
                  <c:v>-0.78079299999999996</c:v>
                </c:pt>
                <c:pt idx="669">
                  <c:v>-0.78180099999999997</c:v>
                </c:pt>
                <c:pt idx="670">
                  <c:v>-0.78278899999999996</c:v>
                </c:pt>
                <c:pt idx="671">
                  <c:v>-0.78378999999999999</c:v>
                </c:pt>
                <c:pt idx="672">
                  <c:v>-0.78479500000000002</c:v>
                </c:pt>
                <c:pt idx="673">
                  <c:v>-0.78578999999999999</c:v>
                </c:pt>
                <c:pt idx="674">
                  <c:v>-0.78678499999999996</c:v>
                </c:pt>
                <c:pt idx="675">
                  <c:v>-0.787775</c:v>
                </c:pt>
                <c:pt idx="676">
                  <c:v>-0.78879699999999997</c:v>
                </c:pt>
                <c:pt idx="677">
                  <c:v>-0.789802</c:v>
                </c:pt>
                <c:pt idx="678">
                  <c:v>-0.79078899999999996</c:v>
                </c:pt>
                <c:pt idx="679">
                  <c:v>-0.79178599999999999</c:v>
                </c:pt>
                <c:pt idx="680">
                  <c:v>-0.792794</c:v>
                </c:pt>
                <c:pt idx="681">
                  <c:v>-0.79380499999999998</c:v>
                </c:pt>
                <c:pt idx="682">
                  <c:v>-0.79478199999999999</c:v>
                </c:pt>
                <c:pt idx="683">
                  <c:v>-0.79579299999999997</c:v>
                </c:pt>
                <c:pt idx="684">
                  <c:v>-0.79678799999999994</c:v>
                </c:pt>
                <c:pt idx="685">
                  <c:v>-0.79778199999999999</c:v>
                </c:pt>
                <c:pt idx="686">
                  <c:v>-0.79877999999999993</c:v>
                </c:pt>
                <c:pt idx="687">
                  <c:v>-0.79979800000000001</c:v>
                </c:pt>
                <c:pt idx="688">
                  <c:v>-0.80080699999999994</c:v>
                </c:pt>
                <c:pt idx="689">
                  <c:v>-0.80177500000000002</c:v>
                </c:pt>
                <c:pt idx="690">
                  <c:v>-0.802782</c:v>
                </c:pt>
                <c:pt idx="691">
                  <c:v>-0.80378700000000003</c:v>
                </c:pt>
                <c:pt idx="692">
                  <c:v>-0.80479599999999996</c:v>
                </c:pt>
                <c:pt idx="693">
                  <c:v>-0.80579499999999993</c:v>
                </c:pt>
                <c:pt idx="694">
                  <c:v>-0.80677900000000002</c:v>
                </c:pt>
                <c:pt idx="695">
                  <c:v>-0.807782</c:v>
                </c:pt>
                <c:pt idx="696">
                  <c:v>-0.80877500000000002</c:v>
                </c:pt>
                <c:pt idx="697">
                  <c:v>-0.80977399999999999</c:v>
                </c:pt>
                <c:pt idx="698">
                  <c:v>-0.81078799999999995</c:v>
                </c:pt>
                <c:pt idx="699">
                  <c:v>-0.81179299999999999</c:v>
                </c:pt>
                <c:pt idx="700">
                  <c:v>-0.81277100000000002</c:v>
                </c:pt>
                <c:pt idx="701">
                  <c:v>-0.81379999999999997</c:v>
                </c:pt>
                <c:pt idx="702">
                  <c:v>-0.81478200000000001</c:v>
                </c:pt>
                <c:pt idx="703">
                  <c:v>-0.81578499999999998</c:v>
                </c:pt>
                <c:pt idx="704">
                  <c:v>-0.816774</c:v>
                </c:pt>
                <c:pt idx="705">
                  <c:v>-0.81777999999999995</c:v>
                </c:pt>
                <c:pt idx="706">
                  <c:v>-0.81878899999999999</c:v>
                </c:pt>
                <c:pt idx="707">
                  <c:v>-0.81979299999999999</c:v>
                </c:pt>
                <c:pt idx="708">
                  <c:v>-0.82078099999999998</c:v>
                </c:pt>
                <c:pt idx="709">
                  <c:v>-0.82176799999999994</c:v>
                </c:pt>
                <c:pt idx="710">
                  <c:v>-0.82276899999999997</c:v>
                </c:pt>
                <c:pt idx="711">
                  <c:v>-0.82378600000000002</c:v>
                </c:pt>
                <c:pt idx="712">
                  <c:v>-0.82480199999999992</c:v>
                </c:pt>
                <c:pt idx="713">
                  <c:v>-0.82579000000000002</c:v>
                </c:pt>
                <c:pt idx="714">
                  <c:v>-0.82678600000000002</c:v>
                </c:pt>
                <c:pt idx="715">
                  <c:v>-0.82779199999999997</c:v>
                </c:pt>
                <c:pt idx="716">
                  <c:v>-0.82879099999999994</c:v>
                </c:pt>
                <c:pt idx="717">
                  <c:v>-0.82977400000000001</c:v>
                </c:pt>
                <c:pt idx="718">
                  <c:v>-0.830758</c:v>
                </c:pt>
                <c:pt idx="719">
                  <c:v>-0.83176899999999998</c:v>
                </c:pt>
                <c:pt idx="720">
                  <c:v>-0.83278699999999994</c:v>
                </c:pt>
                <c:pt idx="721">
                  <c:v>-0.83378799999999997</c:v>
                </c:pt>
                <c:pt idx="722">
                  <c:v>-0.83479300000000001</c:v>
                </c:pt>
                <c:pt idx="723">
                  <c:v>-0.83579700000000001</c:v>
                </c:pt>
                <c:pt idx="724">
                  <c:v>-0.83678600000000003</c:v>
                </c:pt>
                <c:pt idx="725">
                  <c:v>-0.83777899999999994</c:v>
                </c:pt>
                <c:pt idx="726">
                  <c:v>-0.83875900000000003</c:v>
                </c:pt>
                <c:pt idx="727">
                  <c:v>-0.83979399999999993</c:v>
                </c:pt>
                <c:pt idx="728">
                  <c:v>-0.84077999999999997</c:v>
                </c:pt>
                <c:pt idx="729">
                  <c:v>-0.84179199999999998</c:v>
                </c:pt>
                <c:pt idx="730">
                  <c:v>-0.84277599999999997</c:v>
                </c:pt>
                <c:pt idx="731">
                  <c:v>-0.84379700000000002</c:v>
                </c:pt>
                <c:pt idx="732">
                  <c:v>-0.84479799999999994</c:v>
                </c:pt>
                <c:pt idx="733">
                  <c:v>-0.84576600000000002</c:v>
                </c:pt>
                <c:pt idx="734">
                  <c:v>-0.84677599999999997</c:v>
                </c:pt>
                <c:pt idx="735">
                  <c:v>-0.84779700000000002</c:v>
                </c:pt>
                <c:pt idx="736">
                  <c:v>-0.84877899999999995</c:v>
                </c:pt>
                <c:pt idx="737">
                  <c:v>-0.84979199999999999</c:v>
                </c:pt>
                <c:pt idx="738">
                  <c:v>-0.85078199999999993</c:v>
                </c:pt>
                <c:pt idx="739">
                  <c:v>-0.85179499999999997</c:v>
                </c:pt>
                <c:pt idx="740">
                  <c:v>-0.85278699999999996</c:v>
                </c:pt>
                <c:pt idx="741">
                  <c:v>-0.85379099999999997</c:v>
                </c:pt>
                <c:pt idx="742">
                  <c:v>-0.85478599999999993</c:v>
                </c:pt>
                <c:pt idx="743">
                  <c:v>-0.85579099999999997</c:v>
                </c:pt>
                <c:pt idx="744">
                  <c:v>-0.85678799999999999</c:v>
                </c:pt>
                <c:pt idx="745">
                  <c:v>-0.85778500000000002</c:v>
                </c:pt>
                <c:pt idx="746">
                  <c:v>-0.85878100000000002</c:v>
                </c:pt>
                <c:pt idx="747">
                  <c:v>-0.85977899999999996</c:v>
                </c:pt>
                <c:pt idx="748">
                  <c:v>-0.86077599999999999</c:v>
                </c:pt>
                <c:pt idx="749">
                  <c:v>-0.86177999999999999</c:v>
                </c:pt>
                <c:pt idx="750">
                  <c:v>-0.86278900000000003</c:v>
                </c:pt>
                <c:pt idx="751">
                  <c:v>-0.86379699999999993</c:v>
                </c:pt>
                <c:pt idx="752">
                  <c:v>-0.86477700000000002</c:v>
                </c:pt>
                <c:pt idx="753">
                  <c:v>-0.86576900000000001</c:v>
                </c:pt>
                <c:pt idx="754">
                  <c:v>-0.86677899999999997</c:v>
                </c:pt>
                <c:pt idx="755">
                  <c:v>-0.867788</c:v>
                </c:pt>
                <c:pt idx="756">
                  <c:v>-0.86877499999999996</c:v>
                </c:pt>
                <c:pt idx="757">
                  <c:v>-0.86979600000000001</c:v>
                </c:pt>
                <c:pt idx="758">
                  <c:v>-0.87078999999999995</c:v>
                </c:pt>
                <c:pt idx="759">
                  <c:v>-0.87177499999999997</c:v>
                </c:pt>
                <c:pt idx="760">
                  <c:v>-0.87277899999999997</c:v>
                </c:pt>
                <c:pt idx="761">
                  <c:v>-0.87377899999999997</c:v>
                </c:pt>
                <c:pt idx="762">
                  <c:v>-0.87476900000000002</c:v>
                </c:pt>
                <c:pt idx="763">
                  <c:v>-0.87578599999999995</c:v>
                </c:pt>
                <c:pt idx="764">
                  <c:v>-0.87677899999999998</c:v>
                </c:pt>
                <c:pt idx="765">
                  <c:v>-0.87777799999999995</c:v>
                </c:pt>
                <c:pt idx="766">
                  <c:v>-0.878772</c:v>
                </c:pt>
                <c:pt idx="767">
                  <c:v>-0.87976399999999999</c:v>
                </c:pt>
                <c:pt idx="768">
                  <c:v>-0.88077399999999995</c:v>
                </c:pt>
                <c:pt idx="769">
                  <c:v>-0.88179699999999994</c:v>
                </c:pt>
                <c:pt idx="770">
                  <c:v>-0.88278599999999996</c:v>
                </c:pt>
                <c:pt idx="771">
                  <c:v>-0.88376999999999994</c:v>
                </c:pt>
                <c:pt idx="772">
                  <c:v>-0.88476699999999997</c:v>
                </c:pt>
                <c:pt idx="773">
                  <c:v>-0.88577300000000003</c:v>
                </c:pt>
                <c:pt idx="774">
                  <c:v>-0.88675599999999999</c:v>
                </c:pt>
                <c:pt idx="775">
                  <c:v>-0.88775300000000001</c:v>
                </c:pt>
                <c:pt idx="776">
                  <c:v>-0.888791</c:v>
                </c:pt>
                <c:pt idx="777">
                  <c:v>-0.88976599999999995</c:v>
                </c:pt>
                <c:pt idx="778">
                  <c:v>-0.89076699999999998</c:v>
                </c:pt>
                <c:pt idx="779">
                  <c:v>-0.89177099999999998</c:v>
                </c:pt>
                <c:pt idx="780">
                  <c:v>-0.89276500000000003</c:v>
                </c:pt>
                <c:pt idx="781">
                  <c:v>-0.89377499999999999</c:v>
                </c:pt>
                <c:pt idx="782">
                  <c:v>-0.89475099999999996</c:v>
                </c:pt>
                <c:pt idx="783">
                  <c:v>-0.89576899999999993</c:v>
                </c:pt>
                <c:pt idx="784">
                  <c:v>-0.89677699999999994</c:v>
                </c:pt>
                <c:pt idx="785">
                  <c:v>-0.89776999999999996</c:v>
                </c:pt>
                <c:pt idx="786">
                  <c:v>-0.89876100000000003</c:v>
                </c:pt>
                <c:pt idx="787">
                  <c:v>-0.89976999999999996</c:v>
                </c:pt>
                <c:pt idx="788">
                  <c:v>-0.90076899999999993</c:v>
                </c:pt>
                <c:pt idx="789">
                  <c:v>-0.90178799999999992</c:v>
                </c:pt>
                <c:pt idx="790">
                  <c:v>-0.90277099999999999</c:v>
                </c:pt>
                <c:pt idx="791">
                  <c:v>-0.90376999999999996</c:v>
                </c:pt>
                <c:pt idx="792">
                  <c:v>-0.90476000000000001</c:v>
                </c:pt>
                <c:pt idx="793">
                  <c:v>-0.90574999999999994</c:v>
                </c:pt>
                <c:pt idx="794">
                  <c:v>-0.90676899999999994</c:v>
                </c:pt>
                <c:pt idx="795">
                  <c:v>-0.90778099999999995</c:v>
                </c:pt>
                <c:pt idx="796">
                  <c:v>-0.908771</c:v>
                </c:pt>
                <c:pt idx="797">
                  <c:v>-0.90977799999999998</c:v>
                </c:pt>
                <c:pt idx="798">
                  <c:v>-0.91078300000000001</c:v>
                </c:pt>
                <c:pt idx="799">
                  <c:v>-0.91178099999999995</c:v>
                </c:pt>
                <c:pt idx="800">
                  <c:v>-0.912767</c:v>
                </c:pt>
                <c:pt idx="801">
                  <c:v>-0.91377600000000003</c:v>
                </c:pt>
                <c:pt idx="802">
                  <c:v>-0.91478499999999996</c:v>
                </c:pt>
                <c:pt idx="803">
                  <c:v>-0.91579199999999994</c:v>
                </c:pt>
                <c:pt idx="804">
                  <c:v>-0.91680200000000001</c:v>
                </c:pt>
                <c:pt idx="805">
                  <c:v>-0.91778700000000002</c:v>
                </c:pt>
                <c:pt idx="806">
                  <c:v>-0.91877299999999995</c:v>
                </c:pt>
                <c:pt idx="807">
                  <c:v>-0.919763</c:v>
                </c:pt>
                <c:pt idx="808">
                  <c:v>-0.92077999999999993</c:v>
                </c:pt>
                <c:pt idx="809">
                  <c:v>-0.92178899999999997</c:v>
                </c:pt>
                <c:pt idx="810">
                  <c:v>-0.92278499999999997</c:v>
                </c:pt>
                <c:pt idx="811">
                  <c:v>-0.92378199999999999</c:v>
                </c:pt>
                <c:pt idx="812">
                  <c:v>-0.92477699999999996</c:v>
                </c:pt>
                <c:pt idx="813">
                  <c:v>-0.92576400000000003</c:v>
                </c:pt>
                <c:pt idx="814">
                  <c:v>-0.92678700000000003</c:v>
                </c:pt>
                <c:pt idx="815">
                  <c:v>-0.92777500000000002</c:v>
                </c:pt>
                <c:pt idx="816">
                  <c:v>-0.92876899999999996</c:v>
                </c:pt>
                <c:pt idx="817">
                  <c:v>-0.92977399999999999</c:v>
                </c:pt>
                <c:pt idx="818">
                  <c:v>-0.93076499999999995</c:v>
                </c:pt>
                <c:pt idx="819">
                  <c:v>-0.93178700000000003</c:v>
                </c:pt>
                <c:pt idx="820">
                  <c:v>-0.93278799999999995</c:v>
                </c:pt>
                <c:pt idx="821">
                  <c:v>-0.93376599999999998</c:v>
                </c:pt>
                <c:pt idx="822">
                  <c:v>-0.93477900000000003</c:v>
                </c:pt>
                <c:pt idx="823">
                  <c:v>-0.935782</c:v>
                </c:pt>
                <c:pt idx="824">
                  <c:v>-0.93676899999999996</c:v>
                </c:pt>
                <c:pt idx="825">
                  <c:v>-0.93777900000000003</c:v>
                </c:pt>
                <c:pt idx="826">
                  <c:v>-0.938747</c:v>
                </c:pt>
                <c:pt idx="827">
                  <c:v>-0.93976399999999993</c:v>
                </c:pt>
                <c:pt idx="828">
                  <c:v>-0.94076799999999994</c:v>
                </c:pt>
                <c:pt idx="829">
                  <c:v>-0.94176700000000002</c:v>
                </c:pt>
                <c:pt idx="830">
                  <c:v>-0.94276399999999994</c:v>
                </c:pt>
                <c:pt idx="831">
                  <c:v>-0.94377899999999992</c:v>
                </c:pt>
                <c:pt idx="832">
                  <c:v>-0.94476499999999997</c:v>
                </c:pt>
                <c:pt idx="833">
                  <c:v>-0.94577299999999997</c:v>
                </c:pt>
                <c:pt idx="834">
                  <c:v>-0.94677</c:v>
                </c:pt>
                <c:pt idx="835">
                  <c:v>-0.94776199999999999</c:v>
                </c:pt>
                <c:pt idx="836">
                  <c:v>-0.94875799999999999</c:v>
                </c:pt>
                <c:pt idx="837">
                  <c:v>-0.94975999999999994</c:v>
                </c:pt>
                <c:pt idx="838">
                  <c:v>-0.95076300000000002</c:v>
                </c:pt>
                <c:pt idx="839">
                  <c:v>-0.95176300000000003</c:v>
                </c:pt>
                <c:pt idx="840">
                  <c:v>-0.95275999999999994</c:v>
                </c:pt>
                <c:pt idx="841">
                  <c:v>-0.95377699999999999</c:v>
                </c:pt>
                <c:pt idx="842">
                  <c:v>-0.95477299999999998</c:v>
                </c:pt>
                <c:pt idx="843">
                  <c:v>-0.95576799999999995</c:v>
                </c:pt>
                <c:pt idx="844">
                  <c:v>-0.95677499999999993</c:v>
                </c:pt>
                <c:pt idx="845">
                  <c:v>-0.957758</c:v>
                </c:pt>
                <c:pt idx="846">
                  <c:v>-0.95875699999999997</c:v>
                </c:pt>
                <c:pt idx="847">
                  <c:v>-0.95976699999999993</c:v>
                </c:pt>
                <c:pt idx="848">
                  <c:v>-0.96076600000000001</c:v>
                </c:pt>
                <c:pt idx="849">
                  <c:v>-0.96177199999999996</c:v>
                </c:pt>
                <c:pt idx="850">
                  <c:v>-0.96275699999999997</c:v>
                </c:pt>
                <c:pt idx="851">
                  <c:v>-0.96376099999999998</c:v>
                </c:pt>
                <c:pt idx="852">
                  <c:v>-0.96476099999999998</c:v>
                </c:pt>
                <c:pt idx="853">
                  <c:v>-0.96575899999999992</c:v>
                </c:pt>
                <c:pt idx="854">
                  <c:v>-0.96676299999999993</c:v>
                </c:pt>
                <c:pt idx="855">
                  <c:v>-0.96775800000000001</c:v>
                </c:pt>
                <c:pt idx="856">
                  <c:v>-0.968754</c:v>
                </c:pt>
                <c:pt idx="857">
                  <c:v>-0.96975800000000001</c:v>
                </c:pt>
                <c:pt idx="858">
                  <c:v>-0.97077099999999994</c:v>
                </c:pt>
                <c:pt idx="859">
                  <c:v>-0.97179099999999996</c:v>
                </c:pt>
                <c:pt idx="860">
                  <c:v>-0.97276699999999994</c:v>
                </c:pt>
                <c:pt idx="861">
                  <c:v>-0.97376399999999996</c:v>
                </c:pt>
                <c:pt idx="862">
                  <c:v>-0.97476699999999994</c:v>
                </c:pt>
                <c:pt idx="863">
                  <c:v>-0.97577199999999997</c:v>
                </c:pt>
                <c:pt idx="864">
                  <c:v>-0.97677199999999997</c:v>
                </c:pt>
                <c:pt idx="865">
                  <c:v>-0.97775899999999993</c:v>
                </c:pt>
                <c:pt idx="866">
                  <c:v>-0.97876799999999997</c:v>
                </c:pt>
                <c:pt idx="867">
                  <c:v>-0.97978299999999996</c:v>
                </c:pt>
                <c:pt idx="868">
                  <c:v>-0.98077999999999999</c:v>
                </c:pt>
                <c:pt idx="869">
                  <c:v>-0.98177000000000003</c:v>
                </c:pt>
                <c:pt idx="870">
                  <c:v>-0.98276699999999995</c:v>
                </c:pt>
                <c:pt idx="871">
                  <c:v>-0.98376999999999992</c:v>
                </c:pt>
                <c:pt idx="872">
                  <c:v>-0.98476399999999997</c:v>
                </c:pt>
                <c:pt idx="873">
                  <c:v>-0.98576999999999992</c:v>
                </c:pt>
                <c:pt idx="874">
                  <c:v>-0.98676299999999995</c:v>
                </c:pt>
                <c:pt idx="875">
                  <c:v>-0.98777899999999996</c:v>
                </c:pt>
                <c:pt idx="876">
                  <c:v>-0.98875800000000003</c:v>
                </c:pt>
                <c:pt idx="877">
                  <c:v>-0.98975599999999997</c:v>
                </c:pt>
                <c:pt idx="878">
                  <c:v>-0.99076500000000001</c:v>
                </c:pt>
                <c:pt idx="879">
                  <c:v>-0.99177199999999999</c:v>
                </c:pt>
                <c:pt idx="880">
                  <c:v>-0.99276399999999998</c:v>
                </c:pt>
                <c:pt idx="881">
                  <c:v>-0.99376199999999992</c:v>
                </c:pt>
                <c:pt idx="882">
                  <c:v>-0.99477700000000002</c:v>
                </c:pt>
                <c:pt idx="883">
                  <c:v>-0.99576999999999993</c:v>
                </c:pt>
                <c:pt idx="884">
                  <c:v>-0.996776</c:v>
                </c:pt>
                <c:pt idx="885">
                  <c:v>-0.99775999999999998</c:v>
                </c:pt>
                <c:pt idx="886">
                  <c:v>-0.99875499999999995</c:v>
                </c:pt>
                <c:pt idx="887">
                  <c:v>-0.99977199999999999</c:v>
                </c:pt>
                <c:pt idx="888">
                  <c:v>-1.000759</c:v>
                </c:pt>
                <c:pt idx="889">
                  <c:v>-1.0017659999999999</c:v>
                </c:pt>
                <c:pt idx="890">
                  <c:v>-1.0027460000000001</c:v>
                </c:pt>
                <c:pt idx="891">
                  <c:v>-1.003762</c:v>
                </c:pt>
                <c:pt idx="892">
                  <c:v>-1.0047570000000001</c:v>
                </c:pt>
                <c:pt idx="893">
                  <c:v>-1.0057640000000001</c:v>
                </c:pt>
                <c:pt idx="894">
                  <c:v>-1.0067550000000001</c:v>
                </c:pt>
                <c:pt idx="895">
                  <c:v>-1.0077700000000001</c:v>
                </c:pt>
                <c:pt idx="896">
                  <c:v>-1.0087740000000001</c:v>
                </c:pt>
                <c:pt idx="897">
                  <c:v>-1.009762</c:v>
                </c:pt>
                <c:pt idx="898">
                  <c:v>-1.010791</c:v>
                </c:pt>
                <c:pt idx="899">
                  <c:v>-1.011754</c:v>
                </c:pt>
                <c:pt idx="900">
                  <c:v>-1.0127490000000001</c:v>
                </c:pt>
                <c:pt idx="901">
                  <c:v>-1.0137530000000001</c:v>
                </c:pt>
                <c:pt idx="902">
                  <c:v>-1.01474</c:v>
                </c:pt>
                <c:pt idx="903">
                  <c:v>-1.0157700000000001</c:v>
                </c:pt>
                <c:pt idx="904">
                  <c:v>-1.0167520000000001</c:v>
                </c:pt>
                <c:pt idx="905">
                  <c:v>-1.0177620000000001</c:v>
                </c:pt>
                <c:pt idx="906">
                  <c:v>-1.018751</c:v>
                </c:pt>
                <c:pt idx="907">
                  <c:v>-1.019752</c:v>
                </c:pt>
                <c:pt idx="908">
                  <c:v>-1.020764</c:v>
                </c:pt>
                <c:pt idx="909">
                  <c:v>-1.0217540000000001</c:v>
                </c:pt>
                <c:pt idx="910">
                  <c:v>-1.0227539999999999</c:v>
                </c:pt>
                <c:pt idx="911">
                  <c:v>-1.0237689999999999</c:v>
                </c:pt>
                <c:pt idx="912">
                  <c:v>-1.024745</c:v>
                </c:pt>
                <c:pt idx="913">
                  <c:v>-1.025752</c:v>
                </c:pt>
                <c:pt idx="914">
                  <c:v>-1.0267490000000001</c:v>
                </c:pt>
                <c:pt idx="915">
                  <c:v>-1.027755</c:v>
                </c:pt>
                <c:pt idx="916">
                  <c:v>-1.028743</c:v>
                </c:pt>
                <c:pt idx="917">
                  <c:v>-1.0297510000000001</c:v>
                </c:pt>
                <c:pt idx="918">
                  <c:v>-1.0307490000000001</c:v>
                </c:pt>
                <c:pt idx="919">
                  <c:v>-1.031757</c:v>
                </c:pt>
                <c:pt idx="920">
                  <c:v>-1.0327379999999999</c:v>
                </c:pt>
                <c:pt idx="921">
                  <c:v>-1.0337430000000001</c:v>
                </c:pt>
                <c:pt idx="922">
                  <c:v>-1.0347520000000001</c:v>
                </c:pt>
                <c:pt idx="923">
                  <c:v>-1.035758</c:v>
                </c:pt>
                <c:pt idx="924">
                  <c:v>-1.036751</c:v>
                </c:pt>
                <c:pt idx="925">
                  <c:v>-1.0377529999999999</c:v>
                </c:pt>
                <c:pt idx="926">
                  <c:v>-1.0387420000000001</c:v>
                </c:pt>
                <c:pt idx="927">
                  <c:v>-1.0397510000000001</c:v>
                </c:pt>
                <c:pt idx="928">
                  <c:v>-1.04074</c:v>
                </c:pt>
                <c:pt idx="929">
                  <c:v>-1.0417480000000001</c:v>
                </c:pt>
                <c:pt idx="930">
                  <c:v>-1.0427580000000001</c:v>
                </c:pt>
                <c:pt idx="931">
                  <c:v>-1.043741</c:v>
                </c:pt>
                <c:pt idx="932">
                  <c:v>-1.044746</c:v>
                </c:pt>
                <c:pt idx="933">
                  <c:v>-1.045733</c:v>
                </c:pt>
                <c:pt idx="934">
                  <c:v>-1.04674</c:v>
                </c:pt>
                <c:pt idx="935">
                  <c:v>-1.047733</c:v>
                </c:pt>
                <c:pt idx="936">
                  <c:v>-1.0487470000000001</c:v>
                </c:pt>
                <c:pt idx="937">
                  <c:v>-1.0497540000000001</c:v>
                </c:pt>
                <c:pt idx="938">
                  <c:v>-1.050729</c:v>
                </c:pt>
                <c:pt idx="939">
                  <c:v>-1.0517460000000001</c:v>
                </c:pt>
                <c:pt idx="940">
                  <c:v>-1.0527330000000001</c:v>
                </c:pt>
                <c:pt idx="941">
                  <c:v>-1.0537510000000001</c:v>
                </c:pt>
                <c:pt idx="942">
                  <c:v>-1.054746</c:v>
                </c:pt>
                <c:pt idx="943">
                  <c:v>-1.0557639999999999</c:v>
                </c:pt>
                <c:pt idx="944">
                  <c:v>-1.0567409999999999</c:v>
                </c:pt>
                <c:pt idx="945">
                  <c:v>-1.057742</c:v>
                </c:pt>
                <c:pt idx="946">
                  <c:v>-1.058745</c:v>
                </c:pt>
                <c:pt idx="947">
                  <c:v>-1.0597400000000001</c:v>
                </c:pt>
                <c:pt idx="948">
                  <c:v>-1.0607470000000001</c:v>
                </c:pt>
                <c:pt idx="949">
                  <c:v>-1.0617400000000001</c:v>
                </c:pt>
                <c:pt idx="950">
                  <c:v>-1.062754</c:v>
                </c:pt>
                <c:pt idx="951">
                  <c:v>-1.0637620000000001</c:v>
                </c:pt>
                <c:pt idx="952">
                  <c:v>-1.0647450000000001</c:v>
                </c:pt>
                <c:pt idx="953">
                  <c:v>-1.0657490000000001</c:v>
                </c:pt>
                <c:pt idx="954">
                  <c:v>-1.066756</c:v>
                </c:pt>
                <c:pt idx="955">
                  <c:v>-1.06776</c:v>
                </c:pt>
                <c:pt idx="956">
                  <c:v>-1.0687450000000001</c:v>
                </c:pt>
                <c:pt idx="957">
                  <c:v>-1.06976</c:v>
                </c:pt>
                <c:pt idx="958">
                  <c:v>-1.070756</c:v>
                </c:pt>
                <c:pt idx="959">
                  <c:v>-1.0717479999999999</c:v>
                </c:pt>
                <c:pt idx="960">
                  <c:v>-1.0727500000000001</c:v>
                </c:pt>
                <c:pt idx="961">
                  <c:v>-1.073761</c:v>
                </c:pt>
                <c:pt idx="962">
                  <c:v>-1.0747420000000001</c:v>
                </c:pt>
                <c:pt idx="963">
                  <c:v>-1.0757320000000001</c:v>
                </c:pt>
                <c:pt idx="964">
                  <c:v>-1.076751</c:v>
                </c:pt>
                <c:pt idx="965">
                  <c:v>-1.0777460000000001</c:v>
                </c:pt>
                <c:pt idx="966">
                  <c:v>-1.078724</c:v>
                </c:pt>
                <c:pt idx="967">
                  <c:v>-1.079752</c:v>
                </c:pt>
                <c:pt idx="968">
                  <c:v>-1.08074</c:v>
                </c:pt>
                <c:pt idx="969">
                  <c:v>-1.0817479999999999</c:v>
                </c:pt>
                <c:pt idx="970">
                  <c:v>-1.0827470000000001</c:v>
                </c:pt>
                <c:pt idx="971">
                  <c:v>-1.0837510000000001</c:v>
                </c:pt>
                <c:pt idx="972">
                  <c:v>-1.0847340000000001</c:v>
                </c:pt>
                <c:pt idx="973">
                  <c:v>-1.0857460000000001</c:v>
                </c:pt>
                <c:pt idx="974">
                  <c:v>-1.0867230000000001</c:v>
                </c:pt>
                <c:pt idx="975">
                  <c:v>-1.0877399999999999</c:v>
                </c:pt>
                <c:pt idx="976">
                  <c:v>-1.088741</c:v>
                </c:pt>
                <c:pt idx="977">
                  <c:v>-1.089728</c:v>
                </c:pt>
                <c:pt idx="978">
                  <c:v>-1.090722</c:v>
                </c:pt>
                <c:pt idx="979">
                  <c:v>-1.0917319999999999</c:v>
                </c:pt>
                <c:pt idx="980">
                  <c:v>-1.092735</c:v>
                </c:pt>
                <c:pt idx="981">
                  <c:v>-1.093745</c:v>
                </c:pt>
                <c:pt idx="982">
                  <c:v>-1.094727</c:v>
                </c:pt>
                <c:pt idx="983">
                  <c:v>-1.0957430000000001</c:v>
                </c:pt>
                <c:pt idx="984">
                  <c:v>-1.096727</c:v>
                </c:pt>
                <c:pt idx="985">
                  <c:v>-1.097736</c:v>
                </c:pt>
                <c:pt idx="986">
                  <c:v>-1.0987279999999999</c:v>
                </c:pt>
                <c:pt idx="987">
                  <c:v>-1.0997170000000001</c:v>
                </c:pt>
                <c:pt idx="988">
                  <c:v>-1.10073</c:v>
                </c:pt>
                <c:pt idx="989">
                  <c:v>-1.1017300000000001</c:v>
                </c:pt>
                <c:pt idx="990">
                  <c:v>-1.1027200000000001</c:v>
                </c:pt>
                <c:pt idx="991">
                  <c:v>-1.10372</c:v>
                </c:pt>
                <c:pt idx="992">
                  <c:v>-1.1047200000000001</c:v>
                </c:pt>
                <c:pt idx="993">
                  <c:v>-1.1057300000000001</c:v>
                </c:pt>
                <c:pt idx="994">
                  <c:v>-1.1067100000000001</c:v>
                </c:pt>
                <c:pt idx="995">
                  <c:v>-1.1077400000000002</c:v>
                </c:pt>
                <c:pt idx="996">
                  <c:v>-1.1087400000000001</c:v>
                </c:pt>
                <c:pt idx="997">
                  <c:v>-1.1097100000000002</c:v>
                </c:pt>
                <c:pt idx="998">
                  <c:v>-1.11073</c:v>
                </c:pt>
                <c:pt idx="999">
                  <c:v>-1.1117300000000001</c:v>
                </c:pt>
                <c:pt idx="1000">
                  <c:v>-1.1127500000000001</c:v>
                </c:pt>
                <c:pt idx="1001">
                  <c:v>-1.11372</c:v>
                </c:pt>
                <c:pt idx="1002">
                  <c:v>-1.11473</c:v>
                </c:pt>
                <c:pt idx="1003">
                  <c:v>-1.1157300000000001</c:v>
                </c:pt>
                <c:pt idx="1004">
                  <c:v>-1.11673</c:v>
                </c:pt>
                <c:pt idx="1005">
                  <c:v>-1.1177300000000001</c:v>
                </c:pt>
                <c:pt idx="1006">
                  <c:v>-1.11873</c:v>
                </c:pt>
                <c:pt idx="1007">
                  <c:v>-1.1197300000000001</c:v>
                </c:pt>
                <c:pt idx="1008">
                  <c:v>-1.12073</c:v>
                </c:pt>
                <c:pt idx="1009">
                  <c:v>-1.1217300000000001</c:v>
                </c:pt>
                <c:pt idx="1010">
                  <c:v>-1.1227400000000001</c:v>
                </c:pt>
                <c:pt idx="1011">
                  <c:v>-1.12371</c:v>
                </c:pt>
                <c:pt idx="1012">
                  <c:v>-1.1247200000000002</c:v>
                </c:pt>
                <c:pt idx="1013">
                  <c:v>-1.1257200000000001</c:v>
                </c:pt>
                <c:pt idx="1014">
                  <c:v>-1.12673</c:v>
                </c:pt>
                <c:pt idx="1015">
                  <c:v>-1.1277200000000001</c:v>
                </c:pt>
                <c:pt idx="1016">
                  <c:v>-1.1287200000000002</c:v>
                </c:pt>
                <c:pt idx="1017">
                  <c:v>-1.1297300000000001</c:v>
                </c:pt>
                <c:pt idx="1018">
                  <c:v>-1.1307200000000002</c:v>
                </c:pt>
                <c:pt idx="1019">
                  <c:v>-1.1317300000000001</c:v>
                </c:pt>
                <c:pt idx="1020">
                  <c:v>-1.1327400000000001</c:v>
                </c:pt>
                <c:pt idx="1021">
                  <c:v>-1.1337400000000002</c:v>
                </c:pt>
                <c:pt idx="1022">
                  <c:v>-1.13473</c:v>
                </c:pt>
                <c:pt idx="1023">
                  <c:v>-1.1357400000000002</c:v>
                </c:pt>
                <c:pt idx="1024">
                  <c:v>-1.13673</c:v>
                </c:pt>
                <c:pt idx="1025">
                  <c:v>-1.1377400000000002</c:v>
                </c:pt>
                <c:pt idx="1026">
                  <c:v>-1.1387400000000001</c:v>
                </c:pt>
                <c:pt idx="1027">
                  <c:v>-1.1397000000000002</c:v>
                </c:pt>
                <c:pt idx="1028">
                  <c:v>-1.1407100000000001</c:v>
                </c:pt>
                <c:pt idx="1029">
                  <c:v>-1.1417200000000001</c:v>
                </c:pt>
                <c:pt idx="1030">
                  <c:v>-1.1427200000000002</c:v>
                </c:pt>
                <c:pt idx="1031">
                  <c:v>-1.1437200000000001</c:v>
                </c:pt>
                <c:pt idx="1032">
                  <c:v>-1.1447400000000001</c:v>
                </c:pt>
                <c:pt idx="1033">
                  <c:v>-1.1457300000000001</c:v>
                </c:pt>
                <c:pt idx="1034">
                  <c:v>-1.14673</c:v>
                </c:pt>
                <c:pt idx="1035">
                  <c:v>-1.1477300000000001</c:v>
                </c:pt>
                <c:pt idx="1036">
                  <c:v>-1.1487100000000001</c:v>
                </c:pt>
                <c:pt idx="1037">
                  <c:v>-1.1497200000000001</c:v>
                </c:pt>
                <c:pt idx="1038">
                  <c:v>-1.1507100000000001</c:v>
                </c:pt>
                <c:pt idx="1039">
                  <c:v>-1.15174</c:v>
                </c:pt>
                <c:pt idx="1040">
                  <c:v>-1.15273</c:v>
                </c:pt>
                <c:pt idx="1041">
                  <c:v>-1.1537000000000002</c:v>
                </c:pt>
                <c:pt idx="1042">
                  <c:v>-1.1547100000000001</c:v>
                </c:pt>
                <c:pt idx="1043">
                  <c:v>-1.1557300000000001</c:v>
                </c:pt>
                <c:pt idx="1044">
                  <c:v>-1.1567200000000002</c:v>
                </c:pt>
                <c:pt idx="1045">
                  <c:v>-1.1577200000000001</c:v>
                </c:pt>
                <c:pt idx="1046">
                  <c:v>-1.1587200000000002</c:v>
                </c:pt>
                <c:pt idx="1047">
                  <c:v>-1.1597300000000001</c:v>
                </c:pt>
                <c:pt idx="1048">
                  <c:v>-1.1607200000000002</c:v>
                </c:pt>
                <c:pt idx="1049">
                  <c:v>-1.1617200000000001</c:v>
                </c:pt>
                <c:pt idx="1050">
                  <c:v>-1.1627100000000001</c:v>
                </c:pt>
                <c:pt idx="1051">
                  <c:v>-1.1637200000000001</c:v>
                </c:pt>
                <c:pt idx="1052">
                  <c:v>-1.1647200000000002</c:v>
                </c:pt>
                <c:pt idx="1053">
                  <c:v>-1.1657200000000001</c:v>
                </c:pt>
                <c:pt idx="1054">
                  <c:v>-1.16672</c:v>
                </c:pt>
                <c:pt idx="1055">
                  <c:v>-1.16771</c:v>
                </c:pt>
                <c:pt idx="1056">
                  <c:v>-1.1687000000000001</c:v>
                </c:pt>
                <c:pt idx="1057">
                  <c:v>-1.1697200000000001</c:v>
                </c:pt>
                <c:pt idx="1058">
                  <c:v>-1.17073</c:v>
                </c:pt>
                <c:pt idx="1059">
                  <c:v>-1.17171</c:v>
                </c:pt>
                <c:pt idx="1060">
                  <c:v>-1.1727000000000001</c:v>
                </c:pt>
                <c:pt idx="1061">
                  <c:v>-1.1737000000000002</c:v>
                </c:pt>
                <c:pt idx="1062">
                  <c:v>-1.1747100000000001</c:v>
                </c:pt>
                <c:pt idx="1063">
                  <c:v>-1.1757200000000001</c:v>
                </c:pt>
                <c:pt idx="1064">
                  <c:v>-1.1767400000000001</c:v>
                </c:pt>
                <c:pt idx="1065">
                  <c:v>-1.17771</c:v>
                </c:pt>
                <c:pt idx="1066">
                  <c:v>-1.1787100000000001</c:v>
                </c:pt>
                <c:pt idx="1067">
                  <c:v>-1.17971</c:v>
                </c:pt>
                <c:pt idx="1068">
                  <c:v>-1.18072</c:v>
                </c:pt>
                <c:pt idx="1069">
                  <c:v>-1.18171</c:v>
                </c:pt>
                <c:pt idx="1070">
                  <c:v>-1.1827000000000001</c:v>
                </c:pt>
                <c:pt idx="1071">
                  <c:v>-1.1837000000000002</c:v>
                </c:pt>
                <c:pt idx="1072">
                  <c:v>-1.1847000000000001</c:v>
                </c:pt>
                <c:pt idx="1073">
                  <c:v>-1.18571</c:v>
                </c:pt>
                <c:pt idx="1074">
                  <c:v>-1.1867000000000001</c:v>
                </c:pt>
                <c:pt idx="1075">
                  <c:v>-1.1876900000000001</c:v>
                </c:pt>
                <c:pt idx="1076">
                  <c:v>-1.1887100000000002</c:v>
                </c:pt>
                <c:pt idx="1077">
                  <c:v>-1.1897200000000001</c:v>
                </c:pt>
                <c:pt idx="1078">
                  <c:v>-1.1907100000000002</c:v>
                </c:pt>
                <c:pt idx="1079">
                  <c:v>-1.19171</c:v>
                </c:pt>
                <c:pt idx="1080">
                  <c:v>-1.19272</c:v>
                </c:pt>
                <c:pt idx="1081">
                  <c:v>-1.1936900000000001</c:v>
                </c:pt>
                <c:pt idx="1082">
                  <c:v>-1.1947000000000001</c:v>
                </c:pt>
                <c:pt idx="1083">
                  <c:v>-1.1957200000000001</c:v>
                </c:pt>
                <c:pt idx="1084">
                  <c:v>-1.1967300000000001</c:v>
                </c:pt>
                <c:pt idx="1085">
                  <c:v>-1.1977100000000001</c:v>
                </c:pt>
                <c:pt idx="1086">
                  <c:v>-1.1987000000000001</c:v>
                </c:pt>
                <c:pt idx="1087">
                  <c:v>-1.1997200000000001</c:v>
                </c:pt>
                <c:pt idx="1088">
                  <c:v>-1.2007100000000002</c:v>
                </c:pt>
                <c:pt idx="1089">
                  <c:v>-1.2017100000000001</c:v>
                </c:pt>
                <c:pt idx="1090">
                  <c:v>-1.20269</c:v>
                </c:pt>
                <c:pt idx="1091">
                  <c:v>-1.2037</c:v>
                </c:pt>
                <c:pt idx="1092">
                  <c:v>-1.20472</c:v>
                </c:pt>
                <c:pt idx="1093">
                  <c:v>-1.2057</c:v>
                </c:pt>
                <c:pt idx="1094">
                  <c:v>-1.2067000000000001</c:v>
                </c:pt>
                <c:pt idx="1095">
                  <c:v>-1.2076900000000002</c:v>
                </c:pt>
                <c:pt idx="1096">
                  <c:v>-1.20869</c:v>
                </c:pt>
                <c:pt idx="1097">
                  <c:v>-1.2097</c:v>
                </c:pt>
                <c:pt idx="1098">
                  <c:v>-1.2107100000000002</c:v>
                </c:pt>
                <c:pt idx="1099">
                  <c:v>-1.2117</c:v>
                </c:pt>
                <c:pt idx="1100">
                  <c:v>-1.2127100000000002</c:v>
                </c:pt>
                <c:pt idx="1101">
                  <c:v>-1.2136900000000002</c:v>
                </c:pt>
                <c:pt idx="1102">
                  <c:v>-1.2147100000000002</c:v>
                </c:pt>
                <c:pt idx="1103">
                  <c:v>-1.2157</c:v>
                </c:pt>
                <c:pt idx="1104">
                  <c:v>-1.2167000000000001</c:v>
                </c:pt>
                <c:pt idx="1105">
                  <c:v>-1.2176900000000002</c:v>
                </c:pt>
                <c:pt idx="1106">
                  <c:v>-1.2187000000000001</c:v>
                </c:pt>
                <c:pt idx="1107">
                  <c:v>-1.2197</c:v>
                </c:pt>
                <c:pt idx="1108">
                  <c:v>-1.22072</c:v>
                </c:pt>
                <c:pt idx="1109">
                  <c:v>-1.2217100000000001</c:v>
                </c:pt>
                <c:pt idx="1110">
                  <c:v>-1.2226900000000001</c:v>
                </c:pt>
                <c:pt idx="1111">
                  <c:v>-1.2237100000000001</c:v>
                </c:pt>
                <c:pt idx="1112">
                  <c:v>-1.2246900000000001</c:v>
                </c:pt>
                <c:pt idx="1113">
                  <c:v>-1.2257</c:v>
                </c:pt>
                <c:pt idx="1114">
                  <c:v>-1.2267000000000001</c:v>
                </c:pt>
                <c:pt idx="1115">
                  <c:v>-1.2277</c:v>
                </c:pt>
                <c:pt idx="1116">
                  <c:v>-1.2287000000000001</c:v>
                </c:pt>
                <c:pt idx="1117">
                  <c:v>-1.2297200000000001</c:v>
                </c:pt>
                <c:pt idx="1118">
                  <c:v>-1.2307000000000001</c:v>
                </c:pt>
                <c:pt idx="1119">
                  <c:v>-1.2317</c:v>
                </c:pt>
                <c:pt idx="1120">
                  <c:v>-1.23272</c:v>
                </c:pt>
                <c:pt idx="1121">
                  <c:v>-1.2337</c:v>
                </c:pt>
                <c:pt idx="1122">
                  <c:v>-1.2347000000000001</c:v>
                </c:pt>
                <c:pt idx="1123">
                  <c:v>-1.2357</c:v>
                </c:pt>
                <c:pt idx="1124">
                  <c:v>-1.2367000000000001</c:v>
                </c:pt>
                <c:pt idx="1125">
                  <c:v>-1.2376900000000002</c:v>
                </c:pt>
                <c:pt idx="1126">
                  <c:v>-1.2386900000000001</c:v>
                </c:pt>
                <c:pt idx="1127">
                  <c:v>-1.2396900000000002</c:v>
                </c:pt>
                <c:pt idx="1128">
                  <c:v>-1.2406900000000001</c:v>
                </c:pt>
                <c:pt idx="1129">
                  <c:v>-1.2416800000000001</c:v>
                </c:pt>
                <c:pt idx="1130">
                  <c:v>-1.2426900000000001</c:v>
                </c:pt>
                <c:pt idx="1131">
                  <c:v>-1.2436900000000002</c:v>
                </c:pt>
                <c:pt idx="1132">
                  <c:v>-1.24471</c:v>
                </c:pt>
                <c:pt idx="1133">
                  <c:v>-1.2456900000000002</c:v>
                </c:pt>
                <c:pt idx="1134">
                  <c:v>-1.24668</c:v>
                </c:pt>
                <c:pt idx="1135">
                  <c:v>-1.2476800000000001</c:v>
                </c:pt>
                <c:pt idx="1136">
                  <c:v>-1.2486600000000001</c:v>
                </c:pt>
                <c:pt idx="1137">
                  <c:v>-1.2496800000000001</c:v>
                </c:pt>
                <c:pt idx="1138">
                  <c:v>-1.25068</c:v>
                </c:pt>
                <c:pt idx="1139">
                  <c:v>-1.2516700000000001</c:v>
                </c:pt>
                <c:pt idx="1140">
                  <c:v>-1.2526900000000001</c:v>
                </c:pt>
                <c:pt idx="1141">
                  <c:v>-1.2536900000000002</c:v>
                </c:pt>
                <c:pt idx="1142">
                  <c:v>-1.2547000000000001</c:v>
                </c:pt>
                <c:pt idx="1143">
                  <c:v>-1.2556900000000002</c:v>
                </c:pt>
                <c:pt idx="1144">
                  <c:v>-1.2566700000000002</c:v>
                </c:pt>
                <c:pt idx="1145">
                  <c:v>-1.2576700000000001</c:v>
                </c:pt>
                <c:pt idx="1146">
                  <c:v>-1.25868</c:v>
                </c:pt>
                <c:pt idx="1147">
                  <c:v>-1.2596800000000001</c:v>
                </c:pt>
                <c:pt idx="1148">
                  <c:v>-1.26068</c:v>
                </c:pt>
                <c:pt idx="1149">
                  <c:v>-1.2616700000000001</c:v>
                </c:pt>
                <c:pt idx="1150">
                  <c:v>-1.26268</c:v>
                </c:pt>
                <c:pt idx="1151">
                  <c:v>-1.2636800000000001</c:v>
                </c:pt>
                <c:pt idx="1152">
                  <c:v>-1.26468</c:v>
                </c:pt>
                <c:pt idx="1153">
                  <c:v>-1.2656800000000001</c:v>
                </c:pt>
                <c:pt idx="1154">
                  <c:v>-1.2666900000000001</c:v>
                </c:pt>
                <c:pt idx="1155">
                  <c:v>-1.26769</c:v>
                </c:pt>
                <c:pt idx="1156">
                  <c:v>-1.26868</c:v>
                </c:pt>
                <c:pt idx="1157">
                  <c:v>-1.26969</c:v>
                </c:pt>
                <c:pt idx="1158">
                  <c:v>-1.27068</c:v>
                </c:pt>
                <c:pt idx="1159">
                  <c:v>-1.2716700000000001</c:v>
                </c:pt>
                <c:pt idx="1160">
                  <c:v>-1.2726900000000001</c:v>
                </c:pt>
                <c:pt idx="1161">
                  <c:v>-1.27369</c:v>
                </c:pt>
                <c:pt idx="1162">
                  <c:v>-1.2747000000000002</c:v>
                </c:pt>
                <c:pt idx="1163">
                  <c:v>-1.2756800000000001</c:v>
                </c:pt>
                <c:pt idx="1164">
                  <c:v>-1.2766700000000002</c:v>
                </c:pt>
                <c:pt idx="1165">
                  <c:v>-1.2776800000000001</c:v>
                </c:pt>
                <c:pt idx="1166">
                  <c:v>-1.2786900000000001</c:v>
                </c:pt>
                <c:pt idx="1167">
                  <c:v>-1.2796800000000002</c:v>
                </c:pt>
                <c:pt idx="1168">
                  <c:v>-1.2806700000000002</c:v>
                </c:pt>
                <c:pt idx="1169">
                  <c:v>-1.2816800000000002</c:v>
                </c:pt>
                <c:pt idx="1170">
                  <c:v>-1.2826700000000002</c:v>
                </c:pt>
                <c:pt idx="1171">
                  <c:v>-1.2836700000000001</c:v>
                </c:pt>
                <c:pt idx="1172">
                  <c:v>-1.2846900000000001</c:v>
                </c:pt>
                <c:pt idx="1173">
                  <c:v>-1.2856800000000002</c:v>
                </c:pt>
                <c:pt idx="1174">
                  <c:v>-1.2866900000000001</c:v>
                </c:pt>
                <c:pt idx="1175">
                  <c:v>-1.2876700000000001</c:v>
                </c:pt>
                <c:pt idx="1176">
                  <c:v>-1.2886900000000001</c:v>
                </c:pt>
                <c:pt idx="1177">
                  <c:v>-1.2896800000000002</c:v>
                </c:pt>
                <c:pt idx="1178">
                  <c:v>-1.2906900000000001</c:v>
                </c:pt>
                <c:pt idx="1179">
                  <c:v>-1.2916800000000002</c:v>
                </c:pt>
                <c:pt idx="1180">
                  <c:v>-1.2926900000000001</c:v>
                </c:pt>
                <c:pt idx="1181">
                  <c:v>-1.2936800000000002</c:v>
                </c:pt>
                <c:pt idx="1182">
                  <c:v>-1.29467</c:v>
                </c:pt>
                <c:pt idx="1183">
                  <c:v>-1.2956800000000002</c:v>
                </c:pt>
                <c:pt idx="1184">
                  <c:v>-1.2966800000000001</c:v>
                </c:pt>
                <c:pt idx="1185">
                  <c:v>-1.2976800000000002</c:v>
                </c:pt>
                <c:pt idx="1186">
                  <c:v>-1.2986900000000001</c:v>
                </c:pt>
                <c:pt idx="1187">
                  <c:v>-1.2996800000000002</c:v>
                </c:pt>
                <c:pt idx="1188">
                  <c:v>-1.3006900000000001</c:v>
                </c:pt>
                <c:pt idx="1189">
                  <c:v>-1.30169</c:v>
                </c:pt>
                <c:pt idx="1190">
                  <c:v>-1.3026800000000001</c:v>
                </c:pt>
                <c:pt idx="1191">
                  <c:v>-1.3036800000000002</c:v>
                </c:pt>
                <c:pt idx="1192">
                  <c:v>-1.3046800000000001</c:v>
                </c:pt>
                <c:pt idx="1193">
                  <c:v>-1.30566</c:v>
                </c:pt>
                <c:pt idx="1194">
                  <c:v>-1.3066800000000001</c:v>
                </c:pt>
                <c:pt idx="1195">
                  <c:v>-1.3076800000000002</c:v>
                </c:pt>
                <c:pt idx="1196">
                  <c:v>-1.3087000000000002</c:v>
                </c:pt>
                <c:pt idx="1197">
                  <c:v>-1.3096700000000001</c:v>
                </c:pt>
                <c:pt idx="1198">
                  <c:v>-1.31067</c:v>
                </c:pt>
                <c:pt idx="1199">
                  <c:v>-1.3116700000000001</c:v>
                </c:pt>
                <c:pt idx="1200">
                  <c:v>-1.3126800000000001</c:v>
                </c:pt>
                <c:pt idx="1201">
                  <c:v>-1.3136800000000002</c:v>
                </c:pt>
                <c:pt idx="1202">
                  <c:v>-1.3146900000000001</c:v>
                </c:pt>
                <c:pt idx="1203">
                  <c:v>-1.3156700000000001</c:v>
                </c:pt>
                <c:pt idx="1204">
                  <c:v>-1.3166800000000001</c:v>
                </c:pt>
                <c:pt idx="1205">
                  <c:v>-1.3176800000000002</c:v>
                </c:pt>
                <c:pt idx="1206">
                  <c:v>-1.3186500000000001</c:v>
                </c:pt>
                <c:pt idx="1207">
                  <c:v>-1.3196800000000002</c:v>
                </c:pt>
                <c:pt idx="1208">
                  <c:v>-1.32067</c:v>
                </c:pt>
                <c:pt idx="1209">
                  <c:v>-1.3216700000000001</c:v>
                </c:pt>
                <c:pt idx="1210">
                  <c:v>-1.32267</c:v>
                </c:pt>
                <c:pt idx="1211">
                  <c:v>-1.3236800000000002</c:v>
                </c:pt>
                <c:pt idx="1212">
                  <c:v>-1.3246500000000001</c:v>
                </c:pt>
                <c:pt idx="1213">
                  <c:v>-1.3256700000000001</c:v>
                </c:pt>
                <c:pt idx="1214">
                  <c:v>-1.3266800000000001</c:v>
                </c:pt>
                <c:pt idx="1215">
                  <c:v>-1.3276600000000001</c:v>
                </c:pt>
                <c:pt idx="1216">
                  <c:v>-1.32867</c:v>
                </c:pt>
                <c:pt idx="1217">
                  <c:v>-1.3296700000000001</c:v>
                </c:pt>
                <c:pt idx="1218">
                  <c:v>-1.3306600000000002</c:v>
                </c:pt>
                <c:pt idx="1219">
                  <c:v>-1.33165</c:v>
                </c:pt>
                <c:pt idx="1220">
                  <c:v>-1.3326600000000002</c:v>
                </c:pt>
                <c:pt idx="1221">
                  <c:v>-1.33365</c:v>
                </c:pt>
                <c:pt idx="1222">
                  <c:v>-1.3346500000000001</c:v>
                </c:pt>
                <c:pt idx="1223">
                  <c:v>-1.3356600000000001</c:v>
                </c:pt>
                <c:pt idx="1224">
                  <c:v>-1.33667</c:v>
                </c:pt>
                <c:pt idx="1225">
                  <c:v>-1.33765</c:v>
                </c:pt>
                <c:pt idx="1226">
                  <c:v>-1.33867</c:v>
                </c:pt>
                <c:pt idx="1227">
                  <c:v>-1.33965</c:v>
                </c:pt>
                <c:pt idx="1228">
                  <c:v>-1.3406600000000002</c:v>
                </c:pt>
                <c:pt idx="1229">
                  <c:v>-1.34165</c:v>
                </c:pt>
                <c:pt idx="1230">
                  <c:v>-1.34267</c:v>
                </c:pt>
                <c:pt idx="1231">
                  <c:v>-1.34365</c:v>
                </c:pt>
                <c:pt idx="1232">
                  <c:v>-1.34467</c:v>
                </c:pt>
                <c:pt idx="1233">
                  <c:v>-1.3456600000000001</c:v>
                </c:pt>
                <c:pt idx="1234">
                  <c:v>-1.3466600000000002</c:v>
                </c:pt>
                <c:pt idx="1235">
                  <c:v>-1.3476700000000001</c:v>
                </c:pt>
                <c:pt idx="1236">
                  <c:v>-1.3486600000000002</c:v>
                </c:pt>
                <c:pt idx="1237">
                  <c:v>-1.3496600000000001</c:v>
                </c:pt>
                <c:pt idx="1238">
                  <c:v>-1.35067</c:v>
                </c:pt>
                <c:pt idx="1239">
                  <c:v>-1.3516700000000001</c:v>
                </c:pt>
                <c:pt idx="1240">
                  <c:v>-1.3526500000000001</c:v>
                </c:pt>
                <c:pt idx="1241">
                  <c:v>-1.3536600000000001</c:v>
                </c:pt>
                <c:pt idx="1242">
                  <c:v>-1.3546800000000001</c:v>
                </c:pt>
                <c:pt idx="1243">
                  <c:v>-1.3556600000000001</c:v>
                </c:pt>
                <c:pt idx="1244">
                  <c:v>-1.3566600000000002</c:v>
                </c:pt>
                <c:pt idx="1245">
                  <c:v>-1.3576700000000002</c:v>
                </c:pt>
                <c:pt idx="1246">
                  <c:v>-1.3586500000000001</c:v>
                </c:pt>
                <c:pt idx="1247">
                  <c:v>-1.35965</c:v>
                </c:pt>
                <c:pt idx="1248">
                  <c:v>-1.3606500000000001</c:v>
                </c:pt>
                <c:pt idx="1249">
                  <c:v>-1.3616600000000001</c:v>
                </c:pt>
                <c:pt idx="1250">
                  <c:v>-1.3626500000000001</c:v>
                </c:pt>
                <c:pt idx="1251">
                  <c:v>-1.36365</c:v>
                </c:pt>
                <c:pt idx="1252">
                  <c:v>-1.3646500000000001</c:v>
                </c:pt>
                <c:pt idx="1253">
                  <c:v>-1.3656700000000002</c:v>
                </c:pt>
                <c:pt idx="1254">
                  <c:v>-1.36666</c:v>
                </c:pt>
                <c:pt idx="1255">
                  <c:v>-1.3676600000000001</c:v>
                </c:pt>
                <c:pt idx="1256">
                  <c:v>-1.3686500000000001</c:v>
                </c:pt>
                <c:pt idx="1257">
                  <c:v>-1.3696400000000002</c:v>
                </c:pt>
                <c:pt idx="1258">
                  <c:v>-1.37066</c:v>
                </c:pt>
                <c:pt idx="1259">
                  <c:v>-1.3716600000000001</c:v>
                </c:pt>
                <c:pt idx="1260">
                  <c:v>-1.3726700000000001</c:v>
                </c:pt>
                <c:pt idx="1261">
                  <c:v>-1.3736400000000002</c:v>
                </c:pt>
                <c:pt idx="1262">
                  <c:v>-1.3746500000000001</c:v>
                </c:pt>
                <c:pt idx="1263">
                  <c:v>-1.37565</c:v>
                </c:pt>
                <c:pt idx="1264">
                  <c:v>-1.37666</c:v>
                </c:pt>
                <c:pt idx="1265">
                  <c:v>-1.37765</c:v>
                </c:pt>
                <c:pt idx="1266">
                  <c:v>-1.3786700000000001</c:v>
                </c:pt>
                <c:pt idx="1267">
                  <c:v>-1.37965</c:v>
                </c:pt>
                <c:pt idx="1268">
                  <c:v>-1.3806500000000002</c:v>
                </c:pt>
                <c:pt idx="1269">
                  <c:v>-1.3816700000000002</c:v>
                </c:pt>
                <c:pt idx="1270">
                  <c:v>-1.38266</c:v>
                </c:pt>
                <c:pt idx="1271">
                  <c:v>-1.3836600000000001</c:v>
                </c:pt>
                <c:pt idx="1272">
                  <c:v>-1.38466</c:v>
                </c:pt>
                <c:pt idx="1273">
                  <c:v>-1.3856700000000002</c:v>
                </c:pt>
                <c:pt idx="1274">
                  <c:v>-1.3866800000000001</c:v>
                </c:pt>
                <c:pt idx="1275">
                  <c:v>-1.3876700000000002</c:v>
                </c:pt>
                <c:pt idx="1276">
                  <c:v>-1.3886800000000001</c:v>
                </c:pt>
                <c:pt idx="1277">
                  <c:v>-1.3896600000000001</c:v>
                </c:pt>
                <c:pt idx="1278">
                  <c:v>-1.39066</c:v>
                </c:pt>
                <c:pt idx="1279">
                  <c:v>-1.3916600000000001</c:v>
                </c:pt>
                <c:pt idx="1280">
                  <c:v>-1.39266</c:v>
                </c:pt>
                <c:pt idx="1281">
                  <c:v>-1.3936500000000001</c:v>
                </c:pt>
                <c:pt idx="1282">
                  <c:v>-1.39466</c:v>
                </c:pt>
                <c:pt idx="1283">
                  <c:v>-1.39564</c:v>
                </c:pt>
                <c:pt idx="1284">
                  <c:v>-1.3966700000000001</c:v>
                </c:pt>
                <c:pt idx="1285">
                  <c:v>-1.3976500000000001</c:v>
                </c:pt>
                <c:pt idx="1286">
                  <c:v>-1.3986700000000001</c:v>
                </c:pt>
                <c:pt idx="1287">
                  <c:v>-1.39964</c:v>
                </c:pt>
                <c:pt idx="1288">
                  <c:v>-1.40066</c:v>
                </c:pt>
                <c:pt idx="1289">
                  <c:v>-1.4016500000000001</c:v>
                </c:pt>
                <c:pt idx="1290">
                  <c:v>-1.4026500000000002</c:v>
                </c:pt>
                <c:pt idx="1291">
                  <c:v>-1.4036500000000001</c:v>
                </c:pt>
                <c:pt idx="1292">
                  <c:v>-1.4046500000000002</c:v>
                </c:pt>
                <c:pt idx="1293">
                  <c:v>-1.40568</c:v>
                </c:pt>
                <c:pt idx="1294">
                  <c:v>-1.40666</c:v>
                </c:pt>
                <c:pt idx="1295">
                  <c:v>-1.4076500000000001</c:v>
                </c:pt>
                <c:pt idx="1296">
                  <c:v>-1.4086700000000001</c:v>
                </c:pt>
                <c:pt idx="1297">
                  <c:v>-1.4096600000000001</c:v>
                </c:pt>
                <c:pt idx="1298">
                  <c:v>-1.4106500000000002</c:v>
                </c:pt>
                <c:pt idx="1299">
                  <c:v>-1.41164</c:v>
                </c:pt>
                <c:pt idx="1300">
                  <c:v>-1.4126300000000001</c:v>
                </c:pt>
                <c:pt idx="1301">
                  <c:v>-1.4136500000000001</c:v>
                </c:pt>
                <c:pt idx="1302">
                  <c:v>-1.4146500000000002</c:v>
                </c:pt>
                <c:pt idx="1303">
                  <c:v>-1.41564</c:v>
                </c:pt>
                <c:pt idx="1304">
                  <c:v>-1.4166500000000002</c:v>
                </c:pt>
                <c:pt idx="1305">
                  <c:v>-1.4176500000000001</c:v>
                </c:pt>
                <c:pt idx="1306">
                  <c:v>-1.4186500000000002</c:v>
                </c:pt>
                <c:pt idx="1307">
                  <c:v>-1.4196600000000001</c:v>
                </c:pt>
                <c:pt idx="1308">
                  <c:v>-1.4206500000000002</c:v>
                </c:pt>
                <c:pt idx="1309">
                  <c:v>-1.4216500000000001</c:v>
                </c:pt>
                <c:pt idx="1310">
                  <c:v>-1.42266</c:v>
                </c:pt>
                <c:pt idx="1311">
                  <c:v>-1.4236600000000001</c:v>
                </c:pt>
                <c:pt idx="1312">
                  <c:v>-1.4246500000000002</c:v>
                </c:pt>
                <c:pt idx="1313">
                  <c:v>-1.4256600000000001</c:v>
                </c:pt>
                <c:pt idx="1314">
                  <c:v>-1.42666</c:v>
                </c:pt>
                <c:pt idx="1315">
                  <c:v>-1.4276500000000001</c:v>
                </c:pt>
                <c:pt idx="1316">
                  <c:v>-1.42866</c:v>
                </c:pt>
                <c:pt idx="1317">
                  <c:v>-1.4296500000000001</c:v>
                </c:pt>
                <c:pt idx="1318">
                  <c:v>-1.4306700000000001</c:v>
                </c:pt>
                <c:pt idx="1319">
                  <c:v>-1.43164</c:v>
                </c:pt>
                <c:pt idx="1320">
                  <c:v>-1.4326300000000001</c:v>
                </c:pt>
                <c:pt idx="1321">
                  <c:v>-1.4336600000000002</c:v>
                </c:pt>
                <c:pt idx="1322">
                  <c:v>-1.43466</c:v>
                </c:pt>
                <c:pt idx="1323">
                  <c:v>-1.4356500000000001</c:v>
                </c:pt>
                <c:pt idx="1324">
                  <c:v>-1.4366300000000001</c:v>
                </c:pt>
                <c:pt idx="1325">
                  <c:v>-1.43764</c:v>
                </c:pt>
                <c:pt idx="1326">
                  <c:v>-1.4386400000000001</c:v>
                </c:pt>
                <c:pt idx="1327">
                  <c:v>-1.4396300000000002</c:v>
                </c:pt>
                <c:pt idx="1328">
                  <c:v>-1.44065</c:v>
                </c:pt>
                <c:pt idx="1329">
                  <c:v>-1.4416500000000001</c:v>
                </c:pt>
                <c:pt idx="1330">
                  <c:v>-1.44262</c:v>
                </c:pt>
                <c:pt idx="1331">
                  <c:v>-1.4436500000000001</c:v>
                </c:pt>
                <c:pt idx="1332">
                  <c:v>-1.4446400000000001</c:v>
                </c:pt>
                <c:pt idx="1333">
                  <c:v>-1.44567</c:v>
                </c:pt>
                <c:pt idx="1334">
                  <c:v>-1.4466400000000001</c:v>
                </c:pt>
                <c:pt idx="1335">
                  <c:v>-1.4476600000000002</c:v>
                </c:pt>
                <c:pt idx="1336">
                  <c:v>-1.44865</c:v>
                </c:pt>
                <c:pt idx="1337">
                  <c:v>-1.44964</c:v>
                </c:pt>
                <c:pt idx="1338">
                  <c:v>-1.45065</c:v>
                </c:pt>
                <c:pt idx="1339">
                  <c:v>-1.45164</c:v>
                </c:pt>
                <c:pt idx="1340">
                  <c:v>-1.4526400000000002</c:v>
                </c:pt>
                <c:pt idx="1341">
                  <c:v>-1.45364</c:v>
                </c:pt>
                <c:pt idx="1342">
                  <c:v>-1.45465</c:v>
                </c:pt>
                <c:pt idx="1343">
                  <c:v>-1.4556600000000002</c:v>
                </c:pt>
                <c:pt idx="1344">
                  <c:v>-1.4566600000000001</c:v>
                </c:pt>
                <c:pt idx="1345">
                  <c:v>-1.4576500000000001</c:v>
                </c:pt>
                <c:pt idx="1346">
                  <c:v>-1.4586300000000001</c:v>
                </c:pt>
                <c:pt idx="1347">
                  <c:v>-1.4596500000000001</c:v>
                </c:pt>
                <c:pt idx="1348">
                  <c:v>-1.4606300000000001</c:v>
                </c:pt>
                <c:pt idx="1349">
                  <c:v>-1.4616400000000001</c:v>
                </c:pt>
                <c:pt idx="1350">
                  <c:v>-1.4626300000000001</c:v>
                </c:pt>
                <c:pt idx="1351">
                  <c:v>-1.4636500000000001</c:v>
                </c:pt>
                <c:pt idx="1352">
                  <c:v>-1.46465</c:v>
                </c:pt>
                <c:pt idx="1353">
                  <c:v>-1.4656400000000001</c:v>
                </c:pt>
                <c:pt idx="1354">
                  <c:v>-1.46665</c:v>
                </c:pt>
                <c:pt idx="1355">
                  <c:v>-1.4676500000000001</c:v>
                </c:pt>
                <c:pt idx="1356">
                  <c:v>-1.46865</c:v>
                </c:pt>
                <c:pt idx="1357">
                  <c:v>-1.46963</c:v>
                </c:pt>
                <c:pt idx="1358">
                  <c:v>-1.4706400000000002</c:v>
                </c:pt>
                <c:pt idx="1359">
                  <c:v>-1.47163</c:v>
                </c:pt>
                <c:pt idx="1360">
                  <c:v>-1.4726100000000002</c:v>
                </c:pt>
                <c:pt idx="1361">
                  <c:v>-1.4736400000000001</c:v>
                </c:pt>
                <c:pt idx="1362">
                  <c:v>-1.4746400000000002</c:v>
                </c:pt>
                <c:pt idx="1363">
                  <c:v>-1.4756200000000002</c:v>
                </c:pt>
                <c:pt idx="1364">
                  <c:v>-1.47662</c:v>
                </c:pt>
                <c:pt idx="1365">
                  <c:v>-1.47763</c:v>
                </c:pt>
                <c:pt idx="1366">
                  <c:v>-1.4786300000000001</c:v>
                </c:pt>
                <c:pt idx="1367">
                  <c:v>-1.4796400000000001</c:v>
                </c:pt>
                <c:pt idx="1368">
                  <c:v>-1.48062</c:v>
                </c:pt>
                <c:pt idx="1369">
                  <c:v>-1.48163</c:v>
                </c:pt>
                <c:pt idx="1370">
                  <c:v>-1.4826300000000001</c:v>
                </c:pt>
                <c:pt idx="1371">
                  <c:v>-1.48363</c:v>
                </c:pt>
                <c:pt idx="1372">
                  <c:v>-1.4846400000000002</c:v>
                </c:pt>
                <c:pt idx="1373">
                  <c:v>-1.4856400000000001</c:v>
                </c:pt>
                <c:pt idx="1374">
                  <c:v>-1.4866200000000001</c:v>
                </c:pt>
                <c:pt idx="1375">
                  <c:v>-1.4876400000000001</c:v>
                </c:pt>
                <c:pt idx="1376">
                  <c:v>-1.4886300000000001</c:v>
                </c:pt>
                <c:pt idx="1377">
                  <c:v>-1.4896400000000001</c:v>
                </c:pt>
                <c:pt idx="1378">
                  <c:v>-1.49061</c:v>
                </c:pt>
                <c:pt idx="1379">
                  <c:v>-1.49163</c:v>
                </c:pt>
                <c:pt idx="1380">
                  <c:v>-1.4926300000000001</c:v>
                </c:pt>
                <c:pt idx="1381">
                  <c:v>-1.4936200000000002</c:v>
                </c:pt>
                <c:pt idx="1382">
                  <c:v>-1.4946300000000001</c:v>
                </c:pt>
                <c:pt idx="1383">
                  <c:v>-1.4956100000000001</c:v>
                </c:pt>
                <c:pt idx="1384">
                  <c:v>-1.4966200000000001</c:v>
                </c:pt>
                <c:pt idx="1385">
                  <c:v>-1.49763</c:v>
                </c:pt>
                <c:pt idx="1386">
                  <c:v>-1.49861</c:v>
                </c:pt>
                <c:pt idx="1387">
                  <c:v>-1.4996200000000002</c:v>
                </c:pt>
                <c:pt idx="1388">
                  <c:v>-1.5006300000000001</c:v>
                </c:pt>
                <c:pt idx="1389">
                  <c:v>-1.50163</c:v>
                </c:pt>
                <c:pt idx="1390">
                  <c:v>-1.5026300000000001</c:v>
                </c:pt>
                <c:pt idx="1391">
                  <c:v>-1.5036500000000002</c:v>
                </c:pt>
                <c:pt idx="1392">
                  <c:v>-1.5046300000000001</c:v>
                </c:pt>
                <c:pt idx="1393">
                  <c:v>-1.50563</c:v>
                </c:pt>
                <c:pt idx="1394">
                  <c:v>-1.5066200000000001</c:v>
                </c:pt>
                <c:pt idx="1395">
                  <c:v>-1.5076500000000002</c:v>
                </c:pt>
                <c:pt idx="1396">
                  <c:v>-1.5086200000000001</c:v>
                </c:pt>
                <c:pt idx="1397">
                  <c:v>-1.5096000000000001</c:v>
                </c:pt>
                <c:pt idx="1398">
                  <c:v>-1.51061</c:v>
                </c:pt>
                <c:pt idx="1399">
                  <c:v>-1.5116200000000002</c:v>
                </c:pt>
                <c:pt idx="1400">
                  <c:v>-1.5126000000000002</c:v>
                </c:pt>
                <c:pt idx="1401">
                  <c:v>-1.5136100000000001</c:v>
                </c:pt>
                <c:pt idx="1402">
                  <c:v>-1.51461</c:v>
                </c:pt>
                <c:pt idx="1403">
                  <c:v>-1.5156100000000001</c:v>
                </c:pt>
                <c:pt idx="1404">
                  <c:v>-1.5166200000000001</c:v>
                </c:pt>
                <c:pt idx="1405">
                  <c:v>-1.5176200000000002</c:v>
                </c:pt>
                <c:pt idx="1406">
                  <c:v>-1.5186300000000001</c:v>
                </c:pt>
                <c:pt idx="1407">
                  <c:v>-1.5196200000000002</c:v>
                </c:pt>
                <c:pt idx="1408">
                  <c:v>-1.52061</c:v>
                </c:pt>
                <c:pt idx="1409">
                  <c:v>-1.5216000000000001</c:v>
                </c:pt>
                <c:pt idx="1410">
                  <c:v>-1.5226200000000001</c:v>
                </c:pt>
                <c:pt idx="1411">
                  <c:v>-1.5236100000000001</c:v>
                </c:pt>
                <c:pt idx="1412">
                  <c:v>-1.5246000000000002</c:v>
                </c:pt>
                <c:pt idx="1413">
                  <c:v>-1.5256200000000002</c:v>
                </c:pt>
                <c:pt idx="1414">
                  <c:v>-1.52661</c:v>
                </c:pt>
                <c:pt idx="1415">
                  <c:v>-1.52763</c:v>
                </c:pt>
                <c:pt idx="1416">
                  <c:v>-1.5286200000000001</c:v>
                </c:pt>
                <c:pt idx="1417">
                  <c:v>-1.52959</c:v>
                </c:pt>
                <c:pt idx="1418">
                  <c:v>-1.53061</c:v>
                </c:pt>
                <c:pt idx="1419">
                  <c:v>-1.53162</c:v>
                </c:pt>
                <c:pt idx="1420">
                  <c:v>-1.5326000000000002</c:v>
                </c:pt>
                <c:pt idx="1421">
                  <c:v>-1.53362</c:v>
                </c:pt>
                <c:pt idx="1422">
                  <c:v>-1.5346200000000001</c:v>
                </c:pt>
                <c:pt idx="1423">
                  <c:v>-1.5356100000000001</c:v>
                </c:pt>
                <c:pt idx="1424">
                  <c:v>-1.53661</c:v>
                </c:pt>
                <c:pt idx="1425">
                  <c:v>-1.53762</c:v>
                </c:pt>
                <c:pt idx="1426">
                  <c:v>-1.5386300000000002</c:v>
                </c:pt>
                <c:pt idx="1427">
                  <c:v>-1.5396100000000001</c:v>
                </c:pt>
                <c:pt idx="1428">
                  <c:v>-1.5406000000000002</c:v>
                </c:pt>
                <c:pt idx="1429">
                  <c:v>-1.54162</c:v>
                </c:pt>
                <c:pt idx="1430">
                  <c:v>-1.54261</c:v>
                </c:pt>
                <c:pt idx="1431">
                  <c:v>-1.54362</c:v>
                </c:pt>
                <c:pt idx="1432">
                  <c:v>-1.54461</c:v>
                </c:pt>
                <c:pt idx="1433">
                  <c:v>-1.54562</c:v>
                </c:pt>
                <c:pt idx="1434">
                  <c:v>-1.54661</c:v>
                </c:pt>
                <c:pt idx="1435">
                  <c:v>-1.5476100000000002</c:v>
                </c:pt>
                <c:pt idx="1436">
                  <c:v>-1.5486300000000002</c:v>
                </c:pt>
                <c:pt idx="1437">
                  <c:v>-1.5496000000000001</c:v>
                </c:pt>
                <c:pt idx="1438">
                  <c:v>-1.5506</c:v>
                </c:pt>
                <c:pt idx="1439">
                  <c:v>-1.5516000000000001</c:v>
                </c:pt>
                <c:pt idx="1440">
                  <c:v>-1.5526</c:v>
                </c:pt>
                <c:pt idx="1441">
                  <c:v>-1.5536000000000001</c:v>
                </c:pt>
                <c:pt idx="1442">
                  <c:v>-1.55461</c:v>
                </c:pt>
                <c:pt idx="1443">
                  <c:v>-1.55559</c:v>
                </c:pt>
                <c:pt idx="1444">
                  <c:v>-1.55661</c:v>
                </c:pt>
                <c:pt idx="1445">
                  <c:v>-1.55762</c:v>
                </c:pt>
                <c:pt idx="1446">
                  <c:v>-1.5586</c:v>
                </c:pt>
                <c:pt idx="1447">
                  <c:v>-1.5596000000000001</c:v>
                </c:pt>
                <c:pt idx="1448">
                  <c:v>-1.5605900000000001</c:v>
                </c:pt>
                <c:pt idx="1449">
                  <c:v>-1.56159</c:v>
                </c:pt>
                <c:pt idx="1450">
                  <c:v>-1.5626100000000001</c:v>
                </c:pt>
                <c:pt idx="1451">
                  <c:v>-1.5636000000000001</c:v>
                </c:pt>
                <c:pt idx="1452">
                  <c:v>-1.5646</c:v>
                </c:pt>
                <c:pt idx="1453">
                  <c:v>-1.5656000000000001</c:v>
                </c:pt>
                <c:pt idx="1454">
                  <c:v>-1.5665900000000001</c:v>
                </c:pt>
                <c:pt idx="1455">
                  <c:v>-1.5676100000000002</c:v>
                </c:pt>
                <c:pt idx="1456">
                  <c:v>-1.5685800000000001</c:v>
                </c:pt>
                <c:pt idx="1457">
                  <c:v>-1.56959</c:v>
                </c:pt>
                <c:pt idx="1458">
                  <c:v>-1.5705900000000002</c:v>
                </c:pt>
                <c:pt idx="1459">
                  <c:v>-1.57159</c:v>
                </c:pt>
                <c:pt idx="1460">
                  <c:v>-1.5726</c:v>
                </c:pt>
                <c:pt idx="1461">
                  <c:v>-1.57359</c:v>
                </c:pt>
                <c:pt idx="1462">
                  <c:v>-1.57457</c:v>
                </c:pt>
                <c:pt idx="1463">
                  <c:v>-1.5755700000000001</c:v>
                </c:pt>
                <c:pt idx="1464">
                  <c:v>-1.5765800000000001</c:v>
                </c:pt>
                <c:pt idx="1465">
                  <c:v>-1.57759</c:v>
                </c:pt>
                <c:pt idx="1466">
                  <c:v>-1.5785800000000001</c:v>
                </c:pt>
                <c:pt idx="1467">
                  <c:v>-1.57959</c:v>
                </c:pt>
                <c:pt idx="1468">
                  <c:v>-1.5805900000000002</c:v>
                </c:pt>
                <c:pt idx="1469">
                  <c:v>-1.5816100000000002</c:v>
                </c:pt>
                <c:pt idx="1470">
                  <c:v>-1.5826</c:v>
                </c:pt>
                <c:pt idx="1471">
                  <c:v>-1.5835700000000001</c:v>
                </c:pt>
                <c:pt idx="1472">
                  <c:v>-1.5845800000000001</c:v>
                </c:pt>
                <c:pt idx="1473">
                  <c:v>-1.58558</c:v>
                </c:pt>
                <c:pt idx="1474">
                  <c:v>-1.5865900000000002</c:v>
                </c:pt>
                <c:pt idx="1475">
                  <c:v>-1.5876000000000001</c:v>
                </c:pt>
                <c:pt idx="1476">
                  <c:v>-1.5886</c:v>
                </c:pt>
                <c:pt idx="1477">
                  <c:v>-1.5895900000000001</c:v>
                </c:pt>
                <c:pt idx="1478">
                  <c:v>-1.5905800000000001</c:v>
                </c:pt>
                <c:pt idx="1479">
                  <c:v>-1.59158</c:v>
                </c:pt>
                <c:pt idx="1480">
                  <c:v>-1.5925900000000002</c:v>
                </c:pt>
                <c:pt idx="1481">
                  <c:v>-1.5935900000000001</c:v>
                </c:pt>
                <c:pt idx="1482">
                  <c:v>-1.5945900000000002</c:v>
                </c:pt>
                <c:pt idx="1483">
                  <c:v>-1.5956000000000001</c:v>
                </c:pt>
                <c:pt idx="1484">
                  <c:v>-1.5965800000000001</c:v>
                </c:pt>
                <c:pt idx="1485">
                  <c:v>-1.59758</c:v>
                </c:pt>
                <c:pt idx="1486">
                  <c:v>-1.5985900000000002</c:v>
                </c:pt>
                <c:pt idx="1487">
                  <c:v>-1.5996000000000001</c:v>
                </c:pt>
                <c:pt idx="1488">
                  <c:v>-1.6005900000000002</c:v>
                </c:pt>
                <c:pt idx="1489">
                  <c:v>-1.6016000000000001</c:v>
                </c:pt>
                <c:pt idx="1490">
                  <c:v>-1.6025800000000001</c:v>
                </c:pt>
                <c:pt idx="1491">
                  <c:v>-1.60358</c:v>
                </c:pt>
                <c:pt idx="1492">
                  <c:v>-1.6045900000000002</c:v>
                </c:pt>
                <c:pt idx="1493">
                  <c:v>-1.6055900000000001</c:v>
                </c:pt>
                <c:pt idx="1494">
                  <c:v>-1.6066</c:v>
                </c:pt>
                <c:pt idx="1495">
                  <c:v>-1.6075900000000001</c:v>
                </c:pt>
                <c:pt idx="1496">
                  <c:v>-1.6085900000000002</c:v>
                </c:pt>
                <c:pt idx="1497">
                  <c:v>-1.6095900000000001</c:v>
                </c:pt>
                <c:pt idx="1498">
                  <c:v>-1.6106</c:v>
                </c:pt>
                <c:pt idx="1499">
                  <c:v>-1.6115900000000001</c:v>
                </c:pt>
                <c:pt idx="1500">
                  <c:v>-1.6125900000000002</c:v>
                </c:pt>
                <c:pt idx="1501">
                  <c:v>-1.61358</c:v>
                </c:pt>
                <c:pt idx="1502">
                  <c:v>-1.6145900000000002</c:v>
                </c:pt>
                <c:pt idx="1503">
                  <c:v>-1.6155900000000001</c:v>
                </c:pt>
                <c:pt idx="1504">
                  <c:v>-1.6165800000000001</c:v>
                </c:pt>
                <c:pt idx="1505">
                  <c:v>-1.6176000000000001</c:v>
                </c:pt>
                <c:pt idx="1506">
                  <c:v>-1.6185900000000002</c:v>
                </c:pt>
                <c:pt idx="1507">
                  <c:v>-1.6196000000000002</c:v>
                </c:pt>
                <c:pt idx="1508">
                  <c:v>-1.6205900000000002</c:v>
                </c:pt>
                <c:pt idx="1509">
                  <c:v>-1.6215900000000001</c:v>
                </c:pt>
                <c:pt idx="1510">
                  <c:v>-1.6225900000000002</c:v>
                </c:pt>
                <c:pt idx="1511">
                  <c:v>-1.62358</c:v>
                </c:pt>
                <c:pt idx="1512">
                  <c:v>-1.6246</c:v>
                </c:pt>
                <c:pt idx="1513">
                  <c:v>-1.6255900000000001</c:v>
                </c:pt>
                <c:pt idx="1514">
                  <c:v>-1.6266</c:v>
                </c:pt>
                <c:pt idx="1515">
                  <c:v>-1.6275700000000002</c:v>
                </c:pt>
                <c:pt idx="1516">
                  <c:v>-1.62859</c:v>
                </c:pt>
                <c:pt idx="1517">
                  <c:v>-1.62958</c:v>
                </c:pt>
                <c:pt idx="1518">
                  <c:v>-1.6305800000000001</c:v>
                </c:pt>
                <c:pt idx="1519">
                  <c:v>-1.6315900000000001</c:v>
                </c:pt>
                <c:pt idx="1520">
                  <c:v>-1.6325800000000001</c:v>
                </c:pt>
                <c:pt idx="1521">
                  <c:v>-1.63358</c:v>
                </c:pt>
                <c:pt idx="1522">
                  <c:v>-1.6345800000000001</c:v>
                </c:pt>
                <c:pt idx="1523">
                  <c:v>-1.6356000000000002</c:v>
                </c:pt>
                <c:pt idx="1524">
                  <c:v>-1.6365800000000001</c:v>
                </c:pt>
                <c:pt idx="1525">
                  <c:v>-1.6375700000000002</c:v>
                </c:pt>
                <c:pt idx="1526">
                  <c:v>-1.6385700000000001</c:v>
                </c:pt>
                <c:pt idx="1527">
                  <c:v>-1.6395700000000002</c:v>
                </c:pt>
                <c:pt idx="1528">
                  <c:v>-1.6405800000000001</c:v>
                </c:pt>
                <c:pt idx="1529">
                  <c:v>-1.64158</c:v>
                </c:pt>
                <c:pt idx="1530">
                  <c:v>-1.6425700000000001</c:v>
                </c:pt>
                <c:pt idx="1531">
                  <c:v>-1.64358</c:v>
                </c:pt>
                <c:pt idx="1532">
                  <c:v>-1.64456</c:v>
                </c:pt>
                <c:pt idx="1533">
                  <c:v>-1.6455700000000002</c:v>
                </c:pt>
                <c:pt idx="1534">
                  <c:v>-1.6465700000000001</c:v>
                </c:pt>
                <c:pt idx="1535">
                  <c:v>-1.64758</c:v>
                </c:pt>
                <c:pt idx="1536">
                  <c:v>-1.6485500000000002</c:v>
                </c:pt>
                <c:pt idx="1537">
                  <c:v>-1.6495600000000001</c:v>
                </c:pt>
                <c:pt idx="1538">
                  <c:v>-1.65059</c:v>
                </c:pt>
                <c:pt idx="1539">
                  <c:v>-1.6515600000000001</c:v>
                </c:pt>
                <c:pt idx="1540">
                  <c:v>-1.6525700000000001</c:v>
                </c:pt>
                <c:pt idx="1541">
                  <c:v>-1.6535600000000001</c:v>
                </c:pt>
                <c:pt idx="1542">
                  <c:v>-1.65456</c:v>
                </c:pt>
                <c:pt idx="1543">
                  <c:v>-1.6555800000000001</c:v>
                </c:pt>
                <c:pt idx="1544">
                  <c:v>-1.65656</c:v>
                </c:pt>
                <c:pt idx="1545">
                  <c:v>-1.65757</c:v>
                </c:pt>
                <c:pt idx="1546">
                  <c:v>-1.6585800000000002</c:v>
                </c:pt>
                <c:pt idx="1547">
                  <c:v>-1.65957</c:v>
                </c:pt>
                <c:pt idx="1548">
                  <c:v>-1.6605700000000001</c:v>
                </c:pt>
                <c:pt idx="1549">
                  <c:v>-1.6615600000000001</c:v>
                </c:pt>
                <c:pt idx="1550">
                  <c:v>-1.6625500000000002</c:v>
                </c:pt>
                <c:pt idx="1551">
                  <c:v>-1.6635600000000001</c:v>
                </c:pt>
                <c:pt idx="1552">
                  <c:v>-1.66459</c:v>
                </c:pt>
                <c:pt idx="1553">
                  <c:v>-1.6655900000000001</c:v>
                </c:pt>
                <c:pt idx="1554">
                  <c:v>-1.6665800000000002</c:v>
                </c:pt>
                <c:pt idx="1555">
                  <c:v>-1.66757</c:v>
                </c:pt>
                <c:pt idx="1556">
                  <c:v>-1.6685800000000002</c:v>
                </c:pt>
                <c:pt idx="1557">
                  <c:v>-1.6695500000000001</c:v>
                </c:pt>
                <c:pt idx="1558">
                  <c:v>-1.67056</c:v>
                </c:pt>
                <c:pt idx="1559">
                  <c:v>-1.6715600000000002</c:v>
                </c:pt>
                <c:pt idx="1560">
                  <c:v>-1.67256</c:v>
                </c:pt>
                <c:pt idx="1561">
                  <c:v>-1.6735800000000001</c:v>
                </c:pt>
                <c:pt idx="1562">
                  <c:v>-1.6745700000000001</c:v>
                </c:pt>
                <c:pt idx="1563">
                  <c:v>-1.6755800000000001</c:v>
                </c:pt>
                <c:pt idx="1564">
                  <c:v>-1.6765600000000001</c:v>
                </c:pt>
                <c:pt idx="1565">
                  <c:v>-1.6775600000000002</c:v>
                </c:pt>
                <c:pt idx="1566">
                  <c:v>-1.6785700000000001</c:v>
                </c:pt>
                <c:pt idx="1567">
                  <c:v>-1.67957</c:v>
                </c:pt>
                <c:pt idx="1568">
                  <c:v>-1.6805700000000001</c:v>
                </c:pt>
                <c:pt idx="1569">
                  <c:v>-1.68157</c:v>
                </c:pt>
                <c:pt idx="1570">
                  <c:v>-1.6825600000000001</c:v>
                </c:pt>
                <c:pt idx="1571">
                  <c:v>-1.6835800000000001</c:v>
                </c:pt>
                <c:pt idx="1572">
                  <c:v>-1.6845700000000001</c:v>
                </c:pt>
                <c:pt idx="1573">
                  <c:v>-1.6855800000000001</c:v>
                </c:pt>
                <c:pt idx="1574">
                  <c:v>-1.6865600000000001</c:v>
                </c:pt>
                <c:pt idx="1575">
                  <c:v>-1.6875800000000001</c:v>
                </c:pt>
                <c:pt idx="1576">
                  <c:v>-1.6885700000000001</c:v>
                </c:pt>
                <c:pt idx="1577">
                  <c:v>-1.6895800000000001</c:v>
                </c:pt>
                <c:pt idx="1578">
                  <c:v>-1.6905800000000002</c:v>
                </c:pt>
                <c:pt idx="1579">
                  <c:v>-1.6915900000000001</c:v>
                </c:pt>
                <c:pt idx="1580">
                  <c:v>-1.6925700000000001</c:v>
                </c:pt>
                <c:pt idx="1581">
                  <c:v>-1.69357</c:v>
                </c:pt>
                <c:pt idx="1582">
                  <c:v>-1.6945800000000002</c:v>
                </c:pt>
                <c:pt idx="1583">
                  <c:v>-1.6955800000000001</c:v>
                </c:pt>
                <c:pt idx="1584">
                  <c:v>-1.6965600000000001</c:v>
                </c:pt>
                <c:pt idx="1585">
                  <c:v>-1.69757</c:v>
                </c:pt>
                <c:pt idx="1586">
                  <c:v>-1.69858</c:v>
                </c:pt>
                <c:pt idx="1587">
                  <c:v>-1.6995900000000002</c:v>
                </c:pt>
                <c:pt idx="1588">
                  <c:v>-1.70058</c:v>
                </c:pt>
                <c:pt idx="1589">
                  <c:v>-1.70157</c:v>
                </c:pt>
                <c:pt idx="1590">
                  <c:v>-1.7025700000000001</c:v>
                </c:pt>
                <c:pt idx="1591">
                  <c:v>-1.7035800000000001</c:v>
                </c:pt>
                <c:pt idx="1592">
                  <c:v>-1.70458</c:v>
                </c:pt>
                <c:pt idx="1593">
                  <c:v>-1.7055600000000002</c:v>
                </c:pt>
                <c:pt idx="1594">
                  <c:v>-1.7065600000000001</c:v>
                </c:pt>
                <c:pt idx="1595">
                  <c:v>-1.7075800000000001</c:v>
                </c:pt>
                <c:pt idx="1596">
                  <c:v>-1.70858</c:v>
                </c:pt>
                <c:pt idx="1597">
                  <c:v>-1.7095800000000001</c:v>
                </c:pt>
                <c:pt idx="1598">
                  <c:v>-1.7105700000000001</c:v>
                </c:pt>
                <c:pt idx="1599">
                  <c:v>-1.71157</c:v>
                </c:pt>
                <c:pt idx="1600">
                  <c:v>-1.7125600000000001</c:v>
                </c:pt>
                <c:pt idx="1601">
                  <c:v>-1.7135800000000001</c:v>
                </c:pt>
                <c:pt idx="1602">
                  <c:v>-1.71458</c:v>
                </c:pt>
                <c:pt idx="1603">
                  <c:v>-1.7155500000000001</c:v>
                </c:pt>
                <c:pt idx="1604">
                  <c:v>-1.71655</c:v>
                </c:pt>
                <c:pt idx="1605">
                  <c:v>-1.7175500000000001</c:v>
                </c:pt>
                <c:pt idx="1606">
                  <c:v>-1.7185600000000001</c:v>
                </c:pt>
                <c:pt idx="1607">
                  <c:v>-1.71957</c:v>
                </c:pt>
                <c:pt idx="1608">
                  <c:v>-1.7205600000000001</c:v>
                </c:pt>
                <c:pt idx="1609">
                  <c:v>-1.72156</c:v>
                </c:pt>
                <c:pt idx="1610">
                  <c:v>-1.72255</c:v>
                </c:pt>
                <c:pt idx="1611">
                  <c:v>-1.72356</c:v>
                </c:pt>
                <c:pt idx="1612">
                  <c:v>-1.72455</c:v>
                </c:pt>
                <c:pt idx="1613">
                  <c:v>-1.7255500000000001</c:v>
                </c:pt>
                <c:pt idx="1614">
                  <c:v>-1.7265600000000001</c:v>
                </c:pt>
                <c:pt idx="1615">
                  <c:v>-1.72756</c:v>
                </c:pt>
                <c:pt idx="1616">
                  <c:v>-1.7285600000000001</c:v>
                </c:pt>
                <c:pt idx="1617">
                  <c:v>-1.7295500000000001</c:v>
                </c:pt>
                <c:pt idx="1618">
                  <c:v>-1.7305400000000002</c:v>
                </c:pt>
                <c:pt idx="1619">
                  <c:v>-1.73156</c:v>
                </c:pt>
                <c:pt idx="1620">
                  <c:v>-1.7325600000000001</c:v>
                </c:pt>
                <c:pt idx="1621">
                  <c:v>-1.73356</c:v>
                </c:pt>
                <c:pt idx="1622">
                  <c:v>-1.73455</c:v>
                </c:pt>
                <c:pt idx="1623">
                  <c:v>-1.7355500000000001</c:v>
                </c:pt>
                <c:pt idx="1624">
                  <c:v>-1.7365600000000001</c:v>
                </c:pt>
                <c:pt idx="1625">
                  <c:v>-1.7375500000000001</c:v>
                </c:pt>
                <c:pt idx="1626">
                  <c:v>-1.73858</c:v>
                </c:pt>
                <c:pt idx="1627">
                  <c:v>-1.7395800000000001</c:v>
                </c:pt>
                <c:pt idx="1628">
                  <c:v>-1.74058</c:v>
                </c:pt>
                <c:pt idx="1629">
                  <c:v>-1.7415800000000001</c:v>
                </c:pt>
                <c:pt idx="1630">
                  <c:v>-1.7425900000000001</c:v>
                </c:pt>
                <c:pt idx="1631">
                  <c:v>-1.7435800000000001</c:v>
                </c:pt>
                <c:pt idx="1632">
                  <c:v>-1.74458</c:v>
                </c:pt>
                <c:pt idx="1633">
                  <c:v>-1.7455700000000001</c:v>
                </c:pt>
                <c:pt idx="1634">
                  <c:v>-1.74658</c:v>
                </c:pt>
                <c:pt idx="1635">
                  <c:v>-1.7475900000000002</c:v>
                </c:pt>
                <c:pt idx="1636">
                  <c:v>-1.7485900000000001</c:v>
                </c:pt>
                <c:pt idx="1637">
                  <c:v>-1.7495800000000001</c:v>
                </c:pt>
                <c:pt idx="1638">
                  <c:v>-1.7505600000000001</c:v>
                </c:pt>
                <c:pt idx="1639">
                  <c:v>-1.75156</c:v>
                </c:pt>
                <c:pt idx="1640">
                  <c:v>-1.7525700000000002</c:v>
                </c:pt>
                <c:pt idx="1641">
                  <c:v>-1.7535800000000001</c:v>
                </c:pt>
                <c:pt idx="1642">
                  <c:v>-1.7545700000000002</c:v>
                </c:pt>
                <c:pt idx="1643">
                  <c:v>-1.75556</c:v>
                </c:pt>
                <c:pt idx="1644">
                  <c:v>-1.7565600000000001</c:v>
                </c:pt>
                <c:pt idx="1645">
                  <c:v>-1.7575700000000001</c:v>
                </c:pt>
                <c:pt idx="1646">
                  <c:v>-1.75858</c:v>
                </c:pt>
                <c:pt idx="1647">
                  <c:v>-1.75956</c:v>
                </c:pt>
                <c:pt idx="1648">
                  <c:v>-1.76058</c:v>
                </c:pt>
                <c:pt idx="1649">
                  <c:v>-1.7615700000000001</c:v>
                </c:pt>
                <c:pt idx="1650">
                  <c:v>-1.7625900000000001</c:v>
                </c:pt>
                <c:pt idx="1651">
                  <c:v>-1.7635700000000001</c:v>
                </c:pt>
                <c:pt idx="1652">
                  <c:v>-1.7645600000000001</c:v>
                </c:pt>
                <c:pt idx="1653">
                  <c:v>-1.76556</c:v>
                </c:pt>
                <c:pt idx="1654">
                  <c:v>-1.7665700000000002</c:v>
                </c:pt>
                <c:pt idx="1655">
                  <c:v>-1.7675700000000001</c:v>
                </c:pt>
                <c:pt idx="1656">
                  <c:v>-1.7685700000000002</c:v>
                </c:pt>
                <c:pt idx="1657">
                  <c:v>-1.76956</c:v>
                </c:pt>
                <c:pt idx="1658">
                  <c:v>-1.7705500000000001</c:v>
                </c:pt>
                <c:pt idx="1659">
                  <c:v>-1.7715800000000002</c:v>
                </c:pt>
                <c:pt idx="1660">
                  <c:v>-1.77258</c:v>
                </c:pt>
                <c:pt idx="1661">
                  <c:v>-1.7735700000000001</c:v>
                </c:pt>
                <c:pt idx="1662">
                  <c:v>-1.77457</c:v>
                </c:pt>
                <c:pt idx="1663">
                  <c:v>-1.7755800000000002</c:v>
                </c:pt>
                <c:pt idx="1664">
                  <c:v>-1.77657</c:v>
                </c:pt>
                <c:pt idx="1665">
                  <c:v>-1.7775800000000002</c:v>
                </c:pt>
                <c:pt idx="1666">
                  <c:v>-1.77857</c:v>
                </c:pt>
                <c:pt idx="1667">
                  <c:v>-1.77956</c:v>
                </c:pt>
                <c:pt idx="1668">
                  <c:v>-1.7805800000000001</c:v>
                </c:pt>
                <c:pt idx="1669">
                  <c:v>-1.7815800000000002</c:v>
                </c:pt>
                <c:pt idx="1670">
                  <c:v>-1.78257</c:v>
                </c:pt>
                <c:pt idx="1671">
                  <c:v>-1.7835700000000001</c:v>
                </c:pt>
                <c:pt idx="1672">
                  <c:v>-1.7845800000000001</c:v>
                </c:pt>
                <c:pt idx="1673">
                  <c:v>-1.7855700000000001</c:v>
                </c:pt>
                <c:pt idx="1674">
                  <c:v>-1.7865800000000001</c:v>
                </c:pt>
                <c:pt idx="1675">
                  <c:v>-1.78759</c:v>
                </c:pt>
                <c:pt idx="1676">
                  <c:v>-1.78857</c:v>
                </c:pt>
                <c:pt idx="1677">
                  <c:v>-1.7895700000000001</c:v>
                </c:pt>
                <c:pt idx="1678">
                  <c:v>-1.79057</c:v>
                </c:pt>
                <c:pt idx="1679">
                  <c:v>-1.7915700000000001</c:v>
                </c:pt>
                <c:pt idx="1680">
                  <c:v>-1.7926000000000002</c:v>
                </c:pt>
                <c:pt idx="1681">
                  <c:v>-1.79359</c:v>
                </c:pt>
                <c:pt idx="1682">
                  <c:v>-1.7945600000000002</c:v>
                </c:pt>
                <c:pt idx="1683">
                  <c:v>-1.7955800000000002</c:v>
                </c:pt>
                <c:pt idx="1684">
                  <c:v>-1.7965800000000001</c:v>
                </c:pt>
                <c:pt idx="1685">
                  <c:v>-1.79759</c:v>
                </c:pt>
                <c:pt idx="1686">
                  <c:v>-1.7985600000000002</c:v>
                </c:pt>
                <c:pt idx="1687">
                  <c:v>-1.7995800000000002</c:v>
                </c:pt>
                <c:pt idx="1688">
                  <c:v>-1.80057</c:v>
                </c:pt>
                <c:pt idx="1689">
                  <c:v>-1.8015800000000002</c:v>
                </c:pt>
                <c:pt idx="1690">
                  <c:v>-1.80257</c:v>
                </c:pt>
                <c:pt idx="1691">
                  <c:v>-1.8035800000000002</c:v>
                </c:pt>
                <c:pt idx="1692">
                  <c:v>-1.8045800000000001</c:v>
                </c:pt>
                <c:pt idx="1693">
                  <c:v>-1.8055700000000001</c:v>
                </c:pt>
                <c:pt idx="1694">
                  <c:v>-1.80657</c:v>
                </c:pt>
                <c:pt idx="1695">
                  <c:v>-1.8075700000000001</c:v>
                </c:pt>
                <c:pt idx="1696">
                  <c:v>-1.8085500000000001</c:v>
                </c:pt>
                <c:pt idx="1697">
                  <c:v>-1.8095600000000001</c:v>
                </c:pt>
                <c:pt idx="1698">
                  <c:v>-1.81057</c:v>
                </c:pt>
                <c:pt idx="1699">
                  <c:v>-1.81155</c:v>
                </c:pt>
                <c:pt idx="1700">
                  <c:v>-1.8125600000000002</c:v>
                </c:pt>
                <c:pt idx="1701">
                  <c:v>-1.81355</c:v>
                </c:pt>
                <c:pt idx="1702">
                  <c:v>-1.8145800000000001</c:v>
                </c:pt>
                <c:pt idx="1703">
                  <c:v>-1.8155800000000002</c:v>
                </c:pt>
                <c:pt idx="1704">
                  <c:v>-1.8165800000000001</c:v>
                </c:pt>
                <c:pt idx="1705">
                  <c:v>-1.8175700000000001</c:v>
                </c:pt>
                <c:pt idx="1706">
                  <c:v>-1.81857</c:v>
                </c:pt>
                <c:pt idx="1707">
                  <c:v>-1.8195700000000001</c:v>
                </c:pt>
                <c:pt idx="1708">
                  <c:v>-1.8205600000000002</c:v>
                </c:pt>
                <c:pt idx="1709">
                  <c:v>-1.8215700000000001</c:v>
                </c:pt>
                <c:pt idx="1710">
                  <c:v>-1.8225800000000001</c:v>
                </c:pt>
                <c:pt idx="1711">
                  <c:v>-1.8235600000000001</c:v>
                </c:pt>
                <c:pt idx="1712">
                  <c:v>-1.8245600000000002</c:v>
                </c:pt>
                <c:pt idx="1713">
                  <c:v>-1.8255700000000001</c:v>
                </c:pt>
                <c:pt idx="1714">
                  <c:v>-1.8265600000000002</c:v>
                </c:pt>
                <c:pt idx="1715">
                  <c:v>-1.8275700000000001</c:v>
                </c:pt>
                <c:pt idx="1716">
                  <c:v>-1.82857</c:v>
                </c:pt>
                <c:pt idx="1717">
                  <c:v>-1.82958</c:v>
                </c:pt>
                <c:pt idx="1718">
                  <c:v>-1.8305800000000001</c:v>
                </c:pt>
                <c:pt idx="1719">
                  <c:v>-1.8315700000000001</c:v>
                </c:pt>
                <c:pt idx="1720">
                  <c:v>-1.8325600000000002</c:v>
                </c:pt>
                <c:pt idx="1721">
                  <c:v>-1.83355</c:v>
                </c:pt>
                <c:pt idx="1722">
                  <c:v>-1.83457</c:v>
                </c:pt>
                <c:pt idx="1723">
                  <c:v>-1.8355700000000001</c:v>
                </c:pt>
                <c:pt idx="1724">
                  <c:v>-1.8365600000000002</c:v>
                </c:pt>
                <c:pt idx="1725">
                  <c:v>-1.8375700000000001</c:v>
                </c:pt>
                <c:pt idx="1726">
                  <c:v>-1.8385400000000001</c:v>
                </c:pt>
                <c:pt idx="1727">
                  <c:v>-1.8395600000000001</c:v>
                </c:pt>
                <c:pt idx="1728">
                  <c:v>-1.84057</c:v>
                </c:pt>
                <c:pt idx="1729">
                  <c:v>-1.8415700000000002</c:v>
                </c:pt>
                <c:pt idx="1730">
                  <c:v>-1.8425500000000001</c:v>
                </c:pt>
                <c:pt idx="1731">
                  <c:v>-1.8435600000000001</c:v>
                </c:pt>
                <c:pt idx="1732">
                  <c:v>-1.8445500000000001</c:v>
                </c:pt>
                <c:pt idx="1733">
                  <c:v>-1.8455700000000002</c:v>
                </c:pt>
                <c:pt idx="1734">
                  <c:v>-1.8465500000000001</c:v>
                </c:pt>
                <c:pt idx="1735">
                  <c:v>-1.84755</c:v>
                </c:pt>
                <c:pt idx="1736">
                  <c:v>-1.84857</c:v>
                </c:pt>
                <c:pt idx="1737">
                  <c:v>-1.8495600000000001</c:v>
                </c:pt>
                <c:pt idx="1738">
                  <c:v>-1.8505800000000001</c:v>
                </c:pt>
                <c:pt idx="1739">
                  <c:v>-1.8515600000000001</c:v>
                </c:pt>
                <c:pt idx="1740">
                  <c:v>-1.8525400000000001</c:v>
                </c:pt>
                <c:pt idx="1741">
                  <c:v>-1.8535700000000002</c:v>
                </c:pt>
                <c:pt idx="1742">
                  <c:v>-1.85456</c:v>
                </c:pt>
                <c:pt idx="1743">
                  <c:v>-1.8555700000000002</c:v>
                </c:pt>
                <c:pt idx="1744">
                  <c:v>-1.85656</c:v>
                </c:pt>
                <c:pt idx="1745">
                  <c:v>-1.8575600000000001</c:v>
                </c:pt>
                <c:pt idx="1746">
                  <c:v>-1.85856</c:v>
                </c:pt>
                <c:pt idx="1747">
                  <c:v>-1.8595600000000001</c:v>
                </c:pt>
                <c:pt idx="1748">
                  <c:v>-1.8605800000000001</c:v>
                </c:pt>
                <c:pt idx="1749">
                  <c:v>-1.8615700000000002</c:v>
                </c:pt>
                <c:pt idx="1750">
                  <c:v>-1.8625500000000001</c:v>
                </c:pt>
                <c:pt idx="1751">
                  <c:v>-1.86355</c:v>
                </c:pt>
                <c:pt idx="1752">
                  <c:v>-1.86456</c:v>
                </c:pt>
                <c:pt idx="1753">
                  <c:v>-1.8655600000000001</c:v>
                </c:pt>
                <c:pt idx="1754">
                  <c:v>-1.86656</c:v>
                </c:pt>
                <c:pt idx="1755">
                  <c:v>-1.86755</c:v>
                </c:pt>
                <c:pt idx="1756">
                  <c:v>-1.86856</c:v>
                </c:pt>
                <c:pt idx="1757">
                  <c:v>-1.8695600000000001</c:v>
                </c:pt>
                <c:pt idx="1758">
                  <c:v>-1.8705700000000001</c:v>
                </c:pt>
                <c:pt idx="1759">
                  <c:v>-1.8715600000000001</c:v>
                </c:pt>
                <c:pt idx="1760">
                  <c:v>-1.8725500000000002</c:v>
                </c:pt>
                <c:pt idx="1761">
                  <c:v>-1.8735600000000001</c:v>
                </c:pt>
                <c:pt idx="1762">
                  <c:v>-1.8745700000000001</c:v>
                </c:pt>
                <c:pt idx="1763">
                  <c:v>-1.8755500000000001</c:v>
                </c:pt>
                <c:pt idx="1764">
                  <c:v>-1.8765500000000002</c:v>
                </c:pt>
                <c:pt idx="1765">
                  <c:v>-1.8775600000000001</c:v>
                </c:pt>
                <c:pt idx="1766">
                  <c:v>-1.87856</c:v>
                </c:pt>
                <c:pt idx="1767">
                  <c:v>-1.8795600000000001</c:v>
                </c:pt>
                <c:pt idx="1768">
                  <c:v>-1.88056</c:v>
                </c:pt>
                <c:pt idx="1769">
                  <c:v>-1.88154</c:v>
                </c:pt>
                <c:pt idx="1770">
                  <c:v>-1.8825400000000001</c:v>
                </c:pt>
                <c:pt idx="1771">
                  <c:v>-1.8835300000000001</c:v>
                </c:pt>
                <c:pt idx="1772">
                  <c:v>-1.88456</c:v>
                </c:pt>
                <c:pt idx="1773">
                  <c:v>-1.8855700000000002</c:v>
                </c:pt>
                <c:pt idx="1774">
                  <c:v>-1.88656</c:v>
                </c:pt>
                <c:pt idx="1775">
                  <c:v>-1.88758</c:v>
                </c:pt>
                <c:pt idx="1776">
                  <c:v>-1.88856</c:v>
                </c:pt>
                <c:pt idx="1777">
                  <c:v>-1.88954</c:v>
                </c:pt>
                <c:pt idx="1778">
                  <c:v>-1.8905500000000002</c:v>
                </c:pt>
                <c:pt idx="1779">
                  <c:v>-1.8915600000000001</c:v>
                </c:pt>
                <c:pt idx="1780">
                  <c:v>-1.89256</c:v>
                </c:pt>
                <c:pt idx="1781">
                  <c:v>-1.8935500000000001</c:v>
                </c:pt>
                <c:pt idx="1782">
                  <c:v>-1.8945500000000002</c:v>
                </c:pt>
                <c:pt idx="1783">
                  <c:v>-1.8955500000000001</c:v>
                </c:pt>
                <c:pt idx="1784">
                  <c:v>-1.8965400000000001</c:v>
                </c:pt>
                <c:pt idx="1785">
                  <c:v>-1.8975500000000001</c:v>
                </c:pt>
                <c:pt idx="1786">
                  <c:v>-1.8985400000000001</c:v>
                </c:pt>
                <c:pt idx="1787">
                  <c:v>-1.8995500000000001</c:v>
                </c:pt>
                <c:pt idx="1788">
                  <c:v>-1.9005500000000002</c:v>
                </c:pt>
                <c:pt idx="1789">
                  <c:v>-1.9015600000000001</c:v>
                </c:pt>
                <c:pt idx="1790">
                  <c:v>-1.90256</c:v>
                </c:pt>
                <c:pt idx="1791">
                  <c:v>-1.9035500000000001</c:v>
                </c:pt>
                <c:pt idx="1792">
                  <c:v>-1.9045500000000002</c:v>
                </c:pt>
                <c:pt idx="1793">
                  <c:v>-1.90554</c:v>
                </c:pt>
                <c:pt idx="1794">
                  <c:v>-1.9065400000000001</c:v>
                </c:pt>
                <c:pt idx="1795">
                  <c:v>-1.90754</c:v>
                </c:pt>
                <c:pt idx="1796">
                  <c:v>-1.90856</c:v>
                </c:pt>
                <c:pt idx="1797">
                  <c:v>-1.9095500000000001</c:v>
                </c:pt>
                <c:pt idx="1798">
                  <c:v>-1.9105500000000002</c:v>
                </c:pt>
                <c:pt idx="1799">
                  <c:v>-1.9115500000000001</c:v>
                </c:pt>
                <c:pt idx="1800">
                  <c:v>-1.91256</c:v>
                </c:pt>
                <c:pt idx="1801">
                  <c:v>-1.91357</c:v>
                </c:pt>
                <c:pt idx="1802">
                  <c:v>-1.9145700000000001</c:v>
                </c:pt>
                <c:pt idx="1803">
                  <c:v>-1.91554</c:v>
                </c:pt>
                <c:pt idx="1804">
                  <c:v>-1.9165400000000001</c:v>
                </c:pt>
                <c:pt idx="1805">
                  <c:v>-1.9175600000000002</c:v>
                </c:pt>
                <c:pt idx="1806">
                  <c:v>-1.9185700000000001</c:v>
                </c:pt>
                <c:pt idx="1807">
                  <c:v>-1.9195600000000002</c:v>
                </c:pt>
                <c:pt idx="1808">
                  <c:v>-1.92055</c:v>
                </c:pt>
                <c:pt idx="1809">
                  <c:v>-1.9215500000000001</c:v>
                </c:pt>
                <c:pt idx="1810">
                  <c:v>-1.9225400000000001</c:v>
                </c:pt>
                <c:pt idx="1811">
                  <c:v>-1.9235500000000001</c:v>
                </c:pt>
                <c:pt idx="1812">
                  <c:v>-1.92455</c:v>
                </c:pt>
                <c:pt idx="1813">
                  <c:v>-1.92554</c:v>
                </c:pt>
                <c:pt idx="1814">
                  <c:v>-1.9265400000000001</c:v>
                </c:pt>
                <c:pt idx="1815">
                  <c:v>-1.9275300000000002</c:v>
                </c:pt>
                <c:pt idx="1816">
                  <c:v>-1.9285400000000001</c:v>
                </c:pt>
                <c:pt idx="1817">
                  <c:v>-1.92954</c:v>
                </c:pt>
                <c:pt idx="1818">
                  <c:v>-1.93055</c:v>
                </c:pt>
                <c:pt idx="1819">
                  <c:v>-1.9315300000000002</c:v>
                </c:pt>
                <c:pt idx="1820">
                  <c:v>-1.9325400000000001</c:v>
                </c:pt>
                <c:pt idx="1821">
                  <c:v>-1.93354</c:v>
                </c:pt>
                <c:pt idx="1822">
                  <c:v>-1.9345400000000001</c:v>
                </c:pt>
                <c:pt idx="1823">
                  <c:v>-1.93554</c:v>
                </c:pt>
                <c:pt idx="1824">
                  <c:v>-1.9365300000000001</c:v>
                </c:pt>
                <c:pt idx="1825">
                  <c:v>-1.9375500000000001</c:v>
                </c:pt>
                <c:pt idx="1826">
                  <c:v>-1.93855</c:v>
                </c:pt>
                <c:pt idx="1827">
                  <c:v>-1.9395300000000002</c:v>
                </c:pt>
                <c:pt idx="1828">
                  <c:v>-1.94055</c:v>
                </c:pt>
                <c:pt idx="1829">
                  <c:v>-1.94154</c:v>
                </c:pt>
                <c:pt idx="1830">
                  <c:v>-1.9425400000000002</c:v>
                </c:pt>
                <c:pt idx="1831">
                  <c:v>-1.94354</c:v>
                </c:pt>
                <c:pt idx="1832">
                  <c:v>-1.9445400000000002</c:v>
                </c:pt>
                <c:pt idx="1833">
                  <c:v>-1.94554</c:v>
                </c:pt>
                <c:pt idx="1834">
                  <c:v>-1.9465600000000001</c:v>
                </c:pt>
                <c:pt idx="1835">
                  <c:v>-1.9475500000000001</c:v>
                </c:pt>
                <c:pt idx="1836">
                  <c:v>-1.9485300000000001</c:v>
                </c:pt>
                <c:pt idx="1837">
                  <c:v>-1.9495400000000001</c:v>
                </c:pt>
                <c:pt idx="1838">
                  <c:v>-1.9505300000000001</c:v>
                </c:pt>
                <c:pt idx="1839">
                  <c:v>-1.9515500000000001</c:v>
                </c:pt>
                <c:pt idx="1840">
                  <c:v>-1.95255</c:v>
                </c:pt>
                <c:pt idx="1841">
                  <c:v>-1.9535500000000001</c:v>
                </c:pt>
                <c:pt idx="1842">
                  <c:v>-1.9545300000000001</c:v>
                </c:pt>
                <c:pt idx="1843">
                  <c:v>-1.95553</c:v>
                </c:pt>
                <c:pt idx="1844">
                  <c:v>-1.9565400000000002</c:v>
                </c:pt>
                <c:pt idx="1845">
                  <c:v>-1.9575500000000001</c:v>
                </c:pt>
                <c:pt idx="1846">
                  <c:v>-1.9585400000000002</c:v>
                </c:pt>
                <c:pt idx="1847">
                  <c:v>-1.95953</c:v>
                </c:pt>
                <c:pt idx="1848">
                  <c:v>-1.9605300000000001</c:v>
                </c:pt>
                <c:pt idx="1849">
                  <c:v>-1.96153</c:v>
                </c:pt>
                <c:pt idx="1850">
                  <c:v>-1.9625300000000001</c:v>
                </c:pt>
                <c:pt idx="1851">
                  <c:v>-1.96353</c:v>
                </c:pt>
                <c:pt idx="1852">
                  <c:v>-1.9645300000000001</c:v>
                </c:pt>
                <c:pt idx="1853">
                  <c:v>-1.96553</c:v>
                </c:pt>
                <c:pt idx="1854">
                  <c:v>-1.9665300000000001</c:v>
                </c:pt>
                <c:pt idx="1855">
                  <c:v>-1.96753</c:v>
                </c:pt>
                <c:pt idx="1856">
                  <c:v>-1.9685300000000001</c:v>
                </c:pt>
                <c:pt idx="1857">
                  <c:v>-1.9695200000000002</c:v>
                </c:pt>
                <c:pt idx="1858">
                  <c:v>-1.97052</c:v>
                </c:pt>
                <c:pt idx="1859">
                  <c:v>-1.9715200000000002</c:v>
                </c:pt>
                <c:pt idx="1860">
                  <c:v>-1.9725300000000001</c:v>
                </c:pt>
                <c:pt idx="1861">
                  <c:v>-1.97353</c:v>
                </c:pt>
                <c:pt idx="1862">
                  <c:v>-1.9745300000000001</c:v>
                </c:pt>
                <c:pt idx="1863">
                  <c:v>-1.97553</c:v>
                </c:pt>
                <c:pt idx="1864">
                  <c:v>-1.9765300000000001</c:v>
                </c:pt>
                <c:pt idx="1865">
                  <c:v>-1.9775200000000002</c:v>
                </c:pt>
                <c:pt idx="1866">
                  <c:v>-1.9785300000000001</c:v>
                </c:pt>
                <c:pt idx="1867">
                  <c:v>-1.9795100000000001</c:v>
                </c:pt>
                <c:pt idx="1868">
                  <c:v>-1.9805300000000001</c:v>
                </c:pt>
                <c:pt idx="1869">
                  <c:v>-1.9815</c:v>
                </c:pt>
                <c:pt idx="1870">
                  <c:v>-1.9825200000000001</c:v>
                </c:pt>
                <c:pt idx="1871">
                  <c:v>-1.98353</c:v>
                </c:pt>
                <c:pt idx="1872">
                  <c:v>-1.9845300000000001</c:v>
                </c:pt>
                <c:pt idx="1873">
                  <c:v>-1.9855100000000001</c:v>
                </c:pt>
                <c:pt idx="1874">
                  <c:v>-1.98651</c:v>
                </c:pt>
                <c:pt idx="1875">
                  <c:v>-1.9875200000000002</c:v>
                </c:pt>
                <c:pt idx="1876">
                  <c:v>-1.9885200000000001</c:v>
                </c:pt>
                <c:pt idx="1877">
                  <c:v>-1.9895200000000002</c:v>
                </c:pt>
                <c:pt idx="1878">
                  <c:v>-1.99051</c:v>
                </c:pt>
                <c:pt idx="1879">
                  <c:v>-1.9915100000000001</c:v>
                </c:pt>
                <c:pt idx="1880">
                  <c:v>-1.9925200000000001</c:v>
                </c:pt>
                <c:pt idx="1881">
                  <c:v>-1.9935200000000002</c:v>
                </c:pt>
                <c:pt idx="1882">
                  <c:v>-1.9945200000000001</c:v>
                </c:pt>
                <c:pt idx="1883">
                  <c:v>-1.99553</c:v>
                </c:pt>
                <c:pt idx="1884">
                  <c:v>-1.9965200000000001</c:v>
                </c:pt>
                <c:pt idx="1885">
                  <c:v>-1.9975400000000001</c:v>
                </c:pt>
                <c:pt idx="1886">
                  <c:v>-1.9985300000000001</c:v>
                </c:pt>
                <c:pt idx="1887">
                  <c:v>-1.9995200000000002</c:v>
                </c:pt>
                <c:pt idx="1888">
                  <c:v>-2.0005199999999999</c:v>
                </c:pt>
                <c:pt idx="1889">
                  <c:v>-2.0015200000000002</c:v>
                </c:pt>
                <c:pt idx="1890">
                  <c:v>-2.0025200000000001</c:v>
                </c:pt>
                <c:pt idx="1891">
                  <c:v>-2.0035099999999999</c:v>
                </c:pt>
                <c:pt idx="1892">
                  <c:v>-2.0045099999999998</c:v>
                </c:pt>
                <c:pt idx="1893">
                  <c:v>-2.0055000000000001</c:v>
                </c:pt>
                <c:pt idx="1894">
                  <c:v>-2.0065200000000001</c:v>
                </c:pt>
                <c:pt idx="1895">
                  <c:v>-2.00753</c:v>
                </c:pt>
                <c:pt idx="1896">
                  <c:v>-2.0085199999999999</c:v>
                </c:pt>
                <c:pt idx="1897">
                  <c:v>-2.0095200000000002</c:v>
                </c:pt>
                <c:pt idx="1898">
                  <c:v>-2.0105200000000001</c:v>
                </c:pt>
                <c:pt idx="1899">
                  <c:v>-2.01152</c:v>
                </c:pt>
                <c:pt idx="1900">
                  <c:v>-2.0125000000000002</c:v>
                </c:pt>
                <c:pt idx="1901">
                  <c:v>-2.0135100000000001</c:v>
                </c:pt>
                <c:pt idx="1902">
                  <c:v>-2.0145200000000001</c:v>
                </c:pt>
                <c:pt idx="1903">
                  <c:v>-2.01553</c:v>
                </c:pt>
                <c:pt idx="1904">
                  <c:v>-2.0165099999999998</c:v>
                </c:pt>
                <c:pt idx="1905">
                  <c:v>-2.0175199999999998</c:v>
                </c:pt>
                <c:pt idx="1906">
                  <c:v>-2.0185300000000002</c:v>
                </c:pt>
                <c:pt idx="1907">
                  <c:v>-2.01953</c:v>
                </c:pt>
                <c:pt idx="1908">
                  <c:v>-2.0205199999999999</c:v>
                </c:pt>
                <c:pt idx="1909">
                  <c:v>-2.0215100000000001</c:v>
                </c:pt>
                <c:pt idx="1910">
                  <c:v>-2.02251</c:v>
                </c:pt>
                <c:pt idx="1911">
                  <c:v>-2.0235099999999999</c:v>
                </c:pt>
                <c:pt idx="1912">
                  <c:v>-2.0245000000000002</c:v>
                </c:pt>
                <c:pt idx="1913">
                  <c:v>-2.0255000000000001</c:v>
                </c:pt>
                <c:pt idx="1914">
                  <c:v>-2.02651</c:v>
                </c:pt>
                <c:pt idx="1915">
                  <c:v>-2.02752</c:v>
                </c:pt>
                <c:pt idx="1916">
                  <c:v>-2.0285299999999999</c:v>
                </c:pt>
                <c:pt idx="1917">
                  <c:v>-2.0295100000000001</c:v>
                </c:pt>
                <c:pt idx="1918">
                  <c:v>-2.0305200000000001</c:v>
                </c:pt>
                <c:pt idx="1919">
                  <c:v>-2.0315300000000001</c:v>
                </c:pt>
                <c:pt idx="1920">
                  <c:v>-2.0325000000000002</c:v>
                </c:pt>
                <c:pt idx="1921">
                  <c:v>-2.0335199999999998</c:v>
                </c:pt>
                <c:pt idx="1922">
                  <c:v>-2.0345200000000001</c:v>
                </c:pt>
                <c:pt idx="1923">
                  <c:v>-2.0354999999999999</c:v>
                </c:pt>
                <c:pt idx="1924">
                  <c:v>-2.0365099999999998</c:v>
                </c:pt>
                <c:pt idx="1925">
                  <c:v>-2.0375000000000001</c:v>
                </c:pt>
                <c:pt idx="1926">
                  <c:v>-2.0385</c:v>
                </c:pt>
                <c:pt idx="1927">
                  <c:v>-2.0394999999999999</c:v>
                </c:pt>
                <c:pt idx="1928">
                  <c:v>-2.0405099999999998</c:v>
                </c:pt>
                <c:pt idx="1929">
                  <c:v>-2.0415299999999998</c:v>
                </c:pt>
                <c:pt idx="1930">
                  <c:v>-2.0424899999999999</c:v>
                </c:pt>
                <c:pt idx="1931">
                  <c:v>-2.0434999999999999</c:v>
                </c:pt>
                <c:pt idx="1932">
                  <c:v>-2.0445099999999998</c:v>
                </c:pt>
                <c:pt idx="1933">
                  <c:v>-2.0455000000000001</c:v>
                </c:pt>
                <c:pt idx="1934">
                  <c:v>-2.0465</c:v>
                </c:pt>
                <c:pt idx="1935">
                  <c:v>-2.0475099999999999</c:v>
                </c:pt>
                <c:pt idx="1936">
                  <c:v>-2.0485099999999998</c:v>
                </c:pt>
                <c:pt idx="1937">
                  <c:v>-2.0495199999999998</c:v>
                </c:pt>
                <c:pt idx="1938">
                  <c:v>-2.0505100000000001</c:v>
                </c:pt>
                <c:pt idx="1939">
                  <c:v>-2.0514999999999999</c:v>
                </c:pt>
                <c:pt idx="1940">
                  <c:v>-2.0524900000000001</c:v>
                </c:pt>
                <c:pt idx="1941">
                  <c:v>-2.0535000000000001</c:v>
                </c:pt>
                <c:pt idx="1942">
                  <c:v>-2.0545100000000001</c:v>
                </c:pt>
                <c:pt idx="1943">
                  <c:v>-2.0554999999999999</c:v>
                </c:pt>
                <c:pt idx="1944">
                  <c:v>-2.0565199999999999</c:v>
                </c:pt>
                <c:pt idx="1945">
                  <c:v>-2.0575000000000001</c:v>
                </c:pt>
                <c:pt idx="1946">
                  <c:v>-2.0585200000000001</c:v>
                </c:pt>
                <c:pt idx="1947">
                  <c:v>-2.0594999999999999</c:v>
                </c:pt>
                <c:pt idx="1948">
                  <c:v>-2.0605099999999998</c:v>
                </c:pt>
                <c:pt idx="1949">
                  <c:v>-2.0615100000000002</c:v>
                </c:pt>
                <c:pt idx="1950">
                  <c:v>-2.0624899999999999</c:v>
                </c:pt>
                <c:pt idx="1951">
                  <c:v>-2.0634999999999999</c:v>
                </c:pt>
                <c:pt idx="1952">
                  <c:v>-2.0644999999999998</c:v>
                </c:pt>
                <c:pt idx="1953">
                  <c:v>-2.06549</c:v>
                </c:pt>
                <c:pt idx="1954">
                  <c:v>-2.0665200000000001</c:v>
                </c:pt>
                <c:pt idx="1955">
                  <c:v>-2.0674999999999999</c:v>
                </c:pt>
                <c:pt idx="1956">
                  <c:v>-2.0685099999999998</c:v>
                </c:pt>
                <c:pt idx="1957">
                  <c:v>-2.0695199999999998</c:v>
                </c:pt>
                <c:pt idx="1958">
                  <c:v>-2.0705</c:v>
                </c:pt>
                <c:pt idx="1959">
                  <c:v>-2.07151</c:v>
                </c:pt>
                <c:pt idx="1960">
                  <c:v>-2.0725199999999999</c:v>
                </c:pt>
                <c:pt idx="1961">
                  <c:v>-2.0735000000000001</c:v>
                </c:pt>
                <c:pt idx="1962">
                  <c:v>-2.0745100000000001</c:v>
                </c:pt>
                <c:pt idx="1963">
                  <c:v>-2.07552</c:v>
                </c:pt>
                <c:pt idx="1964">
                  <c:v>-2.0765099999999999</c:v>
                </c:pt>
                <c:pt idx="1965">
                  <c:v>-2.07748</c:v>
                </c:pt>
                <c:pt idx="1966">
                  <c:v>-2.0784899999999999</c:v>
                </c:pt>
                <c:pt idx="1967">
                  <c:v>-2.0794999999999999</c:v>
                </c:pt>
                <c:pt idx="1968">
                  <c:v>-2.0804999999999998</c:v>
                </c:pt>
                <c:pt idx="1969">
                  <c:v>-2.0815000000000001</c:v>
                </c:pt>
                <c:pt idx="1970">
                  <c:v>-2.08249</c:v>
                </c:pt>
                <c:pt idx="1971">
                  <c:v>-2.08352</c:v>
                </c:pt>
                <c:pt idx="1972">
                  <c:v>-2.0844900000000002</c:v>
                </c:pt>
                <c:pt idx="1973">
                  <c:v>-2.0855000000000001</c:v>
                </c:pt>
                <c:pt idx="1974">
                  <c:v>-2.08649</c:v>
                </c:pt>
                <c:pt idx="1975">
                  <c:v>-2.0874899999999998</c:v>
                </c:pt>
                <c:pt idx="1976">
                  <c:v>-2.0884999999999998</c:v>
                </c:pt>
                <c:pt idx="1977">
                  <c:v>-2.08948</c:v>
                </c:pt>
                <c:pt idx="1978">
                  <c:v>-2.0905</c:v>
                </c:pt>
                <c:pt idx="1979">
                  <c:v>-2.09151</c:v>
                </c:pt>
                <c:pt idx="1980">
                  <c:v>-2.0924900000000002</c:v>
                </c:pt>
                <c:pt idx="1981">
                  <c:v>-2.09348</c:v>
                </c:pt>
                <c:pt idx="1982">
                  <c:v>-2.09449</c:v>
                </c:pt>
                <c:pt idx="1983">
                  <c:v>-2.0954899999999999</c:v>
                </c:pt>
                <c:pt idx="1984">
                  <c:v>-2.0964700000000001</c:v>
                </c:pt>
                <c:pt idx="1985">
                  <c:v>-2.0975000000000001</c:v>
                </c:pt>
                <c:pt idx="1986">
                  <c:v>-2.09849</c:v>
                </c:pt>
                <c:pt idx="1987">
                  <c:v>-2.0992799999999998</c:v>
                </c:pt>
                <c:pt idx="1988">
                  <c:v>-2.0996299999999999</c:v>
                </c:pt>
                <c:pt idx="1989">
                  <c:v>-2.0991</c:v>
                </c:pt>
                <c:pt idx="1990">
                  <c:v>-2.0980799999999999</c:v>
                </c:pt>
                <c:pt idx="1991">
                  <c:v>-2.0970900000000001</c:v>
                </c:pt>
                <c:pt idx="1992">
                  <c:v>-2.0960899999999998</c:v>
                </c:pt>
                <c:pt idx="1993">
                  <c:v>-2.09511</c:v>
                </c:pt>
                <c:pt idx="1994">
                  <c:v>-2.0941000000000001</c:v>
                </c:pt>
                <c:pt idx="1995">
                  <c:v>-2.0931000000000002</c:v>
                </c:pt>
                <c:pt idx="1996">
                  <c:v>-2.0920800000000002</c:v>
                </c:pt>
                <c:pt idx="1997">
                  <c:v>-2.0911</c:v>
                </c:pt>
                <c:pt idx="1998">
                  <c:v>-2.0900799999999999</c:v>
                </c:pt>
                <c:pt idx="1999">
                  <c:v>-2.0890900000000001</c:v>
                </c:pt>
                <c:pt idx="2000">
                  <c:v>-2.0880800000000002</c:v>
                </c:pt>
                <c:pt idx="2001">
                  <c:v>-2.0870899999999999</c:v>
                </c:pt>
                <c:pt idx="2002">
                  <c:v>-2.08609</c:v>
                </c:pt>
                <c:pt idx="2003">
                  <c:v>-2.0850900000000001</c:v>
                </c:pt>
                <c:pt idx="2004">
                  <c:v>-2.0840999999999998</c:v>
                </c:pt>
                <c:pt idx="2005">
                  <c:v>-2.0830899999999999</c:v>
                </c:pt>
                <c:pt idx="2006">
                  <c:v>-2.08209</c:v>
                </c:pt>
                <c:pt idx="2007">
                  <c:v>-2.0811000000000002</c:v>
                </c:pt>
                <c:pt idx="2008">
                  <c:v>-2.0801099999999999</c:v>
                </c:pt>
                <c:pt idx="2009">
                  <c:v>-2.0790899999999999</c:v>
                </c:pt>
                <c:pt idx="2010">
                  <c:v>-2.0781000000000001</c:v>
                </c:pt>
                <c:pt idx="2011">
                  <c:v>-2.07708</c:v>
                </c:pt>
                <c:pt idx="2012">
                  <c:v>-2.07612</c:v>
                </c:pt>
                <c:pt idx="2013">
                  <c:v>-2.07511</c:v>
                </c:pt>
                <c:pt idx="2014">
                  <c:v>-2.0741100000000001</c:v>
                </c:pt>
                <c:pt idx="2015">
                  <c:v>-2.0731099999999998</c:v>
                </c:pt>
                <c:pt idx="2016">
                  <c:v>-2.0720999999999998</c:v>
                </c:pt>
                <c:pt idx="2017">
                  <c:v>-2.07111</c:v>
                </c:pt>
                <c:pt idx="2018">
                  <c:v>-2.0701100000000001</c:v>
                </c:pt>
                <c:pt idx="2019">
                  <c:v>-2.0691099999999998</c:v>
                </c:pt>
                <c:pt idx="2020">
                  <c:v>-2.0680999999999998</c:v>
                </c:pt>
                <c:pt idx="2021">
                  <c:v>-2.0670999999999999</c:v>
                </c:pt>
                <c:pt idx="2022">
                  <c:v>-2.0661299999999998</c:v>
                </c:pt>
                <c:pt idx="2023">
                  <c:v>-2.0651099999999998</c:v>
                </c:pt>
                <c:pt idx="2024">
                  <c:v>-2.0640899999999998</c:v>
                </c:pt>
                <c:pt idx="2025">
                  <c:v>-2.0630999999999999</c:v>
                </c:pt>
                <c:pt idx="2026">
                  <c:v>-2.0621</c:v>
                </c:pt>
                <c:pt idx="2027">
                  <c:v>-2.0611000000000002</c:v>
                </c:pt>
                <c:pt idx="2028">
                  <c:v>-2.0600999999999998</c:v>
                </c:pt>
                <c:pt idx="2029">
                  <c:v>-2.0590899999999999</c:v>
                </c:pt>
                <c:pt idx="2030">
                  <c:v>-2.0581100000000001</c:v>
                </c:pt>
                <c:pt idx="2031">
                  <c:v>-2.0570900000000001</c:v>
                </c:pt>
                <c:pt idx="2032">
                  <c:v>-2.0561099999999999</c:v>
                </c:pt>
                <c:pt idx="2033">
                  <c:v>-2.05511</c:v>
                </c:pt>
                <c:pt idx="2034">
                  <c:v>-2.0541</c:v>
                </c:pt>
                <c:pt idx="2035">
                  <c:v>-2.0531000000000001</c:v>
                </c:pt>
                <c:pt idx="2036">
                  <c:v>-2.0520900000000002</c:v>
                </c:pt>
                <c:pt idx="2037">
                  <c:v>-2.05111</c:v>
                </c:pt>
                <c:pt idx="2038">
                  <c:v>-2.0501</c:v>
                </c:pt>
                <c:pt idx="2039">
                  <c:v>-2.0491000000000001</c:v>
                </c:pt>
                <c:pt idx="2040">
                  <c:v>-2.0481099999999999</c:v>
                </c:pt>
                <c:pt idx="2041">
                  <c:v>-2.0470999999999999</c:v>
                </c:pt>
                <c:pt idx="2042">
                  <c:v>-2.04609</c:v>
                </c:pt>
                <c:pt idx="2043">
                  <c:v>-2.0450900000000001</c:v>
                </c:pt>
                <c:pt idx="2044">
                  <c:v>-2.0440999999999998</c:v>
                </c:pt>
                <c:pt idx="2045">
                  <c:v>-2.0430799999999998</c:v>
                </c:pt>
                <c:pt idx="2046">
                  <c:v>-2.0421100000000001</c:v>
                </c:pt>
                <c:pt idx="2047">
                  <c:v>-2.0410900000000001</c:v>
                </c:pt>
                <c:pt idx="2048">
                  <c:v>-2.0401099999999999</c:v>
                </c:pt>
                <c:pt idx="2049">
                  <c:v>-2.03911</c:v>
                </c:pt>
                <c:pt idx="2050">
                  <c:v>-2.0381100000000001</c:v>
                </c:pt>
                <c:pt idx="2051">
                  <c:v>-2.0371000000000001</c:v>
                </c:pt>
                <c:pt idx="2052">
                  <c:v>-2.0360999999999998</c:v>
                </c:pt>
                <c:pt idx="2053">
                  <c:v>-2.0350999999999999</c:v>
                </c:pt>
                <c:pt idx="2054">
                  <c:v>-2.0341</c:v>
                </c:pt>
                <c:pt idx="2055">
                  <c:v>-2.0330900000000001</c:v>
                </c:pt>
                <c:pt idx="2056">
                  <c:v>-2.0320999999999998</c:v>
                </c:pt>
                <c:pt idx="2057">
                  <c:v>-2.0310999999999999</c:v>
                </c:pt>
                <c:pt idx="2058">
                  <c:v>-2.0301</c:v>
                </c:pt>
                <c:pt idx="2059">
                  <c:v>-2.0291100000000002</c:v>
                </c:pt>
                <c:pt idx="2060">
                  <c:v>-2.0281199999999999</c:v>
                </c:pt>
                <c:pt idx="2061">
                  <c:v>-2.02711</c:v>
                </c:pt>
                <c:pt idx="2062">
                  <c:v>-2.0261100000000001</c:v>
                </c:pt>
                <c:pt idx="2063">
                  <c:v>-2.0251100000000002</c:v>
                </c:pt>
                <c:pt idx="2064">
                  <c:v>-2.0241099999999999</c:v>
                </c:pt>
                <c:pt idx="2065">
                  <c:v>-2.02312</c:v>
                </c:pt>
                <c:pt idx="2066">
                  <c:v>-2.0221200000000001</c:v>
                </c:pt>
                <c:pt idx="2067">
                  <c:v>-2.0211199999999998</c:v>
                </c:pt>
                <c:pt idx="2068">
                  <c:v>-2.0201199999999999</c:v>
                </c:pt>
                <c:pt idx="2069">
                  <c:v>-2.01911</c:v>
                </c:pt>
                <c:pt idx="2070">
                  <c:v>-2.0181200000000001</c:v>
                </c:pt>
                <c:pt idx="2071">
                  <c:v>-2.0171299999999999</c:v>
                </c:pt>
                <c:pt idx="2072">
                  <c:v>-2.01613</c:v>
                </c:pt>
                <c:pt idx="2073">
                  <c:v>-2.0151300000000001</c:v>
                </c:pt>
                <c:pt idx="2074">
                  <c:v>-2.0141100000000001</c:v>
                </c:pt>
                <c:pt idx="2075">
                  <c:v>-2.0131100000000002</c:v>
                </c:pt>
                <c:pt idx="2076">
                  <c:v>-2.01213</c:v>
                </c:pt>
                <c:pt idx="2077">
                  <c:v>-2.01111</c:v>
                </c:pt>
                <c:pt idx="2078">
                  <c:v>-2.0101</c:v>
                </c:pt>
                <c:pt idx="2079">
                  <c:v>-2.0091100000000002</c:v>
                </c:pt>
                <c:pt idx="2080">
                  <c:v>-2.00813</c:v>
                </c:pt>
                <c:pt idx="2081">
                  <c:v>-2.0071099999999999</c:v>
                </c:pt>
                <c:pt idx="2082">
                  <c:v>-2.0061200000000001</c:v>
                </c:pt>
                <c:pt idx="2083">
                  <c:v>-2.0051100000000002</c:v>
                </c:pt>
                <c:pt idx="2084">
                  <c:v>-2.0040999999999998</c:v>
                </c:pt>
                <c:pt idx="2085">
                  <c:v>-2.0031099999999999</c:v>
                </c:pt>
                <c:pt idx="2086">
                  <c:v>-2.0021100000000001</c:v>
                </c:pt>
                <c:pt idx="2087">
                  <c:v>-2.0011199999999998</c:v>
                </c:pt>
                <c:pt idx="2088">
                  <c:v>-2.0001199999999999</c:v>
                </c:pt>
                <c:pt idx="2089">
                  <c:v>-1.99912</c:v>
                </c:pt>
                <c:pt idx="2090">
                  <c:v>-1.9981200000000001</c:v>
                </c:pt>
                <c:pt idx="2091">
                  <c:v>-1.9971300000000001</c:v>
                </c:pt>
                <c:pt idx="2092">
                  <c:v>-1.9961200000000001</c:v>
                </c:pt>
                <c:pt idx="2093">
                  <c:v>-1.99512</c:v>
                </c:pt>
                <c:pt idx="2094">
                  <c:v>-1.9941300000000002</c:v>
                </c:pt>
                <c:pt idx="2095">
                  <c:v>-1.99312</c:v>
                </c:pt>
                <c:pt idx="2096">
                  <c:v>-1.9921200000000001</c:v>
                </c:pt>
                <c:pt idx="2097">
                  <c:v>-1.9911300000000001</c:v>
                </c:pt>
                <c:pt idx="2098">
                  <c:v>-1.99011</c:v>
                </c:pt>
                <c:pt idx="2099">
                  <c:v>-1.9891000000000001</c:v>
                </c:pt>
                <c:pt idx="2100">
                  <c:v>-1.9881200000000001</c:v>
                </c:pt>
                <c:pt idx="2101">
                  <c:v>-1.9871300000000001</c:v>
                </c:pt>
                <c:pt idx="2102">
                  <c:v>-1.9861300000000002</c:v>
                </c:pt>
                <c:pt idx="2103">
                  <c:v>-1.9851300000000001</c:v>
                </c:pt>
                <c:pt idx="2104">
                  <c:v>-1.9841200000000001</c:v>
                </c:pt>
                <c:pt idx="2105">
                  <c:v>-1.9831300000000001</c:v>
                </c:pt>
                <c:pt idx="2106">
                  <c:v>-1.98214</c:v>
                </c:pt>
                <c:pt idx="2107">
                  <c:v>-1.98112</c:v>
                </c:pt>
                <c:pt idx="2108">
                  <c:v>-1.9801300000000002</c:v>
                </c:pt>
                <c:pt idx="2109">
                  <c:v>-1.97912</c:v>
                </c:pt>
                <c:pt idx="2110">
                  <c:v>-1.97814</c:v>
                </c:pt>
                <c:pt idx="2111">
                  <c:v>-1.9771500000000002</c:v>
                </c:pt>
                <c:pt idx="2112">
                  <c:v>-1.9761300000000002</c:v>
                </c:pt>
                <c:pt idx="2113">
                  <c:v>-1.9751000000000001</c:v>
                </c:pt>
                <c:pt idx="2114">
                  <c:v>-1.97414</c:v>
                </c:pt>
                <c:pt idx="2115">
                  <c:v>-1.9731300000000001</c:v>
                </c:pt>
                <c:pt idx="2116">
                  <c:v>-1.97214</c:v>
                </c:pt>
                <c:pt idx="2117">
                  <c:v>-1.97113</c:v>
                </c:pt>
                <c:pt idx="2118">
                  <c:v>-1.97014</c:v>
                </c:pt>
                <c:pt idx="2119">
                  <c:v>-1.96912</c:v>
                </c:pt>
                <c:pt idx="2120">
                  <c:v>-1.9681300000000002</c:v>
                </c:pt>
                <c:pt idx="2121">
                  <c:v>-1.96712</c:v>
                </c:pt>
                <c:pt idx="2122">
                  <c:v>-1.9661300000000002</c:v>
                </c:pt>
                <c:pt idx="2123">
                  <c:v>-1.96512</c:v>
                </c:pt>
                <c:pt idx="2124">
                  <c:v>-1.96414</c:v>
                </c:pt>
                <c:pt idx="2125">
                  <c:v>-1.96313</c:v>
                </c:pt>
                <c:pt idx="2126">
                  <c:v>-1.9621300000000002</c:v>
                </c:pt>
                <c:pt idx="2127">
                  <c:v>-1.9611200000000002</c:v>
                </c:pt>
                <c:pt idx="2128">
                  <c:v>-1.9601300000000001</c:v>
                </c:pt>
                <c:pt idx="2129">
                  <c:v>-1.9591200000000002</c:v>
                </c:pt>
                <c:pt idx="2130">
                  <c:v>-1.9581300000000001</c:v>
                </c:pt>
                <c:pt idx="2131">
                  <c:v>-1.95713</c:v>
                </c:pt>
                <c:pt idx="2132">
                  <c:v>-1.9561300000000001</c:v>
                </c:pt>
                <c:pt idx="2133">
                  <c:v>-1.95513</c:v>
                </c:pt>
                <c:pt idx="2134">
                  <c:v>-1.9541300000000001</c:v>
                </c:pt>
                <c:pt idx="2135">
                  <c:v>-1.9531400000000001</c:v>
                </c:pt>
                <c:pt idx="2136">
                  <c:v>-1.9521500000000001</c:v>
                </c:pt>
                <c:pt idx="2137">
                  <c:v>-1.9511400000000001</c:v>
                </c:pt>
                <c:pt idx="2138">
                  <c:v>-1.9501300000000001</c:v>
                </c:pt>
                <c:pt idx="2139">
                  <c:v>-1.9491400000000001</c:v>
                </c:pt>
                <c:pt idx="2140">
                  <c:v>-1.94814</c:v>
                </c:pt>
                <c:pt idx="2141">
                  <c:v>-1.9471400000000001</c:v>
                </c:pt>
                <c:pt idx="2142">
                  <c:v>-1.9461200000000001</c:v>
                </c:pt>
                <c:pt idx="2143">
                  <c:v>-1.9451500000000002</c:v>
                </c:pt>
                <c:pt idx="2144">
                  <c:v>-1.9441200000000001</c:v>
                </c:pt>
                <c:pt idx="2145">
                  <c:v>-1.9431400000000001</c:v>
                </c:pt>
                <c:pt idx="2146">
                  <c:v>-1.94215</c:v>
                </c:pt>
                <c:pt idx="2147">
                  <c:v>-1.94116</c:v>
                </c:pt>
                <c:pt idx="2148">
                  <c:v>-1.9401400000000002</c:v>
                </c:pt>
                <c:pt idx="2149">
                  <c:v>-1.9391500000000002</c:v>
                </c:pt>
                <c:pt idx="2150">
                  <c:v>-1.93815</c:v>
                </c:pt>
                <c:pt idx="2151">
                  <c:v>-1.93713</c:v>
                </c:pt>
                <c:pt idx="2152">
                  <c:v>-1.9361400000000002</c:v>
                </c:pt>
                <c:pt idx="2153">
                  <c:v>-1.93513</c:v>
                </c:pt>
                <c:pt idx="2154">
                  <c:v>-1.9341400000000002</c:v>
                </c:pt>
                <c:pt idx="2155">
                  <c:v>-1.9331500000000001</c:v>
                </c:pt>
                <c:pt idx="2156">
                  <c:v>-1.93215</c:v>
                </c:pt>
                <c:pt idx="2157">
                  <c:v>-1.9311400000000001</c:v>
                </c:pt>
                <c:pt idx="2158">
                  <c:v>-1.9301400000000002</c:v>
                </c:pt>
                <c:pt idx="2159">
                  <c:v>-1.9291500000000001</c:v>
                </c:pt>
                <c:pt idx="2160">
                  <c:v>-1.9281400000000002</c:v>
                </c:pt>
                <c:pt idx="2161">
                  <c:v>-1.9271500000000001</c:v>
                </c:pt>
                <c:pt idx="2162">
                  <c:v>-1.9261400000000002</c:v>
                </c:pt>
                <c:pt idx="2163">
                  <c:v>-1.9251500000000001</c:v>
                </c:pt>
                <c:pt idx="2164">
                  <c:v>-1.92415</c:v>
                </c:pt>
                <c:pt idx="2165">
                  <c:v>-1.9231400000000001</c:v>
                </c:pt>
                <c:pt idx="2166">
                  <c:v>-1.9221300000000001</c:v>
                </c:pt>
                <c:pt idx="2167">
                  <c:v>-1.92113</c:v>
                </c:pt>
                <c:pt idx="2168">
                  <c:v>-1.92015</c:v>
                </c:pt>
                <c:pt idx="2169">
                  <c:v>-1.9191500000000001</c:v>
                </c:pt>
                <c:pt idx="2170">
                  <c:v>-1.91815</c:v>
                </c:pt>
                <c:pt idx="2171">
                  <c:v>-1.9171400000000001</c:v>
                </c:pt>
                <c:pt idx="2172">
                  <c:v>-1.9161400000000002</c:v>
                </c:pt>
                <c:pt idx="2173">
                  <c:v>-1.9147800000000001</c:v>
                </c:pt>
                <c:pt idx="2174">
                  <c:v>-1.9134300000000002</c:v>
                </c:pt>
                <c:pt idx="2175">
                  <c:v>-1.9124300000000001</c:v>
                </c:pt>
                <c:pt idx="2176">
                  <c:v>-1.9114200000000001</c:v>
                </c:pt>
                <c:pt idx="2177">
                  <c:v>-1.91042</c:v>
                </c:pt>
                <c:pt idx="2178">
                  <c:v>-1.9094300000000002</c:v>
                </c:pt>
                <c:pt idx="2179">
                  <c:v>-1.9084300000000001</c:v>
                </c:pt>
                <c:pt idx="2180">
                  <c:v>-1.9074200000000001</c:v>
                </c:pt>
                <c:pt idx="2181">
                  <c:v>-1.90642</c:v>
                </c:pt>
                <c:pt idx="2182">
                  <c:v>-1.90544</c:v>
                </c:pt>
                <c:pt idx="2183">
                  <c:v>-1.9044400000000001</c:v>
                </c:pt>
                <c:pt idx="2184">
                  <c:v>-1.9034300000000002</c:v>
                </c:pt>
                <c:pt idx="2185">
                  <c:v>-1.9024400000000001</c:v>
                </c:pt>
                <c:pt idx="2186">
                  <c:v>-1.90144</c:v>
                </c:pt>
                <c:pt idx="2187">
                  <c:v>-1.9004300000000001</c:v>
                </c:pt>
                <c:pt idx="2188">
                  <c:v>-1.8994200000000001</c:v>
                </c:pt>
                <c:pt idx="2189">
                  <c:v>-1.8984100000000002</c:v>
                </c:pt>
                <c:pt idx="2190">
                  <c:v>-1.8974300000000002</c:v>
                </c:pt>
                <c:pt idx="2191">
                  <c:v>-1.89642</c:v>
                </c:pt>
                <c:pt idx="2192">
                  <c:v>-1.8954600000000001</c:v>
                </c:pt>
                <c:pt idx="2193">
                  <c:v>-1.8944400000000001</c:v>
                </c:pt>
                <c:pt idx="2194">
                  <c:v>-1.89341</c:v>
                </c:pt>
                <c:pt idx="2195">
                  <c:v>-1.89242</c:v>
                </c:pt>
                <c:pt idx="2196">
                  <c:v>-1.89141</c:v>
                </c:pt>
                <c:pt idx="2197">
                  <c:v>-1.89042</c:v>
                </c:pt>
                <c:pt idx="2198">
                  <c:v>-1.88941</c:v>
                </c:pt>
                <c:pt idx="2199">
                  <c:v>-1.88842</c:v>
                </c:pt>
                <c:pt idx="2200">
                  <c:v>-1.8874200000000001</c:v>
                </c:pt>
                <c:pt idx="2201">
                  <c:v>-1.88642</c:v>
                </c:pt>
                <c:pt idx="2202">
                  <c:v>-1.8854300000000002</c:v>
                </c:pt>
                <c:pt idx="2203">
                  <c:v>-1.88443</c:v>
                </c:pt>
                <c:pt idx="2204">
                  <c:v>-1.8834300000000002</c:v>
                </c:pt>
                <c:pt idx="2205">
                  <c:v>-1.88243</c:v>
                </c:pt>
                <c:pt idx="2206">
                  <c:v>-1.8814200000000001</c:v>
                </c:pt>
                <c:pt idx="2207">
                  <c:v>-1.88043</c:v>
                </c:pt>
                <c:pt idx="2208">
                  <c:v>-1.8794300000000002</c:v>
                </c:pt>
                <c:pt idx="2209">
                  <c:v>-1.8784400000000001</c:v>
                </c:pt>
                <c:pt idx="2210">
                  <c:v>-1.8774300000000002</c:v>
                </c:pt>
                <c:pt idx="2211">
                  <c:v>-1.87643</c:v>
                </c:pt>
                <c:pt idx="2212">
                  <c:v>-1.87544</c:v>
                </c:pt>
                <c:pt idx="2213">
                  <c:v>-1.8744200000000002</c:v>
                </c:pt>
                <c:pt idx="2214">
                  <c:v>-1.8734300000000002</c:v>
                </c:pt>
                <c:pt idx="2215">
                  <c:v>-1.8724200000000002</c:v>
                </c:pt>
                <c:pt idx="2216">
                  <c:v>-1.8714500000000001</c:v>
                </c:pt>
                <c:pt idx="2217">
                  <c:v>-1.8704500000000002</c:v>
                </c:pt>
                <c:pt idx="2218">
                  <c:v>-1.8694300000000001</c:v>
                </c:pt>
                <c:pt idx="2219">
                  <c:v>-1.8684400000000001</c:v>
                </c:pt>
                <c:pt idx="2220">
                  <c:v>-1.8674200000000001</c:v>
                </c:pt>
                <c:pt idx="2221">
                  <c:v>-1.86643</c:v>
                </c:pt>
                <c:pt idx="2222">
                  <c:v>-1.86544</c:v>
                </c:pt>
                <c:pt idx="2223">
                  <c:v>-1.8644500000000002</c:v>
                </c:pt>
                <c:pt idx="2224">
                  <c:v>-1.8634300000000001</c:v>
                </c:pt>
                <c:pt idx="2225">
                  <c:v>-1.8624400000000001</c:v>
                </c:pt>
                <c:pt idx="2226">
                  <c:v>-1.86144</c:v>
                </c:pt>
                <c:pt idx="2227">
                  <c:v>-1.86043</c:v>
                </c:pt>
                <c:pt idx="2228">
                  <c:v>-1.85945</c:v>
                </c:pt>
                <c:pt idx="2229">
                  <c:v>-1.8584500000000002</c:v>
                </c:pt>
                <c:pt idx="2230">
                  <c:v>-1.8574200000000001</c:v>
                </c:pt>
                <c:pt idx="2231">
                  <c:v>-1.8564400000000001</c:v>
                </c:pt>
                <c:pt idx="2232">
                  <c:v>-1.85544</c:v>
                </c:pt>
                <c:pt idx="2233">
                  <c:v>-1.8544500000000002</c:v>
                </c:pt>
                <c:pt idx="2234">
                  <c:v>-1.8534300000000001</c:v>
                </c:pt>
                <c:pt idx="2235">
                  <c:v>-1.85243</c:v>
                </c:pt>
                <c:pt idx="2236">
                  <c:v>-1.8514400000000002</c:v>
                </c:pt>
                <c:pt idx="2237">
                  <c:v>-1.8504500000000002</c:v>
                </c:pt>
                <c:pt idx="2238">
                  <c:v>-1.8494200000000001</c:v>
                </c:pt>
                <c:pt idx="2239">
                  <c:v>-1.8484400000000001</c:v>
                </c:pt>
                <c:pt idx="2240">
                  <c:v>-1.8474200000000001</c:v>
                </c:pt>
                <c:pt idx="2241">
                  <c:v>-1.84646</c:v>
                </c:pt>
                <c:pt idx="2242">
                  <c:v>-1.84545</c:v>
                </c:pt>
                <c:pt idx="2243">
                  <c:v>-1.8444500000000001</c:v>
                </c:pt>
                <c:pt idx="2244">
                  <c:v>-1.8434400000000002</c:v>
                </c:pt>
                <c:pt idx="2245">
                  <c:v>-1.8424400000000001</c:v>
                </c:pt>
                <c:pt idx="2246">
                  <c:v>-1.8414400000000002</c:v>
                </c:pt>
                <c:pt idx="2247">
                  <c:v>-1.8404400000000001</c:v>
                </c:pt>
                <c:pt idx="2248">
                  <c:v>-1.83945</c:v>
                </c:pt>
                <c:pt idx="2249">
                  <c:v>-1.8384500000000001</c:v>
                </c:pt>
                <c:pt idx="2250">
                  <c:v>-1.8374400000000002</c:v>
                </c:pt>
                <c:pt idx="2251">
                  <c:v>-1.83646</c:v>
                </c:pt>
                <c:pt idx="2252">
                  <c:v>-1.83545</c:v>
                </c:pt>
                <c:pt idx="2253">
                  <c:v>-1.8344500000000001</c:v>
                </c:pt>
                <c:pt idx="2254">
                  <c:v>-1.83345</c:v>
                </c:pt>
                <c:pt idx="2255">
                  <c:v>-1.8324500000000001</c:v>
                </c:pt>
                <c:pt idx="2256">
                  <c:v>-1.83145</c:v>
                </c:pt>
                <c:pt idx="2257">
                  <c:v>-1.8304600000000002</c:v>
                </c:pt>
                <c:pt idx="2258">
                  <c:v>-1.8294600000000001</c:v>
                </c:pt>
                <c:pt idx="2259">
                  <c:v>-1.8284600000000002</c:v>
                </c:pt>
                <c:pt idx="2260">
                  <c:v>-1.8274400000000002</c:v>
                </c:pt>
                <c:pt idx="2261">
                  <c:v>-1.8264600000000002</c:v>
                </c:pt>
                <c:pt idx="2262">
                  <c:v>-1.8254600000000001</c:v>
                </c:pt>
                <c:pt idx="2263">
                  <c:v>-1.8244800000000001</c:v>
                </c:pt>
                <c:pt idx="2264">
                  <c:v>-1.8234600000000001</c:v>
                </c:pt>
                <c:pt idx="2265">
                  <c:v>-1.8224600000000002</c:v>
                </c:pt>
                <c:pt idx="2266">
                  <c:v>-1.8214600000000001</c:v>
                </c:pt>
                <c:pt idx="2267">
                  <c:v>-1.8204600000000002</c:v>
                </c:pt>
                <c:pt idx="2268">
                  <c:v>-1.81945</c:v>
                </c:pt>
                <c:pt idx="2269">
                  <c:v>-1.8184500000000001</c:v>
                </c:pt>
                <c:pt idx="2270">
                  <c:v>-1.81745</c:v>
                </c:pt>
                <c:pt idx="2271">
                  <c:v>-1.8164600000000002</c:v>
                </c:pt>
                <c:pt idx="2272">
                  <c:v>-1.81545</c:v>
                </c:pt>
                <c:pt idx="2273">
                  <c:v>-1.8144400000000001</c:v>
                </c:pt>
                <c:pt idx="2274">
                  <c:v>-1.8134700000000001</c:v>
                </c:pt>
                <c:pt idx="2275">
                  <c:v>-1.81247</c:v>
                </c:pt>
                <c:pt idx="2276">
                  <c:v>-1.8114600000000001</c:v>
                </c:pt>
                <c:pt idx="2277">
                  <c:v>-1.8104500000000001</c:v>
                </c:pt>
                <c:pt idx="2278">
                  <c:v>-1.8094600000000001</c:v>
                </c:pt>
                <c:pt idx="2279">
                  <c:v>-1.80843</c:v>
                </c:pt>
                <c:pt idx="2280">
                  <c:v>-1.80745</c:v>
                </c:pt>
                <c:pt idx="2281">
                  <c:v>-1.80647</c:v>
                </c:pt>
                <c:pt idx="2282">
                  <c:v>-1.80545</c:v>
                </c:pt>
                <c:pt idx="2283">
                  <c:v>-1.8044500000000001</c:v>
                </c:pt>
                <c:pt idx="2284">
                  <c:v>-1.8034700000000001</c:v>
                </c:pt>
                <c:pt idx="2285">
                  <c:v>-1.80247</c:v>
                </c:pt>
                <c:pt idx="2286">
                  <c:v>-1.80149</c:v>
                </c:pt>
                <c:pt idx="2287">
                  <c:v>-1.8004500000000001</c:v>
                </c:pt>
                <c:pt idx="2288">
                  <c:v>-1.7994600000000001</c:v>
                </c:pt>
                <c:pt idx="2289">
                  <c:v>-1.79847</c:v>
                </c:pt>
                <c:pt idx="2290">
                  <c:v>-1.7974700000000001</c:v>
                </c:pt>
                <c:pt idx="2291">
                  <c:v>-1.7964800000000001</c:v>
                </c:pt>
                <c:pt idx="2292">
                  <c:v>-1.7954700000000001</c:v>
                </c:pt>
                <c:pt idx="2293">
                  <c:v>-1.7944500000000001</c:v>
                </c:pt>
                <c:pt idx="2294">
                  <c:v>-1.7934600000000001</c:v>
                </c:pt>
                <c:pt idx="2295">
                  <c:v>-1.7924800000000001</c:v>
                </c:pt>
                <c:pt idx="2296">
                  <c:v>-1.7914800000000002</c:v>
                </c:pt>
                <c:pt idx="2297">
                  <c:v>-1.7904600000000002</c:v>
                </c:pt>
                <c:pt idx="2298">
                  <c:v>-1.7894700000000001</c:v>
                </c:pt>
                <c:pt idx="2299">
                  <c:v>-1.7884600000000002</c:v>
                </c:pt>
                <c:pt idx="2300">
                  <c:v>-1.7874800000000002</c:v>
                </c:pt>
                <c:pt idx="2301">
                  <c:v>-1.7864800000000001</c:v>
                </c:pt>
                <c:pt idx="2302">
                  <c:v>-1.78546</c:v>
                </c:pt>
                <c:pt idx="2303">
                  <c:v>-1.7844900000000001</c:v>
                </c:pt>
                <c:pt idx="2304">
                  <c:v>-1.78346</c:v>
                </c:pt>
                <c:pt idx="2305">
                  <c:v>-1.7824800000000001</c:v>
                </c:pt>
                <c:pt idx="2306">
                  <c:v>-1.7814700000000001</c:v>
                </c:pt>
                <c:pt idx="2307">
                  <c:v>-1.78047</c:v>
                </c:pt>
                <c:pt idx="2308">
                  <c:v>-1.77946</c:v>
                </c:pt>
                <c:pt idx="2309">
                  <c:v>-1.77847</c:v>
                </c:pt>
                <c:pt idx="2310">
                  <c:v>-1.7774700000000001</c:v>
                </c:pt>
                <c:pt idx="2311">
                  <c:v>-1.7764800000000001</c:v>
                </c:pt>
                <c:pt idx="2312">
                  <c:v>-1.7754700000000001</c:v>
                </c:pt>
                <c:pt idx="2313">
                  <c:v>-1.7744900000000001</c:v>
                </c:pt>
                <c:pt idx="2314">
                  <c:v>-1.7734800000000002</c:v>
                </c:pt>
                <c:pt idx="2315">
                  <c:v>-1.7724800000000001</c:v>
                </c:pt>
                <c:pt idx="2316">
                  <c:v>-1.77146</c:v>
                </c:pt>
                <c:pt idx="2317">
                  <c:v>-1.7704800000000001</c:v>
                </c:pt>
                <c:pt idx="2318">
                  <c:v>-1.7694700000000001</c:v>
                </c:pt>
                <c:pt idx="2319">
                  <c:v>-1.7684800000000001</c:v>
                </c:pt>
                <c:pt idx="2320">
                  <c:v>-1.76746</c:v>
                </c:pt>
                <c:pt idx="2321">
                  <c:v>-1.7664600000000001</c:v>
                </c:pt>
                <c:pt idx="2322">
                  <c:v>-1.7654800000000002</c:v>
                </c:pt>
                <c:pt idx="2323">
                  <c:v>-1.7644500000000001</c:v>
                </c:pt>
                <c:pt idx="2324">
                  <c:v>-1.76349</c:v>
                </c:pt>
                <c:pt idx="2325">
                  <c:v>-1.76247</c:v>
                </c:pt>
                <c:pt idx="2326">
                  <c:v>-1.76146</c:v>
                </c:pt>
                <c:pt idx="2327">
                  <c:v>-1.76047</c:v>
                </c:pt>
                <c:pt idx="2328">
                  <c:v>-1.7594700000000001</c:v>
                </c:pt>
                <c:pt idx="2329">
                  <c:v>-1.7585000000000002</c:v>
                </c:pt>
                <c:pt idx="2330">
                  <c:v>-1.75749</c:v>
                </c:pt>
                <c:pt idx="2331">
                  <c:v>-1.7564600000000001</c:v>
                </c:pt>
                <c:pt idx="2332">
                  <c:v>-1.7554700000000001</c:v>
                </c:pt>
                <c:pt idx="2333">
                  <c:v>-1.75448</c:v>
                </c:pt>
                <c:pt idx="2334">
                  <c:v>-1.7534800000000001</c:v>
                </c:pt>
                <c:pt idx="2335">
                  <c:v>-1.7524900000000001</c:v>
                </c:pt>
                <c:pt idx="2336">
                  <c:v>-1.7514700000000001</c:v>
                </c:pt>
                <c:pt idx="2337">
                  <c:v>-1.7504500000000001</c:v>
                </c:pt>
                <c:pt idx="2338">
                  <c:v>-1.7494700000000001</c:v>
                </c:pt>
                <c:pt idx="2339">
                  <c:v>-1.7484900000000001</c:v>
                </c:pt>
                <c:pt idx="2340">
                  <c:v>-1.7474800000000001</c:v>
                </c:pt>
                <c:pt idx="2341">
                  <c:v>-1.74648</c:v>
                </c:pt>
                <c:pt idx="2342">
                  <c:v>-1.7454700000000001</c:v>
                </c:pt>
                <c:pt idx="2343">
                  <c:v>-1.7444700000000002</c:v>
                </c:pt>
                <c:pt idx="2344">
                  <c:v>-1.7434700000000001</c:v>
                </c:pt>
                <c:pt idx="2345">
                  <c:v>-1.7424700000000002</c:v>
                </c:pt>
                <c:pt idx="2346">
                  <c:v>-1.7414800000000001</c:v>
                </c:pt>
                <c:pt idx="2347">
                  <c:v>-1.7404900000000001</c:v>
                </c:pt>
                <c:pt idx="2348">
                  <c:v>-1.73949</c:v>
                </c:pt>
                <c:pt idx="2349">
                  <c:v>-1.7384700000000002</c:v>
                </c:pt>
                <c:pt idx="2350">
                  <c:v>-1.7374700000000001</c:v>
                </c:pt>
                <c:pt idx="2351">
                  <c:v>-1.7364600000000001</c:v>
                </c:pt>
                <c:pt idx="2352">
                  <c:v>-1.73546</c:v>
                </c:pt>
                <c:pt idx="2353">
                  <c:v>-1.7344700000000002</c:v>
                </c:pt>
                <c:pt idx="2354">
                  <c:v>-1.73346</c:v>
                </c:pt>
                <c:pt idx="2355">
                  <c:v>-1.73248</c:v>
                </c:pt>
                <c:pt idx="2356">
                  <c:v>-1.73146</c:v>
                </c:pt>
                <c:pt idx="2357">
                  <c:v>-1.73044</c:v>
                </c:pt>
                <c:pt idx="2358">
                  <c:v>-1.72946</c:v>
                </c:pt>
                <c:pt idx="2359">
                  <c:v>-1.7284700000000002</c:v>
                </c:pt>
                <c:pt idx="2360">
                  <c:v>-1.7274700000000001</c:v>
                </c:pt>
                <c:pt idx="2361">
                  <c:v>-1.72648</c:v>
                </c:pt>
                <c:pt idx="2362">
                  <c:v>-1.7254700000000001</c:v>
                </c:pt>
                <c:pt idx="2363">
                  <c:v>-1.7244700000000002</c:v>
                </c:pt>
                <c:pt idx="2364">
                  <c:v>-1.7234700000000001</c:v>
                </c:pt>
                <c:pt idx="2365">
                  <c:v>-1.7224700000000002</c:v>
                </c:pt>
                <c:pt idx="2366">
                  <c:v>-1.7214900000000002</c:v>
                </c:pt>
                <c:pt idx="2367">
                  <c:v>-1.72048</c:v>
                </c:pt>
                <c:pt idx="2368">
                  <c:v>-1.71946</c:v>
                </c:pt>
                <c:pt idx="2369">
                  <c:v>-1.71848</c:v>
                </c:pt>
                <c:pt idx="2370">
                  <c:v>-1.71746</c:v>
                </c:pt>
                <c:pt idx="2371">
                  <c:v>-1.71648</c:v>
                </c:pt>
                <c:pt idx="2372">
                  <c:v>-1.71546</c:v>
                </c:pt>
                <c:pt idx="2373">
                  <c:v>-1.71448</c:v>
                </c:pt>
                <c:pt idx="2374">
                  <c:v>-1.7135</c:v>
                </c:pt>
                <c:pt idx="2375">
                  <c:v>-1.71248</c:v>
                </c:pt>
                <c:pt idx="2376">
                  <c:v>-1.7114800000000001</c:v>
                </c:pt>
                <c:pt idx="2377">
                  <c:v>-1.71048</c:v>
                </c:pt>
                <c:pt idx="2378">
                  <c:v>-1.7094800000000001</c:v>
                </c:pt>
                <c:pt idx="2379">
                  <c:v>-1.7085000000000001</c:v>
                </c:pt>
                <c:pt idx="2380">
                  <c:v>-1.7074900000000002</c:v>
                </c:pt>
                <c:pt idx="2381">
                  <c:v>-1.70648</c:v>
                </c:pt>
                <c:pt idx="2382">
                  <c:v>-1.7054800000000001</c:v>
                </c:pt>
                <c:pt idx="2383">
                  <c:v>-1.7044900000000001</c:v>
                </c:pt>
                <c:pt idx="2384">
                  <c:v>-1.7034900000000002</c:v>
                </c:pt>
                <c:pt idx="2385">
                  <c:v>-1.70248</c:v>
                </c:pt>
                <c:pt idx="2386">
                  <c:v>-1.7015</c:v>
                </c:pt>
                <c:pt idx="2387">
                  <c:v>-1.7004900000000001</c:v>
                </c:pt>
                <c:pt idx="2388">
                  <c:v>-1.6994800000000001</c:v>
                </c:pt>
                <c:pt idx="2389">
                  <c:v>-1.6985000000000001</c:v>
                </c:pt>
                <c:pt idx="2390">
                  <c:v>-1.6974900000000002</c:v>
                </c:pt>
                <c:pt idx="2391">
                  <c:v>-1.6964700000000001</c:v>
                </c:pt>
                <c:pt idx="2392">
                  <c:v>-1.6954800000000001</c:v>
                </c:pt>
                <c:pt idx="2393">
                  <c:v>-1.69448</c:v>
                </c:pt>
                <c:pt idx="2394">
                  <c:v>-1.69347</c:v>
                </c:pt>
                <c:pt idx="2395">
                  <c:v>-1.69248</c:v>
                </c:pt>
                <c:pt idx="2396">
                  <c:v>-1.6914600000000002</c:v>
                </c:pt>
                <c:pt idx="2397">
                  <c:v>-1.6904700000000001</c:v>
                </c:pt>
                <c:pt idx="2398">
                  <c:v>-1.6895</c:v>
                </c:pt>
                <c:pt idx="2399">
                  <c:v>-1.68849</c:v>
                </c:pt>
                <c:pt idx="2400">
                  <c:v>-1.6874800000000001</c:v>
                </c:pt>
                <c:pt idx="2401">
                  <c:v>-1.68648</c:v>
                </c:pt>
                <c:pt idx="2402">
                  <c:v>-1.6854900000000002</c:v>
                </c:pt>
                <c:pt idx="2403">
                  <c:v>-1.68449</c:v>
                </c:pt>
                <c:pt idx="2404">
                  <c:v>-1.6835</c:v>
                </c:pt>
                <c:pt idx="2405">
                  <c:v>-1.6824800000000002</c:v>
                </c:pt>
                <c:pt idx="2406">
                  <c:v>-1.6814900000000002</c:v>
                </c:pt>
                <c:pt idx="2407">
                  <c:v>-1.6804800000000002</c:v>
                </c:pt>
                <c:pt idx="2408">
                  <c:v>-1.6794900000000001</c:v>
                </c:pt>
                <c:pt idx="2409">
                  <c:v>-1.6784700000000001</c:v>
                </c:pt>
                <c:pt idx="2410">
                  <c:v>-1.6775</c:v>
                </c:pt>
                <c:pt idx="2411">
                  <c:v>-1.6764800000000002</c:v>
                </c:pt>
                <c:pt idx="2412">
                  <c:v>-1.6754900000000001</c:v>
                </c:pt>
                <c:pt idx="2413">
                  <c:v>-1.67449</c:v>
                </c:pt>
                <c:pt idx="2414">
                  <c:v>-1.6735</c:v>
                </c:pt>
                <c:pt idx="2415">
                  <c:v>-1.6724700000000001</c:v>
                </c:pt>
                <c:pt idx="2416">
                  <c:v>-1.6714600000000002</c:v>
                </c:pt>
                <c:pt idx="2417">
                  <c:v>-1.6705100000000002</c:v>
                </c:pt>
                <c:pt idx="2418">
                  <c:v>-1.6694900000000001</c:v>
                </c:pt>
                <c:pt idx="2419">
                  <c:v>-1.6684700000000001</c:v>
                </c:pt>
                <c:pt idx="2420">
                  <c:v>-1.66747</c:v>
                </c:pt>
                <c:pt idx="2421">
                  <c:v>-1.6664800000000002</c:v>
                </c:pt>
                <c:pt idx="2422">
                  <c:v>-1.6654900000000001</c:v>
                </c:pt>
                <c:pt idx="2423">
                  <c:v>-1.6645000000000001</c:v>
                </c:pt>
                <c:pt idx="2424">
                  <c:v>-1.6635</c:v>
                </c:pt>
                <c:pt idx="2425">
                  <c:v>-1.6624800000000002</c:v>
                </c:pt>
                <c:pt idx="2426">
                  <c:v>-1.6614900000000001</c:v>
                </c:pt>
                <c:pt idx="2427">
                  <c:v>-1.6605000000000001</c:v>
                </c:pt>
                <c:pt idx="2428">
                  <c:v>-1.6594900000000001</c:v>
                </c:pt>
                <c:pt idx="2429">
                  <c:v>-1.65849</c:v>
                </c:pt>
                <c:pt idx="2430">
                  <c:v>-1.6574800000000001</c:v>
                </c:pt>
                <c:pt idx="2431">
                  <c:v>-1.65649</c:v>
                </c:pt>
                <c:pt idx="2432">
                  <c:v>-1.6555000000000002</c:v>
                </c:pt>
                <c:pt idx="2433">
                  <c:v>-1.6544800000000002</c:v>
                </c:pt>
                <c:pt idx="2434">
                  <c:v>-1.6534900000000001</c:v>
                </c:pt>
                <c:pt idx="2435">
                  <c:v>-1.65249</c:v>
                </c:pt>
                <c:pt idx="2436">
                  <c:v>-1.6514800000000001</c:v>
                </c:pt>
                <c:pt idx="2437">
                  <c:v>-1.6505000000000001</c:v>
                </c:pt>
                <c:pt idx="2438">
                  <c:v>-1.6495000000000002</c:v>
                </c:pt>
                <c:pt idx="2439">
                  <c:v>-1.64849</c:v>
                </c:pt>
                <c:pt idx="2440">
                  <c:v>-1.6475000000000002</c:v>
                </c:pt>
                <c:pt idx="2441">
                  <c:v>-1.64649</c:v>
                </c:pt>
                <c:pt idx="2442">
                  <c:v>-1.6454800000000001</c:v>
                </c:pt>
                <c:pt idx="2443">
                  <c:v>-1.64449</c:v>
                </c:pt>
                <c:pt idx="2444">
                  <c:v>-1.6435000000000002</c:v>
                </c:pt>
                <c:pt idx="2445">
                  <c:v>-1.6424800000000002</c:v>
                </c:pt>
                <c:pt idx="2446">
                  <c:v>-1.6414900000000001</c:v>
                </c:pt>
                <c:pt idx="2447">
                  <c:v>-1.6404800000000002</c:v>
                </c:pt>
                <c:pt idx="2448">
                  <c:v>-1.6394900000000001</c:v>
                </c:pt>
                <c:pt idx="2449">
                  <c:v>-1.63849</c:v>
                </c:pt>
                <c:pt idx="2450">
                  <c:v>-1.6374900000000001</c:v>
                </c:pt>
                <c:pt idx="2451">
                  <c:v>-1.6365000000000001</c:v>
                </c:pt>
                <c:pt idx="2452">
                  <c:v>-1.6354900000000001</c:v>
                </c:pt>
                <c:pt idx="2453">
                  <c:v>-1.63449</c:v>
                </c:pt>
                <c:pt idx="2454">
                  <c:v>-1.6334900000000001</c:v>
                </c:pt>
                <c:pt idx="2455">
                  <c:v>-1.63246</c:v>
                </c:pt>
                <c:pt idx="2456">
                  <c:v>-1.63151</c:v>
                </c:pt>
                <c:pt idx="2457">
                  <c:v>-1.63049</c:v>
                </c:pt>
                <c:pt idx="2458">
                  <c:v>-1.62948</c:v>
                </c:pt>
                <c:pt idx="2459">
                  <c:v>-1.62849</c:v>
                </c:pt>
                <c:pt idx="2460">
                  <c:v>-1.6274900000000001</c:v>
                </c:pt>
                <c:pt idx="2461">
                  <c:v>-1.6265000000000001</c:v>
                </c:pt>
                <c:pt idx="2462">
                  <c:v>-1.62548</c:v>
                </c:pt>
                <c:pt idx="2463">
                  <c:v>-1.62449</c:v>
                </c:pt>
                <c:pt idx="2464">
                  <c:v>-1.6235000000000002</c:v>
                </c:pt>
                <c:pt idx="2465">
                  <c:v>-1.6225000000000001</c:v>
                </c:pt>
                <c:pt idx="2466">
                  <c:v>-1.6215000000000002</c:v>
                </c:pt>
                <c:pt idx="2467">
                  <c:v>-1.6205000000000001</c:v>
                </c:pt>
                <c:pt idx="2468">
                  <c:v>-1.6195000000000002</c:v>
                </c:pt>
                <c:pt idx="2469">
                  <c:v>-1.6185200000000002</c:v>
                </c:pt>
                <c:pt idx="2470">
                  <c:v>-1.61748</c:v>
                </c:pt>
                <c:pt idx="2471">
                  <c:v>-1.61649</c:v>
                </c:pt>
                <c:pt idx="2472">
                  <c:v>-1.61551</c:v>
                </c:pt>
                <c:pt idx="2473">
                  <c:v>-1.61449</c:v>
                </c:pt>
                <c:pt idx="2474">
                  <c:v>-1.6135000000000002</c:v>
                </c:pt>
                <c:pt idx="2475">
                  <c:v>-1.6125100000000001</c:v>
                </c:pt>
                <c:pt idx="2476">
                  <c:v>-1.61151</c:v>
                </c:pt>
                <c:pt idx="2477">
                  <c:v>-1.6105200000000002</c:v>
                </c:pt>
                <c:pt idx="2478">
                  <c:v>-1.60948</c:v>
                </c:pt>
                <c:pt idx="2479">
                  <c:v>-1.6085</c:v>
                </c:pt>
                <c:pt idx="2480">
                  <c:v>-1.6074900000000001</c:v>
                </c:pt>
                <c:pt idx="2481">
                  <c:v>-1.6065100000000001</c:v>
                </c:pt>
                <c:pt idx="2482">
                  <c:v>-1.60551</c:v>
                </c:pt>
                <c:pt idx="2483">
                  <c:v>-1.6045100000000001</c:v>
                </c:pt>
                <c:pt idx="2484">
                  <c:v>-1.6034900000000001</c:v>
                </c:pt>
                <c:pt idx="2485">
                  <c:v>-1.6024800000000001</c:v>
                </c:pt>
                <c:pt idx="2486">
                  <c:v>-1.60151</c:v>
                </c:pt>
                <c:pt idx="2487">
                  <c:v>-1.6005200000000002</c:v>
                </c:pt>
                <c:pt idx="2488">
                  <c:v>-1.5995200000000001</c:v>
                </c:pt>
                <c:pt idx="2489">
                  <c:v>-1.5985200000000002</c:v>
                </c:pt>
                <c:pt idx="2490">
                  <c:v>-1.59751</c:v>
                </c:pt>
                <c:pt idx="2491">
                  <c:v>-1.5965100000000001</c:v>
                </c:pt>
                <c:pt idx="2492">
                  <c:v>-1.5955000000000001</c:v>
                </c:pt>
                <c:pt idx="2493">
                  <c:v>-1.5945</c:v>
                </c:pt>
                <c:pt idx="2494">
                  <c:v>-1.59352</c:v>
                </c:pt>
                <c:pt idx="2495">
                  <c:v>-1.5925200000000002</c:v>
                </c:pt>
                <c:pt idx="2496">
                  <c:v>-1.5915000000000001</c:v>
                </c:pt>
                <c:pt idx="2497">
                  <c:v>-1.5905100000000001</c:v>
                </c:pt>
                <c:pt idx="2498">
                  <c:v>-1.58951</c:v>
                </c:pt>
                <c:pt idx="2499">
                  <c:v>-1.5884900000000002</c:v>
                </c:pt>
                <c:pt idx="2500">
                  <c:v>-1.58752</c:v>
                </c:pt>
                <c:pt idx="2501">
                  <c:v>-1.5865100000000001</c:v>
                </c:pt>
                <c:pt idx="2502">
                  <c:v>-1.58552</c:v>
                </c:pt>
                <c:pt idx="2503">
                  <c:v>-1.5845</c:v>
                </c:pt>
                <c:pt idx="2504">
                  <c:v>-1.5835100000000002</c:v>
                </c:pt>
                <c:pt idx="2505">
                  <c:v>-1.5825100000000001</c:v>
                </c:pt>
                <c:pt idx="2506">
                  <c:v>-1.5815100000000002</c:v>
                </c:pt>
                <c:pt idx="2507">
                  <c:v>-1.5805100000000001</c:v>
                </c:pt>
                <c:pt idx="2508">
                  <c:v>-1.5794900000000001</c:v>
                </c:pt>
                <c:pt idx="2509">
                  <c:v>-1.5785</c:v>
                </c:pt>
                <c:pt idx="2510">
                  <c:v>-1.5775100000000002</c:v>
                </c:pt>
                <c:pt idx="2511">
                  <c:v>-1.5765100000000001</c:v>
                </c:pt>
                <c:pt idx="2512">
                  <c:v>-1.5755000000000001</c:v>
                </c:pt>
                <c:pt idx="2513">
                  <c:v>-1.5744800000000001</c:v>
                </c:pt>
                <c:pt idx="2514">
                  <c:v>-1.57352</c:v>
                </c:pt>
                <c:pt idx="2515">
                  <c:v>-1.57253</c:v>
                </c:pt>
                <c:pt idx="2516">
                  <c:v>-1.5715000000000001</c:v>
                </c:pt>
                <c:pt idx="2517">
                  <c:v>-1.5705</c:v>
                </c:pt>
                <c:pt idx="2518">
                  <c:v>-1.5695100000000002</c:v>
                </c:pt>
                <c:pt idx="2519">
                  <c:v>-1.5685</c:v>
                </c:pt>
                <c:pt idx="2520">
                  <c:v>-1.5675000000000001</c:v>
                </c:pt>
                <c:pt idx="2521">
                  <c:v>-1.5665100000000001</c:v>
                </c:pt>
                <c:pt idx="2522">
                  <c:v>-1.5655100000000002</c:v>
                </c:pt>
                <c:pt idx="2523">
                  <c:v>-1.5645</c:v>
                </c:pt>
                <c:pt idx="2524">
                  <c:v>-1.5635000000000001</c:v>
                </c:pt>
                <c:pt idx="2525">
                  <c:v>-1.5625</c:v>
                </c:pt>
                <c:pt idx="2526">
                  <c:v>-1.5615100000000002</c:v>
                </c:pt>
                <c:pt idx="2527">
                  <c:v>-1.5605100000000001</c:v>
                </c:pt>
                <c:pt idx="2528">
                  <c:v>-1.55949</c:v>
                </c:pt>
                <c:pt idx="2529">
                  <c:v>-1.5585100000000001</c:v>
                </c:pt>
                <c:pt idx="2530">
                  <c:v>-1.5575100000000002</c:v>
                </c:pt>
                <c:pt idx="2531">
                  <c:v>-1.5565100000000001</c:v>
                </c:pt>
                <c:pt idx="2532">
                  <c:v>-1.5554800000000002</c:v>
                </c:pt>
                <c:pt idx="2533">
                  <c:v>-1.5545100000000001</c:v>
                </c:pt>
                <c:pt idx="2534">
                  <c:v>-1.5535100000000002</c:v>
                </c:pt>
                <c:pt idx="2535">
                  <c:v>-1.5525100000000001</c:v>
                </c:pt>
                <c:pt idx="2536">
                  <c:v>-1.5515100000000002</c:v>
                </c:pt>
                <c:pt idx="2537">
                  <c:v>-1.5505100000000001</c:v>
                </c:pt>
                <c:pt idx="2538">
                  <c:v>-1.54952</c:v>
                </c:pt>
                <c:pt idx="2539">
                  <c:v>-1.5485100000000001</c:v>
                </c:pt>
                <c:pt idx="2540">
                  <c:v>-1.5475400000000001</c:v>
                </c:pt>
                <c:pt idx="2541">
                  <c:v>-1.5465200000000001</c:v>
                </c:pt>
                <c:pt idx="2542">
                  <c:v>-1.5455100000000002</c:v>
                </c:pt>
                <c:pt idx="2543">
                  <c:v>-1.54451</c:v>
                </c:pt>
                <c:pt idx="2544">
                  <c:v>-1.5435300000000001</c:v>
                </c:pt>
                <c:pt idx="2545">
                  <c:v>-1.5425200000000001</c:v>
                </c:pt>
                <c:pt idx="2546">
                  <c:v>-1.5415100000000002</c:v>
                </c:pt>
                <c:pt idx="2547">
                  <c:v>-1.54051</c:v>
                </c:pt>
                <c:pt idx="2548">
                  <c:v>-1.5395100000000002</c:v>
                </c:pt>
                <c:pt idx="2549">
                  <c:v>-1.5385200000000001</c:v>
                </c:pt>
                <c:pt idx="2550">
                  <c:v>-1.53752</c:v>
                </c:pt>
                <c:pt idx="2551">
                  <c:v>-1.53651</c:v>
                </c:pt>
                <c:pt idx="2552">
                  <c:v>-1.53549</c:v>
                </c:pt>
                <c:pt idx="2553">
                  <c:v>-1.5345000000000002</c:v>
                </c:pt>
                <c:pt idx="2554">
                  <c:v>-1.5335100000000002</c:v>
                </c:pt>
                <c:pt idx="2555">
                  <c:v>-1.5325200000000001</c:v>
                </c:pt>
                <c:pt idx="2556">
                  <c:v>-1.5315000000000001</c:v>
                </c:pt>
                <c:pt idx="2557">
                  <c:v>-1.5305200000000001</c:v>
                </c:pt>
                <c:pt idx="2558">
                  <c:v>-1.5295100000000001</c:v>
                </c:pt>
                <c:pt idx="2559">
                  <c:v>-1.5285200000000001</c:v>
                </c:pt>
                <c:pt idx="2560">
                  <c:v>-1.52752</c:v>
                </c:pt>
                <c:pt idx="2561">
                  <c:v>-1.5265200000000001</c:v>
                </c:pt>
                <c:pt idx="2562">
                  <c:v>-1.5255000000000001</c:v>
                </c:pt>
                <c:pt idx="2563">
                  <c:v>-1.52451</c:v>
                </c:pt>
                <c:pt idx="2564">
                  <c:v>-1.5235100000000001</c:v>
                </c:pt>
                <c:pt idx="2565">
                  <c:v>-1.5225300000000002</c:v>
                </c:pt>
                <c:pt idx="2566">
                  <c:v>-1.52152</c:v>
                </c:pt>
                <c:pt idx="2567">
                  <c:v>-1.52051</c:v>
                </c:pt>
                <c:pt idx="2568">
                  <c:v>-1.51953</c:v>
                </c:pt>
                <c:pt idx="2569">
                  <c:v>-1.5185200000000001</c:v>
                </c:pt>
                <c:pt idx="2570">
                  <c:v>-1.51753</c:v>
                </c:pt>
                <c:pt idx="2571">
                  <c:v>-1.5165300000000002</c:v>
                </c:pt>
                <c:pt idx="2572">
                  <c:v>-1.51552</c:v>
                </c:pt>
                <c:pt idx="2573">
                  <c:v>-1.51451</c:v>
                </c:pt>
                <c:pt idx="2574">
                  <c:v>-1.5135000000000001</c:v>
                </c:pt>
                <c:pt idx="2575">
                  <c:v>-1.51251</c:v>
                </c:pt>
                <c:pt idx="2576">
                  <c:v>-1.5115200000000002</c:v>
                </c:pt>
                <c:pt idx="2577">
                  <c:v>-1.5105200000000001</c:v>
                </c:pt>
                <c:pt idx="2578">
                  <c:v>-1.5095400000000001</c:v>
                </c:pt>
                <c:pt idx="2579">
                  <c:v>-1.5085300000000001</c:v>
                </c:pt>
                <c:pt idx="2580">
                  <c:v>-1.50753</c:v>
                </c:pt>
                <c:pt idx="2581">
                  <c:v>-1.5065200000000001</c:v>
                </c:pt>
                <c:pt idx="2582">
                  <c:v>-1.50553</c:v>
                </c:pt>
                <c:pt idx="2583">
                  <c:v>-1.5045300000000001</c:v>
                </c:pt>
                <c:pt idx="2584">
                  <c:v>-1.50353</c:v>
                </c:pt>
                <c:pt idx="2585">
                  <c:v>-1.50251</c:v>
                </c:pt>
                <c:pt idx="2586">
                  <c:v>-1.5015200000000002</c:v>
                </c:pt>
                <c:pt idx="2587">
                  <c:v>-1.5005200000000001</c:v>
                </c:pt>
                <c:pt idx="2588">
                  <c:v>-1.49953</c:v>
                </c:pt>
                <c:pt idx="2589">
                  <c:v>-1.4985200000000001</c:v>
                </c:pt>
                <c:pt idx="2590">
                  <c:v>-1.4975100000000001</c:v>
                </c:pt>
                <c:pt idx="2591">
                  <c:v>-1.4965200000000001</c:v>
                </c:pt>
                <c:pt idx="2592">
                  <c:v>-1.4955200000000002</c:v>
                </c:pt>
                <c:pt idx="2593">
                  <c:v>-1.4945200000000001</c:v>
                </c:pt>
                <c:pt idx="2594">
                  <c:v>-1.49353</c:v>
                </c:pt>
                <c:pt idx="2595">
                  <c:v>-1.4925300000000001</c:v>
                </c:pt>
                <c:pt idx="2596">
                  <c:v>-1.4915200000000002</c:v>
                </c:pt>
                <c:pt idx="2597">
                  <c:v>-1.4905200000000001</c:v>
                </c:pt>
                <c:pt idx="2598">
                  <c:v>-1.4895200000000002</c:v>
                </c:pt>
                <c:pt idx="2599">
                  <c:v>-1.48851</c:v>
                </c:pt>
                <c:pt idx="2600">
                  <c:v>-1.48753</c:v>
                </c:pt>
                <c:pt idx="2601">
                  <c:v>-1.4865300000000001</c:v>
                </c:pt>
                <c:pt idx="2602">
                  <c:v>-1.48553</c:v>
                </c:pt>
                <c:pt idx="2603">
                  <c:v>-1.4845400000000002</c:v>
                </c:pt>
                <c:pt idx="2604">
                  <c:v>-1.48353</c:v>
                </c:pt>
                <c:pt idx="2605">
                  <c:v>-1.4825300000000001</c:v>
                </c:pt>
                <c:pt idx="2606">
                  <c:v>-1.4815400000000001</c:v>
                </c:pt>
                <c:pt idx="2607">
                  <c:v>-1.4805300000000001</c:v>
                </c:pt>
                <c:pt idx="2608">
                  <c:v>-1.4795500000000001</c:v>
                </c:pt>
                <c:pt idx="2609">
                  <c:v>-1.4785400000000002</c:v>
                </c:pt>
                <c:pt idx="2610">
                  <c:v>-1.4775400000000001</c:v>
                </c:pt>
                <c:pt idx="2611">
                  <c:v>-1.4765200000000001</c:v>
                </c:pt>
                <c:pt idx="2612">
                  <c:v>-1.47553</c:v>
                </c:pt>
                <c:pt idx="2613">
                  <c:v>-1.4745300000000001</c:v>
                </c:pt>
                <c:pt idx="2614">
                  <c:v>-1.47353</c:v>
                </c:pt>
                <c:pt idx="2615">
                  <c:v>-1.47251</c:v>
                </c:pt>
                <c:pt idx="2616">
                  <c:v>-1.47153</c:v>
                </c:pt>
                <c:pt idx="2617">
                  <c:v>-1.47051</c:v>
                </c:pt>
                <c:pt idx="2618">
                  <c:v>-1.4695400000000001</c:v>
                </c:pt>
                <c:pt idx="2619">
                  <c:v>-1.4685300000000001</c:v>
                </c:pt>
                <c:pt idx="2620">
                  <c:v>-1.4675400000000001</c:v>
                </c:pt>
                <c:pt idx="2621">
                  <c:v>-1.4665300000000001</c:v>
                </c:pt>
                <c:pt idx="2622">
                  <c:v>-1.4655400000000001</c:v>
                </c:pt>
                <c:pt idx="2623">
                  <c:v>-1.46452</c:v>
                </c:pt>
                <c:pt idx="2624">
                  <c:v>-1.4635200000000002</c:v>
                </c:pt>
                <c:pt idx="2625">
                  <c:v>-1.46252</c:v>
                </c:pt>
                <c:pt idx="2626">
                  <c:v>-1.4615200000000002</c:v>
                </c:pt>
                <c:pt idx="2627">
                  <c:v>-1.4605300000000001</c:v>
                </c:pt>
                <c:pt idx="2628">
                  <c:v>-1.4595200000000002</c:v>
                </c:pt>
                <c:pt idx="2629">
                  <c:v>-1.4585300000000001</c:v>
                </c:pt>
                <c:pt idx="2630">
                  <c:v>-1.4575100000000001</c:v>
                </c:pt>
                <c:pt idx="2631">
                  <c:v>-1.4565300000000001</c:v>
                </c:pt>
                <c:pt idx="2632">
                  <c:v>-1.4555100000000001</c:v>
                </c:pt>
                <c:pt idx="2633">
                  <c:v>-1.4545300000000001</c:v>
                </c:pt>
                <c:pt idx="2634">
                  <c:v>-1.4535200000000001</c:v>
                </c:pt>
                <c:pt idx="2635">
                  <c:v>-1.45252</c:v>
                </c:pt>
                <c:pt idx="2636">
                  <c:v>-1.4515200000000001</c:v>
                </c:pt>
                <c:pt idx="2637">
                  <c:v>-1.4505400000000002</c:v>
                </c:pt>
                <c:pt idx="2638">
                  <c:v>-1.44953</c:v>
                </c:pt>
                <c:pt idx="2639">
                  <c:v>-1.4485300000000001</c:v>
                </c:pt>
                <c:pt idx="2640">
                  <c:v>-1.44754</c:v>
                </c:pt>
                <c:pt idx="2641">
                  <c:v>-1.4465300000000001</c:v>
                </c:pt>
                <c:pt idx="2642">
                  <c:v>-1.44554</c:v>
                </c:pt>
                <c:pt idx="2643">
                  <c:v>-1.4445400000000002</c:v>
                </c:pt>
                <c:pt idx="2644">
                  <c:v>-1.44353</c:v>
                </c:pt>
                <c:pt idx="2645">
                  <c:v>-1.4425300000000001</c:v>
                </c:pt>
                <c:pt idx="2646">
                  <c:v>-1.4415200000000001</c:v>
                </c:pt>
                <c:pt idx="2647">
                  <c:v>-1.4405300000000001</c:v>
                </c:pt>
                <c:pt idx="2648">
                  <c:v>-1.43954</c:v>
                </c:pt>
                <c:pt idx="2649">
                  <c:v>-1.43852</c:v>
                </c:pt>
                <c:pt idx="2650">
                  <c:v>-1.4375200000000001</c:v>
                </c:pt>
                <c:pt idx="2651">
                  <c:v>-1.4365300000000001</c:v>
                </c:pt>
                <c:pt idx="2652">
                  <c:v>-1.43554</c:v>
                </c:pt>
                <c:pt idx="2653">
                  <c:v>-1.43452</c:v>
                </c:pt>
                <c:pt idx="2654">
                  <c:v>-1.4335500000000001</c:v>
                </c:pt>
                <c:pt idx="2655">
                  <c:v>-1.4325300000000001</c:v>
                </c:pt>
                <c:pt idx="2656">
                  <c:v>-1.4315500000000001</c:v>
                </c:pt>
                <c:pt idx="2657">
                  <c:v>-1.43055</c:v>
                </c:pt>
                <c:pt idx="2658">
                  <c:v>-1.42957</c:v>
                </c:pt>
                <c:pt idx="2659">
                  <c:v>-1.4285300000000001</c:v>
                </c:pt>
                <c:pt idx="2660">
                  <c:v>-1.4275300000000002</c:v>
                </c:pt>
                <c:pt idx="2661">
                  <c:v>-1.4265300000000001</c:v>
                </c:pt>
                <c:pt idx="2662">
                  <c:v>-1.4255500000000001</c:v>
                </c:pt>
                <c:pt idx="2663">
                  <c:v>-1.4245400000000001</c:v>
                </c:pt>
                <c:pt idx="2664">
                  <c:v>-1.4235500000000001</c:v>
                </c:pt>
                <c:pt idx="2665">
                  <c:v>-1.4225400000000001</c:v>
                </c:pt>
                <c:pt idx="2666">
                  <c:v>-1.42154</c:v>
                </c:pt>
                <c:pt idx="2667">
                  <c:v>-1.42052</c:v>
                </c:pt>
                <c:pt idx="2668">
                  <c:v>-1.4195300000000002</c:v>
                </c:pt>
                <c:pt idx="2669">
                  <c:v>-1.41852</c:v>
                </c:pt>
                <c:pt idx="2670">
                  <c:v>-1.4175200000000001</c:v>
                </c:pt>
                <c:pt idx="2671">
                  <c:v>-1.4165300000000001</c:v>
                </c:pt>
                <c:pt idx="2672">
                  <c:v>-1.4155200000000001</c:v>
                </c:pt>
                <c:pt idx="2673">
                  <c:v>-1.4145300000000001</c:v>
                </c:pt>
                <c:pt idx="2674">
                  <c:v>-1.4135200000000001</c:v>
                </c:pt>
                <c:pt idx="2675">
                  <c:v>-1.4125100000000002</c:v>
                </c:pt>
                <c:pt idx="2676">
                  <c:v>-1.41154</c:v>
                </c:pt>
                <c:pt idx="2677">
                  <c:v>-1.4105300000000001</c:v>
                </c:pt>
                <c:pt idx="2678">
                  <c:v>-1.4095300000000002</c:v>
                </c:pt>
                <c:pt idx="2679">
                  <c:v>-1.4085400000000001</c:v>
                </c:pt>
                <c:pt idx="2680">
                  <c:v>-1.40754</c:v>
                </c:pt>
                <c:pt idx="2681">
                  <c:v>-1.4065400000000001</c:v>
                </c:pt>
                <c:pt idx="2682">
                  <c:v>-1.40554</c:v>
                </c:pt>
                <c:pt idx="2683">
                  <c:v>-1.4045500000000002</c:v>
                </c:pt>
                <c:pt idx="2684">
                  <c:v>-1.4035500000000001</c:v>
                </c:pt>
                <c:pt idx="2685">
                  <c:v>-1.4025400000000001</c:v>
                </c:pt>
                <c:pt idx="2686">
                  <c:v>-1.4015600000000001</c:v>
                </c:pt>
                <c:pt idx="2687">
                  <c:v>-1.40056</c:v>
                </c:pt>
                <c:pt idx="2688">
                  <c:v>-1.3995500000000001</c:v>
                </c:pt>
                <c:pt idx="2689">
                  <c:v>-1.3985400000000001</c:v>
                </c:pt>
                <c:pt idx="2690">
                  <c:v>-1.39754</c:v>
                </c:pt>
                <c:pt idx="2691">
                  <c:v>-1.3965400000000001</c:v>
                </c:pt>
                <c:pt idx="2692">
                  <c:v>-1.3955600000000001</c:v>
                </c:pt>
                <c:pt idx="2693">
                  <c:v>-1.3945500000000002</c:v>
                </c:pt>
                <c:pt idx="2694">
                  <c:v>-1.3935500000000001</c:v>
                </c:pt>
                <c:pt idx="2695">
                  <c:v>-1.3925700000000001</c:v>
                </c:pt>
                <c:pt idx="2696">
                  <c:v>-1.3915500000000001</c:v>
                </c:pt>
                <c:pt idx="2697">
                  <c:v>-1.3905500000000002</c:v>
                </c:pt>
                <c:pt idx="2698">
                  <c:v>-1.3895500000000001</c:v>
                </c:pt>
                <c:pt idx="2699">
                  <c:v>-1.3885500000000002</c:v>
                </c:pt>
                <c:pt idx="2700">
                  <c:v>-1.3875300000000002</c:v>
                </c:pt>
                <c:pt idx="2701">
                  <c:v>-1.3865500000000002</c:v>
                </c:pt>
                <c:pt idx="2702">
                  <c:v>-1.3855700000000002</c:v>
                </c:pt>
                <c:pt idx="2703">
                  <c:v>-1.3845500000000002</c:v>
                </c:pt>
                <c:pt idx="2704">
                  <c:v>-1.3835500000000001</c:v>
                </c:pt>
                <c:pt idx="2705">
                  <c:v>-1.3825500000000002</c:v>
                </c:pt>
                <c:pt idx="2706">
                  <c:v>-1.3815500000000001</c:v>
                </c:pt>
                <c:pt idx="2707">
                  <c:v>-1.3805400000000001</c:v>
                </c:pt>
                <c:pt idx="2708">
                  <c:v>-1.37954</c:v>
                </c:pt>
                <c:pt idx="2709">
                  <c:v>-1.37853</c:v>
                </c:pt>
                <c:pt idx="2710">
                  <c:v>-1.3775500000000001</c:v>
                </c:pt>
                <c:pt idx="2711">
                  <c:v>-1.3765500000000002</c:v>
                </c:pt>
                <c:pt idx="2712">
                  <c:v>-1.3755500000000001</c:v>
                </c:pt>
                <c:pt idx="2713">
                  <c:v>-1.3745400000000001</c:v>
                </c:pt>
                <c:pt idx="2714">
                  <c:v>-1.3735600000000001</c:v>
                </c:pt>
                <c:pt idx="2715">
                  <c:v>-1.3725500000000002</c:v>
                </c:pt>
                <c:pt idx="2716">
                  <c:v>-1.3715700000000002</c:v>
                </c:pt>
                <c:pt idx="2717">
                  <c:v>-1.3705400000000001</c:v>
                </c:pt>
                <c:pt idx="2718">
                  <c:v>-1.36954</c:v>
                </c:pt>
                <c:pt idx="2719">
                  <c:v>-1.3685400000000001</c:v>
                </c:pt>
                <c:pt idx="2720">
                  <c:v>-1.3675700000000002</c:v>
                </c:pt>
                <c:pt idx="2721">
                  <c:v>-1.36656</c:v>
                </c:pt>
                <c:pt idx="2722">
                  <c:v>-1.36555</c:v>
                </c:pt>
                <c:pt idx="2723">
                  <c:v>-1.36456</c:v>
                </c:pt>
                <c:pt idx="2724">
                  <c:v>-1.3635600000000001</c:v>
                </c:pt>
                <c:pt idx="2725">
                  <c:v>-1.36256</c:v>
                </c:pt>
                <c:pt idx="2726">
                  <c:v>-1.36155</c:v>
                </c:pt>
                <c:pt idx="2727">
                  <c:v>-1.3605500000000001</c:v>
                </c:pt>
                <c:pt idx="2728">
                  <c:v>-1.3595400000000002</c:v>
                </c:pt>
                <c:pt idx="2729">
                  <c:v>-1.3585400000000001</c:v>
                </c:pt>
                <c:pt idx="2730">
                  <c:v>-1.3575600000000001</c:v>
                </c:pt>
                <c:pt idx="2731">
                  <c:v>-1.3565500000000001</c:v>
                </c:pt>
                <c:pt idx="2732">
                  <c:v>-1.35555</c:v>
                </c:pt>
                <c:pt idx="2733">
                  <c:v>-1.3545200000000002</c:v>
                </c:pt>
                <c:pt idx="2734">
                  <c:v>-1.35355</c:v>
                </c:pt>
                <c:pt idx="2735">
                  <c:v>-1.3525500000000001</c:v>
                </c:pt>
                <c:pt idx="2736">
                  <c:v>-1.3515600000000001</c:v>
                </c:pt>
                <c:pt idx="2737">
                  <c:v>-1.35056</c:v>
                </c:pt>
                <c:pt idx="2738">
                  <c:v>-1.3495600000000001</c:v>
                </c:pt>
                <c:pt idx="2739">
                  <c:v>-1.3485400000000001</c:v>
                </c:pt>
                <c:pt idx="2740">
                  <c:v>-1.3475600000000001</c:v>
                </c:pt>
                <c:pt idx="2741">
                  <c:v>-1.3465500000000001</c:v>
                </c:pt>
                <c:pt idx="2742">
                  <c:v>-1.3455400000000002</c:v>
                </c:pt>
                <c:pt idx="2743">
                  <c:v>-1.3445500000000001</c:v>
                </c:pt>
                <c:pt idx="2744">
                  <c:v>-1.3435400000000002</c:v>
                </c:pt>
                <c:pt idx="2745">
                  <c:v>-1.3425500000000001</c:v>
                </c:pt>
                <c:pt idx="2746">
                  <c:v>-1.3415400000000002</c:v>
                </c:pt>
                <c:pt idx="2747">
                  <c:v>-1.3405500000000001</c:v>
                </c:pt>
                <c:pt idx="2748">
                  <c:v>-1.33955</c:v>
                </c:pt>
                <c:pt idx="2749">
                  <c:v>-1.3385600000000002</c:v>
                </c:pt>
                <c:pt idx="2750">
                  <c:v>-1.3375600000000001</c:v>
                </c:pt>
                <c:pt idx="2751">
                  <c:v>-1.3365500000000001</c:v>
                </c:pt>
                <c:pt idx="2752">
                  <c:v>-1.33555</c:v>
                </c:pt>
                <c:pt idx="2753">
                  <c:v>-1.3345500000000001</c:v>
                </c:pt>
                <c:pt idx="2754">
                  <c:v>-1.3335700000000001</c:v>
                </c:pt>
                <c:pt idx="2755">
                  <c:v>-1.3325600000000002</c:v>
                </c:pt>
                <c:pt idx="2756">
                  <c:v>-1.33155</c:v>
                </c:pt>
                <c:pt idx="2757">
                  <c:v>-1.3305600000000002</c:v>
                </c:pt>
                <c:pt idx="2758">
                  <c:v>-1.3295600000000001</c:v>
                </c:pt>
                <c:pt idx="2759">
                  <c:v>-1.3285600000000002</c:v>
                </c:pt>
                <c:pt idx="2760">
                  <c:v>-1.3275600000000001</c:v>
                </c:pt>
                <c:pt idx="2761">
                  <c:v>-1.3265600000000002</c:v>
                </c:pt>
                <c:pt idx="2762">
                  <c:v>-1.3255600000000001</c:v>
                </c:pt>
                <c:pt idx="2763">
                  <c:v>-1.3245500000000001</c:v>
                </c:pt>
                <c:pt idx="2764">
                  <c:v>-1.32358</c:v>
                </c:pt>
                <c:pt idx="2765">
                  <c:v>-1.3225500000000001</c:v>
                </c:pt>
                <c:pt idx="2766">
                  <c:v>-1.3215600000000001</c:v>
                </c:pt>
                <c:pt idx="2767">
                  <c:v>-1.32054</c:v>
                </c:pt>
                <c:pt idx="2768">
                  <c:v>-1.3195400000000002</c:v>
                </c:pt>
                <c:pt idx="2769">
                  <c:v>-1.3185600000000002</c:v>
                </c:pt>
                <c:pt idx="2770">
                  <c:v>-1.3175600000000001</c:v>
                </c:pt>
                <c:pt idx="2771">
                  <c:v>-1.3165500000000001</c:v>
                </c:pt>
                <c:pt idx="2772">
                  <c:v>-1.3155700000000001</c:v>
                </c:pt>
                <c:pt idx="2773">
                  <c:v>-1.3145500000000001</c:v>
                </c:pt>
                <c:pt idx="2774">
                  <c:v>-1.3135700000000001</c:v>
                </c:pt>
                <c:pt idx="2775">
                  <c:v>-1.3125800000000001</c:v>
                </c:pt>
                <c:pt idx="2776">
                  <c:v>-1.31155</c:v>
                </c:pt>
                <c:pt idx="2777">
                  <c:v>-1.3105500000000001</c:v>
                </c:pt>
                <c:pt idx="2778">
                  <c:v>-1.3095400000000001</c:v>
                </c:pt>
                <c:pt idx="2779">
                  <c:v>-1.30857</c:v>
                </c:pt>
                <c:pt idx="2780">
                  <c:v>-1.3075600000000001</c:v>
                </c:pt>
                <c:pt idx="2781">
                  <c:v>-1.30657</c:v>
                </c:pt>
                <c:pt idx="2782">
                  <c:v>-1.3055600000000001</c:v>
                </c:pt>
                <c:pt idx="2783">
                  <c:v>-1.30457</c:v>
                </c:pt>
                <c:pt idx="2784">
                  <c:v>-1.3035600000000001</c:v>
                </c:pt>
                <c:pt idx="2785">
                  <c:v>-1.30257</c:v>
                </c:pt>
                <c:pt idx="2786">
                  <c:v>-1.3015600000000001</c:v>
                </c:pt>
                <c:pt idx="2787">
                  <c:v>-1.3005600000000002</c:v>
                </c:pt>
                <c:pt idx="2788">
                  <c:v>-1.29955</c:v>
                </c:pt>
                <c:pt idx="2789">
                  <c:v>-1.2985800000000001</c:v>
                </c:pt>
                <c:pt idx="2790">
                  <c:v>-1.2975800000000002</c:v>
                </c:pt>
                <c:pt idx="2791">
                  <c:v>-1.29654</c:v>
                </c:pt>
                <c:pt idx="2792">
                  <c:v>-1.29555</c:v>
                </c:pt>
                <c:pt idx="2793">
                  <c:v>-1.2945600000000002</c:v>
                </c:pt>
                <c:pt idx="2794">
                  <c:v>-1.2935700000000001</c:v>
                </c:pt>
                <c:pt idx="2795">
                  <c:v>-1.2925600000000002</c:v>
                </c:pt>
                <c:pt idx="2796">
                  <c:v>-1.2915800000000002</c:v>
                </c:pt>
                <c:pt idx="2797">
                  <c:v>-1.29057</c:v>
                </c:pt>
                <c:pt idx="2798">
                  <c:v>-1.28956</c:v>
                </c:pt>
                <c:pt idx="2799">
                  <c:v>-1.28857</c:v>
                </c:pt>
                <c:pt idx="2800">
                  <c:v>-1.2875700000000001</c:v>
                </c:pt>
                <c:pt idx="2801">
                  <c:v>-1.2865800000000001</c:v>
                </c:pt>
                <c:pt idx="2802">
                  <c:v>-1.2855800000000002</c:v>
                </c:pt>
                <c:pt idx="2803">
                  <c:v>-1.28457</c:v>
                </c:pt>
                <c:pt idx="2804">
                  <c:v>-1.28356</c:v>
                </c:pt>
                <c:pt idx="2805">
                  <c:v>-1.28254</c:v>
                </c:pt>
                <c:pt idx="2806">
                  <c:v>-1.28156</c:v>
                </c:pt>
                <c:pt idx="2807">
                  <c:v>-1.2805500000000001</c:v>
                </c:pt>
                <c:pt idx="2808">
                  <c:v>-1.27956</c:v>
                </c:pt>
                <c:pt idx="2809">
                  <c:v>-1.27857</c:v>
                </c:pt>
                <c:pt idx="2810">
                  <c:v>-1.27756</c:v>
                </c:pt>
                <c:pt idx="2811">
                  <c:v>-1.27657</c:v>
                </c:pt>
                <c:pt idx="2812">
                  <c:v>-1.2755500000000002</c:v>
                </c:pt>
                <c:pt idx="2813">
                  <c:v>-1.2745600000000001</c:v>
                </c:pt>
                <c:pt idx="2814">
                  <c:v>-1.2735800000000002</c:v>
                </c:pt>
                <c:pt idx="2815">
                  <c:v>-1.27258</c:v>
                </c:pt>
                <c:pt idx="2816">
                  <c:v>-1.2715800000000002</c:v>
                </c:pt>
                <c:pt idx="2817">
                  <c:v>-1.27058</c:v>
                </c:pt>
                <c:pt idx="2818">
                  <c:v>-1.2695700000000001</c:v>
                </c:pt>
                <c:pt idx="2819">
                  <c:v>-1.26858</c:v>
                </c:pt>
                <c:pt idx="2820">
                  <c:v>-1.26756</c:v>
                </c:pt>
                <c:pt idx="2821">
                  <c:v>-1.2665700000000002</c:v>
                </c:pt>
                <c:pt idx="2822">
                  <c:v>-1.26556</c:v>
                </c:pt>
                <c:pt idx="2823">
                  <c:v>-1.26458</c:v>
                </c:pt>
                <c:pt idx="2824">
                  <c:v>-1.26356</c:v>
                </c:pt>
                <c:pt idx="2825">
                  <c:v>-1.2625600000000001</c:v>
                </c:pt>
                <c:pt idx="2826">
                  <c:v>-1.2615700000000001</c:v>
                </c:pt>
                <c:pt idx="2827">
                  <c:v>-1.2605500000000001</c:v>
                </c:pt>
                <c:pt idx="2828">
                  <c:v>-1.2595800000000001</c:v>
                </c:pt>
                <c:pt idx="2829">
                  <c:v>-1.2585500000000001</c:v>
                </c:pt>
                <c:pt idx="2830">
                  <c:v>-1.25756</c:v>
                </c:pt>
                <c:pt idx="2831">
                  <c:v>-1.2565500000000001</c:v>
                </c:pt>
                <c:pt idx="2832">
                  <c:v>-1.2555800000000001</c:v>
                </c:pt>
                <c:pt idx="2833">
                  <c:v>-1.2545700000000002</c:v>
                </c:pt>
                <c:pt idx="2834">
                  <c:v>-1.2535800000000001</c:v>
                </c:pt>
                <c:pt idx="2835">
                  <c:v>-1.2525500000000001</c:v>
                </c:pt>
                <c:pt idx="2836">
                  <c:v>-1.25156</c:v>
                </c:pt>
                <c:pt idx="2837">
                  <c:v>-1.2505600000000001</c:v>
                </c:pt>
                <c:pt idx="2838">
                  <c:v>-1.2495800000000001</c:v>
                </c:pt>
                <c:pt idx="2839">
                  <c:v>-1.2485900000000001</c:v>
                </c:pt>
                <c:pt idx="2840">
                  <c:v>-1.2476</c:v>
                </c:pt>
                <c:pt idx="2841">
                  <c:v>-1.24658</c:v>
                </c:pt>
                <c:pt idx="2842">
                  <c:v>-1.2455800000000001</c:v>
                </c:pt>
                <c:pt idx="2843">
                  <c:v>-1.24458</c:v>
                </c:pt>
                <c:pt idx="2844">
                  <c:v>-1.2435800000000001</c:v>
                </c:pt>
                <c:pt idx="2845">
                  <c:v>-1.24258</c:v>
                </c:pt>
                <c:pt idx="2846">
                  <c:v>-1.2415800000000001</c:v>
                </c:pt>
                <c:pt idx="2847">
                  <c:v>-1.2405900000000001</c:v>
                </c:pt>
                <c:pt idx="2848">
                  <c:v>-1.2395700000000001</c:v>
                </c:pt>
                <c:pt idx="2849">
                  <c:v>-1.2385900000000001</c:v>
                </c:pt>
                <c:pt idx="2850">
                  <c:v>-1.2375900000000002</c:v>
                </c:pt>
                <c:pt idx="2851">
                  <c:v>-1.2365900000000001</c:v>
                </c:pt>
                <c:pt idx="2852">
                  <c:v>-1.2355800000000001</c:v>
                </c:pt>
                <c:pt idx="2853">
                  <c:v>-1.23461</c:v>
                </c:pt>
                <c:pt idx="2854">
                  <c:v>-1.2336</c:v>
                </c:pt>
                <c:pt idx="2855">
                  <c:v>-1.2325900000000001</c:v>
                </c:pt>
                <c:pt idx="2856">
                  <c:v>-1.2315900000000002</c:v>
                </c:pt>
                <c:pt idx="2857">
                  <c:v>-1.23061</c:v>
                </c:pt>
                <c:pt idx="2858">
                  <c:v>-1.2296</c:v>
                </c:pt>
                <c:pt idx="2859">
                  <c:v>-1.2285900000000001</c:v>
                </c:pt>
                <c:pt idx="2860">
                  <c:v>-1.2275800000000001</c:v>
                </c:pt>
                <c:pt idx="2861">
                  <c:v>-1.2265900000000001</c:v>
                </c:pt>
                <c:pt idx="2862">
                  <c:v>-1.2256100000000001</c:v>
                </c:pt>
                <c:pt idx="2863">
                  <c:v>-1.2246000000000001</c:v>
                </c:pt>
                <c:pt idx="2864">
                  <c:v>-1.22357</c:v>
                </c:pt>
                <c:pt idx="2865">
                  <c:v>-1.2225700000000002</c:v>
                </c:pt>
                <c:pt idx="2866">
                  <c:v>-1.2215800000000001</c:v>
                </c:pt>
                <c:pt idx="2867">
                  <c:v>-1.2206000000000001</c:v>
                </c:pt>
                <c:pt idx="2868">
                  <c:v>-1.2195800000000001</c:v>
                </c:pt>
                <c:pt idx="2869">
                  <c:v>-1.2185700000000002</c:v>
                </c:pt>
                <c:pt idx="2870">
                  <c:v>-1.2175800000000001</c:v>
                </c:pt>
                <c:pt idx="2871">
                  <c:v>-1.21658</c:v>
                </c:pt>
                <c:pt idx="2872">
                  <c:v>-1.2155800000000001</c:v>
                </c:pt>
                <c:pt idx="2873">
                  <c:v>-1.2145900000000001</c:v>
                </c:pt>
                <c:pt idx="2874">
                  <c:v>-1.2135800000000001</c:v>
                </c:pt>
                <c:pt idx="2875">
                  <c:v>-1.2126000000000001</c:v>
                </c:pt>
                <c:pt idx="2876">
                  <c:v>-1.2116</c:v>
                </c:pt>
                <c:pt idx="2877">
                  <c:v>-1.2105900000000001</c:v>
                </c:pt>
                <c:pt idx="2878">
                  <c:v>-1.2096</c:v>
                </c:pt>
                <c:pt idx="2879">
                  <c:v>-1.2085900000000001</c:v>
                </c:pt>
                <c:pt idx="2880">
                  <c:v>-1.2075900000000002</c:v>
                </c:pt>
                <c:pt idx="2881">
                  <c:v>-1.2066100000000002</c:v>
                </c:pt>
                <c:pt idx="2882">
                  <c:v>-1.2055900000000002</c:v>
                </c:pt>
                <c:pt idx="2883">
                  <c:v>-1.2046000000000001</c:v>
                </c:pt>
                <c:pt idx="2884">
                  <c:v>-1.2036</c:v>
                </c:pt>
                <c:pt idx="2885">
                  <c:v>-1.2025700000000001</c:v>
                </c:pt>
                <c:pt idx="2886">
                  <c:v>-1.2016</c:v>
                </c:pt>
                <c:pt idx="2887">
                  <c:v>-1.2006000000000001</c:v>
                </c:pt>
                <c:pt idx="2888">
                  <c:v>-1.1995900000000002</c:v>
                </c:pt>
                <c:pt idx="2889">
                  <c:v>-1.1986000000000001</c:v>
                </c:pt>
                <c:pt idx="2890">
                  <c:v>-1.1975900000000002</c:v>
                </c:pt>
                <c:pt idx="2891">
                  <c:v>-1.1966100000000002</c:v>
                </c:pt>
                <c:pt idx="2892">
                  <c:v>-1.1955900000000002</c:v>
                </c:pt>
                <c:pt idx="2893">
                  <c:v>-1.1946000000000001</c:v>
                </c:pt>
                <c:pt idx="2894">
                  <c:v>-1.1936</c:v>
                </c:pt>
                <c:pt idx="2895">
                  <c:v>-1.1925800000000002</c:v>
                </c:pt>
                <c:pt idx="2896">
                  <c:v>-1.1916</c:v>
                </c:pt>
                <c:pt idx="2897">
                  <c:v>-1.1906100000000002</c:v>
                </c:pt>
                <c:pt idx="2898">
                  <c:v>-1.1896</c:v>
                </c:pt>
                <c:pt idx="2899">
                  <c:v>-1.18859</c:v>
                </c:pt>
                <c:pt idx="2900">
                  <c:v>-1.1875900000000001</c:v>
                </c:pt>
                <c:pt idx="2901">
                  <c:v>-1.1866000000000001</c:v>
                </c:pt>
                <c:pt idx="2902">
                  <c:v>-1.1856100000000001</c:v>
                </c:pt>
                <c:pt idx="2903">
                  <c:v>-1.18459</c:v>
                </c:pt>
                <c:pt idx="2904">
                  <c:v>-1.1835800000000001</c:v>
                </c:pt>
                <c:pt idx="2905">
                  <c:v>-1.1826000000000001</c:v>
                </c:pt>
                <c:pt idx="2906">
                  <c:v>-1.1816</c:v>
                </c:pt>
                <c:pt idx="2907">
                  <c:v>-1.1805800000000002</c:v>
                </c:pt>
                <c:pt idx="2908">
                  <c:v>-1.1796</c:v>
                </c:pt>
                <c:pt idx="2909">
                  <c:v>-1.1786000000000001</c:v>
                </c:pt>
                <c:pt idx="2910">
                  <c:v>-1.1775900000000001</c:v>
                </c:pt>
                <c:pt idx="2911">
                  <c:v>-1.1766000000000001</c:v>
                </c:pt>
                <c:pt idx="2912">
                  <c:v>-1.1756</c:v>
                </c:pt>
                <c:pt idx="2913">
                  <c:v>-1.1746000000000001</c:v>
                </c:pt>
                <c:pt idx="2914">
                  <c:v>-1.1736000000000002</c:v>
                </c:pt>
                <c:pt idx="2915">
                  <c:v>-1.17259</c:v>
                </c:pt>
                <c:pt idx="2916">
                  <c:v>-1.17161</c:v>
                </c:pt>
                <c:pt idx="2917">
                  <c:v>-1.1706100000000002</c:v>
                </c:pt>
                <c:pt idx="2918">
                  <c:v>-1.1695900000000001</c:v>
                </c:pt>
                <c:pt idx="2919">
                  <c:v>-1.16859</c:v>
                </c:pt>
                <c:pt idx="2920">
                  <c:v>-1.1676000000000002</c:v>
                </c:pt>
                <c:pt idx="2921">
                  <c:v>-1.1666100000000001</c:v>
                </c:pt>
                <c:pt idx="2922">
                  <c:v>-1.16561</c:v>
                </c:pt>
                <c:pt idx="2923">
                  <c:v>-1.1646000000000001</c:v>
                </c:pt>
                <c:pt idx="2924">
                  <c:v>-1.16361</c:v>
                </c:pt>
                <c:pt idx="2925">
                  <c:v>-1.1626100000000001</c:v>
                </c:pt>
                <c:pt idx="2926">
                  <c:v>-1.1616000000000002</c:v>
                </c:pt>
                <c:pt idx="2927">
                  <c:v>-1.16059</c:v>
                </c:pt>
                <c:pt idx="2928">
                  <c:v>-1.15961</c:v>
                </c:pt>
                <c:pt idx="2929">
                  <c:v>-1.15859</c:v>
                </c:pt>
                <c:pt idx="2930">
                  <c:v>-1.1576000000000002</c:v>
                </c:pt>
                <c:pt idx="2931">
                  <c:v>-1.1566000000000001</c:v>
                </c:pt>
                <c:pt idx="2932">
                  <c:v>-1.15561</c:v>
                </c:pt>
                <c:pt idx="2933">
                  <c:v>-1.1546100000000001</c:v>
                </c:pt>
                <c:pt idx="2934">
                  <c:v>-1.1536000000000002</c:v>
                </c:pt>
                <c:pt idx="2935">
                  <c:v>-1.15262</c:v>
                </c:pt>
                <c:pt idx="2936">
                  <c:v>-1.15161</c:v>
                </c:pt>
                <c:pt idx="2937">
                  <c:v>-1.1506000000000001</c:v>
                </c:pt>
                <c:pt idx="2938">
                  <c:v>-1.1496000000000002</c:v>
                </c:pt>
                <c:pt idx="2939">
                  <c:v>-1.1486100000000001</c:v>
                </c:pt>
                <c:pt idx="2940">
                  <c:v>-1.1476200000000001</c:v>
                </c:pt>
                <c:pt idx="2941">
                  <c:v>-1.1466200000000002</c:v>
                </c:pt>
                <c:pt idx="2942">
                  <c:v>-1.14561</c:v>
                </c:pt>
                <c:pt idx="2943">
                  <c:v>-1.1446100000000001</c:v>
                </c:pt>
                <c:pt idx="2944">
                  <c:v>-1.14361</c:v>
                </c:pt>
                <c:pt idx="2945">
                  <c:v>-1.1426100000000001</c:v>
                </c:pt>
                <c:pt idx="2946">
                  <c:v>-1.1416000000000002</c:v>
                </c:pt>
                <c:pt idx="2947">
                  <c:v>-1.1406000000000001</c:v>
                </c:pt>
                <c:pt idx="2948">
                  <c:v>-1.1396000000000002</c:v>
                </c:pt>
                <c:pt idx="2949">
                  <c:v>-1.1386100000000001</c:v>
                </c:pt>
                <c:pt idx="2950">
                  <c:v>-1.13761</c:v>
                </c:pt>
                <c:pt idx="2951">
                  <c:v>-1.1366200000000002</c:v>
                </c:pt>
                <c:pt idx="2952">
                  <c:v>-1.13561</c:v>
                </c:pt>
                <c:pt idx="2953">
                  <c:v>-1.1346200000000002</c:v>
                </c:pt>
                <c:pt idx="2954">
                  <c:v>-1.1336200000000001</c:v>
                </c:pt>
                <c:pt idx="2955">
                  <c:v>-1.13263</c:v>
                </c:pt>
                <c:pt idx="2956">
                  <c:v>-1.13161</c:v>
                </c:pt>
                <c:pt idx="2957">
                  <c:v>-1.1306</c:v>
                </c:pt>
                <c:pt idx="2958">
                  <c:v>-1.1296000000000002</c:v>
                </c:pt>
                <c:pt idx="2959">
                  <c:v>-1.1286200000000002</c:v>
                </c:pt>
                <c:pt idx="2960">
                  <c:v>-1.1276000000000002</c:v>
                </c:pt>
                <c:pt idx="2961">
                  <c:v>-1.1266200000000002</c:v>
                </c:pt>
                <c:pt idx="2962">
                  <c:v>-1.1256000000000002</c:v>
                </c:pt>
                <c:pt idx="2963">
                  <c:v>-1.1246200000000002</c:v>
                </c:pt>
                <c:pt idx="2964">
                  <c:v>-1.12361</c:v>
                </c:pt>
                <c:pt idx="2965">
                  <c:v>-1.12263</c:v>
                </c:pt>
                <c:pt idx="2966">
                  <c:v>-1.1216400000000002</c:v>
                </c:pt>
                <c:pt idx="2967">
                  <c:v>-1.1206500000000001</c:v>
                </c:pt>
                <c:pt idx="2968">
                  <c:v>-1.1196300000000001</c:v>
                </c:pt>
                <c:pt idx="2969">
                  <c:v>-1.1186200000000002</c:v>
                </c:pt>
                <c:pt idx="2970">
                  <c:v>-1.1176300000000001</c:v>
                </c:pt>
                <c:pt idx="2971">
                  <c:v>-1.11663</c:v>
                </c:pt>
                <c:pt idx="2972">
                  <c:v>-1.11561</c:v>
                </c:pt>
                <c:pt idx="2973">
                  <c:v>-1.1146200000000002</c:v>
                </c:pt>
                <c:pt idx="2974">
                  <c:v>-1.1136200000000001</c:v>
                </c:pt>
                <c:pt idx="2975">
                  <c:v>-1.11263</c:v>
                </c:pt>
                <c:pt idx="2976">
                  <c:v>-1.11161</c:v>
                </c:pt>
                <c:pt idx="2977">
                  <c:v>-1.11063</c:v>
                </c:pt>
                <c:pt idx="2978">
                  <c:v>-1.1096400000000002</c:v>
                </c:pt>
                <c:pt idx="2979">
                  <c:v>-1.1086400000000001</c:v>
                </c:pt>
                <c:pt idx="2980">
                  <c:v>-1.10762</c:v>
                </c:pt>
                <c:pt idx="2981">
                  <c:v>-1.10663</c:v>
                </c:pt>
                <c:pt idx="2982">
                  <c:v>-1.1056300000000001</c:v>
                </c:pt>
                <c:pt idx="2983">
                  <c:v>-1.10463</c:v>
                </c:pt>
                <c:pt idx="2984">
                  <c:v>-1.10362</c:v>
                </c:pt>
                <c:pt idx="2985">
                  <c:v>-1.10263</c:v>
                </c:pt>
                <c:pt idx="2986">
                  <c:v>-1.10162</c:v>
                </c:pt>
                <c:pt idx="2987">
                  <c:v>-1.1006200000000002</c:v>
                </c:pt>
                <c:pt idx="2988">
                  <c:v>-1.099623</c:v>
                </c:pt>
                <c:pt idx="2989">
                  <c:v>-1.098625</c:v>
                </c:pt>
                <c:pt idx="2990">
                  <c:v>-1.0976330000000001</c:v>
                </c:pt>
                <c:pt idx="2991">
                  <c:v>-1.0966199999999999</c:v>
                </c:pt>
                <c:pt idx="2992">
                  <c:v>-1.095626</c:v>
                </c:pt>
                <c:pt idx="2993">
                  <c:v>-1.0946279999999999</c:v>
                </c:pt>
                <c:pt idx="2994">
                  <c:v>-1.0936250000000001</c:v>
                </c:pt>
                <c:pt idx="2995">
                  <c:v>-1.0926279999999999</c:v>
                </c:pt>
                <c:pt idx="2996">
                  <c:v>-1.091621</c:v>
                </c:pt>
                <c:pt idx="2997">
                  <c:v>-1.090606</c:v>
                </c:pt>
                <c:pt idx="2998">
                  <c:v>-1.089607</c:v>
                </c:pt>
                <c:pt idx="2999">
                  <c:v>-1.0886279999999999</c:v>
                </c:pt>
                <c:pt idx="3000">
                  <c:v>-1.0876410000000001</c:v>
                </c:pt>
                <c:pt idx="3001">
                  <c:v>-1.0866150000000001</c:v>
                </c:pt>
                <c:pt idx="3002">
                  <c:v>-1.0856049999999999</c:v>
                </c:pt>
                <c:pt idx="3003">
                  <c:v>-1.084624</c:v>
                </c:pt>
                <c:pt idx="3004">
                  <c:v>-1.0836209999999999</c:v>
                </c:pt>
                <c:pt idx="3005">
                  <c:v>-1.082654</c:v>
                </c:pt>
                <c:pt idx="3006">
                  <c:v>-1.08161</c:v>
                </c:pt>
                <c:pt idx="3007">
                  <c:v>-1.0806340000000001</c:v>
                </c:pt>
                <c:pt idx="3008">
                  <c:v>-1.0796250000000001</c:v>
                </c:pt>
                <c:pt idx="3009">
                  <c:v>-1.0786120000000001</c:v>
                </c:pt>
                <c:pt idx="3010">
                  <c:v>-1.077634</c:v>
                </c:pt>
                <c:pt idx="3011">
                  <c:v>-1.0766530000000001</c:v>
                </c:pt>
                <c:pt idx="3012">
                  <c:v>-1.075623</c:v>
                </c:pt>
                <c:pt idx="3013">
                  <c:v>-1.074621</c:v>
                </c:pt>
                <c:pt idx="3014">
                  <c:v>-1.07362</c:v>
                </c:pt>
                <c:pt idx="3015">
                  <c:v>-1.0726169999999999</c:v>
                </c:pt>
                <c:pt idx="3016">
                  <c:v>-1.0716220000000001</c:v>
                </c:pt>
                <c:pt idx="3017">
                  <c:v>-1.0706249999999999</c:v>
                </c:pt>
                <c:pt idx="3018">
                  <c:v>-1.06962</c:v>
                </c:pt>
                <c:pt idx="3019">
                  <c:v>-1.0682500000000001</c:v>
                </c:pt>
                <c:pt idx="3020">
                  <c:v>-1.0668770000000001</c:v>
                </c:pt>
                <c:pt idx="3021">
                  <c:v>-1.0658719999999999</c:v>
                </c:pt>
                <c:pt idx="3022">
                  <c:v>-1.0648710000000001</c:v>
                </c:pt>
                <c:pt idx="3023">
                  <c:v>-1.063882</c:v>
                </c:pt>
                <c:pt idx="3024">
                  <c:v>-1.0628880000000001</c:v>
                </c:pt>
                <c:pt idx="3025">
                  <c:v>-1.061876</c:v>
                </c:pt>
                <c:pt idx="3026">
                  <c:v>-1.0608790000000001</c:v>
                </c:pt>
                <c:pt idx="3027">
                  <c:v>-1.059882</c:v>
                </c:pt>
                <c:pt idx="3028">
                  <c:v>-1.0588630000000001</c:v>
                </c:pt>
                <c:pt idx="3029">
                  <c:v>-1.0578830000000001</c:v>
                </c:pt>
                <c:pt idx="3030">
                  <c:v>-1.056888</c:v>
                </c:pt>
                <c:pt idx="3031">
                  <c:v>-1.0558720000000001</c:v>
                </c:pt>
                <c:pt idx="3032">
                  <c:v>-1.0548999999999999</c:v>
                </c:pt>
                <c:pt idx="3033">
                  <c:v>-1.0538780000000001</c:v>
                </c:pt>
                <c:pt idx="3034">
                  <c:v>-1.0528960000000001</c:v>
                </c:pt>
                <c:pt idx="3035">
                  <c:v>-1.051865</c:v>
                </c:pt>
                <c:pt idx="3036">
                  <c:v>-1.0508729999999999</c:v>
                </c:pt>
                <c:pt idx="3037">
                  <c:v>-1.049884</c:v>
                </c:pt>
                <c:pt idx="3038">
                  <c:v>-1.0488690000000001</c:v>
                </c:pt>
                <c:pt idx="3039">
                  <c:v>-1.047879</c:v>
                </c:pt>
                <c:pt idx="3040">
                  <c:v>-1.0468740000000001</c:v>
                </c:pt>
                <c:pt idx="3041">
                  <c:v>-1.045863</c:v>
                </c:pt>
                <c:pt idx="3042">
                  <c:v>-1.0448850000000001</c:v>
                </c:pt>
                <c:pt idx="3043">
                  <c:v>-1.043882</c:v>
                </c:pt>
                <c:pt idx="3044">
                  <c:v>-1.0428710000000001</c:v>
                </c:pt>
                <c:pt idx="3045">
                  <c:v>-1.041865</c:v>
                </c:pt>
                <c:pt idx="3046">
                  <c:v>-1.040875</c:v>
                </c:pt>
                <c:pt idx="3047">
                  <c:v>-1.0398689999999999</c:v>
                </c:pt>
                <c:pt idx="3048">
                  <c:v>-1.0388919999999999</c:v>
                </c:pt>
                <c:pt idx="3049">
                  <c:v>-1.03789</c:v>
                </c:pt>
                <c:pt idx="3050">
                  <c:v>-1.0368950000000001</c:v>
                </c:pt>
                <c:pt idx="3051">
                  <c:v>-1.0358830000000001</c:v>
                </c:pt>
                <c:pt idx="3052">
                  <c:v>-1.034883</c:v>
                </c:pt>
                <c:pt idx="3053">
                  <c:v>-1.033884</c:v>
                </c:pt>
                <c:pt idx="3054">
                  <c:v>-1.032867</c:v>
                </c:pt>
                <c:pt idx="3055">
                  <c:v>-1.0318959999999999</c:v>
                </c:pt>
                <c:pt idx="3056">
                  <c:v>-1.0308820000000001</c:v>
                </c:pt>
                <c:pt idx="3057">
                  <c:v>-1.0298720000000001</c:v>
                </c:pt>
                <c:pt idx="3058">
                  <c:v>-1.0288660000000001</c:v>
                </c:pt>
                <c:pt idx="3059">
                  <c:v>-1.0278690000000001</c:v>
                </c:pt>
                <c:pt idx="3060">
                  <c:v>-1.0268729999999999</c:v>
                </c:pt>
                <c:pt idx="3061">
                  <c:v>-1.025874</c:v>
                </c:pt>
                <c:pt idx="3062">
                  <c:v>-1.024867</c:v>
                </c:pt>
                <c:pt idx="3063">
                  <c:v>-1.0238780000000001</c:v>
                </c:pt>
                <c:pt idx="3064">
                  <c:v>-1.02288</c:v>
                </c:pt>
                <c:pt idx="3065">
                  <c:v>-1.0218860000000001</c:v>
                </c:pt>
                <c:pt idx="3066">
                  <c:v>-1.0208969999999999</c:v>
                </c:pt>
                <c:pt idx="3067">
                  <c:v>-1.0199009999999999</c:v>
                </c:pt>
                <c:pt idx="3068">
                  <c:v>-1.018891</c:v>
                </c:pt>
                <c:pt idx="3069">
                  <c:v>-1.0179070000000001</c:v>
                </c:pt>
                <c:pt idx="3070">
                  <c:v>-1.0168820000000001</c:v>
                </c:pt>
                <c:pt idx="3071">
                  <c:v>-1.0158800000000001</c:v>
                </c:pt>
                <c:pt idx="3072">
                  <c:v>-1.0148870000000001</c:v>
                </c:pt>
                <c:pt idx="3073">
                  <c:v>-1.013876</c:v>
                </c:pt>
                <c:pt idx="3074">
                  <c:v>-1.0128920000000001</c:v>
                </c:pt>
                <c:pt idx="3075">
                  <c:v>-1.0118880000000001</c:v>
                </c:pt>
                <c:pt idx="3076">
                  <c:v>-1.0109000000000001</c:v>
                </c:pt>
                <c:pt idx="3077">
                  <c:v>-1.00989</c:v>
                </c:pt>
                <c:pt idx="3078">
                  <c:v>-1.0088840000000001</c:v>
                </c:pt>
                <c:pt idx="3079">
                  <c:v>-1.007889</c:v>
                </c:pt>
                <c:pt idx="3080">
                  <c:v>-1.006904</c:v>
                </c:pt>
                <c:pt idx="3081">
                  <c:v>-1.0059040000000001</c:v>
                </c:pt>
                <c:pt idx="3082">
                  <c:v>-1.004896</c:v>
                </c:pt>
                <c:pt idx="3083">
                  <c:v>-1.0038819999999999</c:v>
                </c:pt>
                <c:pt idx="3084">
                  <c:v>-1.0029080000000001</c:v>
                </c:pt>
                <c:pt idx="3085">
                  <c:v>-1.0018880000000001</c:v>
                </c:pt>
                <c:pt idx="3086">
                  <c:v>-1.000902</c:v>
                </c:pt>
                <c:pt idx="3087">
                  <c:v>-0.99990599999999996</c:v>
                </c:pt>
                <c:pt idx="3088">
                  <c:v>-0.99890400000000001</c:v>
                </c:pt>
                <c:pt idx="3089">
                  <c:v>-0.99788900000000003</c:v>
                </c:pt>
                <c:pt idx="3090">
                  <c:v>-0.996896</c:v>
                </c:pt>
                <c:pt idx="3091">
                  <c:v>-0.99592499999999995</c:v>
                </c:pt>
                <c:pt idx="3092">
                  <c:v>-0.99490099999999992</c:v>
                </c:pt>
                <c:pt idx="3093">
                  <c:v>-0.99388199999999993</c:v>
                </c:pt>
                <c:pt idx="3094">
                  <c:v>-0.99290899999999993</c:v>
                </c:pt>
                <c:pt idx="3095">
                  <c:v>-0.99190100000000003</c:v>
                </c:pt>
                <c:pt idx="3096">
                  <c:v>-0.99090999999999996</c:v>
                </c:pt>
                <c:pt idx="3097">
                  <c:v>-0.98988900000000002</c:v>
                </c:pt>
                <c:pt idx="3098">
                  <c:v>-0.988896</c:v>
                </c:pt>
                <c:pt idx="3099">
                  <c:v>-0.98787000000000003</c:v>
                </c:pt>
                <c:pt idx="3100">
                  <c:v>-0.98689899999999997</c:v>
                </c:pt>
                <c:pt idx="3101">
                  <c:v>-0.98590199999999995</c:v>
                </c:pt>
                <c:pt idx="3102">
                  <c:v>-0.98491299999999993</c:v>
                </c:pt>
                <c:pt idx="3103">
                  <c:v>-0.98390699999999998</c:v>
                </c:pt>
                <c:pt idx="3104">
                  <c:v>-0.98289700000000002</c:v>
                </c:pt>
                <c:pt idx="3105">
                  <c:v>-0.98188399999999998</c:v>
                </c:pt>
                <c:pt idx="3106">
                  <c:v>-0.98089999999999999</c:v>
                </c:pt>
                <c:pt idx="3107">
                  <c:v>-0.97989300000000001</c:v>
                </c:pt>
                <c:pt idx="3108">
                  <c:v>-0.97891399999999995</c:v>
                </c:pt>
                <c:pt idx="3109">
                  <c:v>-0.97789899999999996</c:v>
                </c:pt>
                <c:pt idx="3110">
                  <c:v>-0.97689599999999999</c:v>
                </c:pt>
                <c:pt idx="3111">
                  <c:v>-0.97588399999999997</c:v>
                </c:pt>
                <c:pt idx="3112">
                  <c:v>-0.97490399999999999</c:v>
                </c:pt>
                <c:pt idx="3113">
                  <c:v>-0.97390100000000002</c:v>
                </c:pt>
                <c:pt idx="3114">
                  <c:v>-0.97290299999999996</c:v>
                </c:pt>
                <c:pt idx="3115">
                  <c:v>-0.97190100000000001</c:v>
                </c:pt>
                <c:pt idx="3116">
                  <c:v>-0.97089700000000001</c:v>
                </c:pt>
                <c:pt idx="3117">
                  <c:v>-0.96990100000000001</c:v>
                </c:pt>
                <c:pt idx="3118">
                  <c:v>-0.96889799999999993</c:v>
                </c:pt>
                <c:pt idx="3119">
                  <c:v>-0.96789599999999998</c:v>
                </c:pt>
                <c:pt idx="3120">
                  <c:v>-0.96689899999999995</c:v>
                </c:pt>
                <c:pt idx="3121">
                  <c:v>-0.96590699999999996</c:v>
                </c:pt>
                <c:pt idx="3122">
                  <c:v>-0.96488799999999997</c:v>
                </c:pt>
                <c:pt idx="3123">
                  <c:v>-0.963897</c:v>
                </c:pt>
                <c:pt idx="3124">
                  <c:v>-0.96288200000000002</c:v>
                </c:pt>
                <c:pt idx="3125">
                  <c:v>-0.96188200000000001</c:v>
                </c:pt>
                <c:pt idx="3126">
                  <c:v>-0.96091199999999999</c:v>
                </c:pt>
                <c:pt idx="3127">
                  <c:v>-0.95990799999999998</c:v>
                </c:pt>
                <c:pt idx="3128">
                  <c:v>-0.95889899999999995</c:v>
                </c:pt>
                <c:pt idx="3129">
                  <c:v>-0.95788600000000002</c:v>
                </c:pt>
                <c:pt idx="3130">
                  <c:v>-0.95691099999999996</c:v>
                </c:pt>
                <c:pt idx="3131">
                  <c:v>-0.95589800000000003</c:v>
                </c:pt>
                <c:pt idx="3132">
                  <c:v>-0.95489099999999993</c:v>
                </c:pt>
                <c:pt idx="3133">
                  <c:v>-0.95390200000000003</c:v>
                </c:pt>
                <c:pt idx="3134">
                  <c:v>-0.952874</c:v>
                </c:pt>
                <c:pt idx="3135">
                  <c:v>-0.95189899999999994</c:v>
                </c:pt>
                <c:pt idx="3136">
                  <c:v>-0.95090399999999997</c:v>
                </c:pt>
                <c:pt idx="3137">
                  <c:v>-0.94989299999999999</c:v>
                </c:pt>
                <c:pt idx="3138">
                  <c:v>-0.94890099999999999</c:v>
                </c:pt>
                <c:pt idx="3139">
                  <c:v>-0.94789400000000001</c:v>
                </c:pt>
                <c:pt idx="3140">
                  <c:v>-0.94689400000000001</c:v>
                </c:pt>
                <c:pt idx="3141">
                  <c:v>-0.94591000000000003</c:v>
                </c:pt>
                <c:pt idx="3142">
                  <c:v>-0.94491199999999997</c:v>
                </c:pt>
                <c:pt idx="3143">
                  <c:v>-0.943882</c:v>
                </c:pt>
                <c:pt idx="3144">
                  <c:v>-0.94290200000000002</c:v>
                </c:pt>
                <c:pt idx="3145">
                  <c:v>-0.94191000000000003</c:v>
                </c:pt>
                <c:pt idx="3146">
                  <c:v>-0.94092500000000001</c:v>
                </c:pt>
                <c:pt idx="3147">
                  <c:v>-0.93990799999999997</c:v>
                </c:pt>
                <c:pt idx="3148">
                  <c:v>-0.93890499999999999</c:v>
                </c:pt>
                <c:pt idx="3149">
                  <c:v>-0.93789499999999992</c:v>
                </c:pt>
                <c:pt idx="3150">
                  <c:v>-0.93688700000000003</c:v>
                </c:pt>
                <c:pt idx="3151">
                  <c:v>-0.93589199999999995</c:v>
                </c:pt>
                <c:pt idx="3152">
                  <c:v>-0.93490200000000001</c:v>
                </c:pt>
                <c:pt idx="3153">
                  <c:v>-0.93390799999999996</c:v>
                </c:pt>
                <c:pt idx="3154">
                  <c:v>-0.93292999999999993</c:v>
                </c:pt>
                <c:pt idx="3155">
                  <c:v>-0.93191800000000002</c:v>
                </c:pt>
                <c:pt idx="3156">
                  <c:v>-0.930921</c:v>
                </c:pt>
                <c:pt idx="3157">
                  <c:v>-0.92991199999999996</c:v>
                </c:pt>
                <c:pt idx="3158">
                  <c:v>-0.92890499999999998</c:v>
                </c:pt>
                <c:pt idx="3159">
                  <c:v>-0.92793999999999999</c:v>
                </c:pt>
                <c:pt idx="3160">
                  <c:v>-0.92692299999999994</c:v>
                </c:pt>
                <c:pt idx="3161">
                  <c:v>-0.92590499999999998</c:v>
                </c:pt>
                <c:pt idx="3162">
                  <c:v>-0.924929</c:v>
                </c:pt>
                <c:pt idx="3163">
                  <c:v>-0.92391099999999993</c:v>
                </c:pt>
                <c:pt idx="3164">
                  <c:v>-0.92293999999999998</c:v>
                </c:pt>
                <c:pt idx="3165">
                  <c:v>-0.92193400000000003</c:v>
                </c:pt>
                <c:pt idx="3166">
                  <c:v>-0.92090499999999997</c:v>
                </c:pt>
                <c:pt idx="3167">
                  <c:v>-0.91992200000000002</c:v>
                </c:pt>
                <c:pt idx="3168">
                  <c:v>-0.918937</c:v>
                </c:pt>
                <c:pt idx="3169">
                  <c:v>-0.91793499999999995</c:v>
                </c:pt>
                <c:pt idx="3170">
                  <c:v>-0.91692799999999997</c:v>
                </c:pt>
                <c:pt idx="3171">
                  <c:v>-0.91593000000000002</c:v>
                </c:pt>
                <c:pt idx="3172">
                  <c:v>-0.91492699999999993</c:v>
                </c:pt>
                <c:pt idx="3173">
                  <c:v>-0.91391899999999993</c:v>
                </c:pt>
                <c:pt idx="3174">
                  <c:v>-0.91291299999999997</c:v>
                </c:pt>
                <c:pt idx="3175">
                  <c:v>-0.91189500000000001</c:v>
                </c:pt>
                <c:pt idx="3176">
                  <c:v>-0.91090599999999999</c:v>
                </c:pt>
                <c:pt idx="3177">
                  <c:v>-0.909887</c:v>
                </c:pt>
                <c:pt idx="3178">
                  <c:v>-0.90892799999999996</c:v>
                </c:pt>
                <c:pt idx="3179">
                  <c:v>-0.90793599999999997</c:v>
                </c:pt>
                <c:pt idx="3180">
                  <c:v>-0.90692499999999998</c:v>
                </c:pt>
                <c:pt idx="3181">
                  <c:v>-0.90591199999999994</c:v>
                </c:pt>
                <c:pt idx="3182">
                  <c:v>-0.90493299999999999</c:v>
                </c:pt>
                <c:pt idx="3183">
                  <c:v>-0.90391299999999997</c:v>
                </c:pt>
                <c:pt idx="3184">
                  <c:v>-0.90293000000000001</c:v>
                </c:pt>
                <c:pt idx="3185">
                  <c:v>-0.90192499999999998</c:v>
                </c:pt>
                <c:pt idx="3186">
                  <c:v>-0.90093000000000001</c:v>
                </c:pt>
                <c:pt idx="3187">
                  <c:v>-0.899918</c:v>
                </c:pt>
                <c:pt idx="3188">
                  <c:v>-0.89893999999999996</c:v>
                </c:pt>
                <c:pt idx="3189">
                  <c:v>-0.89794799999999997</c:v>
                </c:pt>
                <c:pt idx="3190">
                  <c:v>-0.89693699999999998</c:v>
                </c:pt>
                <c:pt idx="3191">
                  <c:v>-0.89593800000000001</c:v>
                </c:pt>
                <c:pt idx="3192">
                  <c:v>-0.89492300000000002</c:v>
                </c:pt>
                <c:pt idx="3193">
                  <c:v>-0.89393699999999998</c:v>
                </c:pt>
                <c:pt idx="3194">
                  <c:v>-0.89294600000000002</c:v>
                </c:pt>
                <c:pt idx="3195">
                  <c:v>-0.89193500000000003</c:v>
                </c:pt>
                <c:pt idx="3196">
                  <c:v>-0.89093599999999995</c:v>
                </c:pt>
                <c:pt idx="3197">
                  <c:v>-0.88992099999999996</c:v>
                </c:pt>
                <c:pt idx="3198">
                  <c:v>-0.88895099999999994</c:v>
                </c:pt>
                <c:pt idx="3199">
                  <c:v>-0.88794399999999996</c:v>
                </c:pt>
                <c:pt idx="3200">
                  <c:v>-0.88693100000000002</c:v>
                </c:pt>
                <c:pt idx="3201">
                  <c:v>-0.88594699999999993</c:v>
                </c:pt>
                <c:pt idx="3202">
                  <c:v>-0.88492899999999997</c:v>
                </c:pt>
                <c:pt idx="3203">
                  <c:v>-0.88394399999999995</c:v>
                </c:pt>
                <c:pt idx="3204">
                  <c:v>-0.88293999999999995</c:v>
                </c:pt>
                <c:pt idx="3205">
                  <c:v>-0.88195599999999996</c:v>
                </c:pt>
                <c:pt idx="3206">
                  <c:v>-0.88093599999999994</c:v>
                </c:pt>
                <c:pt idx="3207">
                  <c:v>-0.87993900000000003</c:v>
                </c:pt>
                <c:pt idx="3208">
                  <c:v>-0.87896099999999999</c:v>
                </c:pt>
                <c:pt idx="3209">
                  <c:v>-0.87795199999999995</c:v>
                </c:pt>
                <c:pt idx="3210">
                  <c:v>-0.87695400000000001</c:v>
                </c:pt>
                <c:pt idx="3211">
                  <c:v>-0.875946</c:v>
                </c:pt>
                <c:pt idx="3212">
                  <c:v>-0.87494499999999997</c:v>
                </c:pt>
                <c:pt idx="3213">
                  <c:v>-0.87395</c:v>
                </c:pt>
                <c:pt idx="3214">
                  <c:v>-0.87291600000000003</c:v>
                </c:pt>
                <c:pt idx="3215">
                  <c:v>-0.87194899999999997</c:v>
                </c:pt>
                <c:pt idx="3216">
                  <c:v>-0.87093999999999994</c:v>
                </c:pt>
                <c:pt idx="3217">
                  <c:v>-0.86992400000000003</c:v>
                </c:pt>
                <c:pt idx="3218">
                  <c:v>-0.86895699999999998</c:v>
                </c:pt>
                <c:pt idx="3219">
                  <c:v>-0.86794700000000002</c:v>
                </c:pt>
                <c:pt idx="3220">
                  <c:v>-0.86695699999999998</c:v>
                </c:pt>
                <c:pt idx="3221">
                  <c:v>-0.86593799999999999</c:v>
                </c:pt>
                <c:pt idx="3222">
                  <c:v>-0.864958</c:v>
                </c:pt>
                <c:pt idx="3223">
                  <c:v>-0.86396699999999993</c:v>
                </c:pt>
                <c:pt idx="3224">
                  <c:v>-0.86296600000000001</c:v>
                </c:pt>
                <c:pt idx="3225">
                  <c:v>-0.86195199999999994</c:v>
                </c:pt>
                <c:pt idx="3226">
                  <c:v>-0.86095500000000003</c:v>
                </c:pt>
                <c:pt idx="3227">
                  <c:v>-0.859958</c:v>
                </c:pt>
                <c:pt idx="3228">
                  <c:v>-0.85895500000000002</c:v>
                </c:pt>
                <c:pt idx="3229">
                  <c:v>-0.85795199999999994</c:v>
                </c:pt>
                <c:pt idx="3230">
                  <c:v>-0.85697899999999994</c:v>
                </c:pt>
                <c:pt idx="3231">
                  <c:v>-0.85594899999999996</c:v>
                </c:pt>
                <c:pt idx="3232">
                  <c:v>-0.85496799999999995</c:v>
                </c:pt>
                <c:pt idx="3233">
                  <c:v>-0.85395599999999994</c:v>
                </c:pt>
                <c:pt idx="3234">
                  <c:v>-0.85295599999999994</c:v>
                </c:pt>
                <c:pt idx="3235">
                  <c:v>-0.851962</c:v>
                </c:pt>
                <c:pt idx="3236">
                  <c:v>-0.85094199999999998</c:v>
                </c:pt>
                <c:pt idx="3237">
                  <c:v>-0.84996399999999994</c:v>
                </c:pt>
                <c:pt idx="3238">
                  <c:v>-0.84895599999999993</c:v>
                </c:pt>
                <c:pt idx="3239">
                  <c:v>-0.84794899999999995</c:v>
                </c:pt>
                <c:pt idx="3240">
                  <c:v>-0.84695599999999993</c:v>
                </c:pt>
                <c:pt idx="3241">
                  <c:v>-0.84596199999999999</c:v>
                </c:pt>
                <c:pt idx="3242">
                  <c:v>-0.84496799999999994</c:v>
                </c:pt>
                <c:pt idx="3243">
                  <c:v>-0.84395999999999993</c:v>
                </c:pt>
                <c:pt idx="3244">
                  <c:v>-0.84295799999999999</c:v>
                </c:pt>
                <c:pt idx="3245">
                  <c:v>-0.84197100000000002</c:v>
                </c:pt>
                <c:pt idx="3246">
                  <c:v>-0.840978</c:v>
                </c:pt>
                <c:pt idx="3247">
                  <c:v>-0.83995299999999995</c:v>
                </c:pt>
                <c:pt idx="3248">
                  <c:v>-0.83896099999999996</c:v>
                </c:pt>
                <c:pt idx="3249">
                  <c:v>-0.83795799999999998</c:v>
                </c:pt>
                <c:pt idx="3250">
                  <c:v>-0.83695900000000001</c:v>
                </c:pt>
                <c:pt idx="3251">
                  <c:v>-0.83593899999999999</c:v>
                </c:pt>
                <c:pt idx="3252">
                  <c:v>-0.83496499999999996</c:v>
                </c:pt>
                <c:pt idx="3253">
                  <c:v>-0.83396300000000001</c:v>
                </c:pt>
                <c:pt idx="3254">
                  <c:v>-0.83294499999999994</c:v>
                </c:pt>
                <c:pt idx="3255">
                  <c:v>-0.83194999999999997</c:v>
                </c:pt>
                <c:pt idx="3256">
                  <c:v>-0.83095399999999997</c:v>
                </c:pt>
                <c:pt idx="3257">
                  <c:v>-0.82993499999999998</c:v>
                </c:pt>
                <c:pt idx="3258">
                  <c:v>-0.82893799999999995</c:v>
                </c:pt>
                <c:pt idx="3259">
                  <c:v>-0.82793300000000003</c:v>
                </c:pt>
                <c:pt idx="3260">
                  <c:v>-0.82694899999999993</c:v>
                </c:pt>
                <c:pt idx="3261">
                  <c:v>-0.82594800000000002</c:v>
                </c:pt>
                <c:pt idx="3262">
                  <c:v>-0.82493799999999995</c:v>
                </c:pt>
                <c:pt idx="3263">
                  <c:v>-0.82394999999999996</c:v>
                </c:pt>
                <c:pt idx="3264">
                  <c:v>-0.82294800000000001</c:v>
                </c:pt>
                <c:pt idx="3265">
                  <c:v>-0.82194</c:v>
                </c:pt>
                <c:pt idx="3266">
                  <c:v>-0.82094199999999995</c:v>
                </c:pt>
                <c:pt idx="3267">
                  <c:v>-0.81994899999999993</c:v>
                </c:pt>
                <c:pt idx="3268">
                  <c:v>-0.81895399999999996</c:v>
                </c:pt>
                <c:pt idx="3269">
                  <c:v>-0.81794100000000003</c:v>
                </c:pt>
                <c:pt idx="3270">
                  <c:v>-0.81694100000000003</c:v>
                </c:pt>
                <c:pt idx="3271">
                  <c:v>-0.81592799999999999</c:v>
                </c:pt>
                <c:pt idx="3272">
                  <c:v>-0.81495099999999998</c:v>
                </c:pt>
                <c:pt idx="3273">
                  <c:v>-0.81393399999999994</c:v>
                </c:pt>
                <c:pt idx="3274">
                  <c:v>-0.81293700000000002</c:v>
                </c:pt>
                <c:pt idx="3275">
                  <c:v>-0.81194199999999994</c:v>
                </c:pt>
                <c:pt idx="3276">
                  <c:v>-0.81092900000000001</c:v>
                </c:pt>
                <c:pt idx="3277">
                  <c:v>-0.80992900000000001</c:v>
                </c:pt>
                <c:pt idx="3278">
                  <c:v>-0.80892500000000001</c:v>
                </c:pt>
                <c:pt idx="3279">
                  <c:v>-0.80792799999999998</c:v>
                </c:pt>
                <c:pt idx="3280">
                  <c:v>-0.80692999999999993</c:v>
                </c:pt>
                <c:pt idx="3281">
                  <c:v>-0.80593999999999999</c:v>
                </c:pt>
                <c:pt idx="3282">
                  <c:v>-0.804948</c:v>
                </c:pt>
                <c:pt idx="3283">
                  <c:v>-0.80394100000000002</c:v>
                </c:pt>
                <c:pt idx="3284">
                  <c:v>-0.80294699999999997</c:v>
                </c:pt>
                <c:pt idx="3285">
                  <c:v>-0.80192799999999997</c:v>
                </c:pt>
                <c:pt idx="3286">
                  <c:v>-0.800956</c:v>
                </c:pt>
                <c:pt idx="3287">
                  <c:v>-0.79995899999999998</c:v>
                </c:pt>
                <c:pt idx="3288">
                  <c:v>-0.79893400000000003</c:v>
                </c:pt>
                <c:pt idx="3289">
                  <c:v>-0.79793499999999995</c:v>
                </c:pt>
                <c:pt idx="3290">
                  <c:v>-0.79693499999999995</c:v>
                </c:pt>
                <c:pt idx="3291">
                  <c:v>-0.79593999999999998</c:v>
                </c:pt>
                <c:pt idx="3292">
                  <c:v>-0.79495199999999999</c:v>
                </c:pt>
                <c:pt idx="3293">
                  <c:v>-0.79393499999999995</c:v>
                </c:pt>
                <c:pt idx="3294">
                  <c:v>-0.79294799999999999</c:v>
                </c:pt>
                <c:pt idx="3295">
                  <c:v>-0.79194399999999998</c:v>
                </c:pt>
                <c:pt idx="3296">
                  <c:v>-0.79095199999999999</c:v>
                </c:pt>
                <c:pt idx="3297">
                  <c:v>-0.78993899999999995</c:v>
                </c:pt>
                <c:pt idx="3298">
                  <c:v>-0.78894900000000001</c:v>
                </c:pt>
                <c:pt idx="3299">
                  <c:v>-0.78794200000000003</c:v>
                </c:pt>
                <c:pt idx="3300">
                  <c:v>-0.78695799999999994</c:v>
                </c:pt>
                <c:pt idx="3301">
                  <c:v>-0.78595999999999999</c:v>
                </c:pt>
                <c:pt idx="3302">
                  <c:v>-0.78495700000000002</c:v>
                </c:pt>
                <c:pt idx="3303">
                  <c:v>-0.78395599999999999</c:v>
                </c:pt>
                <c:pt idx="3304">
                  <c:v>-0.78295099999999995</c:v>
                </c:pt>
                <c:pt idx="3305">
                  <c:v>-0.78195300000000001</c:v>
                </c:pt>
                <c:pt idx="3306">
                  <c:v>-0.78095399999999993</c:v>
                </c:pt>
                <c:pt idx="3307">
                  <c:v>-0.77995300000000001</c:v>
                </c:pt>
                <c:pt idx="3308">
                  <c:v>-0.778949</c:v>
                </c:pt>
                <c:pt idx="3309">
                  <c:v>-0.77796500000000002</c:v>
                </c:pt>
                <c:pt idx="3310">
                  <c:v>-0.77694399999999997</c:v>
                </c:pt>
                <c:pt idx="3311">
                  <c:v>-0.77595400000000003</c:v>
                </c:pt>
                <c:pt idx="3312">
                  <c:v>-0.77494600000000002</c:v>
                </c:pt>
                <c:pt idx="3313">
                  <c:v>-0.77396199999999993</c:v>
                </c:pt>
                <c:pt idx="3314">
                  <c:v>-0.772949</c:v>
                </c:pt>
                <c:pt idx="3315">
                  <c:v>-0.77196500000000001</c:v>
                </c:pt>
                <c:pt idx="3316">
                  <c:v>-0.77096100000000001</c:v>
                </c:pt>
                <c:pt idx="3317">
                  <c:v>-0.76994799999999997</c:v>
                </c:pt>
                <c:pt idx="3318">
                  <c:v>-0.768957</c:v>
                </c:pt>
                <c:pt idx="3319">
                  <c:v>-0.767961</c:v>
                </c:pt>
                <c:pt idx="3320">
                  <c:v>-0.76694899999999999</c:v>
                </c:pt>
                <c:pt idx="3321">
                  <c:v>-0.76596699999999995</c:v>
                </c:pt>
                <c:pt idx="3322">
                  <c:v>-0.76496200000000003</c:v>
                </c:pt>
                <c:pt idx="3323">
                  <c:v>-0.76394299999999993</c:v>
                </c:pt>
                <c:pt idx="3324">
                  <c:v>-0.76294699999999993</c:v>
                </c:pt>
                <c:pt idx="3325">
                  <c:v>-0.76195999999999997</c:v>
                </c:pt>
                <c:pt idx="3326">
                  <c:v>-0.76096999999999992</c:v>
                </c:pt>
                <c:pt idx="3327">
                  <c:v>-0.759961</c:v>
                </c:pt>
                <c:pt idx="3328">
                  <c:v>-0.758961</c:v>
                </c:pt>
                <c:pt idx="3329">
                  <c:v>-0.757965</c:v>
                </c:pt>
                <c:pt idx="3330">
                  <c:v>-0.75695400000000002</c:v>
                </c:pt>
                <c:pt idx="3331">
                  <c:v>-0.75596299999999994</c:v>
                </c:pt>
                <c:pt idx="3332">
                  <c:v>-0.75495499999999993</c:v>
                </c:pt>
                <c:pt idx="3333">
                  <c:v>-0.75395899999999993</c:v>
                </c:pt>
                <c:pt idx="3334">
                  <c:v>-0.75295299999999998</c:v>
                </c:pt>
                <c:pt idx="3335">
                  <c:v>-0.75194499999999997</c:v>
                </c:pt>
                <c:pt idx="3336">
                  <c:v>-0.75095299999999998</c:v>
                </c:pt>
                <c:pt idx="3337">
                  <c:v>-0.74995499999999993</c:v>
                </c:pt>
                <c:pt idx="3338">
                  <c:v>-0.74897400000000003</c:v>
                </c:pt>
                <c:pt idx="3339">
                  <c:v>-0.74795299999999998</c:v>
                </c:pt>
                <c:pt idx="3340">
                  <c:v>-0.74697099999999994</c:v>
                </c:pt>
                <c:pt idx="3341">
                  <c:v>-0.74595599999999995</c:v>
                </c:pt>
                <c:pt idx="3342">
                  <c:v>-0.74495800000000001</c:v>
                </c:pt>
                <c:pt idx="3343">
                  <c:v>-0.743946</c:v>
                </c:pt>
                <c:pt idx="3344">
                  <c:v>-0.74296699999999993</c:v>
                </c:pt>
                <c:pt idx="3345">
                  <c:v>-0.74197299999999999</c:v>
                </c:pt>
                <c:pt idx="3346">
                  <c:v>-0.74097999999999997</c:v>
                </c:pt>
                <c:pt idx="3347">
                  <c:v>-0.73996699999999993</c:v>
                </c:pt>
                <c:pt idx="3348">
                  <c:v>-0.73895900000000003</c:v>
                </c:pt>
                <c:pt idx="3349">
                  <c:v>-0.73795699999999997</c:v>
                </c:pt>
                <c:pt idx="3350">
                  <c:v>-0.73696099999999998</c:v>
                </c:pt>
                <c:pt idx="3351">
                  <c:v>-0.73595900000000003</c:v>
                </c:pt>
                <c:pt idx="3352">
                  <c:v>-0.734981</c:v>
                </c:pt>
                <c:pt idx="3353">
                  <c:v>-0.73396399999999995</c:v>
                </c:pt>
                <c:pt idx="3354">
                  <c:v>-0.73296099999999997</c:v>
                </c:pt>
                <c:pt idx="3355">
                  <c:v>-0.731985</c:v>
                </c:pt>
                <c:pt idx="3356">
                  <c:v>-0.73097400000000001</c:v>
                </c:pt>
                <c:pt idx="3357">
                  <c:v>-0.72996899999999998</c:v>
                </c:pt>
                <c:pt idx="3358">
                  <c:v>-0.72897299999999998</c:v>
                </c:pt>
                <c:pt idx="3359">
                  <c:v>-0.72797099999999992</c:v>
                </c:pt>
                <c:pt idx="3360">
                  <c:v>-0.72697400000000001</c:v>
                </c:pt>
                <c:pt idx="3361">
                  <c:v>-0.725989</c:v>
                </c:pt>
                <c:pt idx="3362">
                  <c:v>-0.72499099999999994</c:v>
                </c:pt>
                <c:pt idx="3363">
                  <c:v>-0.72397299999999998</c:v>
                </c:pt>
                <c:pt idx="3364">
                  <c:v>-0.72297699999999998</c:v>
                </c:pt>
                <c:pt idx="3365">
                  <c:v>-0.72198499999999999</c:v>
                </c:pt>
                <c:pt idx="3366">
                  <c:v>-0.72098299999999993</c:v>
                </c:pt>
                <c:pt idx="3367">
                  <c:v>-0.71998499999999999</c:v>
                </c:pt>
                <c:pt idx="3368">
                  <c:v>-0.71895599999999993</c:v>
                </c:pt>
                <c:pt idx="3369">
                  <c:v>-0.71796799999999994</c:v>
                </c:pt>
                <c:pt idx="3370">
                  <c:v>-0.71696899999999997</c:v>
                </c:pt>
                <c:pt idx="3371">
                  <c:v>-0.71597500000000003</c:v>
                </c:pt>
                <c:pt idx="3372">
                  <c:v>-0.71496700000000002</c:v>
                </c:pt>
                <c:pt idx="3373">
                  <c:v>-0.71398200000000001</c:v>
                </c:pt>
                <c:pt idx="3374">
                  <c:v>-0.71297900000000003</c:v>
                </c:pt>
                <c:pt idx="3375">
                  <c:v>-0.71198799999999995</c:v>
                </c:pt>
                <c:pt idx="3376">
                  <c:v>-0.71098399999999995</c:v>
                </c:pt>
                <c:pt idx="3377">
                  <c:v>-0.70997999999999994</c:v>
                </c:pt>
                <c:pt idx="3378">
                  <c:v>-0.70896199999999998</c:v>
                </c:pt>
                <c:pt idx="3379">
                  <c:v>-0.707978</c:v>
                </c:pt>
                <c:pt idx="3380">
                  <c:v>-0.70698700000000003</c:v>
                </c:pt>
                <c:pt idx="3381">
                  <c:v>-0.70598399999999994</c:v>
                </c:pt>
                <c:pt idx="3382">
                  <c:v>-0.70497299999999996</c:v>
                </c:pt>
                <c:pt idx="3383">
                  <c:v>-0.703982</c:v>
                </c:pt>
                <c:pt idx="3384">
                  <c:v>-0.70300499999999999</c:v>
                </c:pt>
                <c:pt idx="3385">
                  <c:v>-0.70198799999999995</c:v>
                </c:pt>
                <c:pt idx="3386">
                  <c:v>-0.70097799999999999</c:v>
                </c:pt>
                <c:pt idx="3387">
                  <c:v>-0.69997999999999994</c:v>
                </c:pt>
                <c:pt idx="3388">
                  <c:v>-0.69897699999999996</c:v>
                </c:pt>
                <c:pt idx="3389">
                  <c:v>-0.69800399999999996</c:v>
                </c:pt>
                <c:pt idx="3390">
                  <c:v>-0.69698799999999994</c:v>
                </c:pt>
                <c:pt idx="3391">
                  <c:v>-0.69599</c:v>
                </c:pt>
                <c:pt idx="3392">
                  <c:v>-0.69497599999999993</c:v>
                </c:pt>
                <c:pt idx="3393">
                  <c:v>-0.69397299999999995</c:v>
                </c:pt>
                <c:pt idx="3394">
                  <c:v>-0.69297699999999995</c:v>
                </c:pt>
                <c:pt idx="3395">
                  <c:v>-0.69199299999999997</c:v>
                </c:pt>
                <c:pt idx="3396">
                  <c:v>-0.69099900000000003</c:v>
                </c:pt>
                <c:pt idx="3397">
                  <c:v>-0.689971</c:v>
                </c:pt>
                <c:pt idx="3398">
                  <c:v>-0.68898899999999996</c:v>
                </c:pt>
                <c:pt idx="3399">
                  <c:v>-0.68797900000000001</c:v>
                </c:pt>
                <c:pt idx="3400">
                  <c:v>-0.68698599999999999</c:v>
                </c:pt>
                <c:pt idx="3401">
                  <c:v>-0.68600099999999997</c:v>
                </c:pt>
                <c:pt idx="3402">
                  <c:v>-0.68498499999999996</c:v>
                </c:pt>
                <c:pt idx="3403">
                  <c:v>-0.684002</c:v>
                </c:pt>
                <c:pt idx="3404">
                  <c:v>-0.68300499999999997</c:v>
                </c:pt>
                <c:pt idx="3405">
                  <c:v>-0.68199599999999994</c:v>
                </c:pt>
                <c:pt idx="3406">
                  <c:v>-0.68099299999999996</c:v>
                </c:pt>
                <c:pt idx="3407">
                  <c:v>-0.67999999999999994</c:v>
                </c:pt>
                <c:pt idx="3408">
                  <c:v>-0.67901</c:v>
                </c:pt>
                <c:pt idx="3409">
                  <c:v>-0.67800799999999994</c:v>
                </c:pt>
                <c:pt idx="3410">
                  <c:v>-0.67701599999999995</c:v>
                </c:pt>
                <c:pt idx="3411">
                  <c:v>-0.67598800000000003</c:v>
                </c:pt>
                <c:pt idx="3412">
                  <c:v>-0.67500499999999997</c:v>
                </c:pt>
                <c:pt idx="3413">
                  <c:v>-0.67399799999999999</c:v>
                </c:pt>
                <c:pt idx="3414">
                  <c:v>-0.67300199999999999</c:v>
                </c:pt>
                <c:pt idx="3415">
                  <c:v>-0.67198999999999998</c:v>
                </c:pt>
                <c:pt idx="3416">
                  <c:v>-0.67099500000000001</c:v>
                </c:pt>
                <c:pt idx="3417">
                  <c:v>-0.67001100000000002</c:v>
                </c:pt>
                <c:pt idx="3418">
                  <c:v>-0.66901500000000003</c:v>
                </c:pt>
                <c:pt idx="3419">
                  <c:v>-0.66800199999999998</c:v>
                </c:pt>
                <c:pt idx="3420">
                  <c:v>-0.66702499999999998</c:v>
                </c:pt>
                <c:pt idx="3421">
                  <c:v>-0.66601299999999997</c:v>
                </c:pt>
                <c:pt idx="3422">
                  <c:v>-0.66501900000000003</c:v>
                </c:pt>
                <c:pt idx="3423">
                  <c:v>-0.66401599999999994</c:v>
                </c:pt>
                <c:pt idx="3424">
                  <c:v>-0.66300799999999993</c:v>
                </c:pt>
                <c:pt idx="3425">
                  <c:v>-0.66203199999999995</c:v>
                </c:pt>
                <c:pt idx="3426">
                  <c:v>-0.66100499999999995</c:v>
                </c:pt>
                <c:pt idx="3427">
                  <c:v>-0.66001599999999994</c:v>
                </c:pt>
                <c:pt idx="3428">
                  <c:v>-0.65902799999999995</c:v>
                </c:pt>
                <c:pt idx="3429">
                  <c:v>-0.65803299999999998</c:v>
                </c:pt>
                <c:pt idx="3430">
                  <c:v>-0.65701299999999996</c:v>
                </c:pt>
                <c:pt idx="3431">
                  <c:v>-0.65601100000000001</c:v>
                </c:pt>
                <c:pt idx="3432">
                  <c:v>-0.65501100000000001</c:v>
                </c:pt>
                <c:pt idx="3433">
                  <c:v>-0.65401699999999996</c:v>
                </c:pt>
                <c:pt idx="3434">
                  <c:v>-0.65301399999999998</c:v>
                </c:pt>
                <c:pt idx="3435">
                  <c:v>-0.65202799999999994</c:v>
                </c:pt>
                <c:pt idx="3436">
                  <c:v>-0.65102499999999996</c:v>
                </c:pt>
                <c:pt idx="3437">
                  <c:v>-0.65001299999999995</c:v>
                </c:pt>
                <c:pt idx="3438">
                  <c:v>-0.64901699999999996</c:v>
                </c:pt>
                <c:pt idx="3439">
                  <c:v>-0.64802499999999996</c:v>
                </c:pt>
                <c:pt idx="3440">
                  <c:v>-0.64702099999999996</c:v>
                </c:pt>
                <c:pt idx="3441">
                  <c:v>-0.64601799999999998</c:v>
                </c:pt>
                <c:pt idx="3442">
                  <c:v>-0.64502899999999996</c:v>
                </c:pt>
                <c:pt idx="3443">
                  <c:v>-0.64403299999999997</c:v>
                </c:pt>
                <c:pt idx="3444">
                  <c:v>-0.64268499999999995</c:v>
                </c:pt>
                <c:pt idx="3445">
                  <c:v>-0.64131199999999999</c:v>
                </c:pt>
                <c:pt idx="3446">
                  <c:v>-0.64031300000000002</c:v>
                </c:pt>
                <c:pt idx="3447">
                  <c:v>-0.63931899999999997</c:v>
                </c:pt>
                <c:pt idx="3448">
                  <c:v>-0.63831499999999997</c:v>
                </c:pt>
                <c:pt idx="3449">
                  <c:v>-0.63732199999999994</c:v>
                </c:pt>
                <c:pt idx="3450">
                  <c:v>-0.63630100000000001</c:v>
                </c:pt>
                <c:pt idx="3451">
                  <c:v>-0.63529499999999994</c:v>
                </c:pt>
                <c:pt idx="3452">
                  <c:v>-0.63431599999999999</c:v>
                </c:pt>
                <c:pt idx="3453">
                  <c:v>-0.63332299999999997</c:v>
                </c:pt>
                <c:pt idx="3454">
                  <c:v>-0.63229499999999994</c:v>
                </c:pt>
                <c:pt idx="3455">
                  <c:v>-0.63130399999999998</c:v>
                </c:pt>
                <c:pt idx="3456">
                  <c:v>-0.63030900000000001</c:v>
                </c:pt>
                <c:pt idx="3457">
                  <c:v>-0.62930600000000003</c:v>
                </c:pt>
                <c:pt idx="3458">
                  <c:v>-0.62831499999999996</c:v>
                </c:pt>
                <c:pt idx="3459">
                  <c:v>-0.62731700000000001</c:v>
                </c:pt>
                <c:pt idx="3460">
                  <c:v>-0.62631700000000001</c:v>
                </c:pt>
                <c:pt idx="3461">
                  <c:v>-0.62528899999999998</c:v>
                </c:pt>
                <c:pt idx="3462">
                  <c:v>-0.62430699999999995</c:v>
                </c:pt>
                <c:pt idx="3463">
                  <c:v>-0.62331099999999995</c:v>
                </c:pt>
                <c:pt idx="3464">
                  <c:v>-0.62230099999999999</c:v>
                </c:pt>
                <c:pt idx="3465">
                  <c:v>-0.62130399999999997</c:v>
                </c:pt>
                <c:pt idx="3466">
                  <c:v>-0.62032299999999996</c:v>
                </c:pt>
                <c:pt idx="3467">
                  <c:v>-0.61932900000000002</c:v>
                </c:pt>
                <c:pt idx="3468">
                  <c:v>-0.61833399999999994</c:v>
                </c:pt>
                <c:pt idx="3469">
                  <c:v>-0.61731199999999997</c:v>
                </c:pt>
                <c:pt idx="3470">
                  <c:v>-0.61631400000000003</c:v>
                </c:pt>
                <c:pt idx="3471">
                  <c:v>-0.61532599999999993</c:v>
                </c:pt>
                <c:pt idx="3472">
                  <c:v>-0.61432900000000001</c:v>
                </c:pt>
                <c:pt idx="3473">
                  <c:v>-0.61333099999999996</c:v>
                </c:pt>
                <c:pt idx="3474">
                  <c:v>-0.61232699999999995</c:v>
                </c:pt>
                <c:pt idx="3475">
                  <c:v>-0.61134900000000003</c:v>
                </c:pt>
                <c:pt idx="3476">
                  <c:v>-0.61032999999999993</c:v>
                </c:pt>
                <c:pt idx="3477">
                  <c:v>-0.60933399999999993</c:v>
                </c:pt>
                <c:pt idx="3478">
                  <c:v>-0.60831999999999997</c:v>
                </c:pt>
                <c:pt idx="3479">
                  <c:v>-0.60733999999999999</c:v>
                </c:pt>
                <c:pt idx="3480">
                  <c:v>-0.60633799999999993</c:v>
                </c:pt>
                <c:pt idx="3481">
                  <c:v>-0.60533499999999996</c:v>
                </c:pt>
                <c:pt idx="3482">
                  <c:v>-0.60433499999999996</c:v>
                </c:pt>
                <c:pt idx="3483">
                  <c:v>-0.603325</c:v>
                </c:pt>
                <c:pt idx="3484">
                  <c:v>-0.60233300000000001</c:v>
                </c:pt>
                <c:pt idx="3485">
                  <c:v>-0.60132099999999999</c:v>
                </c:pt>
                <c:pt idx="3486">
                  <c:v>-0.600329</c:v>
                </c:pt>
                <c:pt idx="3487">
                  <c:v>-0.59933100000000006</c:v>
                </c:pt>
                <c:pt idx="3488">
                  <c:v>-0.59832600000000002</c:v>
                </c:pt>
                <c:pt idx="3489">
                  <c:v>-0.59732300000000005</c:v>
                </c:pt>
                <c:pt idx="3490">
                  <c:v>-0.59632600000000002</c:v>
                </c:pt>
                <c:pt idx="3491">
                  <c:v>-0.59533700000000001</c:v>
                </c:pt>
                <c:pt idx="3492">
                  <c:v>-0.59431500000000004</c:v>
                </c:pt>
                <c:pt idx="3493">
                  <c:v>-0.59331800000000001</c:v>
                </c:pt>
                <c:pt idx="3494">
                  <c:v>-0.59232300000000004</c:v>
                </c:pt>
                <c:pt idx="3495">
                  <c:v>-0.59131</c:v>
                </c:pt>
                <c:pt idx="3496">
                  <c:v>-0.59033000000000002</c:v>
                </c:pt>
                <c:pt idx="3497">
                  <c:v>-0.58932399999999996</c:v>
                </c:pt>
                <c:pt idx="3498">
                  <c:v>-0.58832799999999996</c:v>
                </c:pt>
                <c:pt idx="3499">
                  <c:v>-0.58731699999999998</c:v>
                </c:pt>
                <c:pt idx="3500">
                  <c:v>-0.58631900000000003</c:v>
                </c:pt>
                <c:pt idx="3501">
                  <c:v>-0.58534300000000006</c:v>
                </c:pt>
                <c:pt idx="3502">
                  <c:v>-0.58435199999999998</c:v>
                </c:pt>
                <c:pt idx="3503">
                  <c:v>-0.58330700000000002</c:v>
                </c:pt>
                <c:pt idx="3504">
                  <c:v>-0.58232799999999996</c:v>
                </c:pt>
                <c:pt idx="3505">
                  <c:v>-0.58133500000000005</c:v>
                </c:pt>
                <c:pt idx="3506">
                  <c:v>-0.58032799999999995</c:v>
                </c:pt>
                <c:pt idx="3507">
                  <c:v>-0.57933999999999997</c:v>
                </c:pt>
                <c:pt idx="3508">
                  <c:v>-0.57832099999999997</c:v>
                </c:pt>
                <c:pt idx="3509">
                  <c:v>-0.57733100000000004</c:v>
                </c:pt>
                <c:pt idx="3510">
                  <c:v>-0.57633400000000001</c:v>
                </c:pt>
                <c:pt idx="3511">
                  <c:v>-0.57532700000000003</c:v>
                </c:pt>
                <c:pt idx="3512">
                  <c:v>-0.57435400000000003</c:v>
                </c:pt>
                <c:pt idx="3513">
                  <c:v>-0.57333199999999995</c:v>
                </c:pt>
                <c:pt idx="3514">
                  <c:v>-0.57233999999999996</c:v>
                </c:pt>
                <c:pt idx="3515">
                  <c:v>-0.571349</c:v>
                </c:pt>
                <c:pt idx="3516">
                  <c:v>-0.57033999999999996</c:v>
                </c:pt>
                <c:pt idx="3517">
                  <c:v>-0.56933999999999996</c:v>
                </c:pt>
                <c:pt idx="3518">
                  <c:v>-0.56833200000000006</c:v>
                </c:pt>
                <c:pt idx="3519">
                  <c:v>-0.567334</c:v>
                </c:pt>
                <c:pt idx="3520">
                  <c:v>-0.56634600000000002</c:v>
                </c:pt>
                <c:pt idx="3521">
                  <c:v>-0.56533200000000006</c:v>
                </c:pt>
                <c:pt idx="3522">
                  <c:v>-0.56434899999999999</c:v>
                </c:pt>
                <c:pt idx="3523">
                  <c:v>-0.56333600000000006</c:v>
                </c:pt>
                <c:pt idx="3524">
                  <c:v>-0.56232800000000005</c:v>
                </c:pt>
                <c:pt idx="3525">
                  <c:v>-0.56132599999999999</c:v>
                </c:pt>
                <c:pt idx="3526">
                  <c:v>-0.56032499999999996</c:v>
                </c:pt>
                <c:pt idx="3527">
                  <c:v>-0.55932400000000004</c:v>
                </c:pt>
                <c:pt idx="3528">
                  <c:v>-0.55832099999999996</c:v>
                </c:pt>
                <c:pt idx="3529">
                  <c:v>-0.55731600000000003</c:v>
                </c:pt>
                <c:pt idx="3530">
                  <c:v>-0.55632499999999996</c:v>
                </c:pt>
                <c:pt idx="3531">
                  <c:v>-0.55533600000000005</c:v>
                </c:pt>
                <c:pt idx="3532">
                  <c:v>-0.55432099999999995</c:v>
                </c:pt>
                <c:pt idx="3533">
                  <c:v>-0.55333699999999997</c:v>
                </c:pt>
                <c:pt idx="3534">
                  <c:v>-0.55232899999999996</c:v>
                </c:pt>
                <c:pt idx="3535">
                  <c:v>-0.55133200000000004</c:v>
                </c:pt>
                <c:pt idx="3536">
                  <c:v>-0.55033699999999997</c:v>
                </c:pt>
                <c:pt idx="3537">
                  <c:v>-0.54933200000000004</c:v>
                </c:pt>
                <c:pt idx="3538">
                  <c:v>-0.54832100000000006</c:v>
                </c:pt>
                <c:pt idx="3539">
                  <c:v>-0.54732800000000004</c:v>
                </c:pt>
                <c:pt idx="3540">
                  <c:v>-0.54633200000000004</c:v>
                </c:pt>
                <c:pt idx="3541">
                  <c:v>-0.54534199999999999</c:v>
                </c:pt>
                <c:pt idx="3542">
                  <c:v>-0.54432999999999998</c:v>
                </c:pt>
                <c:pt idx="3543">
                  <c:v>-0.54335800000000001</c:v>
                </c:pt>
                <c:pt idx="3544">
                  <c:v>-0.54235500000000003</c:v>
                </c:pt>
                <c:pt idx="3545">
                  <c:v>-0.54136700000000004</c:v>
                </c:pt>
                <c:pt idx="3546">
                  <c:v>-0.54032900000000006</c:v>
                </c:pt>
                <c:pt idx="3547">
                  <c:v>-0.53934099999999996</c:v>
                </c:pt>
                <c:pt idx="3548">
                  <c:v>-0.53834300000000002</c:v>
                </c:pt>
                <c:pt idx="3549">
                  <c:v>-0.537327</c:v>
                </c:pt>
                <c:pt idx="3550">
                  <c:v>-0.53633399999999998</c:v>
                </c:pt>
                <c:pt idx="3551">
                  <c:v>-0.535327</c:v>
                </c:pt>
                <c:pt idx="3552">
                  <c:v>-0.53434999999999999</c:v>
                </c:pt>
                <c:pt idx="3553">
                  <c:v>-0.53332800000000002</c:v>
                </c:pt>
                <c:pt idx="3554">
                  <c:v>-0.53234800000000004</c:v>
                </c:pt>
                <c:pt idx="3555">
                  <c:v>-0.531358</c:v>
                </c:pt>
                <c:pt idx="3556">
                  <c:v>-0.53034199999999998</c:v>
                </c:pt>
                <c:pt idx="3557">
                  <c:v>-0.52935100000000002</c:v>
                </c:pt>
                <c:pt idx="3558">
                  <c:v>-0.52835299999999996</c:v>
                </c:pt>
                <c:pt idx="3559">
                  <c:v>-0.52734800000000004</c:v>
                </c:pt>
                <c:pt idx="3560">
                  <c:v>-0.52634499999999995</c:v>
                </c:pt>
                <c:pt idx="3561">
                  <c:v>-0.52532900000000005</c:v>
                </c:pt>
                <c:pt idx="3562">
                  <c:v>-0.52435200000000004</c:v>
                </c:pt>
                <c:pt idx="3563">
                  <c:v>-0.52334100000000006</c:v>
                </c:pt>
                <c:pt idx="3564">
                  <c:v>-0.52232900000000004</c:v>
                </c:pt>
                <c:pt idx="3565">
                  <c:v>-0.52136099999999996</c:v>
                </c:pt>
                <c:pt idx="3566">
                  <c:v>-0.520343</c:v>
                </c:pt>
                <c:pt idx="3567">
                  <c:v>-0.51935200000000004</c:v>
                </c:pt>
                <c:pt idx="3568">
                  <c:v>-0.51832599999999995</c:v>
                </c:pt>
                <c:pt idx="3569">
                  <c:v>-0.51734900000000006</c:v>
                </c:pt>
                <c:pt idx="3570">
                  <c:v>-0.51633200000000001</c:v>
                </c:pt>
                <c:pt idx="3571">
                  <c:v>-0.51534199999999997</c:v>
                </c:pt>
                <c:pt idx="3572">
                  <c:v>-0.51433300000000004</c:v>
                </c:pt>
                <c:pt idx="3573">
                  <c:v>-0.51333300000000004</c:v>
                </c:pt>
                <c:pt idx="3574">
                  <c:v>-0.51233499999999998</c:v>
                </c:pt>
                <c:pt idx="3575">
                  <c:v>-0.51133499999999998</c:v>
                </c:pt>
                <c:pt idx="3576">
                  <c:v>-0.510351</c:v>
                </c:pt>
                <c:pt idx="3577">
                  <c:v>-0.50933600000000001</c:v>
                </c:pt>
                <c:pt idx="3578">
                  <c:v>-0.50833499999999998</c:v>
                </c:pt>
                <c:pt idx="3579">
                  <c:v>-0.50735399999999997</c:v>
                </c:pt>
                <c:pt idx="3580">
                  <c:v>-0.50633600000000001</c:v>
                </c:pt>
                <c:pt idx="3581">
                  <c:v>-0.50533799999999995</c:v>
                </c:pt>
                <c:pt idx="3582">
                  <c:v>-0.504332</c:v>
                </c:pt>
                <c:pt idx="3583">
                  <c:v>-0.50335200000000002</c:v>
                </c:pt>
                <c:pt idx="3584">
                  <c:v>-0.50234900000000005</c:v>
                </c:pt>
                <c:pt idx="3585">
                  <c:v>-0.50134900000000004</c:v>
                </c:pt>
                <c:pt idx="3586">
                  <c:v>-0.50032200000000004</c:v>
                </c:pt>
                <c:pt idx="3587">
                  <c:v>-0.49933800000000006</c:v>
                </c:pt>
                <c:pt idx="3588">
                  <c:v>-0.49835200000000002</c:v>
                </c:pt>
                <c:pt idx="3589">
                  <c:v>-0.49734599999999995</c:v>
                </c:pt>
                <c:pt idx="3590">
                  <c:v>-0.49634500000000004</c:v>
                </c:pt>
                <c:pt idx="3591">
                  <c:v>-0.49534500000000004</c:v>
                </c:pt>
                <c:pt idx="3592">
                  <c:v>-0.49434299999999998</c:v>
                </c:pt>
                <c:pt idx="3593">
                  <c:v>-0.49335200000000001</c:v>
                </c:pt>
                <c:pt idx="3594">
                  <c:v>-0.49235799999999996</c:v>
                </c:pt>
                <c:pt idx="3595">
                  <c:v>-0.49134100000000003</c:v>
                </c:pt>
                <c:pt idx="3596">
                  <c:v>-0.49035399999999996</c:v>
                </c:pt>
                <c:pt idx="3597">
                  <c:v>-0.489367</c:v>
                </c:pt>
                <c:pt idx="3598">
                  <c:v>-0.48835499999999998</c:v>
                </c:pt>
                <c:pt idx="3599">
                  <c:v>-0.48735300000000004</c:v>
                </c:pt>
                <c:pt idx="3600">
                  <c:v>-0.48636500000000005</c:v>
                </c:pt>
                <c:pt idx="3601">
                  <c:v>-0.48534900000000003</c:v>
                </c:pt>
                <c:pt idx="3602">
                  <c:v>-0.48435300000000003</c:v>
                </c:pt>
                <c:pt idx="3603">
                  <c:v>-0.48337300000000005</c:v>
                </c:pt>
                <c:pt idx="3604">
                  <c:v>-0.48235499999999998</c:v>
                </c:pt>
                <c:pt idx="3605">
                  <c:v>-0.48135099999999997</c:v>
                </c:pt>
                <c:pt idx="3606">
                  <c:v>-0.48035499999999998</c:v>
                </c:pt>
                <c:pt idx="3607">
                  <c:v>-0.47935099999999997</c:v>
                </c:pt>
                <c:pt idx="3608">
                  <c:v>-0.47835800000000006</c:v>
                </c:pt>
                <c:pt idx="3609">
                  <c:v>-0.47733599999999998</c:v>
                </c:pt>
                <c:pt idx="3610">
                  <c:v>-0.47634100000000001</c:v>
                </c:pt>
                <c:pt idx="3611">
                  <c:v>-0.47536</c:v>
                </c:pt>
                <c:pt idx="3612">
                  <c:v>-0.47433599999999998</c:v>
                </c:pt>
                <c:pt idx="3613">
                  <c:v>-0.47336299999999998</c:v>
                </c:pt>
                <c:pt idx="3614">
                  <c:v>-0.47236299999999998</c:v>
                </c:pt>
                <c:pt idx="3615">
                  <c:v>-0.47134699999999996</c:v>
                </c:pt>
                <c:pt idx="3616">
                  <c:v>-0.47035700000000003</c:v>
                </c:pt>
                <c:pt idx="3617">
                  <c:v>-0.46934200000000004</c:v>
                </c:pt>
                <c:pt idx="3618">
                  <c:v>-0.46836200000000006</c:v>
                </c:pt>
                <c:pt idx="3619">
                  <c:v>-0.46736100000000003</c:v>
                </c:pt>
                <c:pt idx="3620">
                  <c:v>-0.46633900000000006</c:v>
                </c:pt>
                <c:pt idx="3621">
                  <c:v>-0.46534399999999998</c:v>
                </c:pt>
                <c:pt idx="3622">
                  <c:v>-0.46435599999999999</c:v>
                </c:pt>
                <c:pt idx="3623">
                  <c:v>-0.46336100000000002</c:v>
                </c:pt>
                <c:pt idx="3624">
                  <c:v>-0.46237000000000006</c:v>
                </c:pt>
                <c:pt idx="3625">
                  <c:v>-0.461364</c:v>
                </c:pt>
                <c:pt idx="3626">
                  <c:v>-0.46036299999999997</c:v>
                </c:pt>
                <c:pt idx="3627">
                  <c:v>-0.45935300000000001</c:v>
                </c:pt>
                <c:pt idx="3628">
                  <c:v>-0.45833599999999997</c:v>
                </c:pt>
                <c:pt idx="3629">
                  <c:v>-0.45736299999999996</c:v>
                </c:pt>
                <c:pt idx="3630">
                  <c:v>-0.45636299999999996</c:v>
                </c:pt>
                <c:pt idx="3631">
                  <c:v>-0.45535499999999995</c:v>
                </c:pt>
                <c:pt idx="3632">
                  <c:v>-0.45435899999999996</c:v>
                </c:pt>
                <c:pt idx="3633">
                  <c:v>-0.45337300000000003</c:v>
                </c:pt>
                <c:pt idx="3634">
                  <c:v>-0.45236399999999999</c:v>
                </c:pt>
                <c:pt idx="3635">
                  <c:v>-0.45135999999999998</c:v>
                </c:pt>
                <c:pt idx="3636">
                  <c:v>-0.45036799999999999</c:v>
                </c:pt>
                <c:pt idx="3637">
                  <c:v>-0.44935599999999998</c:v>
                </c:pt>
                <c:pt idx="3638">
                  <c:v>-0.44836699999999996</c:v>
                </c:pt>
                <c:pt idx="3639">
                  <c:v>-0.44738100000000003</c:v>
                </c:pt>
                <c:pt idx="3640">
                  <c:v>-0.44637300000000002</c:v>
                </c:pt>
                <c:pt idx="3641">
                  <c:v>-0.445357</c:v>
                </c:pt>
                <c:pt idx="3642">
                  <c:v>-0.44437099999999996</c:v>
                </c:pt>
                <c:pt idx="3643">
                  <c:v>-0.44336699999999996</c:v>
                </c:pt>
                <c:pt idx="3644">
                  <c:v>-0.44236799999999998</c:v>
                </c:pt>
                <c:pt idx="3645">
                  <c:v>-0.44135599999999997</c:v>
                </c:pt>
                <c:pt idx="3646">
                  <c:v>-0.44033900000000004</c:v>
                </c:pt>
                <c:pt idx="3647">
                  <c:v>-0.43935999999999997</c:v>
                </c:pt>
                <c:pt idx="3648">
                  <c:v>-0.43836399999999998</c:v>
                </c:pt>
                <c:pt idx="3649">
                  <c:v>-0.43735999999999997</c:v>
                </c:pt>
                <c:pt idx="3650">
                  <c:v>-0.43636600000000003</c:v>
                </c:pt>
                <c:pt idx="3651">
                  <c:v>-0.43535800000000002</c:v>
                </c:pt>
                <c:pt idx="3652">
                  <c:v>-0.434361</c:v>
                </c:pt>
                <c:pt idx="3653">
                  <c:v>-0.43335800000000002</c:v>
                </c:pt>
                <c:pt idx="3654">
                  <c:v>-0.432365</c:v>
                </c:pt>
                <c:pt idx="3655">
                  <c:v>-0.43136200000000002</c:v>
                </c:pt>
                <c:pt idx="3656">
                  <c:v>-0.43035800000000002</c:v>
                </c:pt>
                <c:pt idx="3657">
                  <c:v>-0.429369</c:v>
                </c:pt>
                <c:pt idx="3658">
                  <c:v>-0.42837199999999998</c:v>
                </c:pt>
                <c:pt idx="3659">
                  <c:v>-0.42736399999999997</c:v>
                </c:pt>
                <c:pt idx="3660">
                  <c:v>-0.42636200000000002</c:v>
                </c:pt>
                <c:pt idx="3661">
                  <c:v>-0.42535900000000004</c:v>
                </c:pt>
                <c:pt idx="3662">
                  <c:v>-0.42437999999999998</c:v>
                </c:pt>
                <c:pt idx="3663">
                  <c:v>-0.42336700000000005</c:v>
                </c:pt>
                <c:pt idx="3664">
                  <c:v>-0.42237100000000005</c:v>
                </c:pt>
                <c:pt idx="3665">
                  <c:v>-0.42136600000000002</c:v>
                </c:pt>
                <c:pt idx="3666">
                  <c:v>-0.42036399999999996</c:v>
                </c:pt>
                <c:pt idx="3667">
                  <c:v>-0.41935500000000003</c:v>
                </c:pt>
                <c:pt idx="3668">
                  <c:v>-0.41835900000000004</c:v>
                </c:pt>
                <c:pt idx="3669">
                  <c:v>-0.41735699999999998</c:v>
                </c:pt>
                <c:pt idx="3670">
                  <c:v>-0.416354</c:v>
                </c:pt>
                <c:pt idx="3671">
                  <c:v>-0.41537100000000005</c:v>
                </c:pt>
                <c:pt idx="3672">
                  <c:v>-0.41437000000000002</c:v>
                </c:pt>
                <c:pt idx="3673">
                  <c:v>-0.41336799999999996</c:v>
                </c:pt>
                <c:pt idx="3674">
                  <c:v>-0.41236799999999996</c:v>
                </c:pt>
                <c:pt idx="3675">
                  <c:v>-0.41137599999999996</c:v>
                </c:pt>
                <c:pt idx="3676">
                  <c:v>-0.41037299999999999</c:v>
                </c:pt>
                <c:pt idx="3677">
                  <c:v>-0.40937299999999999</c:v>
                </c:pt>
                <c:pt idx="3678">
                  <c:v>-0.40838600000000003</c:v>
                </c:pt>
                <c:pt idx="3679">
                  <c:v>-0.40737299999999999</c:v>
                </c:pt>
                <c:pt idx="3680">
                  <c:v>-0.40636799999999995</c:v>
                </c:pt>
                <c:pt idx="3681">
                  <c:v>-0.40536700000000003</c:v>
                </c:pt>
                <c:pt idx="3682">
                  <c:v>-0.40436800000000006</c:v>
                </c:pt>
                <c:pt idx="3683">
                  <c:v>-0.40336700000000003</c:v>
                </c:pt>
                <c:pt idx="3684">
                  <c:v>-0.40239000000000003</c:v>
                </c:pt>
                <c:pt idx="3685">
                  <c:v>-0.40135299999999996</c:v>
                </c:pt>
                <c:pt idx="3686">
                  <c:v>-0.40037800000000001</c:v>
                </c:pt>
                <c:pt idx="3687">
                  <c:v>-0.39938200000000001</c:v>
                </c:pt>
                <c:pt idx="3688">
                  <c:v>-0.39838700000000005</c:v>
                </c:pt>
                <c:pt idx="3689">
                  <c:v>-0.39736300000000002</c:v>
                </c:pt>
                <c:pt idx="3690">
                  <c:v>-0.39637999999999995</c:v>
                </c:pt>
                <c:pt idx="3691">
                  <c:v>-0.39537900000000004</c:v>
                </c:pt>
                <c:pt idx="3692">
                  <c:v>-0.39437999999999995</c:v>
                </c:pt>
                <c:pt idx="3693">
                  <c:v>-0.393374</c:v>
                </c:pt>
                <c:pt idx="3694">
                  <c:v>-0.39238099999999998</c:v>
                </c:pt>
                <c:pt idx="3695">
                  <c:v>-0.391378</c:v>
                </c:pt>
                <c:pt idx="3696">
                  <c:v>-0.39036999999999999</c:v>
                </c:pt>
                <c:pt idx="3697">
                  <c:v>-0.38938499999999998</c:v>
                </c:pt>
                <c:pt idx="3698">
                  <c:v>-0.38838000000000006</c:v>
                </c:pt>
                <c:pt idx="3699">
                  <c:v>-0.38736499999999996</c:v>
                </c:pt>
                <c:pt idx="3700">
                  <c:v>-0.38637200000000005</c:v>
                </c:pt>
                <c:pt idx="3701">
                  <c:v>-0.385382</c:v>
                </c:pt>
                <c:pt idx="3702">
                  <c:v>-0.38439199999999996</c:v>
                </c:pt>
                <c:pt idx="3703">
                  <c:v>-0.38337699999999997</c:v>
                </c:pt>
                <c:pt idx="3704">
                  <c:v>-0.38237500000000002</c:v>
                </c:pt>
                <c:pt idx="3705">
                  <c:v>-0.38137100000000002</c:v>
                </c:pt>
                <c:pt idx="3706">
                  <c:v>-0.38039400000000001</c:v>
                </c:pt>
                <c:pt idx="3707">
                  <c:v>-0.37939000000000001</c:v>
                </c:pt>
                <c:pt idx="3708">
                  <c:v>-0.378382</c:v>
                </c:pt>
                <c:pt idx="3709">
                  <c:v>-0.37739599999999995</c:v>
                </c:pt>
                <c:pt idx="3710">
                  <c:v>-0.37638400000000005</c:v>
                </c:pt>
                <c:pt idx="3711">
                  <c:v>-0.37539</c:v>
                </c:pt>
                <c:pt idx="3712">
                  <c:v>-0.37438400000000005</c:v>
                </c:pt>
                <c:pt idx="3713">
                  <c:v>-0.37337799999999999</c:v>
                </c:pt>
                <c:pt idx="3714">
                  <c:v>-0.37238599999999999</c:v>
                </c:pt>
                <c:pt idx="3715">
                  <c:v>-0.37137500000000001</c:v>
                </c:pt>
                <c:pt idx="3716">
                  <c:v>-0.37037699999999996</c:v>
                </c:pt>
                <c:pt idx="3717">
                  <c:v>-0.36940099999999998</c:v>
                </c:pt>
                <c:pt idx="3718">
                  <c:v>-0.36838199999999999</c:v>
                </c:pt>
                <c:pt idx="3719">
                  <c:v>-0.36737699999999995</c:v>
                </c:pt>
                <c:pt idx="3720">
                  <c:v>-0.36637900000000001</c:v>
                </c:pt>
                <c:pt idx="3721">
                  <c:v>-0.36539100000000002</c:v>
                </c:pt>
                <c:pt idx="3722">
                  <c:v>-0.36441699999999999</c:v>
                </c:pt>
                <c:pt idx="3723">
                  <c:v>-0.36338599999999999</c:v>
                </c:pt>
                <c:pt idx="3724">
                  <c:v>-0.36238899999999996</c:v>
                </c:pt>
                <c:pt idx="3725">
                  <c:v>-0.361375</c:v>
                </c:pt>
                <c:pt idx="3726">
                  <c:v>-0.36038099999999995</c:v>
                </c:pt>
                <c:pt idx="3727">
                  <c:v>-0.35940400000000006</c:v>
                </c:pt>
                <c:pt idx="3728">
                  <c:v>-0.35837799999999997</c:v>
                </c:pt>
                <c:pt idx="3729">
                  <c:v>-0.35737799999999997</c:v>
                </c:pt>
                <c:pt idx="3730">
                  <c:v>-0.35636999999999996</c:v>
                </c:pt>
                <c:pt idx="3731">
                  <c:v>-0.35538499999999995</c:v>
                </c:pt>
                <c:pt idx="3732">
                  <c:v>-0.35438499999999995</c:v>
                </c:pt>
                <c:pt idx="3733">
                  <c:v>-0.35337300000000005</c:v>
                </c:pt>
                <c:pt idx="3734">
                  <c:v>-0.35238599999999998</c:v>
                </c:pt>
                <c:pt idx="3735">
                  <c:v>-0.35138400000000003</c:v>
                </c:pt>
                <c:pt idx="3736">
                  <c:v>-0.35038000000000002</c:v>
                </c:pt>
                <c:pt idx="3737">
                  <c:v>-0.34936800000000001</c:v>
                </c:pt>
                <c:pt idx="3738">
                  <c:v>-0.34838599999999997</c:v>
                </c:pt>
                <c:pt idx="3739">
                  <c:v>-0.34738000000000002</c:v>
                </c:pt>
                <c:pt idx="3740">
                  <c:v>-0.346391</c:v>
                </c:pt>
                <c:pt idx="3741">
                  <c:v>-0.34537700000000005</c:v>
                </c:pt>
                <c:pt idx="3742">
                  <c:v>-0.344385</c:v>
                </c:pt>
                <c:pt idx="3743">
                  <c:v>-0.34336699999999998</c:v>
                </c:pt>
                <c:pt idx="3744">
                  <c:v>-0.34237700000000004</c:v>
                </c:pt>
                <c:pt idx="3745">
                  <c:v>-0.341395</c:v>
                </c:pt>
                <c:pt idx="3746">
                  <c:v>-0.34037700000000004</c:v>
                </c:pt>
                <c:pt idx="3747">
                  <c:v>-0.33939600000000003</c:v>
                </c:pt>
                <c:pt idx="3748">
                  <c:v>-0.338395</c:v>
                </c:pt>
                <c:pt idx="3749">
                  <c:v>-0.33740100000000001</c:v>
                </c:pt>
                <c:pt idx="3750">
                  <c:v>-0.33641599999999999</c:v>
                </c:pt>
                <c:pt idx="3751">
                  <c:v>-0.33540500000000001</c:v>
                </c:pt>
                <c:pt idx="3752">
                  <c:v>-0.33439399999999997</c:v>
                </c:pt>
                <c:pt idx="3753">
                  <c:v>-0.33339600000000003</c:v>
                </c:pt>
                <c:pt idx="3754">
                  <c:v>-0.332403</c:v>
                </c:pt>
                <c:pt idx="3755">
                  <c:v>-0.33139200000000002</c:v>
                </c:pt>
                <c:pt idx="3756">
                  <c:v>-0.33038800000000001</c:v>
                </c:pt>
                <c:pt idx="3757">
                  <c:v>-0.32938400000000001</c:v>
                </c:pt>
                <c:pt idx="3758">
                  <c:v>-0.328401</c:v>
                </c:pt>
                <c:pt idx="3759">
                  <c:v>-0.32739099999999999</c:v>
                </c:pt>
                <c:pt idx="3760">
                  <c:v>-0.32641600000000004</c:v>
                </c:pt>
                <c:pt idx="3761">
                  <c:v>-0.32539499999999999</c:v>
                </c:pt>
                <c:pt idx="3762">
                  <c:v>-0.32440099999999999</c:v>
                </c:pt>
                <c:pt idx="3763">
                  <c:v>-0.32338800000000001</c:v>
                </c:pt>
                <c:pt idx="3764">
                  <c:v>-0.322378</c:v>
                </c:pt>
                <c:pt idx="3765">
                  <c:v>-0.32139600000000002</c:v>
                </c:pt>
                <c:pt idx="3766">
                  <c:v>-0.32040100000000005</c:v>
                </c:pt>
                <c:pt idx="3767">
                  <c:v>-0.31940400000000002</c:v>
                </c:pt>
                <c:pt idx="3768">
                  <c:v>-0.31839000000000001</c:v>
                </c:pt>
                <c:pt idx="3769">
                  <c:v>-0.31738699999999997</c:v>
                </c:pt>
                <c:pt idx="3770">
                  <c:v>-0.31640200000000002</c:v>
                </c:pt>
                <c:pt idx="3771">
                  <c:v>-0.31539600000000001</c:v>
                </c:pt>
                <c:pt idx="3772">
                  <c:v>-0.31439700000000004</c:v>
                </c:pt>
                <c:pt idx="3773">
                  <c:v>-0.31340600000000002</c:v>
                </c:pt>
                <c:pt idx="3774">
                  <c:v>-0.31238100000000002</c:v>
                </c:pt>
                <c:pt idx="3775">
                  <c:v>-0.31137599999999999</c:v>
                </c:pt>
                <c:pt idx="3776">
                  <c:v>-0.310392</c:v>
                </c:pt>
                <c:pt idx="3777">
                  <c:v>-0.30938900000000003</c:v>
                </c:pt>
                <c:pt idx="3778">
                  <c:v>-0.30838699999999997</c:v>
                </c:pt>
                <c:pt idx="3779">
                  <c:v>-0.30739700000000003</c:v>
                </c:pt>
                <c:pt idx="3780">
                  <c:v>-0.306398</c:v>
                </c:pt>
                <c:pt idx="3781">
                  <c:v>-0.30539899999999998</c:v>
                </c:pt>
                <c:pt idx="3782">
                  <c:v>-0.30439099999999997</c:v>
                </c:pt>
                <c:pt idx="3783">
                  <c:v>-0.303398</c:v>
                </c:pt>
                <c:pt idx="3784">
                  <c:v>-0.3024</c:v>
                </c:pt>
                <c:pt idx="3785">
                  <c:v>-0.30140100000000003</c:v>
                </c:pt>
                <c:pt idx="3786">
                  <c:v>-0.30039899999999997</c:v>
                </c:pt>
                <c:pt idx="3787">
                  <c:v>-0.29939000000000004</c:v>
                </c:pt>
                <c:pt idx="3788">
                  <c:v>-0.29839199999999999</c:v>
                </c:pt>
                <c:pt idx="3789">
                  <c:v>-0.29740900000000003</c:v>
                </c:pt>
                <c:pt idx="3790">
                  <c:v>-0.29641000000000001</c:v>
                </c:pt>
                <c:pt idx="3791">
                  <c:v>-0.29541099999999998</c:v>
                </c:pt>
                <c:pt idx="3792">
                  <c:v>-0.29441000000000001</c:v>
                </c:pt>
                <c:pt idx="3793">
                  <c:v>-0.29339000000000004</c:v>
                </c:pt>
                <c:pt idx="3794">
                  <c:v>-0.29242200000000002</c:v>
                </c:pt>
                <c:pt idx="3795">
                  <c:v>-0.29140699999999997</c:v>
                </c:pt>
                <c:pt idx="3796">
                  <c:v>-0.29039999999999999</c:v>
                </c:pt>
                <c:pt idx="3797">
                  <c:v>-0.28940100000000002</c:v>
                </c:pt>
                <c:pt idx="3798">
                  <c:v>-0.28840500000000002</c:v>
                </c:pt>
                <c:pt idx="3799">
                  <c:v>-0.28739999999999999</c:v>
                </c:pt>
                <c:pt idx="3800">
                  <c:v>-0.28641899999999998</c:v>
                </c:pt>
                <c:pt idx="3801">
                  <c:v>-0.28539800000000004</c:v>
                </c:pt>
                <c:pt idx="3802">
                  <c:v>-0.28439999999999999</c:v>
                </c:pt>
                <c:pt idx="3803">
                  <c:v>-0.28339400000000003</c:v>
                </c:pt>
                <c:pt idx="3804">
                  <c:v>-0.282389</c:v>
                </c:pt>
                <c:pt idx="3805">
                  <c:v>-0.281393</c:v>
                </c:pt>
                <c:pt idx="3806">
                  <c:v>-0.28039900000000001</c:v>
                </c:pt>
                <c:pt idx="3807">
                  <c:v>-0.27939400000000003</c:v>
                </c:pt>
                <c:pt idx="3808">
                  <c:v>-0.27840700000000002</c:v>
                </c:pt>
                <c:pt idx="3809">
                  <c:v>-0.27740799999999999</c:v>
                </c:pt>
                <c:pt idx="3810">
                  <c:v>-0.276418</c:v>
                </c:pt>
                <c:pt idx="3811">
                  <c:v>-0.27539999999999998</c:v>
                </c:pt>
                <c:pt idx="3812">
                  <c:v>-0.27441400000000005</c:v>
                </c:pt>
                <c:pt idx="3813">
                  <c:v>-0.27342</c:v>
                </c:pt>
                <c:pt idx="3814">
                  <c:v>-0.27240300000000001</c:v>
                </c:pt>
                <c:pt idx="3815">
                  <c:v>-0.27139800000000003</c:v>
                </c:pt>
                <c:pt idx="3816">
                  <c:v>-0.27039999999999997</c:v>
                </c:pt>
                <c:pt idx="3817">
                  <c:v>-0.269401</c:v>
                </c:pt>
                <c:pt idx="3818">
                  <c:v>-0.26841900000000002</c:v>
                </c:pt>
                <c:pt idx="3819">
                  <c:v>-0.26742100000000002</c:v>
                </c:pt>
                <c:pt idx="3820">
                  <c:v>-0.26642199999999999</c:v>
                </c:pt>
                <c:pt idx="3821">
                  <c:v>-0.26541500000000001</c:v>
                </c:pt>
                <c:pt idx="3822">
                  <c:v>-0.26441700000000001</c:v>
                </c:pt>
                <c:pt idx="3823">
                  <c:v>-0.26343700000000003</c:v>
                </c:pt>
                <c:pt idx="3824">
                  <c:v>-0.26243099999999997</c:v>
                </c:pt>
                <c:pt idx="3825">
                  <c:v>-0.26142200000000004</c:v>
                </c:pt>
                <c:pt idx="3826">
                  <c:v>-0.26041000000000003</c:v>
                </c:pt>
                <c:pt idx="3827">
                  <c:v>-0.25941999999999998</c:v>
                </c:pt>
                <c:pt idx="3828">
                  <c:v>-0.25844600000000001</c:v>
                </c:pt>
                <c:pt idx="3829">
                  <c:v>-0.25743199999999999</c:v>
                </c:pt>
                <c:pt idx="3830">
                  <c:v>-0.25641900000000001</c:v>
                </c:pt>
                <c:pt idx="3831">
                  <c:v>-0.25542900000000002</c:v>
                </c:pt>
                <c:pt idx="3832">
                  <c:v>-0.25443300000000002</c:v>
                </c:pt>
                <c:pt idx="3833">
                  <c:v>-0.25341199999999997</c:v>
                </c:pt>
                <c:pt idx="3834">
                  <c:v>-0.252419</c:v>
                </c:pt>
                <c:pt idx="3835">
                  <c:v>-0.25140799999999996</c:v>
                </c:pt>
                <c:pt idx="3836">
                  <c:v>-0.25042700000000001</c:v>
                </c:pt>
                <c:pt idx="3837">
                  <c:v>-0.249415</c:v>
                </c:pt>
                <c:pt idx="3838">
                  <c:v>-0.248423</c:v>
                </c:pt>
                <c:pt idx="3839">
                  <c:v>-0.247422</c:v>
                </c:pt>
                <c:pt idx="3840">
                  <c:v>-0.24640600000000001</c:v>
                </c:pt>
                <c:pt idx="3841">
                  <c:v>-0.24541399999999999</c:v>
                </c:pt>
                <c:pt idx="3842">
                  <c:v>-0.244422</c:v>
                </c:pt>
                <c:pt idx="3843">
                  <c:v>-0.24340800000000001</c:v>
                </c:pt>
                <c:pt idx="3844">
                  <c:v>-0.24241000000000001</c:v>
                </c:pt>
                <c:pt idx="3845">
                  <c:v>-0.24140900000000001</c:v>
                </c:pt>
                <c:pt idx="3846">
                  <c:v>-0.240402</c:v>
                </c:pt>
                <c:pt idx="3847">
                  <c:v>-0.239423</c:v>
                </c:pt>
                <c:pt idx="3848">
                  <c:v>-0.238426</c:v>
                </c:pt>
                <c:pt idx="3849">
                  <c:v>-0.23742099999999999</c:v>
                </c:pt>
                <c:pt idx="3850">
                  <c:v>-0.23641800000000002</c:v>
                </c:pt>
                <c:pt idx="3851">
                  <c:v>-0.235428</c:v>
                </c:pt>
                <c:pt idx="3852">
                  <c:v>-0.23442499999999999</c:v>
                </c:pt>
                <c:pt idx="3853">
                  <c:v>-0.23341800000000001</c:v>
                </c:pt>
                <c:pt idx="3854">
                  <c:v>-0.23242300000000002</c:v>
                </c:pt>
                <c:pt idx="3855">
                  <c:v>-0.231432</c:v>
                </c:pt>
                <c:pt idx="3856">
                  <c:v>-0.230436</c:v>
                </c:pt>
                <c:pt idx="3857">
                  <c:v>-0.229435</c:v>
                </c:pt>
                <c:pt idx="3858">
                  <c:v>-0.22844300000000001</c:v>
                </c:pt>
                <c:pt idx="3859">
                  <c:v>-0.227434</c:v>
                </c:pt>
                <c:pt idx="3860">
                  <c:v>-0.22644300000000001</c:v>
                </c:pt>
                <c:pt idx="3861">
                  <c:v>-0.225438</c:v>
                </c:pt>
                <c:pt idx="3862">
                  <c:v>-0.22442899999999999</c:v>
                </c:pt>
                <c:pt idx="3863">
                  <c:v>-0.22345000000000001</c:v>
                </c:pt>
                <c:pt idx="3864">
                  <c:v>-0.222446</c:v>
                </c:pt>
                <c:pt idx="3865">
                  <c:v>-0.22142500000000001</c:v>
                </c:pt>
                <c:pt idx="3866">
                  <c:v>-0.22042700000000001</c:v>
                </c:pt>
                <c:pt idx="3867">
                  <c:v>-0.21943699999999999</c:v>
                </c:pt>
                <c:pt idx="3868">
                  <c:v>-0.21843800000000002</c:v>
                </c:pt>
                <c:pt idx="3869">
                  <c:v>-0.21743499999999999</c:v>
                </c:pt>
                <c:pt idx="3870">
                  <c:v>-0.216418</c:v>
                </c:pt>
                <c:pt idx="3871">
                  <c:v>-0.21541700000000003</c:v>
                </c:pt>
                <c:pt idx="3872">
                  <c:v>-0.21445</c:v>
                </c:pt>
                <c:pt idx="3873">
                  <c:v>-0.21344600000000002</c:v>
                </c:pt>
                <c:pt idx="3874">
                  <c:v>-0.21243699999999999</c:v>
                </c:pt>
                <c:pt idx="3875">
                  <c:v>-0.21143699999999999</c:v>
                </c:pt>
                <c:pt idx="3876">
                  <c:v>-0.21043000000000001</c:v>
                </c:pt>
                <c:pt idx="3877">
                  <c:v>-0.20943500000000001</c:v>
                </c:pt>
                <c:pt idx="3878">
                  <c:v>-0.20843500000000001</c:v>
                </c:pt>
                <c:pt idx="3879">
                  <c:v>-0.20742100000000002</c:v>
                </c:pt>
                <c:pt idx="3880">
                  <c:v>-0.20642100000000002</c:v>
                </c:pt>
                <c:pt idx="3881">
                  <c:v>-0.20543500000000001</c:v>
                </c:pt>
                <c:pt idx="3882">
                  <c:v>-0.20445400000000002</c:v>
                </c:pt>
                <c:pt idx="3883">
                  <c:v>-0.203457</c:v>
                </c:pt>
                <c:pt idx="3884">
                  <c:v>-0.20242500000000002</c:v>
                </c:pt>
                <c:pt idx="3885">
                  <c:v>-0.201431</c:v>
                </c:pt>
                <c:pt idx="3886">
                  <c:v>-0.20043800000000001</c:v>
                </c:pt>
                <c:pt idx="3887">
                  <c:v>-0.19944260000000003</c:v>
                </c:pt>
                <c:pt idx="3888">
                  <c:v>-0.19841999999999999</c:v>
                </c:pt>
                <c:pt idx="3889">
                  <c:v>-0.19741720000000001</c:v>
                </c:pt>
                <c:pt idx="3890">
                  <c:v>-0.19642720000000002</c:v>
                </c:pt>
                <c:pt idx="3891">
                  <c:v>-0.19543160000000001</c:v>
                </c:pt>
                <c:pt idx="3892">
                  <c:v>-0.19444149999999999</c:v>
                </c:pt>
                <c:pt idx="3893">
                  <c:v>-0.19342029999999999</c:v>
                </c:pt>
                <c:pt idx="3894">
                  <c:v>-0.19243690000000002</c:v>
                </c:pt>
                <c:pt idx="3895">
                  <c:v>-0.19141150000000001</c:v>
                </c:pt>
                <c:pt idx="3896">
                  <c:v>-0.19042590000000001</c:v>
                </c:pt>
                <c:pt idx="3897">
                  <c:v>-0.18942410000000001</c:v>
                </c:pt>
                <c:pt idx="3898">
                  <c:v>-0.18842639999999999</c:v>
                </c:pt>
                <c:pt idx="3899">
                  <c:v>-0.18744359999999999</c:v>
                </c:pt>
                <c:pt idx="3900">
                  <c:v>-0.18642259999999999</c:v>
                </c:pt>
                <c:pt idx="3901">
                  <c:v>-0.1854326</c:v>
                </c:pt>
                <c:pt idx="3902">
                  <c:v>-0.18443370000000001</c:v>
                </c:pt>
                <c:pt idx="3903">
                  <c:v>-0.18343209999999999</c:v>
                </c:pt>
                <c:pt idx="3904">
                  <c:v>-0.18242340000000001</c:v>
                </c:pt>
                <c:pt idx="3905">
                  <c:v>-0.18141790000000002</c:v>
                </c:pt>
                <c:pt idx="3906">
                  <c:v>-0.18043890000000001</c:v>
                </c:pt>
                <c:pt idx="3907">
                  <c:v>-0.1794182</c:v>
                </c:pt>
                <c:pt idx="3908">
                  <c:v>-0.17842440000000001</c:v>
                </c:pt>
                <c:pt idx="3909">
                  <c:v>-0.177421</c:v>
                </c:pt>
                <c:pt idx="3910">
                  <c:v>-0.17642930000000001</c:v>
                </c:pt>
                <c:pt idx="3911">
                  <c:v>-0.175431</c:v>
                </c:pt>
                <c:pt idx="3912">
                  <c:v>-0.17443249999999999</c:v>
                </c:pt>
                <c:pt idx="3913">
                  <c:v>-0.1734311</c:v>
                </c:pt>
                <c:pt idx="3914">
                  <c:v>-0.17244000000000001</c:v>
                </c:pt>
                <c:pt idx="3915">
                  <c:v>-0.17143829999999999</c:v>
                </c:pt>
                <c:pt idx="3916">
                  <c:v>-0.17043560000000002</c:v>
                </c:pt>
                <c:pt idx="3917">
                  <c:v>-0.16945350000000001</c:v>
                </c:pt>
                <c:pt idx="3918">
                  <c:v>-0.16842970000000002</c:v>
                </c:pt>
                <c:pt idx="3919">
                  <c:v>-0.16742760000000001</c:v>
                </c:pt>
                <c:pt idx="3920">
                  <c:v>-0.16641130000000001</c:v>
                </c:pt>
                <c:pt idx="3921">
                  <c:v>-0.1654322</c:v>
                </c:pt>
                <c:pt idx="3922">
                  <c:v>-0.16443960000000002</c:v>
                </c:pt>
                <c:pt idx="3923">
                  <c:v>-0.16343450000000001</c:v>
                </c:pt>
                <c:pt idx="3924">
                  <c:v>-0.1624371</c:v>
                </c:pt>
                <c:pt idx="3925">
                  <c:v>-0.16143840000000001</c:v>
                </c:pt>
                <c:pt idx="3926">
                  <c:v>-0.16043930000000001</c:v>
                </c:pt>
                <c:pt idx="3927">
                  <c:v>-0.1594296</c:v>
                </c:pt>
                <c:pt idx="3928">
                  <c:v>-0.1584334</c:v>
                </c:pt>
                <c:pt idx="3929">
                  <c:v>-0.15742830000000002</c:v>
                </c:pt>
                <c:pt idx="3930">
                  <c:v>-0.1564381</c:v>
                </c:pt>
                <c:pt idx="3931">
                  <c:v>-0.15543100000000001</c:v>
                </c:pt>
                <c:pt idx="3932">
                  <c:v>-0.1544422</c:v>
                </c:pt>
                <c:pt idx="3933">
                  <c:v>-0.15344479999999999</c:v>
                </c:pt>
                <c:pt idx="3934">
                  <c:v>-0.15243190000000001</c:v>
                </c:pt>
                <c:pt idx="3935">
                  <c:v>-0.1514326</c:v>
                </c:pt>
                <c:pt idx="3936">
                  <c:v>-0.150419</c:v>
                </c:pt>
                <c:pt idx="3937">
                  <c:v>-0.14942220000000001</c:v>
                </c:pt>
                <c:pt idx="3938">
                  <c:v>-0.14842949999999999</c:v>
                </c:pt>
                <c:pt idx="3939">
                  <c:v>-0.14742379999999999</c:v>
                </c:pt>
                <c:pt idx="3940">
                  <c:v>-0.14643440000000002</c:v>
                </c:pt>
                <c:pt idx="3941">
                  <c:v>-0.14543990000000001</c:v>
                </c:pt>
                <c:pt idx="3942">
                  <c:v>-0.1444474</c:v>
                </c:pt>
                <c:pt idx="3943">
                  <c:v>-0.14342300000000002</c:v>
                </c:pt>
                <c:pt idx="3944">
                  <c:v>-0.14243320000000001</c:v>
                </c:pt>
                <c:pt idx="3945">
                  <c:v>-0.1414417</c:v>
                </c:pt>
                <c:pt idx="3946">
                  <c:v>-0.14043730000000001</c:v>
                </c:pt>
                <c:pt idx="3947">
                  <c:v>-0.139428</c:v>
                </c:pt>
                <c:pt idx="3948">
                  <c:v>-0.13842779999999999</c:v>
                </c:pt>
                <c:pt idx="3949">
                  <c:v>-0.1374319</c:v>
                </c:pt>
                <c:pt idx="3950">
                  <c:v>-0.13644820000000002</c:v>
                </c:pt>
                <c:pt idx="3951">
                  <c:v>-0.13544719999999999</c:v>
                </c:pt>
                <c:pt idx="3952">
                  <c:v>-0.13444430000000002</c:v>
                </c:pt>
                <c:pt idx="3953">
                  <c:v>-0.13343389999999999</c:v>
                </c:pt>
                <c:pt idx="3954">
                  <c:v>-0.1324428</c:v>
                </c:pt>
                <c:pt idx="3955">
                  <c:v>-0.13143630000000001</c:v>
                </c:pt>
                <c:pt idx="3956">
                  <c:v>-0.1304391</c:v>
                </c:pt>
                <c:pt idx="3957">
                  <c:v>-0.12945899999999999</c:v>
                </c:pt>
                <c:pt idx="3958">
                  <c:v>-0.12844130000000001</c:v>
                </c:pt>
                <c:pt idx="3959">
                  <c:v>-0.1274477</c:v>
                </c:pt>
                <c:pt idx="3960">
                  <c:v>-0.12645000000000001</c:v>
                </c:pt>
                <c:pt idx="3961">
                  <c:v>-0.12545430000000002</c:v>
                </c:pt>
                <c:pt idx="3962">
                  <c:v>-0.12443760000000001</c:v>
                </c:pt>
                <c:pt idx="3963">
                  <c:v>-0.12343860000000001</c:v>
                </c:pt>
                <c:pt idx="3964">
                  <c:v>-0.12243190000000001</c:v>
                </c:pt>
                <c:pt idx="3965">
                  <c:v>-0.121465</c:v>
                </c:pt>
                <c:pt idx="3966">
                  <c:v>-0.12044590000000001</c:v>
                </c:pt>
                <c:pt idx="3967">
                  <c:v>-0.11943960000000001</c:v>
                </c:pt>
                <c:pt idx="3968">
                  <c:v>-0.1184316</c:v>
                </c:pt>
                <c:pt idx="3969">
                  <c:v>-0.1174467</c:v>
                </c:pt>
                <c:pt idx="3970">
                  <c:v>-0.11645090000000001</c:v>
                </c:pt>
                <c:pt idx="3971">
                  <c:v>-0.1154597</c:v>
                </c:pt>
                <c:pt idx="3972">
                  <c:v>-0.1144607</c:v>
                </c:pt>
                <c:pt idx="3973">
                  <c:v>-0.11346310000000001</c:v>
                </c:pt>
                <c:pt idx="3974">
                  <c:v>-0.1124513</c:v>
                </c:pt>
                <c:pt idx="3975">
                  <c:v>-0.11144850000000001</c:v>
                </c:pt>
                <c:pt idx="3976">
                  <c:v>-0.1104517</c:v>
                </c:pt>
                <c:pt idx="3977">
                  <c:v>-0.10945113000000001</c:v>
                </c:pt>
                <c:pt idx="3978">
                  <c:v>-0.10844819</c:v>
                </c:pt>
                <c:pt idx="3979">
                  <c:v>-0.10745564000000001</c:v>
                </c:pt>
                <c:pt idx="3980">
                  <c:v>-0.10644888000000001</c:v>
                </c:pt>
                <c:pt idx="3981">
                  <c:v>-0.10545612</c:v>
                </c:pt>
                <c:pt idx="3982">
                  <c:v>-0.10445085000000001</c:v>
                </c:pt>
                <c:pt idx="3983">
                  <c:v>-0.10345067000000001</c:v>
                </c:pt>
                <c:pt idx="3984">
                  <c:v>-0.10244645000000001</c:v>
                </c:pt>
                <c:pt idx="3985">
                  <c:v>-0.10146726</c:v>
                </c:pt>
                <c:pt idx="3986">
                  <c:v>-0.10044354000000001</c:v>
                </c:pt>
                <c:pt idx="3987">
                  <c:v>-9.9850980000000006E-2</c:v>
                </c:pt>
                <c:pt idx="3988">
                  <c:v>-9.9684918000000011E-2</c:v>
                </c:pt>
                <c:pt idx="3989">
                  <c:v>-9.9639109000000003E-2</c:v>
                </c:pt>
                <c:pt idx="3990">
                  <c:v>-0.10014598700000001</c:v>
                </c:pt>
                <c:pt idx="3991">
                  <c:v>-0.10115020000000001</c:v>
                </c:pt>
                <c:pt idx="3992">
                  <c:v>-0.10215250000000001</c:v>
                </c:pt>
                <c:pt idx="3993">
                  <c:v>-0.10314569000000001</c:v>
                </c:pt>
                <c:pt idx="3994">
                  <c:v>-0.10415011</c:v>
                </c:pt>
                <c:pt idx="3995">
                  <c:v>-0.10514372000000001</c:v>
                </c:pt>
                <c:pt idx="3996">
                  <c:v>-0.106156</c:v>
                </c:pt>
                <c:pt idx="3997">
                  <c:v>-0.10716021000000001</c:v>
                </c:pt>
                <c:pt idx="3998">
                  <c:v>-0.10815361000000001</c:v>
                </c:pt>
                <c:pt idx="3999">
                  <c:v>-0.10913661000000001</c:v>
                </c:pt>
                <c:pt idx="4000">
                  <c:v>-0.1101429</c:v>
                </c:pt>
                <c:pt idx="4001">
                  <c:v>-0.11115800000000001</c:v>
                </c:pt>
                <c:pt idx="4002">
                  <c:v>-0.11215410000000001</c:v>
                </c:pt>
                <c:pt idx="4003">
                  <c:v>-0.11313520000000001</c:v>
                </c:pt>
                <c:pt idx="4004">
                  <c:v>-0.11414750000000001</c:v>
                </c:pt>
                <c:pt idx="4005">
                  <c:v>-0.1151625</c:v>
                </c:pt>
                <c:pt idx="4006">
                  <c:v>-0.1161538</c:v>
                </c:pt>
                <c:pt idx="4007">
                  <c:v>-0.1171629</c:v>
                </c:pt>
                <c:pt idx="4008">
                  <c:v>-0.1181461</c:v>
                </c:pt>
                <c:pt idx="4009">
                  <c:v>-0.11913480000000001</c:v>
                </c:pt>
                <c:pt idx="4010">
                  <c:v>-0.1201344</c:v>
                </c:pt>
                <c:pt idx="4011">
                  <c:v>-0.12114330000000001</c:v>
                </c:pt>
                <c:pt idx="4012">
                  <c:v>-0.12214130000000001</c:v>
                </c:pt>
                <c:pt idx="4013">
                  <c:v>-0.12313600000000001</c:v>
                </c:pt>
                <c:pt idx="4014">
                  <c:v>-0.1241309</c:v>
                </c:pt>
                <c:pt idx="4015">
                  <c:v>-0.1251353</c:v>
                </c:pt>
                <c:pt idx="4016">
                  <c:v>-0.12613460000000001</c:v>
                </c:pt>
                <c:pt idx="4017">
                  <c:v>-0.12713060000000001</c:v>
                </c:pt>
                <c:pt idx="4018">
                  <c:v>-0.1281378</c:v>
                </c:pt>
                <c:pt idx="4019">
                  <c:v>-0.12914920000000002</c:v>
                </c:pt>
                <c:pt idx="4020">
                  <c:v>-0.13014770000000001</c:v>
                </c:pt>
                <c:pt idx="4021">
                  <c:v>-0.13114530000000002</c:v>
                </c:pt>
                <c:pt idx="4022">
                  <c:v>-0.1321466</c:v>
                </c:pt>
                <c:pt idx="4023">
                  <c:v>-0.1331514</c:v>
                </c:pt>
                <c:pt idx="4024">
                  <c:v>-0.13415350000000001</c:v>
                </c:pt>
                <c:pt idx="4025">
                  <c:v>-0.13513420000000001</c:v>
                </c:pt>
                <c:pt idx="4026">
                  <c:v>-0.1361388</c:v>
                </c:pt>
                <c:pt idx="4027">
                  <c:v>-0.1371589</c:v>
                </c:pt>
                <c:pt idx="4028">
                  <c:v>-0.1381396</c:v>
                </c:pt>
                <c:pt idx="4029">
                  <c:v>-0.1391339</c:v>
                </c:pt>
                <c:pt idx="4030">
                  <c:v>-0.1401203</c:v>
                </c:pt>
                <c:pt idx="4031">
                  <c:v>-0.14113819999999999</c:v>
                </c:pt>
                <c:pt idx="4032">
                  <c:v>-0.14211760000000001</c:v>
                </c:pt>
                <c:pt idx="4033">
                  <c:v>-0.1431134</c:v>
                </c:pt>
                <c:pt idx="4034">
                  <c:v>-0.14413310000000001</c:v>
                </c:pt>
                <c:pt idx="4035">
                  <c:v>-0.14512269999999999</c:v>
                </c:pt>
                <c:pt idx="4036">
                  <c:v>-0.14613130000000002</c:v>
                </c:pt>
                <c:pt idx="4037">
                  <c:v>-0.1471402</c:v>
                </c:pt>
                <c:pt idx="4038">
                  <c:v>-0.14812259999999999</c:v>
                </c:pt>
                <c:pt idx="4039">
                  <c:v>-0.1491162</c:v>
                </c:pt>
                <c:pt idx="4040">
                  <c:v>-0.1501287</c:v>
                </c:pt>
                <c:pt idx="4041">
                  <c:v>-0.1511295</c:v>
                </c:pt>
                <c:pt idx="4042">
                  <c:v>-0.1521295</c:v>
                </c:pt>
                <c:pt idx="4043">
                  <c:v>-0.1531161</c:v>
                </c:pt>
                <c:pt idx="4044">
                  <c:v>-0.15413979999999999</c:v>
                </c:pt>
                <c:pt idx="4045">
                  <c:v>-0.15512980000000001</c:v>
                </c:pt>
                <c:pt idx="4046">
                  <c:v>-0.15611560000000002</c:v>
                </c:pt>
                <c:pt idx="4047">
                  <c:v>-0.1571091</c:v>
                </c:pt>
                <c:pt idx="4048">
                  <c:v>-0.1581081</c:v>
                </c:pt>
                <c:pt idx="4049">
                  <c:v>-0.15911700000000001</c:v>
                </c:pt>
                <c:pt idx="4050">
                  <c:v>-0.16013070000000001</c:v>
                </c:pt>
                <c:pt idx="4051">
                  <c:v>-0.16111600000000001</c:v>
                </c:pt>
                <c:pt idx="4052">
                  <c:v>-0.16211410000000001</c:v>
                </c:pt>
                <c:pt idx="4053">
                  <c:v>-0.16310560000000002</c:v>
                </c:pt>
                <c:pt idx="4054">
                  <c:v>-0.1641319</c:v>
                </c:pt>
                <c:pt idx="4055">
                  <c:v>-0.16512850000000001</c:v>
                </c:pt>
                <c:pt idx="4056">
                  <c:v>-0.16611320000000002</c:v>
                </c:pt>
                <c:pt idx="4057">
                  <c:v>-0.1671108</c:v>
                </c:pt>
                <c:pt idx="4058">
                  <c:v>-0.16810910000000001</c:v>
                </c:pt>
                <c:pt idx="4059">
                  <c:v>-0.1691086</c:v>
                </c:pt>
                <c:pt idx="4060">
                  <c:v>-0.17011180000000001</c:v>
                </c:pt>
                <c:pt idx="4061">
                  <c:v>-0.1711194</c:v>
                </c:pt>
                <c:pt idx="4062">
                  <c:v>-0.17210829999999999</c:v>
                </c:pt>
                <c:pt idx="4063">
                  <c:v>-0.17311460000000001</c:v>
                </c:pt>
                <c:pt idx="4064">
                  <c:v>-0.17410210000000001</c:v>
                </c:pt>
                <c:pt idx="4065">
                  <c:v>-0.17513090000000001</c:v>
                </c:pt>
                <c:pt idx="4066">
                  <c:v>-0.1761173</c:v>
                </c:pt>
                <c:pt idx="4067">
                  <c:v>-0.17712260000000002</c:v>
                </c:pt>
                <c:pt idx="4068">
                  <c:v>-0.1781124</c:v>
                </c:pt>
                <c:pt idx="4069">
                  <c:v>-0.17912719999999999</c:v>
                </c:pt>
                <c:pt idx="4070">
                  <c:v>-0.18011740000000001</c:v>
                </c:pt>
                <c:pt idx="4071">
                  <c:v>-0.18110380000000001</c:v>
                </c:pt>
                <c:pt idx="4072">
                  <c:v>-0.18211759999999999</c:v>
                </c:pt>
                <c:pt idx="4073">
                  <c:v>-0.18310779999999999</c:v>
                </c:pt>
                <c:pt idx="4074">
                  <c:v>-0.18411260000000002</c:v>
                </c:pt>
                <c:pt idx="4075">
                  <c:v>-0.1851198</c:v>
                </c:pt>
                <c:pt idx="4076">
                  <c:v>-0.186117</c:v>
                </c:pt>
                <c:pt idx="4077">
                  <c:v>-0.187113</c:v>
                </c:pt>
                <c:pt idx="4078">
                  <c:v>-0.18811320000000001</c:v>
                </c:pt>
                <c:pt idx="4079">
                  <c:v>-0.1891063</c:v>
                </c:pt>
                <c:pt idx="4080">
                  <c:v>-0.19011539999999999</c:v>
                </c:pt>
                <c:pt idx="4081">
                  <c:v>-0.19111270000000002</c:v>
                </c:pt>
                <c:pt idx="4082">
                  <c:v>-0.19212390000000001</c:v>
                </c:pt>
                <c:pt idx="4083">
                  <c:v>-0.1930897</c:v>
                </c:pt>
                <c:pt idx="4084">
                  <c:v>-0.19411790000000001</c:v>
                </c:pt>
                <c:pt idx="4085">
                  <c:v>-0.19511250000000002</c:v>
                </c:pt>
                <c:pt idx="4086">
                  <c:v>-0.1960983</c:v>
                </c:pt>
                <c:pt idx="4087">
                  <c:v>-0.19712030000000003</c:v>
                </c:pt>
                <c:pt idx="4088">
                  <c:v>-0.1981224</c:v>
                </c:pt>
                <c:pt idx="4089">
                  <c:v>-0.19912679999999999</c:v>
                </c:pt>
                <c:pt idx="4090">
                  <c:v>-0.20011600000000002</c:v>
                </c:pt>
                <c:pt idx="4091">
                  <c:v>-0.20110900000000001</c:v>
                </c:pt>
                <c:pt idx="4092">
                  <c:v>-0.20211200000000001</c:v>
                </c:pt>
                <c:pt idx="4093">
                  <c:v>-0.20311699999999999</c:v>
                </c:pt>
                <c:pt idx="4094">
                  <c:v>-0.20411800000000002</c:v>
                </c:pt>
                <c:pt idx="4095">
                  <c:v>-0.20511299999999999</c:v>
                </c:pt>
                <c:pt idx="4096">
                  <c:v>-0.206121</c:v>
                </c:pt>
                <c:pt idx="4097">
                  <c:v>-0.20711299999999999</c:v>
                </c:pt>
                <c:pt idx="4098">
                  <c:v>-0.208117</c:v>
                </c:pt>
                <c:pt idx="4099">
                  <c:v>-0.20911600000000002</c:v>
                </c:pt>
                <c:pt idx="4100">
                  <c:v>-0.21011099999999999</c:v>
                </c:pt>
                <c:pt idx="4101">
                  <c:v>-0.211121</c:v>
                </c:pt>
                <c:pt idx="4102">
                  <c:v>-0.21210000000000001</c:v>
                </c:pt>
                <c:pt idx="4103">
                  <c:v>-0.213116</c:v>
                </c:pt>
                <c:pt idx="4104">
                  <c:v>-0.21412300000000001</c:v>
                </c:pt>
                <c:pt idx="4105">
                  <c:v>-0.215119</c:v>
                </c:pt>
                <c:pt idx="4106">
                  <c:v>-0.216116</c:v>
                </c:pt>
                <c:pt idx="4107">
                  <c:v>-0.21712500000000001</c:v>
                </c:pt>
                <c:pt idx="4108">
                  <c:v>-0.21811000000000003</c:v>
                </c:pt>
                <c:pt idx="4109">
                  <c:v>-0.21913100000000002</c:v>
                </c:pt>
                <c:pt idx="4110">
                  <c:v>-0.220113</c:v>
                </c:pt>
                <c:pt idx="4111">
                  <c:v>-0.22111500000000001</c:v>
                </c:pt>
                <c:pt idx="4112">
                  <c:v>-0.22211900000000001</c:v>
                </c:pt>
                <c:pt idx="4113">
                  <c:v>-0.22312100000000001</c:v>
                </c:pt>
                <c:pt idx="4114">
                  <c:v>-0.22412900000000002</c:v>
                </c:pt>
                <c:pt idx="4115">
                  <c:v>-0.22512200000000002</c:v>
                </c:pt>
                <c:pt idx="4116">
                  <c:v>-0.226106</c:v>
                </c:pt>
                <c:pt idx="4117">
                  <c:v>-0.227132</c:v>
                </c:pt>
                <c:pt idx="4118">
                  <c:v>-0.22812499999999999</c:v>
                </c:pt>
                <c:pt idx="4119">
                  <c:v>-0.22911900000000002</c:v>
                </c:pt>
                <c:pt idx="4120">
                  <c:v>-0.230106</c:v>
                </c:pt>
                <c:pt idx="4121">
                  <c:v>-0.23110700000000001</c:v>
                </c:pt>
                <c:pt idx="4122">
                  <c:v>-0.23211000000000001</c:v>
                </c:pt>
                <c:pt idx="4123">
                  <c:v>-0.23310900000000001</c:v>
                </c:pt>
                <c:pt idx="4124">
                  <c:v>-0.23410300000000001</c:v>
                </c:pt>
                <c:pt idx="4125">
                  <c:v>-0.23511100000000001</c:v>
                </c:pt>
                <c:pt idx="4126">
                  <c:v>-0.23612</c:v>
                </c:pt>
                <c:pt idx="4127">
                  <c:v>-0.23710900000000001</c:v>
                </c:pt>
                <c:pt idx="4128">
                  <c:v>-0.23811000000000002</c:v>
                </c:pt>
                <c:pt idx="4129">
                  <c:v>-0.23910600000000001</c:v>
                </c:pt>
                <c:pt idx="4130">
                  <c:v>-0.24010500000000001</c:v>
                </c:pt>
                <c:pt idx="4131">
                  <c:v>-0.24111000000000002</c:v>
                </c:pt>
                <c:pt idx="4132">
                  <c:v>-0.24212900000000001</c:v>
                </c:pt>
                <c:pt idx="4133">
                  <c:v>-0.24312300000000001</c:v>
                </c:pt>
                <c:pt idx="4134">
                  <c:v>-0.24410200000000001</c:v>
                </c:pt>
                <c:pt idx="4135">
                  <c:v>-0.24509700000000001</c:v>
                </c:pt>
                <c:pt idx="4136">
                  <c:v>-0.24610899999999999</c:v>
                </c:pt>
                <c:pt idx="4137">
                  <c:v>-0.24709200000000001</c:v>
                </c:pt>
                <c:pt idx="4138">
                  <c:v>-0.248117</c:v>
                </c:pt>
                <c:pt idx="4139">
                  <c:v>-0.24910499999999999</c:v>
                </c:pt>
                <c:pt idx="4140">
                  <c:v>-0.250108</c:v>
                </c:pt>
                <c:pt idx="4141">
                  <c:v>-0.25111099999999997</c:v>
                </c:pt>
                <c:pt idx="4142">
                  <c:v>-0.25210199999999999</c:v>
                </c:pt>
                <c:pt idx="4143">
                  <c:v>-0.25310199999999999</c:v>
                </c:pt>
                <c:pt idx="4144">
                  <c:v>-0.25409000000000004</c:v>
                </c:pt>
                <c:pt idx="4145">
                  <c:v>-0.25511</c:v>
                </c:pt>
                <c:pt idx="4146">
                  <c:v>-0.25611300000000004</c:v>
                </c:pt>
                <c:pt idx="4147">
                  <c:v>-0.25710500000000003</c:v>
                </c:pt>
                <c:pt idx="4148">
                  <c:v>-0.258102</c:v>
                </c:pt>
                <c:pt idx="4149">
                  <c:v>-0.25909499999999996</c:v>
                </c:pt>
                <c:pt idx="4150">
                  <c:v>-0.26009700000000002</c:v>
                </c:pt>
                <c:pt idx="4151">
                  <c:v>-0.26110699999999998</c:v>
                </c:pt>
                <c:pt idx="4152">
                  <c:v>-0.26210699999999998</c:v>
                </c:pt>
                <c:pt idx="4153">
                  <c:v>-0.26311000000000001</c:v>
                </c:pt>
                <c:pt idx="4154">
                  <c:v>-0.26409099999999996</c:v>
                </c:pt>
                <c:pt idx="4155">
                  <c:v>-0.26509300000000002</c:v>
                </c:pt>
                <c:pt idx="4156">
                  <c:v>-0.26610200000000001</c:v>
                </c:pt>
                <c:pt idx="4157">
                  <c:v>-0.267092</c:v>
                </c:pt>
                <c:pt idx="4158">
                  <c:v>-0.26811099999999999</c:v>
                </c:pt>
                <c:pt idx="4159">
                  <c:v>-0.26908100000000001</c:v>
                </c:pt>
                <c:pt idx="4160">
                  <c:v>-0.27048700000000003</c:v>
                </c:pt>
                <c:pt idx="4161">
                  <c:v>-0.271839</c:v>
                </c:pt>
                <c:pt idx="4162">
                  <c:v>-0.272845</c:v>
                </c:pt>
                <c:pt idx="4163">
                  <c:v>-0.27382899999999999</c:v>
                </c:pt>
                <c:pt idx="4164">
                  <c:v>-0.274835</c:v>
                </c:pt>
                <c:pt idx="4165">
                  <c:v>-0.275843</c:v>
                </c:pt>
                <c:pt idx="4166">
                  <c:v>-0.27681299999999998</c:v>
                </c:pt>
                <c:pt idx="4167">
                  <c:v>-0.27784399999999998</c:v>
                </c:pt>
                <c:pt idx="4168">
                  <c:v>-0.27883000000000002</c:v>
                </c:pt>
                <c:pt idx="4169">
                  <c:v>-0.27982000000000001</c:v>
                </c:pt>
                <c:pt idx="4170">
                  <c:v>-0.28081699999999998</c:v>
                </c:pt>
                <c:pt idx="4171">
                  <c:v>-0.28181400000000001</c:v>
                </c:pt>
                <c:pt idx="4172">
                  <c:v>-0.28281900000000004</c:v>
                </c:pt>
                <c:pt idx="4173">
                  <c:v>-0.28381299999999998</c:v>
                </c:pt>
                <c:pt idx="4174">
                  <c:v>-0.28482000000000002</c:v>
                </c:pt>
                <c:pt idx="4175">
                  <c:v>-0.28581100000000004</c:v>
                </c:pt>
                <c:pt idx="4176">
                  <c:v>-0.28682200000000002</c:v>
                </c:pt>
                <c:pt idx="4177">
                  <c:v>-0.28781000000000001</c:v>
                </c:pt>
                <c:pt idx="4178">
                  <c:v>-0.28880700000000004</c:v>
                </c:pt>
                <c:pt idx="4179">
                  <c:v>-0.28981999999999997</c:v>
                </c:pt>
                <c:pt idx="4180">
                  <c:v>-0.29083100000000001</c:v>
                </c:pt>
                <c:pt idx="4181">
                  <c:v>-0.29181100000000004</c:v>
                </c:pt>
                <c:pt idx="4182">
                  <c:v>-0.29281599999999997</c:v>
                </c:pt>
                <c:pt idx="4183">
                  <c:v>-0.293798</c:v>
                </c:pt>
                <c:pt idx="4184">
                  <c:v>-0.294819</c:v>
                </c:pt>
                <c:pt idx="4185">
                  <c:v>-0.29581100000000005</c:v>
                </c:pt>
                <c:pt idx="4186">
                  <c:v>-0.29681299999999999</c:v>
                </c:pt>
                <c:pt idx="4187">
                  <c:v>-0.29780600000000002</c:v>
                </c:pt>
                <c:pt idx="4188">
                  <c:v>-0.29881099999999999</c:v>
                </c:pt>
                <c:pt idx="4189">
                  <c:v>-0.29981599999999997</c:v>
                </c:pt>
                <c:pt idx="4190">
                  <c:v>-0.30081400000000003</c:v>
                </c:pt>
                <c:pt idx="4191">
                  <c:v>-0.30181199999999997</c:v>
                </c:pt>
                <c:pt idx="4192">
                  <c:v>-0.302813</c:v>
                </c:pt>
                <c:pt idx="4193">
                  <c:v>-0.30379299999999998</c:v>
                </c:pt>
                <c:pt idx="4194">
                  <c:v>-0.30480000000000002</c:v>
                </c:pt>
                <c:pt idx="4195">
                  <c:v>-0.30580099999999999</c:v>
                </c:pt>
                <c:pt idx="4196">
                  <c:v>-0.30681400000000003</c:v>
                </c:pt>
                <c:pt idx="4197">
                  <c:v>-0.30779200000000001</c:v>
                </c:pt>
                <c:pt idx="4198">
                  <c:v>-0.30879100000000004</c:v>
                </c:pt>
                <c:pt idx="4199">
                  <c:v>-0.30978700000000003</c:v>
                </c:pt>
                <c:pt idx="4200">
                  <c:v>-0.31079100000000004</c:v>
                </c:pt>
                <c:pt idx="4201">
                  <c:v>-0.31179400000000002</c:v>
                </c:pt>
                <c:pt idx="4202">
                  <c:v>-0.31279200000000001</c:v>
                </c:pt>
                <c:pt idx="4203">
                  <c:v>-0.31379699999999999</c:v>
                </c:pt>
                <c:pt idx="4204">
                  <c:v>-0.31479299999999999</c:v>
                </c:pt>
                <c:pt idx="4205">
                  <c:v>-0.31580799999999998</c:v>
                </c:pt>
                <c:pt idx="4206">
                  <c:v>-0.31679599999999997</c:v>
                </c:pt>
                <c:pt idx="4207">
                  <c:v>-0.31778700000000004</c:v>
                </c:pt>
                <c:pt idx="4208">
                  <c:v>-0.31879400000000002</c:v>
                </c:pt>
                <c:pt idx="4209">
                  <c:v>-0.31979999999999997</c:v>
                </c:pt>
                <c:pt idx="4210">
                  <c:v>-0.32079099999999999</c:v>
                </c:pt>
                <c:pt idx="4211">
                  <c:v>-0.321793</c:v>
                </c:pt>
                <c:pt idx="4212">
                  <c:v>-0.322772</c:v>
                </c:pt>
                <c:pt idx="4213">
                  <c:v>-0.32379400000000003</c:v>
                </c:pt>
                <c:pt idx="4214">
                  <c:v>-0.32478400000000002</c:v>
                </c:pt>
                <c:pt idx="4215">
                  <c:v>-0.32580100000000001</c:v>
                </c:pt>
                <c:pt idx="4216">
                  <c:v>-0.32680399999999998</c:v>
                </c:pt>
                <c:pt idx="4217">
                  <c:v>-0.32778499999999999</c:v>
                </c:pt>
                <c:pt idx="4218">
                  <c:v>-0.32880200000000004</c:v>
                </c:pt>
                <c:pt idx="4219">
                  <c:v>-0.329793</c:v>
                </c:pt>
                <c:pt idx="4220">
                  <c:v>-0.33080300000000001</c:v>
                </c:pt>
                <c:pt idx="4221">
                  <c:v>-0.33181099999999997</c:v>
                </c:pt>
                <c:pt idx="4222">
                  <c:v>-0.332785</c:v>
                </c:pt>
                <c:pt idx="4223">
                  <c:v>-0.333789</c:v>
                </c:pt>
                <c:pt idx="4224">
                  <c:v>-0.33479599999999998</c:v>
                </c:pt>
                <c:pt idx="4225">
                  <c:v>-0.33580200000000004</c:v>
                </c:pt>
                <c:pt idx="4226">
                  <c:v>-0.33678200000000003</c:v>
                </c:pt>
                <c:pt idx="4227">
                  <c:v>-0.33779199999999998</c:v>
                </c:pt>
                <c:pt idx="4228">
                  <c:v>-0.33879300000000001</c:v>
                </c:pt>
                <c:pt idx="4229">
                  <c:v>-0.33978600000000003</c:v>
                </c:pt>
                <c:pt idx="4230">
                  <c:v>-0.34077999999999997</c:v>
                </c:pt>
                <c:pt idx="4231">
                  <c:v>-0.34178900000000001</c:v>
                </c:pt>
                <c:pt idx="4232">
                  <c:v>-0.34278900000000001</c:v>
                </c:pt>
                <c:pt idx="4233">
                  <c:v>-0.343775</c:v>
                </c:pt>
                <c:pt idx="4234">
                  <c:v>-0.34476800000000002</c:v>
                </c:pt>
                <c:pt idx="4235">
                  <c:v>-0.345775</c:v>
                </c:pt>
                <c:pt idx="4236">
                  <c:v>-0.346777</c:v>
                </c:pt>
                <c:pt idx="4237">
                  <c:v>-0.34778200000000004</c:v>
                </c:pt>
                <c:pt idx="4238">
                  <c:v>-0.34878600000000004</c:v>
                </c:pt>
                <c:pt idx="4239">
                  <c:v>-0.34977999999999998</c:v>
                </c:pt>
                <c:pt idx="4240">
                  <c:v>-0.35078799999999999</c:v>
                </c:pt>
                <c:pt idx="4241">
                  <c:v>-0.35177700000000001</c:v>
                </c:pt>
                <c:pt idx="4242">
                  <c:v>-0.35278799999999999</c:v>
                </c:pt>
                <c:pt idx="4243">
                  <c:v>-0.35377700000000001</c:v>
                </c:pt>
                <c:pt idx="4244">
                  <c:v>-0.35480100000000003</c:v>
                </c:pt>
                <c:pt idx="4245">
                  <c:v>-0.35580199999999995</c:v>
                </c:pt>
                <c:pt idx="4246">
                  <c:v>-0.35677599999999998</c:v>
                </c:pt>
                <c:pt idx="4247">
                  <c:v>-0.35777400000000004</c:v>
                </c:pt>
                <c:pt idx="4248">
                  <c:v>-0.35878500000000002</c:v>
                </c:pt>
                <c:pt idx="4249">
                  <c:v>-0.35979000000000005</c:v>
                </c:pt>
                <c:pt idx="4250">
                  <c:v>-0.36079099999999997</c:v>
                </c:pt>
                <c:pt idx="4251">
                  <c:v>-0.36176900000000001</c:v>
                </c:pt>
                <c:pt idx="4252">
                  <c:v>-0.362784</c:v>
                </c:pt>
                <c:pt idx="4253">
                  <c:v>-0.363784</c:v>
                </c:pt>
                <c:pt idx="4254">
                  <c:v>-0.36478900000000003</c:v>
                </c:pt>
                <c:pt idx="4255">
                  <c:v>-0.36578500000000003</c:v>
                </c:pt>
                <c:pt idx="4256">
                  <c:v>-0.36680500000000005</c:v>
                </c:pt>
                <c:pt idx="4257">
                  <c:v>-0.36779300000000004</c:v>
                </c:pt>
                <c:pt idx="4258">
                  <c:v>-0.36878299999999997</c:v>
                </c:pt>
                <c:pt idx="4259">
                  <c:v>-0.36978800000000001</c:v>
                </c:pt>
                <c:pt idx="4260">
                  <c:v>-0.37078699999999998</c:v>
                </c:pt>
                <c:pt idx="4261">
                  <c:v>-0.37178</c:v>
                </c:pt>
                <c:pt idx="4262">
                  <c:v>-0.37277400000000005</c:v>
                </c:pt>
                <c:pt idx="4263">
                  <c:v>-0.37377700000000003</c:v>
                </c:pt>
                <c:pt idx="4264">
                  <c:v>-0.37479600000000002</c:v>
                </c:pt>
                <c:pt idx="4265">
                  <c:v>-0.37577099999999997</c:v>
                </c:pt>
                <c:pt idx="4266">
                  <c:v>-0.37678999999999996</c:v>
                </c:pt>
                <c:pt idx="4267">
                  <c:v>-0.37778900000000004</c:v>
                </c:pt>
                <c:pt idx="4268">
                  <c:v>-0.37879799999999997</c:v>
                </c:pt>
                <c:pt idx="4269">
                  <c:v>-0.37977700000000003</c:v>
                </c:pt>
                <c:pt idx="4270">
                  <c:v>-0.38079300000000005</c:v>
                </c:pt>
                <c:pt idx="4271">
                  <c:v>-0.38177700000000003</c:v>
                </c:pt>
                <c:pt idx="4272">
                  <c:v>-0.38278800000000002</c:v>
                </c:pt>
                <c:pt idx="4273">
                  <c:v>-0.38377799999999995</c:v>
                </c:pt>
                <c:pt idx="4274">
                  <c:v>-0.38478699999999999</c:v>
                </c:pt>
                <c:pt idx="4275">
                  <c:v>-0.38576100000000002</c:v>
                </c:pt>
                <c:pt idx="4276">
                  <c:v>-0.38677300000000003</c:v>
                </c:pt>
                <c:pt idx="4277">
                  <c:v>-0.38777399999999995</c:v>
                </c:pt>
                <c:pt idx="4278">
                  <c:v>-0.38876500000000003</c:v>
                </c:pt>
                <c:pt idx="4279">
                  <c:v>-0.38976900000000003</c:v>
                </c:pt>
                <c:pt idx="4280">
                  <c:v>-0.39077899999999999</c:v>
                </c:pt>
                <c:pt idx="4281">
                  <c:v>-0.391791</c:v>
                </c:pt>
                <c:pt idx="4282">
                  <c:v>-0.39278900000000005</c:v>
                </c:pt>
                <c:pt idx="4283">
                  <c:v>-0.39378999999999997</c:v>
                </c:pt>
                <c:pt idx="4284">
                  <c:v>-0.39477700000000004</c:v>
                </c:pt>
                <c:pt idx="4285">
                  <c:v>-0.39576999999999996</c:v>
                </c:pt>
                <c:pt idx="4286">
                  <c:v>-0.39677899999999999</c:v>
                </c:pt>
                <c:pt idx="4287">
                  <c:v>-0.39776699999999998</c:v>
                </c:pt>
                <c:pt idx="4288">
                  <c:v>-0.39875499999999997</c:v>
                </c:pt>
                <c:pt idx="4289">
                  <c:v>-0.39976400000000001</c:v>
                </c:pt>
                <c:pt idx="4290">
                  <c:v>-0.40075800000000006</c:v>
                </c:pt>
                <c:pt idx="4291">
                  <c:v>-0.40176999999999996</c:v>
                </c:pt>
                <c:pt idx="4292">
                  <c:v>-0.40276999999999996</c:v>
                </c:pt>
                <c:pt idx="4293">
                  <c:v>-0.40377700000000005</c:v>
                </c:pt>
                <c:pt idx="4294">
                  <c:v>-0.40479100000000001</c:v>
                </c:pt>
                <c:pt idx="4295">
                  <c:v>-0.40576199999999996</c:v>
                </c:pt>
                <c:pt idx="4296">
                  <c:v>-0.40677399999999997</c:v>
                </c:pt>
                <c:pt idx="4297">
                  <c:v>-0.40777600000000003</c:v>
                </c:pt>
                <c:pt idx="4298">
                  <c:v>-0.40876299999999999</c:v>
                </c:pt>
                <c:pt idx="4299">
                  <c:v>-0.40977399999999997</c:v>
                </c:pt>
                <c:pt idx="4300">
                  <c:v>-0.41077700000000006</c:v>
                </c:pt>
                <c:pt idx="4301">
                  <c:v>-0.41176900000000005</c:v>
                </c:pt>
                <c:pt idx="4302">
                  <c:v>-0.41276900000000005</c:v>
                </c:pt>
                <c:pt idx="4303">
                  <c:v>-0.41376199999999996</c:v>
                </c:pt>
                <c:pt idx="4304">
                  <c:v>-0.41478800000000005</c:v>
                </c:pt>
                <c:pt idx="4305">
                  <c:v>-0.41577799999999998</c:v>
                </c:pt>
                <c:pt idx="4306">
                  <c:v>-0.41673899999999997</c:v>
                </c:pt>
                <c:pt idx="4307">
                  <c:v>-0.41776599999999997</c:v>
                </c:pt>
                <c:pt idx="4308">
                  <c:v>-0.41875399999999996</c:v>
                </c:pt>
                <c:pt idx="4309">
                  <c:v>-0.41976900000000006</c:v>
                </c:pt>
                <c:pt idx="4310">
                  <c:v>-0.42075899999999999</c:v>
                </c:pt>
                <c:pt idx="4311">
                  <c:v>-0.42176400000000003</c:v>
                </c:pt>
                <c:pt idx="4312">
                  <c:v>-0.42275399999999996</c:v>
                </c:pt>
                <c:pt idx="4313">
                  <c:v>-0.423763</c:v>
                </c:pt>
                <c:pt idx="4314">
                  <c:v>-0.42476599999999998</c:v>
                </c:pt>
                <c:pt idx="4315">
                  <c:v>-0.42575200000000002</c:v>
                </c:pt>
                <c:pt idx="4316">
                  <c:v>-0.42676500000000006</c:v>
                </c:pt>
                <c:pt idx="4317">
                  <c:v>-0.42776800000000004</c:v>
                </c:pt>
                <c:pt idx="4318">
                  <c:v>-0.42877799999999999</c:v>
                </c:pt>
                <c:pt idx="4319">
                  <c:v>-0.42978099999999997</c:v>
                </c:pt>
                <c:pt idx="4320">
                  <c:v>-0.43077600000000005</c:v>
                </c:pt>
                <c:pt idx="4321">
                  <c:v>-0.43174900000000005</c:v>
                </c:pt>
                <c:pt idx="4322">
                  <c:v>-0.43277200000000005</c:v>
                </c:pt>
                <c:pt idx="4323">
                  <c:v>-0.43376800000000004</c:v>
                </c:pt>
                <c:pt idx="4324">
                  <c:v>-0.43476099999999995</c:v>
                </c:pt>
                <c:pt idx="4325">
                  <c:v>-0.43575799999999998</c:v>
                </c:pt>
                <c:pt idx="4326">
                  <c:v>-0.43676199999999998</c:v>
                </c:pt>
                <c:pt idx="4327">
                  <c:v>-0.43776000000000004</c:v>
                </c:pt>
                <c:pt idx="4328">
                  <c:v>-0.43876599999999999</c:v>
                </c:pt>
                <c:pt idx="4329">
                  <c:v>-0.43974800000000003</c:v>
                </c:pt>
                <c:pt idx="4330">
                  <c:v>-0.44076400000000004</c:v>
                </c:pt>
                <c:pt idx="4331">
                  <c:v>-0.44176700000000002</c:v>
                </c:pt>
                <c:pt idx="4332">
                  <c:v>-0.44277200000000005</c:v>
                </c:pt>
                <c:pt idx="4333">
                  <c:v>-0.44377299999999997</c:v>
                </c:pt>
                <c:pt idx="4334">
                  <c:v>-0.44477600000000006</c:v>
                </c:pt>
                <c:pt idx="4335">
                  <c:v>-0.44575299999999995</c:v>
                </c:pt>
                <c:pt idx="4336">
                  <c:v>-0.44675299999999996</c:v>
                </c:pt>
                <c:pt idx="4337">
                  <c:v>-0.44775699999999996</c:v>
                </c:pt>
                <c:pt idx="4338">
                  <c:v>-0.44875399999999999</c:v>
                </c:pt>
                <c:pt idx="4339">
                  <c:v>-0.44976099999999997</c:v>
                </c:pt>
                <c:pt idx="4340">
                  <c:v>-0.450735</c:v>
                </c:pt>
                <c:pt idx="4341">
                  <c:v>-0.45175299999999996</c:v>
                </c:pt>
                <c:pt idx="4342">
                  <c:v>-0.45276400000000006</c:v>
                </c:pt>
                <c:pt idx="4343">
                  <c:v>-0.45376000000000005</c:v>
                </c:pt>
                <c:pt idx="4344">
                  <c:v>-0.45475500000000002</c:v>
                </c:pt>
                <c:pt idx="4345">
                  <c:v>-0.45577400000000001</c:v>
                </c:pt>
                <c:pt idx="4346">
                  <c:v>-0.45676300000000003</c:v>
                </c:pt>
                <c:pt idx="4347">
                  <c:v>-0.45774899999999996</c:v>
                </c:pt>
                <c:pt idx="4348">
                  <c:v>-0.45874499999999996</c:v>
                </c:pt>
                <c:pt idx="4349">
                  <c:v>-0.459758</c:v>
                </c:pt>
                <c:pt idx="4350">
                  <c:v>-0.46074599999999999</c:v>
                </c:pt>
                <c:pt idx="4351">
                  <c:v>-0.46173300000000006</c:v>
                </c:pt>
                <c:pt idx="4352">
                  <c:v>-0.46275200000000005</c:v>
                </c:pt>
                <c:pt idx="4353">
                  <c:v>-0.463754</c:v>
                </c:pt>
                <c:pt idx="4354">
                  <c:v>-0.46473399999999998</c:v>
                </c:pt>
                <c:pt idx="4355">
                  <c:v>-0.46573299999999995</c:v>
                </c:pt>
                <c:pt idx="4356">
                  <c:v>-0.46674199999999999</c:v>
                </c:pt>
                <c:pt idx="4357">
                  <c:v>-0.46774499999999997</c:v>
                </c:pt>
                <c:pt idx="4358">
                  <c:v>-0.46875299999999998</c:v>
                </c:pt>
                <c:pt idx="4359">
                  <c:v>-0.46974099999999996</c:v>
                </c:pt>
                <c:pt idx="4360">
                  <c:v>-0.47075200000000006</c:v>
                </c:pt>
                <c:pt idx="4361">
                  <c:v>-0.47177400000000003</c:v>
                </c:pt>
                <c:pt idx="4362">
                  <c:v>-0.47273799999999999</c:v>
                </c:pt>
                <c:pt idx="4363">
                  <c:v>-0.47374000000000005</c:v>
                </c:pt>
                <c:pt idx="4364">
                  <c:v>-0.47474000000000005</c:v>
                </c:pt>
                <c:pt idx="4365">
                  <c:v>-0.47573399999999999</c:v>
                </c:pt>
                <c:pt idx="4366">
                  <c:v>-0.47674400000000006</c:v>
                </c:pt>
                <c:pt idx="4367">
                  <c:v>-0.477738</c:v>
                </c:pt>
                <c:pt idx="4368">
                  <c:v>-0.47876399999999997</c:v>
                </c:pt>
                <c:pt idx="4369">
                  <c:v>-0.47974099999999997</c:v>
                </c:pt>
                <c:pt idx="4370">
                  <c:v>-0.48073600000000005</c:v>
                </c:pt>
                <c:pt idx="4371">
                  <c:v>-0.481742</c:v>
                </c:pt>
                <c:pt idx="4372">
                  <c:v>-0.48275199999999996</c:v>
                </c:pt>
                <c:pt idx="4373">
                  <c:v>-0.48373100000000002</c:v>
                </c:pt>
                <c:pt idx="4374">
                  <c:v>-0.48475299999999999</c:v>
                </c:pt>
                <c:pt idx="4375">
                  <c:v>-0.48575000000000002</c:v>
                </c:pt>
                <c:pt idx="4376">
                  <c:v>-0.48674399999999995</c:v>
                </c:pt>
                <c:pt idx="4377">
                  <c:v>-0.48775000000000002</c:v>
                </c:pt>
                <c:pt idx="4378">
                  <c:v>-0.48872199999999999</c:v>
                </c:pt>
                <c:pt idx="4379">
                  <c:v>-0.489734</c:v>
                </c:pt>
                <c:pt idx="4380">
                  <c:v>-0.49073</c:v>
                </c:pt>
                <c:pt idx="4381">
                  <c:v>-0.49173599999999995</c:v>
                </c:pt>
                <c:pt idx="4382">
                  <c:v>-0.49275400000000003</c:v>
                </c:pt>
                <c:pt idx="4383">
                  <c:v>-0.49373400000000001</c:v>
                </c:pt>
                <c:pt idx="4384">
                  <c:v>-0.49473599999999995</c:v>
                </c:pt>
                <c:pt idx="4385">
                  <c:v>-0.49574300000000004</c:v>
                </c:pt>
                <c:pt idx="4386">
                  <c:v>-0.49674600000000002</c:v>
                </c:pt>
                <c:pt idx="4387">
                  <c:v>-0.49775800000000003</c:v>
                </c:pt>
                <c:pt idx="4388">
                  <c:v>-0.49873400000000001</c:v>
                </c:pt>
                <c:pt idx="4389">
                  <c:v>-0.49973900000000004</c:v>
                </c:pt>
                <c:pt idx="4390">
                  <c:v>-0.500722</c:v>
                </c:pt>
                <c:pt idx="4391">
                  <c:v>-0.50174300000000005</c:v>
                </c:pt>
                <c:pt idx="4392">
                  <c:v>-0.50273000000000001</c:v>
                </c:pt>
                <c:pt idx="4393">
                  <c:v>-0.50375300000000001</c:v>
                </c:pt>
                <c:pt idx="4394">
                  <c:v>-0.504745</c:v>
                </c:pt>
                <c:pt idx="4395">
                  <c:v>-0.50573000000000001</c:v>
                </c:pt>
                <c:pt idx="4396">
                  <c:v>-0.50674600000000003</c:v>
                </c:pt>
                <c:pt idx="4397">
                  <c:v>-0.507741</c:v>
                </c:pt>
                <c:pt idx="4398">
                  <c:v>-0.50872000000000006</c:v>
                </c:pt>
                <c:pt idx="4399">
                  <c:v>-0.50974200000000003</c:v>
                </c:pt>
                <c:pt idx="4400">
                  <c:v>-0.51074200000000003</c:v>
                </c:pt>
                <c:pt idx="4401">
                  <c:v>-0.51173999999999997</c:v>
                </c:pt>
                <c:pt idx="4402">
                  <c:v>-0.51273400000000002</c:v>
                </c:pt>
                <c:pt idx="4403">
                  <c:v>-0.51372899999999999</c:v>
                </c:pt>
                <c:pt idx="4404">
                  <c:v>-0.51472700000000005</c:v>
                </c:pt>
                <c:pt idx="4405">
                  <c:v>-0.51572499999999999</c:v>
                </c:pt>
                <c:pt idx="4406">
                  <c:v>-0.51673500000000006</c:v>
                </c:pt>
                <c:pt idx="4407">
                  <c:v>-0.51774600000000004</c:v>
                </c:pt>
                <c:pt idx="4408">
                  <c:v>-0.51873999999999998</c:v>
                </c:pt>
                <c:pt idx="4409">
                  <c:v>-0.519737</c:v>
                </c:pt>
                <c:pt idx="4410">
                  <c:v>-0.520733</c:v>
                </c:pt>
                <c:pt idx="4411">
                  <c:v>-0.52175000000000005</c:v>
                </c:pt>
                <c:pt idx="4412">
                  <c:v>-0.52273800000000004</c:v>
                </c:pt>
                <c:pt idx="4413">
                  <c:v>-0.52374200000000004</c:v>
                </c:pt>
                <c:pt idx="4414">
                  <c:v>-0.52476</c:v>
                </c:pt>
                <c:pt idx="4415">
                  <c:v>-0.52574200000000004</c:v>
                </c:pt>
                <c:pt idx="4416">
                  <c:v>-0.52674100000000001</c:v>
                </c:pt>
                <c:pt idx="4417">
                  <c:v>-0.52775099999999997</c:v>
                </c:pt>
                <c:pt idx="4418">
                  <c:v>-0.52873300000000001</c:v>
                </c:pt>
                <c:pt idx="4419">
                  <c:v>-0.52973800000000004</c:v>
                </c:pt>
                <c:pt idx="4420">
                  <c:v>-0.53074100000000002</c:v>
                </c:pt>
                <c:pt idx="4421">
                  <c:v>-0.53175600000000001</c:v>
                </c:pt>
                <c:pt idx="4422">
                  <c:v>-0.53274500000000002</c:v>
                </c:pt>
                <c:pt idx="4423">
                  <c:v>-0.53374299999999997</c:v>
                </c:pt>
                <c:pt idx="4424">
                  <c:v>-0.534748</c:v>
                </c:pt>
                <c:pt idx="4425">
                  <c:v>-0.53573000000000004</c:v>
                </c:pt>
                <c:pt idx="4426">
                  <c:v>-0.53674900000000003</c:v>
                </c:pt>
                <c:pt idx="4427">
                  <c:v>-0.53774699999999998</c:v>
                </c:pt>
                <c:pt idx="4428">
                  <c:v>-0.538744</c:v>
                </c:pt>
                <c:pt idx="4429">
                  <c:v>-0.53973199999999999</c:v>
                </c:pt>
                <c:pt idx="4430">
                  <c:v>-0.54072699999999996</c:v>
                </c:pt>
                <c:pt idx="4431">
                  <c:v>-0.54174500000000003</c:v>
                </c:pt>
                <c:pt idx="4432">
                  <c:v>-0.54274100000000003</c:v>
                </c:pt>
                <c:pt idx="4433">
                  <c:v>-0.54373400000000005</c:v>
                </c:pt>
                <c:pt idx="4434">
                  <c:v>-0.54472500000000001</c:v>
                </c:pt>
                <c:pt idx="4435">
                  <c:v>-0.54574999999999996</c:v>
                </c:pt>
                <c:pt idx="4436">
                  <c:v>-0.54674900000000004</c:v>
                </c:pt>
                <c:pt idx="4437">
                  <c:v>-0.54774199999999995</c:v>
                </c:pt>
                <c:pt idx="4438">
                  <c:v>-0.54871700000000001</c:v>
                </c:pt>
                <c:pt idx="4439">
                  <c:v>-0.549732</c:v>
                </c:pt>
                <c:pt idx="4440">
                  <c:v>-0.55074199999999995</c:v>
                </c:pt>
                <c:pt idx="4441">
                  <c:v>-0.55174599999999996</c:v>
                </c:pt>
                <c:pt idx="4442">
                  <c:v>-0.55271300000000001</c:v>
                </c:pt>
                <c:pt idx="4443">
                  <c:v>-0.55373400000000006</c:v>
                </c:pt>
                <c:pt idx="4444">
                  <c:v>-0.55471899999999996</c:v>
                </c:pt>
                <c:pt idx="4445">
                  <c:v>-0.55573600000000001</c:v>
                </c:pt>
                <c:pt idx="4446">
                  <c:v>-0.55673499999999998</c:v>
                </c:pt>
                <c:pt idx="4447">
                  <c:v>-0.55774000000000001</c:v>
                </c:pt>
                <c:pt idx="4448">
                  <c:v>-0.558724</c:v>
                </c:pt>
                <c:pt idx="4449">
                  <c:v>-0.55971400000000004</c:v>
                </c:pt>
                <c:pt idx="4450">
                  <c:v>-0.56073399999999995</c:v>
                </c:pt>
                <c:pt idx="4451">
                  <c:v>-0.56173799999999996</c:v>
                </c:pt>
                <c:pt idx="4452">
                  <c:v>-0.56273499999999999</c:v>
                </c:pt>
                <c:pt idx="4453">
                  <c:v>-0.56372699999999998</c:v>
                </c:pt>
                <c:pt idx="4454">
                  <c:v>-0.56473300000000004</c:v>
                </c:pt>
                <c:pt idx="4455">
                  <c:v>-0.565743</c:v>
                </c:pt>
                <c:pt idx="4456">
                  <c:v>-0.56674999999999998</c:v>
                </c:pt>
                <c:pt idx="4457">
                  <c:v>-0.56772800000000001</c:v>
                </c:pt>
                <c:pt idx="4458">
                  <c:v>-0.56873499999999999</c:v>
                </c:pt>
                <c:pt idx="4459">
                  <c:v>-0.56973099999999999</c:v>
                </c:pt>
                <c:pt idx="4460">
                  <c:v>-0.57074599999999998</c:v>
                </c:pt>
                <c:pt idx="4461">
                  <c:v>-0.57173600000000002</c:v>
                </c:pt>
                <c:pt idx="4462">
                  <c:v>-0.57272900000000004</c:v>
                </c:pt>
                <c:pt idx="4463">
                  <c:v>-0.57372599999999996</c:v>
                </c:pt>
                <c:pt idx="4464">
                  <c:v>-0.57475500000000002</c:v>
                </c:pt>
                <c:pt idx="4465">
                  <c:v>-0.575762</c:v>
                </c:pt>
                <c:pt idx="4466">
                  <c:v>-0.57672100000000004</c:v>
                </c:pt>
                <c:pt idx="4467">
                  <c:v>-0.57772299999999999</c:v>
                </c:pt>
                <c:pt idx="4468">
                  <c:v>-0.57871399999999995</c:v>
                </c:pt>
                <c:pt idx="4469">
                  <c:v>-0.57973200000000003</c:v>
                </c:pt>
                <c:pt idx="4470">
                  <c:v>-0.58072400000000002</c:v>
                </c:pt>
                <c:pt idx="4471">
                  <c:v>-0.58173700000000006</c:v>
                </c:pt>
                <c:pt idx="4472">
                  <c:v>-0.58273900000000001</c:v>
                </c:pt>
                <c:pt idx="4473">
                  <c:v>-0.58373300000000006</c:v>
                </c:pt>
                <c:pt idx="4474">
                  <c:v>-0.58473699999999995</c:v>
                </c:pt>
                <c:pt idx="4475">
                  <c:v>-0.58573900000000001</c:v>
                </c:pt>
                <c:pt idx="4476">
                  <c:v>-0.58672900000000006</c:v>
                </c:pt>
                <c:pt idx="4477">
                  <c:v>-0.58772900000000006</c:v>
                </c:pt>
                <c:pt idx="4478">
                  <c:v>-0.58872800000000003</c:v>
                </c:pt>
                <c:pt idx="4479">
                  <c:v>-0.58973100000000001</c:v>
                </c:pt>
                <c:pt idx="4480">
                  <c:v>-0.59072900000000006</c:v>
                </c:pt>
                <c:pt idx="4481">
                  <c:v>-0.59173200000000004</c:v>
                </c:pt>
                <c:pt idx="4482">
                  <c:v>-0.59273299999999995</c:v>
                </c:pt>
                <c:pt idx="4483">
                  <c:v>-0.59373900000000002</c:v>
                </c:pt>
                <c:pt idx="4484">
                  <c:v>-0.59472800000000003</c:v>
                </c:pt>
                <c:pt idx="4485">
                  <c:v>-0.59572000000000003</c:v>
                </c:pt>
                <c:pt idx="4486">
                  <c:v>-0.59672700000000001</c:v>
                </c:pt>
                <c:pt idx="4487">
                  <c:v>-0.597746</c:v>
                </c:pt>
                <c:pt idx="4488">
                  <c:v>-0.59873100000000001</c:v>
                </c:pt>
                <c:pt idx="4489">
                  <c:v>-0.59973399999999999</c:v>
                </c:pt>
                <c:pt idx="4490">
                  <c:v>-0.60074899999999998</c:v>
                </c:pt>
                <c:pt idx="4491">
                  <c:v>-0.60174399999999995</c:v>
                </c:pt>
                <c:pt idx="4492">
                  <c:v>-0.602742</c:v>
                </c:pt>
                <c:pt idx="4493">
                  <c:v>-0.60373900000000003</c:v>
                </c:pt>
                <c:pt idx="4494">
                  <c:v>-0.60473299999999997</c:v>
                </c:pt>
                <c:pt idx="4495">
                  <c:v>-0.60572899999999996</c:v>
                </c:pt>
                <c:pt idx="4496">
                  <c:v>-0.606734</c:v>
                </c:pt>
                <c:pt idx="4497">
                  <c:v>-0.60774099999999998</c:v>
                </c:pt>
                <c:pt idx="4498">
                  <c:v>-0.60872899999999996</c:v>
                </c:pt>
                <c:pt idx="4499">
                  <c:v>-0.60973199999999994</c:v>
                </c:pt>
                <c:pt idx="4500">
                  <c:v>-0.61072199999999999</c:v>
                </c:pt>
                <c:pt idx="4501">
                  <c:v>-0.61171500000000001</c:v>
                </c:pt>
                <c:pt idx="4502">
                  <c:v>-0.61273199999999994</c:v>
                </c:pt>
                <c:pt idx="4503">
                  <c:v>-0.61373800000000001</c:v>
                </c:pt>
                <c:pt idx="4504">
                  <c:v>-0.61471699999999996</c:v>
                </c:pt>
                <c:pt idx="4505">
                  <c:v>-0.61571900000000002</c:v>
                </c:pt>
                <c:pt idx="4506">
                  <c:v>-0.61670499999999995</c:v>
                </c:pt>
                <c:pt idx="4507">
                  <c:v>-0.61771799999999999</c:v>
                </c:pt>
                <c:pt idx="4508">
                  <c:v>-0.61872300000000002</c:v>
                </c:pt>
                <c:pt idx="4509">
                  <c:v>-0.61972799999999995</c:v>
                </c:pt>
                <c:pt idx="4510">
                  <c:v>-0.62073199999999995</c:v>
                </c:pt>
                <c:pt idx="4511">
                  <c:v>-0.62171699999999996</c:v>
                </c:pt>
                <c:pt idx="4512">
                  <c:v>-0.62272799999999995</c:v>
                </c:pt>
                <c:pt idx="4513">
                  <c:v>-0.62371999999999994</c:v>
                </c:pt>
                <c:pt idx="4514">
                  <c:v>-0.62471199999999993</c:v>
                </c:pt>
                <c:pt idx="4515">
                  <c:v>-0.62571699999999997</c:v>
                </c:pt>
                <c:pt idx="4516">
                  <c:v>-0.62670499999999996</c:v>
                </c:pt>
                <c:pt idx="4517">
                  <c:v>-0.62770399999999993</c:v>
                </c:pt>
                <c:pt idx="4518">
                  <c:v>-0.62872399999999995</c:v>
                </c:pt>
                <c:pt idx="4519">
                  <c:v>-0.62970399999999993</c:v>
                </c:pt>
                <c:pt idx="4520">
                  <c:v>-0.630691</c:v>
                </c:pt>
                <c:pt idx="4521">
                  <c:v>-0.632054</c:v>
                </c:pt>
                <c:pt idx="4522">
                  <c:v>-0.63341700000000001</c:v>
                </c:pt>
                <c:pt idx="4523">
                  <c:v>-0.63441899999999996</c:v>
                </c:pt>
                <c:pt idx="4524">
                  <c:v>-0.63539299999999999</c:v>
                </c:pt>
                <c:pt idx="4525">
                  <c:v>-0.63639099999999993</c:v>
                </c:pt>
                <c:pt idx="4526">
                  <c:v>-0.63742100000000002</c:v>
                </c:pt>
                <c:pt idx="4527">
                  <c:v>-0.63842199999999993</c:v>
                </c:pt>
                <c:pt idx="4528">
                  <c:v>-0.63940699999999995</c:v>
                </c:pt>
                <c:pt idx="4529">
                  <c:v>-0.64040799999999998</c:v>
                </c:pt>
                <c:pt idx="4530">
                  <c:v>-0.64140900000000001</c:v>
                </c:pt>
                <c:pt idx="4531">
                  <c:v>-0.64241599999999999</c:v>
                </c:pt>
                <c:pt idx="4532">
                  <c:v>-0.64341899999999996</c:v>
                </c:pt>
                <c:pt idx="4533">
                  <c:v>-0.64443399999999995</c:v>
                </c:pt>
                <c:pt idx="4534">
                  <c:v>-0.64541799999999994</c:v>
                </c:pt>
                <c:pt idx="4535">
                  <c:v>-0.64640900000000001</c:v>
                </c:pt>
                <c:pt idx="4536">
                  <c:v>-0.64741899999999997</c:v>
                </c:pt>
                <c:pt idx="4537">
                  <c:v>-0.64842</c:v>
                </c:pt>
                <c:pt idx="4538">
                  <c:v>-0.64940599999999993</c:v>
                </c:pt>
                <c:pt idx="4539">
                  <c:v>-0.65038899999999999</c:v>
                </c:pt>
                <c:pt idx="4540">
                  <c:v>-0.65140399999999998</c:v>
                </c:pt>
                <c:pt idx="4541">
                  <c:v>-0.65239400000000003</c:v>
                </c:pt>
                <c:pt idx="4542">
                  <c:v>-0.65340900000000002</c:v>
                </c:pt>
                <c:pt idx="4543">
                  <c:v>-0.65440900000000002</c:v>
                </c:pt>
                <c:pt idx="4544">
                  <c:v>-0.65539799999999993</c:v>
                </c:pt>
                <c:pt idx="4545">
                  <c:v>-0.65639700000000001</c:v>
                </c:pt>
                <c:pt idx="4546">
                  <c:v>-0.65738399999999997</c:v>
                </c:pt>
                <c:pt idx="4547">
                  <c:v>-0.65839399999999992</c:v>
                </c:pt>
                <c:pt idx="4548">
                  <c:v>-0.65939499999999995</c:v>
                </c:pt>
                <c:pt idx="4549">
                  <c:v>-0.66040699999999997</c:v>
                </c:pt>
                <c:pt idx="4550">
                  <c:v>-0.66141499999999998</c:v>
                </c:pt>
                <c:pt idx="4551">
                  <c:v>-0.66239300000000001</c:v>
                </c:pt>
                <c:pt idx="4552">
                  <c:v>-0.66339999999999999</c:v>
                </c:pt>
                <c:pt idx="4553">
                  <c:v>-0.66442599999999996</c:v>
                </c:pt>
                <c:pt idx="4554">
                  <c:v>-0.665408</c:v>
                </c:pt>
                <c:pt idx="4555">
                  <c:v>-0.666404</c:v>
                </c:pt>
                <c:pt idx="4556">
                  <c:v>-0.66741399999999995</c:v>
                </c:pt>
                <c:pt idx="4557">
                  <c:v>-0.66839599999999999</c:v>
                </c:pt>
                <c:pt idx="4558">
                  <c:v>-0.66939499999999996</c:v>
                </c:pt>
                <c:pt idx="4559">
                  <c:v>-0.6704</c:v>
                </c:pt>
                <c:pt idx="4560">
                  <c:v>-0.67140500000000003</c:v>
                </c:pt>
                <c:pt idx="4561">
                  <c:v>-0.67240100000000003</c:v>
                </c:pt>
                <c:pt idx="4562">
                  <c:v>-0.67340999999999995</c:v>
                </c:pt>
                <c:pt idx="4563">
                  <c:v>-0.674404</c:v>
                </c:pt>
                <c:pt idx="4564">
                  <c:v>-0.67540699999999998</c:v>
                </c:pt>
                <c:pt idx="4565">
                  <c:v>-0.67640100000000003</c:v>
                </c:pt>
                <c:pt idx="4566">
                  <c:v>-0.67739499999999997</c:v>
                </c:pt>
                <c:pt idx="4567">
                  <c:v>-0.67842000000000002</c:v>
                </c:pt>
                <c:pt idx="4568">
                  <c:v>-0.67940899999999993</c:v>
                </c:pt>
                <c:pt idx="4569">
                  <c:v>-0.68039899999999998</c:v>
                </c:pt>
                <c:pt idx="4570">
                  <c:v>-0.681392</c:v>
                </c:pt>
                <c:pt idx="4571">
                  <c:v>-0.68242599999999998</c:v>
                </c:pt>
                <c:pt idx="4572">
                  <c:v>-0.68342400000000003</c:v>
                </c:pt>
                <c:pt idx="4573">
                  <c:v>-0.68441699999999994</c:v>
                </c:pt>
                <c:pt idx="4574">
                  <c:v>-0.68541299999999994</c:v>
                </c:pt>
                <c:pt idx="4575">
                  <c:v>-0.68640699999999999</c:v>
                </c:pt>
                <c:pt idx="4576">
                  <c:v>-0.68740299999999999</c:v>
                </c:pt>
                <c:pt idx="4577">
                  <c:v>-0.68840699999999999</c:v>
                </c:pt>
                <c:pt idx="4578">
                  <c:v>-0.689388</c:v>
                </c:pt>
                <c:pt idx="4579">
                  <c:v>-0.69039299999999992</c:v>
                </c:pt>
                <c:pt idx="4580">
                  <c:v>-0.69140599999999997</c:v>
                </c:pt>
                <c:pt idx="4581">
                  <c:v>-0.69239600000000001</c:v>
                </c:pt>
                <c:pt idx="4582">
                  <c:v>-0.69339799999999996</c:v>
                </c:pt>
                <c:pt idx="4583">
                  <c:v>-0.69438699999999998</c:v>
                </c:pt>
                <c:pt idx="4584">
                  <c:v>-0.69538999999999995</c:v>
                </c:pt>
                <c:pt idx="4585">
                  <c:v>-0.69639899999999999</c:v>
                </c:pt>
                <c:pt idx="4586">
                  <c:v>-0.69741500000000001</c:v>
                </c:pt>
                <c:pt idx="4587">
                  <c:v>-0.69839699999999993</c:v>
                </c:pt>
                <c:pt idx="4588">
                  <c:v>-0.69938800000000001</c:v>
                </c:pt>
                <c:pt idx="4589">
                  <c:v>-0.70038699999999998</c:v>
                </c:pt>
                <c:pt idx="4590">
                  <c:v>-0.70138599999999995</c:v>
                </c:pt>
                <c:pt idx="4591">
                  <c:v>-0.70239299999999993</c:v>
                </c:pt>
                <c:pt idx="4592">
                  <c:v>-0.70338800000000001</c:v>
                </c:pt>
                <c:pt idx="4593">
                  <c:v>-0.70439699999999994</c:v>
                </c:pt>
                <c:pt idx="4594">
                  <c:v>-0.70538099999999992</c:v>
                </c:pt>
                <c:pt idx="4595">
                  <c:v>-0.70638499999999993</c:v>
                </c:pt>
                <c:pt idx="4596">
                  <c:v>-0.707399</c:v>
                </c:pt>
                <c:pt idx="4597">
                  <c:v>-0.70838400000000001</c:v>
                </c:pt>
                <c:pt idx="4598">
                  <c:v>-0.70938599999999996</c:v>
                </c:pt>
                <c:pt idx="4599">
                  <c:v>-0.71039399999999997</c:v>
                </c:pt>
                <c:pt idx="4600">
                  <c:v>-0.71140499999999995</c:v>
                </c:pt>
                <c:pt idx="4601">
                  <c:v>-0.71239600000000003</c:v>
                </c:pt>
                <c:pt idx="4602">
                  <c:v>-0.713395</c:v>
                </c:pt>
                <c:pt idx="4603">
                  <c:v>-0.71436999999999995</c:v>
                </c:pt>
                <c:pt idx="4604">
                  <c:v>-0.71538099999999993</c:v>
                </c:pt>
                <c:pt idx="4605">
                  <c:v>-0.71637799999999996</c:v>
                </c:pt>
                <c:pt idx="4606">
                  <c:v>-0.71737799999999996</c:v>
                </c:pt>
                <c:pt idx="4607">
                  <c:v>-0.71838800000000003</c:v>
                </c:pt>
                <c:pt idx="4608">
                  <c:v>-0.71937899999999999</c:v>
                </c:pt>
                <c:pt idx="4609">
                  <c:v>-0.72038199999999997</c:v>
                </c:pt>
                <c:pt idx="4610">
                  <c:v>-0.72138400000000003</c:v>
                </c:pt>
                <c:pt idx="4611">
                  <c:v>-0.72239999999999993</c:v>
                </c:pt>
                <c:pt idx="4612">
                  <c:v>-0.72338400000000003</c:v>
                </c:pt>
                <c:pt idx="4613">
                  <c:v>-0.72437600000000002</c:v>
                </c:pt>
                <c:pt idx="4614">
                  <c:v>-0.725383</c:v>
                </c:pt>
                <c:pt idx="4615">
                  <c:v>-0.72638599999999998</c:v>
                </c:pt>
                <c:pt idx="4616">
                  <c:v>-0.72738999999999998</c:v>
                </c:pt>
                <c:pt idx="4617">
                  <c:v>-0.728383</c:v>
                </c:pt>
                <c:pt idx="4618">
                  <c:v>-0.72938199999999997</c:v>
                </c:pt>
                <c:pt idx="4619">
                  <c:v>-0.73038400000000003</c:v>
                </c:pt>
                <c:pt idx="4620">
                  <c:v>-0.73137699999999994</c:v>
                </c:pt>
                <c:pt idx="4621">
                  <c:v>-0.73236599999999996</c:v>
                </c:pt>
                <c:pt idx="4622">
                  <c:v>-0.73335699999999993</c:v>
                </c:pt>
                <c:pt idx="4623">
                  <c:v>-0.73436699999999999</c:v>
                </c:pt>
                <c:pt idx="4624">
                  <c:v>-0.73537399999999997</c:v>
                </c:pt>
                <c:pt idx="4625">
                  <c:v>-0.73638799999999993</c:v>
                </c:pt>
                <c:pt idx="4626">
                  <c:v>-0.737371</c:v>
                </c:pt>
                <c:pt idx="4627">
                  <c:v>-0.73836400000000002</c:v>
                </c:pt>
                <c:pt idx="4628">
                  <c:v>-0.73937699999999995</c:v>
                </c:pt>
                <c:pt idx="4629">
                  <c:v>-0.740371</c:v>
                </c:pt>
                <c:pt idx="4630">
                  <c:v>-0.74138999999999999</c:v>
                </c:pt>
                <c:pt idx="4631">
                  <c:v>-0.74239100000000002</c:v>
                </c:pt>
                <c:pt idx="4632">
                  <c:v>-0.74338799999999994</c:v>
                </c:pt>
                <c:pt idx="4633">
                  <c:v>-0.74437699999999996</c:v>
                </c:pt>
                <c:pt idx="4634">
                  <c:v>-0.74538499999999996</c:v>
                </c:pt>
                <c:pt idx="4635">
                  <c:v>-0.74637599999999993</c:v>
                </c:pt>
                <c:pt idx="4636">
                  <c:v>-0.74737399999999998</c:v>
                </c:pt>
                <c:pt idx="4637">
                  <c:v>-0.74836400000000003</c:v>
                </c:pt>
                <c:pt idx="4638">
                  <c:v>-0.74938399999999994</c:v>
                </c:pt>
                <c:pt idx="4639">
                  <c:v>-0.75037399999999999</c:v>
                </c:pt>
                <c:pt idx="4640">
                  <c:v>-0.75138799999999994</c:v>
                </c:pt>
                <c:pt idx="4641">
                  <c:v>-0.75236700000000001</c:v>
                </c:pt>
                <c:pt idx="4642">
                  <c:v>-0.75337900000000002</c:v>
                </c:pt>
                <c:pt idx="4643">
                  <c:v>-0.75436399999999992</c:v>
                </c:pt>
                <c:pt idx="4644">
                  <c:v>-0.75537699999999997</c:v>
                </c:pt>
                <c:pt idx="4645">
                  <c:v>-0.75638099999999997</c:v>
                </c:pt>
                <c:pt idx="4646">
                  <c:v>-0.75736599999999998</c:v>
                </c:pt>
                <c:pt idx="4647">
                  <c:v>-0.75837500000000002</c:v>
                </c:pt>
                <c:pt idx="4648">
                  <c:v>-0.75936700000000001</c:v>
                </c:pt>
                <c:pt idx="4649">
                  <c:v>-0.76036700000000002</c:v>
                </c:pt>
                <c:pt idx="4650">
                  <c:v>-0.76137999999999995</c:v>
                </c:pt>
                <c:pt idx="4651">
                  <c:v>-0.76236799999999993</c:v>
                </c:pt>
                <c:pt idx="4652">
                  <c:v>-0.76335399999999998</c:v>
                </c:pt>
                <c:pt idx="4653">
                  <c:v>-0.76434400000000002</c:v>
                </c:pt>
                <c:pt idx="4654">
                  <c:v>-0.76537199999999994</c:v>
                </c:pt>
                <c:pt idx="4655">
                  <c:v>-0.76637299999999997</c:v>
                </c:pt>
                <c:pt idx="4656">
                  <c:v>-0.76735399999999998</c:v>
                </c:pt>
                <c:pt idx="4657">
                  <c:v>-0.76836700000000002</c:v>
                </c:pt>
                <c:pt idx="4658">
                  <c:v>-0.76936399999999994</c:v>
                </c:pt>
                <c:pt idx="4659">
                  <c:v>-0.77036700000000002</c:v>
                </c:pt>
                <c:pt idx="4660">
                  <c:v>-0.77137199999999995</c:v>
                </c:pt>
                <c:pt idx="4661">
                  <c:v>-0.77236700000000003</c:v>
                </c:pt>
                <c:pt idx="4662">
                  <c:v>-0.77335900000000002</c:v>
                </c:pt>
                <c:pt idx="4663">
                  <c:v>-0.77437</c:v>
                </c:pt>
                <c:pt idx="4664">
                  <c:v>-0.77538099999999999</c:v>
                </c:pt>
                <c:pt idx="4665">
                  <c:v>-0.77637100000000003</c:v>
                </c:pt>
                <c:pt idx="4666">
                  <c:v>-0.77737800000000001</c:v>
                </c:pt>
                <c:pt idx="4667">
                  <c:v>-0.77835299999999996</c:v>
                </c:pt>
                <c:pt idx="4668">
                  <c:v>-0.77936700000000003</c:v>
                </c:pt>
                <c:pt idx="4669">
                  <c:v>-0.78036700000000003</c:v>
                </c:pt>
                <c:pt idx="4670">
                  <c:v>-0.781385</c:v>
                </c:pt>
                <c:pt idx="4671">
                  <c:v>-0.78235399999999999</c:v>
                </c:pt>
                <c:pt idx="4672">
                  <c:v>-0.78335199999999994</c:v>
                </c:pt>
                <c:pt idx="4673">
                  <c:v>-0.78437499999999993</c:v>
                </c:pt>
                <c:pt idx="4674">
                  <c:v>-0.78537400000000002</c:v>
                </c:pt>
                <c:pt idx="4675">
                  <c:v>-0.78637400000000002</c:v>
                </c:pt>
                <c:pt idx="4676">
                  <c:v>-0.78736299999999992</c:v>
                </c:pt>
                <c:pt idx="4677">
                  <c:v>-0.78834899999999997</c:v>
                </c:pt>
                <c:pt idx="4678">
                  <c:v>-0.78936399999999995</c:v>
                </c:pt>
                <c:pt idx="4679">
                  <c:v>-0.79036799999999996</c:v>
                </c:pt>
                <c:pt idx="4680">
                  <c:v>-0.79136499999999999</c:v>
                </c:pt>
                <c:pt idx="4681">
                  <c:v>-0.79237099999999994</c:v>
                </c:pt>
                <c:pt idx="4682">
                  <c:v>-0.79336200000000001</c:v>
                </c:pt>
                <c:pt idx="4683">
                  <c:v>-0.79435800000000001</c:v>
                </c:pt>
                <c:pt idx="4684">
                  <c:v>-0.79535599999999995</c:v>
                </c:pt>
                <c:pt idx="4685">
                  <c:v>-0.79636200000000001</c:v>
                </c:pt>
                <c:pt idx="4686">
                  <c:v>-0.79735299999999998</c:v>
                </c:pt>
                <c:pt idx="4687">
                  <c:v>-0.79835100000000003</c:v>
                </c:pt>
                <c:pt idx="4688">
                  <c:v>-0.79935800000000001</c:v>
                </c:pt>
                <c:pt idx="4689">
                  <c:v>-0.80035899999999993</c:v>
                </c:pt>
                <c:pt idx="4690">
                  <c:v>-0.80134899999999998</c:v>
                </c:pt>
                <c:pt idx="4691">
                  <c:v>-0.80232999999999999</c:v>
                </c:pt>
                <c:pt idx="4692">
                  <c:v>-0.80335699999999999</c:v>
                </c:pt>
                <c:pt idx="4693">
                  <c:v>-0.80434799999999995</c:v>
                </c:pt>
                <c:pt idx="4694">
                  <c:v>-0.80535000000000001</c:v>
                </c:pt>
                <c:pt idx="4695">
                  <c:v>-0.80633599999999994</c:v>
                </c:pt>
                <c:pt idx="4696">
                  <c:v>-0.80734499999999998</c:v>
                </c:pt>
                <c:pt idx="4697">
                  <c:v>-0.80833999999999995</c:v>
                </c:pt>
                <c:pt idx="4698">
                  <c:v>-0.80935699999999999</c:v>
                </c:pt>
                <c:pt idx="4699">
                  <c:v>-0.81035099999999993</c:v>
                </c:pt>
                <c:pt idx="4700">
                  <c:v>-0.81136299999999995</c:v>
                </c:pt>
                <c:pt idx="4701">
                  <c:v>-0.81233999999999995</c:v>
                </c:pt>
                <c:pt idx="4702">
                  <c:v>-0.81335499999999994</c:v>
                </c:pt>
                <c:pt idx="4703">
                  <c:v>-0.81433899999999992</c:v>
                </c:pt>
                <c:pt idx="4704">
                  <c:v>-0.81535000000000002</c:v>
                </c:pt>
                <c:pt idx="4705">
                  <c:v>-0.81633800000000001</c:v>
                </c:pt>
                <c:pt idx="4706">
                  <c:v>-0.81806499999999993</c:v>
                </c:pt>
                <c:pt idx="4707">
                  <c:v>-0.81906999999999996</c:v>
                </c:pt>
                <c:pt idx="4708">
                  <c:v>-0.820079</c:v>
                </c:pt>
                <c:pt idx="4709">
                  <c:v>-0.82106400000000002</c:v>
                </c:pt>
                <c:pt idx="4710">
                  <c:v>-0.82207600000000003</c:v>
                </c:pt>
                <c:pt idx="4711">
                  <c:v>-0.82307200000000003</c:v>
                </c:pt>
                <c:pt idx="4712">
                  <c:v>-0.82407900000000001</c:v>
                </c:pt>
                <c:pt idx="4713">
                  <c:v>-0.82507600000000003</c:v>
                </c:pt>
                <c:pt idx="4714">
                  <c:v>-0.82606999999999997</c:v>
                </c:pt>
                <c:pt idx="4715">
                  <c:v>-0.82706999999999997</c:v>
                </c:pt>
                <c:pt idx="4716">
                  <c:v>-0.82807299999999995</c:v>
                </c:pt>
                <c:pt idx="4717">
                  <c:v>-0.82908899999999996</c:v>
                </c:pt>
                <c:pt idx="4718">
                  <c:v>-0.83007599999999993</c:v>
                </c:pt>
                <c:pt idx="4719">
                  <c:v>-0.83104999999999996</c:v>
                </c:pt>
                <c:pt idx="4720">
                  <c:v>-0.83206199999999997</c:v>
                </c:pt>
                <c:pt idx="4721">
                  <c:v>-0.83307999999999993</c:v>
                </c:pt>
                <c:pt idx="4722">
                  <c:v>-0.83406999999999998</c:v>
                </c:pt>
                <c:pt idx="4723">
                  <c:v>-0.83507399999999998</c:v>
                </c:pt>
                <c:pt idx="4724">
                  <c:v>-0.83606599999999998</c:v>
                </c:pt>
                <c:pt idx="4725">
                  <c:v>-0.83708499999999997</c:v>
                </c:pt>
                <c:pt idx="4726">
                  <c:v>-0.83806000000000003</c:v>
                </c:pt>
                <c:pt idx="4727">
                  <c:v>-0.83906599999999998</c:v>
                </c:pt>
                <c:pt idx="4728">
                  <c:v>-0.84005799999999997</c:v>
                </c:pt>
                <c:pt idx="4729">
                  <c:v>-0.84106999999999998</c:v>
                </c:pt>
                <c:pt idx="4730">
                  <c:v>-0.84206300000000001</c:v>
                </c:pt>
                <c:pt idx="4731">
                  <c:v>-0.84307500000000002</c:v>
                </c:pt>
                <c:pt idx="4732">
                  <c:v>-0.84407999999999994</c:v>
                </c:pt>
                <c:pt idx="4733">
                  <c:v>-0.845078</c:v>
                </c:pt>
                <c:pt idx="4734">
                  <c:v>-0.84607999999999994</c:v>
                </c:pt>
                <c:pt idx="4735">
                  <c:v>-0.84706300000000001</c:v>
                </c:pt>
                <c:pt idx="4736">
                  <c:v>-0.84805200000000003</c:v>
                </c:pt>
                <c:pt idx="4737">
                  <c:v>-0.84904499999999994</c:v>
                </c:pt>
                <c:pt idx="4738">
                  <c:v>-0.85006599999999999</c:v>
                </c:pt>
                <c:pt idx="4739">
                  <c:v>-0.85105699999999995</c:v>
                </c:pt>
                <c:pt idx="4740">
                  <c:v>-0.85206399999999993</c:v>
                </c:pt>
                <c:pt idx="4741">
                  <c:v>-0.85305900000000001</c:v>
                </c:pt>
                <c:pt idx="4742">
                  <c:v>-0.85406799999999994</c:v>
                </c:pt>
                <c:pt idx="4743">
                  <c:v>-0.85508200000000001</c:v>
                </c:pt>
                <c:pt idx="4744">
                  <c:v>-0.85607500000000003</c:v>
                </c:pt>
                <c:pt idx="4745">
                  <c:v>-0.85706599999999999</c:v>
                </c:pt>
                <c:pt idx="4746">
                  <c:v>-0.85808200000000001</c:v>
                </c:pt>
                <c:pt idx="4747">
                  <c:v>-0.859074</c:v>
                </c:pt>
                <c:pt idx="4748">
                  <c:v>-0.86006799999999994</c:v>
                </c:pt>
                <c:pt idx="4749">
                  <c:v>-0.86105500000000001</c:v>
                </c:pt>
                <c:pt idx="4750">
                  <c:v>-0.86205199999999993</c:v>
                </c:pt>
                <c:pt idx="4751">
                  <c:v>-0.86305999999999994</c:v>
                </c:pt>
                <c:pt idx="4752">
                  <c:v>-0.86405500000000002</c:v>
                </c:pt>
                <c:pt idx="4753">
                  <c:v>-0.86503399999999997</c:v>
                </c:pt>
                <c:pt idx="4754">
                  <c:v>-0.86604899999999996</c:v>
                </c:pt>
                <c:pt idx="4755">
                  <c:v>-0.86704999999999999</c:v>
                </c:pt>
                <c:pt idx="4756">
                  <c:v>-0.86803299999999994</c:v>
                </c:pt>
                <c:pt idx="4757">
                  <c:v>-0.86905199999999994</c:v>
                </c:pt>
                <c:pt idx="4758">
                  <c:v>-0.87005599999999994</c:v>
                </c:pt>
                <c:pt idx="4759">
                  <c:v>-0.87104399999999993</c:v>
                </c:pt>
                <c:pt idx="4760">
                  <c:v>-0.87204700000000002</c:v>
                </c:pt>
                <c:pt idx="4761">
                  <c:v>-0.87304700000000002</c:v>
                </c:pt>
                <c:pt idx="4762">
                  <c:v>-0.87404700000000002</c:v>
                </c:pt>
                <c:pt idx="4763">
                  <c:v>-0.87503900000000001</c:v>
                </c:pt>
                <c:pt idx="4764">
                  <c:v>-0.87606799999999996</c:v>
                </c:pt>
                <c:pt idx="4765">
                  <c:v>-0.87706499999999998</c:v>
                </c:pt>
                <c:pt idx="4766">
                  <c:v>-0.87806499999999998</c:v>
                </c:pt>
                <c:pt idx="4767">
                  <c:v>-0.87906399999999996</c:v>
                </c:pt>
                <c:pt idx="4768">
                  <c:v>-0.88005599999999995</c:v>
                </c:pt>
                <c:pt idx="4769">
                  <c:v>-0.88106499999999999</c:v>
                </c:pt>
                <c:pt idx="4770">
                  <c:v>-0.88204799999999994</c:v>
                </c:pt>
                <c:pt idx="4771">
                  <c:v>-0.88305199999999995</c:v>
                </c:pt>
                <c:pt idx="4772">
                  <c:v>-0.88405800000000001</c:v>
                </c:pt>
                <c:pt idx="4773">
                  <c:v>-0.88503999999999994</c:v>
                </c:pt>
                <c:pt idx="4774">
                  <c:v>-0.88604799999999995</c:v>
                </c:pt>
                <c:pt idx="4775">
                  <c:v>-0.88704899999999998</c:v>
                </c:pt>
                <c:pt idx="4776">
                  <c:v>-0.88805699999999999</c:v>
                </c:pt>
                <c:pt idx="4777">
                  <c:v>-0.88905000000000001</c:v>
                </c:pt>
                <c:pt idx="4778">
                  <c:v>-0.89005199999999995</c:v>
                </c:pt>
                <c:pt idx="4779">
                  <c:v>-0.89105199999999996</c:v>
                </c:pt>
                <c:pt idx="4780">
                  <c:v>-0.89203900000000003</c:v>
                </c:pt>
                <c:pt idx="4781">
                  <c:v>-0.89305800000000002</c:v>
                </c:pt>
                <c:pt idx="4782">
                  <c:v>-0.89404499999999998</c:v>
                </c:pt>
                <c:pt idx="4783">
                  <c:v>-0.89502999999999999</c:v>
                </c:pt>
                <c:pt idx="4784">
                  <c:v>-0.89605199999999996</c:v>
                </c:pt>
                <c:pt idx="4785">
                  <c:v>-0.89705199999999996</c:v>
                </c:pt>
                <c:pt idx="4786">
                  <c:v>-0.898034</c:v>
                </c:pt>
                <c:pt idx="4787">
                  <c:v>-0.89904499999999998</c:v>
                </c:pt>
                <c:pt idx="4788">
                  <c:v>-0.90003999999999995</c:v>
                </c:pt>
                <c:pt idx="4789">
                  <c:v>-0.90105299999999999</c:v>
                </c:pt>
                <c:pt idx="4790">
                  <c:v>-0.90204499999999999</c:v>
                </c:pt>
                <c:pt idx="4791">
                  <c:v>-0.90304099999999998</c:v>
                </c:pt>
                <c:pt idx="4792">
                  <c:v>-0.90403699999999998</c:v>
                </c:pt>
                <c:pt idx="4793">
                  <c:v>-0.90503899999999993</c:v>
                </c:pt>
                <c:pt idx="4794">
                  <c:v>-0.90603899999999993</c:v>
                </c:pt>
                <c:pt idx="4795">
                  <c:v>-0.90704499999999999</c:v>
                </c:pt>
                <c:pt idx="4796">
                  <c:v>-0.90803199999999995</c:v>
                </c:pt>
                <c:pt idx="4797">
                  <c:v>-0.90903</c:v>
                </c:pt>
                <c:pt idx="4798">
                  <c:v>-0.91004799999999997</c:v>
                </c:pt>
                <c:pt idx="4799">
                  <c:v>-0.91104600000000002</c:v>
                </c:pt>
                <c:pt idx="4800">
                  <c:v>-0.91203099999999993</c:v>
                </c:pt>
                <c:pt idx="4801">
                  <c:v>-0.91302799999999995</c:v>
                </c:pt>
                <c:pt idx="4802">
                  <c:v>-0.91405199999999998</c:v>
                </c:pt>
                <c:pt idx="4803">
                  <c:v>-0.915045</c:v>
                </c:pt>
                <c:pt idx="4804">
                  <c:v>-0.91604099999999999</c:v>
                </c:pt>
                <c:pt idx="4805">
                  <c:v>-0.91703199999999996</c:v>
                </c:pt>
                <c:pt idx="4806">
                  <c:v>-0.91805099999999995</c:v>
                </c:pt>
                <c:pt idx="4807">
                  <c:v>-0.91901900000000003</c:v>
                </c:pt>
                <c:pt idx="4808">
                  <c:v>-0.92003800000000002</c:v>
                </c:pt>
                <c:pt idx="4809">
                  <c:v>-0.92105799999999993</c:v>
                </c:pt>
                <c:pt idx="4810">
                  <c:v>-0.92203499999999994</c:v>
                </c:pt>
                <c:pt idx="4811">
                  <c:v>-0.92305599999999999</c:v>
                </c:pt>
                <c:pt idx="4812">
                  <c:v>-0.924037</c:v>
                </c:pt>
                <c:pt idx="4813">
                  <c:v>-0.92504599999999992</c:v>
                </c:pt>
                <c:pt idx="4814">
                  <c:v>-0.92604299999999995</c:v>
                </c:pt>
                <c:pt idx="4815">
                  <c:v>-0.92704200000000003</c:v>
                </c:pt>
                <c:pt idx="4816">
                  <c:v>-0.92803899999999995</c:v>
                </c:pt>
                <c:pt idx="4817">
                  <c:v>-0.92903599999999997</c:v>
                </c:pt>
                <c:pt idx="4818">
                  <c:v>-0.93003599999999997</c:v>
                </c:pt>
                <c:pt idx="4819">
                  <c:v>-0.93103800000000003</c:v>
                </c:pt>
                <c:pt idx="4820">
                  <c:v>-0.93203800000000003</c:v>
                </c:pt>
                <c:pt idx="4821">
                  <c:v>-0.93304900000000002</c:v>
                </c:pt>
                <c:pt idx="4822">
                  <c:v>-0.93403799999999992</c:v>
                </c:pt>
                <c:pt idx="4823">
                  <c:v>-0.93503099999999995</c:v>
                </c:pt>
                <c:pt idx="4824">
                  <c:v>-0.93602299999999994</c:v>
                </c:pt>
                <c:pt idx="4825">
                  <c:v>-0.93703499999999995</c:v>
                </c:pt>
                <c:pt idx="4826">
                  <c:v>-0.93803999999999998</c:v>
                </c:pt>
                <c:pt idx="4827">
                  <c:v>-0.93904299999999996</c:v>
                </c:pt>
                <c:pt idx="4828">
                  <c:v>-0.94004999999999994</c:v>
                </c:pt>
                <c:pt idx="4829">
                  <c:v>-0.94106000000000001</c:v>
                </c:pt>
                <c:pt idx="4830">
                  <c:v>-0.94204900000000003</c:v>
                </c:pt>
                <c:pt idx="4831">
                  <c:v>-0.94302399999999997</c:v>
                </c:pt>
                <c:pt idx="4832">
                  <c:v>-0.94402900000000001</c:v>
                </c:pt>
                <c:pt idx="4833">
                  <c:v>-0.94503199999999998</c:v>
                </c:pt>
                <c:pt idx="4834">
                  <c:v>-0.946025</c:v>
                </c:pt>
                <c:pt idx="4835">
                  <c:v>-0.94704699999999997</c:v>
                </c:pt>
                <c:pt idx="4836">
                  <c:v>-0.94804900000000003</c:v>
                </c:pt>
                <c:pt idx="4837">
                  <c:v>-0.94904100000000002</c:v>
                </c:pt>
                <c:pt idx="4838">
                  <c:v>-0.95003700000000002</c:v>
                </c:pt>
                <c:pt idx="4839">
                  <c:v>-0.95101599999999997</c:v>
                </c:pt>
                <c:pt idx="4840">
                  <c:v>-0.95204599999999995</c:v>
                </c:pt>
                <c:pt idx="4841">
                  <c:v>-0.95304899999999992</c:v>
                </c:pt>
                <c:pt idx="4842">
                  <c:v>-0.95403300000000002</c:v>
                </c:pt>
                <c:pt idx="4843">
                  <c:v>-0.95502999999999993</c:v>
                </c:pt>
                <c:pt idx="4844">
                  <c:v>-0.95602299999999996</c:v>
                </c:pt>
                <c:pt idx="4845">
                  <c:v>-0.95704</c:v>
                </c:pt>
                <c:pt idx="4846">
                  <c:v>-0.95802799999999999</c:v>
                </c:pt>
                <c:pt idx="4847">
                  <c:v>-0.95903700000000003</c:v>
                </c:pt>
                <c:pt idx="4848">
                  <c:v>-0.96003499999999997</c:v>
                </c:pt>
                <c:pt idx="4849">
                  <c:v>-0.96104099999999992</c:v>
                </c:pt>
                <c:pt idx="4850">
                  <c:v>-0.96202999999999994</c:v>
                </c:pt>
                <c:pt idx="4851">
                  <c:v>-0.96303499999999997</c:v>
                </c:pt>
                <c:pt idx="4852">
                  <c:v>-0.964028</c:v>
                </c:pt>
                <c:pt idx="4853">
                  <c:v>-0.96503799999999995</c:v>
                </c:pt>
                <c:pt idx="4854">
                  <c:v>-0.96604800000000002</c:v>
                </c:pt>
                <c:pt idx="4855">
                  <c:v>-0.96700999999999993</c:v>
                </c:pt>
                <c:pt idx="4856">
                  <c:v>-0.96802500000000002</c:v>
                </c:pt>
                <c:pt idx="4857">
                  <c:v>-0.96901899999999996</c:v>
                </c:pt>
                <c:pt idx="4858">
                  <c:v>-0.97003099999999998</c:v>
                </c:pt>
                <c:pt idx="4859">
                  <c:v>-0.97100999999999993</c:v>
                </c:pt>
                <c:pt idx="4860">
                  <c:v>-0.97203200000000001</c:v>
                </c:pt>
                <c:pt idx="4861">
                  <c:v>-0.97303799999999996</c:v>
                </c:pt>
                <c:pt idx="4862">
                  <c:v>-0.97402999999999995</c:v>
                </c:pt>
                <c:pt idx="4863">
                  <c:v>-0.97503200000000001</c:v>
                </c:pt>
                <c:pt idx="4864">
                  <c:v>-0.97604099999999994</c:v>
                </c:pt>
                <c:pt idx="4865">
                  <c:v>-0.97703799999999996</c:v>
                </c:pt>
                <c:pt idx="4866">
                  <c:v>-0.97802199999999995</c:v>
                </c:pt>
                <c:pt idx="4867">
                  <c:v>-0.97905599999999993</c:v>
                </c:pt>
                <c:pt idx="4868">
                  <c:v>-0.98004899999999995</c:v>
                </c:pt>
                <c:pt idx="4869">
                  <c:v>-0.98105199999999992</c:v>
                </c:pt>
                <c:pt idx="4870">
                  <c:v>-0.98203699999999994</c:v>
                </c:pt>
                <c:pt idx="4871">
                  <c:v>-0.98303299999999993</c:v>
                </c:pt>
                <c:pt idx="4872">
                  <c:v>-0.98404499999999995</c:v>
                </c:pt>
                <c:pt idx="4873">
                  <c:v>-0.98504499999999995</c:v>
                </c:pt>
                <c:pt idx="4874">
                  <c:v>-0.98602999999999996</c:v>
                </c:pt>
                <c:pt idx="4875">
                  <c:v>-0.98704099999999995</c:v>
                </c:pt>
                <c:pt idx="4876">
                  <c:v>-0.98805199999999993</c:v>
                </c:pt>
                <c:pt idx="4877">
                  <c:v>-0.98903399999999997</c:v>
                </c:pt>
                <c:pt idx="4878">
                  <c:v>-0.99002299999999999</c:v>
                </c:pt>
                <c:pt idx="4879">
                  <c:v>-0.99105299999999996</c:v>
                </c:pt>
                <c:pt idx="4880">
                  <c:v>-0.99204199999999998</c:v>
                </c:pt>
                <c:pt idx="4881">
                  <c:v>-0.99303600000000003</c:v>
                </c:pt>
                <c:pt idx="4882">
                  <c:v>-0.99404399999999993</c:v>
                </c:pt>
                <c:pt idx="4883">
                  <c:v>-0.99503799999999998</c:v>
                </c:pt>
                <c:pt idx="4884">
                  <c:v>-0.99603399999999997</c:v>
                </c:pt>
                <c:pt idx="4885">
                  <c:v>-0.99703399999999998</c:v>
                </c:pt>
                <c:pt idx="4886">
                  <c:v>-0.99802800000000003</c:v>
                </c:pt>
                <c:pt idx="4887">
                  <c:v>-0.99903200000000003</c:v>
                </c:pt>
                <c:pt idx="4888">
                  <c:v>-1.000041</c:v>
                </c:pt>
                <c:pt idx="4889">
                  <c:v>-1.0010540000000001</c:v>
                </c:pt>
                <c:pt idx="4890">
                  <c:v>-1.0020280000000001</c:v>
                </c:pt>
                <c:pt idx="4891">
                  <c:v>-1.003023</c:v>
                </c:pt>
                <c:pt idx="4892">
                  <c:v>-1.0040290000000001</c:v>
                </c:pt>
                <c:pt idx="4893">
                  <c:v>-1.005026</c:v>
                </c:pt>
                <c:pt idx="4894">
                  <c:v>-1.0060450000000001</c:v>
                </c:pt>
                <c:pt idx="4895">
                  <c:v>-1.00702</c:v>
                </c:pt>
                <c:pt idx="4896">
                  <c:v>-1.0080279999999999</c:v>
                </c:pt>
                <c:pt idx="4897">
                  <c:v>-1.009039</c:v>
                </c:pt>
                <c:pt idx="4898">
                  <c:v>-1.0100370000000001</c:v>
                </c:pt>
                <c:pt idx="4899">
                  <c:v>-1.0110440000000001</c:v>
                </c:pt>
                <c:pt idx="4900">
                  <c:v>-1.0120420000000001</c:v>
                </c:pt>
                <c:pt idx="4901">
                  <c:v>-1.0130319999999999</c:v>
                </c:pt>
                <c:pt idx="4902">
                  <c:v>-1.0140439999999999</c:v>
                </c:pt>
                <c:pt idx="4903">
                  <c:v>-1.0150350000000001</c:v>
                </c:pt>
                <c:pt idx="4904">
                  <c:v>-1.0160450000000001</c:v>
                </c:pt>
                <c:pt idx="4905">
                  <c:v>-1.017042</c:v>
                </c:pt>
                <c:pt idx="4906">
                  <c:v>-1.0180450000000001</c:v>
                </c:pt>
                <c:pt idx="4907">
                  <c:v>-1.01905</c:v>
                </c:pt>
                <c:pt idx="4908">
                  <c:v>-1.0200500000000001</c:v>
                </c:pt>
                <c:pt idx="4909">
                  <c:v>-1.0210300000000001</c:v>
                </c:pt>
                <c:pt idx="4910">
                  <c:v>-1.022038</c:v>
                </c:pt>
                <c:pt idx="4911">
                  <c:v>-1.0230429999999999</c:v>
                </c:pt>
                <c:pt idx="4912">
                  <c:v>-1.0240290000000001</c:v>
                </c:pt>
                <c:pt idx="4913">
                  <c:v>-1.0250509999999999</c:v>
                </c:pt>
                <c:pt idx="4914">
                  <c:v>-1.0260310000000001</c:v>
                </c:pt>
                <c:pt idx="4915">
                  <c:v>-1.027048</c:v>
                </c:pt>
                <c:pt idx="4916">
                  <c:v>-1.028027</c:v>
                </c:pt>
                <c:pt idx="4917">
                  <c:v>-1.029042</c:v>
                </c:pt>
                <c:pt idx="4918">
                  <c:v>-1.030043</c:v>
                </c:pt>
                <c:pt idx="4919">
                  <c:v>-1.0310520000000001</c:v>
                </c:pt>
                <c:pt idx="4920">
                  <c:v>-1.032041</c:v>
                </c:pt>
                <c:pt idx="4921">
                  <c:v>-1.033029</c:v>
                </c:pt>
                <c:pt idx="4922">
                  <c:v>-1.0340389999999999</c:v>
                </c:pt>
                <c:pt idx="4923">
                  <c:v>-1.035053</c:v>
                </c:pt>
                <c:pt idx="4924">
                  <c:v>-1.0360560000000001</c:v>
                </c:pt>
                <c:pt idx="4925">
                  <c:v>-1.037039</c:v>
                </c:pt>
                <c:pt idx="4926">
                  <c:v>-1.038044</c:v>
                </c:pt>
                <c:pt idx="4927">
                  <c:v>-1.03904</c:v>
                </c:pt>
                <c:pt idx="4928">
                  <c:v>-1.0400450000000001</c:v>
                </c:pt>
                <c:pt idx="4929">
                  <c:v>-1.041032</c:v>
                </c:pt>
                <c:pt idx="4930">
                  <c:v>-1.042049</c:v>
                </c:pt>
                <c:pt idx="4931">
                  <c:v>-1.0430330000000001</c:v>
                </c:pt>
                <c:pt idx="4932">
                  <c:v>-1.044036</c:v>
                </c:pt>
                <c:pt idx="4933">
                  <c:v>-1.045045</c:v>
                </c:pt>
                <c:pt idx="4934">
                  <c:v>-1.0460430000000001</c:v>
                </c:pt>
                <c:pt idx="4935">
                  <c:v>-1.0470280000000001</c:v>
                </c:pt>
                <c:pt idx="4936">
                  <c:v>-1.0480210000000001</c:v>
                </c:pt>
                <c:pt idx="4937">
                  <c:v>-1.0490380000000001</c:v>
                </c:pt>
                <c:pt idx="4938">
                  <c:v>-1.0500420000000001</c:v>
                </c:pt>
                <c:pt idx="4939">
                  <c:v>-1.05104</c:v>
                </c:pt>
                <c:pt idx="4940">
                  <c:v>-1.0520320000000001</c:v>
                </c:pt>
                <c:pt idx="4941">
                  <c:v>-1.0530170000000001</c:v>
                </c:pt>
                <c:pt idx="4942">
                  <c:v>-1.054049</c:v>
                </c:pt>
                <c:pt idx="4943">
                  <c:v>-1.055045</c:v>
                </c:pt>
                <c:pt idx="4944">
                  <c:v>-1.0560480000000001</c:v>
                </c:pt>
                <c:pt idx="4945">
                  <c:v>-1.057043</c:v>
                </c:pt>
                <c:pt idx="4946">
                  <c:v>-1.058049</c:v>
                </c:pt>
                <c:pt idx="4947">
                  <c:v>-1.05905</c:v>
                </c:pt>
                <c:pt idx="4948">
                  <c:v>-1.060046</c:v>
                </c:pt>
                <c:pt idx="4949">
                  <c:v>-1.061045</c:v>
                </c:pt>
                <c:pt idx="4950">
                  <c:v>-1.062041</c:v>
                </c:pt>
                <c:pt idx="4951">
                  <c:v>-1.063034</c:v>
                </c:pt>
                <c:pt idx="4952">
                  <c:v>-1.0640339999999999</c:v>
                </c:pt>
                <c:pt idx="4953">
                  <c:v>-1.065034</c:v>
                </c:pt>
                <c:pt idx="4954">
                  <c:v>-1.0660290000000001</c:v>
                </c:pt>
                <c:pt idx="4955">
                  <c:v>-1.06701</c:v>
                </c:pt>
                <c:pt idx="4956">
                  <c:v>-1.068036</c:v>
                </c:pt>
                <c:pt idx="4957">
                  <c:v>-1.0690189999999999</c:v>
                </c:pt>
                <c:pt idx="4958">
                  <c:v>-1.0700190000000001</c:v>
                </c:pt>
                <c:pt idx="4959">
                  <c:v>-1.071013</c:v>
                </c:pt>
                <c:pt idx="4960">
                  <c:v>-1.072028</c:v>
                </c:pt>
                <c:pt idx="4961">
                  <c:v>-1.073037</c:v>
                </c:pt>
                <c:pt idx="4962">
                  <c:v>-1.074038</c:v>
                </c:pt>
                <c:pt idx="4963">
                  <c:v>-1.075037</c:v>
                </c:pt>
                <c:pt idx="4964">
                  <c:v>-1.076017</c:v>
                </c:pt>
                <c:pt idx="4965">
                  <c:v>-1.077037</c:v>
                </c:pt>
                <c:pt idx="4966">
                  <c:v>-1.078033</c:v>
                </c:pt>
                <c:pt idx="4967">
                  <c:v>-1.0790489999999999</c:v>
                </c:pt>
                <c:pt idx="4968">
                  <c:v>-1.080033</c:v>
                </c:pt>
                <c:pt idx="4969">
                  <c:v>-1.081035</c:v>
                </c:pt>
                <c:pt idx="4970">
                  <c:v>-1.0820480000000001</c:v>
                </c:pt>
                <c:pt idx="4971">
                  <c:v>-1.0830340000000001</c:v>
                </c:pt>
                <c:pt idx="4972">
                  <c:v>-1.0840529999999999</c:v>
                </c:pt>
                <c:pt idx="4973">
                  <c:v>-1.0850070000000001</c:v>
                </c:pt>
                <c:pt idx="4974">
                  <c:v>-1.0860259999999999</c:v>
                </c:pt>
                <c:pt idx="4975">
                  <c:v>-1.087024</c:v>
                </c:pt>
                <c:pt idx="4976">
                  <c:v>-1.0880480000000001</c:v>
                </c:pt>
                <c:pt idx="4977">
                  <c:v>-1.0890360000000001</c:v>
                </c:pt>
                <c:pt idx="4978">
                  <c:v>-1.090025</c:v>
                </c:pt>
                <c:pt idx="4979">
                  <c:v>-1.091011</c:v>
                </c:pt>
                <c:pt idx="4980">
                  <c:v>-1.0920259999999999</c:v>
                </c:pt>
                <c:pt idx="4981">
                  <c:v>-1.0930420000000001</c:v>
                </c:pt>
                <c:pt idx="4982">
                  <c:v>-1.094036</c:v>
                </c:pt>
                <c:pt idx="4983">
                  <c:v>-1.0950219999999999</c:v>
                </c:pt>
                <c:pt idx="4984">
                  <c:v>-1.0960210000000001</c:v>
                </c:pt>
                <c:pt idx="4985">
                  <c:v>-1.097024</c:v>
                </c:pt>
                <c:pt idx="4986">
                  <c:v>-1.0980160000000001</c:v>
                </c:pt>
                <c:pt idx="4987">
                  <c:v>-1.0990360000000001</c:v>
                </c:pt>
                <c:pt idx="4988">
                  <c:v>-1.1000300000000001</c:v>
                </c:pt>
                <c:pt idx="4989">
                  <c:v>-1.1010300000000002</c:v>
                </c:pt>
                <c:pt idx="4990">
                  <c:v>-1.10202</c:v>
                </c:pt>
                <c:pt idx="4991">
                  <c:v>-1.1030200000000001</c:v>
                </c:pt>
                <c:pt idx="4992">
                  <c:v>-1.1040100000000002</c:v>
                </c:pt>
                <c:pt idx="4993">
                  <c:v>-1.10501</c:v>
                </c:pt>
                <c:pt idx="4994">
                  <c:v>-1.10602</c:v>
                </c:pt>
                <c:pt idx="4995">
                  <c:v>-1.1070200000000001</c:v>
                </c:pt>
                <c:pt idx="4996">
                  <c:v>-1.10802</c:v>
                </c:pt>
                <c:pt idx="4997">
                  <c:v>-1.1090200000000001</c:v>
                </c:pt>
                <c:pt idx="4998">
                  <c:v>-1.1100300000000001</c:v>
                </c:pt>
                <c:pt idx="4999">
                  <c:v>-1.1110300000000002</c:v>
                </c:pt>
                <c:pt idx="5000">
                  <c:v>-1.1120300000000001</c:v>
                </c:pt>
                <c:pt idx="5001">
                  <c:v>-1.1130200000000001</c:v>
                </c:pt>
                <c:pt idx="5002">
                  <c:v>-1.1140100000000002</c:v>
                </c:pt>
                <c:pt idx="5003">
                  <c:v>-1.1150200000000001</c:v>
                </c:pt>
                <c:pt idx="5004">
                  <c:v>-1.11602</c:v>
                </c:pt>
                <c:pt idx="5005">
                  <c:v>-1.1170200000000001</c:v>
                </c:pt>
                <c:pt idx="5006">
                  <c:v>-1.1180400000000001</c:v>
                </c:pt>
                <c:pt idx="5007">
                  <c:v>-1.1190200000000001</c:v>
                </c:pt>
                <c:pt idx="5008">
                  <c:v>-1.12002</c:v>
                </c:pt>
                <c:pt idx="5009">
                  <c:v>-1.1210100000000001</c:v>
                </c:pt>
                <c:pt idx="5010">
                  <c:v>-1.1220300000000001</c:v>
                </c:pt>
                <c:pt idx="5011">
                  <c:v>-1.1230200000000001</c:v>
                </c:pt>
                <c:pt idx="5012">
                  <c:v>-1.1240100000000002</c:v>
                </c:pt>
                <c:pt idx="5013">
                  <c:v>-1.1250200000000001</c:v>
                </c:pt>
                <c:pt idx="5014">
                  <c:v>-1.12602</c:v>
                </c:pt>
                <c:pt idx="5015">
                  <c:v>-1.127</c:v>
                </c:pt>
                <c:pt idx="5016">
                  <c:v>-1.12802</c:v>
                </c:pt>
                <c:pt idx="5017">
                  <c:v>-1.1290200000000001</c:v>
                </c:pt>
                <c:pt idx="5018">
                  <c:v>-1.1300100000000002</c:v>
                </c:pt>
                <c:pt idx="5019">
                  <c:v>-1.13103</c:v>
                </c:pt>
                <c:pt idx="5020">
                  <c:v>-1.13202</c:v>
                </c:pt>
                <c:pt idx="5021">
                  <c:v>-1.1330200000000001</c:v>
                </c:pt>
                <c:pt idx="5022">
                  <c:v>-1.1340100000000002</c:v>
                </c:pt>
                <c:pt idx="5023">
                  <c:v>-1.135</c:v>
                </c:pt>
                <c:pt idx="5024">
                  <c:v>-1.13602</c:v>
                </c:pt>
                <c:pt idx="5025">
                  <c:v>-1.1370100000000001</c:v>
                </c:pt>
                <c:pt idx="5026">
                  <c:v>-1.1380100000000002</c:v>
                </c:pt>
                <c:pt idx="5027">
                  <c:v>-1.1390200000000001</c:v>
                </c:pt>
                <c:pt idx="5028">
                  <c:v>-1.1400100000000002</c:v>
                </c:pt>
                <c:pt idx="5029">
                  <c:v>-1.1410100000000001</c:v>
                </c:pt>
                <c:pt idx="5030">
                  <c:v>-1.14202</c:v>
                </c:pt>
                <c:pt idx="5031">
                  <c:v>-1.1430200000000001</c:v>
                </c:pt>
                <c:pt idx="5032">
                  <c:v>-1.1440300000000001</c:v>
                </c:pt>
                <c:pt idx="5033">
                  <c:v>-1.1450100000000001</c:v>
                </c:pt>
                <c:pt idx="5034">
                  <c:v>-1.14602</c:v>
                </c:pt>
                <c:pt idx="5035">
                  <c:v>-1.1470200000000002</c:v>
                </c:pt>
                <c:pt idx="5036">
                  <c:v>-1.1480300000000001</c:v>
                </c:pt>
                <c:pt idx="5037">
                  <c:v>-1.14903</c:v>
                </c:pt>
                <c:pt idx="5038">
                  <c:v>-1.15002</c:v>
                </c:pt>
                <c:pt idx="5039">
                  <c:v>-1.1510200000000002</c:v>
                </c:pt>
                <c:pt idx="5040">
                  <c:v>-1.1520300000000001</c:v>
                </c:pt>
                <c:pt idx="5041">
                  <c:v>-1.1530100000000001</c:v>
                </c:pt>
                <c:pt idx="5042">
                  <c:v>-1.15401</c:v>
                </c:pt>
                <c:pt idx="5043">
                  <c:v>-1.1550200000000002</c:v>
                </c:pt>
                <c:pt idx="5044">
                  <c:v>-1.15602</c:v>
                </c:pt>
                <c:pt idx="5045">
                  <c:v>-1.15703</c:v>
                </c:pt>
                <c:pt idx="5046">
                  <c:v>-1.15802</c:v>
                </c:pt>
                <c:pt idx="5047">
                  <c:v>-1.1590200000000002</c:v>
                </c:pt>
                <c:pt idx="5048">
                  <c:v>-1.1600200000000001</c:v>
                </c:pt>
                <c:pt idx="5049">
                  <c:v>-1.161</c:v>
                </c:pt>
                <c:pt idx="5050">
                  <c:v>-1.16201</c:v>
                </c:pt>
                <c:pt idx="5051">
                  <c:v>-1.1630100000000001</c:v>
                </c:pt>
                <c:pt idx="5052">
                  <c:v>-1.16401</c:v>
                </c:pt>
                <c:pt idx="5053">
                  <c:v>-1.1650200000000002</c:v>
                </c:pt>
                <c:pt idx="5054">
                  <c:v>-1.16601</c:v>
                </c:pt>
                <c:pt idx="5055">
                  <c:v>-1.1670100000000001</c:v>
                </c:pt>
                <c:pt idx="5056">
                  <c:v>-1.1680000000000001</c:v>
                </c:pt>
                <c:pt idx="5057">
                  <c:v>-1.1689900000000002</c:v>
                </c:pt>
                <c:pt idx="5058">
                  <c:v>-1.1700000000000002</c:v>
                </c:pt>
                <c:pt idx="5059">
                  <c:v>-1.1710100000000001</c:v>
                </c:pt>
                <c:pt idx="5060">
                  <c:v>-1.17201</c:v>
                </c:pt>
                <c:pt idx="5061">
                  <c:v>-1.173</c:v>
                </c:pt>
                <c:pt idx="5062">
                  <c:v>-1.1740200000000001</c:v>
                </c:pt>
                <c:pt idx="5063">
                  <c:v>-1.175</c:v>
                </c:pt>
                <c:pt idx="5064">
                  <c:v>-1.17601</c:v>
                </c:pt>
                <c:pt idx="5065">
                  <c:v>-1.1770200000000002</c:v>
                </c:pt>
                <c:pt idx="5066">
                  <c:v>-1.17801</c:v>
                </c:pt>
                <c:pt idx="5067">
                  <c:v>-1.1790200000000002</c:v>
                </c:pt>
                <c:pt idx="5068">
                  <c:v>-1.18001</c:v>
                </c:pt>
                <c:pt idx="5069">
                  <c:v>-1.1810100000000001</c:v>
                </c:pt>
                <c:pt idx="5070">
                  <c:v>-1.1820200000000001</c:v>
                </c:pt>
                <c:pt idx="5071">
                  <c:v>-1.1830100000000001</c:v>
                </c:pt>
                <c:pt idx="5072">
                  <c:v>-1.1840000000000002</c:v>
                </c:pt>
                <c:pt idx="5073">
                  <c:v>-1.1850000000000001</c:v>
                </c:pt>
                <c:pt idx="5074">
                  <c:v>-1.18601</c:v>
                </c:pt>
                <c:pt idx="5075">
                  <c:v>-1.18699</c:v>
                </c:pt>
                <c:pt idx="5076">
                  <c:v>-1.18801</c:v>
                </c:pt>
                <c:pt idx="5077">
                  <c:v>-1.1890200000000002</c:v>
                </c:pt>
                <c:pt idx="5078">
                  <c:v>-1.1900200000000001</c:v>
                </c:pt>
                <c:pt idx="5079">
                  <c:v>-1.1910200000000002</c:v>
                </c:pt>
                <c:pt idx="5080">
                  <c:v>-1.1920000000000002</c:v>
                </c:pt>
                <c:pt idx="5081">
                  <c:v>-1.1930000000000001</c:v>
                </c:pt>
                <c:pt idx="5082">
                  <c:v>-1.19401</c:v>
                </c:pt>
                <c:pt idx="5083">
                  <c:v>-1.1950000000000001</c:v>
                </c:pt>
                <c:pt idx="5084">
                  <c:v>-1.19601</c:v>
                </c:pt>
                <c:pt idx="5085">
                  <c:v>-1.1970000000000001</c:v>
                </c:pt>
                <c:pt idx="5086">
                  <c:v>-1.19801</c:v>
                </c:pt>
                <c:pt idx="5087">
                  <c:v>-1.1990000000000001</c:v>
                </c:pt>
                <c:pt idx="5088">
                  <c:v>-1.2000000000000002</c:v>
                </c:pt>
                <c:pt idx="5089">
                  <c:v>-1.2010000000000001</c:v>
                </c:pt>
                <c:pt idx="5090">
                  <c:v>-1.2020000000000002</c:v>
                </c:pt>
                <c:pt idx="5091">
                  <c:v>-1.2030000000000001</c:v>
                </c:pt>
                <c:pt idx="5092">
                  <c:v>-1.2040000000000002</c:v>
                </c:pt>
                <c:pt idx="5093">
                  <c:v>-1.20499</c:v>
                </c:pt>
                <c:pt idx="5094">
                  <c:v>-1.20601</c:v>
                </c:pt>
                <c:pt idx="5095">
                  <c:v>-1.2069800000000002</c:v>
                </c:pt>
                <c:pt idx="5096">
                  <c:v>-1.2079900000000001</c:v>
                </c:pt>
                <c:pt idx="5097">
                  <c:v>-1.2090100000000001</c:v>
                </c:pt>
                <c:pt idx="5098">
                  <c:v>-1.21001</c:v>
                </c:pt>
                <c:pt idx="5099">
                  <c:v>-1.2110000000000001</c:v>
                </c:pt>
                <c:pt idx="5100">
                  <c:v>-1.2120000000000002</c:v>
                </c:pt>
                <c:pt idx="5101">
                  <c:v>-1.2129800000000002</c:v>
                </c:pt>
                <c:pt idx="5102">
                  <c:v>-1.2140000000000002</c:v>
                </c:pt>
                <c:pt idx="5103">
                  <c:v>-1.2150000000000001</c:v>
                </c:pt>
                <c:pt idx="5104">
                  <c:v>-1.21601</c:v>
                </c:pt>
                <c:pt idx="5105">
                  <c:v>-1.2170000000000001</c:v>
                </c:pt>
                <c:pt idx="5106">
                  <c:v>-1.2180000000000002</c:v>
                </c:pt>
                <c:pt idx="5107">
                  <c:v>-1.21899</c:v>
                </c:pt>
                <c:pt idx="5108">
                  <c:v>-1.2199900000000001</c:v>
                </c:pt>
                <c:pt idx="5109">
                  <c:v>-1.2210100000000002</c:v>
                </c:pt>
                <c:pt idx="5110">
                  <c:v>-1.2220000000000002</c:v>
                </c:pt>
                <c:pt idx="5111">
                  <c:v>-1.22299</c:v>
                </c:pt>
                <c:pt idx="5112">
                  <c:v>-1.2239800000000001</c:v>
                </c:pt>
                <c:pt idx="5113">
                  <c:v>-1.22499</c:v>
                </c:pt>
                <c:pt idx="5114">
                  <c:v>-1.226</c:v>
                </c:pt>
                <c:pt idx="5115">
                  <c:v>-1.2269800000000002</c:v>
                </c:pt>
                <c:pt idx="5116">
                  <c:v>-1.2279900000000001</c:v>
                </c:pt>
                <c:pt idx="5117">
                  <c:v>-1.2290100000000002</c:v>
                </c:pt>
                <c:pt idx="5118">
                  <c:v>-1.23</c:v>
                </c:pt>
                <c:pt idx="5119">
                  <c:v>-1.23099</c:v>
                </c:pt>
                <c:pt idx="5120">
                  <c:v>-1.23197</c:v>
                </c:pt>
                <c:pt idx="5121">
                  <c:v>-1.2329800000000002</c:v>
                </c:pt>
                <c:pt idx="5122">
                  <c:v>-1.2340100000000001</c:v>
                </c:pt>
                <c:pt idx="5123">
                  <c:v>-1.23499</c:v>
                </c:pt>
                <c:pt idx="5124">
                  <c:v>-1.2359900000000001</c:v>
                </c:pt>
                <c:pt idx="5125">
                  <c:v>-1.2369800000000002</c:v>
                </c:pt>
                <c:pt idx="5126">
                  <c:v>-1.2379900000000001</c:v>
                </c:pt>
                <c:pt idx="5127">
                  <c:v>-1.2389800000000002</c:v>
                </c:pt>
                <c:pt idx="5128">
                  <c:v>-1.24</c:v>
                </c:pt>
                <c:pt idx="5129">
                  <c:v>-1.2409800000000002</c:v>
                </c:pt>
                <c:pt idx="5130">
                  <c:v>-1.24197</c:v>
                </c:pt>
                <c:pt idx="5131">
                  <c:v>-1.2429800000000002</c:v>
                </c:pt>
                <c:pt idx="5132">
                  <c:v>-1.24397</c:v>
                </c:pt>
                <c:pt idx="5133">
                  <c:v>-1.2449800000000002</c:v>
                </c:pt>
                <c:pt idx="5134">
                  <c:v>-1.2459800000000001</c:v>
                </c:pt>
                <c:pt idx="5135">
                  <c:v>-1.2469800000000002</c:v>
                </c:pt>
                <c:pt idx="5136">
                  <c:v>-1.24797</c:v>
                </c:pt>
                <c:pt idx="5137">
                  <c:v>-1.2490000000000001</c:v>
                </c:pt>
                <c:pt idx="5138">
                  <c:v>-1.2499900000000002</c:v>
                </c:pt>
                <c:pt idx="5139">
                  <c:v>-1.25099</c:v>
                </c:pt>
                <c:pt idx="5140">
                  <c:v>-1.2519800000000001</c:v>
                </c:pt>
                <c:pt idx="5141">
                  <c:v>-1.25298</c:v>
                </c:pt>
                <c:pt idx="5142">
                  <c:v>-1.2539800000000001</c:v>
                </c:pt>
                <c:pt idx="5143">
                  <c:v>-1.25498</c:v>
                </c:pt>
                <c:pt idx="5144">
                  <c:v>-1.2559800000000001</c:v>
                </c:pt>
                <c:pt idx="5145">
                  <c:v>-1.2569700000000001</c:v>
                </c:pt>
                <c:pt idx="5146">
                  <c:v>-1.25797</c:v>
                </c:pt>
                <c:pt idx="5147">
                  <c:v>-1.25898</c:v>
                </c:pt>
                <c:pt idx="5148">
                  <c:v>-1.2599900000000002</c:v>
                </c:pt>
                <c:pt idx="5149">
                  <c:v>-1.26098</c:v>
                </c:pt>
                <c:pt idx="5150">
                  <c:v>-1.2619800000000001</c:v>
                </c:pt>
                <c:pt idx="5151">
                  <c:v>-1.2629700000000001</c:v>
                </c:pt>
                <c:pt idx="5152">
                  <c:v>-1.2639900000000002</c:v>
                </c:pt>
                <c:pt idx="5153">
                  <c:v>-1.26498</c:v>
                </c:pt>
                <c:pt idx="5154">
                  <c:v>-1.26597</c:v>
                </c:pt>
                <c:pt idx="5155">
                  <c:v>-1.2669700000000002</c:v>
                </c:pt>
                <c:pt idx="5156">
                  <c:v>-1.26797</c:v>
                </c:pt>
                <c:pt idx="5157">
                  <c:v>-1.26898</c:v>
                </c:pt>
                <c:pt idx="5158">
                  <c:v>-1.2699800000000001</c:v>
                </c:pt>
                <c:pt idx="5159">
                  <c:v>-1.27098</c:v>
                </c:pt>
                <c:pt idx="5160">
                  <c:v>-1.2719800000000001</c:v>
                </c:pt>
                <c:pt idx="5161">
                  <c:v>-1.2729900000000001</c:v>
                </c:pt>
                <c:pt idx="5162">
                  <c:v>-1.2739900000000002</c:v>
                </c:pt>
                <c:pt idx="5163">
                  <c:v>-1.2749900000000001</c:v>
                </c:pt>
                <c:pt idx="5164">
                  <c:v>-1.2759800000000001</c:v>
                </c:pt>
                <c:pt idx="5165">
                  <c:v>-1.2769700000000002</c:v>
                </c:pt>
                <c:pt idx="5166">
                  <c:v>-1.2779900000000002</c:v>
                </c:pt>
                <c:pt idx="5167">
                  <c:v>-1.2790000000000001</c:v>
                </c:pt>
                <c:pt idx="5168">
                  <c:v>-1.2799700000000001</c:v>
                </c:pt>
                <c:pt idx="5169">
                  <c:v>-1.28098</c:v>
                </c:pt>
                <c:pt idx="5170">
                  <c:v>-1.28196</c:v>
                </c:pt>
                <c:pt idx="5171">
                  <c:v>-1.2829900000000001</c:v>
                </c:pt>
                <c:pt idx="5172">
                  <c:v>-1.2839800000000001</c:v>
                </c:pt>
                <c:pt idx="5173">
                  <c:v>-1.28498</c:v>
                </c:pt>
                <c:pt idx="5174">
                  <c:v>-1.2859900000000002</c:v>
                </c:pt>
                <c:pt idx="5175">
                  <c:v>-1.28698</c:v>
                </c:pt>
                <c:pt idx="5176">
                  <c:v>-1.2879900000000002</c:v>
                </c:pt>
                <c:pt idx="5177">
                  <c:v>-1.2889900000000001</c:v>
                </c:pt>
                <c:pt idx="5178">
                  <c:v>-1.2899700000000001</c:v>
                </c:pt>
                <c:pt idx="5179">
                  <c:v>-1.29098</c:v>
                </c:pt>
                <c:pt idx="5180">
                  <c:v>-1.2919800000000001</c:v>
                </c:pt>
                <c:pt idx="5181">
                  <c:v>-1.2929700000000002</c:v>
                </c:pt>
                <c:pt idx="5182">
                  <c:v>-1.29396</c:v>
                </c:pt>
                <c:pt idx="5183">
                  <c:v>-1.29498</c:v>
                </c:pt>
                <c:pt idx="5184">
                  <c:v>-1.2959700000000001</c:v>
                </c:pt>
                <c:pt idx="5185">
                  <c:v>-1.29695</c:v>
                </c:pt>
                <c:pt idx="5186">
                  <c:v>-1.2979700000000001</c:v>
                </c:pt>
                <c:pt idx="5187">
                  <c:v>-1.29898</c:v>
                </c:pt>
                <c:pt idx="5188">
                  <c:v>-1.2999800000000001</c:v>
                </c:pt>
                <c:pt idx="5189">
                  <c:v>-1.3009500000000001</c:v>
                </c:pt>
                <c:pt idx="5190">
                  <c:v>-1.30196</c:v>
                </c:pt>
                <c:pt idx="5191">
                  <c:v>-1.3029700000000002</c:v>
                </c:pt>
                <c:pt idx="5192">
                  <c:v>-1.3039800000000001</c:v>
                </c:pt>
                <c:pt idx="5193">
                  <c:v>-1.3049700000000002</c:v>
                </c:pt>
                <c:pt idx="5194">
                  <c:v>-1.3059800000000001</c:v>
                </c:pt>
                <c:pt idx="5195">
                  <c:v>-1.3069600000000001</c:v>
                </c:pt>
                <c:pt idx="5196">
                  <c:v>-1.3079800000000001</c:v>
                </c:pt>
                <c:pt idx="5197">
                  <c:v>-1.3089600000000001</c:v>
                </c:pt>
                <c:pt idx="5198">
                  <c:v>-1.3099500000000002</c:v>
                </c:pt>
                <c:pt idx="5199">
                  <c:v>-1.3109600000000001</c:v>
                </c:pt>
                <c:pt idx="5200">
                  <c:v>-1.3119800000000001</c:v>
                </c:pt>
                <c:pt idx="5201">
                  <c:v>-1.3129600000000001</c:v>
                </c:pt>
                <c:pt idx="5202">
                  <c:v>-1.3139800000000001</c:v>
                </c:pt>
                <c:pt idx="5203">
                  <c:v>-1.3149700000000002</c:v>
                </c:pt>
                <c:pt idx="5204">
                  <c:v>-1.31596</c:v>
                </c:pt>
                <c:pt idx="5205">
                  <c:v>-1.31698</c:v>
                </c:pt>
                <c:pt idx="5206">
                  <c:v>-1.3179700000000001</c:v>
                </c:pt>
                <c:pt idx="5207">
                  <c:v>-1.3189500000000001</c:v>
                </c:pt>
                <c:pt idx="5208">
                  <c:v>-1.31996</c:v>
                </c:pt>
                <c:pt idx="5209">
                  <c:v>-1.3209600000000001</c:v>
                </c:pt>
                <c:pt idx="5210">
                  <c:v>-1.32196</c:v>
                </c:pt>
                <c:pt idx="5211">
                  <c:v>-1.32297</c:v>
                </c:pt>
                <c:pt idx="5212">
                  <c:v>-1.32396</c:v>
                </c:pt>
                <c:pt idx="5213">
                  <c:v>-1.3249300000000002</c:v>
                </c:pt>
                <c:pt idx="5214">
                  <c:v>-1.32596</c:v>
                </c:pt>
                <c:pt idx="5215">
                  <c:v>-1.3269500000000001</c:v>
                </c:pt>
                <c:pt idx="5216">
                  <c:v>-1.3279700000000001</c:v>
                </c:pt>
                <c:pt idx="5217">
                  <c:v>-1.3289500000000001</c:v>
                </c:pt>
                <c:pt idx="5218">
                  <c:v>-1.3299500000000002</c:v>
                </c:pt>
                <c:pt idx="5219">
                  <c:v>-1.3309600000000001</c:v>
                </c:pt>
                <c:pt idx="5220">
                  <c:v>-1.3319800000000002</c:v>
                </c:pt>
                <c:pt idx="5221">
                  <c:v>-1.33297</c:v>
                </c:pt>
                <c:pt idx="5222">
                  <c:v>-1.3339500000000002</c:v>
                </c:pt>
                <c:pt idx="5223">
                  <c:v>-1.33494</c:v>
                </c:pt>
                <c:pt idx="5224">
                  <c:v>-1.3359500000000002</c:v>
                </c:pt>
                <c:pt idx="5225">
                  <c:v>-1.3369600000000001</c:v>
                </c:pt>
                <c:pt idx="5226">
                  <c:v>-1.3379400000000001</c:v>
                </c:pt>
                <c:pt idx="5227">
                  <c:v>-1.3389500000000001</c:v>
                </c:pt>
                <c:pt idx="5228">
                  <c:v>-1.3399500000000002</c:v>
                </c:pt>
                <c:pt idx="5229">
                  <c:v>-1.34094</c:v>
                </c:pt>
                <c:pt idx="5230">
                  <c:v>-1.34196</c:v>
                </c:pt>
                <c:pt idx="5231">
                  <c:v>-1.3429500000000001</c:v>
                </c:pt>
                <c:pt idx="5232">
                  <c:v>-1.34395</c:v>
                </c:pt>
                <c:pt idx="5233">
                  <c:v>-1.3449300000000002</c:v>
                </c:pt>
                <c:pt idx="5234">
                  <c:v>-1.34596</c:v>
                </c:pt>
                <c:pt idx="5235">
                  <c:v>-1.3469600000000002</c:v>
                </c:pt>
                <c:pt idx="5236">
                  <c:v>-1.3479400000000001</c:v>
                </c:pt>
                <c:pt idx="5237">
                  <c:v>-1.34894</c:v>
                </c:pt>
                <c:pt idx="5238">
                  <c:v>-1.34995</c:v>
                </c:pt>
                <c:pt idx="5239">
                  <c:v>-1.35094</c:v>
                </c:pt>
                <c:pt idx="5240">
                  <c:v>-1.3519600000000001</c:v>
                </c:pt>
                <c:pt idx="5241">
                  <c:v>-1.35297</c:v>
                </c:pt>
                <c:pt idx="5242">
                  <c:v>-1.3539600000000001</c:v>
                </c:pt>
                <c:pt idx="5243">
                  <c:v>-1.35494</c:v>
                </c:pt>
                <c:pt idx="5244">
                  <c:v>-1.35595</c:v>
                </c:pt>
                <c:pt idx="5245">
                  <c:v>-1.35694</c:v>
                </c:pt>
                <c:pt idx="5246">
                  <c:v>-1.3579400000000001</c:v>
                </c:pt>
                <c:pt idx="5247">
                  <c:v>-1.3589300000000002</c:v>
                </c:pt>
                <c:pt idx="5248">
                  <c:v>-1.3599400000000001</c:v>
                </c:pt>
                <c:pt idx="5249">
                  <c:v>-1.36094</c:v>
                </c:pt>
                <c:pt idx="5250">
                  <c:v>-1.36195</c:v>
                </c:pt>
                <c:pt idx="5251">
                  <c:v>-1.3629600000000002</c:v>
                </c:pt>
                <c:pt idx="5252">
                  <c:v>-1.3639400000000002</c:v>
                </c:pt>
                <c:pt idx="5253">
                  <c:v>-1.3649500000000001</c:v>
                </c:pt>
                <c:pt idx="5254">
                  <c:v>-1.36595</c:v>
                </c:pt>
                <c:pt idx="5255">
                  <c:v>-1.3669600000000002</c:v>
                </c:pt>
                <c:pt idx="5256">
                  <c:v>-1.3679400000000002</c:v>
                </c:pt>
                <c:pt idx="5257">
                  <c:v>-1.3689500000000001</c:v>
                </c:pt>
                <c:pt idx="5258">
                  <c:v>-1.36995</c:v>
                </c:pt>
                <c:pt idx="5259">
                  <c:v>-1.37094</c:v>
                </c:pt>
                <c:pt idx="5260">
                  <c:v>-1.3719600000000001</c:v>
                </c:pt>
                <c:pt idx="5261">
                  <c:v>-1.3729500000000001</c:v>
                </c:pt>
                <c:pt idx="5262">
                  <c:v>-1.3739400000000002</c:v>
                </c:pt>
                <c:pt idx="5263">
                  <c:v>-1.3749400000000001</c:v>
                </c:pt>
                <c:pt idx="5264">
                  <c:v>-1.3759600000000001</c:v>
                </c:pt>
                <c:pt idx="5265">
                  <c:v>-1.3769400000000001</c:v>
                </c:pt>
                <c:pt idx="5266">
                  <c:v>-1.3779400000000002</c:v>
                </c:pt>
                <c:pt idx="5267">
                  <c:v>-1.3789600000000002</c:v>
                </c:pt>
                <c:pt idx="5268">
                  <c:v>-1.3799400000000002</c:v>
                </c:pt>
                <c:pt idx="5269">
                  <c:v>-1.3809400000000001</c:v>
                </c:pt>
                <c:pt idx="5270">
                  <c:v>-1.38195</c:v>
                </c:pt>
                <c:pt idx="5271">
                  <c:v>-1.3829600000000002</c:v>
                </c:pt>
                <c:pt idx="5272">
                  <c:v>-1.38395</c:v>
                </c:pt>
                <c:pt idx="5273">
                  <c:v>-1.3849400000000001</c:v>
                </c:pt>
                <c:pt idx="5274">
                  <c:v>-1.3859600000000001</c:v>
                </c:pt>
                <c:pt idx="5275">
                  <c:v>-1.38697</c:v>
                </c:pt>
                <c:pt idx="5276">
                  <c:v>-1.38795</c:v>
                </c:pt>
                <c:pt idx="5277">
                  <c:v>-1.3889500000000001</c:v>
                </c:pt>
                <c:pt idx="5278">
                  <c:v>-1.3899600000000001</c:v>
                </c:pt>
                <c:pt idx="5279">
                  <c:v>-1.3909600000000002</c:v>
                </c:pt>
                <c:pt idx="5280">
                  <c:v>-1.39195</c:v>
                </c:pt>
                <c:pt idx="5281">
                  <c:v>-1.3929400000000001</c:v>
                </c:pt>
                <c:pt idx="5282">
                  <c:v>-1.3939600000000001</c:v>
                </c:pt>
                <c:pt idx="5283">
                  <c:v>-1.3949500000000001</c:v>
                </c:pt>
                <c:pt idx="5284">
                  <c:v>-1.3959400000000002</c:v>
                </c:pt>
                <c:pt idx="5285">
                  <c:v>-1.3969400000000001</c:v>
                </c:pt>
                <c:pt idx="5286">
                  <c:v>-1.3979300000000001</c:v>
                </c:pt>
                <c:pt idx="5287">
                  <c:v>-1.39893</c:v>
                </c:pt>
                <c:pt idx="5288">
                  <c:v>-1.3999400000000002</c:v>
                </c:pt>
                <c:pt idx="5289">
                  <c:v>-1.40096</c:v>
                </c:pt>
                <c:pt idx="5290">
                  <c:v>-1.40195</c:v>
                </c:pt>
                <c:pt idx="5291">
                  <c:v>-1.4029400000000001</c:v>
                </c:pt>
                <c:pt idx="5292">
                  <c:v>-1.4039400000000002</c:v>
                </c:pt>
                <c:pt idx="5293">
                  <c:v>-1.4049400000000001</c:v>
                </c:pt>
                <c:pt idx="5294">
                  <c:v>-1.40595</c:v>
                </c:pt>
                <c:pt idx="5295">
                  <c:v>-1.4069500000000001</c:v>
                </c:pt>
                <c:pt idx="5296">
                  <c:v>-1.4079400000000002</c:v>
                </c:pt>
                <c:pt idx="5297">
                  <c:v>-1.40893</c:v>
                </c:pt>
                <c:pt idx="5298">
                  <c:v>-1.4099300000000001</c:v>
                </c:pt>
                <c:pt idx="5299">
                  <c:v>-1.4109500000000001</c:v>
                </c:pt>
                <c:pt idx="5300">
                  <c:v>-1.4119300000000001</c:v>
                </c:pt>
                <c:pt idx="5301">
                  <c:v>-1.41293</c:v>
                </c:pt>
                <c:pt idx="5302">
                  <c:v>-1.4139400000000002</c:v>
                </c:pt>
                <c:pt idx="5303">
                  <c:v>-1.4149400000000001</c:v>
                </c:pt>
                <c:pt idx="5304">
                  <c:v>-1.4159400000000002</c:v>
                </c:pt>
                <c:pt idx="5305">
                  <c:v>-1.41693</c:v>
                </c:pt>
                <c:pt idx="5306">
                  <c:v>-1.41794</c:v>
                </c:pt>
                <c:pt idx="5307">
                  <c:v>-1.4189400000000001</c:v>
                </c:pt>
                <c:pt idx="5308">
                  <c:v>-1.4199300000000001</c:v>
                </c:pt>
                <c:pt idx="5309">
                  <c:v>-1.42093</c:v>
                </c:pt>
                <c:pt idx="5310">
                  <c:v>-1.4219300000000001</c:v>
                </c:pt>
                <c:pt idx="5311">
                  <c:v>-1.42293</c:v>
                </c:pt>
                <c:pt idx="5312">
                  <c:v>-1.42394</c:v>
                </c:pt>
                <c:pt idx="5313">
                  <c:v>-1.42493</c:v>
                </c:pt>
                <c:pt idx="5314">
                  <c:v>-1.4259300000000001</c:v>
                </c:pt>
                <c:pt idx="5315">
                  <c:v>-1.4269400000000001</c:v>
                </c:pt>
                <c:pt idx="5316">
                  <c:v>-1.42794</c:v>
                </c:pt>
                <c:pt idx="5317">
                  <c:v>-1.4289400000000001</c:v>
                </c:pt>
                <c:pt idx="5318">
                  <c:v>-1.42994</c:v>
                </c:pt>
                <c:pt idx="5319">
                  <c:v>-1.4309200000000002</c:v>
                </c:pt>
                <c:pt idx="5320">
                  <c:v>-1.4319300000000001</c:v>
                </c:pt>
                <c:pt idx="5321">
                  <c:v>-1.43293</c:v>
                </c:pt>
                <c:pt idx="5322">
                  <c:v>-1.4339200000000001</c:v>
                </c:pt>
                <c:pt idx="5323">
                  <c:v>-1.4349200000000002</c:v>
                </c:pt>
                <c:pt idx="5324">
                  <c:v>-1.4359200000000001</c:v>
                </c:pt>
                <c:pt idx="5325">
                  <c:v>-1.4369200000000002</c:v>
                </c:pt>
                <c:pt idx="5326">
                  <c:v>-1.4379200000000001</c:v>
                </c:pt>
                <c:pt idx="5327">
                  <c:v>-1.4389400000000001</c:v>
                </c:pt>
                <c:pt idx="5328">
                  <c:v>-1.43991</c:v>
                </c:pt>
                <c:pt idx="5329">
                  <c:v>-1.44092</c:v>
                </c:pt>
                <c:pt idx="5330">
                  <c:v>-1.44191</c:v>
                </c:pt>
                <c:pt idx="5331">
                  <c:v>-1.4429100000000001</c:v>
                </c:pt>
                <c:pt idx="5332">
                  <c:v>-1.4439300000000002</c:v>
                </c:pt>
                <c:pt idx="5333">
                  <c:v>-1.44492</c:v>
                </c:pt>
                <c:pt idx="5334">
                  <c:v>-1.4459200000000001</c:v>
                </c:pt>
                <c:pt idx="5335">
                  <c:v>-1.4469100000000001</c:v>
                </c:pt>
                <c:pt idx="5336">
                  <c:v>-1.4479200000000001</c:v>
                </c:pt>
                <c:pt idx="5337">
                  <c:v>-1.44892</c:v>
                </c:pt>
                <c:pt idx="5338">
                  <c:v>-1.44991</c:v>
                </c:pt>
                <c:pt idx="5339">
                  <c:v>-1.4509300000000001</c:v>
                </c:pt>
                <c:pt idx="5340">
                  <c:v>-1.45191</c:v>
                </c:pt>
                <c:pt idx="5341">
                  <c:v>-1.4529100000000001</c:v>
                </c:pt>
                <c:pt idx="5342">
                  <c:v>-1.4539200000000001</c:v>
                </c:pt>
                <c:pt idx="5343">
                  <c:v>-1.4549100000000001</c:v>
                </c:pt>
                <c:pt idx="5344">
                  <c:v>-1.4559300000000002</c:v>
                </c:pt>
                <c:pt idx="5345">
                  <c:v>-1.45692</c:v>
                </c:pt>
                <c:pt idx="5346">
                  <c:v>-1.45791</c:v>
                </c:pt>
                <c:pt idx="5347">
                  <c:v>-1.45892</c:v>
                </c:pt>
                <c:pt idx="5348">
                  <c:v>-1.4599000000000002</c:v>
                </c:pt>
                <c:pt idx="5349">
                  <c:v>-1.4609100000000002</c:v>
                </c:pt>
                <c:pt idx="5350">
                  <c:v>-1.46191</c:v>
                </c:pt>
                <c:pt idx="5351">
                  <c:v>-1.4629100000000002</c:v>
                </c:pt>
                <c:pt idx="5352">
                  <c:v>-1.4639200000000001</c:v>
                </c:pt>
                <c:pt idx="5353">
                  <c:v>-1.4649100000000002</c:v>
                </c:pt>
                <c:pt idx="5354">
                  <c:v>-1.4659200000000001</c:v>
                </c:pt>
                <c:pt idx="5355">
                  <c:v>-1.46692</c:v>
                </c:pt>
                <c:pt idx="5356">
                  <c:v>-1.46791</c:v>
                </c:pt>
                <c:pt idx="5357">
                  <c:v>-1.46892</c:v>
                </c:pt>
                <c:pt idx="5358">
                  <c:v>-1.4699200000000001</c:v>
                </c:pt>
                <c:pt idx="5359">
                  <c:v>-1.47092</c:v>
                </c:pt>
                <c:pt idx="5360">
                  <c:v>-1.4719300000000002</c:v>
                </c:pt>
                <c:pt idx="5361">
                  <c:v>-1.47292</c:v>
                </c:pt>
                <c:pt idx="5362">
                  <c:v>-1.4739100000000001</c:v>
                </c:pt>
                <c:pt idx="5363">
                  <c:v>-1.47492</c:v>
                </c:pt>
                <c:pt idx="5364">
                  <c:v>-1.4758900000000001</c:v>
                </c:pt>
                <c:pt idx="5365">
                  <c:v>-1.4769300000000001</c:v>
                </c:pt>
                <c:pt idx="5366">
                  <c:v>-1.4779300000000002</c:v>
                </c:pt>
                <c:pt idx="5367">
                  <c:v>-1.4789000000000001</c:v>
                </c:pt>
                <c:pt idx="5368">
                  <c:v>-1.4799100000000001</c:v>
                </c:pt>
                <c:pt idx="5369">
                  <c:v>-1.48089</c:v>
                </c:pt>
                <c:pt idx="5370">
                  <c:v>-1.4819</c:v>
                </c:pt>
                <c:pt idx="5371">
                  <c:v>-1.4829100000000002</c:v>
                </c:pt>
                <c:pt idx="5372">
                  <c:v>-1.4838900000000002</c:v>
                </c:pt>
                <c:pt idx="5373">
                  <c:v>-1.4849000000000001</c:v>
                </c:pt>
                <c:pt idx="5374">
                  <c:v>-1.4859</c:v>
                </c:pt>
                <c:pt idx="5375">
                  <c:v>-1.48692</c:v>
                </c:pt>
                <c:pt idx="5376">
                  <c:v>-1.4879</c:v>
                </c:pt>
                <c:pt idx="5377">
                  <c:v>-1.48889</c:v>
                </c:pt>
                <c:pt idx="5378">
                  <c:v>-1.4898800000000001</c:v>
                </c:pt>
                <c:pt idx="5379">
                  <c:v>-1.49089</c:v>
                </c:pt>
                <c:pt idx="5380">
                  <c:v>-1.4918800000000001</c:v>
                </c:pt>
                <c:pt idx="5381">
                  <c:v>-1.4929000000000001</c:v>
                </c:pt>
                <c:pt idx="5382">
                  <c:v>-1.4939</c:v>
                </c:pt>
                <c:pt idx="5383">
                  <c:v>-1.4948900000000001</c:v>
                </c:pt>
                <c:pt idx="5384">
                  <c:v>-1.4958900000000002</c:v>
                </c:pt>
                <c:pt idx="5385">
                  <c:v>-1.4968900000000001</c:v>
                </c:pt>
                <c:pt idx="5386">
                  <c:v>-1.4978900000000002</c:v>
                </c:pt>
                <c:pt idx="5387">
                  <c:v>-1.4988900000000001</c:v>
                </c:pt>
                <c:pt idx="5388">
                  <c:v>-1.4999</c:v>
                </c:pt>
                <c:pt idx="5389">
                  <c:v>-1.50088</c:v>
                </c:pt>
                <c:pt idx="5390">
                  <c:v>-1.5018800000000001</c:v>
                </c:pt>
                <c:pt idx="5391">
                  <c:v>-1.5028900000000001</c:v>
                </c:pt>
                <c:pt idx="5392">
                  <c:v>-1.5038900000000002</c:v>
                </c:pt>
                <c:pt idx="5393">
                  <c:v>-1.5048900000000001</c:v>
                </c:pt>
                <c:pt idx="5394">
                  <c:v>-1.5058900000000002</c:v>
                </c:pt>
                <c:pt idx="5395">
                  <c:v>-1.5068900000000001</c:v>
                </c:pt>
                <c:pt idx="5396">
                  <c:v>-1.5078900000000002</c:v>
                </c:pt>
                <c:pt idx="5397">
                  <c:v>-1.5089000000000001</c:v>
                </c:pt>
                <c:pt idx="5398">
                  <c:v>-1.5099</c:v>
                </c:pt>
                <c:pt idx="5399">
                  <c:v>-1.5109000000000001</c:v>
                </c:pt>
                <c:pt idx="5400">
                  <c:v>-1.5119</c:v>
                </c:pt>
                <c:pt idx="5401">
                  <c:v>-1.5128900000000001</c:v>
                </c:pt>
                <c:pt idx="5402">
                  <c:v>-1.5138900000000002</c:v>
                </c:pt>
                <c:pt idx="5403">
                  <c:v>-1.5148700000000002</c:v>
                </c:pt>
                <c:pt idx="5404">
                  <c:v>-1.5158900000000002</c:v>
                </c:pt>
                <c:pt idx="5405">
                  <c:v>-1.5168700000000002</c:v>
                </c:pt>
                <c:pt idx="5406">
                  <c:v>-1.5179</c:v>
                </c:pt>
                <c:pt idx="5407">
                  <c:v>-1.5188900000000001</c:v>
                </c:pt>
                <c:pt idx="5408">
                  <c:v>-1.5198700000000001</c:v>
                </c:pt>
                <c:pt idx="5409">
                  <c:v>-1.5208700000000002</c:v>
                </c:pt>
                <c:pt idx="5410">
                  <c:v>-1.5218700000000001</c:v>
                </c:pt>
                <c:pt idx="5411">
                  <c:v>-1.52288</c:v>
                </c:pt>
                <c:pt idx="5412">
                  <c:v>-1.5238800000000001</c:v>
                </c:pt>
                <c:pt idx="5413">
                  <c:v>-1.52488</c:v>
                </c:pt>
                <c:pt idx="5414">
                  <c:v>-1.52586</c:v>
                </c:pt>
                <c:pt idx="5415">
                  <c:v>-1.5268600000000001</c:v>
                </c:pt>
                <c:pt idx="5416">
                  <c:v>-1.5279</c:v>
                </c:pt>
                <c:pt idx="5417">
                  <c:v>-1.5288700000000002</c:v>
                </c:pt>
                <c:pt idx="5418">
                  <c:v>-1.5298900000000002</c:v>
                </c:pt>
                <c:pt idx="5419">
                  <c:v>-1.5308700000000002</c:v>
                </c:pt>
                <c:pt idx="5420">
                  <c:v>-1.5318700000000001</c:v>
                </c:pt>
                <c:pt idx="5421">
                  <c:v>-1.53288</c:v>
                </c:pt>
                <c:pt idx="5422">
                  <c:v>-1.5338900000000002</c:v>
                </c:pt>
                <c:pt idx="5423">
                  <c:v>-1.5348600000000001</c:v>
                </c:pt>
                <c:pt idx="5424">
                  <c:v>-1.5358800000000001</c:v>
                </c:pt>
                <c:pt idx="5425">
                  <c:v>-1.53688</c:v>
                </c:pt>
                <c:pt idx="5426">
                  <c:v>-1.53789</c:v>
                </c:pt>
                <c:pt idx="5427">
                  <c:v>-1.5388600000000001</c:v>
                </c:pt>
                <c:pt idx="5428">
                  <c:v>-1.5398700000000001</c:v>
                </c:pt>
                <c:pt idx="5429">
                  <c:v>-1.5408700000000002</c:v>
                </c:pt>
                <c:pt idx="5430">
                  <c:v>-1.54189</c:v>
                </c:pt>
                <c:pt idx="5431">
                  <c:v>-1.54288</c:v>
                </c:pt>
                <c:pt idx="5432">
                  <c:v>-1.54389</c:v>
                </c:pt>
                <c:pt idx="5433">
                  <c:v>-1.5448900000000001</c:v>
                </c:pt>
                <c:pt idx="5434">
                  <c:v>-1.54589</c:v>
                </c:pt>
                <c:pt idx="5435">
                  <c:v>-1.5468600000000001</c:v>
                </c:pt>
                <c:pt idx="5436">
                  <c:v>-1.5478800000000001</c:v>
                </c:pt>
                <c:pt idx="5437">
                  <c:v>-1.54888</c:v>
                </c:pt>
                <c:pt idx="5438">
                  <c:v>-1.5498700000000001</c:v>
                </c:pt>
                <c:pt idx="5439">
                  <c:v>-1.5508600000000001</c:v>
                </c:pt>
                <c:pt idx="5440">
                  <c:v>-1.5518700000000001</c:v>
                </c:pt>
                <c:pt idx="5441">
                  <c:v>-1.5528600000000001</c:v>
                </c:pt>
                <c:pt idx="5442">
                  <c:v>-1.5538700000000001</c:v>
                </c:pt>
                <c:pt idx="5443">
                  <c:v>-1.5548700000000002</c:v>
                </c:pt>
                <c:pt idx="5444">
                  <c:v>-1.5558800000000002</c:v>
                </c:pt>
                <c:pt idx="5445">
                  <c:v>-1.5568900000000001</c:v>
                </c:pt>
                <c:pt idx="5446">
                  <c:v>-1.5579000000000001</c:v>
                </c:pt>
                <c:pt idx="5447">
                  <c:v>-1.55887</c:v>
                </c:pt>
                <c:pt idx="5448">
                  <c:v>-1.5598800000000002</c:v>
                </c:pt>
                <c:pt idx="5449">
                  <c:v>-1.5608900000000001</c:v>
                </c:pt>
                <c:pt idx="5450">
                  <c:v>-1.5618800000000002</c:v>
                </c:pt>
                <c:pt idx="5451">
                  <c:v>-1.5628900000000001</c:v>
                </c:pt>
                <c:pt idx="5452">
                  <c:v>-1.5638500000000002</c:v>
                </c:pt>
                <c:pt idx="5453">
                  <c:v>-1.56487</c:v>
                </c:pt>
                <c:pt idx="5454">
                  <c:v>-1.5658700000000001</c:v>
                </c:pt>
                <c:pt idx="5455">
                  <c:v>-1.56687</c:v>
                </c:pt>
                <c:pt idx="5456">
                  <c:v>-1.5678800000000002</c:v>
                </c:pt>
                <c:pt idx="5457">
                  <c:v>-1.5688600000000001</c:v>
                </c:pt>
                <c:pt idx="5458">
                  <c:v>-1.56986</c:v>
                </c:pt>
                <c:pt idx="5459">
                  <c:v>-1.57087</c:v>
                </c:pt>
                <c:pt idx="5460">
                  <c:v>-1.57186</c:v>
                </c:pt>
                <c:pt idx="5461">
                  <c:v>-1.5728900000000001</c:v>
                </c:pt>
                <c:pt idx="5462">
                  <c:v>-1.5738700000000001</c:v>
                </c:pt>
                <c:pt idx="5463">
                  <c:v>-1.5748600000000001</c:v>
                </c:pt>
                <c:pt idx="5464">
                  <c:v>-1.57586</c:v>
                </c:pt>
                <c:pt idx="5465">
                  <c:v>-1.57687</c:v>
                </c:pt>
                <c:pt idx="5466">
                  <c:v>-1.57786</c:v>
                </c:pt>
                <c:pt idx="5467">
                  <c:v>-1.5788600000000002</c:v>
                </c:pt>
                <c:pt idx="5468">
                  <c:v>-1.5798700000000001</c:v>
                </c:pt>
                <c:pt idx="5469">
                  <c:v>-1.5808600000000002</c:v>
                </c:pt>
                <c:pt idx="5470">
                  <c:v>-1.5818800000000002</c:v>
                </c:pt>
                <c:pt idx="5471">
                  <c:v>-1.5828900000000001</c:v>
                </c:pt>
                <c:pt idx="5472">
                  <c:v>-1.5838700000000001</c:v>
                </c:pt>
                <c:pt idx="5473">
                  <c:v>-1.58487</c:v>
                </c:pt>
                <c:pt idx="5474">
                  <c:v>-1.58589</c:v>
                </c:pt>
                <c:pt idx="5475">
                  <c:v>-1.58687</c:v>
                </c:pt>
                <c:pt idx="5476">
                  <c:v>-1.58786</c:v>
                </c:pt>
                <c:pt idx="5477">
                  <c:v>-1.5888800000000001</c:v>
                </c:pt>
                <c:pt idx="5478">
                  <c:v>-1.5898700000000001</c:v>
                </c:pt>
                <c:pt idx="5479">
                  <c:v>-1.59087</c:v>
                </c:pt>
                <c:pt idx="5480">
                  <c:v>-1.5918800000000002</c:v>
                </c:pt>
                <c:pt idx="5481">
                  <c:v>-1.5928800000000001</c:v>
                </c:pt>
                <c:pt idx="5482">
                  <c:v>-1.5938800000000002</c:v>
                </c:pt>
                <c:pt idx="5483">
                  <c:v>-1.5948500000000001</c:v>
                </c:pt>
                <c:pt idx="5484">
                  <c:v>-1.5958800000000002</c:v>
                </c:pt>
                <c:pt idx="5485">
                  <c:v>-1.5968900000000001</c:v>
                </c:pt>
                <c:pt idx="5486">
                  <c:v>-1.5978800000000002</c:v>
                </c:pt>
                <c:pt idx="5487">
                  <c:v>-1.59887</c:v>
                </c:pt>
                <c:pt idx="5488">
                  <c:v>-1.5998600000000001</c:v>
                </c:pt>
                <c:pt idx="5489">
                  <c:v>-1.6008800000000001</c:v>
                </c:pt>
                <c:pt idx="5490">
                  <c:v>-1.6018600000000001</c:v>
                </c:pt>
                <c:pt idx="5491">
                  <c:v>-1.60287</c:v>
                </c:pt>
                <c:pt idx="5492">
                  <c:v>-1.6038600000000001</c:v>
                </c:pt>
                <c:pt idx="5493">
                  <c:v>-1.6048500000000001</c:v>
                </c:pt>
                <c:pt idx="5494">
                  <c:v>-1.6058700000000001</c:v>
                </c:pt>
                <c:pt idx="5495">
                  <c:v>-1.60687</c:v>
                </c:pt>
                <c:pt idx="5496">
                  <c:v>-1.6078600000000001</c:v>
                </c:pt>
                <c:pt idx="5497">
                  <c:v>-1.6088600000000002</c:v>
                </c:pt>
                <c:pt idx="5498">
                  <c:v>-1.6098600000000001</c:v>
                </c:pt>
                <c:pt idx="5499">
                  <c:v>-1.6108600000000002</c:v>
                </c:pt>
                <c:pt idx="5500">
                  <c:v>-1.61188</c:v>
                </c:pt>
                <c:pt idx="5501">
                  <c:v>-1.6128600000000002</c:v>
                </c:pt>
                <c:pt idx="5502">
                  <c:v>-1.6138600000000001</c:v>
                </c:pt>
                <c:pt idx="5503">
                  <c:v>-1.6148500000000001</c:v>
                </c:pt>
                <c:pt idx="5504">
                  <c:v>-1.6158600000000001</c:v>
                </c:pt>
                <c:pt idx="5505">
                  <c:v>-1.6168600000000002</c:v>
                </c:pt>
                <c:pt idx="5506">
                  <c:v>-1.6178700000000001</c:v>
                </c:pt>
                <c:pt idx="5507">
                  <c:v>-1.6188600000000002</c:v>
                </c:pt>
                <c:pt idx="5508">
                  <c:v>-1.6198700000000001</c:v>
                </c:pt>
                <c:pt idx="5509">
                  <c:v>-1.6208500000000001</c:v>
                </c:pt>
                <c:pt idx="5510">
                  <c:v>-1.6218700000000001</c:v>
                </c:pt>
                <c:pt idx="5511">
                  <c:v>-1.6228600000000002</c:v>
                </c:pt>
                <c:pt idx="5512">
                  <c:v>-1.6238600000000001</c:v>
                </c:pt>
                <c:pt idx="5513">
                  <c:v>-1.62487</c:v>
                </c:pt>
                <c:pt idx="5514">
                  <c:v>-1.6258600000000001</c:v>
                </c:pt>
                <c:pt idx="5515">
                  <c:v>-1.6268500000000001</c:v>
                </c:pt>
                <c:pt idx="5516">
                  <c:v>-1.62785</c:v>
                </c:pt>
                <c:pt idx="5517">
                  <c:v>-1.6288600000000002</c:v>
                </c:pt>
                <c:pt idx="5518">
                  <c:v>-1.6298400000000002</c:v>
                </c:pt>
                <c:pt idx="5519">
                  <c:v>-1.63087</c:v>
                </c:pt>
                <c:pt idx="5520">
                  <c:v>-1.6318700000000002</c:v>
                </c:pt>
                <c:pt idx="5521">
                  <c:v>-1.6328500000000001</c:v>
                </c:pt>
                <c:pt idx="5522">
                  <c:v>-1.6338600000000001</c:v>
                </c:pt>
                <c:pt idx="5523">
                  <c:v>-1.6348500000000001</c:v>
                </c:pt>
                <c:pt idx="5524">
                  <c:v>-1.6358700000000002</c:v>
                </c:pt>
                <c:pt idx="5525">
                  <c:v>-1.63687</c:v>
                </c:pt>
                <c:pt idx="5526">
                  <c:v>-1.6378400000000002</c:v>
                </c:pt>
                <c:pt idx="5527">
                  <c:v>-1.6388500000000001</c:v>
                </c:pt>
                <c:pt idx="5528">
                  <c:v>-1.6398400000000002</c:v>
                </c:pt>
                <c:pt idx="5529">
                  <c:v>-1.6408700000000001</c:v>
                </c:pt>
                <c:pt idx="5530">
                  <c:v>-1.64185</c:v>
                </c:pt>
                <c:pt idx="5531">
                  <c:v>-1.6428500000000001</c:v>
                </c:pt>
                <c:pt idx="5532">
                  <c:v>-1.6438600000000001</c:v>
                </c:pt>
                <c:pt idx="5533">
                  <c:v>-1.64486</c:v>
                </c:pt>
                <c:pt idx="5534">
                  <c:v>-1.64585</c:v>
                </c:pt>
                <c:pt idx="5535">
                  <c:v>-1.6468400000000001</c:v>
                </c:pt>
                <c:pt idx="5536">
                  <c:v>-1.6478300000000001</c:v>
                </c:pt>
                <c:pt idx="5537">
                  <c:v>-1.6488500000000001</c:v>
                </c:pt>
                <c:pt idx="5538">
                  <c:v>-1.64985</c:v>
                </c:pt>
                <c:pt idx="5539">
                  <c:v>-1.6508500000000002</c:v>
                </c:pt>
                <c:pt idx="5540">
                  <c:v>-1.65185</c:v>
                </c:pt>
                <c:pt idx="5541">
                  <c:v>-1.65283</c:v>
                </c:pt>
                <c:pt idx="5542">
                  <c:v>-1.65385</c:v>
                </c:pt>
                <c:pt idx="5543">
                  <c:v>-1.6548500000000002</c:v>
                </c:pt>
                <c:pt idx="5544">
                  <c:v>-1.6558600000000001</c:v>
                </c:pt>
                <c:pt idx="5545">
                  <c:v>-1.6568500000000002</c:v>
                </c:pt>
                <c:pt idx="5546">
                  <c:v>-1.6578300000000001</c:v>
                </c:pt>
                <c:pt idx="5547">
                  <c:v>-1.6588500000000002</c:v>
                </c:pt>
                <c:pt idx="5548">
                  <c:v>-1.65985</c:v>
                </c:pt>
                <c:pt idx="5549">
                  <c:v>-1.6608500000000002</c:v>
                </c:pt>
                <c:pt idx="5550">
                  <c:v>-1.6618700000000002</c:v>
                </c:pt>
                <c:pt idx="5551">
                  <c:v>-1.6628500000000002</c:v>
                </c:pt>
                <c:pt idx="5552">
                  <c:v>-1.6638500000000001</c:v>
                </c:pt>
                <c:pt idx="5553">
                  <c:v>-1.6648400000000001</c:v>
                </c:pt>
                <c:pt idx="5554">
                  <c:v>-1.66584</c:v>
                </c:pt>
                <c:pt idx="5555">
                  <c:v>-1.66683</c:v>
                </c:pt>
                <c:pt idx="5556">
                  <c:v>-1.6678300000000001</c:v>
                </c:pt>
                <c:pt idx="5557">
                  <c:v>-1.6688400000000001</c:v>
                </c:pt>
                <c:pt idx="5558">
                  <c:v>-1.66984</c:v>
                </c:pt>
                <c:pt idx="5559">
                  <c:v>-1.6708400000000001</c:v>
                </c:pt>
                <c:pt idx="5560">
                  <c:v>-1.6718200000000001</c:v>
                </c:pt>
                <c:pt idx="5561">
                  <c:v>-1.6728400000000001</c:v>
                </c:pt>
                <c:pt idx="5562">
                  <c:v>-1.67384</c:v>
                </c:pt>
                <c:pt idx="5563">
                  <c:v>-1.6748500000000002</c:v>
                </c:pt>
                <c:pt idx="5564">
                  <c:v>-1.6758500000000001</c:v>
                </c:pt>
                <c:pt idx="5565">
                  <c:v>-1.67683</c:v>
                </c:pt>
                <c:pt idx="5566">
                  <c:v>-1.6778300000000002</c:v>
                </c:pt>
                <c:pt idx="5567">
                  <c:v>-1.6788500000000002</c:v>
                </c:pt>
                <c:pt idx="5568">
                  <c:v>-1.67984</c:v>
                </c:pt>
                <c:pt idx="5569">
                  <c:v>-1.6808400000000001</c:v>
                </c:pt>
                <c:pt idx="5570">
                  <c:v>-1.6818300000000002</c:v>
                </c:pt>
                <c:pt idx="5571">
                  <c:v>-1.6828500000000002</c:v>
                </c:pt>
                <c:pt idx="5572">
                  <c:v>-1.68384</c:v>
                </c:pt>
                <c:pt idx="5573">
                  <c:v>-1.6848400000000001</c:v>
                </c:pt>
                <c:pt idx="5574">
                  <c:v>-1.6858300000000002</c:v>
                </c:pt>
                <c:pt idx="5575">
                  <c:v>-1.6868400000000001</c:v>
                </c:pt>
                <c:pt idx="5576">
                  <c:v>-1.6878300000000002</c:v>
                </c:pt>
                <c:pt idx="5577">
                  <c:v>-1.6888400000000001</c:v>
                </c:pt>
                <c:pt idx="5578">
                  <c:v>-1.6898500000000001</c:v>
                </c:pt>
                <c:pt idx="5579">
                  <c:v>-1.6908500000000002</c:v>
                </c:pt>
                <c:pt idx="5580">
                  <c:v>-1.6918600000000001</c:v>
                </c:pt>
                <c:pt idx="5581">
                  <c:v>-1.6928400000000001</c:v>
                </c:pt>
                <c:pt idx="5582">
                  <c:v>-1.6938500000000001</c:v>
                </c:pt>
                <c:pt idx="5583">
                  <c:v>-1.6948500000000002</c:v>
                </c:pt>
                <c:pt idx="5584">
                  <c:v>-1.69584</c:v>
                </c:pt>
                <c:pt idx="5585">
                  <c:v>-1.6968400000000001</c:v>
                </c:pt>
                <c:pt idx="5586">
                  <c:v>-1.69784</c:v>
                </c:pt>
                <c:pt idx="5587">
                  <c:v>-1.69886</c:v>
                </c:pt>
                <c:pt idx="5588">
                  <c:v>-1.6998600000000001</c:v>
                </c:pt>
                <c:pt idx="5589">
                  <c:v>-1.7008500000000002</c:v>
                </c:pt>
                <c:pt idx="5590">
                  <c:v>-1.7018500000000001</c:v>
                </c:pt>
                <c:pt idx="5591">
                  <c:v>-1.7028400000000001</c:v>
                </c:pt>
                <c:pt idx="5592">
                  <c:v>-1.7038600000000002</c:v>
                </c:pt>
                <c:pt idx="5593">
                  <c:v>-1.7048500000000002</c:v>
                </c:pt>
                <c:pt idx="5594">
                  <c:v>-1.70584</c:v>
                </c:pt>
                <c:pt idx="5595">
                  <c:v>-1.70685</c:v>
                </c:pt>
                <c:pt idx="5596">
                  <c:v>-1.7078300000000002</c:v>
                </c:pt>
                <c:pt idx="5597">
                  <c:v>-1.70886</c:v>
                </c:pt>
                <c:pt idx="5598">
                  <c:v>-1.7098500000000001</c:v>
                </c:pt>
                <c:pt idx="5599">
                  <c:v>-1.7108400000000001</c:v>
                </c:pt>
                <c:pt idx="5600">
                  <c:v>-1.7118500000000001</c:v>
                </c:pt>
                <c:pt idx="5601">
                  <c:v>-1.7128400000000001</c:v>
                </c:pt>
                <c:pt idx="5602">
                  <c:v>-1.7138500000000001</c:v>
                </c:pt>
                <c:pt idx="5603">
                  <c:v>-1.7148400000000001</c:v>
                </c:pt>
                <c:pt idx="5604">
                  <c:v>-1.7158300000000002</c:v>
                </c:pt>
                <c:pt idx="5605">
                  <c:v>-1.71685</c:v>
                </c:pt>
                <c:pt idx="5606">
                  <c:v>-1.71784</c:v>
                </c:pt>
                <c:pt idx="5607">
                  <c:v>-1.7188400000000001</c:v>
                </c:pt>
                <c:pt idx="5608">
                  <c:v>-1.7198300000000002</c:v>
                </c:pt>
                <c:pt idx="5609">
                  <c:v>-1.7208400000000001</c:v>
                </c:pt>
                <c:pt idx="5610">
                  <c:v>-1.72184</c:v>
                </c:pt>
                <c:pt idx="5611">
                  <c:v>-1.72285</c:v>
                </c:pt>
                <c:pt idx="5612">
                  <c:v>-1.7238500000000001</c:v>
                </c:pt>
                <c:pt idx="5613">
                  <c:v>-1.7248400000000002</c:v>
                </c:pt>
                <c:pt idx="5614">
                  <c:v>-1.72584</c:v>
                </c:pt>
                <c:pt idx="5615">
                  <c:v>-1.72685</c:v>
                </c:pt>
                <c:pt idx="5616">
                  <c:v>-1.7278600000000002</c:v>
                </c:pt>
                <c:pt idx="5617">
                  <c:v>-1.7288300000000001</c:v>
                </c:pt>
                <c:pt idx="5618">
                  <c:v>-1.72983</c:v>
                </c:pt>
                <c:pt idx="5619">
                  <c:v>-1.7308400000000002</c:v>
                </c:pt>
                <c:pt idx="5620">
                  <c:v>-1.73184</c:v>
                </c:pt>
                <c:pt idx="5621">
                  <c:v>-1.73285</c:v>
                </c:pt>
                <c:pt idx="5622">
                  <c:v>-1.7338500000000001</c:v>
                </c:pt>
                <c:pt idx="5623">
                  <c:v>-1.7348400000000002</c:v>
                </c:pt>
                <c:pt idx="5624">
                  <c:v>-1.7358500000000001</c:v>
                </c:pt>
                <c:pt idx="5625">
                  <c:v>-1.7368400000000002</c:v>
                </c:pt>
                <c:pt idx="5626">
                  <c:v>-1.73783</c:v>
                </c:pt>
                <c:pt idx="5627">
                  <c:v>-1.7388700000000001</c:v>
                </c:pt>
                <c:pt idx="5628">
                  <c:v>-1.7398500000000001</c:v>
                </c:pt>
                <c:pt idx="5629">
                  <c:v>-1.74085</c:v>
                </c:pt>
                <c:pt idx="5630">
                  <c:v>-1.7418800000000001</c:v>
                </c:pt>
                <c:pt idx="5631">
                  <c:v>-1.74288</c:v>
                </c:pt>
                <c:pt idx="5632">
                  <c:v>-1.7438600000000002</c:v>
                </c:pt>
                <c:pt idx="5633">
                  <c:v>-1.7448400000000002</c:v>
                </c:pt>
                <c:pt idx="5634">
                  <c:v>-1.74587</c:v>
                </c:pt>
                <c:pt idx="5635">
                  <c:v>-1.74685</c:v>
                </c:pt>
                <c:pt idx="5636">
                  <c:v>-1.7478600000000002</c:v>
                </c:pt>
                <c:pt idx="5637">
                  <c:v>-1.7488600000000001</c:v>
                </c:pt>
                <c:pt idx="5638">
                  <c:v>-1.7498400000000001</c:v>
                </c:pt>
                <c:pt idx="5639">
                  <c:v>-1.75085</c:v>
                </c:pt>
                <c:pt idx="5640">
                  <c:v>-1.7518600000000002</c:v>
                </c:pt>
                <c:pt idx="5641">
                  <c:v>-1.75285</c:v>
                </c:pt>
                <c:pt idx="5642">
                  <c:v>-1.7538600000000002</c:v>
                </c:pt>
                <c:pt idx="5643">
                  <c:v>-1.7548300000000001</c:v>
                </c:pt>
                <c:pt idx="5644">
                  <c:v>-1.7558500000000001</c:v>
                </c:pt>
                <c:pt idx="5645">
                  <c:v>-1.7568600000000001</c:v>
                </c:pt>
                <c:pt idx="5646">
                  <c:v>-1.7578500000000001</c:v>
                </c:pt>
                <c:pt idx="5647">
                  <c:v>-1.7588400000000002</c:v>
                </c:pt>
                <c:pt idx="5648">
                  <c:v>-1.7598500000000001</c:v>
                </c:pt>
                <c:pt idx="5649">
                  <c:v>-1.76085</c:v>
                </c:pt>
                <c:pt idx="5650">
                  <c:v>-1.7618500000000001</c:v>
                </c:pt>
                <c:pt idx="5651">
                  <c:v>-1.76288</c:v>
                </c:pt>
                <c:pt idx="5652">
                  <c:v>-1.7638500000000001</c:v>
                </c:pt>
                <c:pt idx="5653">
                  <c:v>-1.76485</c:v>
                </c:pt>
                <c:pt idx="5654">
                  <c:v>-1.7658500000000001</c:v>
                </c:pt>
                <c:pt idx="5655">
                  <c:v>-1.76685</c:v>
                </c:pt>
                <c:pt idx="5656">
                  <c:v>-1.7678500000000001</c:v>
                </c:pt>
                <c:pt idx="5657">
                  <c:v>-1.7688300000000001</c:v>
                </c:pt>
                <c:pt idx="5658">
                  <c:v>-1.76986</c:v>
                </c:pt>
                <c:pt idx="5659">
                  <c:v>-1.77085</c:v>
                </c:pt>
                <c:pt idx="5660">
                  <c:v>-1.77186</c:v>
                </c:pt>
                <c:pt idx="5661">
                  <c:v>-1.7728600000000001</c:v>
                </c:pt>
                <c:pt idx="5662">
                  <c:v>-1.7738400000000001</c:v>
                </c:pt>
                <c:pt idx="5663">
                  <c:v>-1.7748400000000002</c:v>
                </c:pt>
                <c:pt idx="5664">
                  <c:v>-1.7758700000000001</c:v>
                </c:pt>
                <c:pt idx="5665">
                  <c:v>-1.77685</c:v>
                </c:pt>
                <c:pt idx="5666">
                  <c:v>-1.77786</c:v>
                </c:pt>
                <c:pt idx="5667">
                  <c:v>-1.7788700000000002</c:v>
                </c:pt>
                <c:pt idx="5668">
                  <c:v>-1.7798500000000002</c:v>
                </c:pt>
                <c:pt idx="5669">
                  <c:v>-1.7808300000000001</c:v>
                </c:pt>
                <c:pt idx="5670">
                  <c:v>-1.78186</c:v>
                </c:pt>
                <c:pt idx="5671">
                  <c:v>-1.78285</c:v>
                </c:pt>
                <c:pt idx="5672">
                  <c:v>-1.78386</c:v>
                </c:pt>
                <c:pt idx="5673">
                  <c:v>-1.78484</c:v>
                </c:pt>
                <c:pt idx="5674">
                  <c:v>-1.7858400000000001</c:v>
                </c:pt>
                <c:pt idx="5675">
                  <c:v>-1.78685</c:v>
                </c:pt>
                <c:pt idx="5676">
                  <c:v>-1.7878500000000002</c:v>
                </c:pt>
                <c:pt idx="5677">
                  <c:v>-1.78884</c:v>
                </c:pt>
                <c:pt idx="5678">
                  <c:v>-1.7898500000000002</c:v>
                </c:pt>
                <c:pt idx="5679">
                  <c:v>-1.7908600000000001</c:v>
                </c:pt>
                <c:pt idx="5680">
                  <c:v>-1.79186</c:v>
                </c:pt>
                <c:pt idx="5681">
                  <c:v>-1.7928600000000001</c:v>
                </c:pt>
                <c:pt idx="5682">
                  <c:v>-1.7938400000000001</c:v>
                </c:pt>
                <c:pt idx="5683">
                  <c:v>-1.7948500000000001</c:v>
                </c:pt>
                <c:pt idx="5684">
                  <c:v>-1.79586</c:v>
                </c:pt>
                <c:pt idx="5685">
                  <c:v>-1.7968500000000001</c:v>
                </c:pt>
                <c:pt idx="5686">
                  <c:v>-1.7978500000000002</c:v>
                </c:pt>
                <c:pt idx="5687">
                  <c:v>-1.79884</c:v>
                </c:pt>
                <c:pt idx="5688">
                  <c:v>-1.7998400000000001</c:v>
                </c:pt>
                <c:pt idx="5689">
                  <c:v>-1.8008600000000001</c:v>
                </c:pt>
                <c:pt idx="5690">
                  <c:v>-1.8018400000000001</c:v>
                </c:pt>
                <c:pt idx="5691">
                  <c:v>-1.8028500000000001</c:v>
                </c:pt>
                <c:pt idx="5692">
                  <c:v>-1.80383</c:v>
                </c:pt>
                <c:pt idx="5693">
                  <c:v>-1.8048300000000002</c:v>
                </c:pt>
                <c:pt idx="5694">
                  <c:v>-1.8058400000000001</c:v>
                </c:pt>
                <c:pt idx="5695">
                  <c:v>-1.80684</c:v>
                </c:pt>
                <c:pt idx="5696">
                  <c:v>-1.8078400000000001</c:v>
                </c:pt>
                <c:pt idx="5697">
                  <c:v>-1.8088300000000002</c:v>
                </c:pt>
                <c:pt idx="5698">
                  <c:v>-1.80983</c:v>
                </c:pt>
                <c:pt idx="5699">
                  <c:v>-1.8108300000000002</c:v>
                </c:pt>
                <c:pt idx="5700">
                  <c:v>-1.8118500000000002</c:v>
                </c:pt>
                <c:pt idx="5701">
                  <c:v>-1.8128300000000002</c:v>
                </c:pt>
                <c:pt idx="5702">
                  <c:v>-1.8138400000000001</c:v>
                </c:pt>
                <c:pt idx="5703">
                  <c:v>-1.8148500000000001</c:v>
                </c:pt>
                <c:pt idx="5704">
                  <c:v>-1.81586</c:v>
                </c:pt>
                <c:pt idx="5705">
                  <c:v>-1.8168600000000001</c:v>
                </c:pt>
                <c:pt idx="5706">
                  <c:v>-1.8178400000000001</c:v>
                </c:pt>
                <c:pt idx="5707">
                  <c:v>-1.81884</c:v>
                </c:pt>
                <c:pt idx="5708">
                  <c:v>-1.8198400000000001</c:v>
                </c:pt>
                <c:pt idx="5709">
                  <c:v>-1.8208300000000002</c:v>
                </c:pt>
                <c:pt idx="5710">
                  <c:v>-1.8218400000000001</c:v>
                </c:pt>
                <c:pt idx="5711">
                  <c:v>-1.82284</c:v>
                </c:pt>
                <c:pt idx="5712">
                  <c:v>-1.8238400000000001</c:v>
                </c:pt>
                <c:pt idx="5713">
                  <c:v>-1.82484</c:v>
                </c:pt>
                <c:pt idx="5714">
                  <c:v>-1.82586</c:v>
                </c:pt>
                <c:pt idx="5715">
                  <c:v>-1.8268500000000001</c:v>
                </c:pt>
                <c:pt idx="5716">
                  <c:v>-1.8278300000000001</c:v>
                </c:pt>
                <c:pt idx="5717">
                  <c:v>-1.82884</c:v>
                </c:pt>
                <c:pt idx="5718">
                  <c:v>-1.8298400000000001</c:v>
                </c:pt>
                <c:pt idx="5719">
                  <c:v>-1.8308600000000002</c:v>
                </c:pt>
                <c:pt idx="5720">
                  <c:v>-1.8318400000000001</c:v>
                </c:pt>
                <c:pt idx="5721">
                  <c:v>-1.83284</c:v>
                </c:pt>
                <c:pt idx="5722">
                  <c:v>-1.8338300000000001</c:v>
                </c:pt>
                <c:pt idx="5723">
                  <c:v>-1.8348300000000002</c:v>
                </c:pt>
                <c:pt idx="5724">
                  <c:v>-1.8358400000000001</c:v>
                </c:pt>
                <c:pt idx="5725">
                  <c:v>-1.8368500000000001</c:v>
                </c:pt>
                <c:pt idx="5726">
                  <c:v>-1.83785</c:v>
                </c:pt>
                <c:pt idx="5727">
                  <c:v>-1.8388300000000002</c:v>
                </c:pt>
                <c:pt idx="5728">
                  <c:v>-1.8398400000000001</c:v>
                </c:pt>
                <c:pt idx="5729">
                  <c:v>-1.8408500000000001</c:v>
                </c:pt>
                <c:pt idx="5730">
                  <c:v>-1.8418300000000001</c:v>
                </c:pt>
                <c:pt idx="5731">
                  <c:v>-1.8428200000000001</c:v>
                </c:pt>
                <c:pt idx="5732">
                  <c:v>-1.84385</c:v>
                </c:pt>
                <c:pt idx="5733">
                  <c:v>-1.8448300000000002</c:v>
                </c:pt>
                <c:pt idx="5734">
                  <c:v>-1.8458400000000001</c:v>
                </c:pt>
                <c:pt idx="5735">
                  <c:v>-1.8468300000000002</c:v>
                </c:pt>
                <c:pt idx="5736">
                  <c:v>-1.8478300000000001</c:v>
                </c:pt>
                <c:pt idx="5737">
                  <c:v>-1.84884</c:v>
                </c:pt>
                <c:pt idx="5738">
                  <c:v>-1.8498400000000002</c:v>
                </c:pt>
                <c:pt idx="5739">
                  <c:v>-1.85084</c:v>
                </c:pt>
                <c:pt idx="5740">
                  <c:v>-1.8518300000000001</c:v>
                </c:pt>
                <c:pt idx="5741">
                  <c:v>-1.8528300000000002</c:v>
                </c:pt>
                <c:pt idx="5742">
                  <c:v>-1.8538300000000001</c:v>
                </c:pt>
                <c:pt idx="5743">
                  <c:v>-1.8548500000000001</c:v>
                </c:pt>
                <c:pt idx="5744">
                  <c:v>-1.85585</c:v>
                </c:pt>
                <c:pt idx="5745">
                  <c:v>-1.8568200000000001</c:v>
                </c:pt>
                <c:pt idx="5746">
                  <c:v>-1.85782</c:v>
                </c:pt>
                <c:pt idx="5747">
                  <c:v>-1.85884</c:v>
                </c:pt>
                <c:pt idx="5748">
                  <c:v>-1.8598400000000002</c:v>
                </c:pt>
                <c:pt idx="5749">
                  <c:v>-1.8608500000000001</c:v>
                </c:pt>
                <c:pt idx="5750">
                  <c:v>-1.8618300000000001</c:v>
                </c:pt>
                <c:pt idx="5751">
                  <c:v>-1.8628400000000001</c:v>
                </c:pt>
                <c:pt idx="5752">
                  <c:v>-1.8638400000000002</c:v>
                </c:pt>
                <c:pt idx="5753">
                  <c:v>-1.8648400000000001</c:v>
                </c:pt>
                <c:pt idx="5754">
                  <c:v>-1.8658300000000001</c:v>
                </c:pt>
                <c:pt idx="5755">
                  <c:v>-1.86683</c:v>
                </c:pt>
                <c:pt idx="5756">
                  <c:v>-1.8678100000000002</c:v>
                </c:pt>
                <c:pt idx="5757">
                  <c:v>-1.8688200000000001</c:v>
                </c:pt>
                <c:pt idx="5758">
                  <c:v>-1.86982</c:v>
                </c:pt>
                <c:pt idx="5759">
                  <c:v>-1.87083</c:v>
                </c:pt>
                <c:pt idx="5760">
                  <c:v>-1.8718100000000002</c:v>
                </c:pt>
                <c:pt idx="5761">
                  <c:v>-1.8728100000000001</c:v>
                </c:pt>
                <c:pt idx="5762">
                  <c:v>-1.8738300000000001</c:v>
                </c:pt>
                <c:pt idx="5763">
                  <c:v>-1.8748200000000002</c:v>
                </c:pt>
                <c:pt idx="5764">
                  <c:v>-1.8758300000000001</c:v>
                </c:pt>
                <c:pt idx="5765">
                  <c:v>-1.8768200000000002</c:v>
                </c:pt>
                <c:pt idx="5766">
                  <c:v>-1.8778400000000002</c:v>
                </c:pt>
                <c:pt idx="5767">
                  <c:v>-1.8788100000000001</c:v>
                </c:pt>
                <c:pt idx="5768">
                  <c:v>-1.87981</c:v>
                </c:pt>
                <c:pt idx="5769">
                  <c:v>-1.8808400000000001</c:v>
                </c:pt>
                <c:pt idx="5770">
                  <c:v>-1.8818300000000001</c:v>
                </c:pt>
                <c:pt idx="5771">
                  <c:v>-1.8828200000000002</c:v>
                </c:pt>
                <c:pt idx="5772">
                  <c:v>-1.88381</c:v>
                </c:pt>
                <c:pt idx="5773">
                  <c:v>-1.8848200000000002</c:v>
                </c:pt>
                <c:pt idx="5774">
                  <c:v>-1.8858200000000001</c:v>
                </c:pt>
                <c:pt idx="5775">
                  <c:v>-1.88683</c:v>
                </c:pt>
                <c:pt idx="5776">
                  <c:v>-1.8878200000000001</c:v>
                </c:pt>
                <c:pt idx="5777">
                  <c:v>-1.8888400000000001</c:v>
                </c:pt>
                <c:pt idx="5778">
                  <c:v>-1.8898300000000001</c:v>
                </c:pt>
                <c:pt idx="5779">
                  <c:v>-1.8908200000000002</c:v>
                </c:pt>
                <c:pt idx="5780">
                  <c:v>-1.8918400000000002</c:v>
                </c:pt>
                <c:pt idx="5781">
                  <c:v>-1.89283</c:v>
                </c:pt>
                <c:pt idx="5782">
                  <c:v>-1.8938300000000001</c:v>
                </c:pt>
                <c:pt idx="5783">
                  <c:v>-1.8948500000000001</c:v>
                </c:pt>
                <c:pt idx="5784">
                  <c:v>-1.89585</c:v>
                </c:pt>
                <c:pt idx="5785">
                  <c:v>-1.8968100000000001</c:v>
                </c:pt>
                <c:pt idx="5786">
                  <c:v>-1.8978400000000002</c:v>
                </c:pt>
                <c:pt idx="5787">
                  <c:v>-1.8988200000000002</c:v>
                </c:pt>
                <c:pt idx="5788">
                  <c:v>-1.8998200000000001</c:v>
                </c:pt>
                <c:pt idx="5789">
                  <c:v>-1.9008200000000002</c:v>
                </c:pt>
                <c:pt idx="5790">
                  <c:v>-1.90181</c:v>
                </c:pt>
                <c:pt idx="5791">
                  <c:v>-1.90283</c:v>
                </c:pt>
                <c:pt idx="5792">
                  <c:v>-1.9038300000000001</c:v>
                </c:pt>
                <c:pt idx="5793">
                  <c:v>-1.90483</c:v>
                </c:pt>
                <c:pt idx="5794">
                  <c:v>-1.90581</c:v>
                </c:pt>
                <c:pt idx="5795">
                  <c:v>-1.90683</c:v>
                </c:pt>
                <c:pt idx="5796">
                  <c:v>-1.9078300000000001</c:v>
                </c:pt>
                <c:pt idx="5797">
                  <c:v>-1.90883</c:v>
                </c:pt>
                <c:pt idx="5798">
                  <c:v>-1.9098300000000001</c:v>
                </c:pt>
                <c:pt idx="5799">
                  <c:v>-1.91083</c:v>
                </c:pt>
                <c:pt idx="5800">
                  <c:v>-1.9118200000000001</c:v>
                </c:pt>
                <c:pt idx="5801">
                  <c:v>-1.9128100000000001</c:v>
                </c:pt>
                <c:pt idx="5802">
                  <c:v>-1.9138300000000001</c:v>
                </c:pt>
                <c:pt idx="5803">
                  <c:v>-1.9148100000000001</c:v>
                </c:pt>
                <c:pt idx="5804">
                  <c:v>-1.9158300000000001</c:v>
                </c:pt>
                <c:pt idx="5805">
                  <c:v>-1.9168200000000002</c:v>
                </c:pt>
                <c:pt idx="5806">
                  <c:v>-1.9178200000000001</c:v>
                </c:pt>
                <c:pt idx="5807">
                  <c:v>-1.9188200000000002</c:v>
                </c:pt>
                <c:pt idx="5808">
                  <c:v>-1.9198300000000001</c:v>
                </c:pt>
                <c:pt idx="5809">
                  <c:v>-1.9208000000000001</c:v>
                </c:pt>
                <c:pt idx="5810">
                  <c:v>-1.9218300000000001</c:v>
                </c:pt>
                <c:pt idx="5811">
                  <c:v>-1.9228100000000001</c:v>
                </c:pt>
                <c:pt idx="5812">
                  <c:v>-1.92381</c:v>
                </c:pt>
                <c:pt idx="5813">
                  <c:v>-1.92483</c:v>
                </c:pt>
                <c:pt idx="5814">
                  <c:v>-1.9258200000000001</c:v>
                </c:pt>
                <c:pt idx="5815">
                  <c:v>-1.9268100000000001</c:v>
                </c:pt>
                <c:pt idx="5816">
                  <c:v>-1.9278300000000002</c:v>
                </c:pt>
                <c:pt idx="5817">
                  <c:v>-1.9288100000000001</c:v>
                </c:pt>
                <c:pt idx="5818">
                  <c:v>-1.9298200000000001</c:v>
                </c:pt>
                <c:pt idx="5819">
                  <c:v>-1.9308000000000001</c:v>
                </c:pt>
                <c:pt idx="5820">
                  <c:v>-1.93181</c:v>
                </c:pt>
                <c:pt idx="5821">
                  <c:v>-1.9328000000000001</c:v>
                </c:pt>
                <c:pt idx="5822">
                  <c:v>-1.9338300000000002</c:v>
                </c:pt>
                <c:pt idx="5823">
                  <c:v>-1.9348100000000001</c:v>
                </c:pt>
                <c:pt idx="5824">
                  <c:v>-1.93581</c:v>
                </c:pt>
                <c:pt idx="5825">
                  <c:v>-1.93682</c:v>
                </c:pt>
                <c:pt idx="5826">
                  <c:v>-1.9378200000000001</c:v>
                </c:pt>
                <c:pt idx="5827">
                  <c:v>-1.93882</c:v>
                </c:pt>
                <c:pt idx="5828">
                  <c:v>-1.9398200000000001</c:v>
                </c:pt>
                <c:pt idx="5829">
                  <c:v>-1.94082</c:v>
                </c:pt>
                <c:pt idx="5830">
                  <c:v>-1.9418300000000002</c:v>
                </c:pt>
                <c:pt idx="5831">
                  <c:v>-1.9428100000000001</c:v>
                </c:pt>
                <c:pt idx="5832">
                  <c:v>-1.9438200000000001</c:v>
                </c:pt>
                <c:pt idx="5833">
                  <c:v>-1.9448100000000001</c:v>
                </c:pt>
                <c:pt idx="5834">
                  <c:v>-1.9458000000000002</c:v>
                </c:pt>
                <c:pt idx="5835">
                  <c:v>-1.9468000000000001</c:v>
                </c:pt>
                <c:pt idx="5836">
                  <c:v>-1.9478300000000002</c:v>
                </c:pt>
                <c:pt idx="5837">
                  <c:v>-1.94882</c:v>
                </c:pt>
                <c:pt idx="5838">
                  <c:v>-1.94981</c:v>
                </c:pt>
                <c:pt idx="5839">
                  <c:v>-1.9508000000000001</c:v>
                </c:pt>
                <c:pt idx="5840">
                  <c:v>-1.9518200000000001</c:v>
                </c:pt>
                <c:pt idx="5841">
                  <c:v>-1.9528100000000002</c:v>
                </c:pt>
                <c:pt idx="5842">
                  <c:v>-1.95381</c:v>
                </c:pt>
                <c:pt idx="5843">
                  <c:v>-1.9548100000000002</c:v>
                </c:pt>
                <c:pt idx="5844">
                  <c:v>-1.95581</c:v>
                </c:pt>
                <c:pt idx="5845">
                  <c:v>-1.9568000000000001</c:v>
                </c:pt>
                <c:pt idx="5846">
                  <c:v>-1.9578200000000001</c:v>
                </c:pt>
                <c:pt idx="5847">
                  <c:v>-1.9588000000000001</c:v>
                </c:pt>
                <c:pt idx="5848">
                  <c:v>-1.9597900000000001</c:v>
                </c:pt>
                <c:pt idx="5849">
                  <c:v>-1.96079</c:v>
                </c:pt>
                <c:pt idx="5850">
                  <c:v>-1.9618100000000001</c:v>
                </c:pt>
                <c:pt idx="5851">
                  <c:v>-1.9628000000000001</c:v>
                </c:pt>
                <c:pt idx="5852">
                  <c:v>-1.9638100000000001</c:v>
                </c:pt>
                <c:pt idx="5853">
                  <c:v>-1.96479</c:v>
                </c:pt>
                <c:pt idx="5854">
                  <c:v>-1.9658100000000001</c:v>
                </c:pt>
                <c:pt idx="5855">
                  <c:v>-1.9668100000000002</c:v>
                </c:pt>
                <c:pt idx="5856">
                  <c:v>-1.9678100000000001</c:v>
                </c:pt>
                <c:pt idx="5857">
                  <c:v>-1.9688100000000002</c:v>
                </c:pt>
                <c:pt idx="5858">
                  <c:v>-1.9698100000000001</c:v>
                </c:pt>
                <c:pt idx="5859">
                  <c:v>-1.9708100000000002</c:v>
                </c:pt>
                <c:pt idx="5860">
                  <c:v>-1.9718100000000001</c:v>
                </c:pt>
                <c:pt idx="5861">
                  <c:v>-1.9728000000000001</c:v>
                </c:pt>
                <c:pt idx="5862">
                  <c:v>-1.9738200000000001</c:v>
                </c:pt>
                <c:pt idx="5863">
                  <c:v>-1.97478</c:v>
                </c:pt>
                <c:pt idx="5864">
                  <c:v>-1.9758200000000001</c:v>
                </c:pt>
                <c:pt idx="5865">
                  <c:v>-1.9768100000000002</c:v>
                </c:pt>
                <c:pt idx="5866">
                  <c:v>-1.9778100000000001</c:v>
                </c:pt>
                <c:pt idx="5867">
                  <c:v>-1.9788000000000001</c:v>
                </c:pt>
                <c:pt idx="5868">
                  <c:v>-1.9797900000000002</c:v>
                </c:pt>
                <c:pt idx="5869">
                  <c:v>-1.98082</c:v>
                </c:pt>
                <c:pt idx="5870">
                  <c:v>-1.9817900000000002</c:v>
                </c:pt>
                <c:pt idx="5871">
                  <c:v>-1.9828100000000002</c:v>
                </c:pt>
                <c:pt idx="5872">
                  <c:v>-1.9838</c:v>
                </c:pt>
                <c:pt idx="5873">
                  <c:v>-1.9848000000000001</c:v>
                </c:pt>
                <c:pt idx="5874">
                  <c:v>-1.9858100000000001</c:v>
                </c:pt>
                <c:pt idx="5875">
                  <c:v>-1.9867900000000001</c:v>
                </c:pt>
                <c:pt idx="5876">
                  <c:v>-1.9878</c:v>
                </c:pt>
                <c:pt idx="5877">
                  <c:v>-1.98882</c:v>
                </c:pt>
                <c:pt idx="5878">
                  <c:v>-1.9898100000000001</c:v>
                </c:pt>
                <c:pt idx="5879">
                  <c:v>-1.9908100000000002</c:v>
                </c:pt>
                <c:pt idx="5880">
                  <c:v>-1.9918100000000001</c:v>
                </c:pt>
                <c:pt idx="5881">
                  <c:v>-1.9928000000000001</c:v>
                </c:pt>
                <c:pt idx="5882">
                  <c:v>-1.9938</c:v>
                </c:pt>
                <c:pt idx="5883">
                  <c:v>-1.9948000000000001</c:v>
                </c:pt>
                <c:pt idx="5884">
                  <c:v>-1.9957900000000002</c:v>
                </c:pt>
                <c:pt idx="5885">
                  <c:v>-1.9968100000000002</c:v>
                </c:pt>
                <c:pt idx="5886">
                  <c:v>-1.9978200000000002</c:v>
                </c:pt>
                <c:pt idx="5887">
                  <c:v>-1.99882</c:v>
                </c:pt>
                <c:pt idx="5888">
                  <c:v>-1.9998</c:v>
                </c:pt>
                <c:pt idx="5889">
                  <c:v>-2.00081</c:v>
                </c:pt>
                <c:pt idx="5890">
                  <c:v>-2.0018199999999999</c:v>
                </c:pt>
                <c:pt idx="5891">
                  <c:v>-2.0028099999999998</c:v>
                </c:pt>
                <c:pt idx="5892">
                  <c:v>-2.00379</c:v>
                </c:pt>
                <c:pt idx="5893">
                  <c:v>-2.0047999999999999</c:v>
                </c:pt>
                <c:pt idx="5894">
                  <c:v>-2.0058099999999999</c:v>
                </c:pt>
                <c:pt idx="5895">
                  <c:v>-2.0068099999999998</c:v>
                </c:pt>
                <c:pt idx="5896">
                  <c:v>-2.0078299999999998</c:v>
                </c:pt>
                <c:pt idx="5897">
                  <c:v>-2.0087999999999999</c:v>
                </c:pt>
                <c:pt idx="5898">
                  <c:v>-2.0097900000000002</c:v>
                </c:pt>
                <c:pt idx="5899">
                  <c:v>-2.0108000000000001</c:v>
                </c:pt>
                <c:pt idx="5900">
                  <c:v>-2.0118</c:v>
                </c:pt>
                <c:pt idx="5901">
                  <c:v>-2.0127799999999998</c:v>
                </c:pt>
                <c:pt idx="5902">
                  <c:v>-2.0137999999999998</c:v>
                </c:pt>
                <c:pt idx="5903">
                  <c:v>-2.0148099999999998</c:v>
                </c:pt>
                <c:pt idx="5904">
                  <c:v>-2.0158200000000002</c:v>
                </c:pt>
                <c:pt idx="5905">
                  <c:v>-2.0167999999999999</c:v>
                </c:pt>
                <c:pt idx="5906">
                  <c:v>-2.0177999999999998</c:v>
                </c:pt>
                <c:pt idx="5907">
                  <c:v>-2.0188099999999998</c:v>
                </c:pt>
                <c:pt idx="5908">
                  <c:v>-2.0198</c:v>
                </c:pt>
                <c:pt idx="5909">
                  <c:v>-2.02081</c:v>
                </c:pt>
                <c:pt idx="5910">
                  <c:v>-2.0218099999999999</c:v>
                </c:pt>
                <c:pt idx="5911">
                  <c:v>-2.02278</c:v>
                </c:pt>
                <c:pt idx="5912">
                  <c:v>-2.02379</c:v>
                </c:pt>
                <c:pt idx="5913">
                  <c:v>-2.0247899999999999</c:v>
                </c:pt>
                <c:pt idx="5914">
                  <c:v>-2.0257999999999998</c:v>
                </c:pt>
                <c:pt idx="5915">
                  <c:v>-2.0268299999999999</c:v>
                </c:pt>
                <c:pt idx="5916">
                  <c:v>-2.02779</c:v>
                </c:pt>
                <c:pt idx="5917">
                  <c:v>-2.0287899999999999</c:v>
                </c:pt>
                <c:pt idx="5918">
                  <c:v>-2.0297999999999998</c:v>
                </c:pt>
                <c:pt idx="5919">
                  <c:v>-2.0308000000000002</c:v>
                </c:pt>
                <c:pt idx="5920">
                  <c:v>-2.0318100000000001</c:v>
                </c:pt>
                <c:pt idx="5921">
                  <c:v>-2.0328200000000001</c:v>
                </c:pt>
                <c:pt idx="5922">
                  <c:v>-2.0337999999999998</c:v>
                </c:pt>
                <c:pt idx="5923">
                  <c:v>-2.0347900000000001</c:v>
                </c:pt>
                <c:pt idx="5924">
                  <c:v>-2.03579</c:v>
                </c:pt>
                <c:pt idx="5925">
                  <c:v>-2.0367899999999999</c:v>
                </c:pt>
                <c:pt idx="5926">
                  <c:v>-2.0377899999999998</c:v>
                </c:pt>
                <c:pt idx="5927">
                  <c:v>-2.03877</c:v>
                </c:pt>
                <c:pt idx="5928">
                  <c:v>-2.0397799999999999</c:v>
                </c:pt>
                <c:pt idx="5929">
                  <c:v>-2.0407999999999999</c:v>
                </c:pt>
                <c:pt idx="5930">
                  <c:v>-2.0417899999999998</c:v>
                </c:pt>
                <c:pt idx="5931">
                  <c:v>-2.04278</c:v>
                </c:pt>
                <c:pt idx="5932">
                  <c:v>-2.04379</c:v>
                </c:pt>
                <c:pt idx="5933">
                  <c:v>-2.0447899999999999</c:v>
                </c:pt>
                <c:pt idx="5934">
                  <c:v>-2.0457999999999998</c:v>
                </c:pt>
                <c:pt idx="5935">
                  <c:v>-2.0467900000000001</c:v>
                </c:pt>
                <c:pt idx="5936">
                  <c:v>-2.04779</c:v>
                </c:pt>
                <c:pt idx="5937">
                  <c:v>-2.0487899999999999</c:v>
                </c:pt>
                <c:pt idx="5938">
                  <c:v>-2.0497899999999998</c:v>
                </c:pt>
                <c:pt idx="5939">
                  <c:v>-2.05078</c:v>
                </c:pt>
                <c:pt idx="5940">
                  <c:v>-2.05179</c:v>
                </c:pt>
                <c:pt idx="5941">
                  <c:v>-2.0527899999999999</c:v>
                </c:pt>
                <c:pt idx="5942">
                  <c:v>-2.0537800000000002</c:v>
                </c:pt>
                <c:pt idx="5943">
                  <c:v>-2.0547800000000001</c:v>
                </c:pt>
                <c:pt idx="5944">
                  <c:v>-2.05579</c:v>
                </c:pt>
                <c:pt idx="5945">
                  <c:v>-2.0567799999999998</c:v>
                </c:pt>
                <c:pt idx="5946">
                  <c:v>-2.0577899999999998</c:v>
                </c:pt>
                <c:pt idx="5947">
                  <c:v>-2.0587800000000001</c:v>
                </c:pt>
                <c:pt idx="5948">
                  <c:v>-2.0597799999999999</c:v>
                </c:pt>
                <c:pt idx="5949">
                  <c:v>-2.0607899999999999</c:v>
                </c:pt>
                <c:pt idx="5950">
                  <c:v>-2.0617800000000002</c:v>
                </c:pt>
                <c:pt idx="5951">
                  <c:v>-2.06277</c:v>
                </c:pt>
                <c:pt idx="5952">
                  <c:v>-2.0637599999999998</c:v>
                </c:pt>
                <c:pt idx="5953">
                  <c:v>-2.0647899999999999</c:v>
                </c:pt>
                <c:pt idx="5954">
                  <c:v>-2.0657700000000001</c:v>
                </c:pt>
                <c:pt idx="5955">
                  <c:v>-2.0667900000000001</c:v>
                </c:pt>
                <c:pt idx="5956">
                  <c:v>-2.06778</c:v>
                </c:pt>
                <c:pt idx="5957">
                  <c:v>-2.0687699999999998</c:v>
                </c:pt>
                <c:pt idx="5958">
                  <c:v>-2.0697800000000002</c:v>
                </c:pt>
                <c:pt idx="5959">
                  <c:v>-2.0707900000000001</c:v>
                </c:pt>
                <c:pt idx="5960">
                  <c:v>-2.07179</c:v>
                </c:pt>
                <c:pt idx="5961">
                  <c:v>-2.0727699999999998</c:v>
                </c:pt>
                <c:pt idx="5962">
                  <c:v>-2.0737800000000002</c:v>
                </c:pt>
                <c:pt idx="5963">
                  <c:v>-2.0747800000000001</c:v>
                </c:pt>
                <c:pt idx="5964">
                  <c:v>-2.07578</c:v>
                </c:pt>
                <c:pt idx="5965">
                  <c:v>-2.0767699999999998</c:v>
                </c:pt>
                <c:pt idx="5966">
                  <c:v>-2.0777700000000001</c:v>
                </c:pt>
                <c:pt idx="5967">
                  <c:v>-2.0787800000000001</c:v>
                </c:pt>
                <c:pt idx="5968">
                  <c:v>-2.07979</c:v>
                </c:pt>
                <c:pt idx="5969">
                  <c:v>-2.0807899999999999</c:v>
                </c:pt>
                <c:pt idx="5970">
                  <c:v>-2.0817700000000001</c:v>
                </c:pt>
                <c:pt idx="5971">
                  <c:v>-2.0827900000000001</c:v>
                </c:pt>
                <c:pt idx="5972">
                  <c:v>-2.0837599999999998</c:v>
                </c:pt>
                <c:pt idx="5973">
                  <c:v>-2.0847799999999999</c:v>
                </c:pt>
                <c:pt idx="5974">
                  <c:v>-2.0857899999999998</c:v>
                </c:pt>
                <c:pt idx="5975">
                  <c:v>-2.0867800000000001</c:v>
                </c:pt>
                <c:pt idx="5976">
                  <c:v>-2.08778</c:v>
                </c:pt>
                <c:pt idx="5977">
                  <c:v>-2.0887600000000002</c:v>
                </c:pt>
                <c:pt idx="5978">
                  <c:v>-2.0897700000000001</c:v>
                </c:pt>
                <c:pt idx="5979">
                  <c:v>-2.0907900000000001</c:v>
                </c:pt>
                <c:pt idx="5980">
                  <c:v>-2.09178</c:v>
                </c:pt>
                <c:pt idx="5981">
                  <c:v>-2.0927600000000002</c:v>
                </c:pt>
                <c:pt idx="5982">
                  <c:v>-2.0937800000000002</c:v>
                </c:pt>
                <c:pt idx="5983">
                  <c:v>-2.09477</c:v>
                </c:pt>
                <c:pt idx="5984">
                  <c:v>-2.0957699999999999</c:v>
                </c:pt>
                <c:pt idx="5985">
                  <c:v>-2.0967699999999998</c:v>
                </c:pt>
                <c:pt idx="5986">
                  <c:v>-2.0977799999999998</c:v>
                </c:pt>
                <c:pt idx="5987">
                  <c:v>-2.0987800000000001</c:v>
                </c:pt>
                <c:pt idx="5988">
                  <c:v>-2.0994099999999998</c:v>
                </c:pt>
                <c:pt idx="5989">
                  <c:v>-2.0995900000000001</c:v>
                </c:pt>
                <c:pt idx="5990">
                  <c:v>-2.0990699999999998</c:v>
                </c:pt>
                <c:pt idx="5991">
                  <c:v>-2.0980699999999999</c:v>
                </c:pt>
                <c:pt idx="5992">
                  <c:v>-2.0970599999999999</c:v>
                </c:pt>
                <c:pt idx="5993">
                  <c:v>-2.0960700000000001</c:v>
                </c:pt>
                <c:pt idx="5994">
                  <c:v>-2.0950699999999998</c:v>
                </c:pt>
                <c:pt idx="5995">
                  <c:v>-2.09409</c:v>
                </c:pt>
                <c:pt idx="5996">
                  <c:v>-2.0930599999999999</c:v>
                </c:pt>
                <c:pt idx="5997">
                  <c:v>-2.0920899999999998</c:v>
                </c:pt>
                <c:pt idx="5998">
                  <c:v>-2.0910699999999998</c:v>
                </c:pt>
                <c:pt idx="5999">
                  <c:v>-2.0900699999999999</c:v>
                </c:pt>
                <c:pt idx="6000">
                  <c:v>-2.0890599999999999</c:v>
                </c:pt>
                <c:pt idx="6001">
                  <c:v>-2.08806</c:v>
                </c:pt>
                <c:pt idx="6002">
                  <c:v>-2.0870799999999998</c:v>
                </c:pt>
                <c:pt idx="6003">
                  <c:v>-2.0860699999999999</c:v>
                </c:pt>
                <c:pt idx="6004">
                  <c:v>-2.08508</c:v>
                </c:pt>
                <c:pt idx="6005">
                  <c:v>-2.08406</c:v>
                </c:pt>
                <c:pt idx="6006">
                  <c:v>-2.0830500000000001</c:v>
                </c:pt>
                <c:pt idx="6007">
                  <c:v>-2.0820699999999999</c:v>
                </c:pt>
                <c:pt idx="6008">
                  <c:v>-2.08108</c:v>
                </c:pt>
                <c:pt idx="6009">
                  <c:v>-2.0800800000000002</c:v>
                </c:pt>
                <c:pt idx="6010">
                  <c:v>-2.0790700000000002</c:v>
                </c:pt>
                <c:pt idx="6011">
                  <c:v>-2.0780699999999999</c:v>
                </c:pt>
                <c:pt idx="6012">
                  <c:v>-2.07708</c:v>
                </c:pt>
                <c:pt idx="6013">
                  <c:v>-2.0760800000000001</c:v>
                </c:pt>
                <c:pt idx="6014">
                  <c:v>-2.0750799999999998</c:v>
                </c:pt>
                <c:pt idx="6015">
                  <c:v>-2.07409</c:v>
                </c:pt>
                <c:pt idx="6016">
                  <c:v>-2.0730900000000001</c:v>
                </c:pt>
                <c:pt idx="6017">
                  <c:v>-2.0720800000000001</c:v>
                </c:pt>
                <c:pt idx="6018">
                  <c:v>-2.0710899999999999</c:v>
                </c:pt>
                <c:pt idx="6019">
                  <c:v>-2.07009</c:v>
                </c:pt>
                <c:pt idx="6020">
                  <c:v>-2.0690900000000001</c:v>
                </c:pt>
                <c:pt idx="6021">
                  <c:v>-2.0680899999999998</c:v>
                </c:pt>
                <c:pt idx="6022">
                  <c:v>-2.0670799999999998</c:v>
                </c:pt>
                <c:pt idx="6023">
                  <c:v>-2.0660799999999999</c:v>
                </c:pt>
                <c:pt idx="6024">
                  <c:v>-2.06508</c:v>
                </c:pt>
                <c:pt idx="6025">
                  <c:v>-2.0640899999999998</c:v>
                </c:pt>
                <c:pt idx="6026">
                  <c:v>-2.0630899999999999</c:v>
                </c:pt>
                <c:pt idx="6027">
                  <c:v>-2.0620699999999998</c:v>
                </c:pt>
                <c:pt idx="6028">
                  <c:v>-2.06107</c:v>
                </c:pt>
                <c:pt idx="6029">
                  <c:v>-2.0600800000000001</c:v>
                </c:pt>
                <c:pt idx="6030">
                  <c:v>-2.0590899999999999</c:v>
                </c:pt>
                <c:pt idx="6031">
                  <c:v>-2.0580799999999999</c:v>
                </c:pt>
                <c:pt idx="6032">
                  <c:v>-2.0570900000000001</c:v>
                </c:pt>
                <c:pt idx="6033">
                  <c:v>-2.0560900000000002</c:v>
                </c:pt>
                <c:pt idx="6034">
                  <c:v>-2.05511</c:v>
                </c:pt>
                <c:pt idx="6035">
                  <c:v>-2.0541100000000001</c:v>
                </c:pt>
                <c:pt idx="6036">
                  <c:v>-2.0531099999999998</c:v>
                </c:pt>
                <c:pt idx="6037">
                  <c:v>-2.0520900000000002</c:v>
                </c:pt>
                <c:pt idx="6038">
                  <c:v>-2.0510899999999999</c:v>
                </c:pt>
                <c:pt idx="6039">
                  <c:v>-2.0500799999999999</c:v>
                </c:pt>
                <c:pt idx="6040">
                  <c:v>-2.0490900000000001</c:v>
                </c:pt>
                <c:pt idx="6041">
                  <c:v>-2.0480900000000002</c:v>
                </c:pt>
                <c:pt idx="6042">
                  <c:v>-2.0470999999999999</c:v>
                </c:pt>
                <c:pt idx="6043">
                  <c:v>-2.0461</c:v>
                </c:pt>
                <c:pt idx="6044">
                  <c:v>-2.0451000000000001</c:v>
                </c:pt>
                <c:pt idx="6045">
                  <c:v>-2.0440900000000002</c:v>
                </c:pt>
                <c:pt idx="6046">
                  <c:v>-2.0430899999999999</c:v>
                </c:pt>
                <c:pt idx="6047">
                  <c:v>-2.0421</c:v>
                </c:pt>
                <c:pt idx="6048">
                  <c:v>-2.0410900000000001</c:v>
                </c:pt>
                <c:pt idx="6049">
                  <c:v>-2.0400900000000002</c:v>
                </c:pt>
                <c:pt idx="6050">
                  <c:v>-2.0390899999999998</c:v>
                </c:pt>
                <c:pt idx="6051">
                  <c:v>-2.03809</c:v>
                </c:pt>
                <c:pt idx="6052">
                  <c:v>-2.03708</c:v>
                </c:pt>
                <c:pt idx="6053">
                  <c:v>-2.0360900000000002</c:v>
                </c:pt>
                <c:pt idx="6054">
                  <c:v>-2.0350899999999998</c:v>
                </c:pt>
                <c:pt idx="6055">
                  <c:v>-2.0340799999999999</c:v>
                </c:pt>
                <c:pt idx="6056">
                  <c:v>-2.0331100000000002</c:v>
                </c:pt>
                <c:pt idx="6057">
                  <c:v>-2.0320999999999998</c:v>
                </c:pt>
                <c:pt idx="6058">
                  <c:v>-2.0310799999999998</c:v>
                </c:pt>
                <c:pt idx="6059">
                  <c:v>-2.0300699999999998</c:v>
                </c:pt>
                <c:pt idx="6060">
                  <c:v>-2.02908</c:v>
                </c:pt>
                <c:pt idx="6061">
                  <c:v>-2.0280900000000002</c:v>
                </c:pt>
                <c:pt idx="6062">
                  <c:v>-2.02711</c:v>
                </c:pt>
                <c:pt idx="6063">
                  <c:v>-2.0261100000000001</c:v>
                </c:pt>
                <c:pt idx="6064">
                  <c:v>-2.0251100000000002</c:v>
                </c:pt>
                <c:pt idx="6065">
                  <c:v>-2.0240999999999998</c:v>
                </c:pt>
                <c:pt idx="6066">
                  <c:v>-2.0230899999999998</c:v>
                </c:pt>
                <c:pt idx="6067">
                  <c:v>-2.0221100000000001</c:v>
                </c:pt>
                <c:pt idx="6068">
                  <c:v>-2.0211000000000001</c:v>
                </c:pt>
                <c:pt idx="6069">
                  <c:v>-2.0200999999999998</c:v>
                </c:pt>
                <c:pt idx="6070">
                  <c:v>-2.01911</c:v>
                </c:pt>
                <c:pt idx="6071">
                  <c:v>-2.0181</c:v>
                </c:pt>
                <c:pt idx="6072">
                  <c:v>-2.0171199999999998</c:v>
                </c:pt>
                <c:pt idx="6073">
                  <c:v>-2.0161099999999998</c:v>
                </c:pt>
                <c:pt idx="6074">
                  <c:v>-2.0150999999999999</c:v>
                </c:pt>
                <c:pt idx="6075">
                  <c:v>-2.0141100000000001</c:v>
                </c:pt>
                <c:pt idx="6076">
                  <c:v>-2.0131100000000002</c:v>
                </c:pt>
                <c:pt idx="6077">
                  <c:v>-2.0120999999999998</c:v>
                </c:pt>
                <c:pt idx="6078">
                  <c:v>-2.01111</c:v>
                </c:pt>
                <c:pt idx="6079">
                  <c:v>-2.0100899999999999</c:v>
                </c:pt>
                <c:pt idx="6080">
                  <c:v>-2.0091000000000001</c:v>
                </c:pt>
                <c:pt idx="6081">
                  <c:v>-2.0081099999999998</c:v>
                </c:pt>
                <c:pt idx="6082">
                  <c:v>-2.0070899999999998</c:v>
                </c:pt>
                <c:pt idx="6083">
                  <c:v>-2.0060899999999999</c:v>
                </c:pt>
                <c:pt idx="6084">
                  <c:v>-2.00474</c:v>
                </c:pt>
                <c:pt idx="6085">
                  <c:v>-2.00339</c:v>
                </c:pt>
                <c:pt idx="6086">
                  <c:v>-2.00238</c:v>
                </c:pt>
                <c:pt idx="6087">
                  <c:v>-2.0013899999999998</c:v>
                </c:pt>
                <c:pt idx="6088">
                  <c:v>-2.0003899999999999</c:v>
                </c:pt>
                <c:pt idx="6089">
                  <c:v>-1.99939</c:v>
                </c:pt>
                <c:pt idx="6090">
                  <c:v>-1.99838</c:v>
                </c:pt>
                <c:pt idx="6091">
                  <c:v>-1.9974000000000001</c:v>
                </c:pt>
                <c:pt idx="6092">
                  <c:v>-1.9963900000000001</c:v>
                </c:pt>
                <c:pt idx="6093">
                  <c:v>-1.9954000000000001</c:v>
                </c:pt>
                <c:pt idx="6094">
                  <c:v>-1.9943700000000002</c:v>
                </c:pt>
                <c:pt idx="6095">
                  <c:v>-1.99339</c:v>
                </c:pt>
                <c:pt idx="6096">
                  <c:v>-1.9924000000000002</c:v>
                </c:pt>
                <c:pt idx="6097">
                  <c:v>-1.9913800000000001</c:v>
                </c:pt>
                <c:pt idx="6098">
                  <c:v>-1.9903900000000001</c:v>
                </c:pt>
                <c:pt idx="6099">
                  <c:v>-1.9893800000000001</c:v>
                </c:pt>
                <c:pt idx="6100">
                  <c:v>-1.9884000000000002</c:v>
                </c:pt>
                <c:pt idx="6101">
                  <c:v>-1.98739</c:v>
                </c:pt>
                <c:pt idx="6102">
                  <c:v>-1.9863700000000002</c:v>
                </c:pt>
                <c:pt idx="6103">
                  <c:v>-1.98539</c:v>
                </c:pt>
                <c:pt idx="6104">
                  <c:v>-1.98438</c:v>
                </c:pt>
                <c:pt idx="6105">
                  <c:v>-1.98339</c:v>
                </c:pt>
                <c:pt idx="6106">
                  <c:v>-1.9824000000000002</c:v>
                </c:pt>
                <c:pt idx="6107">
                  <c:v>-1.9814000000000001</c:v>
                </c:pt>
                <c:pt idx="6108">
                  <c:v>-1.9803900000000001</c:v>
                </c:pt>
                <c:pt idx="6109">
                  <c:v>-1.9794100000000001</c:v>
                </c:pt>
                <c:pt idx="6110">
                  <c:v>-1.9784000000000002</c:v>
                </c:pt>
                <c:pt idx="6111">
                  <c:v>-1.9774100000000001</c:v>
                </c:pt>
                <c:pt idx="6112">
                  <c:v>-1.9763900000000001</c:v>
                </c:pt>
                <c:pt idx="6113">
                  <c:v>-1.97539</c:v>
                </c:pt>
                <c:pt idx="6114">
                  <c:v>-1.9744200000000001</c:v>
                </c:pt>
                <c:pt idx="6115">
                  <c:v>-1.9734</c:v>
                </c:pt>
                <c:pt idx="6116">
                  <c:v>-1.97238</c:v>
                </c:pt>
                <c:pt idx="6117">
                  <c:v>-1.9713800000000001</c:v>
                </c:pt>
                <c:pt idx="6118">
                  <c:v>-1.97041</c:v>
                </c:pt>
                <c:pt idx="6119">
                  <c:v>-1.9693800000000001</c:v>
                </c:pt>
                <c:pt idx="6120">
                  <c:v>-1.96841</c:v>
                </c:pt>
                <c:pt idx="6121">
                  <c:v>-1.9674</c:v>
                </c:pt>
                <c:pt idx="6122">
                  <c:v>-1.9663900000000001</c:v>
                </c:pt>
                <c:pt idx="6123">
                  <c:v>-1.9653900000000002</c:v>
                </c:pt>
                <c:pt idx="6124">
                  <c:v>-1.9643900000000001</c:v>
                </c:pt>
                <c:pt idx="6125">
                  <c:v>-1.9634100000000001</c:v>
                </c:pt>
                <c:pt idx="6126">
                  <c:v>-1.9623900000000001</c:v>
                </c:pt>
                <c:pt idx="6127">
                  <c:v>-1.9613900000000002</c:v>
                </c:pt>
                <c:pt idx="6128">
                  <c:v>-1.96041</c:v>
                </c:pt>
                <c:pt idx="6129">
                  <c:v>-1.9593900000000002</c:v>
                </c:pt>
                <c:pt idx="6130">
                  <c:v>-1.9583900000000001</c:v>
                </c:pt>
                <c:pt idx="6131">
                  <c:v>-1.9574200000000002</c:v>
                </c:pt>
                <c:pt idx="6132">
                  <c:v>-1.9564000000000001</c:v>
                </c:pt>
                <c:pt idx="6133">
                  <c:v>-1.9554</c:v>
                </c:pt>
                <c:pt idx="6134">
                  <c:v>-1.9544000000000001</c:v>
                </c:pt>
                <c:pt idx="6135">
                  <c:v>-1.9534100000000001</c:v>
                </c:pt>
                <c:pt idx="6136">
                  <c:v>-1.9524000000000001</c:v>
                </c:pt>
                <c:pt idx="6137">
                  <c:v>-1.9514</c:v>
                </c:pt>
                <c:pt idx="6138">
                  <c:v>-1.9504000000000001</c:v>
                </c:pt>
                <c:pt idx="6139">
                  <c:v>-1.9494</c:v>
                </c:pt>
                <c:pt idx="6140">
                  <c:v>-1.9484000000000001</c:v>
                </c:pt>
                <c:pt idx="6141">
                  <c:v>-1.9473800000000001</c:v>
                </c:pt>
                <c:pt idx="6142">
                  <c:v>-1.9464100000000002</c:v>
                </c:pt>
                <c:pt idx="6143">
                  <c:v>-1.9454</c:v>
                </c:pt>
                <c:pt idx="6144">
                  <c:v>-1.9444000000000001</c:v>
                </c:pt>
                <c:pt idx="6145">
                  <c:v>-1.9434100000000001</c:v>
                </c:pt>
                <c:pt idx="6146">
                  <c:v>-1.9424000000000001</c:v>
                </c:pt>
                <c:pt idx="6147">
                  <c:v>-1.9414100000000001</c:v>
                </c:pt>
                <c:pt idx="6148">
                  <c:v>-1.9403900000000001</c:v>
                </c:pt>
                <c:pt idx="6149">
                  <c:v>-1.9394100000000001</c:v>
                </c:pt>
                <c:pt idx="6150">
                  <c:v>-1.93842</c:v>
                </c:pt>
                <c:pt idx="6151">
                  <c:v>-1.9374100000000001</c:v>
                </c:pt>
                <c:pt idx="6152">
                  <c:v>-1.93642</c:v>
                </c:pt>
                <c:pt idx="6153">
                  <c:v>-1.9354200000000001</c:v>
                </c:pt>
                <c:pt idx="6154">
                  <c:v>-1.93442</c:v>
                </c:pt>
                <c:pt idx="6155">
                  <c:v>-1.9334100000000001</c:v>
                </c:pt>
                <c:pt idx="6156">
                  <c:v>-1.9324000000000001</c:v>
                </c:pt>
                <c:pt idx="6157">
                  <c:v>-1.9314100000000001</c:v>
                </c:pt>
                <c:pt idx="6158">
                  <c:v>-1.9304100000000002</c:v>
                </c:pt>
                <c:pt idx="6159">
                  <c:v>-1.9294200000000001</c:v>
                </c:pt>
                <c:pt idx="6160">
                  <c:v>-1.92842</c:v>
                </c:pt>
                <c:pt idx="6161">
                  <c:v>-1.9274200000000001</c:v>
                </c:pt>
                <c:pt idx="6162">
                  <c:v>-1.92642</c:v>
                </c:pt>
                <c:pt idx="6163">
                  <c:v>-1.9254200000000001</c:v>
                </c:pt>
                <c:pt idx="6164">
                  <c:v>-1.92442</c:v>
                </c:pt>
                <c:pt idx="6165">
                  <c:v>-1.9234200000000001</c:v>
                </c:pt>
                <c:pt idx="6166">
                  <c:v>-1.9224100000000002</c:v>
                </c:pt>
                <c:pt idx="6167">
                  <c:v>-1.9214100000000001</c:v>
                </c:pt>
                <c:pt idx="6168">
                  <c:v>-1.92042</c:v>
                </c:pt>
                <c:pt idx="6169">
                  <c:v>-1.9194100000000001</c:v>
                </c:pt>
                <c:pt idx="6170">
                  <c:v>-1.9184300000000001</c:v>
                </c:pt>
                <c:pt idx="6171">
                  <c:v>-1.9174200000000001</c:v>
                </c:pt>
                <c:pt idx="6172">
                  <c:v>-1.91642</c:v>
                </c:pt>
                <c:pt idx="6173">
                  <c:v>-1.9154200000000001</c:v>
                </c:pt>
                <c:pt idx="6174">
                  <c:v>-1.9144000000000001</c:v>
                </c:pt>
                <c:pt idx="6175">
                  <c:v>-1.9134200000000001</c:v>
                </c:pt>
                <c:pt idx="6176">
                  <c:v>-1.9124300000000001</c:v>
                </c:pt>
                <c:pt idx="6177">
                  <c:v>-1.9114100000000001</c:v>
                </c:pt>
                <c:pt idx="6178">
                  <c:v>-1.9104300000000001</c:v>
                </c:pt>
                <c:pt idx="6179">
                  <c:v>-1.9094300000000002</c:v>
                </c:pt>
                <c:pt idx="6180">
                  <c:v>-1.90842</c:v>
                </c:pt>
                <c:pt idx="6181">
                  <c:v>-1.90741</c:v>
                </c:pt>
                <c:pt idx="6182">
                  <c:v>-1.9064100000000002</c:v>
                </c:pt>
                <c:pt idx="6183">
                  <c:v>-1.90541</c:v>
                </c:pt>
                <c:pt idx="6184">
                  <c:v>-1.90442</c:v>
                </c:pt>
                <c:pt idx="6185">
                  <c:v>-1.90341</c:v>
                </c:pt>
                <c:pt idx="6186">
                  <c:v>-1.9024300000000001</c:v>
                </c:pt>
                <c:pt idx="6187">
                  <c:v>-1.9014200000000001</c:v>
                </c:pt>
                <c:pt idx="6188">
                  <c:v>-1.90042</c:v>
                </c:pt>
                <c:pt idx="6189">
                  <c:v>-1.8994300000000002</c:v>
                </c:pt>
                <c:pt idx="6190">
                  <c:v>-1.8984300000000001</c:v>
                </c:pt>
                <c:pt idx="6191">
                  <c:v>-1.89741</c:v>
                </c:pt>
                <c:pt idx="6192">
                  <c:v>-1.8964100000000002</c:v>
                </c:pt>
                <c:pt idx="6193">
                  <c:v>-1.89544</c:v>
                </c:pt>
                <c:pt idx="6194">
                  <c:v>-1.8944300000000001</c:v>
                </c:pt>
                <c:pt idx="6195">
                  <c:v>-1.8934200000000001</c:v>
                </c:pt>
                <c:pt idx="6196">
                  <c:v>-1.8924400000000001</c:v>
                </c:pt>
                <c:pt idx="6197">
                  <c:v>-1.8914200000000001</c:v>
                </c:pt>
                <c:pt idx="6198">
                  <c:v>-1.8904300000000001</c:v>
                </c:pt>
                <c:pt idx="6199">
                  <c:v>-1.88944</c:v>
                </c:pt>
                <c:pt idx="6200">
                  <c:v>-1.88842</c:v>
                </c:pt>
                <c:pt idx="6201">
                  <c:v>-1.8874300000000002</c:v>
                </c:pt>
                <c:pt idx="6202">
                  <c:v>-1.8864100000000001</c:v>
                </c:pt>
                <c:pt idx="6203">
                  <c:v>-1.8854200000000001</c:v>
                </c:pt>
                <c:pt idx="6204">
                  <c:v>-1.88442</c:v>
                </c:pt>
                <c:pt idx="6205">
                  <c:v>-1.8834300000000002</c:v>
                </c:pt>
                <c:pt idx="6206">
                  <c:v>-1.8824000000000001</c:v>
                </c:pt>
                <c:pt idx="6207">
                  <c:v>-1.8814200000000001</c:v>
                </c:pt>
                <c:pt idx="6208">
                  <c:v>-1.8804400000000001</c:v>
                </c:pt>
                <c:pt idx="6209">
                  <c:v>-1.8794200000000001</c:v>
                </c:pt>
                <c:pt idx="6210">
                  <c:v>-1.87842</c:v>
                </c:pt>
                <c:pt idx="6211">
                  <c:v>-1.8774200000000001</c:v>
                </c:pt>
                <c:pt idx="6212">
                  <c:v>-1.8764400000000001</c:v>
                </c:pt>
                <c:pt idx="6213">
                  <c:v>-1.8754300000000002</c:v>
                </c:pt>
                <c:pt idx="6214">
                  <c:v>-1.8744400000000001</c:v>
                </c:pt>
                <c:pt idx="6215">
                  <c:v>-1.8734300000000002</c:v>
                </c:pt>
                <c:pt idx="6216">
                  <c:v>-1.8724400000000001</c:v>
                </c:pt>
                <c:pt idx="6217">
                  <c:v>-1.8714500000000001</c:v>
                </c:pt>
                <c:pt idx="6218">
                  <c:v>-1.8704500000000002</c:v>
                </c:pt>
                <c:pt idx="6219">
                  <c:v>-1.8694200000000001</c:v>
                </c:pt>
                <c:pt idx="6220">
                  <c:v>-1.8684400000000001</c:v>
                </c:pt>
                <c:pt idx="6221">
                  <c:v>-1.8674200000000001</c:v>
                </c:pt>
                <c:pt idx="6222">
                  <c:v>-1.86643</c:v>
                </c:pt>
                <c:pt idx="6223">
                  <c:v>-1.86544</c:v>
                </c:pt>
                <c:pt idx="6224">
                  <c:v>-1.86443</c:v>
                </c:pt>
                <c:pt idx="6225">
                  <c:v>-1.86344</c:v>
                </c:pt>
                <c:pt idx="6226">
                  <c:v>-1.86243</c:v>
                </c:pt>
                <c:pt idx="6227">
                  <c:v>-1.86144</c:v>
                </c:pt>
                <c:pt idx="6228">
                  <c:v>-1.8604400000000001</c:v>
                </c:pt>
                <c:pt idx="6229">
                  <c:v>-1.85944</c:v>
                </c:pt>
                <c:pt idx="6230">
                  <c:v>-1.8584500000000002</c:v>
                </c:pt>
                <c:pt idx="6231">
                  <c:v>-1.8574300000000001</c:v>
                </c:pt>
                <c:pt idx="6232">
                  <c:v>-1.8564500000000002</c:v>
                </c:pt>
                <c:pt idx="6233">
                  <c:v>-1.85544</c:v>
                </c:pt>
                <c:pt idx="6234">
                  <c:v>-1.8544400000000001</c:v>
                </c:pt>
                <c:pt idx="6235">
                  <c:v>-1.85345</c:v>
                </c:pt>
                <c:pt idx="6236">
                  <c:v>-1.85243</c:v>
                </c:pt>
                <c:pt idx="6237">
                  <c:v>-1.85145</c:v>
                </c:pt>
                <c:pt idx="6238">
                  <c:v>-1.8504400000000001</c:v>
                </c:pt>
                <c:pt idx="6239">
                  <c:v>-1.84945</c:v>
                </c:pt>
                <c:pt idx="6240">
                  <c:v>-1.84843</c:v>
                </c:pt>
                <c:pt idx="6241">
                  <c:v>-1.84741</c:v>
                </c:pt>
                <c:pt idx="6242">
                  <c:v>-1.84643</c:v>
                </c:pt>
                <c:pt idx="6243">
                  <c:v>-1.8454400000000002</c:v>
                </c:pt>
                <c:pt idx="6244">
                  <c:v>-1.84443</c:v>
                </c:pt>
                <c:pt idx="6245">
                  <c:v>-1.8434300000000001</c:v>
                </c:pt>
                <c:pt idx="6246">
                  <c:v>-1.8424400000000001</c:v>
                </c:pt>
                <c:pt idx="6247">
                  <c:v>-1.8414300000000001</c:v>
                </c:pt>
                <c:pt idx="6248">
                  <c:v>-1.84043</c:v>
                </c:pt>
                <c:pt idx="6249">
                  <c:v>-1.8394400000000002</c:v>
                </c:pt>
                <c:pt idx="6250">
                  <c:v>-1.8384500000000001</c:v>
                </c:pt>
                <c:pt idx="6251">
                  <c:v>-1.8374300000000001</c:v>
                </c:pt>
                <c:pt idx="6252">
                  <c:v>-1.8364400000000001</c:v>
                </c:pt>
                <c:pt idx="6253">
                  <c:v>-1.83545</c:v>
                </c:pt>
                <c:pt idx="6254">
                  <c:v>-1.8344400000000001</c:v>
                </c:pt>
                <c:pt idx="6255">
                  <c:v>-1.8334400000000002</c:v>
                </c:pt>
                <c:pt idx="6256">
                  <c:v>-1.8324400000000001</c:v>
                </c:pt>
                <c:pt idx="6257">
                  <c:v>-1.83145</c:v>
                </c:pt>
                <c:pt idx="6258">
                  <c:v>-1.8304400000000001</c:v>
                </c:pt>
                <c:pt idx="6259">
                  <c:v>-1.8294400000000002</c:v>
                </c:pt>
                <c:pt idx="6260">
                  <c:v>-1.8284400000000001</c:v>
                </c:pt>
                <c:pt idx="6261">
                  <c:v>-1.8274300000000001</c:v>
                </c:pt>
                <c:pt idx="6262">
                  <c:v>-1.8264500000000001</c:v>
                </c:pt>
                <c:pt idx="6263">
                  <c:v>-1.8254600000000001</c:v>
                </c:pt>
                <c:pt idx="6264">
                  <c:v>-1.82447</c:v>
                </c:pt>
                <c:pt idx="6265">
                  <c:v>-1.8234400000000002</c:v>
                </c:pt>
                <c:pt idx="6266">
                  <c:v>-1.8224500000000001</c:v>
                </c:pt>
                <c:pt idx="6267">
                  <c:v>-1.8214400000000002</c:v>
                </c:pt>
                <c:pt idx="6268">
                  <c:v>-1.8204600000000002</c:v>
                </c:pt>
                <c:pt idx="6269">
                  <c:v>-1.81945</c:v>
                </c:pt>
                <c:pt idx="6270">
                  <c:v>-1.8184400000000001</c:v>
                </c:pt>
                <c:pt idx="6271">
                  <c:v>-1.81745</c:v>
                </c:pt>
                <c:pt idx="6272">
                  <c:v>-1.8164500000000001</c:v>
                </c:pt>
                <c:pt idx="6273">
                  <c:v>-1.81545</c:v>
                </c:pt>
                <c:pt idx="6274">
                  <c:v>-1.8144400000000001</c:v>
                </c:pt>
                <c:pt idx="6275">
                  <c:v>-1.81345</c:v>
                </c:pt>
                <c:pt idx="6276">
                  <c:v>-1.8124500000000001</c:v>
                </c:pt>
                <c:pt idx="6277">
                  <c:v>-1.8114400000000002</c:v>
                </c:pt>
                <c:pt idx="6278">
                  <c:v>-1.81044</c:v>
                </c:pt>
                <c:pt idx="6279">
                  <c:v>-1.8094400000000002</c:v>
                </c:pt>
                <c:pt idx="6280">
                  <c:v>-1.80844</c:v>
                </c:pt>
                <c:pt idx="6281">
                  <c:v>-1.8074400000000002</c:v>
                </c:pt>
                <c:pt idx="6282">
                  <c:v>-1.80644</c:v>
                </c:pt>
                <c:pt idx="6283">
                  <c:v>-1.8054300000000001</c:v>
                </c:pt>
                <c:pt idx="6284">
                  <c:v>-1.8044600000000002</c:v>
                </c:pt>
                <c:pt idx="6285">
                  <c:v>-1.8034400000000002</c:v>
                </c:pt>
                <c:pt idx="6286">
                  <c:v>-1.80247</c:v>
                </c:pt>
                <c:pt idx="6287">
                  <c:v>-1.80145</c:v>
                </c:pt>
                <c:pt idx="6288">
                  <c:v>-1.80044</c:v>
                </c:pt>
                <c:pt idx="6289">
                  <c:v>-1.7994600000000001</c:v>
                </c:pt>
                <c:pt idx="6290">
                  <c:v>-1.7984500000000001</c:v>
                </c:pt>
                <c:pt idx="6291">
                  <c:v>-1.7974700000000001</c:v>
                </c:pt>
                <c:pt idx="6292">
                  <c:v>-1.7964600000000002</c:v>
                </c:pt>
                <c:pt idx="6293">
                  <c:v>-1.79545</c:v>
                </c:pt>
                <c:pt idx="6294">
                  <c:v>-1.7944500000000001</c:v>
                </c:pt>
                <c:pt idx="6295">
                  <c:v>-1.79345</c:v>
                </c:pt>
                <c:pt idx="6296">
                  <c:v>-1.7924600000000002</c:v>
                </c:pt>
                <c:pt idx="6297">
                  <c:v>-1.7914600000000001</c:v>
                </c:pt>
                <c:pt idx="6298">
                  <c:v>-1.7904600000000002</c:v>
                </c:pt>
                <c:pt idx="6299">
                  <c:v>-1.78945</c:v>
                </c:pt>
                <c:pt idx="6300">
                  <c:v>-1.7884600000000002</c:v>
                </c:pt>
                <c:pt idx="6301">
                  <c:v>-1.7874700000000001</c:v>
                </c:pt>
                <c:pt idx="6302">
                  <c:v>-1.78647</c:v>
                </c:pt>
                <c:pt idx="6303">
                  <c:v>-1.78546</c:v>
                </c:pt>
                <c:pt idx="6304">
                  <c:v>-1.7844600000000002</c:v>
                </c:pt>
                <c:pt idx="6305">
                  <c:v>-1.78346</c:v>
                </c:pt>
                <c:pt idx="6306">
                  <c:v>-1.78247</c:v>
                </c:pt>
                <c:pt idx="6307">
                  <c:v>-1.7814800000000002</c:v>
                </c:pt>
                <c:pt idx="6308">
                  <c:v>-1.7804600000000002</c:v>
                </c:pt>
                <c:pt idx="6309">
                  <c:v>-1.77946</c:v>
                </c:pt>
                <c:pt idx="6310">
                  <c:v>-1.77847</c:v>
                </c:pt>
                <c:pt idx="6311">
                  <c:v>-1.77746</c:v>
                </c:pt>
                <c:pt idx="6312">
                  <c:v>-1.77647</c:v>
                </c:pt>
                <c:pt idx="6313">
                  <c:v>-1.7754500000000002</c:v>
                </c:pt>
                <c:pt idx="6314">
                  <c:v>-1.7744600000000001</c:v>
                </c:pt>
                <c:pt idx="6315">
                  <c:v>-1.77346</c:v>
                </c:pt>
                <c:pt idx="6316">
                  <c:v>-1.7724500000000001</c:v>
                </c:pt>
                <c:pt idx="6317">
                  <c:v>-1.7714400000000001</c:v>
                </c:pt>
                <c:pt idx="6318">
                  <c:v>-1.77044</c:v>
                </c:pt>
                <c:pt idx="6319">
                  <c:v>-1.76946</c:v>
                </c:pt>
                <c:pt idx="6320">
                  <c:v>-1.7684600000000001</c:v>
                </c:pt>
                <c:pt idx="6321">
                  <c:v>-1.76746</c:v>
                </c:pt>
                <c:pt idx="6322">
                  <c:v>-1.7664500000000001</c:v>
                </c:pt>
                <c:pt idx="6323">
                  <c:v>-1.76546</c:v>
                </c:pt>
                <c:pt idx="6324">
                  <c:v>-1.7644600000000001</c:v>
                </c:pt>
                <c:pt idx="6325">
                  <c:v>-1.76346</c:v>
                </c:pt>
                <c:pt idx="6326">
                  <c:v>-1.7624500000000001</c:v>
                </c:pt>
                <c:pt idx="6327">
                  <c:v>-1.76146</c:v>
                </c:pt>
                <c:pt idx="6328">
                  <c:v>-1.7604600000000001</c:v>
                </c:pt>
                <c:pt idx="6329">
                  <c:v>-1.7594700000000001</c:v>
                </c:pt>
                <c:pt idx="6330">
                  <c:v>-1.7584900000000001</c:v>
                </c:pt>
                <c:pt idx="6331">
                  <c:v>-1.7574500000000002</c:v>
                </c:pt>
                <c:pt idx="6332">
                  <c:v>-1.7564500000000001</c:v>
                </c:pt>
                <c:pt idx="6333">
                  <c:v>-1.75546</c:v>
                </c:pt>
                <c:pt idx="6334">
                  <c:v>-1.7544600000000001</c:v>
                </c:pt>
                <c:pt idx="6335">
                  <c:v>-1.7534800000000001</c:v>
                </c:pt>
                <c:pt idx="6336">
                  <c:v>-1.75248</c:v>
                </c:pt>
                <c:pt idx="6337">
                  <c:v>-1.7514700000000001</c:v>
                </c:pt>
                <c:pt idx="6338">
                  <c:v>-1.7504600000000001</c:v>
                </c:pt>
                <c:pt idx="6339">
                  <c:v>-1.7494500000000002</c:v>
                </c:pt>
                <c:pt idx="6340">
                  <c:v>-1.7484700000000002</c:v>
                </c:pt>
                <c:pt idx="6341">
                  <c:v>-1.7474700000000001</c:v>
                </c:pt>
                <c:pt idx="6342">
                  <c:v>-1.74648</c:v>
                </c:pt>
                <c:pt idx="6343">
                  <c:v>-1.74546</c:v>
                </c:pt>
                <c:pt idx="6344">
                  <c:v>-1.7444700000000002</c:v>
                </c:pt>
                <c:pt idx="6345">
                  <c:v>-1.7435</c:v>
                </c:pt>
                <c:pt idx="6346">
                  <c:v>-1.74248</c:v>
                </c:pt>
                <c:pt idx="6347">
                  <c:v>-1.7414800000000001</c:v>
                </c:pt>
                <c:pt idx="6348">
                  <c:v>-1.74048</c:v>
                </c:pt>
                <c:pt idx="6349">
                  <c:v>-1.73949</c:v>
                </c:pt>
                <c:pt idx="6350">
                  <c:v>-1.73848</c:v>
                </c:pt>
                <c:pt idx="6351">
                  <c:v>-1.73746</c:v>
                </c:pt>
                <c:pt idx="6352">
                  <c:v>-1.7364700000000002</c:v>
                </c:pt>
                <c:pt idx="6353">
                  <c:v>-1.73546</c:v>
                </c:pt>
                <c:pt idx="6354">
                  <c:v>-1.7344600000000001</c:v>
                </c:pt>
                <c:pt idx="6355">
                  <c:v>-1.7334700000000001</c:v>
                </c:pt>
                <c:pt idx="6356">
                  <c:v>-1.7324700000000002</c:v>
                </c:pt>
                <c:pt idx="6357">
                  <c:v>-1.7314700000000001</c:v>
                </c:pt>
                <c:pt idx="6358">
                  <c:v>-1.73045</c:v>
                </c:pt>
                <c:pt idx="6359">
                  <c:v>-1.72946</c:v>
                </c:pt>
                <c:pt idx="6360">
                  <c:v>-1.7284700000000002</c:v>
                </c:pt>
                <c:pt idx="6361">
                  <c:v>-1.7274500000000002</c:v>
                </c:pt>
                <c:pt idx="6362">
                  <c:v>-1.72648</c:v>
                </c:pt>
                <c:pt idx="6363">
                  <c:v>-1.72546</c:v>
                </c:pt>
                <c:pt idx="6364">
                  <c:v>-1.7244700000000002</c:v>
                </c:pt>
                <c:pt idx="6365">
                  <c:v>-1.72346</c:v>
                </c:pt>
                <c:pt idx="6366">
                  <c:v>-1.7224700000000002</c:v>
                </c:pt>
                <c:pt idx="6367">
                  <c:v>-1.7214800000000001</c:v>
                </c:pt>
                <c:pt idx="6368">
                  <c:v>-1.7204700000000002</c:v>
                </c:pt>
                <c:pt idx="6369">
                  <c:v>-1.71946</c:v>
                </c:pt>
                <c:pt idx="6370">
                  <c:v>-1.7184700000000002</c:v>
                </c:pt>
                <c:pt idx="6371">
                  <c:v>-1.7174700000000001</c:v>
                </c:pt>
                <c:pt idx="6372">
                  <c:v>-1.7164600000000001</c:v>
                </c:pt>
                <c:pt idx="6373">
                  <c:v>-1.71546</c:v>
                </c:pt>
                <c:pt idx="6374">
                  <c:v>-1.7144700000000002</c:v>
                </c:pt>
                <c:pt idx="6375">
                  <c:v>-1.71346</c:v>
                </c:pt>
                <c:pt idx="6376">
                  <c:v>-1.7124700000000002</c:v>
                </c:pt>
                <c:pt idx="6377">
                  <c:v>-1.7114800000000001</c:v>
                </c:pt>
                <c:pt idx="6378">
                  <c:v>-1.7104700000000002</c:v>
                </c:pt>
                <c:pt idx="6379">
                  <c:v>-1.70947</c:v>
                </c:pt>
                <c:pt idx="6380">
                  <c:v>-1.70848</c:v>
                </c:pt>
                <c:pt idx="6381">
                  <c:v>-1.7074800000000001</c:v>
                </c:pt>
                <c:pt idx="6382">
                  <c:v>-1.70648</c:v>
                </c:pt>
                <c:pt idx="6383">
                  <c:v>-1.70547</c:v>
                </c:pt>
                <c:pt idx="6384">
                  <c:v>-1.70448</c:v>
                </c:pt>
                <c:pt idx="6385">
                  <c:v>-1.70347</c:v>
                </c:pt>
                <c:pt idx="6386">
                  <c:v>-1.7024700000000001</c:v>
                </c:pt>
                <c:pt idx="6387">
                  <c:v>-1.70147</c:v>
                </c:pt>
                <c:pt idx="6388">
                  <c:v>-1.7004700000000001</c:v>
                </c:pt>
                <c:pt idx="6389">
                  <c:v>-1.6994900000000002</c:v>
                </c:pt>
                <c:pt idx="6390">
                  <c:v>-1.6984700000000001</c:v>
                </c:pt>
                <c:pt idx="6391">
                  <c:v>-1.6974800000000001</c:v>
                </c:pt>
                <c:pt idx="6392">
                  <c:v>-1.69648</c:v>
                </c:pt>
                <c:pt idx="6393">
                  <c:v>-1.69547</c:v>
                </c:pt>
                <c:pt idx="6394">
                  <c:v>-1.6944900000000001</c:v>
                </c:pt>
                <c:pt idx="6395">
                  <c:v>-1.69347</c:v>
                </c:pt>
                <c:pt idx="6396">
                  <c:v>-1.6924700000000001</c:v>
                </c:pt>
                <c:pt idx="6397">
                  <c:v>-1.6914600000000002</c:v>
                </c:pt>
                <c:pt idx="6398">
                  <c:v>-1.6904700000000001</c:v>
                </c:pt>
                <c:pt idx="6399">
                  <c:v>-1.68947</c:v>
                </c:pt>
                <c:pt idx="6400">
                  <c:v>-1.6885000000000001</c:v>
                </c:pt>
                <c:pt idx="6401">
                  <c:v>-1.6874500000000001</c:v>
                </c:pt>
                <c:pt idx="6402">
                  <c:v>-1.6864700000000001</c:v>
                </c:pt>
                <c:pt idx="6403">
                  <c:v>-1.6854800000000001</c:v>
                </c:pt>
                <c:pt idx="6404">
                  <c:v>-1.6844800000000002</c:v>
                </c:pt>
                <c:pt idx="6405">
                  <c:v>-1.6834600000000002</c:v>
                </c:pt>
                <c:pt idx="6406">
                  <c:v>-1.6824800000000002</c:v>
                </c:pt>
                <c:pt idx="6407">
                  <c:v>-1.6814900000000002</c:v>
                </c:pt>
                <c:pt idx="6408">
                  <c:v>-1.6804700000000001</c:v>
                </c:pt>
                <c:pt idx="6409">
                  <c:v>-1.67947</c:v>
                </c:pt>
                <c:pt idx="6410">
                  <c:v>-1.6784700000000001</c:v>
                </c:pt>
                <c:pt idx="6411">
                  <c:v>-1.67747</c:v>
                </c:pt>
                <c:pt idx="6412">
                  <c:v>-1.6764700000000001</c:v>
                </c:pt>
                <c:pt idx="6413">
                  <c:v>-1.6754900000000001</c:v>
                </c:pt>
                <c:pt idx="6414">
                  <c:v>-1.6744800000000002</c:v>
                </c:pt>
                <c:pt idx="6415">
                  <c:v>-1.67347</c:v>
                </c:pt>
                <c:pt idx="6416">
                  <c:v>-1.6724600000000001</c:v>
                </c:pt>
                <c:pt idx="6417">
                  <c:v>-1.67147</c:v>
                </c:pt>
                <c:pt idx="6418">
                  <c:v>-1.6704800000000002</c:v>
                </c:pt>
                <c:pt idx="6419">
                  <c:v>-1.6694600000000002</c:v>
                </c:pt>
                <c:pt idx="6420">
                  <c:v>-1.6684800000000002</c:v>
                </c:pt>
                <c:pt idx="6421">
                  <c:v>-1.6674600000000002</c:v>
                </c:pt>
                <c:pt idx="6422">
                  <c:v>-1.66649</c:v>
                </c:pt>
                <c:pt idx="6423">
                  <c:v>-1.6654800000000001</c:v>
                </c:pt>
                <c:pt idx="6424">
                  <c:v>-1.6644800000000002</c:v>
                </c:pt>
                <c:pt idx="6425">
                  <c:v>-1.6634900000000001</c:v>
                </c:pt>
                <c:pt idx="6426">
                  <c:v>-1.66246</c:v>
                </c:pt>
                <c:pt idx="6427">
                  <c:v>-1.6614500000000001</c:v>
                </c:pt>
                <c:pt idx="6428">
                  <c:v>-1.6604800000000002</c:v>
                </c:pt>
                <c:pt idx="6429">
                  <c:v>-1.65947</c:v>
                </c:pt>
                <c:pt idx="6430">
                  <c:v>-1.6584800000000002</c:v>
                </c:pt>
                <c:pt idx="6431">
                  <c:v>-1.6574600000000002</c:v>
                </c:pt>
                <c:pt idx="6432">
                  <c:v>-1.6564800000000002</c:v>
                </c:pt>
                <c:pt idx="6433">
                  <c:v>-1.6554800000000001</c:v>
                </c:pt>
                <c:pt idx="6434">
                  <c:v>-1.65449</c:v>
                </c:pt>
                <c:pt idx="6435">
                  <c:v>-1.6534600000000002</c:v>
                </c:pt>
                <c:pt idx="6436">
                  <c:v>-1.6524700000000001</c:v>
                </c:pt>
                <c:pt idx="6437">
                  <c:v>-1.65147</c:v>
                </c:pt>
                <c:pt idx="6438">
                  <c:v>-1.65049</c:v>
                </c:pt>
                <c:pt idx="6439">
                  <c:v>-1.6494600000000001</c:v>
                </c:pt>
                <c:pt idx="6440">
                  <c:v>-1.6484800000000002</c:v>
                </c:pt>
                <c:pt idx="6441">
                  <c:v>-1.6474800000000001</c:v>
                </c:pt>
                <c:pt idx="6442">
                  <c:v>-1.6464700000000001</c:v>
                </c:pt>
                <c:pt idx="6443">
                  <c:v>-1.6454800000000001</c:v>
                </c:pt>
                <c:pt idx="6444">
                  <c:v>-1.6444700000000001</c:v>
                </c:pt>
                <c:pt idx="6445">
                  <c:v>-1.64347</c:v>
                </c:pt>
                <c:pt idx="6446">
                  <c:v>-1.64246</c:v>
                </c:pt>
                <c:pt idx="6447">
                  <c:v>-1.6414800000000001</c:v>
                </c:pt>
                <c:pt idx="6448">
                  <c:v>-1.6404700000000001</c:v>
                </c:pt>
                <c:pt idx="6449">
                  <c:v>-1.63948</c:v>
                </c:pt>
                <c:pt idx="6450">
                  <c:v>-1.6384700000000001</c:v>
                </c:pt>
                <c:pt idx="6451">
                  <c:v>-1.63748</c:v>
                </c:pt>
                <c:pt idx="6452">
                  <c:v>-1.6364700000000001</c:v>
                </c:pt>
                <c:pt idx="6453">
                  <c:v>-1.63548</c:v>
                </c:pt>
                <c:pt idx="6454">
                  <c:v>-1.63449</c:v>
                </c:pt>
                <c:pt idx="6455">
                  <c:v>-1.6334900000000001</c:v>
                </c:pt>
                <c:pt idx="6456">
                  <c:v>-1.6324800000000002</c:v>
                </c:pt>
                <c:pt idx="6457">
                  <c:v>-1.6315000000000002</c:v>
                </c:pt>
                <c:pt idx="6458">
                  <c:v>-1.6304800000000002</c:v>
                </c:pt>
                <c:pt idx="6459">
                  <c:v>-1.6294900000000001</c:v>
                </c:pt>
                <c:pt idx="6460">
                  <c:v>-1.6284800000000001</c:v>
                </c:pt>
                <c:pt idx="6461">
                  <c:v>-1.6274700000000002</c:v>
                </c:pt>
                <c:pt idx="6462">
                  <c:v>-1.6265000000000001</c:v>
                </c:pt>
                <c:pt idx="6463">
                  <c:v>-1.62548</c:v>
                </c:pt>
                <c:pt idx="6464">
                  <c:v>-1.62449</c:v>
                </c:pt>
                <c:pt idx="6465">
                  <c:v>-1.62348</c:v>
                </c:pt>
                <c:pt idx="6466">
                  <c:v>-1.6224800000000001</c:v>
                </c:pt>
                <c:pt idx="6467">
                  <c:v>-1.62148</c:v>
                </c:pt>
                <c:pt idx="6468">
                  <c:v>-1.6205000000000001</c:v>
                </c:pt>
                <c:pt idx="6469">
                  <c:v>-1.6195000000000002</c:v>
                </c:pt>
                <c:pt idx="6470">
                  <c:v>-1.61849</c:v>
                </c:pt>
                <c:pt idx="6471">
                  <c:v>-1.6174900000000001</c:v>
                </c:pt>
                <c:pt idx="6472">
                  <c:v>-1.61649</c:v>
                </c:pt>
                <c:pt idx="6473">
                  <c:v>-1.6154900000000001</c:v>
                </c:pt>
                <c:pt idx="6474">
                  <c:v>-1.61449</c:v>
                </c:pt>
                <c:pt idx="6475">
                  <c:v>-1.61348</c:v>
                </c:pt>
                <c:pt idx="6476">
                  <c:v>-1.6124800000000001</c:v>
                </c:pt>
                <c:pt idx="6477">
                  <c:v>-1.6114700000000002</c:v>
                </c:pt>
                <c:pt idx="6478">
                  <c:v>-1.6104700000000001</c:v>
                </c:pt>
                <c:pt idx="6479">
                  <c:v>-1.60948</c:v>
                </c:pt>
                <c:pt idx="6480">
                  <c:v>-1.6084700000000001</c:v>
                </c:pt>
                <c:pt idx="6481">
                  <c:v>-1.60748</c:v>
                </c:pt>
                <c:pt idx="6482">
                  <c:v>-1.6064700000000001</c:v>
                </c:pt>
                <c:pt idx="6483">
                  <c:v>-1.6055000000000001</c:v>
                </c:pt>
                <c:pt idx="6484">
                  <c:v>-1.6044800000000001</c:v>
                </c:pt>
                <c:pt idx="6485">
                  <c:v>-1.60348</c:v>
                </c:pt>
                <c:pt idx="6486">
                  <c:v>-1.6024800000000001</c:v>
                </c:pt>
                <c:pt idx="6487">
                  <c:v>-1.6015000000000001</c:v>
                </c:pt>
                <c:pt idx="6488">
                  <c:v>-1.6004800000000001</c:v>
                </c:pt>
                <c:pt idx="6489">
                  <c:v>-1.5995000000000001</c:v>
                </c:pt>
                <c:pt idx="6490">
                  <c:v>-1.5985</c:v>
                </c:pt>
                <c:pt idx="6491">
                  <c:v>-1.59748</c:v>
                </c:pt>
                <c:pt idx="6492">
                  <c:v>-1.5964900000000002</c:v>
                </c:pt>
                <c:pt idx="6493">
                  <c:v>-1.5955000000000001</c:v>
                </c:pt>
                <c:pt idx="6494">
                  <c:v>-1.5944900000000002</c:v>
                </c:pt>
                <c:pt idx="6495">
                  <c:v>-1.5934900000000001</c:v>
                </c:pt>
                <c:pt idx="6496">
                  <c:v>-1.5925</c:v>
                </c:pt>
                <c:pt idx="6497">
                  <c:v>-1.59148</c:v>
                </c:pt>
                <c:pt idx="6498">
                  <c:v>-1.5904900000000002</c:v>
                </c:pt>
                <c:pt idx="6499">
                  <c:v>-1.5895000000000001</c:v>
                </c:pt>
                <c:pt idx="6500">
                  <c:v>-1.5884900000000002</c:v>
                </c:pt>
                <c:pt idx="6501">
                  <c:v>-1.5874900000000001</c:v>
                </c:pt>
                <c:pt idx="6502">
                  <c:v>-1.5865100000000001</c:v>
                </c:pt>
                <c:pt idx="6503">
                  <c:v>-1.5854900000000001</c:v>
                </c:pt>
                <c:pt idx="6504">
                  <c:v>-1.5844900000000002</c:v>
                </c:pt>
                <c:pt idx="6505">
                  <c:v>-1.5835000000000001</c:v>
                </c:pt>
                <c:pt idx="6506">
                  <c:v>-1.5825100000000001</c:v>
                </c:pt>
                <c:pt idx="6507">
                  <c:v>-1.5814900000000001</c:v>
                </c:pt>
                <c:pt idx="6508">
                  <c:v>-1.5804900000000002</c:v>
                </c:pt>
                <c:pt idx="6509">
                  <c:v>-1.5794900000000001</c:v>
                </c:pt>
                <c:pt idx="6510">
                  <c:v>-1.5784800000000001</c:v>
                </c:pt>
                <c:pt idx="6511">
                  <c:v>-1.5775100000000002</c:v>
                </c:pt>
                <c:pt idx="6512">
                  <c:v>-1.5764900000000002</c:v>
                </c:pt>
                <c:pt idx="6513">
                  <c:v>-1.57548</c:v>
                </c:pt>
                <c:pt idx="6514">
                  <c:v>-1.57447</c:v>
                </c:pt>
                <c:pt idx="6515">
                  <c:v>-1.5734900000000001</c:v>
                </c:pt>
                <c:pt idx="6516">
                  <c:v>-1.5725</c:v>
                </c:pt>
                <c:pt idx="6517">
                  <c:v>-1.5714900000000001</c:v>
                </c:pt>
                <c:pt idx="6518">
                  <c:v>-1.5704800000000001</c:v>
                </c:pt>
                <c:pt idx="6519">
                  <c:v>-1.5694700000000001</c:v>
                </c:pt>
                <c:pt idx="6520">
                  <c:v>-1.5684900000000002</c:v>
                </c:pt>
                <c:pt idx="6521">
                  <c:v>-1.56749</c:v>
                </c:pt>
                <c:pt idx="6522">
                  <c:v>-1.5664900000000002</c:v>
                </c:pt>
                <c:pt idx="6523">
                  <c:v>-1.56548</c:v>
                </c:pt>
                <c:pt idx="6524">
                  <c:v>-1.56447</c:v>
                </c:pt>
                <c:pt idx="6525">
                  <c:v>-1.56348</c:v>
                </c:pt>
                <c:pt idx="6526">
                  <c:v>-1.5624800000000001</c:v>
                </c:pt>
                <c:pt idx="6527">
                  <c:v>-1.56149</c:v>
                </c:pt>
                <c:pt idx="6528">
                  <c:v>-1.5604900000000002</c:v>
                </c:pt>
                <c:pt idx="6529">
                  <c:v>-1.5594800000000002</c:v>
                </c:pt>
                <c:pt idx="6530">
                  <c:v>-1.5585</c:v>
                </c:pt>
                <c:pt idx="6531">
                  <c:v>-1.5575000000000001</c:v>
                </c:pt>
                <c:pt idx="6532">
                  <c:v>-1.5565</c:v>
                </c:pt>
                <c:pt idx="6533">
                  <c:v>-1.5555000000000001</c:v>
                </c:pt>
                <c:pt idx="6534">
                  <c:v>-1.5545100000000001</c:v>
                </c:pt>
                <c:pt idx="6535">
                  <c:v>-1.5535000000000001</c:v>
                </c:pt>
                <c:pt idx="6536">
                  <c:v>-1.5525200000000001</c:v>
                </c:pt>
                <c:pt idx="6537">
                  <c:v>-1.5515100000000002</c:v>
                </c:pt>
                <c:pt idx="6538">
                  <c:v>-1.5505</c:v>
                </c:pt>
                <c:pt idx="6539">
                  <c:v>-1.5495100000000002</c:v>
                </c:pt>
                <c:pt idx="6540">
                  <c:v>-1.5484900000000001</c:v>
                </c:pt>
                <c:pt idx="6541">
                  <c:v>-1.54749</c:v>
                </c:pt>
                <c:pt idx="6542">
                  <c:v>-1.5465100000000001</c:v>
                </c:pt>
                <c:pt idx="6543">
                  <c:v>-1.54549</c:v>
                </c:pt>
                <c:pt idx="6544">
                  <c:v>-1.5445</c:v>
                </c:pt>
                <c:pt idx="6545">
                  <c:v>-1.5435000000000001</c:v>
                </c:pt>
                <c:pt idx="6546">
                  <c:v>-1.5425</c:v>
                </c:pt>
                <c:pt idx="6547">
                  <c:v>-1.5415100000000002</c:v>
                </c:pt>
                <c:pt idx="6548">
                  <c:v>-1.5404800000000001</c:v>
                </c:pt>
                <c:pt idx="6549">
                  <c:v>-1.5395000000000001</c:v>
                </c:pt>
                <c:pt idx="6550">
                  <c:v>-1.5385</c:v>
                </c:pt>
                <c:pt idx="6551">
                  <c:v>-1.5375000000000001</c:v>
                </c:pt>
                <c:pt idx="6552">
                  <c:v>-1.5365000000000002</c:v>
                </c:pt>
                <c:pt idx="6553">
                  <c:v>-1.53549</c:v>
                </c:pt>
                <c:pt idx="6554">
                  <c:v>-1.5345000000000002</c:v>
                </c:pt>
                <c:pt idx="6555">
                  <c:v>-1.53349</c:v>
                </c:pt>
                <c:pt idx="6556">
                  <c:v>-1.5325000000000002</c:v>
                </c:pt>
                <c:pt idx="6557">
                  <c:v>-1.53149</c:v>
                </c:pt>
                <c:pt idx="6558">
                  <c:v>-1.5304900000000001</c:v>
                </c:pt>
                <c:pt idx="6559">
                  <c:v>-1.5295000000000001</c:v>
                </c:pt>
                <c:pt idx="6560">
                  <c:v>-1.5285300000000002</c:v>
                </c:pt>
                <c:pt idx="6561">
                  <c:v>-1.5275100000000001</c:v>
                </c:pt>
                <c:pt idx="6562">
                  <c:v>-1.5264900000000001</c:v>
                </c:pt>
                <c:pt idx="6563">
                  <c:v>-1.5254800000000002</c:v>
                </c:pt>
                <c:pt idx="6564">
                  <c:v>-1.5245000000000002</c:v>
                </c:pt>
                <c:pt idx="6565">
                  <c:v>-1.5235100000000001</c:v>
                </c:pt>
                <c:pt idx="6566">
                  <c:v>-1.52251</c:v>
                </c:pt>
                <c:pt idx="6567">
                  <c:v>-1.52149</c:v>
                </c:pt>
                <c:pt idx="6568">
                  <c:v>-1.5205000000000002</c:v>
                </c:pt>
                <c:pt idx="6569">
                  <c:v>-1.5195100000000001</c:v>
                </c:pt>
                <c:pt idx="6570">
                  <c:v>-1.51851</c:v>
                </c:pt>
                <c:pt idx="6571">
                  <c:v>-1.51752</c:v>
                </c:pt>
                <c:pt idx="6572">
                  <c:v>-1.51651</c:v>
                </c:pt>
                <c:pt idx="6573">
                  <c:v>-1.5155100000000001</c:v>
                </c:pt>
                <c:pt idx="6574">
                  <c:v>-1.5144900000000001</c:v>
                </c:pt>
                <c:pt idx="6575">
                  <c:v>-1.5135000000000001</c:v>
                </c:pt>
                <c:pt idx="6576">
                  <c:v>-1.5125200000000001</c:v>
                </c:pt>
                <c:pt idx="6577">
                  <c:v>-1.5115000000000001</c:v>
                </c:pt>
                <c:pt idx="6578">
                  <c:v>-1.51051</c:v>
                </c:pt>
                <c:pt idx="6579">
                  <c:v>-1.5095100000000001</c:v>
                </c:pt>
                <c:pt idx="6580">
                  <c:v>-1.5085200000000001</c:v>
                </c:pt>
                <c:pt idx="6581">
                  <c:v>-1.5075100000000001</c:v>
                </c:pt>
                <c:pt idx="6582">
                  <c:v>-1.50651</c:v>
                </c:pt>
                <c:pt idx="6583">
                  <c:v>-1.5055100000000001</c:v>
                </c:pt>
                <c:pt idx="6584">
                  <c:v>-1.5045200000000001</c:v>
                </c:pt>
                <c:pt idx="6585">
                  <c:v>-1.5035200000000002</c:v>
                </c:pt>
                <c:pt idx="6586">
                  <c:v>-1.50251</c:v>
                </c:pt>
                <c:pt idx="6587">
                  <c:v>-1.50153</c:v>
                </c:pt>
                <c:pt idx="6588">
                  <c:v>-1.5005200000000001</c:v>
                </c:pt>
                <c:pt idx="6589">
                  <c:v>-1.49953</c:v>
                </c:pt>
                <c:pt idx="6590">
                  <c:v>-1.4985200000000001</c:v>
                </c:pt>
                <c:pt idx="6591">
                  <c:v>-1.4975100000000001</c:v>
                </c:pt>
                <c:pt idx="6592">
                  <c:v>-1.49651</c:v>
                </c:pt>
                <c:pt idx="6593">
                  <c:v>-1.4955100000000001</c:v>
                </c:pt>
                <c:pt idx="6594">
                  <c:v>-1.4945300000000001</c:v>
                </c:pt>
                <c:pt idx="6595">
                  <c:v>-1.4935100000000001</c:v>
                </c:pt>
                <c:pt idx="6596">
                  <c:v>-1.49251</c:v>
                </c:pt>
                <c:pt idx="6597">
                  <c:v>-1.4915100000000001</c:v>
                </c:pt>
                <c:pt idx="6598">
                  <c:v>-1.4905200000000001</c:v>
                </c:pt>
                <c:pt idx="6599">
                  <c:v>-1.4895400000000001</c:v>
                </c:pt>
                <c:pt idx="6600">
                  <c:v>-1.4885200000000001</c:v>
                </c:pt>
                <c:pt idx="6601">
                  <c:v>-1.4875100000000001</c:v>
                </c:pt>
                <c:pt idx="6602">
                  <c:v>-1.4865200000000001</c:v>
                </c:pt>
                <c:pt idx="6603">
                  <c:v>-1.4855200000000002</c:v>
                </c:pt>
                <c:pt idx="6604">
                  <c:v>-1.48451</c:v>
                </c:pt>
                <c:pt idx="6605">
                  <c:v>-1.48353</c:v>
                </c:pt>
                <c:pt idx="6606">
                  <c:v>-1.4825200000000001</c:v>
                </c:pt>
                <c:pt idx="6607">
                  <c:v>-1.4815200000000002</c:v>
                </c:pt>
                <c:pt idx="6608">
                  <c:v>-1.4805400000000002</c:v>
                </c:pt>
                <c:pt idx="6609">
                  <c:v>-1.4795400000000001</c:v>
                </c:pt>
                <c:pt idx="6610">
                  <c:v>-1.4785200000000001</c:v>
                </c:pt>
                <c:pt idx="6611">
                  <c:v>-1.4775200000000002</c:v>
                </c:pt>
                <c:pt idx="6612">
                  <c:v>-1.4765200000000001</c:v>
                </c:pt>
                <c:pt idx="6613">
                  <c:v>-1.4755100000000001</c:v>
                </c:pt>
                <c:pt idx="6614">
                  <c:v>-1.4745200000000001</c:v>
                </c:pt>
                <c:pt idx="6615">
                  <c:v>-1.4735400000000001</c:v>
                </c:pt>
                <c:pt idx="6616">
                  <c:v>-1.4725000000000001</c:v>
                </c:pt>
                <c:pt idx="6617">
                  <c:v>-1.4715200000000002</c:v>
                </c:pt>
                <c:pt idx="6618">
                  <c:v>-1.4705400000000002</c:v>
                </c:pt>
                <c:pt idx="6619">
                  <c:v>-1.4695200000000002</c:v>
                </c:pt>
                <c:pt idx="6620">
                  <c:v>-1.4685300000000001</c:v>
                </c:pt>
                <c:pt idx="6621">
                  <c:v>-1.4675400000000001</c:v>
                </c:pt>
                <c:pt idx="6622">
                  <c:v>-1.4665400000000002</c:v>
                </c:pt>
                <c:pt idx="6623">
                  <c:v>-1.4655400000000001</c:v>
                </c:pt>
                <c:pt idx="6624">
                  <c:v>-1.4645400000000002</c:v>
                </c:pt>
                <c:pt idx="6625">
                  <c:v>-1.4635400000000001</c:v>
                </c:pt>
                <c:pt idx="6626">
                  <c:v>-1.4625400000000002</c:v>
                </c:pt>
                <c:pt idx="6627">
                  <c:v>-1.4615400000000001</c:v>
                </c:pt>
                <c:pt idx="6628">
                  <c:v>-1.4605400000000002</c:v>
                </c:pt>
                <c:pt idx="6629">
                  <c:v>-1.45953</c:v>
                </c:pt>
                <c:pt idx="6630">
                  <c:v>-1.4585400000000002</c:v>
                </c:pt>
                <c:pt idx="6631">
                  <c:v>-1.4575500000000001</c:v>
                </c:pt>
                <c:pt idx="6632">
                  <c:v>-1.4565100000000002</c:v>
                </c:pt>
                <c:pt idx="6633">
                  <c:v>-1.45557</c:v>
                </c:pt>
                <c:pt idx="6634">
                  <c:v>-1.4545400000000002</c:v>
                </c:pt>
                <c:pt idx="6635">
                  <c:v>-1.45353</c:v>
                </c:pt>
                <c:pt idx="6636">
                  <c:v>-1.4525400000000002</c:v>
                </c:pt>
                <c:pt idx="6637">
                  <c:v>-1.4515400000000001</c:v>
                </c:pt>
                <c:pt idx="6638">
                  <c:v>-1.4505300000000001</c:v>
                </c:pt>
                <c:pt idx="6639">
                  <c:v>-1.44953</c:v>
                </c:pt>
                <c:pt idx="6640">
                  <c:v>-1.4485400000000002</c:v>
                </c:pt>
                <c:pt idx="6641">
                  <c:v>-1.44753</c:v>
                </c:pt>
                <c:pt idx="6642">
                  <c:v>-1.4465400000000002</c:v>
                </c:pt>
                <c:pt idx="6643">
                  <c:v>-1.4455600000000002</c:v>
                </c:pt>
                <c:pt idx="6644">
                  <c:v>-1.44455</c:v>
                </c:pt>
                <c:pt idx="6645">
                  <c:v>-1.44353</c:v>
                </c:pt>
                <c:pt idx="6646">
                  <c:v>-1.4425300000000001</c:v>
                </c:pt>
                <c:pt idx="6647">
                  <c:v>-1.44154</c:v>
                </c:pt>
                <c:pt idx="6648">
                  <c:v>-1.4405400000000002</c:v>
                </c:pt>
                <c:pt idx="6649">
                  <c:v>-1.4395300000000002</c:v>
                </c:pt>
                <c:pt idx="6650">
                  <c:v>-1.4385300000000001</c:v>
                </c:pt>
                <c:pt idx="6651">
                  <c:v>-1.4375300000000002</c:v>
                </c:pt>
                <c:pt idx="6652">
                  <c:v>-1.4365300000000001</c:v>
                </c:pt>
                <c:pt idx="6653">
                  <c:v>-1.43554</c:v>
                </c:pt>
                <c:pt idx="6654">
                  <c:v>-1.4345400000000001</c:v>
                </c:pt>
                <c:pt idx="6655">
                  <c:v>-1.43354</c:v>
                </c:pt>
                <c:pt idx="6656">
                  <c:v>-1.4325400000000001</c:v>
                </c:pt>
                <c:pt idx="6657">
                  <c:v>-1.43154</c:v>
                </c:pt>
                <c:pt idx="6658">
                  <c:v>-1.4305400000000001</c:v>
                </c:pt>
                <c:pt idx="6659">
                  <c:v>-1.4295300000000002</c:v>
                </c:pt>
                <c:pt idx="6660">
                  <c:v>-1.42855</c:v>
                </c:pt>
                <c:pt idx="6661">
                  <c:v>-1.42754</c:v>
                </c:pt>
                <c:pt idx="6662">
                  <c:v>-1.4265400000000001</c:v>
                </c:pt>
                <c:pt idx="6663">
                  <c:v>-1.42554</c:v>
                </c:pt>
                <c:pt idx="6664">
                  <c:v>-1.42456</c:v>
                </c:pt>
                <c:pt idx="6665">
                  <c:v>-1.42354</c:v>
                </c:pt>
                <c:pt idx="6666">
                  <c:v>-1.4225400000000001</c:v>
                </c:pt>
                <c:pt idx="6667">
                  <c:v>-1.4215500000000001</c:v>
                </c:pt>
                <c:pt idx="6668">
                  <c:v>-1.4205400000000001</c:v>
                </c:pt>
                <c:pt idx="6669">
                  <c:v>-1.4195600000000002</c:v>
                </c:pt>
                <c:pt idx="6670">
                  <c:v>-1.4185500000000002</c:v>
                </c:pt>
                <c:pt idx="6671">
                  <c:v>-1.41754</c:v>
                </c:pt>
                <c:pt idx="6672">
                  <c:v>-1.4165400000000001</c:v>
                </c:pt>
                <c:pt idx="6673">
                  <c:v>-1.4155500000000001</c:v>
                </c:pt>
                <c:pt idx="6674">
                  <c:v>-1.41456</c:v>
                </c:pt>
                <c:pt idx="6675">
                  <c:v>-1.4135500000000001</c:v>
                </c:pt>
                <c:pt idx="6676">
                  <c:v>-1.4125500000000002</c:v>
                </c:pt>
                <c:pt idx="6677">
                  <c:v>-1.4115600000000001</c:v>
                </c:pt>
                <c:pt idx="6678">
                  <c:v>-1.41056</c:v>
                </c:pt>
                <c:pt idx="6679">
                  <c:v>-1.4095500000000001</c:v>
                </c:pt>
                <c:pt idx="6680">
                  <c:v>-1.4085500000000002</c:v>
                </c:pt>
                <c:pt idx="6681">
                  <c:v>-1.4075600000000001</c:v>
                </c:pt>
                <c:pt idx="6682">
                  <c:v>-1.4065700000000001</c:v>
                </c:pt>
                <c:pt idx="6683">
                  <c:v>-1.40557</c:v>
                </c:pt>
                <c:pt idx="6684">
                  <c:v>-1.40456</c:v>
                </c:pt>
                <c:pt idx="6685">
                  <c:v>-1.4035500000000001</c:v>
                </c:pt>
                <c:pt idx="6686">
                  <c:v>-1.40256</c:v>
                </c:pt>
                <c:pt idx="6687">
                  <c:v>-1.4015600000000001</c:v>
                </c:pt>
                <c:pt idx="6688">
                  <c:v>-1.4005700000000001</c:v>
                </c:pt>
                <c:pt idx="6689">
                  <c:v>-1.3995500000000001</c:v>
                </c:pt>
                <c:pt idx="6690">
                  <c:v>-1.3985400000000001</c:v>
                </c:pt>
                <c:pt idx="6691">
                  <c:v>-1.39754</c:v>
                </c:pt>
                <c:pt idx="6692">
                  <c:v>-1.3965500000000002</c:v>
                </c:pt>
                <c:pt idx="6693">
                  <c:v>-1.39554</c:v>
                </c:pt>
                <c:pt idx="6694">
                  <c:v>-1.39456</c:v>
                </c:pt>
                <c:pt idx="6695">
                  <c:v>-1.3935500000000001</c:v>
                </c:pt>
                <c:pt idx="6696">
                  <c:v>-1.3925700000000001</c:v>
                </c:pt>
                <c:pt idx="6697">
                  <c:v>-1.3915700000000002</c:v>
                </c:pt>
                <c:pt idx="6698">
                  <c:v>-1.39056</c:v>
                </c:pt>
                <c:pt idx="6699">
                  <c:v>-1.3895700000000002</c:v>
                </c:pt>
                <c:pt idx="6700">
                  <c:v>-1.38856</c:v>
                </c:pt>
                <c:pt idx="6701">
                  <c:v>-1.3871900000000001</c:v>
                </c:pt>
                <c:pt idx="6702">
                  <c:v>-1.3858200000000001</c:v>
                </c:pt>
                <c:pt idx="6703">
                  <c:v>-1.38483</c:v>
                </c:pt>
                <c:pt idx="6704">
                  <c:v>-1.3838200000000001</c:v>
                </c:pt>
                <c:pt idx="6705">
                  <c:v>-1.38283</c:v>
                </c:pt>
                <c:pt idx="6706">
                  <c:v>-1.3818300000000001</c:v>
                </c:pt>
                <c:pt idx="6707">
                  <c:v>-1.38083</c:v>
                </c:pt>
                <c:pt idx="6708">
                  <c:v>-1.37982</c:v>
                </c:pt>
                <c:pt idx="6709">
                  <c:v>-1.3788100000000001</c:v>
                </c:pt>
                <c:pt idx="6710">
                  <c:v>-1.3778300000000001</c:v>
                </c:pt>
                <c:pt idx="6711">
                  <c:v>-1.37683</c:v>
                </c:pt>
                <c:pt idx="6712">
                  <c:v>-1.3758300000000001</c:v>
                </c:pt>
                <c:pt idx="6713">
                  <c:v>-1.3748200000000002</c:v>
                </c:pt>
                <c:pt idx="6714">
                  <c:v>-1.3738300000000001</c:v>
                </c:pt>
                <c:pt idx="6715">
                  <c:v>-1.3728100000000001</c:v>
                </c:pt>
                <c:pt idx="6716">
                  <c:v>-1.37182</c:v>
                </c:pt>
                <c:pt idx="6717">
                  <c:v>-1.37083</c:v>
                </c:pt>
                <c:pt idx="6718">
                  <c:v>-1.3698300000000001</c:v>
                </c:pt>
                <c:pt idx="6719">
                  <c:v>-1.3688200000000001</c:v>
                </c:pt>
                <c:pt idx="6720">
                  <c:v>-1.3678300000000001</c:v>
                </c:pt>
                <c:pt idx="6721">
                  <c:v>-1.3668400000000001</c:v>
                </c:pt>
                <c:pt idx="6722">
                  <c:v>-1.36582</c:v>
                </c:pt>
                <c:pt idx="6723">
                  <c:v>-1.3648100000000001</c:v>
                </c:pt>
                <c:pt idx="6724">
                  <c:v>-1.3638000000000001</c:v>
                </c:pt>
                <c:pt idx="6725">
                  <c:v>-1.3628200000000001</c:v>
                </c:pt>
                <c:pt idx="6726">
                  <c:v>-1.36182</c:v>
                </c:pt>
                <c:pt idx="6727">
                  <c:v>-1.3608100000000001</c:v>
                </c:pt>
                <c:pt idx="6728">
                  <c:v>-1.35982</c:v>
                </c:pt>
                <c:pt idx="6729">
                  <c:v>-1.35883</c:v>
                </c:pt>
                <c:pt idx="6730">
                  <c:v>-1.3578100000000002</c:v>
                </c:pt>
                <c:pt idx="6731">
                  <c:v>-1.3568100000000001</c:v>
                </c:pt>
                <c:pt idx="6732">
                  <c:v>-1.3558300000000001</c:v>
                </c:pt>
                <c:pt idx="6733">
                  <c:v>-1.3548200000000001</c:v>
                </c:pt>
                <c:pt idx="6734">
                  <c:v>-1.3538300000000001</c:v>
                </c:pt>
                <c:pt idx="6735">
                  <c:v>-1.3528200000000001</c:v>
                </c:pt>
                <c:pt idx="6736">
                  <c:v>-1.3518300000000001</c:v>
                </c:pt>
                <c:pt idx="6737">
                  <c:v>-1.3508500000000001</c:v>
                </c:pt>
                <c:pt idx="6738">
                  <c:v>-1.3498000000000001</c:v>
                </c:pt>
                <c:pt idx="6739">
                  <c:v>-1.3488200000000001</c:v>
                </c:pt>
                <c:pt idx="6740">
                  <c:v>-1.3478400000000001</c:v>
                </c:pt>
                <c:pt idx="6741">
                  <c:v>-1.3468300000000002</c:v>
                </c:pt>
                <c:pt idx="6742">
                  <c:v>-1.34582</c:v>
                </c:pt>
                <c:pt idx="6743">
                  <c:v>-1.3448200000000001</c:v>
                </c:pt>
                <c:pt idx="6744">
                  <c:v>-1.3438400000000001</c:v>
                </c:pt>
                <c:pt idx="6745">
                  <c:v>-1.3428200000000001</c:v>
                </c:pt>
                <c:pt idx="6746">
                  <c:v>-1.34182</c:v>
                </c:pt>
                <c:pt idx="6747">
                  <c:v>-1.3408200000000001</c:v>
                </c:pt>
                <c:pt idx="6748">
                  <c:v>-1.33982</c:v>
                </c:pt>
                <c:pt idx="6749">
                  <c:v>-1.3388100000000001</c:v>
                </c:pt>
                <c:pt idx="6750">
                  <c:v>-1.33782</c:v>
                </c:pt>
                <c:pt idx="6751">
                  <c:v>-1.3368200000000001</c:v>
                </c:pt>
                <c:pt idx="6752">
                  <c:v>-1.3358000000000001</c:v>
                </c:pt>
                <c:pt idx="6753">
                  <c:v>-1.3348100000000001</c:v>
                </c:pt>
                <c:pt idx="6754">
                  <c:v>-1.33382</c:v>
                </c:pt>
                <c:pt idx="6755">
                  <c:v>-1.3328300000000002</c:v>
                </c:pt>
                <c:pt idx="6756">
                  <c:v>-1.33182</c:v>
                </c:pt>
                <c:pt idx="6757">
                  <c:v>-1.33084</c:v>
                </c:pt>
                <c:pt idx="6758">
                  <c:v>-1.32982</c:v>
                </c:pt>
                <c:pt idx="6759">
                  <c:v>-1.3288300000000002</c:v>
                </c:pt>
                <c:pt idx="6760">
                  <c:v>-1.3278300000000001</c:v>
                </c:pt>
                <c:pt idx="6761">
                  <c:v>-1.32684</c:v>
                </c:pt>
                <c:pt idx="6762">
                  <c:v>-1.3258300000000001</c:v>
                </c:pt>
                <c:pt idx="6763">
                  <c:v>-1.32481</c:v>
                </c:pt>
                <c:pt idx="6764">
                  <c:v>-1.3238300000000001</c:v>
                </c:pt>
                <c:pt idx="6765">
                  <c:v>-1.3228300000000002</c:v>
                </c:pt>
                <c:pt idx="6766">
                  <c:v>-1.3218300000000001</c:v>
                </c:pt>
                <c:pt idx="6767">
                  <c:v>-1.3208300000000002</c:v>
                </c:pt>
                <c:pt idx="6768">
                  <c:v>-1.3198300000000001</c:v>
                </c:pt>
                <c:pt idx="6769">
                  <c:v>-1.31884</c:v>
                </c:pt>
                <c:pt idx="6770">
                  <c:v>-1.3178500000000002</c:v>
                </c:pt>
                <c:pt idx="6771">
                  <c:v>-1.3168500000000001</c:v>
                </c:pt>
                <c:pt idx="6772">
                  <c:v>-1.3158400000000001</c:v>
                </c:pt>
                <c:pt idx="6773">
                  <c:v>-1.31484</c:v>
                </c:pt>
                <c:pt idx="6774">
                  <c:v>-1.3138300000000001</c:v>
                </c:pt>
                <c:pt idx="6775">
                  <c:v>-1.31284</c:v>
                </c:pt>
                <c:pt idx="6776">
                  <c:v>-1.3118400000000001</c:v>
                </c:pt>
                <c:pt idx="6777">
                  <c:v>-1.3108300000000002</c:v>
                </c:pt>
                <c:pt idx="6778">
                  <c:v>-1.30982</c:v>
                </c:pt>
                <c:pt idx="6779">
                  <c:v>-1.30884</c:v>
                </c:pt>
                <c:pt idx="6780">
                  <c:v>-1.3078400000000001</c:v>
                </c:pt>
                <c:pt idx="6781">
                  <c:v>-1.3068300000000002</c:v>
                </c:pt>
                <c:pt idx="6782">
                  <c:v>-1.30583</c:v>
                </c:pt>
                <c:pt idx="6783">
                  <c:v>-1.3048300000000002</c:v>
                </c:pt>
                <c:pt idx="6784">
                  <c:v>-1.3038400000000001</c:v>
                </c:pt>
                <c:pt idx="6785">
                  <c:v>-1.30284</c:v>
                </c:pt>
                <c:pt idx="6786">
                  <c:v>-1.30183</c:v>
                </c:pt>
                <c:pt idx="6787">
                  <c:v>-1.3008300000000002</c:v>
                </c:pt>
                <c:pt idx="6788">
                  <c:v>-1.2998200000000002</c:v>
                </c:pt>
                <c:pt idx="6789">
                  <c:v>-1.29884</c:v>
                </c:pt>
                <c:pt idx="6790">
                  <c:v>-1.2978200000000002</c:v>
                </c:pt>
                <c:pt idx="6791">
                  <c:v>-1.29684</c:v>
                </c:pt>
                <c:pt idx="6792">
                  <c:v>-1.29583</c:v>
                </c:pt>
                <c:pt idx="6793">
                  <c:v>-1.29484</c:v>
                </c:pt>
                <c:pt idx="6794">
                  <c:v>-1.29383</c:v>
                </c:pt>
                <c:pt idx="6795">
                  <c:v>-1.2928500000000001</c:v>
                </c:pt>
                <c:pt idx="6796">
                  <c:v>-1.2918200000000002</c:v>
                </c:pt>
                <c:pt idx="6797">
                  <c:v>-1.2908300000000001</c:v>
                </c:pt>
                <c:pt idx="6798">
                  <c:v>-1.28983</c:v>
                </c:pt>
                <c:pt idx="6799">
                  <c:v>-1.2888500000000001</c:v>
                </c:pt>
                <c:pt idx="6800">
                  <c:v>-1.28783</c:v>
                </c:pt>
                <c:pt idx="6801">
                  <c:v>-1.28685</c:v>
                </c:pt>
                <c:pt idx="6802">
                  <c:v>-1.2858500000000002</c:v>
                </c:pt>
                <c:pt idx="6803">
                  <c:v>-1.28485</c:v>
                </c:pt>
                <c:pt idx="6804">
                  <c:v>-1.2838400000000001</c:v>
                </c:pt>
                <c:pt idx="6805">
                  <c:v>-1.2828300000000001</c:v>
                </c:pt>
                <c:pt idx="6806">
                  <c:v>-1.2818400000000001</c:v>
                </c:pt>
                <c:pt idx="6807">
                  <c:v>-1.2808300000000001</c:v>
                </c:pt>
                <c:pt idx="6808">
                  <c:v>-1.2798400000000001</c:v>
                </c:pt>
                <c:pt idx="6809">
                  <c:v>-1.2788400000000002</c:v>
                </c:pt>
                <c:pt idx="6810">
                  <c:v>-1.2778500000000002</c:v>
                </c:pt>
                <c:pt idx="6811">
                  <c:v>-1.2768400000000002</c:v>
                </c:pt>
                <c:pt idx="6812">
                  <c:v>-1.2758500000000002</c:v>
                </c:pt>
                <c:pt idx="6813">
                  <c:v>-1.2748600000000001</c:v>
                </c:pt>
                <c:pt idx="6814">
                  <c:v>-1.27386</c:v>
                </c:pt>
                <c:pt idx="6815">
                  <c:v>-1.27285</c:v>
                </c:pt>
                <c:pt idx="6816">
                  <c:v>-1.27183</c:v>
                </c:pt>
                <c:pt idx="6817">
                  <c:v>-1.2708400000000002</c:v>
                </c:pt>
                <c:pt idx="6818">
                  <c:v>-1.2698400000000001</c:v>
                </c:pt>
                <c:pt idx="6819">
                  <c:v>-1.2688600000000001</c:v>
                </c:pt>
                <c:pt idx="6820">
                  <c:v>-1.2678500000000001</c:v>
                </c:pt>
                <c:pt idx="6821">
                  <c:v>-1.2668600000000001</c:v>
                </c:pt>
                <c:pt idx="6822">
                  <c:v>-1.2658400000000001</c:v>
                </c:pt>
                <c:pt idx="6823">
                  <c:v>-1.26485</c:v>
                </c:pt>
                <c:pt idx="6824">
                  <c:v>-1.2638500000000001</c:v>
                </c:pt>
                <c:pt idx="6825">
                  <c:v>-1.2628400000000002</c:v>
                </c:pt>
                <c:pt idx="6826">
                  <c:v>-1.26183</c:v>
                </c:pt>
                <c:pt idx="6827">
                  <c:v>-1.26085</c:v>
                </c:pt>
                <c:pt idx="6828">
                  <c:v>-1.2598500000000001</c:v>
                </c:pt>
                <c:pt idx="6829">
                  <c:v>-1.2588400000000002</c:v>
                </c:pt>
                <c:pt idx="6830">
                  <c:v>-1.25786</c:v>
                </c:pt>
                <c:pt idx="6831">
                  <c:v>-1.2568400000000002</c:v>
                </c:pt>
                <c:pt idx="6832">
                  <c:v>-1.2558500000000001</c:v>
                </c:pt>
                <c:pt idx="6833">
                  <c:v>-1.2548600000000001</c:v>
                </c:pt>
                <c:pt idx="6834">
                  <c:v>-1.2538600000000002</c:v>
                </c:pt>
                <c:pt idx="6835">
                  <c:v>-1.2528600000000001</c:v>
                </c:pt>
                <c:pt idx="6836">
                  <c:v>-1.2518500000000001</c:v>
                </c:pt>
                <c:pt idx="6837">
                  <c:v>-1.25085</c:v>
                </c:pt>
                <c:pt idx="6838">
                  <c:v>-1.2498600000000002</c:v>
                </c:pt>
                <c:pt idx="6839">
                  <c:v>-1.24885</c:v>
                </c:pt>
                <c:pt idx="6840">
                  <c:v>-1.2478600000000002</c:v>
                </c:pt>
                <c:pt idx="6841">
                  <c:v>-1.24685</c:v>
                </c:pt>
                <c:pt idx="6842">
                  <c:v>-1.2458400000000001</c:v>
                </c:pt>
                <c:pt idx="6843">
                  <c:v>-1.24485</c:v>
                </c:pt>
                <c:pt idx="6844">
                  <c:v>-1.2438400000000001</c:v>
                </c:pt>
                <c:pt idx="6845">
                  <c:v>-1.24285</c:v>
                </c:pt>
                <c:pt idx="6846">
                  <c:v>-1.2418600000000002</c:v>
                </c:pt>
                <c:pt idx="6847">
                  <c:v>-1.2408600000000001</c:v>
                </c:pt>
                <c:pt idx="6848">
                  <c:v>-1.2398500000000001</c:v>
                </c:pt>
                <c:pt idx="6849">
                  <c:v>-1.2388600000000001</c:v>
                </c:pt>
                <c:pt idx="6850">
                  <c:v>-1.2378600000000002</c:v>
                </c:pt>
                <c:pt idx="6851">
                  <c:v>-1.23685</c:v>
                </c:pt>
                <c:pt idx="6852">
                  <c:v>-1.2358500000000001</c:v>
                </c:pt>
                <c:pt idx="6853">
                  <c:v>-1.2348700000000001</c:v>
                </c:pt>
                <c:pt idx="6854">
                  <c:v>-1.2338600000000002</c:v>
                </c:pt>
                <c:pt idx="6855">
                  <c:v>-1.23282</c:v>
                </c:pt>
                <c:pt idx="6856">
                  <c:v>-1.2318500000000001</c:v>
                </c:pt>
                <c:pt idx="6857">
                  <c:v>-1.2308600000000001</c:v>
                </c:pt>
                <c:pt idx="6858">
                  <c:v>-1.22984</c:v>
                </c:pt>
                <c:pt idx="6859">
                  <c:v>-1.22885</c:v>
                </c:pt>
                <c:pt idx="6860">
                  <c:v>-1.2278600000000002</c:v>
                </c:pt>
                <c:pt idx="6861">
                  <c:v>-1.22685</c:v>
                </c:pt>
                <c:pt idx="6862">
                  <c:v>-1.22587</c:v>
                </c:pt>
                <c:pt idx="6863">
                  <c:v>-1.2248700000000001</c:v>
                </c:pt>
                <c:pt idx="6864">
                  <c:v>-1.2238600000000002</c:v>
                </c:pt>
                <c:pt idx="6865">
                  <c:v>-1.2228600000000001</c:v>
                </c:pt>
                <c:pt idx="6866">
                  <c:v>-1.2218500000000001</c:v>
                </c:pt>
                <c:pt idx="6867">
                  <c:v>-1.2208700000000001</c:v>
                </c:pt>
                <c:pt idx="6868">
                  <c:v>-1.21984</c:v>
                </c:pt>
                <c:pt idx="6869">
                  <c:v>-1.2188600000000001</c:v>
                </c:pt>
                <c:pt idx="6870">
                  <c:v>-1.21784</c:v>
                </c:pt>
                <c:pt idx="6871">
                  <c:v>-1.21685</c:v>
                </c:pt>
                <c:pt idx="6872">
                  <c:v>-1.21587</c:v>
                </c:pt>
                <c:pt idx="6873">
                  <c:v>-1.2148700000000001</c:v>
                </c:pt>
                <c:pt idx="6874">
                  <c:v>-1.21387</c:v>
                </c:pt>
                <c:pt idx="6875">
                  <c:v>-1.2128700000000001</c:v>
                </c:pt>
                <c:pt idx="6876">
                  <c:v>-1.2118600000000002</c:v>
                </c:pt>
                <c:pt idx="6877">
                  <c:v>-1.2108700000000001</c:v>
                </c:pt>
                <c:pt idx="6878">
                  <c:v>-1.2098800000000001</c:v>
                </c:pt>
                <c:pt idx="6879">
                  <c:v>-1.2088800000000002</c:v>
                </c:pt>
                <c:pt idx="6880">
                  <c:v>-1.2078500000000001</c:v>
                </c:pt>
                <c:pt idx="6881">
                  <c:v>-1.20686</c:v>
                </c:pt>
                <c:pt idx="6882">
                  <c:v>-1.20587</c:v>
                </c:pt>
                <c:pt idx="6883">
                  <c:v>-1.2048700000000001</c:v>
                </c:pt>
                <c:pt idx="6884">
                  <c:v>-1.2038600000000002</c:v>
                </c:pt>
                <c:pt idx="6885">
                  <c:v>-1.2028500000000002</c:v>
                </c:pt>
                <c:pt idx="6886">
                  <c:v>-1.20187</c:v>
                </c:pt>
                <c:pt idx="6887">
                  <c:v>-1.2008800000000002</c:v>
                </c:pt>
                <c:pt idx="6888">
                  <c:v>-1.1998600000000001</c:v>
                </c:pt>
                <c:pt idx="6889">
                  <c:v>-1.1988700000000001</c:v>
                </c:pt>
                <c:pt idx="6890">
                  <c:v>-1.1978600000000001</c:v>
                </c:pt>
                <c:pt idx="6891">
                  <c:v>-1.1968800000000002</c:v>
                </c:pt>
                <c:pt idx="6892">
                  <c:v>-1.1958800000000001</c:v>
                </c:pt>
                <c:pt idx="6893">
                  <c:v>-1.1948700000000001</c:v>
                </c:pt>
                <c:pt idx="6894">
                  <c:v>-1.1938800000000001</c:v>
                </c:pt>
                <c:pt idx="6895">
                  <c:v>-1.19286</c:v>
                </c:pt>
                <c:pt idx="6896">
                  <c:v>-1.1918600000000001</c:v>
                </c:pt>
                <c:pt idx="6897">
                  <c:v>-1.19089</c:v>
                </c:pt>
                <c:pt idx="6898">
                  <c:v>-1.18988</c:v>
                </c:pt>
                <c:pt idx="6899">
                  <c:v>-1.1888800000000002</c:v>
                </c:pt>
                <c:pt idx="6900">
                  <c:v>-1.1878600000000001</c:v>
                </c:pt>
                <c:pt idx="6901">
                  <c:v>-1.1868800000000002</c:v>
                </c:pt>
                <c:pt idx="6902">
                  <c:v>-1.1858600000000001</c:v>
                </c:pt>
                <c:pt idx="6903">
                  <c:v>-1.1848700000000001</c:v>
                </c:pt>
                <c:pt idx="6904">
                  <c:v>-1.18388</c:v>
                </c:pt>
                <c:pt idx="6905">
                  <c:v>-1.1828700000000001</c:v>
                </c:pt>
                <c:pt idx="6906">
                  <c:v>-1.18188</c:v>
                </c:pt>
                <c:pt idx="6907">
                  <c:v>-1.1808800000000002</c:v>
                </c:pt>
                <c:pt idx="6908">
                  <c:v>-1.1798700000000002</c:v>
                </c:pt>
                <c:pt idx="6909">
                  <c:v>-1.1788700000000001</c:v>
                </c:pt>
                <c:pt idx="6910">
                  <c:v>-1.1778600000000001</c:v>
                </c:pt>
                <c:pt idx="6911">
                  <c:v>-1.1768700000000001</c:v>
                </c:pt>
                <c:pt idx="6912">
                  <c:v>-1.17588</c:v>
                </c:pt>
                <c:pt idx="6913">
                  <c:v>-1.1748700000000001</c:v>
                </c:pt>
                <c:pt idx="6914">
                  <c:v>-1.1738600000000001</c:v>
                </c:pt>
                <c:pt idx="6915">
                  <c:v>-1.1728700000000001</c:v>
                </c:pt>
                <c:pt idx="6916">
                  <c:v>-1.17188</c:v>
                </c:pt>
                <c:pt idx="6917">
                  <c:v>-1.1708700000000001</c:v>
                </c:pt>
                <c:pt idx="6918">
                  <c:v>-1.16988</c:v>
                </c:pt>
                <c:pt idx="6919">
                  <c:v>-1.1688700000000001</c:v>
                </c:pt>
                <c:pt idx="6920">
                  <c:v>-1.1678700000000002</c:v>
                </c:pt>
                <c:pt idx="6921">
                  <c:v>-1.16689</c:v>
                </c:pt>
                <c:pt idx="6922">
                  <c:v>-1.1658700000000002</c:v>
                </c:pt>
                <c:pt idx="6923">
                  <c:v>-1.16489</c:v>
                </c:pt>
                <c:pt idx="6924">
                  <c:v>-1.1638700000000002</c:v>
                </c:pt>
                <c:pt idx="6925">
                  <c:v>-1.1628700000000001</c:v>
                </c:pt>
                <c:pt idx="6926">
                  <c:v>-1.16188</c:v>
                </c:pt>
                <c:pt idx="6927">
                  <c:v>-1.16086</c:v>
                </c:pt>
                <c:pt idx="6928">
                  <c:v>-1.1598700000000002</c:v>
                </c:pt>
                <c:pt idx="6929">
                  <c:v>-1.1588700000000001</c:v>
                </c:pt>
                <c:pt idx="6930">
                  <c:v>-1.1578700000000002</c:v>
                </c:pt>
                <c:pt idx="6931">
                  <c:v>-1.1568700000000001</c:v>
                </c:pt>
                <c:pt idx="6932">
                  <c:v>-1.15588</c:v>
                </c:pt>
                <c:pt idx="6933">
                  <c:v>-1.1548900000000002</c:v>
                </c:pt>
                <c:pt idx="6934">
                  <c:v>-1.15388</c:v>
                </c:pt>
                <c:pt idx="6935">
                  <c:v>-1.1528800000000001</c:v>
                </c:pt>
                <c:pt idx="6936">
                  <c:v>-1.1518700000000002</c:v>
                </c:pt>
                <c:pt idx="6937">
                  <c:v>-1.1508800000000001</c:v>
                </c:pt>
                <c:pt idx="6938">
                  <c:v>-1.14988</c:v>
                </c:pt>
                <c:pt idx="6939">
                  <c:v>-1.1488800000000001</c:v>
                </c:pt>
                <c:pt idx="6940">
                  <c:v>-1.1478600000000001</c:v>
                </c:pt>
                <c:pt idx="6941">
                  <c:v>-1.1468900000000002</c:v>
                </c:pt>
                <c:pt idx="6942">
                  <c:v>-1.14588</c:v>
                </c:pt>
                <c:pt idx="6943">
                  <c:v>-1.1448700000000001</c:v>
                </c:pt>
                <c:pt idx="6944">
                  <c:v>-1.1438600000000001</c:v>
                </c:pt>
                <c:pt idx="6945">
                  <c:v>-1.1428800000000001</c:v>
                </c:pt>
                <c:pt idx="6946">
                  <c:v>-1.1418900000000001</c:v>
                </c:pt>
                <c:pt idx="6947">
                  <c:v>-1.1408700000000001</c:v>
                </c:pt>
                <c:pt idx="6948">
                  <c:v>-1.1398700000000002</c:v>
                </c:pt>
                <c:pt idx="6949">
                  <c:v>-1.1388900000000002</c:v>
                </c:pt>
                <c:pt idx="6950">
                  <c:v>-1.13788</c:v>
                </c:pt>
                <c:pt idx="6951">
                  <c:v>-1.1368800000000001</c:v>
                </c:pt>
                <c:pt idx="6952">
                  <c:v>-1.1358900000000001</c:v>
                </c:pt>
                <c:pt idx="6953">
                  <c:v>-1.13487</c:v>
                </c:pt>
                <c:pt idx="6954">
                  <c:v>-1.1338900000000001</c:v>
                </c:pt>
                <c:pt idx="6955">
                  <c:v>-1.1328800000000001</c:v>
                </c:pt>
                <c:pt idx="6956">
                  <c:v>-1.1319000000000001</c:v>
                </c:pt>
                <c:pt idx="6957">
                  <c:v>-1.1308800000000001</c:v>
                </c:pt>
                <c:pt idx="6958">
                  <c:v>-1.1299000000000001</c:v>
                </c:pt>
                <c:pt idx="6959">
                  <c:v>-1.1288800000000001</c:v>
                </c:pt>
                <c:pt idx="6960">
                  <c:v>-1.1279000000000001</c:v>
                </c:pt>
                <c:pt idx="6961">
                  <c:v>-1.1268900000000002</c:v>
                </c:pt>
                <c:pt idx="6962">
                  <c:v>-1.1258900000000001</c:v>
                </c:pt>
                <c:pt idx="6963">
                  <c:v>-1.1248900000000002</c:v>
                </c:pt>
                <c:pt idx="6964">
                  <c:v>-1.1239000000000001</c:v>
                </c:pt>
                <c:pt idx="6965">
                  <c:v>-1.1228900000000002</c:v>
                </c:pt>
                <c:pt idx="6966">
                  <c:v>-1.12188</c:v>
                </c:pt>
                <c:pt idx="6967">
                  <c:v>-1.1208900000000002</c:v>
                </c:pt>
                <c:pt idx="6968">
                  <c:v>-1.11988</c:v>
                </c:pt>
                <c:pt idx="6969">
                  <c:v>-1.1189</c:v>
                </c:pt>
                <c:pt idx="6970">
                  <c:v>-1.1179100000000002</c:v>
                </c:pt>
                <c:pt idx="6971">
                  <c:v>-1.1168900000000002</c:v>
                </c:pt>
                <c:pt idx="6972">
                  <c:v>-1.1159000000000001</c:v>
                </c:pt>
                <c:pt idx="6973">
                  <c:v>-1.1149</c:v>
                </c:pt>
                <c:pt idx="6974">
                  <c:v>-1.11392</c:v>
                </c:pt>
                <c:pt idx="6975">
                  <c:v>-1.1129100000000001</c:v>
                </c:pt>
                <c:pt idx="6976">
                  <c:v>-1.11192</c:v>
                </c:pt>
                <c:pt idx="6977">
                  <c:v>-1.1109</c:v>
                </c:pt>
                <c:pt idx="6978">
                  <c:v>-1.1099000000000001</c:v>
                </c:pt>
                <c:pt idx="6979">
                  <c:v>-1.1089</c:v>
                </c:pt>
                <c:pt idx="6980">
                  <c:v>-1.1079000000000001</c:v>
                </c:pt>
                <c:pt idx="6981">
                  <c:v>-1.1069100000000001</c:v>
                </c:pt>
                <c:pt idx="6982">
                  <c:v>-1.1059000000000001</c:v>
                </c:pt>
                <c:pt idx="6983">
                  <c:v>-1.1048900000000001</c:v>
                </c:pt>
                <c:pt idx="6984">
                  <c:v>-1.10389</c:v>
                </c:pt>
                <c:pt idx="6985">
                  <c:v>-1.1028900000000001</c:v>
                </c:pt>
                <c:pt idx="6986">
                  <c:v>-1.1019000000000001</c:v>
                </c:pt>
                <c:pt idx="6987">
                  <c:v>-1.1008900000000001</c:v>
                </c:pt>
                <c:pt idx="6988">
                  <c:v>-1.09988</c:v>
                </c:pt>
                <c:pt idx="6989">
                  <c:v>-1.098911</c:v>
                </c:pt>
                <c:pt idx="6990">
                  <c:v>-1.0979050000000001</c:v>
                </c:pt>
                <c:pt idx="6991">
                  <c:v>-1.0968880000000001</c:v>
                </c:pt>
                <c:pt idx="6992">
                  <c:v>-1.095904</c:v>
                </c:pt>
                <c:pt idx="6993">
                  <c:v>-1.0949090000000001</c:v>
                </c:pt>
                <c:pt idx="6994">
                  <c:v>-1.0939099999999999</c:v>
                </c:pt>
                <c:pt idx="6995">
                  <c:v>-1.092897</c:v>
                </c:pt>
                <c:pt idx="6996">
                  <c:v>-1.0919130000000001</c:v>
                </c:pt>
                <c:pt idx="6997">
                  <c:v>-1.0908990000000001</c:v>
                </c:pt>
                <c:pt idx="6998">
                  <c:v>-1.089877</c:v>
                </c:pt>
                <c:pt idx="6999">
                  <c:v>-1.0889010000000001</c:v>
                </c:pt>
                <c:pt idx="7000">
                  <c:v>-1.087904</c:v>
                </c:pt>
                <c:pt idx="7001">
                  <c:v>-1.0869090000000001</c:v>
                </c:pt>
                <c:pt idx="7002">
                  <c:v>-1.085893</c:v>
                </c:pt>
                <c:pt idx="7003">
                  <c:v>-1.0848990000000001</c:v>
                </c:pt>
                <c:pt idx="7004">
                  <c:v>-1.083906</c:v>
                </c:pt>
                <c:pt idx="7005">
                  <c:v>-1.0829150000000001</c:v>
                </c:pt>
                <c:pt idx="7006">
                  <c:v>-1.0819050000000001</c:v>
                </c:pt>
                <c:pt idx="7007">
                  <c:v>-1.0809170000000001</c:v>
                </c:pt>
                <c:pt idx="7008">
                  <c:v>-1.0799000000000001</c:v>
                </c:pt>
                <c:pt idx="7009">
                  <c:v>-1.0788960000000001</c:v>
                </c:pt>
                <c:pt idx="7010">
                  <c:v>-1.077922</c:v>
                </c:pt>
                <c:pt idx="7011">
                  <c:v>-1.076911</c:v>
                </c:pt>
                <c:pt idx="7012">
                  <c:v>-1.075906</c:v>
                </c:pt>
                <c:pt idx="7013">
                  <c:v>-1.074916</c:v>
                </c:pt>
                <c:pt idx="7014">
                  <c:v>-1.0739240000000001</c:v>
                </c:pt>
                <c:pt idx="7015">
                  <c:v>-1.072913</c:v>
                </c:pt>
                <c:pt idx="7016">
                  <c:v>-1.071917</c:v>
                </c:pt>
                <c:pt idx="7017">
                  <c:v>-1.07091</c:v>
                </c:pt>
                <c:pt idx="7018">
                  <c:v>-1.0698989999999999</c:v>
                </c:pt>
                <c:pt idx="7019">
                  <c:v>-1.0689029999999999</c:v>
                </c:pt>
                <c:pt idx="7020">
                  <c:v>-1.067917</c:v>
                </c:pt>
                <c:pt idx="7021">
                  <c:v>-1.0668949999999999</c:v>
                </c:pt>
                <c:pt idx="7022">
                  <c:v>-1.065896</c:v>
                </c:pt>
                <c:pt idx="7023">
                  <c:v>-1.0649040000000001</c:v>
                </c:pt>
                <c:pt idx="7024">
                  <c:v>-1.0638970000000001</c:v>
                </c:pt>
                <c:pt idx="7025">
                  <c:v>-1.062894</c:v>
                </c:pt>
                <c:pt idx="7026">
                  <c:v>-1.061893</c:v>
                </c:pt>
                <c:pt idx="7027">
                  <c:v>-1.060891</c:v>
                </c:pt>
                <c:pt idx="7028">
                  <c:v>-1.0598910000000001</c:v>
                </c:pt>
                <c:pt idx="7029">
                  <c:v>-1.0589029999999999</c:v>
                </c:pt>
                <c:pt idx="7030">
                  <c:v>-1.0579260000000001</c:v>
                </c:pt>
                <c:pt idx="7031">
                  <c:v>-1.0569200000000001</c:v>
                </c:pt>
                <c:pt idx="7032">
                  <c:v>-1.0559210000000001</c:v>
                </c:pt>
                <c:pt idx="7033">
                  <c:v>-1.0549140000000001</c:v>
                </c:pt>
                <c:pt idx="7034">
                  <c:v>-1.0539270000000001</c:v>
                </c:pt>
                <c:pt idx="7035">
                  <c:v>-1.0528980000000001</c:v>
                </c:pt>
                <c:pt idx="7036">
                  <c:v>-1.051912</c:v>
                </c:pt>
                <c:pt idx="7037">
                  <c:v>-1.050907</c:v>
                </c:pt>
                <c:pt idx="7038">
                  <c:v>-1.0499260000000001</c:v>
                </c:pt>
                <c:pt idx="7039">
                  <c:v>-1.0489109999999999</c:v>
                </c:pt>
                <c:pt idx="7040">
                  <c:v>-1.0479149999999999</c:v>
                </c:pt>
                <c:pt idx="7041">
                  <c:v>-1.0469090000000001</c:v>
                </c:pt>
                <c:pt idx="7042">
                  <c:v>-1.0458970000000001</c:v>
                </c:pt>
                <c:pt idx="7043">
                  <c:v>-1.0449109999999999</c:v>
                </c:pt>
                <c:pt idx="7044">
                  <c:v>-1.043914</c:v>
                </c:pt>
                <c:pt idx="7045">
                  <c:v>-1.042907</c:v>
                </c:pt>
                <c:pt idx="7046">
                  <c:v>-1.0419160000000001</c:v>
                </c:pt>
                <c:pt idx="7047">
                  <c:v>-1.0409010000000001</c:v>
                </c:pt>
                <c:pt idx="7048">
                  <c:v>-1.0399180000000001</c:v>
                </c:pt>
                <c:pt idx="7049">
                  <c:v>-1.0389269999999999</c:v>
                </c:pt>
                <c:pt idx="7050">
                  <c:v>-1.0379130000000001</c:v>
                </c:pt>
                <c:pt idx="7051">
                  <c:v>-1.0369060000000001</c:v>
                </c:pt>
                <c:pt idx="7052">
                  <c:v>-1.035927</c:v>
                </c:pt>
                <c:pt idx="7053">
                  <c:v>-1.0349140000000001</c:v>
                </c:pt>
                <c:pt idx="7054">
                  <c:v>-1.0339050000000001</c:v>
                </c:pt>
                <c:pt idx="7055">
                  <c:v>-1.032913</c:v>
                </c:pt>
                <c:pt idx="7056">
                  <c:v>-1.0319070000000001</c:v>
                </c:pt>
                <c:pt idx="7057">
                  <c:v>-1.0309110000000001</c:v>
                </c:pt>
                <c:pt idx="7058">
                  <c:v>-1.0299119999999999</c:v>
                </c:pt>
                <c:pt idx="7059">
                  <c:v>-1.02891</c:v>
                </c:pt>
                <c:pt idx="7060">
                  <c:v>-1.027892</c:v>
                </c:pt>
                <c:pt idx="7061">
                  <c:v>-1.0268969999999999</c:v>
                </c:pt>
                <c:pt idx="7062">
                  <c:v>-1.0259050000000001</c:v>
                </c:pt>
                <c:pt idx="7063">
                  <c:v>-1.0249170000000001</c:v>
                </c:pt>
                <c:pt idx="7064">
                  <c:v>-1.023901</c:v>
                </c:pt>
                <c:pt idx="7065">
                  <c:v>-1.022891</c:v>
                </c:pt>
                <c:pt idx="7066">
                  <c:v>-1.0219240000000001</c:v>
                </c:pt>
                <c:pt idx="7067">
                  <c:v>-1.020894</c:v>
                </c:pt>
                <c:pt idx="7068">
                  <c:v>-1.019903</c:v>
                </c:pt>
                <c:pt idx="7069">
                  <c:v>-1.01891</c:v>
                </c:pt>
                <c:pt idx="7070">
                  <c:v>-1.0179370000000001</c:v>
                </c:pt>
                <c:pt idx="7071">
                  <c:v>-1.016921</c:v>
                </c:pt>
                <c:pt idx="7072">
                  <c:v>-1.015917</c:v>
                </c:pt>
                <c:pt idx="7073">
                  <c:v>-1.01492</c:v>
                </c:pt>
                <c:pt idx="7074">
                  <c:v>-1.013911</c:v>
                </c:pt>
                <c:pt idx="7075">
                  <c:v>-1.0129170000000001</c:v>
                </c:pt>
                <c:pt idx="7076">
                  <c:v>-1.011911</c:v>
                </c:pt>
                <c:pt idx="7077">
                  <c:v>-1.0109410000000001</c:v>
                </c:pt>
                <c:pt idx="7078">
                  <c:v>-1.009914</c:v>
                </c:pt>
                <c:pt idx="7079">
                  <c:v>-1.0089190000000001</c:v>
                </c:pt>
                <c:pt idx="7080">
                  <c:v>-1.0079199999999999</c:v>
                </c:pt>
                <c:pt idx="7081">
                  <c:v>-1.00692</c:v>
                </c:pt>
                <c:pt idx="7082">
                  <c:v>-1.0059150000000001</c:v>
                </c:pt>
                <c:pt idx="7083">
                  <c:v>-1.004921</c:v>
                </c:pt>
                <c:pt idx="7084">
                  <c:v>-1.0039009999999999</c:v>
                </c:pt>
                <c:pt idx="7085">
                  <c:v>-1.0029129999999999</c:v>
                </c:pt>
                <c:pt idx="7086">
                  <c:v>-1.001919</c:v>
                </c:pt>
                <c:pt idx="7087">
                  <c:v>-1.0009140000000001</c:v>
                </c:pt>
                <c:pt idx="7088">
                  <c:v>-0.99993299999999996</c:v>
                </c:pt>
                <c:pt idx="7089">
                  <c:v>-0.99892000000000003</c:v>
                </c:pt>
                <c:pt idx="7090">
                  <c:v>-0.99792099999999995</c:v>
                </c:pt>
                <c:pt idx="7091">
                  <c:v>-0.99692499999999995</c:v>
                </c:pt>
                <c:pt idx="7092">
                  <c:v>-0.995919</c:v>
                </c:pt>
                <c:pt idx="7093">
                  <c:v>-0.99490699999999999</c:v>
                </c:pt>
                <c:pt idx="7094">
                  <c:v>-0.99391799999999997</c:v>
                </c:pt>
                <c:pt idx="7095">
                  <c:v>-0.99290699999999998</c:v>
                </c:pt>
                <c:pt idx="7096">
                  <c:v>-0.99193999999999993</c:v>
                </c:pt>
                <c:pt idx="7097">
                  <c:v>-0.99093599999999993</c:v>
                </c:pt>
                <c:pt idx="7098">
                  <c:v>-0.98992199999999997</c:v>
                </c:pt>
                <c:pt idx="7099">
                  <c:v>-0.98894099999999996</c:v>
                </c:pt>
                <c:pt idx="7100">
                  <c:v>-0.98792099999999994</c:v>
                </c:pt>
                <c:pt idx="7101">
                  <c:v>-0.98692000000000002</c:v>
                </c:pt>
                <c:pt idx="7102">
                  <c:v>-0.98592400000000002</c:v>
                </c:pt>
                <c:pt idx="7103">
                  <c:v>-0.98493599999999992</c:v>
                </c:pt>
                <c:pt idx="7104">
                  <c:v>-0.98393600000000003</c:v>
                </c:pt>
                <c:pt idx="7105">
                  <c:v>-0.98292800000000002</c:v>
                </c:pt>
                <c:pt idx="7106">
                  <c:v>-0.98193200000000003</c:v>
                </c:pt>
                <c:pt idx="7107">
                  <c:v>-0.98092800000000002</c:v>
                </c:pt>
                <c:pt idx="7108">
                  <c:v>-0.979939</c:v>
                </c:pt>
                <c:pt idx="7109">
                  <c:v>-0.97892499999999993</c:v>
                </c:pt>
                <c:pt idx="7110">
                  <c:v>-0.97792899999999994</c:v>
                </c:pt>
                <c:pt idx="7111">
                  <c:v>-0.97694300000000001</c:v>
                </c:pt>
                <c:pt idx="7112">
                  <c:v>-0.97594399999999992</c:v>
                </c:pt>
                <c:pt idx="7113">
                  <c:v>-0.97494499999999995</c:v>
                </c:pt>
                <c:pt idx="7114">
                  <c:v>-0.97394099999999995</c:v>
                </c:pt>
                <c:pt idx="7115">
                  <c:v>-0.97292999999999996</c:v>
                </c:pt>
                <c:pt idx="7116">
                  <c:v>-0.97193399999999996</c:v>
                </c:pt>
                <c:pt idx="7117">
                  <c:v>-0.97093499999999999</c:v>
                </c:pt>
                <c:pt idx="7118">
                  <c:v>-0.96992499999999993</c:v>
                </c:pt>
                <c:pt idx="7119">
                  <c:v>-0.96890999999999994</c:v>
                </c:pt>
                <c:pt idx="7120">
                  <c:v>-0.96791199999999999</c:v>
                </c:pt>
                <c:pt idx="7121">
                  <c:v>-0.96693099999999998</c:v>
                </c:pt>
                <c:pt idx="7122">
                  <c:v>-0.965924</c:v>
                </c:pt>
                <c:pt idx="7123">
                  <c:v>-0.96491199999999999</c:v>
                </c:pt>
                <c:pt idx="7124">
                  <c:v>-0.96391799999999994</c:v>
                </c:pt>
                <c:pt idx="7125">
                  <c:v>-0.96292800000000001</c:v>
                </c:pt>
                <c:pt idx="7126">
                  <c:v>-0.96192699999999998</c:v>
                </c:pt>
                <c:pt idx="7127">
                  <c:v>-0.960928</c:v>
                </c:pt>
                <c:pt idx="7128">
                  <c:v>-0.95992699999999997</c:v>
                </c:pt>
                <c:pt idx="7129">
                  <c:v>-0.95892999999999995</c:v>
                </c:pt>
                <c:pt idx="7130">
                  <c:v>-0.95792500000000003</c:v>
                </c:pt>
                <c:pt idx="7131">
                  <c:v>-0.956932</c:v>
                </c:pt>
                <c:pt idx="7132">
                  <c:v>-0.95593799999999995</c:v>
                </c:pt>
                <c:pt idx="7133">
                  <c:v>-0.95492199999999994</c:v>
                </c:pt>
                <c:pt idx="7134">
                  <c:v>-0.95391099999999995</c:v>
                </c:pt>
                <c:pt idx="7135">
                  <c:v>-0.95292699999999997</c:v>
                </c:pt>
                <c:pt idx="7136">
                  <c:v>-0.95193099999999997</c:v>
                </c:pt>
                <c:pt idx="7137">
                  <c:v>-0.950905</c:v>
                </c:pt>
                <c:pt idx="7138">
                  <c:v>-0.94990600000000003</c:v>
                </c:pt>
                <c:pt idx="7139">
                  <c:v>-0.94891099999999995</c:v>
                </c:pt>
                <c:pt idx="7140">
                  <c:v>-0.94792999999999994</c:v>
                </c:pt>
                <c:pt idx="7141">
                  <c:v>-0.94691499999999995</c:v>
                </c:pt>
                <c:pt idx="7142">
                  <c:v>-0.94592399999999999</c:v>
                </c:pt>
                <c:pt idx="7143">
                  <c:v>-0.94490600000000002</c:v>
                </c:pt>
                <c:pt idx="7144">
                  <c:v>-0.94392299999999996</c:v>
                </c:pt>
                <c:pt idx="7145">
                  <c:v>-0.94292399999999998</c:v>
                </c:pt>
                <c:pt idx="7146">
                  <c:v>-0.94193499999999997</c:v>
                </c:pt>
                <c:pt idx="7147">
                  <c:v>-0.94094</c:v>
                </c:pt>
                <c:pt idx="7148">
                  <c:v>-0.93992399999999998</c:v>
                </c:pt>
                <c:pt idx="7149">
                  <c:v>-0.93892599999999993</c:v>
                </c:pt>
                <c:pt idx="7150">
                  <c:v>-0.93790499999999999</c:v>
                </c:pt>
                <c:pt idx="7151">
                  <c:v>-0.93691199999999997</c:v>
                </c:pt>
                <c:pt idx="7152">
                  <c:v>-0.93591599999999997</c:v>
                </c:pt>
                <c:pt idx="7153">
                  <c:v>-0.93491899999999994</c:v>
                </c:pt>
                <c:pt idx="7154">
                  <c:v>-0.93392599999999992</c:v>
                </c:pt>
                <c:pt idx="7155">
                  <c:v>-0.93293199999999998</c:v>
                </c:pt>
                <c:pt idx="7156">
                  <c:v>-0.93192699999999995</c:v>
                </c:pt>
                <c:pt idx="7157">
                  <c:v>-0.93093700000000001</c:v>
                </c:pt>
                <c:pt idx="7158">
                  <c:v>-0.92992299999999994</c:v>
                </c:pt>
                <c:pt idx="7159">
                  <c:v>-0.92892999999999992</c:v>
                </c:pt>
                <c:pt idx="7160">
                  <c:v>-0.92791999999999997</c:v>
                </c:pt>
                <c:pt idx="7161">
                  <c:v>-0.92693099999999995</c:v>
                </c:pt>
                <c:pt idx="7162">
                  <c:v>-0.92591800000000002</c:v>
                </c:pt>
                <c:pt idx="7163">
                  <c:v>-0.92491800000000002</c:v>
                </c:pt>
                <c:pt idx="7164">
                  <c:v>-0.92391599999999996</c:v>
                </c:pt>
                <c:pt idx="7165">
                  <c:v>-0.92293999999999998</c:v>
                </c:pt>
                <c:pt idx="7166">
                  <c:v>-0.921933</c:v>
                </c:pt>
                <c:pt idx="7167">
                  <c:v>-0.92091999999999996</c:v>
                </c:pt>
                <c:pt idx="7168">
                  <c:v>-0.91991099999999992</c:v>
                </c:pt>
                <c:pt idx="7169">
                  <c:v>-0.91893099999999994</c:v>
                </c:pt>
                <c:pt idx="7170">
                  <c:v>-0.91792399999999996</c:v>
                </c:pt>
                <c:pt idx="7171">
                  <c:v>-0.91692899999999999</c:v>
                </c:pt>
                <c:pt idx="7172">
                  <c:v>-0.91591999999999996</c:v>
                </c:pt>
                <c:pt idx="7173">
                  <c:v>-0.914933</c:v>
                </c:pt>
                <c:pt idx="7174">
                  <c:v>-0.91393800000000003</c:v>
                </c:pt>
                <c:pt idx="7175">
                  <c:v>-0.91293299999999999</c:v>
                </c:pt>
                <c:pt idx="7176">
                  <c:v>-0.91193099999999994</c:v>
                </c:pt>
                <c:pt idx="7177">
                  <c:v>-0.91091999999999995</c:v>
                </c:pt>
                <c:pt idx="7178">
                  <c:v>-0.90991100000000003</c:v>
                </c:pt>
                <c:pt idx="7179">
                  <c:v>-0.90893999999999997</c:v>
                </c:pt>
                <c:pt idx="7180">
                  <c:v>-0.90793099999999993</c:v>
                </c:pt>
                <c:pt idx="7181">
                  <c:v>-0.90692699999999993</c:v>
                </c:pt>
                <c:pt idx="7182">
                  <c:v>-0.90593800000000002</c:v>
                </c:pt>
                <c:pt idx="7183">
                  <c:v>-0.90491900000000003</c:v>
                </c:pt>
                <c:pt idx="7184">
                  <c:v>-0.90392300000000003</c:v>
                </c:pt>
                <c:pt idx="7185">
                  <c:v>-0.90293899999999994</c:v>
                </c:pt>
                <c:pt idx="7186">
                  <c:v>-0.90194099999999999</c:v>
                </c:pt>
                <c:pt idx="7187">
                  <c:v>-0.90093800000000002</c:v>
                </c:pt>
                <c:pt idx="7188">
                  <c:v>-0.89991900000000002</c:v>
                </c:pt>
                <c:pt idx="7189">
                  <c:v>-0.89893599999999996</c:v>
                </c:pt>
                <c:pt idx="7190">
                  <c:v>-0.89794399999999996</c:v>
                </c:pt>
                <c:pt idx="7191">
                  <c:v>-0.89694799999999997</c:v>
                </c:pt>
                <c:pt idx="7192">
                  <c:v>-0.89594399999999996</c:v>
                </c:pt>
                <c:pt idx="7193">
                  <c:v>-0.89493100000000003</c:v>
                </c:pt>
                <c:pt idx="7194">
                  <c:v>-0.89394299999999993</c:v>
                </c:pt>
                <c:pt idx="7195">
                  <c:v>-0.89294399999999996</c:v>
                </c:pt>
                <c:pt idx="7196">
                  <c:v>-0.89195199999999997</c:v>
                </c:pt>
                <c:pt idx="7197">
                  <c:v>-0.89093500000000003</c:v>
                </c:pt>
                <c:pt idx="7198">
                  <c:v>-0.88993</c:v>
                </c:pt>
                <c:pt idx="7199">
                  <c:v>-0.88894299999999993</c:v>
                </c:pt>
                <c:pt idx="7200">
                  <c:v>-0.88794600000000001</c:v>
                </c:pt>
                <c:pt idx="7201">
                  <c:v>-0.88693599999999995</c:v>
                </c:pt>
                <c:pt idx="7202">
                  <c:v>-0.885934</c:v>
                </c:pt>
                <c:pt idx="7203">
                  <c:v>-0.88494799999999996</c:v>
                </c:pt>
                <c:pt idx="7204">
                  <c:v>-0.88393199999999994</c:v>
                </c:pt>
                <c:pt idx="7205">
                  <c:v>-0.88293299999999997</c:v>
                </c:pt>
                <c:pt idx="7206">
                  <c:v>-0.88192899999999996</c:v>
                </c:pt>
                <c:pt idx="7207">
                  <c:v>-0.88092899999999996</c:v>
                </c:pt>
                <c:pt idx="7208">
                  <c:v>-0.87993999999999994</c:v>
                </c:pt>
                <c:pt idx="7209">
                  <c:v>-0.87895299999999998</c:v>
                </c:pt>
                <c:pt idx="7210">
                  <c:v>-0.87795400000000001</c:v>
                </c:pt>
                <c:pt idx="7211">
                  <c:v>-0.87694799999999995</c:v>
                </c:pt>
                <c:pt idx="7212">
                  <c:v>-0.875942</c:v>
                </c:pt>
                <c:pt idx="7213">
                  <c:v>-0.874942</c:v>
                </c:pt>
                <c:pt idx="7214">
                  <c:v>-0.87394399999999994</c:v>
                </c:pt>
                <c:pt idx="7215">
                  <c:v>-0.87294499999999997</c:v>
                </c:pt>
                <c:pt idx="7216">
                  <c:v>-0.87195199999999995</c:v>
                </c:pt>
                <c:pt idx="7217">
                  <c:v>-0.87093399999999999</c:v>
                </c:pt>
                <c:pt idx="7218">
                  <c:v>-0.86994700000000003</c:v>
                </c:pt>
                <c:pt idx="7219">
                  <c:v>-0.86896200000000001</c:v>
                </c:pt>
                <c:pt idx="7220">
                  <c:v>-0.86794199999999999</c:v>
                </c:pt>
                <c:pt idx="7221">
                  <c:v>-0.86692999999999998</c:v>
                </c:pt>
                <c:pt idx="7222">
                  <c:v>-0.86593999999999993</c:v>
                </c:pt>
                <c:pt idx="7223">
                  <c:v>-0.86492899999999995</c:v>
                </c:pt>
                <c:pt idx="7224">
                  <c:v>-0.86395199999999994</c:v>
                </c:pt>
                <c:pt idx="7225">
                  <c:v>-0.86293399999999998</c:v>
                </c:pt>
                <c:pt idx="7226">
                  <c:v>-0.86194399999999993</c:v>
                </c:pt>
                <c:pt idx="7227">
                  <c:v>-0.86094799999999994</c:v>
                </c:pt>
                <c:pt idx="7228">
                  <c:v>-0.85994099999999996</c:v>
                </c:pt>
                <c:pt idx="7229">
                  <c:v>-0.85894399999999993</c:v>
                </c:pt>
                <c:pt idx="7230">
                  <c:v>-0.85793399999999997</c:v>
                </c:pt>
                <c:pt idx="7231">
                  <c:v>-0.85695299999999996</c:v>
                </c:pt>
                <c:pt idx="7232">
                  <c:v>-0.85594199999999998</c:v>
                </c:pt>
                <c:pt idx="7233">
                  <c:v>-0.85494899999999996</c:v>
                </c:pt>
                <c:pt idx="7234">
                  <c:v>-0.85395799999999999</c:v>
                </c:pt>
                <c:pt idx="7235">
                  <c:v>-0.85295799999999999</c:v>
                </c:pt>
                <c:pt idx="7236">
                  <c:v>-0.85194999999999999</c:v>
                </c:pt>
                <c:pt idx="7237">
                  <c:v>-0.850962</c:v>
                </c:pt>
                <c:pt idx="7238">
                  <c:v>-0.84995599999999993</c:v>
                </c:pt>
                <c:pt idx="7239">
                  <c:v>-0.84895199999999993</c:v>
                </c:pt>
                <c:pt idx="7240">
                  <c:v>-0.84794400000000003</c:v>
                </c:pt>
                <c:pt idx="7241">
                  <c:v>-0.84695500000000001</c:v>
                </c:pt>
                <c:pt idx="7242">
                  <c:v>-0.84595999999999993</c:v>
                </c:pt>
                <c:pt idx="7243">
                  <c:v>-0.84495999999999993</c:v>
                </c:pt>
                <c:pt idx="7244">
                  <c:v>-0.84394599999999997</c:v>
                </c:pt>
                <c:pt idx="7245">
                  <c:v>-0.84297100000000003</c:v>
                </c:pt>
                <c:pt idx="7246">
                  <c:v>-0.84196899999999997</c:v>
                </c:pt>
                <c:pt idx="7247">
                  <c:v>-0.84095699999999995</c:v>
                </c:pt>
                <c:pt idx="7248">
                  <c:v>-0.83996599999999999</c:v>
                </c:pt>
                <c:pt idx="7249">
                  <c:v>-0.83898299999999992</c:v>
                </c:pt>
                <c:pt idx="7250">
                  <c:v>-0.83796199999999998</c:v>
                </c:pt>
                <c:pt idx="7251">
                  <c:v>-0.83697599999999994</c:v>
                </c:pt>
                <c:pt idx="7252">
                  <c:v>-0.83595200000000003</c:v>
                </c:pt>
                <c:pt idx="7253">
                  <c:v>-0.83495699999999995</c:v>
                </c:pt>
                <c:pt idx="7254">
                  <c:v>-0.83395600000000003</c:v>
                </c:pt>
                <c:pt idx="7255">
                  <c:v>-0.83294999999999997</c:v>
                </c:pt>
                <c:pt idx="7256">
                  <c:v>-0.83195200000000002</c:v>
                </c:pt>
                <c:pt idx="7257">
                  <c:v>-0.83094499999999993</c:v>
                </c:pt>
                <c:pt idx="7258">
                  <c:v>-0.82994800000000002</c:v>
                </c:pt>
                <c:pt idx="7259">
                  <c:v>-0.82896899999999996</c:v>
                </c:pt>
                <c:pt idx="7260">
                  <c:v>-0.82794800000000002</c:v>
                </c:pt>
                <c:pt idx="7261">
                  <c:v>-0.82694899999999993</c:v>
                </c:pt>
                <c:pt idx="7262">
                  <c:v>-0.82596000000000003</c:v>
                </c:pt>
                <c:pt idx="7263">
                  <c:v>-0.82499</c:v>
                </c:pt>
                <c:pt idx="7264">
                  <c:v>-0.82395799999999997</c:v>
                </c:pt>
                <c:pt idx="7265">
                  <c:v>-0.82295299999999993</c:v>
                </c:pt>
                <c:pt idx="7266">
                  <c:v>-0.82195600000000002</c:v>
                </c:pt>
                <c:pt idx="7267">
                  <c:v>-0.82096199999999997</c:v>
                </c:pt>
                <c:pt idx="7268">
                  <c:v>-0.81997900000000001</c:v>
                </c:pt>
                <c:pt idx="7269">
                  <c:v>-0.81897500000000001</c:v>
                </c:pt>
                <c:pt idx="7270">
                  <c:v>-0.81797799999999998</c:v>
                </c:pt>
                <c:pt idx="7271">
                  <c:v>-0.81696199999999997</c:v>
                </c:pt>
                <c:pt idx="7272">
                  <c:v>-0.81598300000000001</c:v>
                </c:pt>
                <c:pt idx="7273">
                  <c:v>-0.81495399999999996</c:v>
                </c:pt>
                <c:pt idx="7274">
                  <c:v>-0.81395799999999996</c:v>
                </c:pt>
                <c:pt idx="7275">
                  <c:v>-0.81297699999999995</c:v>
                </c:pt>
                <c:pt idx="7276">
                  <c:v>-0.81196800000000002</c:v>
                </c:pt>
                <c:pt idx="7277">
                  <c:v>-0.81096199999999996</c:v>
                </c:pt>
                <c:pt idx="7278">
                  <c:v>-0.80996499999999994</c:v>
                </c:pt>
                <c:pt idx="7279">
                  <c:v>-0.80896699999999999</c:v>
                </c:pt>
                <c:pt idx="7280">
                  <c:v>-0.80797099999999999</c:v>
                </c:pt>
                <c:pt idx="7281">
                  <c:v>-0.80698199999999998</c:v>
                </c:pt>
                <c:pt idx="7282">
                  <c:v>-0.80598399999999992</c:v>
                </c:pt>
                <c:pt idx="7283">
                  <c:v>-0.80498099999999995</c:v>
                </c:pt>
                <c:pt idx="7284">
                  <c:v>-0.80396400000000001</c:v>
                </c:pt>
                <c:pt idx="7285">
                  <c:v>-0.80298099999999994</c:v>
                </c:pt>
                <c:pt idx="7286">
                  <c:v>-0.80198599999999998</c:v>
                </c:pt>
                <c:pt idx="7287">
                  <c:v>-0.80096999999999996</c:v>
                </c:pt>
                <c:pt idx="7288">
                  <c:v>-0.79997099999999999</c:v>
                </c:pt>
                <c:pt idx="7289">
                  <c:v>-0.79898999999999998</c:v>
                </c:pt>
                <c:pt idx="7290">
                  <c:v>-0.79795799999999995</c:v>
                </c:pt>
                <c:pt idx="7291">
                  <c:v>-0.79696100000000003</c:v>
                </c:pt>
                <c:pt idx="7292">
                  <c:v>-0.79597499999999999</c:v>
                </c:pt>
                <c:pt idx="7293">
                  <c:v>-0.79498499999999994</c:v>
                </c:pt>
                <c:pt idx="7294">
                  <c:v>-0.79397099999999998</c:v>
                </c:pt>
                <c:pt idx="7295">
                  <c:v>-0.79297600000000001</c:v>
                </c:pt>
                <c:pt idx="7296">
                  <c:v>-0.79198099999999994</c:v>
                </c:pt>
                <c:pt idx="7297">
                  <c:v>-0.79097600000000001</c:v>
                </c:pt>
                <c:pt idx="7298">
                  <c:v>-0.78997699999999993</c:v>
                </c:pt>
                <c:pt idx="7299">
                  <c:v>-0.78897299999999992</c:v>
                </c:pt>
                <c:pt idx="7300">
                  <c:v>-0.78796999999999995</c:v>
                </c:pt>
                <c:pt idx="7301">
                  <c:v>-0.78696999999999995</c:v>
                </c:pt>
                <c:pt idx="7302">
                  <c:v>-0.78598000000000001</c:v>
                </c:pt>
                <c:pt idx="7303">
                  <c:v>-0.78497600000000001</c:v>
                </c:pt>
                <c:pt idx="7304">
                  <c:v>-0.78398099999999993</c:v>
                </c:pt>
                <c:pt idx="7305">
                  <c:v>-0.78298000000000001</c:v>
                </c:pt>
                <c:pt idx="7306">
                  <c:v>-0.78196399999999999</c:v>
                </c:pt>
                <c:pt idx="7307">
                  <c:v>-0.78097499999999997</c:v>
                </c:pt>
                <c:pt idx="7308">
                  <c:v>-0.77999200000000002</c:v>
                </c:pt>
                <c:pt idx="7309">
                  <c:v>-0.77897899999999998</c:v>
                </c:pt>
                <c:pt idx="7310">
                  <c:v>-0.77796799999999999</c:v>
                </c:pt>
                <c:pt idx="7311">
                  <c:v>-0.77698999999999996</c:v>
                </c:pt>
                <c:pt idx="7312">
                  <c:v>-0.77598</c:v>
                </c:pt>
                <c:pt idx="7313">
                  <c:v>-0.77497899999999997</c:v>
                </c:pt>
                <c:pt idx="7314">
                  <c:v>-0.77398699999999998</c:v>
                </c:pt>
                <c:pt idx="7315">
                  <c:v>-0.77297799999999994</c:v>
                </c:pt>
                <c:pt idx="7316">
                  <c:v>-0.77199600000000002</c:v>
                </c:pt>
                <c:pt idx="7317">
                  <c:v>-0.77099499999999999</c:v>
                </c:pt>
                <c:pt idx="7318">
                  <c:v>-0.76999399999999996</c:v>
                </c:pt>
                <c:pt idx="7319">
                  <c:v>-0.76901399999999998</c:v>
                </c:pt>
                <c:pt idx="7320">
                  <c:v>-0.76799399999999995</c:v>
                </c:pt>
                <c:pt idx="7321">
                  <c:v>-0.76700199999999996</c:v>
                </c:pt>
                <c:pt idx="7322">
                  <c:v>-0.76599799999999996</c:v>
                </c:pt>
                <c:pt idx="7323">
                  <c:v>-0.76500000000000001</c:v>
                </c:pt>
                <c:pt idx="7324">
                  <c:v>-0.76399499999999998</c:v>
                </c:pt>
                <c:pt idx="7325">
                  <c:v>-0.76301200000000002</c:v>
                </c:pt>
                <c:pt idx="7326">
                  <c:v>-0.76200099999999993</c:v>
                </c:pt>
                <c:pt idx="7327">
                  <c:v>-0.76100199999999996</c:v>
                </c:pt>
                <c:pt idx="7328">
                  <c:v>-0.759988</c:v>
                </c:pt>
                <c:pt idx="7329">
                  <c:v>-0.758988</c:v>
                </c:pt>
                <c:pt idx="7330">
                  <c:v>-0.75801200000000002</c:v>
                </c:pt>
                <c:pt idx="7331">
                  <c:v>-0.75699499999999997</c:v>
                </c:pt>
                <c:pt idx="7332">
                  <c:v>-0.75600099999999992</c:v>
                </c:pt>
                <c:pt idx="7333">
                  <c:v>-0.75501499999999999</c:v>
                </c:pt>
                <c:pt idx="7334">
                  <c:v>-0.75399300000000002</c:v>
                </c:pt>
                <c:pt idx="7335">
                  <c:v>-0.75299799999999995</c:v>
                </c:pt>
                <c:pt idx="7336">
                  <c:v>-0.75200599999999995</c:v>
                </c:pt>
                <c:pt idx="7337">
                  <c:v>-0.75100599999999995</c:v>
                </c:pt>
                <c:pt idx="7338">
                  <c:v>-0.74999799999999994</c:v>
                </c:pt>
                <c:pt idx="7339">
                  <c:v>-0.74899799999999994</c:v>
                </c:pt>
                <c:pt idx="7340">
                  <c:v>-0.74800100000000003</c:v>
                </c:pt>
                <c:pt idx="7341">
                  <c:v>-0.74701899999999999</c:v>
                </c:pt>
                <c:pt idx="7342">
                  <c:v>-0.74601200000000001</c:v>
                </c:pt>
                <c:pt idx="7343">
                  <c:v>-0.74499399999999993</c:v>
                </c:pt>
                <c:pt idx="7344">
                  <c:v>-0.74399700000000002</c:v>
                </c:pt>
                <c:pt idx="7345">
                  <c:v>-0.74300500000000003</c:v>
                </c:pt>
                <c:pt idx="7346">
                  <c:v>-0.74201399999999995</c:v>
                </c:pt>
                <c:pt idx="7347">
                  <c:v>-0.74100100000000002</c:v>
                </c:pt>
                <c:pt idx="7348">
                  <c:v>-0.74000599999999994</c:v>
                </c:pt>
                <c:pt idx="7349">
                  <c:v>-0.73900399999999999</c:v>
                </c:pt>
                <c:pt idx="7350">
                  <c:v>-0.73800699999999997</c:v>
                </c:pt>
                <c:pt idx="7351">
                  <c:v>-0.73700100000000002</c:v>
                </c:pt>
                <c:pt idx="7352">
                  <c:v>-0.73601899999999998</c:v>
                </c:pt>
                <c:pt idx="7353">
                  <c:v>-0.73499700000000001</c:v>
                </c:pt>
                <c:pt idx="7354">
                  <c:v>-0.73398600000000003</c:v>
                </c:pt>
                <c:pt idx="7355">
                  <c:v>-0.73299000000000003</c:v>
                </c:pt>
                <c:pt idx="7356">
                  <c:v>-0.73200599999999993</c:v>
                </c:pt>
                <c:pt idx="7357">
                  <c:v>-0.73099999999999998</c:v>
                </c:pt>
                <c:pt idx="7358">
                  <c:v>-0.73000399999999999</c:v>
                </c:pt>
                <c:pt idx="7359">
                  <c:v>-0.72902100000000003</c:v>
                </c:pt>
                <c:pt idx="7360">
                  <c:v>-0.72799499999999995</c:v>
                </c:pt>
                <c:pt idx="7361">
                  <c:v>-0.72701399999999994</c:v>
                </c:pt>
                <c:pt idx="7362">
                  <c:v>-0.72601700000000002</c:v>
                </c:pt>
                <c:pt idx="7363">
                  <c:v>-0.72502</c:v>
                </c:pt>
                <c:pt idx="7364">
                  <c:v>-0.72400999999999993</c:v>
                </c:pt>
                <c:pt idx="7365">
                  <c:v>-0.72300500000000001</c:v>
                </c:pt>
                <c:pt idx="7366">
                  <c:v>-0.722028</c:v>
                </c:pt>
                <c:pt idx="7367">
                  <c:v>-0.72101899999999997</c:v>
                </c:pt>
                <c:pt idx="7368">
                  <c:v>-0.72001499999999996</c:v>
                </c:pt>
                <c:pt idx="7369">
                  <c:v>-0.71900599999999992</c:v>
                </c:pt>
                <c:pt idx="7370">
                  <c:v>-0.71801599999999999</c:v>
                </c:pt>
                <c:pt idx="7371">
                  <c:v>-0.71702399999999999</c:v>
                </c:pt>
                <c:pt idx="7372">
                  <c:v>-0.71600299999999995</c:v>
                </c:pt>
                <c:pt idx="7373">
                  <c:v>-0.715028</c:v>
                </c:pt>
                <c:pt idx="7374">
                  <c:v>-0.71399299999999999</c:v>
                </c:pt>
                <c:pt idx="7375">
                  <c:v>-0.71301899999999996</c:v>
                </c:pt>
                <c:pt idx="7376">
                  <c:v>-0.71202299999999996</c:v>
                </c:pt>
                <c:pt idx="7377">
                  <c:v>-0.71102599999999994</c:v>
                </c:pt>
                <c:pt idx="7378">
                  <c:v>-0.71001099999999995</c:v>
                </c:pt>
                <c:pt idx="7379">
                  <c:v>-0.70900299999999994</c:v>
                </c:pt>
                <c:pt idx="7380">
                  <c:v>-0.70801799999999993</c:v>
                </c:pt>
                <c:pt idx="7381">
                  <c:v>-0.70703499999999997</c:v>
                </c:pt>
                <c:pt idx="7382">
                  <c:v>-0.70600499999999999</c:v>
                </c:pt>
                <c:pt idx="7383">
                  <c:v>-0.70500200000000002</c:v>
                </c:pt>
                <c:pt idx="7384">
                  <c:v>-0.70400799999999997</c:v>
                </c:pt>
                <c:pt idx="7385">
                  <c:v>-0.70303399999999994</c:v>
                </c:pt>
                <c:pt idx="7386">
                  <c:v>-0.702013</c:v>
                </c:pt>
                <c:pt idx="7387">
                  <c:v>-0.70101400000000003</c:v>
                </c:pt>
                <c:pt idx="7388">
                  <c:v>-0.700021</c:v>
                </c:pt>
                <c:pt idx="7389">
                  <c:v>-0.69904900000000003</c:v>
                </c:pt>
                <c:pt idx="7390">
                  <c:v>-0.69804299999999997</c:v>
                </c:pt>
                <c:pt idx="7391">
                  <c:v>-0.69703399999999993</c:v>
                </c:pt>
                <c:pt idx="7392">
                  <c:v>-0.696021</c:v>
                </c:pt>
                <c:pt idx="7393">
                  <c:v>-0.69501999999999997</c:v>
                </c:pt>
                <c:pt idx="7394">
                  <c:v>-0.69402699999999995</c:v>
                </c:pt>
                <c:pt idx="7395">
                  <c:v>-0.693025</c:v>
                </c:pt>
                <c:pt idx="7396">
                  <c:v>-0.69202799999999998</c:v>
                </c:pt>
                <c:pt idx="7397">
                  <c:v>-0.691021</c:v>
                </c:pt>
                <c:pt idx="7398">
                  <c:v>-0.68967599999999996</c:v>
                </c:pt>
                <c:pt idx="7399">
                  <c:v>-0.68832599999999999</c:v>
                </c:pt>
                <c:pt idx="7400">
                  <c:v>-0.68732700000000002</c:v>
                </c:pt>
                <c:pt idx="7401">
                  <c:v>-0.68633199999999994</c:v>
                </c:pt>
                <c:pt idx="7402">
                  <c:v>-0.68533199999999994</c:v>
                </c:pt>
                <c:pt idx="7403">
                  <c:v>-0.68432700000000002</c:v>
                </c:pt>
                <c:pt idx="7404">
                  <c:v>-0.68332599999999999</c:v>
                </c:pt>
                <c:pt idx="7405">
                  <c:v>-0.68230599999999997</c:v>
                </c:pt>
                <c:pt idx="7406">
                  <c:v>-0.68132499999999996</c:v>
                </c:pt>
                <c:pt idx="7407">
                  <c:v>-0.68032899999999996</c:v>
                </c:pt>
                <c:pt idx="7408">
                  <c:v>-0.67930899999999994</c:v>
                </c:pt>
                <c:pt idx="7409">
                  <c:v>-0.67832099999999995</c:v>
                </c:pt>
                <c:pt idx="7410">
                  <c:v>-0.67732700000000001</c:v>
                </c:pt>
                <c:pt idx="7411">
                  <c:v>-0.67632499999999995</c:v>
                </c:pt>
                <c:pt idx="7412">
                  <c:v>-0.67531600000000003</c:v>
                </c:pt>
                <c:pt idx="7413">
                  <c:v>-0.67432799999999993</c:v>
                </c:pt>
                <c:pt idx="7414">
                  <c:v>-0.67332399999999992</c:v>
                </c:pt>
                <c:pt idx="7415">
                  <c:v>-0.67233100000000001</c:v>
                </c:pt>
                <c:pt idx="7416">
                  <c:v>-0.67132700000000001</c:v>
                </c:pt>
                <c:pt idx="7417">
                  <c:v>-0.67032099999999994</c:v>
                </c:pt>
                <c:pt idx="7418">
                  <c:v>-0.669323</c:v>
                </c:pt>
                <c:pt idx="7419">
                  <c:v>-0.66832800000000003</c:v>
                </c:pt>
                <c:pt idx="7420">
                  <c:v>-0.66733199999999993</c:v>
                </c:pt>
                <c:pt idx="7421">
                  <c:v>-0.66632999999999998</c:v>
                </c:pt>
                <c:pt idx="7422">
                  <c:v>-0.66532000000000002</c:v>
                </c:pt>
                <c:pt idx="7423">
                  <c:v>-0.66434300000000002</c:v>
                </c:pt>
                <c:pt idx="7424">
                  <c:v>-0.66331099999999998</c:v>
                </c:pt>
                <c:pt idx="7425">
                  <c:v>-0.66231200000000001</c:v>
                </c:pt>
                <c:pt idx="7426">
                  <c:v>-0.66132299999999999</c:v>
                </c:pt>
                <c:pt idx="7427">
                  <c:v>-0.66032099999999994</c:v>
                </c:pt>
                <c:pt idx="7428">
                  <c:v>-0.65932499999999994</c:v>
                </c:pt>
                <c:pt idx="7429">
                  <c:v>-0.65831299999999993</c:v>
                </c:pt>
                <c:pt idx="7430">
                  <c:v>-0.65730699999999997</c:v>
                </c:pt>
                <c:pt idx="7431">
                  <c:v>-0.65631399999999995</c:v>
                </c:pt>
                <c:pt idx="7432">
                  <c:v>-0.65531299999999992</c:v>
                </c:pt>
                <c:pt idx="7433">
                  <c:v>-0.65432800000000002</c:v>
                </c:pt>
                <c:pt idx="7434">
                  <c:v>-0.65332199999999996</c:v>
                </c:pt>
                <c:pt idx="7435">
                  <c:v>-0.65232400000000001</c:v>
                </c:pt>
                <c:pt idx="7436">
                  <c:v>-0.65130999999999994</c:v>
                </c:pt>
                <c:pt idx="7437">
                  <c:v>-0.650312</c:v>
                </c:pt>
                <c:pt idx="7438">
                  <c:v>-0.64933299999999994</c:v>
                </c:pt>
                <c:pt idx="7439">
                  <c:v>-0.64833399999999997</c:v>
                </c:pt>
                <c:pt idx="7440">
                  <c:v>-0.64733499999999999</c:v>
                </c:pt>
                <c:pt idx="7441">
                  <c:v>-0.64634599999999998</c:v>
                </c:pt>
                <c:pt idx="7442">
                  <c:v>-0.64533200000000002</c:v>
                </c:pt>
                <c:pt idx="7443">
                  <c:v>-0.64432299999999998</c:v>
                </c:pt>
                <c:pt idx="7444">
                  <c:v>-0.64332</c:v>
                </c:pt>
                <c:pt idx="7445">
                  <c:v>-0.64231899999999997</c:v>
                </c:pt>
                <c:pt idx="7446">
                  <c:v>-0.64132699999999998</c:v>
                </c:pt>
                <c:pt idx="7447">
                  <c:v>-0.640343</c:v>
                </c:pt>
                <c:pt idx="7448">
                  <c:v>-0.63933200000000001</c:v>
                </c:pt>
                <c:pt idx="7449">
                  <c:v>-0.63833200000000001</c:v>
                </c:pt>
                <c:pt idx="7450">
                  <c:v>-0.63732899999999992</c:v>
                </c:pt>
                <c:pt idx="7451">
                  <c:v>-0.63632199999999994</c:v>
                </c:pt>
                <c:pt idx="7452">
                  <c:v>-0.63533899999999999</c:v>
                </c:pt>
                <c:pt idx="7453">
                  <c:v>-0.63433799999999996</c:v>
                </c:pt>
                <c:pt idx="7454">
                  <c:v>-0.63333699999999993</c:v>
                </c:pt>
                <c:pt idx="7455">
                  <c:v>-0.63232100000000002</c:v>
                </c:pt>
                <c:pt idx="7456">
                  <c:v>-0.631328</c:v>
                </c:pt>
                <c:pt idx="7457">
                  <c:v>-0.630324</c:v>
                </c:pt>
                <c:pt idx="7458">
                  <c:v>-0.62931899999999996</c:v>
                </c:pt>
                <c:pt idx="7459">
                  <c:v>-0.62832299999999996</c:v>
                </c:pt>
                <c:pt idx="7460">
                  <c:v>-0.62734199999999996</c:v>
                </c:pt>
                <c:pt idx="7461">
                  <c:v>-0.62632199999999993</c:v>
                </c:pt>
                <c:pt idx="7462">
                  <c:v>-0.62532500000000002</c:v>
                </c:pt>
                <c:pt idx="7463">
                  <c:v>-0.62431799999999993</c:v>
                </c:pt>
                <c:pt idx="7464">
                  <c:v>-0.62331799999999993</c:v>
                </c:pt>
                <c:pt idx="7465">
                  <c:v>-0.62232399999999999</c:v>
                </c:pt>
                <c:pt idx="7466">
                  <c:v>-0.62132799999999999</c:v>
                </c:pt>
                <c:pt idx="7467">
                  <c:v>-0.62032799999999999</c:v>
                </c:pt>
                <c:pt idx="7468">
                  <c:v>-0.61932500000000001</c:v>
                </c:pt>
                <c:pt idx="7469">
                  <c:v>-0.61832799999999999</c:v>
                </c:pt>
                <c:pt idx="7470">
                  <c:v>-0.61733099999999996</c:v>
                </c:pt>
                <c:pt idx="7471">
                  <c:v>-0.61632900000000002</c:v>
                </c:pt>
                <c:pt idx="7472">
                  <c:v>-0.61532999999999993</c:v>
                </c:pt>
                <c:pt idx="7473">
                  <c:v>-0.61433700000000002</c:v>
                </c:pt>
                <c:pt idx="7474">
                  <c:v>-0.61335099999999998</c:v>
                </c:pt>
                <c:pt idx="7475">
                  <c:v>-0.61235399999999995</c:v>
                </c:pt>
                <c:pt idx="7476">
                  <c:v>-0.61133999999999999</c:v>
                </c:pt>
                <c:pt idx="7477">
                  <c:v>-0.61035099999999998</c:v>
                </c:pt>
                <c:pt idx="7478">
                  <c:v>-0.60934999999999995</c:v>
                </c:pt>
                <c:pt idx="7479">
                  <c:v>-0.60833599999999999</c:v>
                </c:pt>
                <c:pt idx="7480">
                  <c:v>-0.60735699999999992</c:v>
                </c:pt>
                <c:pt idx="7481">
                  <c:v>-0.60634100000000002</c:v>
                </c:pt>
                <c:pt idx="7482">
                  <c:v>-0.60534399999999999</c:v>
                </c:pt>
                <c:pt idx="7483">
                  <c:v>-0.60435399999999995</c:v>
                </c:pt>
                <c:pt idx="7484">
                  <c:v>-0.60333199999999998</c:v>
                </c:pt>
                <c:pt idx="7485">
                  <c:v>-0.60234100000000002</c:v>
                </c:pt>
                <c:pt idx="7486">
                  <c:v>-0.60132600000000003</c:v>
                </c:pt>
                <c:pt idx="7487">
                  <c:v>-0.60034199999999993</c:v>
                </c:pt>
                <c:pt idx="7488">
                  <c:v>-0.59933100000000006</c:v>
                </c:pt>
                <c:pt idx="7489">
                  <c:v>-0.598325</c:v>
                </c:pt>
                <c:pt idx="7490">
                  <c:v>-0.59732700000000005</c:v>
                </c:pt>
                <c:pt idx="7491">
                  <c:v>-0.59633999999999998</c:v>
                </c:pt>
                <c:pt idx="7492">
                  <c:v>-0.59534699999999996</c:v>
                </c:pt>
                <c:pt idx="7493">
                  <c:v>-0.59433500000000006</c:v>
                </c:pt>
                <c:pt idx="7494">
                  <c:v>-0.59334600000000004</c:v>
                </c:pt>
                <c:pt idx="7495">
                  <c:v>-0.59232300000000004</c:v>
                </c:pt>
                <c:pt idx="7496">
                  <c:v>-0.59132499999999999</c:v>
                </c:pt>
                <c:pt idx="7497">
                  <c:v>-0.59033900000000006</c:v>
                </c:pt>
                <c:pt idx="7498">
                  <c:v>-0.58935199999999999</c:v>
                </c:pt>
                <c:pt idx="7499">
                  <c:v>-0.58833800000000003</c:v>
                </c:pt>
                <c:pt idx="7500">
                  <c:v>-0.58733299999999999</c:v>
                </c:pt>
                <c:pt idx="7501">
                  <c:v>-0.58633900000000005</c:v>
                </c:pt>
                <c:pt idx="7502">
                  <c:v>-0.58534900000000001</c:v>
                </c:pt>
                <c:pt idx="7503">
                  <c:v>-0.58434600000000003</c:v>
                </c:pt>
                <c:pt idx="7504">
                  <c:v>-0.58333199999999996</c:v>
                </c:pt>
                <c:pt idx="7505">
                  <c:v>-0.58233000000000001</c:v>
                </c:pt>
                <c:pt idx="7506">
                  <c:v>-0.58133999999999997</c:v>
                </c:pt>
                <c:pt idx="7507">
                  <c:v>-0.580341</c:v>
                </c:pt>
                <c:pt idx="7508">
                  <c:v>-0.57934399999999997</c:v>
                </c:pt>
                <c:pt idx="7509">
                  <c:v>-0.57833000000000001</c:v>
                </c:pt>
                <c:pt idx="7510">
                  <c:v>-0.57733500000000004</c:v>
                </c:pt>
                <c:pt idx="7511">
                  <c:v>-0.576349</c:v>
                </c:pt>
                <c:pt idx="7512">
                  <c:v>-0.57533599999999996</c:v>
                </c:pt>
                <c:pt idx="7513">
                  <c:v>-0.57433100000000004</c:v>
                </c:pt>
                <c:pt idx="7514">
                  <c:v>-0.57333100000000004</c:v>
                </c:pt>
                <c:pt idx="7515">
                  <c:v>-0.57234300000000005</c:v>
                </c:pt>
                <c:pt idx="7516">
                  <c:v>-0.57134600000000002</c:v>
                </c:pt>
                <c:pt idx="7517">
                  <c:v>-0.57034700000000005</c:v>
                </c:pt>
                <c:pt idx="7518">
                  <c:v>-0.56935000000000002</c:v>
                </c:pt>
                <c:pt idx="7519">
                  <c:v>-0.56835199999999997</c:v>
                </c:pt>
                <c:pt idx="7520">
                  <c:v>-0.56734700000000005</c:v>
                </c:pt>
                <c:pt idx="7521">
                  <c:v>-0.56634899999999999</c:v>
                </c:pt>
                <c:pt idx="7522">
                  <c:v>-0.56535000000000002</c:v>
                </c:pt>
                <c:pt idx="7523">
                  <c:v>-0.564361</c:v>
                </c:pt>
                <c:pt idx="7524">
                  <c:v>-0.56334700000000004</c:v>
                </c:pt>
                <c:pt idx="7525">
                  <c:v>-0.56234600000000001</c:v>
                </c:pt>
                <c:pt idx="7526">
                  <c:v>-0.56134099999999998</c:v>
                </c:pt>
                <c:pt idx="7527">
                  <c:v>-0.56034399999999995</c:v>
                </c:pt>
                <c:pt idx="7528">
                  <c:v>-0.55934000000000006</c:v>
                </c:pt>
                <c:pt idx="7529">
                  <c:v>-0.55833699999999997</c:v>
                </c:pt>
                <c:pt idx="7530">
                  <c:v>-0.55733699999999997</c:v>
                </c:pt>
                <c:pt idx="7531">
                  <c:v>-0.55634799999999995</c:v>
                </c:pt>
                <c:pt idx="7532">
                  <c:v>-0.55535999999999996</c:v>
                </c:pt>
                <c:pt idx="7533">
                  <c:v>-0.554338</c:v>
                </c:pt>
                <c:pt idx="7534">
                  <c:v>-0.55333200000000005</c:v>
                </c:pt>
                <c:pt idx="7535">
                  <c:v>-0.55232999999999999</c:v>
                </c:pt>
                <c:pt idx="7536">
                  <c:v>-0.55133900000000002</c:v>
                </c:pt>
                <c:pt idx="7537">
                  <c:v>-0.55033799999999999</c:v>
                </c:pt>
                <c:pt idx="7538">
                  <c:v>-0.54934300000000003</c:v>
                </c:pt>
                <c:pt idx="7539">
                  <c:v>-0.54832400000000003</c:v>
                </c:pt>
                <c:pt idx="7540">
                  <c:v>-0.54734899999999997</c:v>
                </c:pt>
                <c:pt idx="7541">
                  <c:v>-0.54635200000000006</c:v>
                </c:pt>
                <c:pt idx="7542">
                  <c:v>-0.54535500000000003</c:v>
                </c:pt>
                <c:pt idx="7543">
                  <c:v>-0.54435200000000006</c:v>
                </c:pt>
                <c:pt idx="7544">
                  <c:v>-0.54335200000000006</c:v>
                </c:pt>
                <c:pt idx="7545">
                  <c:v>-0.54235699999999998</c:v>
                </c:pt>
                <c:pt idx="7546">
                  <c:v>-0.54135800000000001</c:v>
                </c:pt>
                <c:pt idx="7547">
                  <c:v>-0.540358</c:v>
                </c:pt>
                <c:pt idx="7548">
                  <c:v>-0.53935200000000005</c:v>
                </c:pt>
                <c:pt idx="7549">
                  <c:v>-0.53833799999999998</c:v>
                </c:pt>
                <c:pt idx="7550">
                  <c:v>-0.53733600000000004</c:v>
                </c:pt>
                <c:pt idx="7551">
                  <c:v>-0.53635100000000002</c:v>
                </c:pt>
                <c:pt idx="7552">
                  <c:v>-0.53535200000000005</c:v>
                </c:pt>
                <c:pt idx="7553">
                  <c:v>-0.53434300000000001</c:v>
                </c:pt>
                <c:pt idx="7554">
                  <c:v>-0.53334700000000002</c:v>
                </c:pt>
                <c:pt idx="7555">
                  <c:v>-0.53236400000000006</c:v>
                </c:pt>
                <c:pt idx="7556">
                  <c:v>-0.53136099999999997</c:v>
                </c:pt>
                <c:pt idx="7557">
                  <c:v>-0.53034800000000004</c:v>
                </c:pt>
                <c:pt idx="7558">
                  <c:v>-0.52935600000000005</c:v>
                </c:pt>
                <c:pt idx="7559">
                  <c:v>-0.52835399999999999</c:v>
                </c:pt>
                <c:pt idx="7560">
                  <c:v>-0.52737100000000003</c:v>
                </c:pt>
                <c:pt idx="7561">
                  <c:v>-0.52636000000000005</c:v>
                </c:pt>
                <c:pt idx="7562">
                  <c:v>-0.52535200000000004</c:v>
                </c:pt>
                <c:pt idx="7563">
                  <c:v>-0.52434800000000004</c:v>
                </c:pt>
                <c:pt idx="7564">
                  <c:v>-0.52334599999999998</c:v>
                </c:pt>
                <c:pt idx="7565">
                  <c:v>-0.52236099999999996</c:v>
                </c:pt>
                <c:pt idx="7566">
                  <c:v>-0.52135399999999998</c:v>
                </c:pt>
                <c:pt idx="7567">
                  <c:v>-0.52036099999999996</c:v>
                </c:pt>
                <c:pt idx="7568">
                  <c:v>-0.519343</c:v>
                </c:pt>
                <c:pt idx="7569">
                  <c:v>-0.51834199999999997</c:v>
                </c:pt>
                <c:pt idx="7570">
                  <c:v>-0.51734999999999998</c:v>
                </c:pt>
                <c:pt idx="7571">
                  <c:v>-0.51636899999999997</c:v>
                </c:pt>
                <c:pt idx="7572">
                  <c:v>-0.51535699999999995</c:v>
                </c:pt>
                <c:pt idx="7573">
                  <c:v>-0.514347</c:v>
                </c:pt>
                <c:pt idx="7574">
                  <c:v>-0.51335300000000006</c:v>
                </c:pt>
                <c:pt idx="7575">
                  <c:v>-0.512355</c:v>
                </c:pt>
                <c:pt idx="7576">
                  <c:v>-0.51136400000000004</c:v>
                </c:pt>
                <c:pt idx="7577">
                  <c:v>-0.51035700000000006</c:v>
                </c:pt>
                <c:pt idx="7578">
                  <c:v>-0.50934500000000005</c:v>
                </c:pt>
                <c:pt idx="7579">
                  <c:v>-0.50835600000000003</c:v>
                </c:pt>
                <c:pt idx="7580">
                  <c:v>-0.50736499999999995</c:v>
                </c:pt>
                <c:pt idx="7581">
                  <c:v>-0.50635399999999997</c:v>
                </c:pt>
                <c:pt idx="7582">
                  <c:v>-0.505359</c:v>
                </c:pt>
                <c:pt idx="7583">
                  <c:v>-0.50434400000000001</c:v>
                </c:pt>
                <c:pt idx="7584">
                  <c:v>-0.50334100000000004</c:v>
                </c:pt>
                <c:pt idx="7585">
                  <c:v>-0.502355</c:v>
                </c:pt>
                <c:pt idx="7586">
                  <c:v>-0.50136000000000003</c:v>
                </c:pt>
                <c:pt idx="7587">
                  <c:v>-0.500359</c:v>
                </c:pt>
                <c:pt idx="7588">
                  <c:v>-0.49935700000000005</c:v>
                </c:pt>
                <c:pt idx="7589">
                  <c:v>-0.49836100000000005</c:v>
                </c:pt>
                <c:pt idx="7590">
                  <c:v>-0.49735300000000005</c:v>
                </c:pt>
                <c:pt idx="7591">
                  <c:v>-0.49635499999999999</c:v>
                </c:pt>
                <c:pt idx="7592">
                  <c:v>-0.49535799999999997</c:v>
                </c:pt>
                <c:pt idx="7593">
                  <c:v>-0.49435799999999996</c:v>
                </c:pt>
                <c:pt idx="7594">
                  <c:v>-0.49334699999999998</c:v>
                </c:pt>
                <c:pt idx="7595">
                  <c:v>-0.49235099999999998</c:v>
                </c:pt>
                <c:pt idx="7596">
                  <c:v>-0.49135200000000001</c:v>
                </c:pt>
                <c:pt idx="7597">
                  <c:v>-0.49035399999999996</c:v>
                </c:pt>
                <c:pt idx="7598">
                  <c:v>-0.48935200000000001</c:v>
                </c:pt>
                <c:pt idx="7599">
                  <c:v>-0.48835300000000004</c:v>
                </c:pt>
                <c:pt idx="7600">
                  <c:v>-0.48735499999999998</c:v>
                </c:pt>
                <c:pt idx="7601">
                  <c:v>-0.48635799999999996</c:v>
                </c:pt>
                <c:pt idx="7602">
                  <c:v>-0.48535200000000001</c:v>
                </c:pt>
                <c:pt idx="7603">
                  <c:v>-0.48436500000000005</c:v>
                </c:pt>
                <c:pt idx="7604">
                  <c:v>-0.48336500000000004</c:v>
                </c:pt>
                <c:pt idx="7605">
                  <c:v>-0.48236000000000001</c:v>
                </c:pt>
                <c:pt idx="7606">
                  <c:v>-0.48135300000000003</c:v>
                </c:pt>
                <c:pt idx="7607">
                  <c:v>-0.48036199999999996</c:v>
                </c:pt>
                <c:pt idx="7608">
                  <c:v>-0.47936000000000001</c:v>
                </c:pt>
                <c:pt idx="7609">
                  <c:v>-0.47836500000000004</c:v>
                </c:pt>
                <c:pt idx="7610">
                  <c:v>-0.477356</c:v>
                </c:pt>
                <c:pt idx="7611">
                  <c:v>-0.47636699999999998</c:v>
                </c:pt>
                <c:pt idx="7612">
                  <c:v>-0.47535099999999997</c:v>
                </c:pt>
                <c:pt idx="7613">
                  <c:v>-0.47438199999999997</c:v>
                </c:pt>
                <c:pt idx="7614">
                  <c:v>-0.47336400000000001</c:v>
                </c:pt>
                <c:pt idx="7615">
                  <c:v>-0.47236699999999998</c:v>
                </c:pt>
                <c:pt idx="7616">
                  <c:v>-0.47137300000000004</c:v>
                </c:pt>
                <c:pt idx="7617">
                  <c:v>-0.47036299999999998</c:v>
                </c:pt>
                <c:pt idx="7618">
                  <c:v>-0.46935400000000005</c:v>
                </c:pt>
                <c:pt idx="7619">
                  <c:v>-0.46837099999999998</c:v>
                </c:pt>
                <c:pt idx="7620">
                  <c:v>-0.46736600000000006</c:v>
                </c:pt>
                <c:pt idx="7621">
                  <c:v>-0.46637200000000001</c:v>
                </c:pt>
                <c:pt idx="7622">
                  <c:v>-0.46536500000000003</c:v>
                </c:pt>
                <c:pt idx="7623">
                  <c:v>-0.46437399999999995</c:v>
                </c:pt>
                <c:pt idx="7624">
                  <c:v>-0.46338000000000001</c:v>
                </c:pt>
                <c:pt idx="7625">
                  <c:v>-0.46237600000000001</c:v>
                </c:pt>
                <c:pt idx="7626">
                  <c:v>-0.461368</c:v>
                </c:pt>
                <c:pt idx="7627">
                  <c:v>-0.46035400000000004</c:v>
                </c:pt>
                <c:pt idx="7628">
                  <c:v>-0.45935099999999995</c:v>
                </c:pt>
                <c:pt idx="7629">
                  <c:v>-0.45836900000000003</c:v>
                </c:pt>
                <c:pt idx="7630">
                  <c:v>-0.45736500000000002</c:v>
                </c:pt>
                <c:pt idx="7631">
                  <c:v>-0.45637400000000006</c:v>
                </c:pt>
                <c:pt idx="7632">
                  <c:v>-0.45537700000000003</c:v>
                </c:pt>
                <c:pt idx="7633">
                  <c:v>-0.45437300000000003</c:v>
                </c:pt>
                <c:pt idx="7634">
                  <c:v>-0.453407</c:v>
                </c:pt>
                <c:pt idx="7635">
                  <c:v>-0.45238199999999995</c:v>
                </c:pt>
                <c:pt idx="7636">
                  <c:v>-0.45137000000000005</c:v>
                </c:pt>
                <c:pt idx="7637">
                  <c:v>-0.45038299999999998</c:v>
                </c:pt>
                <c:pt idx="7638">
                  <c:v>-0.44937400000000005</c:v>
                </c:pt>
                <c:pt idx="7639">
                  <c:v>-0.44837000000000005</c:v>
                </c:pt>
                <c:pt idx="7640">
                  <c:v>-0.44738999999999995</c:v>
                </c:pt>
                <c:pt idx="7641">
                  <c:v>-0.44637199999999999</c:v>
                </c:pt>
                <c:pt idx="7642">
                  <c:v>-0.44537899999999997</c:v>
                </c:pt>
                <c:pt idx="7643">
                  <c:v>-0.44438900000000003</c:v>
                </c:pt>
                <c:pt idx="7644">
                  <c:v>-0.44338999999999995</c:v>
                </c:pt>
                <c:pt idx="7645">
                  <c:v>-0.44237099999999996</c:v>
                </c:pt>
                <c:pt idx="7646">
                  <c:v>-0.44137400000000004</c:v>
                </c:pt>
                <c:pt idx="7647">
                  <c:v>-0.44037000000000004</c:v>
                </c:pt>
                <c:pt idx="7648">
                  <c:v>-0.43936900000000001</c:v>
                </c:pt>
                <c:pt idx="7649">
                  <c:v>-0.43836600000000003</c:v>
                </c:pt>
                <c:pt idx="7650">
                  <c:v>-0.43737199999999998</c:v>
                </c:pt>
                <c:pt idx="7651">
                  <c:v>-0.43638299999999997</c:v>
                </c:pt>
                <c:pt idx="7652">
                  <c:v>-0.43538500000000002</c:v>
                </c:pt>
                <c:pt idx="7653">
                  <c:v>-0.43438299999999996</c:v>
                </c:pt>
                <c:pt idx="7654">
                  <c:v>-0.43338600000000005</c:v>
                </c:pt>
                <c:pt idx="7655">
                  <c:v>-0.43237999999999999</c:v>
                </c:pt>
                <c:pt idx="7656">
                  <c:v>-0.43137599999999998</c:v>
                </c:pt>
                <c:pt idx="7657">
                  <c:v>-0.43037499999999995</c:v>
                </c:pt>
                <c:pt idx="7658">
                  <c:v>-0.42938600000000005</c:v>
                </c:pt>
                <c:pt idx="7659">
                  <c:v>-0.42838399999999999</c:v>
                </c:pt>
                <c:pt idx="7660">
                  <c:v>-0.42737800000000004</c:v>
                </c:pt>
                <c:pt idx="7661">
                  <c:v>-0.42636399999999997</c:v>
                </c:pt>
                <c:pt idx="7662">
                  <c:v>-0.42538100000000001</c:v>
                </c:pt>
                <c:pt idx="7663">
                  <c:v>-0.42437400000000003</c:v>
                </c:pt>
                <c:pt idx="7664">
                  <c:v>-0.42337800000000003</c:v>
                </c:pt>
                <c:pt idx="7665">
                  <c:v>-0.42235699999999998</c:v>
                </c:pt>
                <c:pt idx="7666">
                  <c:v>-0.42136799999999996</c:v>
                </c:pt>
                <c:pt idx="7667">
                  <c:v>-0.42037000000000002</c:v>
                </c:pt>
                <c:pt idx="7668">
                  <c:v>-0.41937900000000006</c:v>
                </c:pt>
                <c:pt idx="7669">
                  <c:v>-0.418377</c:v>
                </c:pt>
                <c:pt idx="7670">
                  <c:v>-0.41739099999999996</c:v>
                </c:pt>
                <c:pt idx="7671">
                  <c:v>-0.41638900000000001</c:v>
                </c:pt>
                <c:pt idx="7672">
                  <c:v>-0.41539700000000002</c:v>
                </c:pt>
                <c:pt idx="7673">
                  <c:v>-0.41438399999999997</c:v>
                </c:pt>
                <c:pt idx="7674">
                  <c:v>-0.413381</c:v>
                </c:pt>
                <c:pt idx="7675">
                  <c:v>-0.41240399999999999</c:v>
                </c:pt>
                <c:pt idx="7676">
                  <c:v>-0.41136399999999995</c:v>
                </c:pt>
                <c:pt idx="7677">
                  <c:v>-0.41037999999999997</c:v>
                </c:pt>
                <c:pt idx="7678">
                  <c:v>-0.409389</c:v>
                </c:pt>
                <c:pt idx="7679">
                  <c:v>-0.40837400000000001</c:v>
                </c:pt>
                <c:pt idx="7680">
                  <c:v>-0.40739199999999998</c:v>
                </c:pt>
                <c:pt idx="7681">
                  <c:v>-0.40638700000000005</c:v>
                </c:pt>
                <c:pt idx="7682">
                  <c:v>-0.40539700000000001</c:v>
                </c:pt>
                <c:pt idx="7683">
                  <c:v>-0.40437800000000002</c:v>
                </c:pt>
                <c:pt idx="7684">
                  <c:v>-0.40339999999999998</c:v>
                </c:pt>
                <c:pt idx="7685">
                  <c:v>-0.40240200000000004</c:v>
                </c:pt>
                <c:pt idx="7686">
                  <c:v>-0.401366</c:v>
                </c:pt>
                <c:pt idx="7687">
                  <c:v>-0.40037199999999995</c:v>
                </c:pt>
                <c:pt idx="7688">
                  <c:v>-0.39939100000000005</c:v>
                </c:pt>
                <c:pt idx="7689">
                  <c:v>-0.39837400000000001</c:v>
                </c:pt>
                <c:pt idx="7690">
                  <c:v>-0.39737999999999996</c:v>
                </c:pt>
                <c:pt idx="7691">
                  <c:v>-0.39639000000000002</c:v>
                </c:pt>
                <c:pt idx="7692">
                  <c:v>-0.39536400000000005</c:v>
                </c:pt>
                <c:pt idx="7693">
                  <c:v>-0.39439800000000003</c:v>
                </c:pt>
                <c:pt idx="7694">
                  <c:v>-0.39338099999999998</c:v>
                </c:pt>
                <c:pt idx="7695">
                  <c:v>-0.39236899999999997</c:v>
                </c:pt>
                <c:pt idx="7696">
                  <c:v>-0.39138300000000004</c:v>
                </c:pt>
                <c:pt idx="7697">
                  <c:v>-0.39038099999999998</c:v>
                </c:pt>
                <c:pt idx="7698">
                  <c:v>-0.38939800000000002</c:v>
                </c:pt>
                <c:pt idx="7699">
                  <c:v>-0.38838899999999998</c:v>
                </c:pt>
                <c:pt idx="7700">
                  <c:v>-0.38737100000000002</c:v>
                </c:pt>
                <c:pt idx="7701">
                  <c:v>-0.386378</c:v>
                </c:pt>
                <c:pt idx="7702">
                  <c:v>-0.38539400000000001</c:v>
                </c:pt>
                <c:pt idx="7703">
                  <c:v>-0.38439400000000001</c:v>
                </c:pt>
                <c:pt idx="7704">
                  <c:v>-0.38338400000000006</c:v>
                </c:pt>
                <c:pt idx="7705">
                  <c:v>-0.38237399999999999</c:v>
                </c:pt>
                <c:pt idx="7706">
                  <c:v>-0.38138700000000003</c:v>
                </c:pt>
                <c:pt idx="7707">
                  <c:v>-0.38039199999999995</c:v>
                </c:pt>
                <c:pt idx="7708">
                  <c:v>-0.37939500000000004</c:v>
                </c:pt>
                <c:pt idx="7709">
                  <c:v>-0.37840300000000004</c:v>
                </c:pt>
                <c:pt idx="7710">
                  <c:v>-0.37739999999999996</c:v>
                </c:pt>
                <c:pt idx="7711">
                  <c:v>-0.37639400000000001</c:v>
                </c:pt>
                <c:pt idx="7712">
                  <c:v>-0.37539200000000006</c:v>
                </c:pt>
                <c:pt idx="7713">
                  <c:v>-0.37438800000000005</c:v>
                </c:pt>
                <c:pt idx="7714">
                  <c:v>-0.37339</c:v>
                </c:pt>
                <c:pt idx="7715">
                  <c:v>-0.37239600000000006</c:v>
                </c:pt>
                <c:pt idx="7716">
                  <c:v>-0.37138400000000005</c:v>
                </c:pt>
                <c:pt idx="7717">
                  <c:v>-0.37041900000000005</c:v>
                </c:pt>
                <c:pt idx="7718">
                  <c:v>-0.36940899999999999</c:v>
                </c:pt>
                <c:pt idx="7719">
                  <c:v>-0.36839600000000006</c:v>
                </c:pt>
                <c:pt idx="7720">
                  <c:v>-0.36738899999999997</c:v>
                </c:pt>
                <c:pt idx="7721">
                  <c:v>-0.36639299999999997</c:v>
                </c:pt>
                <c:pt idx="7722">
                  <c:v>-0.36540099999999998</c:v>
                </c:pt>
                <c:pt idx="7723">
                  <c:v>-0.36440399999999995</c:v>
                </c:pt>
                <c:pt idx="7724">
                  <c:v>-0.36337799999999998</c:v>
                </c:pt>
                <c:pt idx="7725">
                  <c:v>-0.36238400000000004</c:v>
                </c:pt>
                <c:pt idx="7726">
                  <c:v>-0.36138899999999996</c:v>
                </c:pt>
                <c:pt idx="7727">
                  <c:v>-0.36038499999999996</c:v>
                </c:pt>
                <c:pt idx="7728">
                  <c:v>-0.359406</c:v>
                </c:pt>
                <c:pt idx="7729">
                  <c:v>-0.35841000000000001</c:v>
                </c:pt>
                <c:pt idx="7730">
                  <c:v>-0.35739699999999996</c:v>
                </c:pt>
                <c:pt idx="7731">
                  <c:v>-0.35638300000000001</c:v>
                </c:pt>
                <c:pt idx="7732">
                  <c:v>-0.35540400000000005</c:v>
                </c:pt>
                <c:pt idx="7733">
                  <c:v>-0.35439799999999999</c:v>
                </c:pt>
                <c:pt idx="7734">
                  <c:v>-0.35340400000000005</c:v>
                </c:pt>
                <c:pt idx="7735">
                  <c:v>-0.35239600000000004</c:v>
                </c:pt>
                <c:pt idx="7736">
                  <c:v>-0.35140199999999999</c:v>
                </c:pt>
                <c:pt idx="7737">
                  <c:v>-0.35038999999999998</c:v>
                </c:pt>
                <c:pt idx="7738">
                  <c:v>-0.34938599999999997</c:v>
                </c:pt>
                <c:pt idx="7739">
                  <c:v>-0.34839900000000001</c:v>
                </c:pt>
                <c:pt idx="7740">
                  <c:v>-0.34741699999999998</c:v>
                </c:pt>
                <c:pt idx="7741">
                  <c:v>-0.34637099999999998</c:v>
                </c:pt>
                <c:pt idx="7742">
                  <c:v>-0.345389</c:v>
                </c:pt>
                <c:pt idx="7743">
                  <c:v>-0.344387</c:v>
                </c:pt>
                <c:pt idx="7744">
                  <c:v>-0.343389</c:v>
                </c:pt>
                <c:pt idx="7745">
                  <c:v>-0.34239900000000001</c:v>
                </c:pt>
                <c:pt idx="7746">
                  <c:v>-0.34140999999999999</c:v>
                </c:pt>
                <c:pt idx="7747">
                  <c:v>-0.34041699999999997</c:v>
                </c:pt>
                <c:pt idx="7748">
                  <c:v>-0.33941399999999999</c:v>
                </c:pt>
                <c:pt idx="7749">
                  <c:v>-0.33840000000000003</c:v>
                </c:pt>
                <c:pt idx="7750">
                  <c:v>-0.33739200000000003</c:v>
                </c:pt>
                <c:pt idx="7751">
                  <c:v>-0.33640700000000001</c:v>
                </c:pt>
                <c:pt idx="7752">
                  <c:v>-0.335401</c:v>
                </c:pt>
                <c:pt idx="7753">
                  <c:v>-0.33438800000000002</c:v>
                </c:pt>
                <c:pt idx="7754">
                  <c:v>-0.333395</c:v>
                </c:pt>
                <c:pt idx="7755">
                  <c:v>-0.33240500000000001</c:v>
                </c:pt>
                <c:pt idx="7756">
                  <c:v>-0.33141300000000001</c:v>
                </c:pt>
                <c:pt idx="7757">
                  <c:v>-0.33038900000000004</c:v>
                </c:pt>
                <c:pt idx="7758">
                  <c:v>-0.329405</c:v>
                </c:pt>
                <c:pt idx="7759">
                  <c:v>-0.32840000000000003</c:v>
                </c:pt>
                <c:pt idx="7760">
                  <c:v>-0.327401</c:v>
                </c:pt>
                <c:pt idx="7761">
                  <c:v>-0.32640000000000002</c:v>
                </c:pt>
                <c:pt idx="7762">
                  <c:v>-0.325401</c:v>
                </c:pt>
                <c:pt idx="7763">
                  <c:v>-0.32439499999999999</c:v>
                </c:pt>
                <c:pt idx="7764">
                  <c:v>-0.32336900000000002</c:v>
                </c:pt>
                <c:pt idx="7765">
                  <c:v>-0.32240199999999997</c:v>
                </c:pt>
                <c:pt idx="7766">
                  <c:v>-0.32139099999999998</c:v>
                </c:pt>
                <c:pt idx="7767">
                  <c:v>-0.32039700000000004</c:v>
                </c:pt>
                <c:pt idx="7768">
                  <c:v>-0.31942500000000001</c:v>
                </c:pt>
                <c:pt idx="7769">
                  <c:v>-0.31839800000000001</c:v>
                </c:pt>
                <c:pt idx="7770">
                  <c:v>-0.31739099999999998</c:v>
                </c:pt>
                <c:pt idx="7771">
                  <c:v>-0.31640999999999997</c:v>
                </c:pt>
                <c:pt idx="7772">
                  <c:v>-0.31541200000000003</c:v>
                </c:pt>
                <c:pt idx="7773">
                  <c:v>-0.31440400000000002</c:v>
                </c:pt>
                <c:pt idx="7774">
                  <c:v>-0.31339400000000001</c:v>
                </c:pt>
                <c:pt idx="7775">
                  <c:v>-0.31240200000000001</c:v>
                </c:pt>
                <c:pt idx="7776">
                  <c:v>-0.31140999999999996</c:v>
                </c:pt>
                <c:pt idx="7777">
                  <c:v>-0.31040400000000001</c:v>
                </c:pt>
                <c:pt idx="7778">
                  <c:v>-0.30939700000000003</c:v>
                </c:pt>
                <c:pt idx="7779">
                  <c:v>-0.30840000000000001</c:v>
                </c:pt>
                <c:pt idx="7780">
                  <c:v>-0.30741399999999997</c:v>
                </c:pt>
                <c:pt idx="7781">
                  <c:v>-0.30640900000000004</c:v>
                </c:pt>
                <c:pt idx="7782">
                  <c:v>-0.30538900000000002</c:v>
                </c:pt>
                <c:pt idx="7783">
                  <c:v>-0.3044</c:v>
                </c:pt>
                <c:pt idx="7784">
                  <c:v>-0.3034</c:v>
                </c:pt>
                <c:pt idx="7785">
                  <c:v>-0.30240299999999998</c:v>
                </c:pt>
                <c:pt idx="7786">
                  <c:v>-0.30141700000000005</c:v>
                </c:pt>
                <c:pt idx="7787">
                  <c:v>-0.300402</c:v>
                </c:pt>
                <c:pt idx="7788">
                  <c:v>-0.299404</c:v>
                </c:pt>
                <c:pt idx="7789">
                  <c:v>-0.29838799999999999</c:v>
                </c:pt>
                <c:pt idx="7790">
                  <c:v>-0.29740800000000001</c:v>
                </c:pt>
                <c:pt idx="7791">
                  <c:v>-0.29640299999999997</c:v>
                </c:pt>
                <c:pt idx="7792">
                  <c:v>-0.29539899999999997</c:v>
                </c:pt>
                <c:pt idx="7793">
                  <c:v>-0.294402</c:v>
                </c:pt>
                <c:pt idx="7794">
                  <c:v>-0.293402</c:v>
                </c:pt>
                <c:pt idx="7795">
                  <c:v>-0.292408</c:v>
                </c:pt>
                <c:pt idx="7796">
                  <c:v>-0.29141600000000001</c:v>
                </c:pt>
                <c:pt idx="7797">
                  <c:v>-0.29042400000000002</c:v>
                </c:pt>
                <c:pt idx="7798">
                  <c:v>-0.28939599999999999</c:v>
                </c:pt>
                <c:pt idx="7799">
                  <c:v>-0.28840399999999999</c:v>
                </c:pt>
                <c:pt idx="7800">
                  <c:v>-0.287414</c:v>
                </c:pt>
                <c:pt idx="7801">
                  <c:v>-0.286412</c:v>
                </c:pt>
                <c:pt idx="7802">
                  <c:v>-0.28539700000000001</c:v>
                </c:pt>
                <c:pt idx="7803">
                  <c:v>-0.28439400000000004</c:v>
                </c:pt>
                <c:pt idx="7804">
                  <c:v>-0.28339300000000001</c:v>
                </c:pt>
                <c:pt idx="7805">
                  <c:v>-0.28240700000000002</c:v>
                </c:pt>
                <c:pt idx="7806">
                  <c:v>-0.28141099999999997</c:v>
                </c:pt>
                <c:pt idx="7807">
                  <c:v>-0.28041099999999997</c:v>
                </c:pt>
                <c:pt idx="7808">
                  <c:v>-0.27937900000000004</c:v>
                </c:pt>
                <c:pt idx="7809">
                  <c:v>-0.27841099999999996</c:v>
                </c:pt>
                <c:pt idx="7810">
                  <c:v>-0.27740500000000001</c:v>
                </c:pt>
                <c:pt idx="7811">
                  <c:v>-0.27642500000000003</c:v>
                </c:pt>
                <c:pt idx="7812">
                  <c:v>-0.275422</c:v>
                </c:pt>
                <c:pt idx="7813">
                  <c:v>-0.27439000000000002</c:v>
                </c:pt>
                <c:pt idx="7814">
                  <c:v>-0.273391</c:v>
                </c:pt>
                <c:pt idx="7815">
                  <c:v>-0.27239999999999998</c:v>
                </c:pt>
                <c:pt idx="7816">
                  <c:v>-0.27142699999999997</c:v>
                </c:pt>
                <c:pt idx="7817">
                  <c:v>-0.27041400000000004</c:v>
                </c:pt>
                <c:pt idx="7818">
                  <c:v>-0.269397</c:v>
                </c:pt>
                <c:pt idx="7819">
                  <c:v>-0.26841900000000002</c:v>
                </c:pt>
                <c:pt idx="7820">
                  <c:v>-0.26742500000000002</c:v>
                </c:pt>
                <c:pt idx="7821">
                  <c:v>-0.26642699999999997</c:v>
                </c:pt>
                <c:pt idx="7822">
                  <c:v>-0.26542399999999999</c:v>
                </c:pt>
                <c:pt idx="7823">
                  <c:v>-0.26444699999999999</c:v>
                </c:pt>
                <c:pt idx="7824">
                  <c:v>-0.26343300000000003</c:v>
                </c:pt>
                <c:pt idx="7825">
                  <c:v>-0.26242399999999999</c:v>
                </c:pt>
                <c:pt idx="7826">
                  <c:v>-0.26144600000000001</c:v>
                </c:pt>
                <c:pt idx="7827">
                  <c:v>-0.26041999999999998</c:v>
                </c:pt>
                <c:pt idx="7828">
                  <c:v>-0.25942200000000004</c:v>
                </c:pt>
                <c:pt idx="7829">
                  <c:v>-0.258432</c:v>
                </c:pt>
                <c:pt idx="7830">
                  <c:v>-0.25742399999999999</c:v>
                </c:pt>
                <c:pt idx="7831">
                  <c:v>-0.25643099999999996</c:v>
                </c:pt>
                <c:pt idx="7832">
                  <c:v>-0.25544900000000004</c:v>
                </c:pt>
                <c:pt idx="7833">
                  <c:v>-0.254438</c:v>
                </c:pt>
                <c:pt idx="7834">
                  <c:v>-0.25343899999999997</c:v>
                </c:pt>
                <c:pt idx="7835">
                  <c:v>-0.252446</c:v>
                </c:pt>
                <c:pt idx="7836">
                  <c:v>-0.25142600000000004</c:v>
                </c:pt>
                <c:pt idx="7837">
                  <c:v>-0.25043899999999997</c:v>
                </c:pt>
                <c:pt idx="7838">
                  <c:v>-0.24943500000000002</c:v>
                </c:pt>
                <c:pt idx="7839">
                  <c:v>-0.248443</c:v>
                </c:pt>
                <c:pt idx="7840">
                  <c:v>-0.24742600000000001</c:v>
                </c:pt>
                <c:pt idx="7841">
                  <c:v>-0.24643500000000002</c:v>
                </c:pt>
                <c:pt idx="7842">
                  <c:v>-0.24542900000000001</c:v>
                </c:pt>
                <c:pt idx="7843">
                  <c:v>-0.24443800000000002</c:v>
                </c:pt>
                <c:pt idx="7844">
                  <c:v>-0.24343800000000002</c:v>
                </c:pt>
                <c:pt idx="7845">
                  <c:v>-0.24244000000000002</c:v>
                </c:pt>
                <c:pt idx="7846">
                  <c:v>-0.24143400000000001</c:v>
                </c:pt>
                <c:pt idx="7847">
                  <c:v>-0.240421</c:v>
                </c:pt>
                <c:pt idx="7848">
                  <c:v>-0.23943800000000001</c:v>
                </c:pt>
                <c:pt idx="7849">
                  <c:v>-0.23844799999999999</c:v>
                </c:pt>
                <c:pt idx="7850">
                  <c:v>-0.237453</c:v>
                </c:pt>
                <c:pt idx="7851">
                  <c:v>-0.23646700000000001</c:v>
                </c:pt>
                <c:pt idx="7852">
                  <c:v>-0.235427</c:v>
                </c:pt>
                <c:pt idx="7853">
                  <c:v>-0.23444600000000002</c:v>
                </c:pt>
                <c:pt idx="7854">
                  <c:v>-0.23344800000000002</c:v>
                </c:pt>
                <c:pt idx="7855">
                  <c:v>-0.23243800000000001</c:v>
                </c:pt>
                <c:pt idx="7856">
                  <c:v>-0.231434</c:v>
                </c:pt>
                <c:pt idx="7857">
                  <c:v>-0.230433</c:v>
                </c:pt>
                <c:pt idx="7858">
                  <c:v>-0.22944200000000001</c:v>
                </c:pt>
                <c:pt idx="7859">
                  <c:v>-0.228433</c:v>
                </c:pt>
                <c:pt idx="7860">
                  <c:v>-0.22744200000000001</c:v>
                </c:pt>
                <c:pt idx="7861">
                  <c:v>-0.22645000000000001</c:v>
                </c:pt>
                <c:pt idx="7862">
                  <c:v>-0.225438</c:v>
                </c:pt>
                <c:pt idx="7863">
                  <c:v>-0.22443600000000002</c:v>
                </c:pt>
                <c:pt idx="7864">
                  <c:v>-0.22347800000000001</c:v>
                </c:pt>
                <c:pt idx="7865">
                  <c:v>-0.222466</c:v>
                </c:pt>
                <c:pt idx="7866">
                  <c:v>-0.22145500000000001</c:v>
                </c:pt>
                <c:pt idx="7867">
                  <c:v>-0.22043000000000001</c:v>
                </c:pt>
                <c:pt idx="7868">
                  <c:v>-0.21943000000000001</c:v>
                </c:pt>
                <c:pt idx="7869">
                  <c:v>-0.218447</c:v>
                </c:pt>
                <c:pt idx="7870">
                  <c:v>-0.217447</c:v>
                </c:pt>
                <c:pt idx="7871">
                  <c:v>-0.21644000000000002</c:v>
                </c:pt>
                <c:pt idx="7872">
                  <c:v>-0.215451</c:v>
                </c:pt>
                <c:pt idx="7873">
                  <c:v>-0.21445900000000001</c:v>
                </c:pt>
                <c:pt idx="7874">
                  <c:v>-0.21344099999999999</c:v>
                </c:pt>
                <c:pt idx="7875">
                  <c:v>-0.212453</c:v>
                </c:pt>
                <c:pt idx="7876">
                  <c:v>-0.21144400000000002</c:v>
                </c:pt>
                <c:pt idx="7877">
                  <c:v>-0.21046200000000001</c:v>
                </c:pt>
                <c:pt idx="7878">
                  <c:v>-0.20946100000000001</c:v>
                </c:pt>
                <c:pt idx="7879">
                  <c:v>-0.208458</c:v>
                </c:pt>
                <c:pt idx="7880">
                  <c:v>-0.207453</c:v>
                </c:pt>
                <c:pt idx="7881">
                  <c:v>-0.206451</c:v>
                </c:pt>
                <c:pt idx="7882">
                  <c:v>-0.205453</c:v>
                </c:pt>
                <c:pt idx="7883">
                  <c:v>-0.20447500000000002</c:v>
                </c:pt>
                <c:pt idx="7884">
                  <c:v>-0.20345600000000003</c:v>
                </c:pt>
                <c:pt idx="7885">
                  <c:v>-0.20245600000000002</c:v>
                </c:pt>
                <c:pt idx="7886">
                  <c:v>-0.20144300000000001</c:v>
                </c:pt>
                <c:pt idx="7887">
                  <c:v>-0.200464</c:v>
                </c:pt>
                <c:pt idx="7888">
                  <c:v>-0.1994679</c:v>
                </c:pt>
                <c:pt idx="7889">
                  <c:v>-0.19846560000000002</c:v>
                </c:pt>
                <c:pt idx="7890">
                  <c:v>-0.1974717</c:v>
                </c:pt>
                <c:pt idx="7891">
                  <c:v>-0.1964533</c:v>
                </c:pt>
                <c:pt idx="7892">
                  <c:v>-0.1954476</c:v>
                </c:pt>
                <c:pt idx="7893">
                  <c:v>-0.19447400000000001</c:v>
                </c:pt>
                <c:pt idx="7894">
                  <c:v>-0.19345280000000001</c:v>
                </c:pt>
                <c:pt idx="7895">
                  <c:v>-0.1924641</c:v>
                </c:pt>
                <c:pt idx="7896">
                  <c:v>-0.19146600000000003</c:v>
                </c:pt>
                <c:pt idx="7897">
                  <c:v>-0.19046640000000001</c:v>
                </c:pt>
                <c:pt idx="7898">
                  <c:v>-0.1894758</c:v>
                </c:pt>
                <c:pt idx="7899">
                  <c:v>-0.18845780000000001</c:v>
                </c:pt>
                <c:pt idx="7900">
                  <c:v>-0.18748160000000003</c:v>
                </c:pt>
                <c:pt idx="7901">
                  <c:v>-0.18645060000000002</c:v>
                </c:pt>
                <c:pt idx="7902">
                  <c:v>-0.18547079999999999</c:v>
                </c:pt>
                <c:pt idx="7903">
                  <c:v>-0.1844528</c:v>
                </c:pt>
                <c:pt idx="7904">
                  <c:v>-0.18344579999999999</c:v>
                </c:pt>
                <c:pt idx="7905">
                  <c:v>-0.18246309999999999</c:v>
                </c:pt>
                <c:pt idx="7906">
                  <c:v>-0.18143590000000001</c:v>
                </c:pt>
                <c:pt idx="7907">
                  <c:v>-0.18044320000000003</c:v>
                </c:pt>
                <c:pt idx="7908">
                  <c:v>-0.17946480000000001</c:v>
                </c:pt>
                <c:pt idx="7909">
                  <c:v>-0.17847289999999999</c:v>
                </c:pt>
                <c:pt idx="7910">
                  <c:v>-0.17745900000000001</c:v>
                </c:pt>
                <c:pt idx="7911">
                  <c:v>-0.17646319999999999</c:v>
                </c:pt>
                <c:pt idx="7912">
                  <c:v>-0.17546709999999999</c:v>
                </c:pt>
                <c:pt idx="7913">
                  <c:v>-0.17445820000000001</c:v>
                </c:pt>
                <c:pt idx="7914">
                  <c:v>-0.173458</c:v>
                </c:pt>
                <c:pt idx="7915">
                  <c:v>-0.17247010000000002</c:v>
                </c:pt>
                <c:pt idx="7916">
                  <c:v>-0.17145640000000001</c:v>
                </c:pt>
                <c:pt idx="7917">
                  <c:v>-0.17046510000000001</c:v>
                </c:pt>
                <c:pt idx="7918">
                  <c:v>-0.16946090000000003</c:v>
                </c:pt>
                <c:pt idx="7919">
                  <c:v>-0.16846349999999999</c:v>
                </c:pt>
                <c:pt idx="7920">
                  <c:v>-0.16743550000000001</c:v>
                </c:pt>
                <c:pt idx="7921">
                  <c:v>-0.16645480000000001</c:v>
                </c:pt>
                <c:pt idx="7922">
                  <c:v>-0.16546270000000002</c:v>
                </c:pt>
                <c:pt idx="7923">
                  <c:v>-0.16446250000000001</c:v>
                </c:pt>
                <c:pt idx="7924">
                  <c:v>-0.16345700000000002</c:v>
                </c:pt>
                <c:pt idx="7925">
                  <c:v>-0.16244620000000001</c:v>
                </c:pt>
                <c:pt idx="7926">
                  <c:v>-0.16145809999999999</c:v>
                </c:pt>
                <c:pt idx="7927">
                  <c:v>-0.16047320000000001</c:v>
                </c:pt>
                <c:pt idx="7928">
                  <c:v>-0.1594718</c:v>
                </c:pt>
                <c:pt idx="7929">
                  <c:v>-0.15846199999999999</c:v>
                </c:pt>
                <c:pt idx="7930">
                  <c:v>-0.15745490000000001</c:v>
                </c:pt>
                <c:pt idx="7931">
                  <c:v>-0.15647060000000002</c:v>
                </c:pt>
                <c:pt idx="7932">
                  <c:v>-0.15546890000000002</c:v>
                </c:pt>
                <c:pt idx="7933">
                  <c:v>-0.15446890000000002</c:v>
                </c:pt>
                <c:pt idx="7934">
                  <c:v>-0.1534615</c:v>
                </c:pt>
                <c:pt idx="7935">
                  <c:v>-0.15247540000000001</c:v>
                </c:pt>
                <c:pt idx="7936">
                  <c:v>-0.15145740000000002</c:v>
                </c:pt>
                <c:pt idx="7937">
                  <c:v>-0.15047579999999999</c:v>
                </c:pt>
                <c:pt idx="7938">
                  <c:v>-0.14946720000000002</c:v>
                </c:pt>
                <c:pt idx="7939">
                  <c:v>-0.14845620000000001</c:v>
                </c:pt>
                <c:pt idx="7940">
                  <c:v>-0.1474666</c:v>
                </c:pt>
                <c:pt idx="7941">
                  <c:v>-0.1464558</c:v>
                </c:pt>
                <c:pt idx="7942">
                  <c:v>-0.14546770000000001</c:v>
                </c:pt>
                <c:pt idx="7943">
                  <c:v>-0.1444559</c:v>
                </c:pt>
                <c:pt idx="7944">
                  <c:v>-0.14346439999999999</c:v>
                </c:pt>
                <c:pt idx="7945">
                  <c:v>-0.14246590000000001</c:v>
                </c:pt>
                <c:pt idx="7946">
                  <c:v>-0.14145060000000001</c:v>
                </c:pt>
                <c:pt idx="7947">
                  <c:v>-0.14046130000000001</c:v>
                </c:pt>
                <c:pt idx="7948">
                  <c:v>-0.13946700000000001</c:v>
                </c:pt>
                <c:pt idx="7949">
                  <c:v>-0.1384677</c:v>
                </c:pt>
                <c:pt idx="7950">
                  <c:v>-0.1374514</c:v>
                </c:pt>
                <c:pt idx="7951">
                  <c:v>-0.1364544</c:v>
                </c:pt>
                <c:pt idx="7952">
                  <c:v>-0.13546250000000001</c:v>
                </c:pt>
                <c:pt idx="7953">
                  <c:v>-0.13446269999999999</c:v>
                </c:pt>
                <c:pt idx="7954">
                  <c:v>-0.13345190000000001</c:v>
                </c:pt>
                <c:pt idx="7955">
                  <c:v>-0.13244220000000001</c:v>
                </c:pt>
                <c:pt idx="7956">
                  <c:v>-0.13144500000000001</c:v>
                </c:pt>
                <c:pt idx="7957">
                  <c:v>-0.13046450000000001</c:v>
                </c:pt>
                <c:pt idx="7958">
                  <c:v>-0.12945200000000001</c:v>
                </c:pt>
                <c:pt idx="7959">
                  <c:v>-0.1284517</c:v>
                </c:pt>
                <c:pt idx="7960">
                  <c:v>-0.12745339999999999</c:v>
                </c:pt>
                <c:pt idx="7961">
                  <c:v>-0.1264566</c:v>
                </c:pt>
                <c:pt idx="7962">
                  <c:v>-0.1254632</c:v>
                </c:pt>
                <c:pt idx="7963">
                  <c:v>-0.1244524</c:v>
                </c:pt>
                <c:pt idx="7964">
                  <c:v>-0.12344780000000001</c:v>
                </c:pt>
                <c:pt idx="7965">
                  <c:v>-0.12245650000000001</c:v>
                </c:pt>
                <c:pt idx="7966">
                  <c:v>-0.12146520000000001</c:v>
                </c:pt>
                <c:pt idx="7967">
                  <c:v>-0.12047670000000001</c:v>
                </c:pt>
                <c:pt idx="7968">
                  <c:v>-0.1194631</c:v>
                </c:pt>
                <c:pt idx="7969">
                  <c:v>-0.118454</c:v>
                </c:pt>
                <c:pt idx="7970">
                  <c:v>-0.11745280000000001</c:v>
                </c:pt>
                <c:pt idx="7971">
                  <c:v>-0.11647400000000001</c:v>
                </c:pt>
                <c:pt idx="7972">
                  <c:v>-0.11545520000000001</c:v>
                </c:pt>
                <c:pt idx="7973">
                  <c:v>-0.1144665</c:v>
                </c:pt>
                <c:pt idx="7974">
                  <c:v>-0.1134665</c:v>
                </c:pt>
                <c:pt idx="7975">
                  <c:v>-0.1124468</c:v>
                </c:pt>
                <c:pt idx="7976">
                  <c:v>-0.111461</c:v>
                </c:pt>
                <c:pt idx="7977">
                  <c:v>-0.1104649</c:v>
                </c:pt>
                <c:pt idx="7978">
                  <c:v>-0.10944816</c:v>
                </c:pt>
              </c:numCache>
            </c:numRef>
          </c:xVal>
          <c:yVal>
            <c:numRef>
              <c:f>'CV IR FTIR test 5 10 17 de oxy'!$U$4:$U$7982</c:f>
              <c:numCache>
                <c:formatCode>General</c:formatCode>
                <c:ptCount val="7979"/>
                <c:pt idx="0">
                  <c:v>22.531400000000001</c:v>
                </c:pt>
                <c:pt idx="1">
                  <c:v>22.096599999999999</c:v>
                </c:pt>
                <c:pt idx="2">
                  <c:v>21.647500000000001</c:v>
                </c:pt>
                <c:pt idx="3">
                  <c:v>21.242899999999999</c:v>
                </c:pt>
                <c:pt idx="4">
                  <c:v>20.823799999999999</c:v>
                </c:pt>
                <c:pt idx="5">
                  <c:v>20.427800000000001</c:v>
                </c:pt>
                <c:pt idx="6">
                  <c:v>20.031600000000001</c:v>
                </c:pt>
                <c:pt idx="7">
                  <c:v>19.661100000000001</c:v>
                </c:pt>
                <c:pt idx="8">
                  <c:v>19.2807</c:v>
                </c:pt>
                <c:pt idx="9">
                  <c:v>18.927399999999999</c:v>
                </c:pt>
                <c:pt idx="10">
                  <c:v>18.567900000000002</c:v>
                </c:pt>
                <c:pt idx="11">
                  <c:v>18.2348</c:v>
                </c:pt>
                <c:pt idx="12">
                  <c:v>17.889299999999999</c:v>
                </c:pt>
                <c:pt idx="13">
                  <c:v>17.569900000000001</c:v>
                </c:pt>
                <c:pt idx="14">
                  <c:v>17.247499999999999</c:v>
                </c:pt>
                <c:pt idx="15">
                  <c:v>16.935099999999998</c:v>
                </c:pt>
                <c:pt idx="16">
                  <c:v>16.6175</c:v>
                </c:pt>
                <c:pt idx="17">
                  <c:v>16.3325</c:v>
                </c:pt>
                <c:pt idx="18">
                  <c:v>16.035299999999999</c:v>
                </c:pt>
                <c:pt idx="19">
                  <c:v>15.755699999999999</c:v>
                </c:pt>
                <c:pt idx="20">
                  <c:v>15.4664</c:v>
                </c:pt>
                <c:pt idx="21">
                  <c:v>15.210100000000001</c:v>
                </c:pt>
                <c:pt idx="22">
                  <c:v>14.9323</c:v>
                </c:pt>
                <c:pt idx="23">
                  <c:v>14.6798</c:v>
                </c:pt>
                <c:pt idx="24">
                  <c:v>14.4076</c:v>
                </c:pt>
                <c:pt idx="25">
                  <c:v>14.176600000000001</c:v>
                </c:pt>
                <c:pt idx="26">
                  <c:v>13.9245</c:v>
                </c:pt>
                <c:pt idx="27">
                  <c:v>13.690899999999999</c:v>
                </c:pt>
                <c:pt idx="28">
                  <c:v>13.4527</c:v>
                </c:pt>
                <c:pt idx="29">
                  <c:v>13.2347</c:v>
                </c:pt>
                <c:pt idx="30">
                  <c:v>13.003</c:v>
                </c:pt>
                <c:pt idx="31">
                  <c:v>12.7887</c:v>
                </c:pt>
                <c:pt idx="32">
                  <c:v>12.5694</c:v>
                </c:pt>
                <c:pt idx="33">
                  <c:v>12.3735</c:v>
                </c:pt>
                <c:pt idx="34">
                  <c:v>12.1479</c:v>
                </c:pt>
                <c:pt idx="35">
                  <c:v>11.968</c:v>
                </c:pt>
                <c:pt idx="36">
                  <c:v>11.754300000000001</c:v>
                </c:pt>
                <c:pt idx="37">
                  <c:v>11.570600000000001</c:v>
                </c:pt>
                <c:pt idx="38">
                  <c:v>11.3749</c:v>
                </c:pt>
                <c:pt idx="39">
                  <c:v>11.1958</c:v>
                </c:pt>
                <c:pt idx="40">
                  <c:v>11.0082</c:v>
                </c:pt>
                <c:pt idx="41">
                  <c:v>10.8367</c:v>
                </c:pt>
                <c:pt idx="42">
                  <c:v>10.650700000000001</c:v>
                </c:pt>
                <c:pt idx="43">
                  <c:v>10.486800000000001</c:v>
                </c:pt>
                <c:pt idx="44">
                  <c:v>10.3109</c:v>
                </c:pt>
                <c:pt idx="45">
                  <c:v>10.1548</c:v>
                </c:pt>
                <c:pt idx="46">
                  <c:v>9.9860900000000008</c:v>
                </c:pt>
                <c:pt idx="47">
                  <c:v>9.8394999999999992</c:v>
                </c:pt>
                <c:pt idx="48">
                  <c:v>9.6270100000000003</c:v>
                </c:pt>
                <c:pt idx="49">
                  <c:v>9.4061500000000002</c:v>
                </c:pt>
                <c:pt idx="50">
                  <c:v>9.2594499999999993</c:v>
                </c:pt>
                <c:pt idx="51">
                  <c:v>9.1152899999999999</c:v>
                </c:pt>
                <c:pt idx="52">
                  <c:v>8.9776399999999992</c:v>
                </c:pt>
                <c:pt idx="53">
                  <c:v>8.8379899999999996</c:v>
                </c:pt>
                <c:pt idx="54">
                  <c:v>8.6897199999999994</c:v>
                </c:pt>
                <c:pt idx="55">
                  <c:v>8.5607900000000008</c:v>
                </c:pt>
                <c:pt idx="56">
                  <c:v>8.4300899999999999</c:v>
                </c:pt>
                <c:pt idx="57">
                  <c:v>8.2994500000000002</c:v>
                </c:pt>
                <c:pt idx="58">
                  <c:v>8.1751699999999996</c:v>
                </c:pt>
                <c:pt idx="59">
                  <c:v>8.0550899999999999</c:v>
                </c:pt>
                <c:pt idx="60">
                  <c:v>7.92232</c:v>
                </c:pt>
                <c:pt idx="61">
                  <c:v>7.7995000000000001</c:v>
                </c:pt>
                <c:pt idx="62">
                  <c:v>7.6772999999999998</c:v>
                </c:pt>
                <c:pt idx="63">
                  <c:v>7.5653499999999996</c:v>
                </c:pt>
                <c:pt idx="64">
                  <c:v>7.4527599999999996</c:v>
                </c:pt>
                <c:pt idx="65">
                  <c:v>7.3374800000000002</c:v>
                </c:pt>
                <c:pt idx="66">
                  <c:v>7.2340799999999996</c:v>
                </c:pt>
                <c:pt idx="67">
                  <c:v>7.1158799999999998</c:v>
                </c:pt>
                <c:pt idx="68">
                  <c:v>7.0128000000000004</c:v>
                </c:pt>
                <c:pt idx="69">
                  <c:v>6.9046900000000004</c:v>
                </c:pt>
                <c:pt idx="70">
                  <c:v>6.8096100000000002</c:v>
                </c:pt>
                <c:pt idx="71">
                  <c:v>6.7041899999999996</c:v>
                </c:pt>
                <c:pt idx="72">
                  <c:v>6.6089500000000001</c:v>
                </c:pt>
                <c:pt idx="73">
                  <c:v>6.51058</c:v>
                </c:pt>
                <c:pt idx="74">
                  <c:v>6.4060699999999997</c:v>
                </c:pt>
                <c:pt idx="75">
                  <c:v>6.31426</c:v>
                </c:pt>
                <c:pt idx="76">
                  <c:v>6.2219499999999996</c:v>
                </c:pt>
                <c:pt idx="77">
                  <c:v>6.1319100000000004</c:v>
                </c:pt>
                <c:pt idx="78">
                  <c:v>6.03843</c:v>
                </c:pt>
                <c:pt idx="79">
                  <c:v>5.9467499999999998</c:v>
                </c:pt>
                <c:pt idx="80">
                  <c:v>5.8608799999999999</c:v>
                </c:pt>
                <c:pt idx="81">
                  <c:v>5.7764600000000002</c:v>
                </c:pt>
                <c:pt idx="82">
                  <c:v>5.6906999999999996</c:v>
                </c:pt>
                <c:pt idx="83">
                  <c:v>5.6050000000000004</c:v>
                </c:pt>
                <c:pt idx="84">
                  <c:v>5.5202999999999998</c:v>
                </c:pt>
                <c:pt idx="85">
                  <c:v>5.4410699999999999</c:v>
                </c:pt>
                <c:pt idx="86">
                  <c:v>5.3603899999999998</c:v>
                </c:pt>
                <c:pt idx="87">
                  <c:v>5.2801299999999998</c:v>
                </c:pt>
                <c:pt idx="88">
                  <c:v>5.2070100000000004</c:v>
                </c:pt>
                <c:pt idx="89">
                  <c:v>5.1330099999999996</c:v>
                </c:pt>
                <c:pt idx="90">
                  <c:v>5.0538699999999999</c:v>
                </c:pt>
                <c:pt idx="91">
                  <c:v>4.9825299999999997</c:v>
                </c:pt>
                <c:pt idx="92">
                  <c:v>4.9082699999999999</c:v>
                </c:pt>
                <c:pt idx="93">
                  <c:v>4.8402200000000004</c:v>
                </c:pt>
                <c:pt idx="94">
                  <c:v>4.7682500000000001</c:v>
                </c:pt>
                <c:pt idx="95">
                  <c:v>4.6955499999999999</c:v>
                </c:pt>
                <c:pt idx="96">
                  <c:v>4.6322999999999999</c:v>
                </c:pt>
                <c:pt idx="97">
                  <c:v>4.5596500000000004</c:v>
                </c:pt>
                <c:pt idx="98">
                  <c:v>4.4905499999999998</c:v>
                </c:pt>
                <c:pt idx="99">
                  <c:v>4.42964</c:v>
                </c:pt>
                <c:pt idx="100">
                  <c:v>4.3672000000000004</c:v>
                </c:pt>
                <c:pt idx="101">
                  <c:v>4.3030600000000003</c:v>
                </c:pt>
                <c:pt idx="102">
                  <c:v>4.2323599999999999</c:v>
                </c:pt>
                <c:pt idx="103">
                  <c:v>4.1739800000000002</c:v>
                </c:pt>
                <c:pt idx="104">
                  <c:v>4.1155600000000003</c:v>
                </c:pt>
                <c:pt idx="105">
                  <c:v>4.0504899999999999</c:v>
                </c:pt>
                <c:pt idx="106">
                  <c:v>3.9977299999999998</c:v>
                </c:pt>
                <c:pt idx="107">
                  <c:v>3.9410799999999999</c:v>
                </c:pt>
                <c:pt idx="108">
                  <c:v>3.8788299999999998</c:v>
                </c:pt>
                <c:pt idx="109">
                  <c:v>3.8191299999999999</c:v>
                </c:pt>
                <c:pt idx="110">
                  <c:v>3.7726899999999999</c:v>
                </c:pt>
                <c:pt idx="111">
                  <c:v>3.71387</c:v>
                </c:pt>
                <c:pt idx="112">
                  <c:v>3.6518600000000001</c:v>
                </c:pt>
                <c:pt idx="113">
                  <c:v>3.6000700000000001</c:v>
                </c:pt>
                <c:pt idx="114">
                  <c:v>3.5509200000000001</c:v>
                </c:pt>
                <c:pt idx="115">
                  <c:v>3.49817</c:v>
                </c:pt>
                <c:pt idx="116">
                  <c:v>3.4432299999999998</c:v>
                </c:pt>
                <c:pt idx="117">
                  <c:v>3.40232</c:v>
                </c:pt>
                <c:pt idx="118">
                  <c:v>3.3446799999999999</c:v>
                </c:pt>
                <c:pt idx="119">
                  <c:v>3.2927399999999998</c:v>
                </c:pt>
                <c:pt idx="120">
                  <c:v>3.24627</c:v>
                </c:pt>
                <c:pt idx="121">
                  <c:v>3.2031299999999998</c:v>
                </c:pt>
                <c:pt idx="122">
                  <c:v>3.15313</c:v>
                </c:pt>
                <c:pt idx="123">
                  <c:v>3.1051700000000002</c:v>
                </c:pt>
                <c:pt idx="124">
                  <c:v>3.0591499999999998</c:v>
                </c:pt>
                <c:pt idx="125">
                  <c:v>3.0179900000000002</c:v>
                </c:pt>
                <c:pt idx="126">
                  <c:v>2.9690099999999999</c:v>
                </c:pt>
                <c:pt idx="127">
                  <c:v>2.9306100000000002</c:v>
                </c:pt>
                <c:pt idx="128">
                  <c:v>2.8862800000000002</c:v>
                </c:pt>
                <c:pt idx="129">
                  <c:v>2.8382800000000001</c:v>
                </c:pt>
                <c:pt idx="130">
                  <c:v>2.7972100000000002</c:v>
                </c:pt>
                <c:pt idx="131">
                  <c:v>2.7582399999999998</c:v>
                </c:pt>
                <c:pt idx="132">
                  <c:v>2.70899</c:v>
                </c:pt>
                <c:pt idx="133">
                  <c:v>2.6701100000000002</c:v>
                </c:pt>
                <c:pt idx="134">
                  <c:v>2.6291099999999998</c:v>
                </c:pt>
                <c:pt idx="135">
                  <c:v>2.5924100000000001</c:v>
                </c:pt>
                <c:pt idx="136">
                  <c:v>2.5557400000000001</c:v>
                </c:pt>
                <c:pt idx="137">
                  <c:v>2.5057900000000002</c:v>
                </c:pt>
                <c:pt idx="138">
                  <c:v>2.4729700000000001</c:v>
                </c:pt>
                <c:pt idx="139">
                  <c:v>2.4302700000000002</c:v>
                </c:pt>
                <c:pt idx="140">
                  <c:v>2.3946800000000001</c:v>
                </c:pt>
                <c:pt idx="141">
                  <c:v>2.35825</c:v>
                </c:pt>
                <c:pt idx="142">
                  <c:v>2.3234499999999998</c:v>
                </c:pt>
                <c:pt idx="143">
                  <c:v>2.2819600000000002</c:v>
                </c:pt>
                <c:pt idx="144">
                  <c:v>2.2459600000000002</c:v>
                </c:pt>
                <c:pt idx="145">
                  <c:v>2.2119300000000002</c:v>
                </c:pt>
                <c:pt idx="146">
                  <c:v>2.1848000000000001</c:v>
                </c:pt>
                <c:pt idx="147">
                  <c:v>2.1448399999999999</c:v>
                </c:pt>
                <c:pt idx="148">
                  <c:v>2.1086</c:v>
                </c:pt>
                <c:pt idx="149">
                  <c:v>2.0790899999999999</c:v>
                </c:pt>
                <c:pt idx="150">
                  <c:v>2.0471300000000001</c:v>
                </c:pt>
                <c:pt idx="151">
                  <c:v>2.01186</c:v>
                </c:pt>
                <c:pt idx="152">
                  <c:v>1.9734400000000001</c:v>
                </c:pt>
                <c:pt idx="153">
                  <c:v>1.9495800000000001</c:v>
                </c:pt>
                <c:pt idx="154">
                  <c:v>1.91351</c:v>
                </c:pt>
                <c:pt idx="155">
                  <c:v>1.8806499999999999</c:v>
                </c:pt>
                <c:pt idx="156">
                  <c:v>1.8486899999999999</c:v>
                </c:pt>
                <c:pt idx="157">
                  <c:v>1.8241799999999999</c:v>
                </c:pt>
                <c:pt idx="158">
                  <c:v>1.7837099999999999</c:v>
                </c:pt>
                <c:pt idx="159">
                  <c:v>1.7617799999999999</c:v>
                </c:pt>
                <c:pt idx="160">
                  <c:v>1.73943</c:v>
                </c:pt>
                <c:pt idx="161">
                  <c:v>1.7038899999999999</c:v>
                </c:pt>
                <c:pt idx="162">
                  <c:v>1.6687799999999999</c:v>
                </c:pt>
                <c:pt idx="163">
                  <c:v>1.64391</c:v>
                </c:pt>
                <c:pt idx="164">
                  <c:v>1.61646</c:v>
                </c:pt>
                <c:pt idx="165">
                  <c:v>1.58768</c:v>
                </c:pt>
                <c:pt idx="166">
                  <c:v>1.5586500000000001</c:v>
                </c:pt>
                <c:pt idx="167">
                  <c:v>1.53603</c:v>
                </c:pt>
                <c:pt idx="168">
                  <c:v>1.5080199999999999</c:v>
                </c:pt>
                <c:pt idx="169">
                  <c:v>1.4761500000000001</c:v>
                </c:pt>
                <c:pt idx="170">
                  <c:v>1.45364</c:v>
                </c:pt>
                <c:pt idx="171">
                  <c:v>1.4316500000000001</c:v>
                </c:pt>
                <c:pt idx="172">
                  <c:v>1.39693</c:v>
                </c:pt>
                <c:pt idx="173">
                  <c:v>1.37374</c:v>
                </c:pt>
                <c:pt idx="174">
                  <c:v>1.35314</c:v>
                </c:pt>
                <c:pt idx="175">
                  <c:v>1.33063</c:v>
                </c:pt>
                <c:pt idx="176">
                  <c:v>1.2948500000000001</c:v>
                </c:pt>
                <c:pt idx="177">
                  <c:v>1.2714300000000001</c:v>
                </c:pt>
                <c:pt idx="178">
                  <c:v>1.2569900000000001</c:v>
                </c:pt>
                <c:pt idx="179">
                  <c:v>1.2252000000000001</c:v>
                </c:pt>
                <c:pt idx="180">
                  <c:v>1.2003200000000001</c:v>
                </c:pt>
                <c:pt idx="181">
                  <c:v>1.18319</c:v>
                </c:pt>
                <c:pt idx="182">
                  <c:v>1.15523</c:v>
                </c:pt>
                <c:pt idx="183">
                  <c:v>1.13544</c:v>
                </c:pt>
                <c:pt idx="184">
                  <c:v>1.1092200000000001</c:v>
                </c:pt>
                <c:pt idx="185">
                  <c:v>1.08847</c:v>
                </c:pt>
                <c:pt idx="186">
                  <c:v>0.99689000000000005</c:v>
                </c:pt>
                <c:pt idx="187">
                  <c:v>0.93017700000000003</c:v>
                </c:pt>
                <c:pt idx="188">
                  <c:v>0.91146899999999997</c:v>
                </c:pt>
                <c:pt idx="189">
                  <c:v>0.88520799999999999</c:v>
                </c:pt>
                <c:pt idx="190">
                  <c:v>0.87411300000000003</c:v>
                </c:pt>
                <c:pt idx="191">
                  <c:v>0.84449399999999997</c:v>
                </c:pt>
                <c:pt idx="192">
                  <c:v>0.83085299999999995</c:v>
                </c:pt>
                <c:pt idx="193">
                  <c:v>0.80123</c:v>
                </c:pt>
                <c:pt idx="194">
                  <c:v>0.78979500000000002</c:v>
                </c:pt>
                <c:pt idx="195">
                  <c:v>0.76208200000000004</c:v>
                </c:pt>
                <c:pt idx="196">
                  <c:v>0.74865099999999996</c:v>
                </c:pt>
                <c:pt idx="197">
                  <c:v>0.71958699999999998</c:v>
                </c:pt>
                <c:pt idx="198">
                  <c:v>0.71261399999999997</c:v>
                </c:pt>
                <c:pt idx="199">
                  <c:v>0.68538699999999997</c:v>
                </c:pt>
                <c:pt idx="200">
                  <c:v>0.66937999999999998</c:v>
                </c:pt>
                <c:pt idx="201">
                  <c:v>0.63979200000000003</c:v>
                </c:pt>
                <c:pt idx="202">
                  <c:v>0.63299399999999995</c:v>
                </c:pt>
                <c:pt idx="203">
                  <c:v>0.60704899999999995</c:v>
                </c:pt>
                <c:pt idx="204">
                  <c:v>0.59402900000000003</c:v>
                </c:pt>
                <c:pt idx="205">
                  <c:v>0.57067299999999999</c:v>
                </c:pt>
                <c:pt idx="206">
                  <c:v>0.55999399999999999</c:v>
                </c:pt>
                <c:pt idx="207">
                  <c:v>0.53016300000000005</c:v>
                </c:pt>
                <c:pt idx="208">
                  <c:v>0.52437299999999998</c:v>
                </c:pt>
                <c:pt idx="209">
                  <c:v>0.50022500000000003</c:v>
                </c:pt>
                <c:pt idx="210">
                  <c:v>0.48577900000000002</c:v>
                </c:pt>
                <c:pt idx="211">
                  <c:v>0.45971400000000001</c:v>
                </c:pt>
                <c:pt idx="212">
                  <c:v>0.45446799999999998</c:v>
                </c:pt>
                <c:pt idx="213">
                  <c:v>0.42849900000000002</c:v>
                </c:pt>
                <c:pt idx="214">
                  <c:v>0.41564699999999999</c:v>
                </c:pt>
                <c:pt idx="215">
                  <c:v>0.39108700000000002</c:v>
                </c:pt>
                <c:pt idx="216">
                  <c:v>0.38819300000000001</c:v>
                </c:pt>
                <c:pt idx="217">
                  <c:v>0.36034100000000002</c:v>
                </c:pt>
                <c:pt idx="218">
                  <c:v>0.35364899999999999</c:v>
                </c:pt>
                <c:pt idx="219">
                  <c:v>0.330127</c:v>
                </c:pt>
                <c:pt idx="220">
                  <c:v>0.31767699999999999</c:v>
                </c:pt>
                <c:pt idx="221">
                  <c:v>0.29658200000000001</c:v>
                </c:pt>
                <c:pt idx="222">
                  <c:v>0.292186</c:v>
                </c:pt>
                <c:pt idx="223">
                  <c:v>0.26684400000000003</c:v>
                </c:pt>
                <c:pt idx="224">
                  <c:v>0.25698399999999999</c:v>
                </c:pt>
                <c:pt idx="225">
                  <c:v>0.23740600000000001</c:v>
                </c:pt>
                <c:pt idx="226">
                  <c:v>0.226711</c:v>
                </c:pt>
                <c:pt idx="227">
                  <c:v>0.20524400000000001</c:v>
                </c:pt>
                <c:pt idx="228">
                  <c:v>0.199737</c:v>
                </c:pt>
                <c:pt idx="229">
                  <c:v>0.171625</c:v>
                </c:pt>
                <c:pt idx="230">
                  <c:v>0.16680600000000001</c:v>
                </c:pt>
                <c:pt idx="231">
                  <c:v>0.14935000000000001</c:v>
                </c:pt>
                <c:pt idx="232">
                  <c:v>0.136521</c:v>
                </c:pt>
                <c:pt idx="233">
                  <c:v>0.117997</c:v>
                </c:pt>
                <c:pt idx="234">
                  <c:v>0.108726</c:v>
                </c:pt>
                <c:pt idx="235">
                  <c:v>9.01758E-2</c:v>
                </c:pt>
                <c:pt idx="236">
                  <c:v>8.50268E-2</c:v>
                </c:pt>
                <c:pt idx="237">
                  <c:v>6.3343800000000006E-2</c:v>
                </c:pt>
                <c:pt idx="238">
                  <c:v>5.5580699999999997E-2</c:v>
                </c:pt>
                <c:pt idx="239">
                  <c:v>2.8732400000000002E-2</c:v>
                </c:pt>
                <c:pt idx="240">
                  <c:v>2.56417E-2</c:v>
                </c:pt>
                <c:pt idx="241" formatCode="0.00E+00">
                  <c:v>8.5030899999999996E-3</c:v>
                </c:pt>
                <c:pt idx="242" formatCode="0.00E+00">
                  <c:v>-1.93107E-3</c:v>
                </c:pt>
                <c:pt idx="243">
                  <c:v>-2.04913E-2</c:v>
                </c:pt>
                <c:pt idx="244">
                  <c:v>-2.3761399999999998E-2</c:v>
                </c:pt>
                <c:pt idx="245">
                  <c:v>-4.4582400000000001E-2</c:v>
                </c:pt>
                <c:pt idx="246">
                  <c:v>-5.3278899999999997E-2</c:v>
                </c:pt>
                <c:pt idx="247">
                  <c:v>-7.1881100000000003E-2</c:v>
                </c:pt>
                <c:pt idx="248">
                  <c:v>-7.4040300000000003E-2</c:v>
                </c:pt>
                <c:pt idx="249">
                  <c:v>-9.3372399999999994E-2</c:v>
                </c:pt>
                <c:pt idx="250">
                  <c:v>-9.9874599999999994E-2</c:v>
                </c:pt>
                <c:pt idx="251">
                  <c:v>-0.11941499999999999</c:v>
                </c:pt>
                <c:pt idx="252">
                  <c:v>-0.12691</c:v>
                </c:pt>
                <c:pt idx="253">
                  <c:v>-0.145984</c:v>
                </c:pt>
                <c:pt idx="254">
                  <c:v>-0.15077499999999999</c:v>
                </c:pt>
                <c:pt idx="255">
                  <c:v>-0.167069</c:v>
                </c:pt>
                <c:pt idx="256">
                  <c:v>-0.17440600000000001</c:v>
                </c:pt>
                <c:pt idx="257">
                  <c:v>-0.188419</c:v>
                </c:pt>
                <c:pt idx="258">
                  <c:v>-0.200595</c:v>
                </c:pt>
                <c:pt idx="259">
                  <c:v>-0.21687600000000001</c:v>
                </c:pt>
                <c:pt idx="260">
                  <c:v>-0.21544099999999999</c:v>
                </c:pt>
                <c:pt idx="261">
                  <c:v>-0.239209</c:v>
                </c:pt>
                <c:pt idx="262">
                  <c:v>-0.24226</c:v>
                </c:pt>
                <c:pt idx="263">
                  <c:v>-0.25586100000000001</c:v>
                </c:pt>
                <c:pt idx="264">
                  <c:v>-0.26594699999999999</c:v>
                </c:pt>
                <c:pt idx="265">
                  <c:v>-0.28728900000000002</c:v>
                </c:pt>
                <c:pt idx="266">
                  <c:v>-0.29011300000000001</c:v>
                </c:pt>
                <c:pt idx="267">
                  <c:v>-0.30482999999999999</c:v>
                </c:pt>
                <c:pt idx="268">
                  <c:v>-0.31025199999999997</c:v>
                </c:pt>
                <c:pt idx="269">
                  <c:v>-0.32689800000000002</c:v>
                </c:pt>
                <c:pt idx="270">
                  <c:v>-0.32908700000000002</c:v>
                </c:pt>
                <c:pt idx="271">
                  <c:v>-0.34952899999999998</c:v>
                </c:pt>
                <c:pt idx="272">
                  <c:v>-0.35032999999999997</c:v>
                </c:pt>
                <c:pt idx="273">
                  <c:v>-0.364514</c:v>
                </c:pt>
                <c:pt idx="274">
                  <c:v>-0.374004</c:v>
                </c:pt>
                <c:pt idx="275">
                  <c:v>-0.388762</c:v>
                </c:pt>
                <c:pt idx="276">
                  <c:v>-0.392878</c:v>
                </c:pt>
                <c:pt idx="277">
                  <c:v>-0.40869800000000001</c:v>
                </c:pt>
                <c:pt idx="278">
                  <c:v>-0.418987</c:v>
                </c:pt>
                <c:pt idx="279">
                  <c:v>-0.42978499999999997</c:v>
                </c:pt>
                <c:pt idx="280">
                  <c:v>-0.43202699999999999</c:v>
                </c:pt>
                <c:pt idx="281">
                  <c:v>-0.44748700000000002</c:v>
                </c:pt>
                <c:pt idx="282">
                  <c:v>-0.45587899999999998</c:v>
                </c:pt>
                <c:pt idx="283">
                  <c:v>-0.46727299999999999</c:v>
                </c:pt>
                <c:pt idx="284">
                  <c:v>-0.47096900000000003</c:v>
                </c:pt>
                <c:pt idx="285">
                  <c:v>-0.48663099999999998</c:v>
                </c:pt>
                <c:pt idx="286">
                  <c:v>-0.488263</c:v>
                </c:pt>
                <c:pt idx="287">
                  <c:v>-0.50497000000000003</c:v>
                </c:pt>
                <c:pt idx="288">
                  <c:v>-0.51352100000000001</c:v>
                </c:pt>
                <c:pt idx="289">
                  <c:v>-0.52090000000000003</c:v>
                </c:pt>
                <c:pt idx="290">
                  <c:v>-0.52895400000000004</c:v>
                </c:pt>
                <c:pt idx="291">
                  <c:v>-0.54262999999999995</c:v>
                </c:pt>
                <c:pt idx="292">
                  <c:v>-0.54551499999999997</c:v>
                </c:pt>
                <c:pt idx="293">
                  <c:v>-0.56175600000000003</c:v>
                </c:pt>
                <c:pt idx="294">
                  <c:v>-0.56491000000000002</c:v>
                </c:pt>
                <c:pt idx="295">
                  <c:v>-0.58072999999999997</c:v>
                </c:pt>
                <c:pt idx="296">
                  <c:v>-0.58316900000000005</c:v>
                </c:pt>
                <c:pt idx="297">
                  <c:v>-0.59941299999999997</c:v>
                </c:pt>
                <c:pt idx="298">
                  <c:v>-0.60074399999999994</c:v>
                </c:pt>
                <c:pt idx="299">
                  <c:v>-0.61284300000000003</c:v>
                </c:pt>
                <c:pt idx="300">
                  <c:v>-0.61460700000000001</c:v>
                </c:pt>
                <c:pt idx="301">
                  <c:v>-0.63058400000000003</c:v>
                </c:pt>
                <c:pt idx="302">
                  <c:v>-0.630444</c:v>
                </c:pt>
                <c:pt idx="303">
                  <c:v>-0.65086500000000003</c:v>
                </c:pt>
                <c:pt idx="304">
                  <c:v>-0.650536</c:v>
                </c:pt>
                <c:pt idx="305">
                  <c:v>-0.66364800000000002</c:v>
                </c:pt>
                <c:pt idx="306">
                  <c:v>-0.66658200000000001</c:v>
                </c:pt>
                <c:pt idx="307">
                  <c:v>-0.68014699999999995</c:v>
                </c:pt>
                <c:pt idx="308">
                  <c:v>-0.68553900000000001</c:v>
                </c:pt>
                <c:pt idx="309">
                  <c:v>-0.69669000000000003</c:v>
                </c:pt>
                <c:pt idx="310">
                  <c:v>-0.69988899999999998</c:v>
                </c:pt>
                <c:pt idx="311">
                  <c:v>-0.71245599999999998</c:v>
                </c:pt>
                <c:pt idx="312">
                  <c:v>-0.71454499999999999</c:v>
                </c:pt>
                <c:pt idx="313">
                  <c:v>-0.72817699999999996</c:v>
                </c:pt>
                <c:pt idx="314">
                  <c:v>-0.72923700000000002</c:v>
                </c:pt>
                <c:pt idx="315">
                  <c:v>-0.74120600000000003</c:v>
                </c:pt>
                <c:pt idx="316">
                  <c:v>-0.75026099999999996</c:v>
                </c:pt>
                <c:pt idx="317">
                  <c:v>-0.76122699999999999</c:v>
                </c:pt>
                <c:pt idx="318">
                  <c:v>-0.75834100000000004</c:v>
                </c:pt>
                <c:pt idx="319">
                  <c:v>-0.77465899999999999</c:v>
                </c:pt>
                <c:pt idx="320">
                  <c:v>-0.77776400000000001</c:v>
                </c:pt>
                <c:pt idx="321">
                  <c:v>-0.78713100000000003</c:v>
                </c:pt>
                <c:pt idx="322">
                  <c:v>-0.79335500000000003</c:v>
                </c:pt>
                <c:pt idx="323">
                  <c:v>-0.80418199999999995</c:v>
                </c:pt>
                <c:pt idx="324">
                  <c:v>-0.806257</c:v>
                </c:pt>
                <c:pt idx="325">
                  <c:v>-0.81839600000000001</c:v>
                </c:pt>
                <c:pt idx="326">
                  <c:v>-0.81931100000000001</c:v>
                </c:pt>
                <c:pt idx="327">
                  <c:v>-0.83159099999999997</c:v>
                </c:pt>
                <c:pt idx="328">
                  <c:v>-0.83637600000000001</c:v>
                </c:pt>
                <c:pt idx="329">
                  <c:v>-0.852881</c:v>
                </c:pt>
                <c:pt idx="330">
                  <c:v>-0.85140099999999996</c:v>
                </c:pt>
                <c:pt idx="331">
                  <c:v>-0.86163999999999996</c:v>
                </c:pt>
                <c:pt idx="332">
                  <c:v>-0.86317699999999997</c:v>
                </c:pt>
                <c:pt idx="333">
                  <c:v>-0.87726499999999996</c:v>
                </c:pt>
                <c:pt idx="334">
                  <c:v>-0.87611600000000001</c:v>
                </c:pt>
                <c:pt idx="335">
                  <c:v>-0.89184699999999995</c:v>
                </c:pt>
                <c:pt idx="336">
                  <c:v>-0.893903</c:v>
                </c:pt>
                <c:pt idx="337">
                  <c:v>-0.90324300000000002</c:v>
                </c:pt>
                <c:pt idx="338">
                  <c:v>-0.90383800000000003</c:v>
                </c:pt>
                <c:pt idx="339">
                  <c:v>-0.918547</c:v>
                </c:pt>
                <c:pt idx="340">
                  <c:v>-0.91805800000000004</c:v>
                </c:pt>
                <c:pt idx="341">
                  <c:v>-0.93459499999999995</c:v>
                </c:pt>
                <c:pt idx="342">
                  <c:v>-0.93538600000000005</c:v>
                </c:pt>
                <c:pt idx="343">
                  <c:v>-0.94167400000000001</c:v>
                </c:pt>
                <c:pt idx="344">
                  <c:v>-0.94796000000000002</c:v>
                </c:pt>
                <c:pt idx="345">
                  <c:v>-0.954758</c:v>
                </c:pt>
                <c:pt idx="346">
                  <c:v>-0.95840499999999995</c:v>
                </c:pt>
                <c:pt idx="347">
                  <c:v>-0.97100299999999995</c:v>
                </c:pt>
                <c:pt idx="348">
                  <c:v>-0.97474700000000003</c:v>
                </c:pt>
                <c:pt idx="349">
                  <c:v>-0.98379899999999998</c:v>
                </c:pt>
                <c:pt idx="350">
                  <c:v>-0.98469099999999998</c:v>
                </c:pt>
                <c:pt idx="351">
                  <c:v>-0.99613700000000005</c:v>
                </c:pt>
                <c:pt idx="352">
                  <c:v>-0.99839500000000003</c:v>
                </c:pt>
                <c:pt idx="353">
                  <c:v>-1.0052000000000001</c:v>
                </c:pt>
                <c:pt idx="354">
                  <c:v>-1.01319</c:v>
                </c:pt>
                <c:pt idx="355">
                  <c:v>-1.02712</c:v>
                </c:pt>
                <c:pt idx="356">
                  <c:v>-1.0235399999999999</c:v>
                </c:pt>
                <c:pt idx="357">
                  <c:v>-1.03325</c:v>
                </c:pt>
                <c:pt idx="358">
                  <c:v>-1.0337000000000001</c:v>
                </c:pt>
                <c:pt idx="359">
                  <c:v>-1.04626</c:v>
                </c:pt>
                <c:pt idx="360">
                  <c:v>-1.0476300000000001</c:v>
                </c:pt>
                <c:pt idx="361">
                  <c:v>-1.0632900000000001</c:v>
                </c:pt>
                <c:pt idx="362">
                  <c:v>-1.05694</c:v>
                </c:pt>
                <c:pt idx="363">
                  <c:v>-1.0707100000000001</c:v>
                </c:pt>
                <c:pt idx="364">
                  <c:v>-1.07148</c:v>
                </c:pt>
                <c:pt idx="365">
                  <c:v>-1.08466</c:v>
                </c:pt>
                <c:pt idx="366">
                  <c:v>-1.08548</c:v>
                </c:pt>
                <c:pt idx="367">
                  <c:v>-1.1003799999999999</c:v>
                </c:pt>
                <c:pt idx="368">
                  <c:v>-1.09819</c:v>
                </c:pt>
                <c:pt idx="369">
                  <c:v>-1.1084099999999999</c:v>
                </c:pt>
                <c:pt idx="370">
                  <c:v>-1.1123099999999999</c:v>
                </c:pt>
                <c:pt idx="371">
                  <c:v>-1.12171</c:v>
                </c:pt>
                <c:pt idx="372">
                  <c:v>-1.12398</c:v>
                </c:pt>
                <c:pt idx="373">
                  <c:v>-1.1347499999999999</c:v>
                </c:pt>
                <c:pt idx="374">
                  <c:v>-1.1381699999999999</c:v>
                </c:pt>
                <c:pt idx="375">
                  <c:v>-1.1459900000000001</c:v>
                </c:pt>
                <c:pt idx="376">
                  <c:v>-1.14513</c:v>
                </c:pt>
                <c:pt idx="377">
                  <c:v>-1.1539299999999999</c:v>
                </c:pt>
                <c:pt idx="378">
                  <c:v>-1.1599200000000001</c:v>
                </c:pt>
                <c:pt idx="379">
                  <c:v>-1.1691</c:v>
                </c:pt>
                <c:pt idx="380">
                  <c:v>-1.1743699999999999</c:v>
                </c:pt>
                <c:pt idx="381">
                  <c:v>-1.1806300000000001</c:v>
                </c:pt>
                <c:pt idx="382">
                  <c:v>-1.18035</c:v>
                </c:pt>
                <c:pt idx="383">
                  <c:v>-1.19354</c:v>
                </c:pt>
                <c:pt idx="384">
                  <c:v>-1.1973</c:v>
                </c:pt>
                <c:pt idx="385">
                  <c:v>-1.2077100000000001</c:v>
                </c:pt>
                <c:pt idx="386">
                  <c:v>-1.20645</c:v>
                </c:pt>
                <c:pt idx="387">
                  <c:v>-1.21845</c:v>
                </c:pt>
                <c:pt idx="388">
                  <c:v>-1.2156100000000001</c:v>
                </c:pt>
                <c:pt idx="389">
                  <c:v>-1.23264</c:v>
                </c:pt>
                <c:pt idx="390">
                  <c:v>-1.2309699999999999</c:v>
                </c:pt>
                <c:pt idx="391">
                  <c:v>-1.2399500000000001</c:v>
                </c:pt>
                <c:pt idx="392">
                  <c:v>-1.24315</c:v>
                </c:pt>
                <c:pt idx="393">
                  <c:v>-1.2567900000000001</c:v>
                </c:pt>
                <c:pt idx="394">
                  <c:v>-1.2568900000000001</c:v>
                </c:pt>
                <c:pt idx="395">
                  <c:v>-1.26572</c:v>
                </c:pt>
                <c:pt idx="396">
                  <c:v>-1.2680800000000001</c:v>
                </c:pt>
                <c:pt idx="397">
                  <c:v>-1.2779700000000001</c:v>
                </c:pt>
                <c:pt idx="398">
                  <c:v>-1.2801199999999999</c:v>
                </c:pt>
                <c:pt idx="399">
                  <c:v>-1.29203</c:v>
                </c:pt>
                <c:pt idx="400">
                  <c:v>-1.2931699999999999</c:v>
                </c:pt>
                <c:pt idx="401">
                  <c:v>-1.30152</c:v>
                </c:pt>
                <c:pt idx="402">
                  <c:v>-1.30427</c:v>
                </c:pt>
                <c:pt idx="403">
                  <c:v>-1.3130299999999999</c:v>
                </c:pt>
                <c:pt idx="404">
                  <c:v>-1.31637</c:v>
                </c:pt>
                <c:pt idx="405">
                  <c:v>-1.32805</c:v>
                </c:pt>
                <c:pt idx="406">
                  <c:v>-1.33124</c:v>
                </c:pt>
                <c:pt idx="407">
                  <c:v>-1.3421799999999999</c:v>
                </c:pt>
                <c:pt idx="408">
                  <c:v>-1.3436900000000001</c:v>
                </c:pt>
                <c:pt idx="409">
                  <c:v>-1.35056</c:v>
                </c:pt>
                <c:pt idx="410">
                  <c:v>-1.3574200000000001</c:v>
                </c:pt>
                <c:pt idx="411">
                  <c:v>-1.3679300000000001</c:v>
                </c:pt>
                <c:pt idx="412">
                  <c:v>-1.3714</c:v>
                </c:pt>
                <c:pt idx="413">
                  <c:v>-1.3843700000000001</c:v>
                </c:pt>
                <c:pt idx="414">
                  <c:v>-1.38348</c:v>
                </c:pt>
                <c:pt idx="415">
                  <c:v>-1.3938600000000001</c:v>
                </c:pt>
                <c:pt idx="416">
                  <c:v>-1.3944799999999999</c:v>
                </c:pt>
                <c:pt idx="417">
                  <c:v>-1.4064399999999999</c:v>
                </c:pt>
                <c:pt idx="418">
                  <c:v>-1.4115599999999999</c:v>
                </c:pt>
                <c:pt idx="419">
                  <c:v>-1.42069</c:v>
                </c:pt>
                <c:pt idx="420">
                  <c:v>-1.42079</c:v>
                </c:pt>
                <c:pt idx="421">
                  <c:v>-1.4361299999999999</c:v>
                </c:pt>
                <c:pt idx="422">
                  <c:v>-1.43601</c:v>
                </c:pt>
                <c:pt idx="423">
                  <c:v>-1.4494800000000001</c:v>
                </c:pt>
                <c:pt idx="424">
                  <c:v>-1.4551799999999999</c:v>
                </c:pt>
                <c:pt idx="425">
                  <c:v>-1.46191</c:v>
                </c:pt>
                <c:pt idx="426">
                  <c:v>-1.4652499999999999</c:v>
                </c:pt>
                <c:pt idx="427">
                  <c:v>-1.47908</c:v>
                </c:pt>
                <c:pt idx="428">
                  <c:v>-1.4774</c:v>
                </c:pt>
                <c:pt idx="429">
                  <c:v>-1.4962</c:v>
                </c:pt>
                <c:pt idx="430">
                  <c:v>-1.4931300000000001</c:v>
                </c:pt>
                <c:pt idx="431">
                  <c:v>-1.5124899999999999</c:v>
                </c:pt>
                <c:pt idx="432">
                  <c:v>-1.5167600000000001</c:v>
                </c:pt>
                <c:pt idx="433">
                  <c:v>-1.52417</c:v>
                </c:pt>
                <c:pt idx="434">
                  <c:v>-1.53159</c:v>
                </c:pt>
                <c:pt idx="435">
                  <c:v>-1.5413699999999999</c:v>
                </c:pt>
                <c:pt idx="436">
                  <c:v>-1.5460400000000001</c:v>
                </c:pt>
                <c:pt idx="437">
                  <c:v>-1.5581499999999999</c:v>
                </c:pt>
                <c:pt idx="438">
                  <c:v>-1.5626500000000001</c:v>
                </c:pt>
                <c:pt idx="439">
                  <c:v>-1.5745499999999999</c:v>
                </c:pt>
                <c:pt idx="440">
                  <c:v>-1.57908</c:v>
                </c:pt>
                <c:pt idx="441">
                  <c:v>-1.5919399999999999</c:v>
                </c:pt>
                <c:pt idx="442">
                  <c:v>-1.5964100000000001</c:v>
                </c:pt>
                <c:pt idx="443">
                  <c:v>-1.6118699999999999</c:v>
                </c:pt>
                <c:pt idx="444">
                  <c:v>-1.6173900000000001</c:v>
                </c:pt>
                <c:pt idx="445">
                  <c:v>-1.6334599999999999</c:v>
                </c:pt>
                <c:pt idx="446">
                  <c:v>-1.62971</c:v>
                </c:pt>
                <c:pt idx="447">
                  <c:v>-1.6450800000000001</c:v>
                </c:pt>
                <c:pt idx="448">
                  <c:v>-1.6571400000000001</c:v>
                </c:pt>
                <c:pt idx="449">
                  <c:v>-1.6680699999999999</c:v>
                </c:pt>
                <c:pt idx="450">
                  <c:v>-1.6773899999999999</c:v>
                </c:pt>
                <c:pt idx="451">
                  <c:v>-1.6906399999999999</c:v>
                </c:pt>
                <c:pt idx="452">
                  <c:v>-1.6951400000000001</c:v>
                </c:pt>
                <c:pt idx="453">
                  <c:v>-1.7127399999999999</c:v>
                </c:pt>
                <c:pt idx="454">
                  <c:v>-1.71349</c:v>
                </c:pt>
                <c:pt idx="455">
                  <c:v>-1.7336499999999999</c:v>
                </c:pt>
                <c:pt idx="456">
                  <c:v>-1.7426699999999999</c:v>
                </c:pt>
                <c:pt idx="457">
                  <c:v>-1.75562</c:v>
                </c:pt>
                <c:pt idx="458">
                  <c:v>-1.7650699999999999</c:v>
                </c:pt>
                <c:pt idx="459">
                  <c:v>-1.77786</c:v>
                </c:pt>
                <c:pt idx="460">
                  <c:v>-1.7861400000000001</c:v>
                </c:pt>
                <c:pt idx="461">
                  <c:v>-1.8053699999999999</c:v>
                </c:pt>
                <c:pt idx="462">
                  <c:v>-1.81263</c:v>
                </c:pt>
                <c:pt idx="463">
                  <c:v>-1.8322099999999999</c:v>
                </c:pt>
                <c:pt idx="464">
                  <c:v>-1.8411</c:v>
                </c:pt>
                <c:pt idx="465">
                  <c:v>-1.8511599999999999</c:v>
                </c:pt>
                <c:pt idx="466">
                  <c:v>-1.8658999999999999</c:v>
                </c:pt>
                <c:pt idx="467">
                  <c:v>-1.8808</c:v>
                </c:pt>
                <c:pt idx="468">
                  <c:v>-1.8935900000000001</c:v>
                </c:pt>
                <c:pt idx="469">
                  <c:v>-1.91204</c:v>
                </c:pt>
                <c:pt idx="470">
                  <c:v>-1.9261900000000001</c:v>
                </c:pt>
                <c:pt idx="471">
                  <c:v>-1.9422299999999999</c:v>
                </c:pt>
                <c:pt idx="472">
                  <c:v>-1.9542200000000001</c:v>
                </c:pt>
                <c:pt idx="473">
                  <c:v>-1.9086399999999999</c:v>
                </c:pt>
                <c:pt idx="474">
                  <c:v>-1.91082</c:v>
                </c:pt>
                <c:pt idx="475">
                  <c:v>-1.9243699999999999</c:v>
                </c:pt>
                <c:pt idx="476">
                  <c:v>-1.94719</c:v>
                </c:pt>
                <c:pt idx="477">
                  <c:v>-1.9568000000000001</c:v>
                </c:pt>
                <c:pt idx="478">
                  <c:v>-1.98065</c:v>
                </c:pt>
                <c:pt idx="479">
                  <c:v>-1.99211</c:v>
                </c:pt>
                <c:pt idx="480">
                  <c:v>-2.0184500000000001</c:v>
                </c:pt>
                <c:pt idx="481">
                  <c:v>-2.0253100000000002</c:v>
                </c:pt>
                <c:pt idx="482">
                  <c:v>-2.0611600000000001</c:v>
                </c:pt>
                <c:pt idx="483">
                  <c:v>-2.0738300000000001</c:v>
                </c:pt>
                <c:pt idx="484">
                  <c:v>-2.0979299999999999</c:v>
                </c:pt>
                <c:pt idx="485">
                  <c:v>-2.1125600000000002</c:v>
                </c:pt>
                <c:pt idx="486">
                  <c:v>-2.1394199999999999</c:v>
                </c:pt>
                <c:pt idx="487">
                  <c:v>-2.1570499999999999</c:v>
                </c:pt>
                <c:pt idx="488">
                  <c:v>-2.18859</c:v>
                </c:pt>
                <c:pt idx="489">
                  <c:v>-2.2012800000000001</c:v>
                </c:pt>
                <c:pt idx="490">
                  <c:v>-2.2328000000000001</c:v>
                </c:pt>
                <c:pt idx="491">
                  <c:v>-2.2535400000000001</c:v>
                </c:pt>
                <c:pt idx="492">
                  <c:v>-2.2823500000000001</c:v>
                </c:pt>
                <c:pt idx="493">
                  <c:v>-2.30646</c:v>
                </c:pt>
                <c:pt idx="494">
                  <c:v>-2.3394400000000002</c:v>
                </c:pt>
                <c:pt idx="495">
                  <c:v>-2.3595299999999999</c:v>
                </c:pt>
                <c:pt idx="496">
                  <c:v>-2.3890699999999998</c:v>
                </c:pt>
                <c:pt idx="497">
                  <c:v>-2.4147699999999999</c:v>
                </c:pt>
                <c:pt idx="498">
                  <c:v>-2.45322</c:v>
                </c:pt>
                <c:pt idx="499">
                  <c:v>-2.4735499999999999</c:v>
                </c:pt>
                <c:pt idx="500">
                  <c:v>-2.5070899999999998</c:v>
                </c:pt>
                <c:pt idx="501">
                  <c:v>-2.5374699999999999</c:v>
                </c:pt>
                <c:pt idx="502">
                  <c:v>-2.58189</c:v>
                </c:pt>
                <c:pt idx="503">
                  <c:v>-2.5952299999999999</c:v>
                </c:pt>
                <c:pt idx="504">
                  <c:v>-2.6462599999999998</c:v>
                </c:pt>
                <c:pt idx="505">
                  <c:v>-2.6758299999999999</c:v>
                </c:pt>
                <c:pt idx="506">
                  <c:v>-2.7145899999999998</c:v>
                </c:pt>
                <c:pt idx="507">
                  <c:v>-2.7423700000000002</c:v>
                </c:pt>
                <c:pt idx="508">
                  <c:v>-2.7896700000000001</c:v>
                </c:pt>
                <c:pt idx="509">
                  <c:v>-2.8187899999999999</c:v>
                </c:pt>
                <c:pt idx="510">
                  <c:v>-2.8781699999999999</c:v>
                </c:pt>
                <c:pt idx="511">
                  <c:v>-2.90334</c:v>
                </c:pt>
                <c:pt idx="512">
                  <c:v>-2.9521600000000001</c:v>
                </c:pt>
                <c:pt idx="513">
                  <c:v>-2.99932</c:v>
                </c:pt>
                <c:pt idx="514">
                  <c:v>-3.04535</c:v>
                </c:pt>
                <c:pt idx="515">
                  <c:v>-3.0846499999999999</c:v>
                </c:pt>
                <c:pt idx="516">
                  <c:v>-3.1364299999999998</c:v>
                </c:pt>
                <c:pt idx="517">
                  <c:v>-3.1794500000000001</c:v>
                </c:pt>
                <c:pt idx="518">
                  <c:v>-3.2432599999999998</c:v>
                </c:pt>
                <c:pt idx="519">
                  <c:v>-3.2809699999999999</c:v>
                </c:pt>
                <c:pt idx="520">
                  <c:v>-3.34714</c:v>
                </c:pt>
                <c:pt idx="521">
                  <c:v>-3.3915899999999999</c:v>
                </c:pt>
                <c:pt idx="522">
                  <c:v>-3.4584600000000001</c:v>
                </c:pt>
                <c:pt idx="523">
                  <c:v>-3.5012099999999999</c:v>
                </c:pt>
                <c:pt idx="524">
                  <c:v>-3.5733799999999998</c:v>
                </c:pt>
                <c:pt idx="525">
                  <c:v>-3.6283799999999999</c:v>
                </c:pt>
                <c:pt idx="526">
                  <c:v>-3.6999399999999998</c:v>
                </c:pt>
                <c:pt idx="527">
                  <c:v>-3.7514799999999999</c:v>
                </c:pt>
                <c:pt idx="528">
                  <c:v>-3.8348800000000001</c:v>
                </c:pt>
                <c:pt idx="529">
                  <c:v>-3.8929200000000002</c:v>
                </c:pt>
                <c:pt idx="530">
                  <c:v>-3.96618</c:v>
                </c:pt>
                <c:pt idx="531">
                  <c:v>-4.0300500000000001</c:v>
                </c:pt>
                <c:pt idx="532">
                  <c:v>-4.1134599999999999</c:v>
                </c:pt>
                <c:pt idx="533">
                  <c:v>-4.1878599999999997</c:v>
                </c:pt>
                <c:pt idx="534">
                  <c:v>-4.2652299999999999</c:v>
                </c:pt>
                <c:pt idx="535">
                  <c:v>-4.3442299999999996</c:v>
                </c:pt>
                <c:pt idx="536">
                  <c:v>-4.4390200000000002</c:v>
                </c:pt>
                <c:pt idx="537">
                  <c:v>-4.5104100000000003</c:v>
                </c:pt>
                <c:pt idx="538">
                  <c:v>-4.5978399999999997</c:v>
                </c:pt>
                <c:pt idx="539">
                  <c:v>-4.6901400000000004</c:v>
                </c:pt>
                <c:pt idx="540">
                  <c:v>-4.7902100000000001</c:v>
                </c:pt>
                <c:pt idx="541">
                  <c:v>-4.8704099999999997</c:v>
                </c:pt>
                <c:pt idx="542">
                  <c:v>-4.9771299999999998</c:v>
                </c:pt>
                <c:pt idx="543">
                  <c:v>-5.0744400000000001</c:v>
                </c:pt>
                <c:pt idx="544">
                  <c:v>-5.1810600000000004</c:v>
                </c:pt>
                <c:pt idx="545">
                  <c:v>-5.2744099999999996</c:v>
                </c:pt>
                <c:pt idx="546">
                  <c:v>-5.4009799999999997</c:v>
                </c:pt>
                <c:pt idx="547">
                  <c:v>-5.5089600000000001</c:v>
                </c:pt>
                <c:pt idx="548">
                  <c:v>-5.6255199999999999</c:v>
                </c:pt>
                <c:pt idx="549">
                  <c:v>-5.7318100000000003</c:v>
                </c:pt>
                <c:pt idx="550">
                  <c:v>-5.8631200000000003</c:v>
                </c:pt>
                <c:pt idx="551">
                  <c:v>-5.9796500000000004</c:v>
                </c:pt>
                <c:pt idx="552">
                  <c:v>-6.1183100000000001</c:v>
                </c:pt>
                <c:pt idx="553">
                  <c:v>-6.2381599999999997</c:v>
                </c:pt>
                <c:pt idx="554">
                  <c:v>-6.3803999999999998</c:v>
                </c:pt>
                <c:pt idx="555">
                  <c:v>-6.5129900000000003</c:v>
                </c:pt>
                <c:pt idx="556">
                  <c:v>-6.6548499999999997</c:v>
                </c:pt>
                <c:pt idx="557">
                  <c:v>-6.7910599999999999</c:v>
                </c:pt>
                <c:pt idx="558">
                  <c:v>-6.9535400000000003</c:v>
                </c:pt>
                <c:pt idx="559">
                  <c:v>-7.0937999999999999</c:v>
                </c:pt>
                <c:pt idx="560">
                  <c:v>-7.2557499999999999</c:v>
                </c:pt>
                <c:pt idx="561">
                  <c:v>-7.4063100000000004</c:v>
                </c:pt>
                <c:pt idx="562">
                  <c:v>-7.5854799999999996</c:v>
                </c:pt>
                <c:pt idx="563">
                  <c:v>-7.7431200000000002</c:v>
                </c:pt>
                <c:pt idx="564">
                  <c:v>-7.9242999999999997</c:v>
                </c:pt>
                <c:pt idx="565">
                  <c:v>-8.0920199999999998</c:v>
                </c:pt>
                <c:pt idx="566">
                  <c:v>-8.2866099999999996</c:v>
                </c:pt>
                <c:pt idx="567">
                  <c:v>-8.4525400000000008</c:v>
                </c:pt>
                <c:pt idx="568">
                  <c:v>-8.6522100000000002</c:v>
                </c:pt>
                <c:pt idx="569">
                  <c:v>-8.8359199999999998</c:v>
                </c:pt>
                <c:pt idx="570">
                  <c:v>-9.0448799999999991</c:v>
                </c:pt>
                <c:pt idx="571">
                  <c:v>-9.2375799999999995</c:v>
                </c:pt>
                <c:pt idx="572">
                  <c:v>-9.4487000000000005</c:v>
                </c:pt>
                <c:pt idx="573">
                  <c:v>-9.6557499999999994</c:v>
                </c:pt>
                <c:pt idx="574">
                  <c:v>-9.8828800000000001</c:v>
                </c:pt>
                <c:pt idx="575">
                  <c:v>-10.0953</c:v>
                </c:pt>
                <c:pt idx="576">
                  <c:v>-10.325900000000001</c:v>
                </c:pt>
                <c:pt idx="577">
                  <c:v>-10.5466</c:v>
                </c:pt>
                <c:pt idx="578">
                  <c:v>-10.792400000000001</c:v>
                </c:pt>
                <c:pt idx="579">
                  <c:v>-11.018599999999999</c:v>
                </c:pt>
                <c:pt idx="580">
                  <c:v>-11.2691</c:v>
                </c:pt>
                <c:pt idx="581">
                  <c:v>-11.5168</c:v>
                </c:pt>
                <c:pt idx="582">
                  <c:v>-11.781000000000001</c:v>
                </c:pt>
                <c:pt idx="583">
                  <c:v>-12.0237</c:v>
                </c:pt>
                <c:pt idx="584">
                  <c:v>-12.303900000000001</c:v>
                </c:pt>
                <c:pt idx="585">
                  <c:v>-12.5665</c:v>
                </c:pt>
                <c:pt idx="586">
                  <c:v>-12.8468</c:v>
                </c:pt>
                <c:pt idx="587">
                  <c:v>-13.126200000000001</c:v>
                </c:pt>
                <c:pt idx="588">
                  <c:v>-13.4122</c:v>
                </c:pt>
                <c:pt idx="589">
                  <c:v>-13.698</c:v>
                </c:pt>
                <c:pt idx="590">
                  <c:v>-14</c:v>
                </c:pt>
                <c:pt idx="591">
                  <c:v>-14.293900000000001</c:v>
                </c:pt>
                <c:pt idx="592">
                  <c:v>-14.6069</c:v>
                </c:pt>
                <c:pt idx="593">
                  <c:v>-14.913600000000001</c:v>
                </c:pt>
                <c:pt idx="594">
                  <c:v>-15.230399999999999</c:v>
                </c:pt>
                <c:pt idx="595">
                  <c:v>-15.551600000000001</c:v>
                </c:pt>
                <c:pt idx="596">
                  <c:v>-15.8833</c:v>
                </c:pt>
                <c:pt idx="597">
                  <c:v>-16.2102</c:v>
                </c:pt>
                <c:pt idx="598">
                  <c:v>-16.553699999999999</c:v>
                </c:pt>
                <c:pt idx="599">
                  <c:v>-16.887499999999999</c:v>
                </c:pt>
                <c:pt idx="600">
                  <c:v>-17.246300000000002</c:v>
                </c:pt>
                <c:pt idx="601">
                  <c:v>-17.587900000000001</c:v>
                </c:pt>
                <c:pt idx="602">
                  <c:v>-17.949100000000001</c:v>
                </c:pt>
                <c:pt idx="603">
                  <c:v>-18.305</c:v>
                </c:pt>
                <c:pt idx="604">
                  <c:v>-18.681100000000001</c:v>
                </c:pt>
                <c:pt idx="605">
                  <c:v>-19.043700000000001</c:v>
                </c:pt>
                <c:pt idx="606">
                  <c:v>-19.437200000000001</c:v>
                </c:pt>
                <c:pt idx="607">
                  <c:v>-19.811599999999999</c:v>
                </c:pt>
                <c:pt idx="608">
                  <c:v>-20.3673</c:v>
                </c:pt>
                <c:pt idx="609">
                  <c:v>-20.874199999999998</c:v>
                </c:pt>
                <c:pt idx="610">
                  <c:v>-21.270499999999998</c:v>
                </c:pt>
                <c:pt idx="611">
                  <c:v>-21.672799999999999</c:v>
                </c:pt>
                <c:pt idx="612">
                  <c:v>-22.082899999999999</c:v>
                </c:pt>
                <c:pt idx="613">
                  <c:v>-22.496700000000001</c:v>
                </c:pt>
                <c:pt idx="614">
                  <c:v>-22.913499999999999</c:v>
                </c:pt>
                <c:pt idx="615">
                  <c:v>-23.341699999999999</c:v>
                </c:pt>
                <c:pt idx="616">
                  <c:v>-23.758800000000001</c:v>
                </c:pt>
                <c:pt idx="617">
                  <c:v>-24.190100000000001</c:v>
                </c:pt>
                <c:pt idx="618">
                  <c:v>-24.621400000000001</c:v>
                </c:pt>
                <c:pt idx="619">
                  <c:v>-25.060300000000002</c:v>
                </c:pt>
                <c:pt idx="620">
                  <c:v>-25.493600000000001</c:v>
                </c:pt>
                <c:pt idx="621">
                  <c:v>-25.939299999999999</c:v>
                </c:pt>
                <c:pt idx="622">
                  <c:v>-26.404800000000002</c:v>
                </c:pt>
                <c:pt idx="623">
                  <c:v>-26.8474</c:v>
                </c:pt>
                <c:pt idx="624">
                  <c:v>-27.298300000000001</c:v>
                </c:pt>
                <c:pt idx="625">
                  <c:v>-27.767199999999999</c:v>
                </c:pt>
                <c:pt idx="626">
                  <c:v>-28.2319</c:v>
                </c:pt>
                <c:pt idx="627">
                  <c:v>-28.688700000000001</c:v>
                </c:pt>
                <c:pt idx="628">
                  <c:v>-29.151299999999999</c:v>
                </c:pt>
                <c:pt idx="629">
                  <c:v>-29.6326</c:v>
                </c:pt>
                <c:pt idx="630">
                  <c:v>-30.102399999999999</c:v>
                </c:pt>
                <c:pt idx="631">
                  <c:v>-30.580400000000001</c:v>
                </c:pt>
                <c:pt idx="632">
                  <c:v>-31.055299999999999</c:v>
                </c:pt>
                <c:pt idx="633">
                  <c:v>-31.538599999999999</c:v>
                </c:pt>
                <c:pt idx="634">
                  <c:v>-32.024999999999999</c:v>
                </c:pt>
                <c:pt idx="635">
                  <c:v>-32.514899999999997</c:v>
                </c:pt>
                <c:pt idx="636">
                  <c:v>-32.999200000000002</c:v>
                </c:pt>
                <c:pt idx="637">
                  <c:v>-33.479700000000001</c:v>
                </c:pt>
                <c:pt idx="638">
                  <c:v>-33.982399999999998</c:v>
                </c:pt>
                <c:pt idx="639">
                  <c:v>-34.461500000000001</c:v>
                </c:pt>
                <c:pt idx="640">
                  <c:v>-34.947299999999998</c:v>
                </c:pt>
                <c:pt idx="641">
                  <c:v>-35.458500000000001</c:v>
                </c:pt>
                <c:pt idx="642">
                  <c:v>-35.9572</c:v>
                </c:pt>
                <c:pt idx="643">
                  <c:v>-36.445599999999999</c:v>
                </c:pt>
                <c:pt idx="644">
                  <c:v>-36.944600000000001</c:v>
                </c:pt>
                <c:pt idx="645">
                  <c:v>-37.443100000000001</c:v>
                </c:pt>
                <c:pt idx="646">
                  <c:v>-37.9407</c:v>
                </c:pt>
                <c:pt idx="647">
                  <c:v>-38.431800000000003</c:v>
                </c:pt>
                <c:pt idx="648">
                  <c:v>-38.933100000000003</c:v>
                </c:pt>
                <c:pt idx="649">
                  <c:v>-39.4328</c:v>
                </c:pt>
                <c:pt idx="650">
                  <c:v>-39.929299999999998</c:v>
                </c:pt>
                <c:pt idx="651">
                  <c:v>-40.424199999999999</c:v>
                </c:pt>
                <c:pt idx="652">
                  <c:v>-40.927100000000003</c:v>
                </c:pt>
                <c:pt idx="653">
                  <c:v>-41.414999999999999</c:v>
                </c:pt>
                <c:pt idx="654">
                  <c:v>-41.9099</c:v>
                </c:pt>
                <c:pt idx="655">
                  <c:v>-42.398600000000002</c:v>
                </c:pt>
                <c:pt idx="656">
                  <c:v>-42.890999999999998</c:v>
                </c:pt>
                <c:pt idx="657">
                  <c:v>-43.379100000000001</c:v>
                </c:pt>
                <c:pt idx="658">
                  <c:v>-43.862299999999998</c:v>
                </c:pt>
                <c:pt idx="659">
                  <c:v>-44.345799999999997</c:v>
                </c:pt>
                <c:pt idx="660">
                  <c:v>-44.833399999999997</c:v>
                </c:pt>
                <c:pt idx="661">
                  <c:v>-45.3157</c:v>
                </c:pt>
                <c:pt idx="662">
                  <c:v>-45.786299999999997</c:v>
                </c:pt>
                <c:pt idx="663">
                  <c:v>-46.268300000000004</c:v>
                </c:pt>
                <c:pt idx="664">
                  <c:v>-46.732900000000001</c:v>
                </c:pt>
                <c:pt idx="665">
                  <c:v>-47.203099999999999</c:v>
                </c:pt>
                <c:pt idx="666">
                  <c:v>-47.658099999999997</c:v>
                </c:pt>
                <c:pt idx="667">
                  <c:v>-48.119300000000003</c:v>
                </c:pt>
                <c:pt idx="668">
                  <c:v>-48.570700000000002</c:v>
                </c:pt>
                <c:pt idx="669">
                  <c:v>-49.021000000000001</c:v>
                </c:pt>
                <c:pt idx="670">
                  <c:v>-49.459099999999999</c:v>
                </c:pt>
                <c:pt idx="671">
                  <c:v>-49.904299999999999</c:v>
                </c:pt>
                <c:pt idx="672">
                  <c:v>-50.327800000000003</c:v>
                </c:pt>
                <c:pt idx="673">
                  <c:v>-50.766100000000002</c:v>
                </c:pt>
                <c:pt idx="674">
                  <c:v>-51.189</c:v>
                </c:pt>
                <c:pt idx="675">
                  <c:v>-51.6066</c:v>
                </c:pt>
                <c:pt idx="676">
                  <c:v>-52.0107</c:v>
                </c:pt>
                <c:pt idx="677">
                  <c:v>-52.422600000000003</c:v>
                </c:pt>
                <c:pt idx="678">
                  <c:v>-52.811900000000001</c:v>
                </c:pt>
                <c:pt idx="679">
                  <c:v>-53.207299999999996</c:v>
                </c:pt>
                <c:pt idx="680">
                  <c:v>-53.594299999999997</c:v>
                </c:pt>
                <c:pt idx="681">
                  <c:v>-53.9679</c:v>
                </c:pt>
                <c:pt idx="682">
                  <c:v>-54.336599999999997</c:v>
                </c:pt>
                <c:pt idx="683">
                  <c:v>-54.7057</c:v>
                </c:pt>
                <c:pt idx="684">
                  <c:v>-55.059800000000003</c:v>
                </c:pt>
                <c:pt idx="685">
                  <c:v>-55.396299999999997</c:v>
                </c:pt>
                <c:pt idx="686">
                  <c:v>-55.739899999999999</c:v>
                </c:pt>
                <c:pt idx="687">
                  <c:v>-56.068899999999999</c:v>
                </c:pt>
                <c:pt idx="688">
                  <c:v>-56.385100000000001</c:v>
                </c:pt>
                <c:pt idx="689">
                  <c:v>-56.695099999999996</c:v>
                </c:pt>
                <c:pt idx="690">
                  <c:v>-56.992400000000004</c:v>
                </c:pt>
                <c:pt idx="691">
                  <c:v>-57.295699999999997</c:v>
                </c:pt>
                <c:pt idx="692">
                  <c:v>-57.575600000000001</c:v>
                </c:pt>
                <c:pt idx="693">
                  <c:v>-57.846499999999999</c:v>
                </c:pt>
                <c:pt idx="694">
                  <c:v>-58.110300000000002</c:v>
                </c:pt>
                <c:pt idx="695">
                  <c:v>-58.366</c:v>
                </c:pt>
                <c:pt idx="696">
                  <c:v>-58.608400000000003</c:v>
                </c:pt>
                <c:pt idx="697">
                  <c:v>-58.843299999999999</c:v>
                </c:pt>
                <c:pt idx="698">
                  <c:v>-59.066400000000002</c:v>
                </c:pt>
                <c:pt idx="699">
                  <c:v>-59.292099999999998</c:v>
                </c:pt>
                <c:pt idx="700">
                  <c:v>-59.482300000000002</c:v>
                </c:pt>
                <c:pt idx="701">
                  <c:v>-59.681800000000003</c:v>
                </c:pt>
                <c:pt idx="702">
                  <c:v>-59.871899999999997</c:v>
                </c:pt>
                <c:pt idx="703">
                  <c:v>-60.0471</c:v>
                </c:pt>
                <c:pt idx="704">
                  <c:v>-60.204999999999998</c:v>
                </c:pt>
                <c:pt idx="705">
                  <c:v>-60.365200000000002</c:v>
                </c:pt>
                <c:pt idx="706">
                  <c:v>-60.5077</c:v>
                </c:pt>
                <c:pt idx="707">
                  <c:v>-60.6342</c:v>
                </c:pt>
                <c:pt idx="708">
                  <c:v>-60.759300000000003</c:v>
                </c:pt>
                <c:pt idx="709">
                  <c:v>-60.874600000000001</c:v>
                </c:pt>
                <c:pt idx="710">
                  <c:v>-60.970100000000002</c:v>
                </c:pt>
                <c:pt idx="711">
                  <c:v>-61.071100000000001</c:v>
                </c:pt>
                <c:pt idx="712">
                  <c:v>-61.154400000000003</c:v>
                </c:pt>
                <c:pt idx="713">
                  <c:v>-61.234299999999998</c:v>
                </c:pt>
                <c:pt idx="714">
                  <c:v>-61.299399999999999</c:v>
                </c:pt>
                <c:pt idx="715">
                  <c:v>-61.3431</c:v>
                </c:pt>
                <c:pt idx="716">
                  <c:v>-61.392499999999998</c:v>
                </c:pt>
                <c:pt idx="717">
                  <c:v>-61.422199999999997</c:v>
                </c:pt>
                <c:pt idx="718">
                  <c:v>-61.45</c:v>
                </c:pt>
                <c:pt idx="719">
                  <c:v>-61.476399999999998</c:v>
                </c:pt>
                <c:pt idx="720">
                  <c:v>-61.481999999999999</c:v>
                </c:pt>
                <c:pt idx="721">
                  <c:v>-61.486199999999997</c:v>
                </c:pt>
                <c:pt idx="722">
                  <c:v>-61.468000000000004</c:v>
                </c:pt>
                <c:pt idx="723">
                  <c:v>-61.4572</c:v>
                </c:pt>
                <c:pt idx="724">
                  <c:v>-61.435400000000001</c:v>
                </c:pt>
                <c:pt idx="725">
                  <c:v>-61.404000000000003</c:v>
                </c:pt>
                <c:pt idx="726">
                  <c:v>-61.361400000000003</c:v>
                </c:pt>
                <c:pt idx="727">
                  <c:v>-61.319200000000002</c:v>
                </c:pt>
                <c:pt idx="728">
                  <c:v>-61.263599999999997</c:v>
                </c:pt>
                <c:pt idx="729">
                  <c:v>-61.194499999999998</c:v>
                </c:pt>
                <c:pt idx="730">
                  <c:v>-61.130899999999997</c:v>
                </c:pt>
                <c:pt idx="731">
                  <c:v>-61.055799999999998</c:v>
                </c:pt>
                <c:pt idx="732">
                  <c:v>-60.970599999999997</c:v>
                </c:pt>
                <c:pt idx="733">
                  <c:v>-60.884799999999998</c:v>
                </c:pt>
                <c:pt idx="734">
                  <c:v>-60.794499999999999</c:v>
                </c:pt>
                <c:pt idx="735">
                  <c:v>-60.694099999999999</c:v>
                </c:pt>
                <c:pt idx="736">
                  <c:v>-60.582299999999996</c:v>
                </c:pt>
                <c:pt idx="737">
                  <c:v>-60.4801</c:v>
                </c:pt>
                <c:pt idx="738">
                  <c:v>-60.362499999999997</c:v>
                </c:pt>
                <c:pt idx="739">
                  <c:v>-60.240099999999998</c:v>
                </c:pt>
                <c:pt idx="740">
                  <c:v>-60.115699999999997</c:v>
                </c:pt>
                <c:pt idx="741">
                  <c:v>-59.988100000000003</c:v>
                </c:pt>
                <c:pt idx="742">
                  <c:v>-59.842799999999997</c:v>
                </c:pt>
                <c:pt idx="743">
                  <c:v>-59.7117</c:v>
                </c:pt>
                <c:pt idx="744">
                  <c:v>-59.570999999999998</c:v>
                </c:pt>
                <c:pt idx="745">
                  <c:v>-59.429099999999998</c:v>
                </c:pt>
                <c:pt idx="746">
                  <c:v>-59.263599999999997</c:v>
                </c:pt>
                <c:pt idx="747">
                  <c:v>-59.114600000000003</c:v>
                </c:pt>
                <c:pt idx="748">
                  <c:v>-58.956600000000002</c:v>
                </c:pt>
                <c:pt idx="749">
                  <c:v>-58.798400000000001</c:v>
                </c:pt>
                <c:pt idx="750">
                  <c:v>-58.642600000000002</c:v>
                </c:pt>
                <c:pt idx="751">
                  <c:v>-58.4756</c:v>
                </c:pt>
                <c:pt idx="752">
                  <c:v>-58.308500000000002</c:v>
                </c:pt>
                <c:pt idx="753">
                  <c:v>-58.133800000000001</c:v>
                </c:pt>
                <c:pt idx="754">
                  <c:v>-57.955199999999998</c:v>
                </c:pt>
                <c:pt idx="755">
                  <c:v>-57.790799999999997</c:v>
                </c:pt>
                <c:pt idx="756">
                  <c:v>-57.615499999999997</c:v>
                </c:pt>
                <c:pt idx="757">
                  <c:v>-57.435400000000001</c:v>
                </c:pt>
                <c:pt idx="758">
                  <c:v>-57.2515</c:v>
                </c:pt>
                <c:pt idx="759">
                  <c:v>-57.0745</c:v>
                </c:pt>
                <c:pt idx="760">
                  <c:v>-56.892400000000002</c:v>
                </c:pt>
                <c:pt idx="761">
                  <c:v>-56.703200000000002</c:v>
                </c:pt>
                <c:pt idx="762">
                  <c:v>-56.521500000000003</c:v>
                </c:pt>
                <c:pt idx="763">
                  <c:v>-56.343800000000002</c:v>
                </c:pt>
                <c:pt idx="764">
                  <c:v>-56.156500000000001</c:v>
                </c:pt>
                <c:pt idx="765">
                  <c:v>-55.960500000000003</c:v>
                </c:pt>
                <c:pt idx="766">
                  <c:v>-55.777500000000003</c:v>
                </c:pt>
                <c:pt idx="767">
                  <c:v>-55.5976</c:v>
                </c:pt>
                <c:pt idx="768">
                  <c:v>-55.404200000000003</c:v>
                </c:pt>
                <c:pt idx="769">
                  <c:v>-55.2164</c:v>
                </c:pt>
                <c:pt idx="770">
                  <c:v>-55.024700000000003</c:v>
                </c:pt>
                <c:pt idx="771">
                  <c:v>-54.834800000000001</c:v>
                </c:pt>
                <c:pt idx="772">
                  <c:v>-54.642299999999999</c:v>
                </c:pt>
                <c:pt idx="773">
                  <c:v>-54.450800000000001</c:v>
                </c:pt>
                <c:pt idx="774">
                  <c:v>-54.261699999999998</c:v>
                </c:pt>
                <c:pt idx="775">
                  <c:v>-54.069099999999999</c:v>
                </c:pt>
                <c:pt idx="776">
                  <c:v>-53.886400000000002</c:v>
                </c:pt>
                <c:pt idx="777">
                  <c:v>-53.692399999999999</c:v>
                </c:pt>
                <c:pt idx="778">
                  <c:v>-53.505400000000002</c:v>
                </c:pt>
                <c:pt idx="779">
                  <c:v>-53.318600000000004</c:v>
                </c:pt>
                <c:pt idx="780">
                  <c:v>-53.131999999999998</c:v>
                </c:pt>
                <c:pt idx="781">
                  <c:v>-52.943899999999999</c:v>
                </c:pt>
                <c:pt idx="782">
                  <c:v>-52.7515</c:v>
                </c:pt>
                <c:pt idx="783">
                  <c:v>-52.564500000000002</c:v>
                </c:pt>
                <c:pt idx="784">
                  <c:v>-52.373199999999997</c:v>
                </c:pt>
                <c:pt idx="785">
                  <c:v>-52.185000000000002</c:v>
                </c:pt>
                <c:pt idx="786">
                  <c:v>-51.997399999999999</c:v>
                </c:pt>
                <c:pt idx="787">
                  <c:v>-51.820399999999999</c:v>
                </c:pt>
                <c:pt idx="788">
                  <c:v>-51.640500000000003</c:v>
                </c:pt>
                <c:pt idx="789">
                  <c:v>-51.452800000000003</c:v>
                </c:pt>
                <c:pt idx="790">
                  <c:v>-51.262500000000003</c:v>
                </c:pt>
                <c:pt idx="791">
                  <c:v>-51.089500000000001</c:v>
                </c:pt>
                <c:pt idx="792">
                  <c:v>-50.904699999999998</c:v>
                </c:pt>
                <c:pt idx="793">
                  <c:v>-50.714399999999998</c:v>
                </c:pt>
                <c:pt idx="794">
                  <c:v>-50.533799999999999</c:v>
                </c:pt>
                <c:pt idx="795">
                  <c:v>-50.364100000000001</c:v>
                </c:pt>
                <c:pt idx="796">
                  <c:v>-50.176200000000001</c:v>
                </c:pt>
                <c:pt idx="797">
                  <c:v>-49.999499999999998</c:v>
                </c:pt>
                <c:pt idx="798">
                  <c:v>-49.823999999999998</c:v>
                </c:pt>
                <c:pt idx="799">
                  <c:v>-49.652900000000002</c:v>
                </c:pt>
                <c:pt idx="800">
                  <c:v>-49.464599999999997</c:v>
                </c:pt>
                <c:pt idx="801">
                  <c:v>-49.293900000000001</c:v>
                </c:pt>
                <c:pt idx="802">
                  <c:v>-49.125100000000003</c:v>
                </c:pt>
                <c:pt idx="803">
                  <c:v>-48.9512</c:v>
                </c:pt>
                <c:pt idx="804">
                  <c:v>-48.780700000000003</c:v>
                </c:pt>
                <c:pt idx="805">
                  <c:v>-48.609499999999997</c:v>
                </c:pt>
                <c:pt idx="806">
                  <c:v>-48.438000000000002</c:v>
                </c:pt>
                <c:pt idx="807">
                  <c:v>-48.261800000000001</c:v>
                </c:pt>
                <c:pt idx="808">
                  <c:v>-48.096400000000003</c:v>
                </c:pt>
                <c:pt idx="809">
                  <c:v>-47.929000000000002</c:v>
                </c:pt>
                <c:pt idx="810">
                  <c:v>-47.761800000000001</c:v>
                </c:pt>
                <c:pt idx="811">
                  <c:v>-47.592399999999998</c:v>
                </c:pt>
                <c:pt idx="812">
                  <c:v>-47.427500000000002</c:v>
                </c:pt>
                <c:pt idx="813">
                  <c:v>-47.271099999999997</c:v>
                </c:pt>
                <c:pt idx="814">
                  <c:v>-47.1066</c:v>
                </c:pt>
                <c:pt idx="815">
                  <c:v>-46.941499999999998</c:v>
                </c:pt>
                <c:pt idx="816">
                  <c:v>-46.781999999999996</c:v>
                </c:pt>
                <c:pt idx="817">
                  <c:v>-46.623600000000003</c:v>
                </c:pt>
                <c:pt idx="818">
                  <c:v>-46.460999999999999</c:v>
                </c:pt>
                <c:pt idx="819">
                  <c:v>-46.315100000000001</c:v>
                </c:pt>
                <c:pt idx="820">
                  <c:v>-46.1496</c:v>
                </c:pt>
                <c:pt idx="821">
                  <c:v>-45.9895</c:v>
                </c:pt>
                <c:pt idx="822">
                  <c:v>-45.835500000000003</c:v>
                </c:pt>
                <c:pt idx="823">
                  <c:v>-45.681800000000003</c:v>
                </c:pt>
                <c:pt idx="824">
                  <c:v>-45.5289</c:v>
                </c:pt>
                <c:pt idx="825">
                  <c:v>-45.377299999999998</c:v>
                </c:pt>
                <c:pt idx="826">
                  <c:v>-45.218499999999999</c:v>
                </c:pt>
                <c:pt idx="827">
                  <c:v>-45.081499999999998</c:v>
                </c:pt>
                <c:pt idx="828">
                  <c:v>-44.929499999999997</c:v>
                </c:pt>
                <c:pt idx="829">
                  <c:v>-44.775100000000002</c:v>
                </c:pt>
                <c:pt idx="830">
                  <c:v>-44.628399999999999</c:v>
                </c:pt>
                <c:pt idx="831">
                  <c:v>-44.478900000000003</c:v>
                </c:pt>
                <c:pt idx="832">
                  <c:v>-44.333199999999998</c:v>
                </c:pt>
                <c:pt idx="833">
                  <c:v>-44.188400000000001</c:v>
                </c:pt>
                <c:pt idx="834">
                  <c:v>-44.051299999999998</c:v>
                </c:pt>
                <c:pt idx="835">
                  <c:v>-43.911200000000001</c:v>
                </c:pt>
                <c:pt idx="836">
                  <c:v>-43.762799999999999</c:v>
                </c:pt>
                <c:pt idx="837">
                  <c:v>-43.6282</c:v>
                </c:pt>
                <c:pt idx="838">
                  <c:v>-43.488300000000002</c:v>
                </c:pt>
                <c:pt idx="839">
                  <c:v>-43.351300000000002</c:v>
                </c:pt>
                <c:pt idx="840">
                  <c:v>-43.203299999999999</c:v>
                </c:pt>
                <c:pt idx="841">
                  <c:v>-43.074199999999998</c:v>
                </c:pt>
                <c:pt idx="842">
                  <c:v>-42.937100000000001</c:v>
                </c:pt>
                <c:pt idx="843">
                  <c:v>-42.801299999999998</c:v>
                </c:pt>
                <c:pt idx="844">
                  <c:v>-42.664299999999997</c:v>
                </c:pt>
                <c:pt idx="845">
                  <c:v>-42.536499999999997</c:v>
                </c:pt>
                <c:pt idx="846">
                  <c:v>-42.401299999999999</c:v>
                </c:pt>
                <c:pt idx="847">
                  <c:v>-42.271900000000002</c:v>
                </c:pt>
                <c:pt idx="848">
                  <c:v>-42.139000000000003</c:v>
                </c:pt>
                <c:pt idx="849">
                  <c:v>-42.0167</c:v>
                </c:pt>
                <c:pt idx="850">
                  <c:v>-41.886499999999998</c:v>
                </c:pt>
                <c:pt idx="851">
                  <c:v>-41.753300000000003</c:v>
                </c:pt>
                <c:pt idx="852">
                  <c:v>-41.627800000000001</c:v>
                </c:pt>
                <c:pt idx="853">
                  <c:v>-41.505200000000002</c:v>
                </c:pt>
                <c:pt idx="854">
                  <c:v>-41.3748</c:v>
                </c:pt>
                <c:pt idx="855">
                  <c:v>-41.258400000000002</c:v>
                </c:pt>
                <c:pt idx="856">
                  <c:v>-41.136299999999999</c:v>
                </c:pt>
                <c:pt idx="857">
                  <c:v>-41.012599999999999</c:v>
                </c:pt>
                <c:pt idx="858">
                  <c:v>-40.883499999999998</c:v>
                </c:pt>
                <c:pt idx="859">
                  <c:v>-40.772199999999998</c:v>
                </c:pt>
                <c:pt idx="860">
                  <c:v>-40.6554</c:v>
                </c:pt>
                <c:pt idx="861">
                  <c:v>-40.534300000000002</c:v>
                </c:pt>
                <c:pt idx="862">
                  <c:v>-40.405299999999997</c:v>
                </c:pt>
                <c:pt idx="863">
                  <c:v>-40.294400000000003</c:v>
                </c:pt>
                <c:pt idx="864">
                  <c:v>-40.179099999999998</c:v>
                </c:pt>
                <c:pt idx="865">
                  <c:v>-40.067900000000002</c:v>
                </c:pt>
                <c:pt idx="866">
                  <c:v>-39.951300000000003</c:v>
                </c:pt>
                <c:pt idx="867">
                  <c:v>-39.834800000000001</c:v>
                </c:pt>
                <c:pt idx="868">
                  <c:v>-39.721699999999998</c:v>
                </c:pt>
                <c:pt idx="869">
                  <c:v>-39.612099999999998</c:v>
                </c:pt>
                <c:pt idx="870">
                  <c:v>-39.4895</c:v>
                </c:pt>
                <c:pt idx="871">
                  <c:v>-39.395000000000003</c:v>
                </c:pt>
                <c:pt idx="872">
                  <c:v>-39.277900000000002</c:v>
                </c:pt>
                <c:pt idx="873">
                  <c:v>-39.164700000000003</c:v>
                </c:pt>
                <c:pt idx="874">
                  <c:v>-39.055700000000002</c:v>
                </c:pt>
                <c:pt idx="875">
                  <c:v>-38.955199999999998</c:v>
                </c:pt>
                <c:pt idx="876">
                  <c:v>-38.840299999999999</c:v>
                </c:pt>
                <c:pt idx="877">
                  <c:v>-38.736899999999999</c:v>
                </c:pt>
                <c:pt idx="878">
                  <c:v>-38.622500000000002</c:v>
                </c:pt>
                <c:pt idx="879">
                  <c:v>-38.5336</c:v>
                </c:pt>
                <c:pt idx="880">
                  <c:v>-38.420200000000001</c:v>
                </c:pt>
                <c:pt idx="881">
                  <c:v>-38.318899999999999</c:v>
                </c:pt>
                <c:pt idx="882">
                  <c:v>-38.223199999999999</c:v>
                </c:pt>
                <c:pt idx="883">
                  <c:v>-38.127000000000002</c:v>
                </c:pt>
                <c:pt idx="884">
                  <c:v>-38.014000000000003</c:v>
                </c:pt>
                <c:pt idx="885">
                  <c:v>-37.918399999999998</c:v>
                </c:pt>
                <c:pt idx="886">
                  <c:v>-37.814900000000002</c:v>
                </c:pt>
                <c:pt idx="887">
                  <c:v>-37.721800000000002</c:v>
                </c:pt>
                <c:pt idx="888">
                  <c:v>-37.612000000000002</c:v>
                </c:pt>
                <c:pt idx="889">
                  <c:v>-37.526600000000002</c:v>
                </c:pt>
                <c:pt idx="890">
                  <c:v>-37.4238</c:v>
                </c:pt>
                <c:pt idx="891">
                  <c:v>-37.332999999999998</c:v>
                </c:pt>
                <c:pt idx="892">
                  <c:v>-37.231099999999998</c:v>
                </c:pt>
                <c:pt idx="893">
                  <c:v>-37.145800000000001</c:v>
                </c:pt>
                <c:pt idx="894">
                  <c:v>-37.054600000000001</c:v>
                </c:pt>
                <c:pt idx="895">
                  <c:v>-36.963200000000001</c:v>
                </c:pt>
                <c:pt idx="896">
                  <c:v>-36.855899999999998</c:v>
                </c:pt>
                <c:pt idx="897">
                  <c:v>-36.776699999999998</c:v>
                </c:pt>
                <c:pt idx="898">
                  <c:v>-36.680500000000002</c:v>
                </c:pt>
                <c:pt idx="899">
                  <c:v>-36.591000000000001</c:v>
                </c:pt>
                <c:pt idx="900">
                  <c:v>-36.488399999999999</c:v>
                </c:pt>
                <c:pt idx="901">
                  <c:v>-36.414400000000001</c:v>
                </c:pt>
                <c:pt idx="902">
                  <c:v>-36.317700000000002</c:v>
                </c:pt>
                <c:pt idx="903">
                  <c:v>-36.236600000000003</c:v>
                </c:pt>
                <c:pt idx="904">
                  <c:v>-36.142499999999998</c:v>
                </c:pt>
                <c:pt idx="905">
                  <c:v>-36.061999999999998</c:v>
                </c:pt>
                <c:pt idx="906">
                  <c:v>-35.970500000000001</c:v>
                </c:pt>
                <c:pt idx="907">
                  <c:v>-35.889499999999998</c:v>
                </c:pt>
                <c:pt idx="908">
                  <c:v>-35.802799999999998</c:v>
                </c:pt>
                <c:pt idx="909">
                  <c:v>-35.7241</c:v>
                </c:pt>
                <c:pt idx="910">
                  <c:v>-35.627200000000002</c:v>
                </c:pt>
                <c:pt idx="911">
                  <c:v>-35.553600000000003</c:v>
                </c:pt>
                <c:pt idx="912">
                  <c:v>-35.467500000000001</c:v>
                </c:pt>
                <c:pt idx="913">
                  <c:v>-35.389699999999998</c:v>
                </c:pt>
                <c:pt idx="914">
                  <c:v>-35.300400000000003</c:v>
                </c:pt>
                <c:pt idx="915">
                  <c:v>-35.227200000000003</c:v>
                </c:pt>
                <c:pt idx="916">
                  <c:v>-35.147599999999997</c:v>
                </c:pt>
                <c:pt idx="917">
                  <c:v>-35.078499999999998</c:v>
                </c:pt>
                <c:pt idx="918">
                  <c:v>-34.975700000000003</c:v>
                </c:pt>
                <c:pt idx="919">
                  <c:v>-34.9133</c:v>
                </c:pt>
                <c:pt idx="920">
                  <c:v>-34.828800000000001</c:v>
                </c:pt>
                <c:pt idx="921">
                  <c:v>-34.756500000000003</c:v>
                </c:pt>
                <c:pt idx="922">
                  <c:v>-34.678600000000003</c:v>
                </c:pt>
                <c:pt idx="923">
                  <c:v>-34.6066</c:v>
                </c:pt>
                <c:pt idx="924">
                  <c:v>-34.523899999999998</c:v>
                </c:pt>
                <c:pt idx="925">
                  <c:v>-34.453000000000003</c:v>
                </c:pt>
                <c:pt idx="926">
                  <c:v>-34.3688</c:v>
                </c:pt>
                <c:pt idx="927">
                  <c:v>-34.314100000000003</c:v>
                </c:pt>
                <c:pt idx="928">
                  <c:v>-34.230600000000003</c:v>
                </c:pt>
                <c:pt idx="929">
                  <c:v>-34.1629</c:v>
                </c:pt>
                <c:pt idx="930">
                  <c:v>-34.084899999999998</c:v>
                </c:pt>
                <c:pt idx="931">
                  <c:v>-34.015700000000002</c:v>
                </c:pt>
                <c:pt idx="932">
                  <c:v>-33.941899999999997</c:v>
                </c:pt>
                <c:pt idx="933">
                  <c:v>-33.876100000000001</c:v>
                </c:pt>
                <c:pt idx="934">
                  <c:v>-33.801499999999997</c:v>
                </c:pt>
                <c:pt idx="935">
                  <c:v>-33.738599999999998</c:v>
                </c:pt>
                <c:pt idx="936">
                  <c:v>-33.656500000000001</c:v>
                </c:pt>
                <c:pt idx="937">
                  <c:v>-33.596400000000003</c:v>
                </c:pt>
                <c:pt idx="938">
                  <c:v>-33.528700000000001</c:v>
                </c:pt>
                <c:pt idx="939">
                  <c:v>-33.454999999999998</c:v>
                </c:pt>
                <c:pt idx="940">
                  <c:v>-33.389800000000001</c:v>
                </c:pt>
                <c:pt idx="941">
                  <c:v>-33.327800000000003</c:v>
                </c:pt>
                <c:pt idx="942">
                  <c:v>-33.262</c:v>
                </c:pt>
                <c:pt idx="943">
                  <c:v>-33.199599999999997</c:v>
                </c:pt>
                <c:pt idx="944">
                  <c:v>-33.127899999999997</c:v>
                </c:pt>
                <c:pt idx="945">
                  <c:v>-33.067700000000002</c:v>
                </c:pt>
                <c:pt idx="946">
                  <c:v>-33.0017</c:v>
                </c:pt>
                <c:pt idx="947">
                  <c:v>-32.939300000000003</c:v>
                </c:pt>
                <c:pt idx="948">
                  <c:v>-32.869399999999999</c:v>
                </c:pt>
                <c:pt idx="949">
                  <c:v>-32.819000000000003</c:v>
                </c:pt>
                <c:pt idx="950">
                  <c:v>-32.745899999999999</c:v>
                </c:pt>
                <c:pt idx="951">
                  <c:v>-32.688299999999998</c:v>
                </c:pt>
                <c:pt idx="952">
                  <c:v>-32.615299999999998</c:v>
                </c:pt>
                <c:pt idx="953">
                  <c:v>-32.5657</c:v>
                </c:pt>
                <c:pt idx="954">
                  <c:v>-32.5015</c:v>
                </c:pt>
                <c:pt idx="955">
                  <c:v>-32.451000000000001</c:v>
                </c:pt>
                <c:pt idx="956">
                  <c:v>-32.384599999999999</c:v>
                </c:pt>
                <c:pt idx="957">
                  <c:v>-32.328299999999999</c:v>
                </c:pt>
                <c:pt idx="958">
                  <c:v>-32.267200000000003</c:v>
                </c:pt>
                <c:pt idx="959">
                  <c:v>-32.210999999999999</c:v>
                </c:pt>
                <c:pt idx="960">
                  <c:v>-32.148499999999999</c:v>
                </c:pt>
                <c:pt idx="961">
                  <c:v>-32.103499999999997</c:v>
                </c:pt>
                <c:pt idx="962">
                  <c:v>-32.034100000000002</c:v>
                </c:pt>
                <c:pt idx="963">
                  <c:v>-31.980399999999999</c:v>
                </c:pt>
                <c:pt idx="964">
                  <c:v>-31.920100000000001</c:v>
                </c:pt>
                <c:pt idx="965">
                  <c:v>-31.872399999999999</c:v>
                </c:pt>
                <c:pt idx="966">
                  <c:v>-31.808</c:v>
                </c:pt>
                <c:pt idx="967">
                  <c:v>-31.758500000000002</c:v>
                </c:pt>
                <c:pt idx="968">
                  <c:v>-31.704499999999999</c:v>
                </c:pt>
                <c:pt idx="969">
                  <c:v>-31.6492</c:v>
                </c:pt>
                <c:pt idx="970">
                  <c:v>-31.592500000000001</c:v>
                </c:pt>
                <c:pt idx="971">
                  <c:v>-31.540600000000001</c:v>
                </c:pt>
                <c:pt idx="972">
                  <c:v>-31.491900000000001</c:v>
                </c:pt>
                <c:pt idx="973">
                  <c:v>-31.445699999999999</c:v>
                </c:pt>
                <c:pt idx="974">
                  <c:v>-31.381900000000002</c:v>
                </c:pt>
                <c:pt idx="975">
                  <c:v>-31.337599999999998</c:v>
                </c:pt>
                <c:pt idx="976">
                  <c:v>-31.279199999999999</c:v>
                </c:pt>
                <c:pt idx="977">
                  <c:v>-31.236799999999999</c:v>
                </c:pt>
                <c:pt idx="978">
                  <c:v>-31.177199999999999</c:v>
                </c:pt>
                <c:pt idx="979">
                  <c:v>-31.134799999999998</c:v>
                </c:pt>
                <c:pt idx="980">
                  <c:v>-31.085999999999999</c:v>
                </c:pt>
                <c:pt idx="981">
                  <c:v>-31.040800000000001</c:v>
                </c:pt>
                <c:pt idx="982">
                  <c:v>-30.979900000000001</c:v>
                </c:pt>
                <c:pt idx="983">
                  <c:v>-30.947800000000001</c:v>
                </c:pt>
                <c:pt idx="984">
                  <c:v>-30.888300000000001</c:v>
                </c:pt>
                <c:pt idx="985">
                  <c:v>-30.8445</c:v>
                </c:pt>
                <c:pt idx="986">
                  <c:v>-30.793099999999999</c:v>
                </c:pt>
                <c:pt idx="987">
                  <c:v>-30.752199999999998</c:v>
                </c:pt>
                <c:pt idx="988">
                  <c:v>-30.698</c:v>
                </c:pt>
                <c:pt idx="989">
                  <c:v>-30.655899999999999</c:v>
                </c:pt>
                <c:pt idx="990">
                  <c:v>-30.603400000000001</c:v>
                </c:pt>
                <c:pt idx="991">
                  <c:v>-30.570599999999999</c:v>
                </c:pt>
                <c:pt idx="992">
                  <c:v>-30.520600000000002</c:v>
                </c:pt>
                <c:pt idx="993">
                  <c:v>-30.477499999999999</c:v>
                </c:pt>
                <c:pt idx="994">
                  <c:v>-30.431100000000001</c:v>
                </c:pt>
                <c:pt idx="995">
                  <c:v>-30.394500000000001</c:v>
                </c:pt>
                <c:pt idx="996">
                  <c:v>-30.342300000000002</c:v>
                </c:pt>
                <c:pt idx="997">
                  <c:v>-30.304600000000001</c:v>
                </c:pt>
                <c:pt idx="998">
                  <c:v>-30.2544</c:v>
                </c:pt>
                <c:pt idx="999">
                  <c:v>-30.224499999999999</c:v>
                </c:pt>
                <c:pt idx="1000">
                  <c:v>-30.172000000000001</c:v>
                </c:pt>
                <c:pt idx="1001">
                  <c:v>-30.134699999999999</c:v>
                </c:pt>
                <c:pt idx="1002">
                  <c:v>-30.088799999999999</c:v>
                </c:pt>
                <c:pt idx="1003">
                  <c:v>-30.049600000000002</c:v>
                </c:pt>
                <c:pt idx="1004">
                  <c:v>-30.008400000000002</c:v>
                </c:pt>
                <c:pt idx="1005">
                  <c:v>-29.9726</c:v>
                </c:pt>
                <c:pt idx="1006">
                  <c:v>-29.926400000000001</c:v>
                </c:pt>
                <c:pt idx="1007">
                  <c:v>-29.894100000000002</c:v>
                </c:pt>
                <c:pt idx="1008">
                  <c:v>-29.8581</c:v>
                </c:pt>
                <c:pt idx="1009">
                  <c:v>-29.819900000000001</c:v>
                </c:pt>
                <c:pt idx="1010">
                  <c:v>-29.770299999999999</c:v>
                </c:pt>
                <c:pt idx="1011">
                  <c:v>-29.741099999999999</c:v>
                </c:pt>
                <c:pt idx="1012">
                  <c:v>-29.705200000000001</c:v>
                </c:pt>
                <c:pt idx="1013">
                  <c:v>-29.666799999999999</c:v>
                </c:pt>
                <c:pt idx="1014">
                  <c:v>-29.6236</c:v>
                </c:pt>
                <c:pt idx="1015">
                  <c:v>-29.603300000000001</c:v>
                </c:pt>
                <c:pt idx="1016">
                  <c:v>-29.5548</c:v>
                </c:pt>
                <c:pt idx="1017">
                  <c:v>-29.521999999999998</c:v>
                </c:pt>
                <c:pt idx="1018">
                  <c:v>-29.483599999999999</c:v>
                </c:pt>
                <c:pt idx="1019">
                  <c:v>-29.460899999999999</c:v>
                </c:pt>
                <c:pt idx="1020">
                  <c:v>-29.409700000000001</c:v>
                </c:pt>
                <c:pt idx="1021">
                  <c:v>-29.380500000000001</c:v>
                </c:pt>
                <c:pt idx="1022">
                  <c:v>-29.3504</c:v>
                </c:pt>
                <c:pt idx="1023">
                  <c:v>-29.320799999999998</c:v>
                </c:pt>
                <c:pt idx="1024">
                  <c:v>-29.278400000000001</c:v>
                </c:pt>
                <c:pt idx="1025">
                  <c:v>-29.2532</c:v>
                </c:pt>
                <c:pt idx="1026">
                  <c:v>-29.215199999999999</c:v>
                </c:pt>
                <c:pt idx="1027">
                  <c:v>-29.188300000000002</c:v>
                </c:pt>
                <c:pt idx="1028">
                  <c:v>-29.148199999999999</c:v>
                </c:pt>
                <c:pt idx="1029">
                  <c:v>-29.119800000000001</c:v>
                </c:pt>
                <c:pt idx="1030">
                  <c:v>-29.092500000000001</c:v>
                </c:pt>
                <c:pt idx="1031">
                  <c:v>-29.063300000000002</c:v>
                </c:pt>
                <c:pt idx="1032">
                  <c:v>-29.027699999999999</c:v>
                </c:pt>
                <c:pt idx="1033">
                  <c:v>-29.0061</c:v>
                </c:pt>
                <c:pt idx="1034">
                  <c:v>-28.966999999999999</c:v>
                </c:pt>
                <c:pt idx="1035">
                  <c:v>-28.9435</c:v>
                </c:pt>
                <c:pt idx="1036">
                  <c:v>-28.904299999999999</c:v>
                </c:pt>
                <c:pt idx="1037">
                  <c:v>-28.886199999999999</c:v>
                </c:pt>
                <c:pt idx="1038">
                  <c:v>-28.8492</c:v>
                </c:pt>
                <c:pt idx="1039">
                  <c:v>-28.8261</c:v>
                </c:pt>
                <c:pt idx="1040">
                  <c:v>-28.796199999999999</c:v>
                </c:pt>
                <c:pt idx="1041">
                  <c:v>-28.775200000000002</c:v>
                </c:pt>
                <c:pt idx="1042">
                  <c:v>-28.737400000000001</c:v>
                </c:pt>
                <c:pt idx="1043">
                  <c:v>-28.715699999999998</c:v>
                </c:pt>
                <c:pt idx="1044">
                  <c:v>-28.686399999999999</c:v>
                </c:pt>
                <c:pt idx="1045">
                  <c:v>-28.668199999999999</c:v>
                </c:pt>
                <c:pt idx="1046">
                  <c:v>-28.635200000000001</c:v>
                </c:pt>
                <c:pt idx="1047">
                  <c:v>-28.616099999999999</c:v>
                </c:pt>
                <c:pt idx="1048">
                  <c:v>-28.581499999999998</c:v>
                </c:pt>
                <c:pt idx="1049">
                  <c:v>-28.566500000000001</c:v>
                </c:pt>
                <c:pt idx="1050">
                  <c:v>-28.528600000000001</c:v>
                </c:pt>
                <c:pt idx="1051">
                  <c:v>-28.520900000000001</c:v>
                </c:pt>
                <c:pt idx="1052">
                  <c:v>-28.485600000000002</c:v>
                </c:pt>
                <c:pt idx="1053">
                  <c:v>-28.464400000000001</c:v>
                </c:pt>
                <c:pt idx="1054">
                  <c:v>-28.4299</c:v>
                </c:pt>
                <c:pt idx="1055">
                  <c:v>-28.419499999999999</c:v>
                </c:pt>
                <c:pt idx="1056">
                  <c:v>-28.389900000000001</c:v>
                </c:pt>
                <c:pt idx="1057">
                  <c:v>-28.374300000000002</c:v>
                </c:pt>
                <c:pt idx="1058">
                  <c:v>-28.3523</c:v>
                </c:pt>
                <c:pt idx="1059">
                  <c:v>-28.328499999999998</c:v>
                </c:pt>
                <c:pt idx="1060">
                  <c:v>-28.303100000000001</c:v>
                </c:pt>
                <c:pt idx="1061">
                  <c:v>-28.2866</c:v>
                </c:pt>
                <c:pt idx="1062">
                  <c:v>-28.260400000000001</c:v>
                </c:pt>
                <c:pt idx="1063">
                  <c:v>-28.247199999999999</c:v>
                </c:pt>
                <c:pt idx="1064">
                  <c:v>-28.2193</c:v>
                </c:pt>
                <c:pt idx="1065">
                  <c:v>-28.201799999999999</c:v>
                </c:pt>
                <c:pt idx="1066">
                  <c:v>-28.181799999999999</c:v>
                </c:pt>
                <c:pt idx="1067">
                  <c:v>-28.1586</c:v>
                </c:pt>
                <c:pt idx="1068">
                  <c:v>-28.131399999999999</c:v>
                </c:pt>
                <c:pt idx="1069">
                  <c:v>-28.125599999999999</c:v>
                </c:pt>
                <c:pt idx="1070">
                  <c:v>-28.094200000000001</c:v>
                </c:pt>
                <c:pt idx="1071">
                  <c:v>-28.081900000000001</c:v>
                </c:pt>
                <c:pt idx="1072">
                  <c:v>-28.052</c:v>
                </c:pt>
                <c:pt idx="1073">
                  <c:v>-28.0503</c:v>
                </c:pt>
                <c:pt idx="1074">
                  <c:v>-28.016400000000001</c:v>
                </c:pt>
                <c:pt idx="1075">
                  <c:v>-28.009499999999999</c:v>
                </c:pt>
                <c:pt idx="1076">
                  <c:v>-27.985299999999999</c:v>
                </c:pt>
                <c:pt idx="1077">
                  <c:v>-27.9741</c:v>
                </c:pt>
                <c:pt idx="1078">
                  <c:v>-27.937799999999999</c:v>
                </c:pt>
                <c:pt idx="1079">
                  <c:v>-27.935500000000001</c:v>
                </c:pt>
                <c:pt idx="1080">
                  <c:v>-27.915099999999999</c:v>
                </c:pt>
                <c:pt idx="1081">
                  <c:v>-27.8962</c:v>
                </c:pt>
                <c:pt idx="1082">
                  <c:v>-27.8657</c:v>
                </c:pt>
                <c:pt idx="1083">
                  <c:v>-27.869900000000001</c:v>
                </c:pt>
                <c:pt idx="1084">
                  <c:v>-27.841000000000001</c:v>
                </c:pt>
                <c:pt idx="1085">
                  <c:v>-27.831</c:v>
                </c:pt>
                <c:pt idx="1086">
                  <c:v>-27.804500000000001</c:v>
                </c:pt>
                <c:pt idx="1087">
                  <c:v>-27.7988</c:v>
                </c:pt>
                <c:pt idx="1088">
                  <c:v>-27.773499999999999</c:v>
                </c:pt>
                <c:pt idx="1089">
                  <c:v>-27.765499999999999</c:v>
                </c:pt>
                <c:pt idx="1090">
                  <c:v>-27.741199999999999</c:v>
                </c:pt>
                <c:pt idx="1091">
                  <c:v>-27.7318</c:v>
                </c:pt>
                <c:pt idx="1092">
                  <c:v>-27.712299999999999</c:v>
                </c:pt>
                <c:pt idx="1093">
                  <c:v>-27.698</c:v>
                </c:pt>
                <c:pt idx="1094">
                  <c:v>-27.678000000000001</c:v>
                </c:pt>
                <c:pt idx="1095">
                  <c:v>-27.6645</c:v>
                </c:pt>
                <c:pt idx="1096">
                  <c:v>-27.6448</c:v>
                </c:pt>
                <c:pt idx="1097">
                  <c:v>-27.642299999999999</c:v>
                </c:pt>
                <c:pt idx="1098">
                  <c:v>-27.616599999999998</c:v>
                </c:pt>
                <c:pt idx="1099">
                  <c:v>-27.6097</c:v>
                </c:pt>
                <c:pt idx="1100">
                  <c:v>-27.588999999999999</c:v>
                </c:pt>
                <c:pt idx="1101">
                  <c:v>-27.5807</c:v>
                </c:pt>
                <c:pt idx="1102">
                  <c:v>-27.5594</c:v>
                </c:pt>
                <c:pt idx="1103">
                  <c:v>-27.549299999999999</c:v>
                </c:pt>
                <c:pt idx="1104">
                  <c:v>-27.5289</c:v>
                </c:pt>
                <c:pt idx="1105">
                  <c:v>-27.524999999999999</c:v>
                </c:pt>
                <c:pt idx="1106">
                  <c:v>-27.5016</c:v>
                </c:pt>
                <c:pt idx="1107">
                  <c:v>-27.494700000000002</c:v>
                </c:pt>
                <c:pt idx="1108">
                  <c:v>-27.4834</c:v>
                </c:pt>
                <c:pt idx="1109">
                  <c:v>-27.471499999999999</c:v>
                </c:pt>
                <c:pt idx="1110">
                  <c:v>-27.447700000000001</c:v>
                </c:pt>
                <c:pt idx="1111">
                  <c:v>-27.440799999999999</c:v>
                </c:pt>
                <c:pt idx="1112">
                  <c:v>-27.422499999999999</c:v>
                </c:pt>
                <c:pt idx="1113">
                  <c:v>-27.417400000000001</c:v>
                </c:pt>
                <c:pt idx="1114">
                  <c:v>-27.396100000000001</c:v>
                </c:pt>
                <c:pt idx="1115">
                  <c:v>-27.395399999999999</c:v>
                </c:pt>
                <c:pt idx="1116">
                  <c:v>-27.37</c:v>
                </c:pt>
                <c:pt idx="1117">
                  <c:v>-27.3658</c:v>
                </c:pt>
                <c:pt idx="1118">
                  <c:v>-27.342199999999998</c:v>
                </c:pt>
                <c:pt idx="1119">
                  <c:v>-27.338100000000001</c:v>
                </c:pt>
                <c:pt idx="1120">
                  <c:v>-27.316199999999998</c:v>
                </c:pt>
                <c:pt idx="1121">
                  <c:v>-27.3094</c:v>
                </c:pt>
                <c:pt idx="1122">
                  <c:v>-27.2895</c:v>
                </c:pt>
                <c:pt idx="1123">
                  <c:v>-27.2864</c:v>
                </c:pt>
                <c:pt idx="1124">
                  <c:v>-27.267800000000001</c:v>
                </c:pt>
                <c:pt idx="1125">
                  <c:v>-27.262699999999999</c:v>
                </c:pt>
                <c:pt idx="1126">
                  <c:v>-27.2394</c:v>
                </c:pt>
                <c:pt idx="1127">
                  <c:v>-27.2392</c:v>
                </c:pt>
                <c:pt idx="1128">
                  <c:v>-27.218800000000002</c:v>
                </c:pt>
                <c:pt idx="1129">
                  <c:v>-27.2103</c:v>
                </c:pt>
                <c:pt idx="1130">
                  <c:v>-27.192299999999999</c:v>
                </c:pt>
                <c:pt idx="1131">
                  <c:v>-27.186</c:v>
                </c:pt>
                <c:pt idx="1132">
                  <c:v>-27.1662</c:v>
                </c:pt>
                <c:pt idx="1133">
                  <c:v>-27.159199999999998</c:v>
                </c:pt>
                <c:pt idx="1134">
                  <c:v>-27.14</c:v>
                </c:pt>
                <c:pt idx="1135">
                  <c:v>-27.138200000000001</c:v>
                </c:pt>
                <c:pt idx="1136">
                  <c:v>-27.118400000000001</c:v>
                </c:pt>
                <c:pt idx="1137">
                  <c:v>-27.111599999999999</c:v>
                </c:pt>
                <c:pt idx="1138">
                  <c:v>-27.095500000000001</c:v>
                </c:pt>
                <c:pt idx="1139">
                  <c:v>-27.084</c:v>
                </c:pt>
                <c:pt idx="1140">
                  <c:v>-27.0655</c:v>
                </c:pt>
                <c:pt idx="1141">
                  <c:v>-27.065200000000001</c:v>
                </c:pt>
                <c:pt idx="1142">
                  <c:v>-27.042899999999999</c:v>
                </c:pt>
                <c:pt idx="1143">
                  <c:v>-27.0397</c:v>
                </c:pt>
                <c:pt idx="1144">
                  <c:v>-27.017399999999999</c:v>
                </c:pt>
                <c:pt idx="1145">
                  <c:v>-27.0168</c:v>
                </c:pt>
                <c:pt idx="1146">
                  <c:v>-26.997199999999999</c:v>
                </c:pt>
                <c:pt idx="1147">
                  <c:v>-26.989599999999999</c:v>
                </c:pt>
                <c:pt idx="1148">
                  <c:v>-26.978100000000001</c:v>
                </c:pt>
                <c:pt idx="1149">
                  <c:v>-26.9679</c:v>
                </c:pt>
                <c:pt idx="1150">
                  <c:v>-26.944500000000001</c:v>
                </c:pt>
                <c:pt idx="1151">
                  <c:v>-26.9453</c:v>
                </c:pt>
                <c:pt idx="1152">
                  <c:v>-26.924499999999998</c:v>
                </c:pt>
                <c:pt idx="1153">
                  <c:v>-26.9221</c:v>
                </c:pt>
                <c:pt idx="1154">
                  <c:v>-26.904399999999999</c:v>
                </c:pt>
                <c:pt idx="1155">
                  <c:v>-26.895900000000001</c:v>
                </c:pt>
                <c:pt idx="1156">
                  <c:v>-26.8767</c:v>
                </c:pt>
                <c:pt idx="1157">
                  <c:v>-26.873200000000001</c:v>
                </c:pt>
                <c:pt idx="1158">
                  <c:v>-26.852799999999998</c:v>
                </c:pt>
                <c:pt idx="1159">
                  <c:v>-26.849</c:v>
                </c:pt>
                <c:pt idx="1160">
                  <c:v>-26.8354</c:v>
                </c:pt>
                <c:pt idx="1161">
                  <c:v>-26.821899999999999</c:v>
                </c:pt>
                <c:pt idx="1162">
                  <c:v>-26.8033</c:v>
                </c:pt>
                <c:pt idx="1163">
                  <c:v>-26.7959</c:v>
                </c:pt>
                <c:pt idx="1164">
                  <c:v>-26.783300000000001</c:v>
                </c:pt>
                <c:pt idx="1165">
                  <c:v>-26.772300000000001</c:v>
                </c:pt>
                <c:pt idx="1166">
                  <c:v>-26.759</c:v>
                </c:pt>
                <c:pt idx="1167">
                  <c:v>-26.751300000000001</c:v>
                </c:pt>
                <c:pt idx="1168">
                  <c:v>-26.728999999999999</c:v>
                </c:pt>
                <c:pt idx="1169">
                  <c:v>-26.723700000000001</c:v>
                </c:pt>
                <c:pt idx="1170">
                  <c:v>-26.705400000000001</c:v>
                </c:pt>
                <c:pt idx="1171">
                  <c:v>-26.7027</c:v>
                </c:pt>
                <c:pt idx="1172">
                  <c:v>-26.686599999999999</c:v>
                </c:pt>
                <c:pt idx="1173">
                  <c:v>-26.6707</c:v>
                </c:pt>
                <c:pt idx="1174">
                  <c:v>-26.657499999999999</c:v>
                </c:pt>
                <c:pt idx="1175">
                  <c:v>-26.652899999999999</c:v>
                </c:pt>
                <c:pt idx="1176">
                  <c:v>-26.631699999999999</c:v>
                </c:pt>
                <c:pt idx="1177">
                  <c:v>-26.6221</c:v>
                </c:pt>
                <c:pt idx="1178">
                  <c:v>-26.6158</c:v>
                </c:pt>
                <c:pt idx="1179">
                  <c:v>-26.6037</c:v>
                </c:pt>
                <c:pt idx="1180">
                  <c:v>-26.580400000000001</c:v>
                </c:pt>
                <c:pt idx="1181">
                  <c:v>-26.5761</c:v>
                </c:pt>
                <c:pt idx="1182">
                  <c:v>-26.559899999999999</c:v>
                </c:pt>
                <c:pt idx="1183">
                  <c:v>-26.5533</c:v>
                </c:pt>
                <c:pt idx="1184">
                  <c:v>-26.531500000000001</c:v>
                </c:pt>
                <c:pt idx="1185">
                  <c:v>-26.530200000000001</c:v>
                </c:pt>
                <c:pt idx="1186">
                  <c:v>-26.513100000000001</c:v>
                </c:pt>
                <c:pt idx="1187">
                  <c:v>-26.4998</c:v>
                </c:pt>
                <c:pt idx="1188">
                  <c:v>-26.483899999999998</c:v>
                </c:pt>
                <c:pt idx="1189">
                  <c:v>-26.476400000000002</c:v>
                </c:pt>
                <c:pt idx="1190">
                  <c:v>-26.463000000000001</c:v>
                </c:pt>
                <c:pt idx="1191">
                  <c:v>-26.452200000000001</c:v>
                </c:pt>
                <c:pt idx="1192">
                  <c:v>-26.432099999999998</c:v>
                </c:pt>
                <c:pt idx="1193">
                  <c:v>-26.427800000000001</c:v>
                </c:pt>
                <c:pt idx="1194">
                  <c:v>-26.412600000000001</c:v>
                </c:pt>
                <c:pt idx="1195">
                  <c:v>-26.398900000000001</c:v>
                </c:pt>
                <c:pt idx="1196">
                  <c:v>-26.3812</c:v>
                </c:pt>
                <c:pt idx="1197">
                  <c:v>-26.375699999999998</c:v>
                </c:pt>
                <c:pt idx="1198">
                  <c:v>-26.356300000000001</c:v>
                </c:pt>
                <c:pt idx="1199">
                  <c:v>-26.346900000000002</c:v>
                </c:pt>
                <c:pt idx="1200">
                  <c:v>-26.3307</c:v>
                </c:pt>
                <c:pt idx="1201">
                  <c:v>-26.320399999999999</c:v>
                </c:pt>
                <c:pt idx="1202">
                  <c:v>-26.3062</c:v>
                </c:pt>
                <c:pt idx="1203">
                  <c:v>-26.296199999999999</c:v>
                </c:pt>
                <c:pt idx="1204">
                  <c:v>-26.279</c:v>
                </c:pt>
                <c:pt idx="1205">
                  <c:v>-26.271100000000001</c:v>
                </c:pt>
                <c:pt idx="1206">
                  <c:v>-26.252099999999999</c:v>
                </c:pt>
                <c:pt idx="1207">
                  <c:v>-26.245699999999999</c:v>
                </c:pt>
                <c:pt idx="1208">
                  <c:v>-26.228899999999999</c:v>
                </c:pt>
                <c:pt idx="1209">
                  <c:v>-26.2087</c:v>
                </c:pt>
                <c:pt idx="1210">
                  <c:v>-26.194199999999999</c:v>
                </c:pt>
                <c:pt idx="1211">
                  <c:v>-26.191299999999998</c:v>
                </c:pt>
                <c:pt idx="1212">
                  <c:v>-26.165700000000001</c:v>
                </c:pt>
                <c:pt idx="1213">
                  <c:v>-26.163</c:v>
                </c:pt>
                <c:pt idx="1214">
                  <c:v>-26.151199999999999</c:v>
                </c:pt>
                <c:pt idx="1215">
                  <c:v>-26.136299999999999</c:v>
                </c:pt>
                <c:pt idx="1216">
                  <c:v>-26.116800000000001</c:v>
                </c:pt>
                <c:pt idx="1217">
                  <c:v>-26.110199999999999</c:v>
                </c:pt>
                <c:pt idx="1218">
                  <c:v>-26.093699999999998</c:v>
                </c:pt>
                <c:pt idx="1219">
                  <c:v>-26.083400000000001</c:v>
                </c:pt>
                <c:pt idx="1220">
                  <c:v>-26.066400000000002</c:v>
                </c:pt>
                <c:pt idx="1221">
                  <c:v>-26.054200000000002</c:v>
                </c:pt>
                <c:pt idx="1222">
                  <c:v>-26.0365</c:v>
                </c:pt>
                <c:pt idx="1223">
                  <c:v>-26.0261</c:v>
                </c:pt>
                <c:pt idx="1224">
                  <c:v>-26.0136</c:v>
                </c:pt>
                <c:pt idx="1225">
                  <c:v>-26.0059</c:v>
                </c:pt>
                <c:pt idx="1226">
                  <c:v>-25.984500000000001</c:v>
                </c:pt>
                <c:pt idx="1227">
                  <c:v>-25.9742</c:v>
                </c:pt>
                <c:pt idx="1228">
                  <c:v>-25.957000000000001</c:v>
                </c:pt>
                <c:pt idx="1229">
                  <c:v>-25.948699999999999</c:v>
                </c:pt>
                <c:pt idx="1230">
                  <c:v>-25.929300000000001</c:v>
                </c:pt>
                <c:pt idx="1231">
                  <c:v>-25.924099999999999</c:v>
                </c:pt>
                <c:pt idx="1232">
                  <c:v>-25.904800000000002</c:v>
                </c:pt>
                <c:pt idx="1233">
                  <c:v>-25.894400000000001</c:v>
                </c:pt>
                <c:pt idx="1234">
                  <c:v>-25.876200000000001</c:v>
                </c:pt>
                <c:pt idx="1235">
                  <c:v>-25.863</c:v>
                </c:pt>
                <c:pt idx="1236">
                  <c:v>-25.854800000000001</c:v>
                </c:pt>
                <c:pt idx="1237">
                  <c:v>-25.842400000000001</c:v>
                </c:pt>
                <c:pt idx="1238">
                  <c:v>-25.822700000000001</c:v>
                </c:pt>
                <c:pt idx="1239">
                  <c:v>-25.817</c:v>
                </c:pt>
                <c:pt idx="1240">
                  <c:v>-25.797699999999999</c:v>
                </c:pt>
                <c:pt idx="1241">
                  <c:v>-25.787600000000001</c:v>
                </c:pt>
                <c:pt idx="1242">
                  <c:v>-25.772200000000002</c:v>
                </c:pt>
                <c:pt idx="1243">
                  <c:v>-25.765599999999999</c:v>
                </c:pt>
                <c:pt idx="1244">
                  <c:v>-25.744199999999999</c:v>
                </c:pt>
                <c:pt idx="1245">
                  <c:v>-25.732099999999999</c:v>
                </c:pt>
                <c:pt idx="1246">
                  <c:v>-25.720600000000001</c:v>
                </c:pt>
                <c:pt idx="1247">
                  <c:v>-25.709399999999999</c:v>
                </c:pt>
                <c:pt idx="1248">
                  <c:v>-25.6889</c:v>
                </c:pt>
                <c:pt idx="1249">
                  <c:v>-25.682600000000001</c:v>
                </c:pt>
                <c:pt idx="1250">
                  <c:v>-25.670200000000001</c:v>
                </c:pt>
                <c:pt idx="1251">
                  <c:v>-25.656300000000002</c:v>
                </c:pt>
                <c:pt idx="1252">
                  <c:v>-25.6402</c:v>
                </c:pt>
                <c:pt idx="1253">
                  <c:v>-25.634699999999999</c:v>
                </c:pt>
                <c:pt idx="1254">
                  <c:v>-25.621300000000002</c:v>
                </c:pt>
                <c:pt idx="1255">
                  <c:v>-25.608499999999999</c:v>
                </c:pt>
                <c:pt idx="1256">
                  <c:v>-25.592500000000001</c:v>
                </c:pt>
                <c:pt idx="1257">
                  <c:v>-25.584099999999999</c:v>
                </c:pt>
                <c:pt idx="1258">
                  <c:v>-25.5655</c:v>
                </c:pt>
                <c:pt idx="1259">
                  <c:v>-25.558299999999999</c:v>
                </c:pt>
                <c:pt idx="1260">
                  <c:v>-25.541599999999999</c:v>
                </c:pt>
                <c:pt idx="1261">
                  <c:v>-25.5367</c:v>
                </c:pt>
                <c:pt idx="1262">
                  <c:v>-25.5227</c:v>
                </c:pt>
                <c:pt idx="1263">
                  <c:v>-25.508199999999999</c:v>
                </c:pt>
                <c:pt idx="1264">
                  <c:v>-25.501200000000001</c:v>
                </c:pt>
                <c:pt idx="1265">
                  <c:v>-25.4878</c:v>
                </c:pt>
                <c:pt idx="1266">
                  <c:v>-25.4755</c:v>
                </c:pt>
                <c:pt idx="1267">
                  <c:v>-25.465900000000001</c:v>
                </c:pt>
                <c:pt idx="1268">
                  <c:v>-25.451799999999999</c:v>
                </c:pt>
                <c:pt idx="1269">
                  <c:v>-25.445599999999999</c:v>
                </c:pt>
                <c:pt idx="1270">
                  <c:v>-25.427099999999999</c:v>
                </c:pt>
                <c:pt idx="1271">
                  <c:v>-25.4178</c:v>
                </c:pt>
                <c:pt idx="1272">
                  <c:v>-25.404399999999999</c:v>
                </c:pt>
                <c:pt idx="1273">
                  <c:v>-25.399899999999999</c:v>
                </c:pt>
                <c:pt idx="1274">
                  <c:v>-25.382400000000001</c:v>
                </c:pt>
                <c:pt idx="1275">
                  <c:v>-25.380500000000001</c:v>
                </c:pt>
                <c:pt idx="1276">
                  <c:v>-25.3626</c:v>
                </c:pt>
                <c:pt idx="1277">
                  <c:v>-25.352699999999999</c:v>
                </c:pt>
                <c:pt idx="1278">
                  <c:v>-25.338899999999999</c:v>
                </c:pt>
                <c:pt idx="1279">
                  <c:v>-25.331099999999999</c:v>
                </c:pt>
                <c:pt idx="1280">
                  <c:v>-25.321300000000001</c:v>
                </c:pt>
                <c:pt idx="1281">
                  <c:v>-25.3093</c:v>
                </c:pt>
                <c:pt idx="1282">
                  <c:v>-25.2956</c:v>
                </c:pt>
                <c:pt idx="1283">
                  <c:v>-25.290700000000001</c:v>
                </c:pt>
                <c:pt idx="1284">
                  <c:v>-25.282499999999999</c:v>
                </c:pt>
                <c:pt idx="1285">
                  <c:v>-25.270399999999999</c:v>
                </c:pt>
                <c:pt idx="1286">
                  <c:v>-25.257999999999999</c:v>
                </c:pt>
                <c:pt idx="1287">
                  <c:v>-25.250299999999999</c:v>
                </c:pt>
                <c:pt idx="1288">
                  <c:v>-25.239000000000001</c:v>
                </c:pt>
                <c:pt idx="1289">
                  <c:v>-25.2364</c:v>
                </c:pt>
                <c:pt idx="1290">
                  <c:v>-25.222799999999999</c:v>
                </c:pt>
                <c:pt idx="1291">
                  <c:v>-25.213200000000001</c:v>
                </c:pt>
                <c:pt idx="1292">
                  <c:v>-25.2042</c:v>
                </c:pt>
                <c:pt idx="1293">
                  <c:v>-25.198</c:v>
                </c:pt>
                <c:pt idx="1294">
                  <c:v>-25.1877</c:v>
                </c:pt>
                <c:pt idx="1295">
                  <c:v>-25.180299999999999</c:v>
                </c:pt>
                <c:pt idx="1296">
                  <c:v>-25.1706</c:v>
                </c:pt>
                <c:pt idx="1297">
                  <c:v>-25.162500000000001</c:v>
                </c:pt>
                <c:pt idx="1298">
                  <c:v>-25.152799999999999</c:v>
                </c:pt>
                <c:pt idx="1299">
                  <c:v>-25.143899999999999</c:v>
                </c:pt>
                <c:pt idx="1300">
                  <c:v>-25.1431</c:v>
                </c:pt>
                <c:pt idx="1301">
                  <c:v>-25.133500000000002</c:v>
                </c:pt>
                <c:pt idx="1302">
                  <c:v>-25.119499999999999</c:v>
                </c:pt>
                <c:pt idx="1303">
                  <c:v>-25.120899999999999</c:v>
                </c:pt>
                <c:pt idx="1304">
                  <c:v>-25.104900000000001</c:v>
                </c:pt>
                <c:pt idx="1305">
                  <c:v>-25.0975</c:v>
                </c:pt>
                <c:pt idx="1306">
                  <c:v>-25.0914</c:v>
                </c:pt>
                <c:pt idx="1307">
                  <c:v>-25.090299999999999</c:v>
                </c:pt>
                <c:pt idx="1308">
                  <c:v>-25.076899999999998</c:v>
                </c:pt>
                <c:pt idx="1309">
                  <c:v>-25.0716</c:v>
                </c:pt>
                <c:pt idx="1310">
                  <c:v>-25.068899999999999</c:v>
                </c:pt>
                <c:pt idx="1311">
                  <c:v>-25.061599999999999</c:v>
                </c:pt>
                <c:pt idx="1312">
                  <c:v>-25.0548</c:v>
                </c:pt>
                <c:pt idx="1313">
                  <c:v>-25.0501</c:v>
                </c:pt>
                <c:pt idx="1314">
                  <c:v>-25.046800000000001</c:v>
                </c:pt>
                <c:pt idx="1315">
                  <c:v>-25.0426</c:v>
                </c:pt>
                <c:pt idx="1316">
                  <c:v>-25.031700000000001</c:v>
                </c:pt>
                <c:pt idx="1317">
                  <c:v>-25.026900000000001</c:v>
                </c:pt>
                <c:pt idx="1318">
                  <c:v>-25.025500000000001</c:v>
                </c:pt>
                <c:pt idx="1319">
                  <c:v>-25.017900000000001</c:v>
                </c:pt>
                <c:pt idx="1320">
                  <c:v>-25.015699999999999</c:v>
                </c:pt>
                <c:pt idx="1321">
                  <c:v>-25.005700000000001</c:v>
                </c:pt>
                <c:pt idx="1322">
                  <c:v>-25.0015</c:v>
                </c:pt>
                <c:pt idx="1323">
                  <c:v>-25.000900000000001</c:v>
                </c:pt>
                <c:pt idx="1324">
                  <c:v>-24.991299999999999</c:v>
                </c:pt>
                <c:pt idx="1325">
                  <c:v>-24.991099999999999</c:v>
                </c:pt>
                <c:pt idx="1326">
                  <c:v>-24.9893</c:v>
                </c:pt>
                <c:pt idx="1327">
                  <c:v>-24.988299999999999</c:v>
                </c:pt>
                <c:pt idx="1328">
                  <c:v>-24.974499999999999</c:v>
                </c:pt>
                <c:pt idx="1329">
                  <c:v>-24.979199999999999</c:v>
                </c:pt>
                <c:pt idx="1330">
                  <c:v>-24.973099999999999</c:v>
                </c:pt>
                <c:pt idx="1331">
                  <c:v>-24.969100000000001</c:v>
                </c:pt>
                <c:pt idx="1332">
                  <c:v>-24.960999999999999</c:v>
                </c:pt>
                <c:pt idx="1333">
                  <c:v>-24.964700000000001</c:v>
                </c:pt>
                <c:pt idx="1334">
                  <c:v>-24.960699999999999</c:v>
                </c:pt>
                <c:pt idx="1335">
                  <c:v>-24.9556</c:v>
                </c:pt>
                <c:pt idx="1336">
                  <c:v>-24.951000000000001</c:v>
                </c:pt>
                <c:pt idx="1337">
                  <c:v>-24.954899999999999</c:v>
                </c:pt>
                <c:pt idx="1338">
                  <c:v>-24.9513</c:v>
                </c:pt>
                <c:pt idx="1339">
                  <c:v>-24.952100000000002</c:v>
                </c:pt>
                <c:pt idx="1340">
                  <c:v>-24.945</c:v>
                </c:pt>
                <c:pt idx="1341">
                  <c:v>-24.950500000000002</c:v>
                </c:pt>
                <c:pt idx="1342">
                  <c:v>-24.9468</c:v>
                </c:pt>
                <c:pt idx="1343">
                  <c:v>-24.9407</c:v>
                </c:pt>
                <c:pt idx="1344">
                  <c:v>-24.945799999999998</c:v>
                </c:pt>
                <c:pt idx="1345">
                  <c:v>-24.9435</c:v>
                </c:pt>
                <c:pt idx="1346">
                  <c:v>-24.937799999999999</c:v>
                </c:pt>
                <c:pt idx="1347">
                  <c:v>-24.9391</c:v>
                </c:pt>
                <c:pt idx="1348">
                  <c:v>-24.938400000000001</c:v>
                </c:pt>
                <c:pt idx="1349">
                  <c:v>-24.939599999999999</c:v>
                </c:pt>
                <c:pt idx="1350">
                  <c:v>-24.9329</c:v>
                </c:pt>
                <c:pt idx="1351">
                  <c:v>-24.936499999999999</c:v>
                </c:pt>
                <c:pt idx="1352">
                  <c:v>-24.939800000000002</c:v>
                </c:pt>
                <c:pt idx="1353">
                  <c:v>-24.937899999999999</c:v>
                </c:pt>
                <c:pt idx="1354">
                  <c:v>-24.930499999999999</c:v>
                </c:pt>
                <c:pt idx="1355">
                  <c:v>-24.934999999999999</c:v>
                </c:pt>
                <c:pt idx="1356">
                  <c:v>-24.935099999999998</c:v>
                </c:pt>
                <c:pt idx="1357">
                  <c:v>-24.933800000000002</c:v>
                </c:pt>
                <c:pt idx="1358">
                  <c:v>-24.935199999999998</c:v>
                </c:pt>
                <c:pt idx="1359">
                  <c:v>-24.9375</c:v>
                </c:pt>
                <c:pt idx="1360">
                  <c:v>-24.940799999999999</c:v>
                </c:pt>
                <c:pt idx="1361">
                  <c:v>-24.935199999999998</c:v>
                </c:pt>
                <c:pt idx="1362">
                  <c:v>-24.932700000000001</c:v>
                </c:pt>
                <c:pt idx="1363">
                  <c:v>-24.942499999999999</c:v>
                </c:pt>
                <c:pt idx="1364">
                  <c:v>-24.942299999999999</c:v>
                </c:pt>
                <c:pt idx="1365">
                  <c:v>-24.950099999999999</c:v>
                </c:pt>
                <c:pt idx="1366">
                  <c:v>-24.944600000000001</c:v>
                </c:pt>
                <c:pt idx="1367">
                  <c:v>-24.949300000000001</c:v>
                </c:pt>
                <c:pt idx="1368">
                  <c:v>-24.947800000000001</c:v>
                </c:pt>
                <c:pt idx="1369">
                  <c:v>-24.942499999999999</c:v>
                </c:pt>
                <c:pt idx="1370">
                  <c:v>-24.952500000000001</c:v>
                </c:pt>
                <c:pt idx="1371">
                  <c:v>-24.957799999999999</c:v>
                </c:pt>
                <c:pt idx="1372">
                  <c:v>-24.956499999999998</c:v>
                </c:pt>
                <c:pt idx="1373">
                  <c:v>-24.954799999999999</c:v>
                </c:pt>
                <c:pt idx="1374">
                  <c:v>-24.959499999999998</c:v>
                </c:pt>
                <c:pt idx="1375">
                  <c:v>-24.966999999999999</c:v>
                </c:pt>
                <c:pt idx="1376">
                  <c:v>-24.964300000000001</c:v>
                </c:pt>
                <c:pt idx="1377">
                  <c:v>-24.9724</c:v>
                </c:pt>
                <c:pt idx="1378">
                  <c:v>-24.9787</c:v>
                </c:pt>
                <c:pt idx="1379">
                  <c:v>-24.981000000000002</c:v>
                </c:pt>
                <c:pt idx="1380">
                  <c:v>-24.981100000000001</c:v>
                </c:pt>
                <c:pt idx="1381">
                  <c:v>-24.9833</c:v>
                </c:pt>
                <c:pt idx="1382">
                  <c:v>-24.988499999999998</c:v>
                </c:pt>
                <c:pt idx="1383">
                  <c:v>-24.991299999999999</c:v>
                </c:pt>
                <c:pt idx="1384">
                  <c:v>-24.991399999999999</c:v>
                </c:pt>
                <c:pt idx="1385">
                  <c:v>-24.994299999999999</c:v>
                </c:pt>
                <c:pt idx="1386">
                  <c:v>-25.003900000000002</c:v>
                </c:pt>
                <c:pt idx="1387">
                  <c:v>-25.007200000000001</c:v>
                </c:pt>
                <c:pt idx="1388">
                  <c:v>-25.008099999999999</c:v>
                </c:pt>
                <c:pt idx="1389">
                  <c:v>-25.012</c:v>
                </c:pt>
                <c:pt idx="1390">
                  <c:v>-25.020199999999999</c:v>
                </c:pt>
                <c:pt idx="1391">
                  <c:v>-25.020399999999999</c:v>
                </c:pt>
                <c:pt idx="1392">
                  <c:v>-25.021999999999998</c:v>
                </c:pt>
                <c:pt idx="1393">
                  <c:v>-25.033000000000001</c:v>
                </c:pt>
                <c:pt idx="1394">
                  <c:v>-25.0366</c:v>
                </c:pt>
                <c:pt idx="1395">
                  <c:v>-25.035599999999999</c:v>
                </c:pt>
                <c:pt idx="1396">
                  <c:v>-25.044699999999999</c:v>
                </c:pt>
                <c:pt idx="1397">
                  <c:v>-25.048500000000001</c:v>
                </c:pt>
                <c:pt idx="1398">
                  <c:v>-25.049499999999998</c:v>
                </c:pt>
                <c:pt idx="1399">
                  <c:v>-25.055</c:v>
                </c:pt>
                <c:pt idx="1400">
                  <c:v>-25.0656</c:v>
                </c:pt>
                <c:pt idx="1401">
                  <c:v>-25.073699999999999</c:v>
                </c:pt>
                <c:pt idx="1402">
                  <c:v>-25.077999999999999</c:v>
                </c:pt>
                <c:pt idx="1403">
                  <c:v>-25.083400000000001</c:v>
                </c:pt>
                <c:pt idx="1404">
                  <c:v>-25.087299999999999</c:v>
                </c:pt>
                <c:pt idx="1405">
                  <c:v>-25.095099999999999</c:v>
                </c:pt>
                <c:pt idx="1406">
                  <c:v>-25.100100000000001</c:v>
                </c:pt>
                <c:pt idx="1407">
                  <c:v>-25.1067</c:v>
                </c:pt>
                <c:pt idx="1408">
                  <c:v>-25.116900000000001</c:v>
                </c:pt>
                <c:pt idx="1409">
                  <c:v>-25.1206</c:v>
                </c:pt>
                <c:pt idx="1410">
                  <c:v>-25.1267</c:v>
                </c:pt>
                <c:pt idx="1411">
                  <c:v>-25.1294</c:v>
                </c:pt>
                <c:pt idx="1412">
                  <c:v>-25.137799999999999</c:v>
                </c:pt>
                <c:pt idx="1413">
                  <c:v>-25.1431</c:v>
                </c:pt>
                <c:pt idx="1414">
                  <c:v>-25.154399999999999</c:v>
                </c:pt>
                <c:pt idx="1415">
                  <c:v>-25.163499999999999</c:v>
                </c:pt>
                <c:pt idx="1416">
                  <c:v>-25.1694</c:v>
                </c:pt>
                <c:pt idx="1417">
                  <c:v>-25.172899999999998</c:v>
                </c:pt>
                <c:pt idx="1418">
                  <c:v>-25.182200000000002</c:v>
                </c:pt>
                <c:pt idx="1419">
                  <c:v>-25.190999999999999</c:v>
                </c:pt>
                <c:pt idx="1420">
                  <c:v>-25.195599999999999</c:v>
                </c:pt>
                <c:pt idx="1421">
                  <c:v>-25.202400000000001</c:v>
                </c:pt>
                <c:pt idx="1422">
                  <c:v>-25.2134</c:v>
                </c:pt>
                <c:pt idx="1423">
                  <c:v>-25.218399999999999</c:v>
                </c:pt>
                <c:pt idx="1424">
                  <c:v>-25.2258</c:v>
                </c:pt>
                <c:pt idx="1425">
                  <c:v>-25.231400000000001</c:v>
                </c:pt>
                <c:pt idx="1426">
                  <c:v>-25.245100000000001</c:v>
                </c:pt>
                <c:pt idx="1427">
                  <c:v>-25.252300000000002</c:v>
                </c:pt>
                <c:pt idx="1428">
                  <c:v>-25.2544</c:v>
                </c:pt>
                <c:pt idx="1429">
                  <c:v>-25.265999999999998</c:v>
                </c:pt>
                <c:pt idx="1430">
                  <c:v>-25.28</c:v>
                </c:pt>
                <c:pt idx="1431">
                  <c:v>-25.2881</c:v>
                </c:pt>
                <c:pt idx="1432">
                  <c:v>-25.293700000000001</c:v>
                </c:pt>
                <c:pt idx="1433">
                  <c:v>-25.303999999999998</c:v>
                </c:pt>
                <c:pt idx="1434">
                  <c:v>-25.309699999999999</c:v>
                </c:pt>
                <c:pt idx="1435">
                  <c:v>-25.314399999999999</c:v>
                </c:pt>
                <c:pt idx="1436">
                  <c:v>-25.328399999999998</c:v>
                </c:pt>
                <c:pt idx="1437">
                  <c:v>-25.337700000000002</c:v>
                </c:pt>
                <c:pt idx="1438">
                  <c:v>-25.349399999999999</c:v>
                </c:pt>
                <c:pt idx="1439">
                  <c:v>-25.349</c:v>
                </c:pt>
                <c:pt idx="1440">
                  <c:v>-25.364100000000001</c:v>
                </c:pt>
                <c:pt idx="1441">
                  <c:v>-25.374700000000001</c:v>
                </c:pt>
                <c:pt idx="1442">
                  <c:v>-25.3917</c:v>
                </c:pt>
                <c:pt idx="1443">
                  <c:v>-25.387699999999999</c:v>
                </c:pt>
                <c:pt idx="1444">
                  <c:v>-25.4024</c:v>
                </c:pt>
                <c:pt idx="1445">
                  <c:v>-25.414100000000001</c:v>
                </c:pt>
                <c:pt idx="1446">
                  <c:v>-25.420400000000001</c:v>
                </c:pt>
                <c:pt idx="1447">
                  <c:v>-25.434899999999999</c:v>
                </c:pt>
                <c:pt idx="1448">
                  <c:v>-25.445399999999999</c:v>
                </c:pt>
                <c:pt idx="1449">
                  <c:v>-25.450600000000001</c:v>
                </c:pt>
                <c:pt idx="1450">
                  <c:v>-25.465599999999998</c:v>
                </c:pt>
                <c:pt idx="1451">
                  <c:v>-25.4709</c:v>
                </c:pt>
                <c:pt idx="1452">
                  <c:v>-25.4876</c:v>
                </c:pt>
                <c:pt idx="1453">
                  <c:v>-25.490200000000002</c:v>
                </c:pt>
                <c:pt idx="1454">
                  <c:v>-25.504899999999999</c:v>
                </c:pt>
                <c:pt idx="1455">
                  <c:v>-25.517399999999999</c:v>
                </c:pt>
                <c:pt idx="1456">
                  <c:v>-25.527899999999999</c:v>
                </c:pt>
                <c:pt idx="1457">
                  <c:v>-25.532699999999998</c:v>
                </c:pt>
                <c:pt idx="1458">
                  <c:v>-25.546700000000001</c:v>
                </c:pt>
                <c:pt idx="1459">
                  <c:v>-25.558199999999999</c:v>
                </c:pt>
                <c:pt idx="1460">
                  <c:v>-25.574300000000001</c:v>
                </c:pt>
                <c:pt idx="1461">
                  <c:v>-25.5794</c:v>
                </c:pt>
                <c:pt idx="1462">
                  <c:v>-25.5885</c:v>
                </c:pt>
                <c:pt idx="1463">
                  <c:v>-25.605499999999999</c:v>
                </c:pt>
                <c:pt idx="1464">
                  <c:v>-25.612400000000001</c:v>
                </c:pt>
                <c:pt idx="1465">
                  <c:v>-25.621400000000001</c:v>
                </c:pt>
                <c:pt idx="1466">
                  <c:v>-25.639299999999999</c:v>
                </c:pt>
                <c:pt idx="1467">
                  <c:v>-25.6494</c:v>
                </c:pt>
                <c:pt idx="1468">
                  <c:v>-25.6585</c:v>
                </c:pt>
                <c:pt idx="1469">
                  <c:v>-25.669799999999999</c:v>
                </c:pt>
                <c:pt idx="1470">
                  <c:v>-25.686</c:v>
                </c:pt>
                <c:pt idx="1471">
                  <c:v>-25.6966</c:v>
                </c:pt>
                <c:pt idx="1472">
                  <c:v>-25.708300000000001</c:v>
                </c:pt>
                <c:pt idx="1473">
                  <c:v>-25.724</c:v>
                </c:pt>
                <c:pt idx="1474">
                  <c:v>-25.740600000000001</c:v>
                </c:pt>
                <c:pt idx="1475">
                  <c:v>-25.7484</c:v>
                </c:pt>
                <c:pt idx="1476">
                  <c:v>-25.762799999999999</c:v>
                </c:pt>
                <c:pt idx="1477">
                  <c:v>-25.77</c:v>
                </c:pt>
                <c:pt idx="1478">
                  <c:v>-25.784800000000001</c:v>
                </c:pt>
                <c:pt idx="1479">
                  <c:v>-25.797699999999999</c:v>
                </c:pt>
                <c:pt idx="1480">
                  <c:v>-25.811800000000002</c:v>
                </c:pt>
                <c:pt idx="1481">
                  <c:v>-25.820699999999999</c:v>
                </c:pt>
                <c:pt idx="1482">
                  <c:v>-25.844000000000001</c:v>
                </c:pt>
                <c:pt idx="1483">
                  <c:v>-25.848500000000001</c:v>
                </c:pt>
                <c:pt idx="1484">
                  <c:v>-25.861699999999999</c:v>
                </c:pt>
                <c:pt idx="1485">
                  <c:v>-25.8752</c:v>
                </c:pt>
                <c:pt idx="1486">
                  <c:v>-25.895800000000001</c:v>
                </c:pt>
                <c:pt idx="1487">
                  <c:v>-25.898700000000002</c:v>
                </c:pt>
                <c:pt idx="1488">
                  <c:v>-25.9162</c:v>
                </c:pt>
                <c:pt idx="1489">
                  <c:v>-25.924800000000001</c:v>
                </c:pt>
                <c:pt idx="1490">
                  <c:v>-25.9481</c:v>
                </c:pt>
                <c:pt idx="1491">
                  <c:v>-25.957000000000001</c:v>
                </c:pt>
                <c:pt idx="1492">
                  <c:v>-25.974499999999999</c:v>
                </c:pt>
                <c:pt idx="1493">
                  <c:v>-25.9849</c:v>
                </c:pt>
                <c:pt idx="1494">
                  <c:v>-26.003599999999999</c:v>
                </c:pt>
                <c:pt idx="1495">
                  <c:v>-26.009699999999999</c:v>
                </c:pt>
                <c:pt idx="1496">
                  <c:v>-26.028400000000001</c:v>
                </c:pt>
                <c:pt idx="1497">
                  <c:v>-26.037400000000002</c:v>
                </c:pt>
                <c:pt idx="1498">
                  <c:v>-26.056999999999999</c:v>
                </c:pt>
                <c:pt idx="1499">
                  <c:v>-26.063400000000001</c:v>
                </c:pt>
                <c:pt idx="1500">
                  <c:v>-26.087299999999999</c:v>
                </c:pt>
                <c:pt idx="1501">
                  <c:v>-26.095500000000001</c:v>
                </c:pt>
                <c:pt idx="1502">
                  <c:v>-26.115100000000002</c:v>
                </c:pt>
                <c:pt idx="1503">
                  <c:v>-26.114599999999999</c:v>
                </c:pt>
                <c:pt idx="1504">
                  <c:v>-26.139099999999999</c:v>
                </c:pt>
                <c:pt idx="1505">
                  <c:v>-26.153600000000001</c:v>
                </c:pt>
                <c:pt idx="1506">
                  <c:v>-26.166699999999999</c:v>
                </c:pt>
                <c:pt idx="1507">
                  <c:v>-26.1738</c:v>
                </c:pt>
                <c:pt idx="1508">
                  <c:v>-26.194600000000001</c:v>
                </c:pt>
                <c:pt idx="1509">
                  <c:v>-26.2117</c:v>
                </c:pt>
                <c:pt idx="1510">
                  <c:v>-26.222999999999999</c:v>
                </c:pt>
                <c:pt idx="1511">
                  <c:v>-26.232800000000001</c:v>
                </c:pt>
                <c:pt idx="1512">
                  <c:v>-26.252600000000001</c:v>
                </c:pt>
                <c:pt idx="1513">
                  <c:v>-26.265499999999999</c:v>
                </c:pt>
                <c:pt idx="1514">
                  <c:v>-26.280999999999999</c:v>
                </c:pt>
                <c:pt idx="1515">
                  <c:v>-26.289200000000001</c:v>
                </c:pt>
                <c:pt idx="1516">
                  <c:v>-26.315300000000001</c:v>
                </c:pt>
                <c:pt idx="1517">
                  <c:v>-26.317399999999999</c:v>
                </c:pt>
                <c:pt idx="1518">
                  <c:v>-26.342500000000001</c:v>
                </c:pt>
                <c:pt idx="1519">
                  <c:v>-26.346599999999999</c:v>
                </c:pt>
                <c:pt idx="1520">
                  <c:v>-26.369900000000001</c:v>
                </c:pt>
                <c:pt idx="1521">
                  <c:v>-26.377400000000002</c:v>
                </c:pt>
                <c:pt idx="1522">
                  <c:v>-26.394500000000001</c:v>
                </c:pt>
                <c:pt idx="1523">
                  <c:v>-26.4056</c:v>
                </c:pt>
                <c:pt idx="1524">
                  <c:v>-26.423100000000002</c:v>
                </c:pt>
                <c:pt idx="1525">
                  <c:v>-26.431000000000001</c:v>
                </c:pt>
                <c:pt idx="1526">
                  <c:v>-26.445399999999999</c:v>
                </c:pt>
                <c:pt idx="1527">
                  <c:v>-26.4664</c:v>
                </c:pt>
                <c:pt idx="1528">
                  <c:v>-26.484200000000001</c:v>
                </c:pt>
                <c:pt idx="1529">
                  <c:v>-26.481999999999999</c:v>
                </c:pt>
                <c:pt idx="1530">
                  <c:v>-26.504799999999999</c:v>
                </c:pt>
                <c:pt idx="1531">
                  <c:v>-26.517099999999999</c:v>
                </c:pt>
                <c:pt idx="1532">
                  <c:v>-26.5364</c:v>
                </c:pt>
                <c:pt idx="1533">
                  <c:v>-26.546099999999999</c:v>
                </c:pt>
                <c:pt idx="1534">
                  <c:v>-26.560700000000001</c:v>
                </c:pt>
                <c:pt idx="1535">
                  <c:v>-26.5716</c:v>
                </c:pt>
                <c:pt idx="1536">
                  <c:v>-26.590399999999999</c:v>
                </c:pt>
                <c:pt idx="1537">
                  <c:v>-26.596399999999999</c:v>
                </c:pt>
                <c:pt idx="1538">
                  <c:v>-26.624099999999999</c:v>
                </c:pt>
                <c:pt idx="1539">
                  <c:v>-26.625599999999999</c:v>
                </c:pt>
                <c:pt idx="1540">
                  <c:v>-26.6492</c:v>
                </c:pt>
                <c:pt idx="1541">
                  <c:v>-26.649699999999999</c:v>
                </c:pt>
                <c:pt idx="1542">
                  <c:v>-26.671099999999999</c:v>
                </c:pt>
                <c:pt idx="1543">
                  <c:v>-26.687799999999999</c:v>
                </c:pt>
                <c:pt idx="1544">
                  <c:v>-26.7026</c:v>
                </c:pt>
                <c:pt idx="1545">
                  <c:v>-26.7133</c:v>
                </c:pt>
                <c:pt idx="1546">
                  <c:v>-26.737500000000001</c:v>
                </c:pt>
                <c:pt idx="1547">
                  <c:v>-26.7424</c:v>
                </c:pt>
                <c:pt idx="1548">
                  <c:v>-26.7605</c:v>
                </c:pt>
                <c:pt idx="1549">
                  <c:v>-26.769600000000001</c:v>
                </c:pt>
                <c:pt idx="1550">
                  <c:v>-26.7956</c:v>
                </c:pt>
                <c:pt idx="1551">
                  <c:v>-26.802399999999999</c:v>
                </c:pt>
                <c:pt idx="1552">
                  <c:v>-26.819199999999999</c:v>
                </c:pt>
                <c:pt idx="1553">
                  <c:v>-26.828700000000001</c:v>
                </c:pt>
                <c:pt idx="1554">
                  <c:v>-26.856400000000001</c:v>
                </c:pt>
                <c:pt idx="1555">
                  <c:v>-26.857900000000001</c:v>
                </c:pt>
                <c:pt idx="1556">
                  <c:v>-26.874600000000001</c:v>
                </c:pt>
                <c:pt idx="1557">
                  <c:v>-26.892900000000001</c:v>
                </c:pt>
                <c:pt idx="1558">
                  <c:v>-26.909300000000002</c:v>
                </c:pt>
                <c:pt idx="1559">
                  <c:v>-26.916799999999999</c:v>
                </c:pt>
                <c:pt idx="1560">
                  <c:v>-26.9373</c:v>
                </c:pt>
                <c:pt idx="1561">
                  <c:v>-26.953600000000002</c:v>
                </c:pt>
                <c:pt idx="1562">
                  <c:v>-26.971</c:v>
                </c:pt>
                <c:pt idx="1563">
                  <c:v>-26.976700000000001</c:v>
                </c:pt>
                <c:pt idx="1564">
                  <c:v>-27.002800000000001</c:v>
                </c:pt>
                <c:pt idx="1565">
                  <c:v>-27.0138</c:v>
                </c:pt>
                <c:pt idx="1566">
                  <c:v>-27.0364</c:v>
                </c:pt>
                <c:pt idx="1567">
                  <c:v>-27.042000000000002</c:v>
                </c:pt>
                <c:pt idx="1568">
                  <c:v>-27.070399999999999</c:v>
                </c:pt>
                <c:pt idx="1569">
                  <c:v>-27.0823</c:v>
                </c:pt>
                <c:pt idx="1570">
                  <c:v>-27.101500000000001</c:v>
                </c:pt>
                <c:pt idx="1571">
                  <c:v>-27.1144</c:v>
                </c:pt>
                <c:pt idx="1572">
                  <c:v>-27.136199999999999</c:v>
                </c:pt>
                <c:pt idx="1573">
                  <c:v>-27.145499999999998</c:v>
                </c:pt>
                <c:pt idx="1574">
                  <c:v>-27.165800000000001</c:v>
                </c:pt>
                <c:pt idx="1575">
                  <c:v>-27.186599999999999</c:v>
                </c:pt>
                <c:pt idx="1576">
                  <c:v>-27.2105</c:v>
                </c:pt>
                <c:pt idx="1577">
                  <c:v>-27.217500000000001</c:v>
                </c:pt>
                <c:pt idx="1578">
                  <c:v>-27.242000000000001</c:v>
                </c:pt>
                <c:pt idx="1579">
                  <c:v>-27.254899999999999</c:v>
                </c:pt>
                <c:pt idx="1580">
                  <c:v>-27.2774</c:v>
                </c:pt>
                <c:pt idx="1581">
                  <c:v>-27.2836</c:v>
                </c:pt>
                <c:pt idx="1582">
                  <c:v>-27.310600000000001</c:v>
                </c:pt>
                <c:pt idx="1583">
                  <c:v>-27.3306</c:v>
                </c:pt>
                <c:pt idx="1584">
                  <c:v>-27.349</c:v>
                </c:pt>
                <c:pt idx="1585">
                  <c:v>-27.363499999999998</c:v>
                </c:pt>
                <c:pt idx="1586">
                  <c:v>-27.389700000000001</c:v>
                </c:pt>
                <c:pt idx="1587">
                  <c:v>-27.410299999999999</c:v>
                </c:pt>
                <c:pt idx="1588">
                  <c:v>-27.426300000000001</c:v>
                </c:pt>
                <c:pt idx="1589">
                  <c:v>-27.439299999999999</c:v>
                </c:pt>
                <c:pt idx="1590">
                  <c:v>-27.467600000000001</c:v>
                </c:pt>
                <c:pt idx="1591">
                  <c:v>-27.479199999999999</c:v>
                </c:pt>
                <c:pt idx="1592">
                  <c:v>-27.509499999999999</c:v>
                </c:pt>
                <c:pt idx="1593">
                  <c:v>-27.521599999999999</c:v>
                </c:pt>
                <c:pt idx="1594">
                  <c:v>-27.549099999999999</c:v>
                </c:pt>
                <c:pt idx="1595">
                  <c:v>-27.561699999999998</c:v>
                </c:pt>
                <c:pt idx="1596">
                  <c:v>-27.587499999999999</c:v>
                </c:pt>
                <c:pt idx="1597">
                  <c:v>-27.607199999999999</c:v>
                </c:pt>
                <c:pt idx="1598">
                  <c:v>-27.632200000000001</c:v>
                </c:pt>
                <c:pt idx="1599">
                  <c:v>-27.6477</c:v>
                </c:pt>
                <c:pt idx="1600">
                  <c:v>-27.672499999999999</c:v>
                </c:pt>
                <c:pt idx="1601">
                  <c:v>-27.697500000000002</c:v>
                </c:pt>
                <c:pt idx="1602">
                  <c:v>-27.7209</c:v>
                </c:pt>
                <c:pt idx="1603">
                  <c:v>-27.731000000000002</c:v>
                </c:pt>
                <c:pt idx="1604">
                  <c:v>-27.758800000000001</c:v>
                </c:pt>
                <c:pt idx="1605">
                  <c:v>-27.7821</c:v>
                </c:pt>
                <c:pt idx="1606">
                  <c:v>-27.8108</c:v>
                </c:pt>
                <c:pt idx="1607">
                  <c:v>-27.8277</c:v>
                </c:pt>
                <c:pt idx="1608">
                  <c:v>-27.859300000000001</c:v>
                </c:pt>
                <c:pt idx="1609">
                  <c:v>-27.8826</c:v>
                </c:pt>
                <c:pt idx="1610">
                  <c:v>-27.907699999999998</c:v>
                </c:pt>
                <c:pt idx="1611">
                  <c:v>-27.9194</c:v>
                </c:pt>
                <c:pt idx="1612">
                  <c:v>-27.954899999999999</c:v>
                </c:pt>
                <c:pt idx="1613">
                  <c:v>-27.979399999999998</c:v>
                </c:pt>
                <c:pt idx="1614">
                  <c:v>-28.002400000000002</c:v>
                </c:pt>
                <c:pt idx="1615">
                  <c:v>-28.020499999999998</c:v>
                </c:pt>
                <c:pt idx="1616">
                  <c:v>-28.0579</c:v>
                </c:pt>
                <c:pt idx="1617">
                  <c:v>-28.078800000000001</c:v>
                </c:pt>
                <c:pt idx="1618">
                  <c:v>-28.102599999999999</c:v>
                </c:pt>
                <c:pt idx="1619">
                  <c:v>-28.1249</c:v>
                </c:pt>
                <c:pt idx="1620">
                  <c:v>-28.164100000000001</c:v>
                </c:pt>
                <c:pt idx="1621">
                  <c:v>-28.182300000000001</c:v>
                </c:pt>
                <c:pt idx="1622">
                  <c:v>-28.212499999999999</c:v>
                </c:pt>
                <c:pt idx="1623">
                  <c:v>-28.237200000000001</c:v>
                </c:pt>
                <c:pt idx="1624">
                  <c:v>-28.2667</c:v>
                </c:pt>
                <c:pt idx="1625">
                  <c:v>-28.2959</c:v>
                </c:pt>
                <c:pt idx="1626">
                  <c:v>-28.32</c:v>
                </c:pt>
                <c:pt idx="1627">
                  <c:v>-28.352799999999998</c:v>
                </c:pt>
                <c:pt idx="1628">
                  <c:v>-28.382400000000001</c:v>
                </c:pt>
                <c:pt idx="1629">
                  <c:v>-28.403400000000001</c:v>
                </c:pt>
                <c:pt idx="1630">
                  <c:v>-28.4376</c:v>
                </c:pt>
                <c:pt idx="1631">
                  <c:v>-28.465800000000002</c:v>
                </c:pt>
                <c:pt idx="1632">
                  <c:v>-28.4968</c:v>
                </c:pt>
                <c:pt idx="1633">
                  <c:v>-28.512899999999998</c:v>
                </c:pt>
                <c:pt idx="1634">
                  <c:v>-28.557200000000002</c:v>
                </c:pt>
                <c:pt idx="1635">
                  <c:v>-28.5763</c:v>
                </c:pt>
                <c:pt idx="1636">
                  <c:v>-28.6083</c:v>
                </c:pt>
                <c:pt idx="1637">
                  <c:v>-28.632400000000001</c:v>
                </c:pt>
                <c:pt idx="1638">
                  <c:v>-28.673500000000001</c:v>
                </c:pt>
                <c:pt idx="1639">
                  <c:v>-28.695900000000002</c:v>
                </c:pt>
                <c:pt idx="1640">
                  <c:v>-28.728200000000001</c:v>
                </c:pt>
                <c:pt idx="1641">
                  <c:v>-28.753399999999999</c:v>
                </c:pt>
                <c:pt idx="1642">
                  <c:v>-28.7898</c:v>
                </c:pt>
                <c:pt idx="1643">
                  <c:v>-28.816099999999999</c:v>
                </c:pt>
                <c:pt idx="1644">
                  <c:v>-28.848299999999998</c:v>
                </c:pt>
                <c:pt idx="1645">
                  <c:v>-28.876300000000001</c:v>
                </c:pt>
                <c:pt idx="1646">
                  <c:v>-28.914200000000001</c:v>
                </c:pt>
                <c:pt idx="1647">
                  <c:v>-28.939</c:v>
                </c:pt>
                <c:pt idx="1648">
                  <c:v>-28.969899999999999</c:v>
                </c:pt>
                <c:pt idx="1649">
                  <c:v>-29.000699999999998</c:v>
                </c:pt>
                <c:pt idx="1650">
                  <c:v>-29.045500000000001</c:v>
                </c:pt>
                <c:pt idx="1651">
                  <c:v>-29.059699999999999</c:v>
                </c:pt>
                <c:pt idx="1652">
                  <c:v>-29.1006</c:v>
                </c:pt>
                <c:pt idx="1653">
                  <c:v>-29.124400000000001</c:v>
                </c:pt>
                <c:pt idx="1654">
                  <c:v>-29.1648</c:v>
                </c:pt>
                <c:pt idx="1655">
                  <c:v>-29.191199999999998</c:v>
                </c:pt>
                <c:pt idx="1656">
                  <c:v>-29.230399999999999</c:v>
                </c:pt>
                <c:pt idx="1657">
                  <c:v>-29.254200000000001</c:v>
                </c:pt>
                <c:pt idx="1658">
                  <c:v>-29.2956</c:v>
                </c:pt>
                <c:pt idx="1659">
                  <c:v>-29.319900000000001</c:v>
                </c:pt>
                <c:pt idx="1660">
                  <c:v>-29.363600000000002</c:v>
                </c:pt>
                <c:pt idx="1661">
                  <c:v>-29.3933</c:v>
                </c:pt>
                <c:pt idx="1662">
                  <c:v>-29.423100000000002</c:v>
                </c:pt>
                <c:pt idx="1663">
                  <c:v>-29.453199999999999</c:v>
                </c:pt>
                <c:pt idx="1664">
                  <c:v>-29.487100000000002</c:v>
                </c:pt>
                <c:pt idx="1665">
                  <c:v>-29.515699999999999</c:v>
                </c:pt>
                <c:pt idx="1666">
                  <c:v>-29.554600000000001</c:v>
                </c:pt>
                <c:pt idx="1667">
                  <c:v>-29.5747</c:v>
                </c:pt>
                <c:pt idx="1668">
                  <c:v>-29.6236</c:v>
                </c:pt>
                <c:pt idx="1669">
                  <c:v>-29.643599999999999</c:v>
                </c:pt>
                <c:pt idx="1670">
                  <c:v>-29.683599999999998</c:v>
                </c:pt>
                <c:pt idx="1671">
                  <c:v>-29.712800000000001</c:v>
                </c:pt>
                <c:pt idx="1672">
                  <c:v>-29.759599999999999</c:v>
                </c:pt>
                <c:pt idx="1673">
                  <c:v>-29.780100000000001</c:v>
                </c:pt>
                <c:pt idx="1674">
                  <c:v>-29.820799999999998</c:v>
                </c:pt>
                <c:pt idx="1675">
                  <c:v>-29.844799999999999</c:v>
                </c:pt>
                <c:pt idx="1676">
                  <c:v>-29.8902</c:v>
                </c:pt>
                <c:pt idx="1677">
                  <c:v>-29.9117</c:v>
                </c:pt>
                <c:pt idx="1678">
                  <c:v>-29.953399999999998</c:v>
                </c:pt>
                <c:pt idx="1679">
                  <c:v>-29.984200000000001</c:v>
                </c:pt>
                <c:pt idx="1680">
                  <c:v>-30.019300000000001</c:v>
                </c:pt>
                <c:pt idx="1681">
                  <c:v>-30.042400000000001</c:v>
                </c:pt>
                <c:pt idx="1682">
                  <c:v>-30.082599999999999</c:v>
                </c:pt>
                <c:pt idx="1683">
                  <c:v>-30.111599999999999</c:v>
                </c:pt>
                <c:pt idx="1684">
                  <c:v>-30.149899999999999</c:v>
                </c:pt>
                <c:pt idx="1685">
                  <c:v>-30.173500000000001</c:v>
                </c:pt>
                <c:pt idx="1686">
                  <c:v>-30.2165</c:v>
                </c:pt>
                <c:pt idx="1687">
                  <c:v>-30.244700000000002</c:v>
                </c:pt>
                <c:pt idx="1688">
                  <c:v>-30.279</c:v>
                </c:pt>
                <c:pt idx="1689">
                  <c:v>-30.310199999999998</c:v>
                </c:pt>
                <c:pt idx="1690">
                  <c:v>-30.342700000000001</c:v>
                </c:pt>
                <c:pt idx="1691">
                  <c:v>-30.3718</c:v>
                </c:pt>
                <c:pt idx="1692">
                  <c:v>-30.412400000000002</c:v>
                </c:pt>
                <c:pt idx="1693">
                  <c:v>-30.430700000000002</c:v>
                </c:pt>
                <c:pt idx="1694">
                  <c:v>-30.473500000000001</c:v>
                </c:pt>
                <c:pt idx="1695">
                  <c:v>-30.500399999999999</c:v>
                </c:pt>
                <c:pt idx="1696">
                  <c:v>-30.5367</c:v>
                </c:pt>
                <c:pt idx="1697">
                  <c:v>-30.5642</c:v>
                </c:pt>
                <c:pt idx="1698">
                  <c:v>-30.6008</c:v>
                </c:pt>
                <c:pt idx="1699">
                  <c:v>-30.6267</c:v>
                </c:pt>
                <c:pt idx="1700">
                  <c:v>-30.6694</c:v>
                </c:pt>
                <c:pt idx="1701">
                  <c:v>-30.689499999999999</c:v>
                </c:pt>
                <c:pt idx="1702">
                  <c:v>-30.731200000000001</c:v>
                </c:pt>
                <c:pt idx="1703">
                  <c:v>-30.7546</c:v>
                </c:pt>
                <c:pt idx="1704">
                  <c:v>-30.7959</c:v>
                </c:pt>
                <c:pt idx="1705">
                  <c:v>-30.818300000000001</c:v>
                </c:pt>
                <c:pt idx="1706">
                  <c:v>-30.860499999999998</c:v>
                </c:pt>
                <c:pt idx="1707">
                  <c:v>-30.883299999999998</c:v>
                </c:pt>
                <c:pt idx="1708">
                  <c:v>-30.921199999999999</c:v>
                </c:pt>
                <c:pt idx="1709">
                  <c:v>-30.948799999999999</c:v>
                </c:pt>
                <c:pt idx="1710">
                  <c:v>-30.9892</c:v>
                </c:pt>
                <c:pt idx="1711">
                  <c:v>-31.016300000000001</c:v>
                </c:pt>
                <c:pt idx="1712">
                  <c:v>-31.046900000000001</c:v>
                </c:pt>
                <c:pt idx="1713">
                  <c:v>-31.075199999999999</c:v>
                </c:pt>
                <c:pt idx="1714">
                  <c:v>-31.120699999999999</c:v>
                </c:pt>
                <c:pt idx="1715">
                  <c:v>-31.143699999999999</c:v>
                </c:pt>
                <c:pt idx="1716">
                  <c:v>-31.178000000000001</c:v>
                </c:pt>
                <c:pt idx="1717">
                  <c:v>-31.206299999999999</c:v>
                </c:pt>
                <c:pt idx="1718">
                  <c:v>-31.246099999999998</c:v>
                </c:pt>
                <c:pt idx="1719">
                  <c:v>-31.276399999999999</c:v>
                </c:pt>
                <c:pt idx="1720">
                  <c:v>-31.306100000000001</c:v>
                </c:pt>
                <c:pt idx="1721">
                  <c:v>-31.337</c:v>
                </c:pt>
                <c:pt idx="1722">
                  <c:v>-31.374500000000001</c:v>
                </c:pt>
                <c:pt idx="1723">
                  <c:v>-31.4086</c:v>
                </c:pt>
                <c:pt idx="1724">
                  <c:v>-31.435600000000001</c:v>
                </c:pt>
                <c:pt idx="1725">
                  <c:v>-31.470199999999998</c:v>
                </c:pt>
                <c:pt idx="1726">
                  <c:v>-31.498899999999999</c:v>
                </c:pt>
                <c:pt idx="1727">
                  <c:v>-31.535299999999999</c:v>
                </c:pt>
                <c:pt idx="1728">
                  <c:v>-31.5639</c:v>
                </c:pt>
                <c:pt idx="1729">
                  <c:v>-31.597799999999999</c:v>
                </c:pt>
                <c:pt idx="1730">
                  <c:v>-31.6401</c:v>
                </c:pt>
                <c:pt idx="1731">
                  <c:v>-31.6632</c:v>
                </c:pt>
                <c:pt idx="1732">
                  <c:v>-31.7041</c:v>
                </c:pt>
                <c:pt idx="1733">
                  <c:v>-31.733599999999999</c:v>
                </c:pt>
                <c:pt idx="1734">
                  <c:v>-31.772099999999998</c:v>
                </c:pt>
                <c:pt idx="1735">
                  <c:v>-31.8002</c:v>
                </c:pt>
                <c:pt idx="1736">
                  <c:v>-31.837399999999999</c:v>
                </c:pt>
                <c:pt idx="1737">
                  <c:v>-31.8718</c:v>
                </c:pt>
                <c:pt idx="1738">
                  <c:v>-31.912199999999999</c:v>
                </c:pt>
                <c:pt idx="1739">
                  <c:v>-31.937200000000001</c:v>
                </c:pt>
                <c:pt idx="1740">
                  <c:v>-31.974599999999999</c:v>
                </c:pt>
                <c:pt idx="1741">
                  <c:v>-32.009300000000003</c:v>
                </c:pt>
                <c:pt idx="1742">
                  <c:v>-32.052599999999998</c:v>
                </c:pt>
                <c:pt idx="1743">
                  <c:v>-32.081400000000002</c:v>
                </c:pt>
                <c:pt idx="1744">
                  <c:v>-32.118200000000002</c:v>
                </c:pt>
                <c:pt idx="1745">
                  <c:v>-32.151499999999999</c:v>
                </c:pt>
                <c:pt idx="1746">
                  <c:v>-32.200499999999998</c:v>
                </c:pt>
                <c:pt idx="1747">
                  <c:v>-32.2273</c:v>
                </c:pt>
                <c:pt idx="1748">
                  <c:v>-32.268099999999997</c:v>
                </c:pt>
                <c:pt idx="1749">
                  <c:v>-32.302599999999998</c:v>
                </c:pt>
                <c:pt idx="1750">
                  <c:v>-32.346600000000002</c:v>
                </c:pt>
                <c:pt idx="1751">
                  <c:v>-32.378100000000003</c:v>
                </c:pt>
                <c:pt idx="1752">
                  <c:v>-32.417400000000001</c:v>
                </c:pt>
                <c:pt idx="1753">
                  <c:v>-32.458500000000001</c:v>
                </c:pt>
                <c:pt idx="1754">
                  <c:v>-32.498699999999999</c:v>
                </c:pt>
                <c:pt idx="1755">
                  <c:v>-32.54</c:v>
                </c:pt>
                <c:pt idx="1756">
                  <c:v>-32.578699999999998</c:v>
                </c:pt>
                <c:pt idx="1757">
                  <c:v>-32.615900000000003</c:v>
                </c:pt>
                <c:pt idx="1758">
                  <c:v>-32.6663</c:v>
                </c:pt>
                <c:pt idx="1759">
                  <c:v>-32.698300000000003</c:v>
                </c:pt>
                <c:pt idx="1760">
                  <c:v>-32.744599999999998</c:v>
                </c:pt>
                <c:pt idx="1761">
                  <c:v>-32.779600000000002</c:v>
                </c:pt>
                <c:pt idx="1762">
                  <c:v>-32.829500000000003</c:v>
                </c:pt>
                <c:pt idx="1763">
                  <c:v>-32.862400000000001</c:v>
                </c:pt>
                <c:pt idx="1764">
                  <c:v>-32.904800000000002</c:v>
                </c:pt>
                <c:pt idx="1765">
                  <c:v>-32.958599999999997</c:v>
                </c:pt>
                <c:pt idx="1766">
                  <c:v>-33.004300000000001</c:v>
                </c:pt>
                <c:pt idx="1767">
                  <c:v>-33.044899999999998</c:v>
                </c:pt>
                <c:pt idx="1768">
                  <c:v>-33.090800000000002</c:v>
                </c:pt>
                <c:pt idx="1769">
                  <c:v>-33.139499999999998</c:v>
                </c:pt>
                <c:pt idx="1770">
                  <c:v>-33.186999999999998</c:v>
                </c:pt>
                <c:pt idx="1771">
                  <c:v>-33.223100000000002</c:v>
                </c:pt>
                <c:pt idx="1772">
                  <c:v>-33.273499999999999</c:v>
                </c:pt>
                <c:pt idx="1773">
                  <c:v>-33.3187</c:v>
                </c:pt>
                <c:pt idx="1774">
                  <c:v>-33.376399999999997</c:v>
                </c:pt>
                <c:pt idx="1775">
                  <c:v>-33.415100000000002</c:v>
                </c:pt>
                <c:pt idx="1776">
                  <c:v>-33.463799999999999</c:v>
                </c:pt>
                <c:pt idx="1777">
                  <c:v>-33.505800000000001</c:v>
                </c:pt>
                <c:pt idx="1778">
                  <c:v>-33.558399999999999</c:v>
                </c:pt>
                <c:pt idx="1779">
                  <c:v>-33.603099999999998</c:v>
                </c:pt>
                <c:pt idx="1780">
                  <c:v>-33.650799999999997</c:v>
                </c:pt>
                <c:pt idx="1781">
                  <c:v>-33.706000000000003</c:v>
                </c:pt>
                <c:pt idx="1782">
                  <c:v>-33.752400000000002</c:v>
                </c:pt>
                <c:pt idx="1783">
                  <c:v>-33.796999999999997</c:v>
                </c:pt>
                <c:pt idx="1784">
                  <c:v>-33.846899999999998</c:v>
                </c:pt>
                <c:pt idx="1785">
                  <c:v>-33.900399999999998</c:v>
                </c:pt>
                <c:pt idx="1786">
                  <c:v>-33.949100000000001</c:v>
                </c:pt>
                <c:pt idx="1787">
                  <c:v>-33.997700000000002</c:v>
                </c:pt>
                <c:pt idx="1788">
                  <c:v>-34.045400000000001</c:v>
                </c:pt>
                <c:pt idx="1789">
                  <c:v>-34.0989</c:v>
                </c:pt>
                <c:pt idx="1790">
                  <c:v>-34.148899999999998</c:v>
                </c:pt>
                <c:pt idx="1791">
                  <c:v>-34.195300000000003</c:v>
                </c:pt>
                <c:pt idx="1792">
                  <c:v>-34.252000000000002</c:v>
                </c:pt>
                <c:pt idx="1793">
                  <c:v>-34.297899999999998</c:v>
                </c:pt>
                <c:pt idx="1794">
                  <c:v>-34.340800000000002</c:v>
                </c:pt>
                <c:pt idx="1795">
                  <c:v>-34.387700000000002</c:v>
                </c:pt>
                <c:pt idx="1796">
                  <c:v>-34.445799999999998</c:v>
                </c:pt>
                <c:pt idx="1797">
                  <c:v>-34.485100000000003</c:v>
                </c:pt>
                <c:pt idx="1798">
                  <c:v>-34.536299999999997</c:v>
                </c:pt>
                <c:pt idx="1799">
                  <c:v>-34.578400000000002</c:v>
                </c:pt>
                <c:pt idx="1800">
                  <c:v>-34.639600000000002</c:v>
                </c:pt>
                <c:pt idx="1801">
                  <c:v>-34.681699999999999</c:v>
                </c:pt>
                <c:pt idx="1802">
                  <c:v>-34.727699999999999</c:v>
                </c:pt>
                <c:pt idx="1803">
                  <c:v>-34.7712</c:v>
                </c:pt>
                <c:pt idx="1804">
                  <c:v>-34.826599999999999</c:v>
                </c:pt>
                <c:pt idx="1805">
                  <c:v>-34.872199999999999</c:v>
                </c:pt>
                <c:pt idx="1806">
                  <c:v>-34.918999999999997</c:v>
                </c:pt>
                <c:pt idx="1807">
                  <c:v>-34.960700000000003</c:v>
                </c:pt>
                <c:pt idx="1808">
                  <c:v>-35.007199999999997</c:v>
                </c:pt>
                <c:pt idx="1809">
                  <c:v>-35.058599999999998</c:v>
                </c:pt>
                <c:pt idx="1810">
                  <c:v>-35.095700000000001</c:v>
                </c:pt>
                <c:pt idx="1811">
                  <c:v>-35.139000000000003</c:v>
                </c:pt>
                <c:pt idx="1812">
                  <c:v>-35.192700000000002</c:v>
                </c:pt>
                <c:pt idx="1813">
                  <c:v>-35.233499999999999</c:v>
                </c:pt>
                <c:pt idx="1814">
                  <c:v>-35.273699999999998</c:v>
                </c:pt>
                <c:pt idx="1815">
                  <c:v>-35.318100000000001</c:v>
                </c:pt>
                <c:pt idx="1816">
                  <c:v>-35.358600000000003</c:v>
                </c:pt>
                <c:pt idx="1817">
                  <c:v>-35.409700000000001</c:v>
                </c:pt>
                <c:pt idx="1818">
                  <c:v>-35.442700000000002</c:v>
                </c:pt>
                <c:pt idx="1819">
                  <c:v>-35.486600000000003</c:v>
                </c:pt>
                <c:pt idx="1820">
                  <c:v>-35.532499999999999</c:v>
                </c:pt>
                <c:pt idx="1821">
                  <c:v>-35.573599999999999</c:v>
                </c:pt>
                <c:pt idx="1822">
                  <c:v>-35.613799999999998</c:v>
                </c:pt>
                <c:pt idx="1823">
                  <c:v>-35.6584</c:v>
                </c:pt>
                <c:pt idx="1824">
                  <c:v>-35.701900000000002</c:v>
                </c:pt>
                <c:pt idx="1825">
                  <c:v>-35.741799999999998</c:v>
                </c:pt>
                <c:pt idx="1826">
                  <c:v>-35.781799999999997</c:v>
                </c:pt>
                <c:pt idx="1827">
                  <c:v>-35.827100000000002</c:v>
                </c:pt>
                <c:pt idx="1828">
                  <c:v>-35.868400000000001</c:v>
                </c:pt>
                <c:pt idx="1829">
                  <c:v>-35.9056</c:v>
                </c:pt>
                <c:pt idx="1830">
                  <c:v>-35.944699999999997</c:v>
                </c:pt>
                <c:pt idx="1831">
                  <c:v>-35.991700000000002</c:v>
                </c:pt>
                <c:pt idx="1832">
                  <c:v>-36.027299999999997</c:v>
                </c:pt>
                <c:pt idx="1833">
                  <c:v>-36.067700000000002</c:v>
                </c:pt>
                <c:pt idx="1834">
                  <c:v>-36.110399999999998</c:v>
                </c:pt>
                <c:pt idx="1835">
                  <c:v>-36.146099999999997</c:v>
                </c:pt>
                <c:pt idx="1836">
                  <c:v>-36.183300000000003</c:v>
                </c:pt>
                <c:pt idx="1837">
                  <c:v>-36.220399999999998</c:v>
                </c:pt>
                <c:pt idx="1838">
                  <c:v>-36.267400000000002</c:v>
                </c:pt>
                <c:pt idx="1839">
                  <c:v>-36.3108</c:v>
                </c:pt>
                <c:pt idx="1840">
                  <c:v>-36.344099999999997</c:v>
                </c:pt>
                <c:pt idx="1841">
                  <c:v>-36.378100000000003</c:v>
                </c:pt>
                <c:pt idx="1842">
                  <c:v>-36.419400000000003</c:v>
                </c:pt>
                <c:pt idx="1843">
                  <c:v>-36.456600000000002</c:v>
                </c:pt>
                <c:pt idx="1844">
                  <c:v>-36.497599999999998</c:v>
                </c:pt>
                <c:pt idx="1845">
                  <c:v>-36.540399999999998</c:v>
                </c:pt>
                <c:pt idx="1846">
                  <c:v>-36.5794</c:v>
                </c:pt>
                <c:pt idx="1847">
                  <c:v>-36.6126</c:v>
                </c:pt>
                <c:pt idx="1848">
                  <c:v>-36.648400000000002</c:v>
                </c:pt>
                <c:pt idx="1849">
                  <c:v>-36.691099999999999</c:v>
                </c:pt>
                <c:pt idx="1850">
                  <c:v>-36.733499999999999</c:v>
                </c:pt>
                <c:pt idx="1851">
                  <c:v>-36.771099999999997</c:v>
                </c:pt>
                <c:pt idx="1852">
                  <c:v>-36.801299999999998</c:v>
                </c:pt>
                <c:pt idx="1853">
                  <c:v>-36.848199999999999</c:v>
                </c:pt>
                <c:pt idx="1854">
                  <c:v>-36.886600000000001</c:v>
                </c:pt>
                <c:pt idx="1855">
                  <c:v>-36.918300000000002</c:v>
                </c:pt>
                <c:pt idx="1856">
                  <c:v>-36.958799999999997</c:v>
                </c:pt>
                <c:pt idx="1857">
                  <c:v>-37.005099999999999</c:v>
                </c:pt>
                <c:pt idx="1858">
                  <c:v>-37.040999999999997</c:v>
                </c:pt>
                <c:pt idx="1859">
                  <c:v>-37.074199999999998</c:v>
                </c:pt>
                <c:pt idx="1860">
                  <c:v>-37.119300000000003</c:v>
                </c:pt>
                <c:pt idx="1861">
                  <c:v>-37.1629</c:v>
                </c:pt>
                <c:pt idx="1862">
                  <c:v>-37.197699999999998</c:v>
                </c:pt>
                <c:pt idx="1863">
                  <c:v>-37.239100000000001</c:v>
                </c:pt>
                <c:pt idx="1864">
                  <c:v>-37.277500000000003</c:v>
                </c:pt>
                <c:pt idx="1865">
                  <c:v>-37.319299999999998</c:v>
                </c:pt>
                <c:pt idx="1866">
                  <c:v>-37.3538</c:v>
                </c:pt>
                <c:pt idx="1867">
                  <c:v>-37.392600000000002</c:v>
                </c:pt>
                <c:pt idx="1868">
                  <c:v>-37.436</c:v>
                </c:pt>
                <c:pt idx="1869">
                  <c:v>-37.472499999999997</c:v>
                </c:pt>
                <c:pt idx="1870">
                  <c:v>-37.511899999999997</c:v>
                </c:pt>
                <c:pt idx="1871">
                  <c:v>-37.553800000000003</c:v>
                </c:pt>
                <c:pt idx="1872">
                  <c:v>-37.595700000000001</c:v>
                </c:pt>
                <c:pt idx="1873">
                  <c:v>-37.632599999999996</c:v>
                </c:pt>
                <c:pt idx="1874">
                  <c:v>-37.6676</c:v>
                </c:pt>
                <c:pt idx="1875">
                  <c:v>-37.711300000000001</c:v>
                </c:pt>
                <c:pt idx="1876">
                  <c:v>-37.7577</c:v>
                </c:pt>
                <c:pt idx="1877">
                  <c:v>-37.796500000000002</c:v>
                </c:pt>
                <c:pt idx="1878">
                  <c:v>-37.8352</c:v>
                </c:pt>
                <c:pt idx="1879">
                  <c:v>-37.880899999999997</c:v>
                </c:pt>
                <c:pt idx="1880">
                  <c:v>-37.920299999999997</c:v>
                </c:pt>
                <c:pt idx="1881">
                  <c:v>-37.9559</c:v>
                </c:pt>
                <c:pt idx="1882">
                  <c:v>-37.996000000000002</c:v>
                </c:pt>
                <c:pt idx="1883">
                  <c:v>-38.0471</c:v>
                </c:pt>
                <c:pt idx="1884">
                  <c:v>-38.084800000000001</c:v>
                </c:pt>
                <c:pt idx="1885">
                  <c:v>-38.118699999999997</c:v>
                </c:pt>
                <c:pt idx="1886">
                  <c:v>-38.164499999999997</c:v>
                </c:pt>
                <c:pt idx="1887">
                  <c:v>-38.202399999999997</c:v>
                </c:pt>
                <c:pt idx="1888">
                  <c:v>-38.2393</c:v>
                </c:pt>
                <c:pt idx="1889">
                  <c:v>-38.2836</c:v>
                </c:pt>
                <c:pt idx="1890">
                  <c:v>-38.317700000000002</c:v>
                </c:pt>
                <c:pt idx="1891">
                  <c:v>-38.360900000000001</c:v>
                </c:pt>
                <c:pt idx="1892">
                  <c:v>-38.405799999999999</c:v>
                </c:pt>
                <c:pt idx="1893">
                  <c:v>-38.441400000000002</c:v>
                </c:pt>
                <c:pt idx="1894">
                  <c:v>-38.482799999999997</c:v>
                </c:pt>
                <c:pt idx="1895">
                  <c:v>-38.529899999999998</c:v>
                </c:pt>
                <c:pt idx="1896">
                  <c:v>-38.570300000000003</c:v>
                </c:pt>
                <c:pt idx="1897">
                  <c:v>-38.610700000000001</c:v>
                </c:pt>
                <c:pt idx="1898">
                  <c:v>-38.645200000000003</c:v>
                </c:pt>
                <c:pt idx="1899">
                  <c:v>-38.687600000000003</c:v>
                </c:pt>
                <c:pt idx="1900">
                  <c:v>-38.729900000000001</c:v>
                </c:pt>
                <c:pt idx="1901">
                  <c:v>-38.773499999999999</c:v>
                </c:pt>
                <c:pt idx="1902">
                  <c:v>-38.817399999999999</c:v>
                </c:pt>
                <c:pt idx="1903">
                  <c:v>-38.865099999999998</c:v>
                </c:pt>
                <c:pt idx="1904">
                  <c:v>-38.899299999999997</c:v>
                </c:pt>
                <c:pt idx="1905">
                  <c:v>-38.945700000000002</c:v>
                </c:pt>
                <c:pt idx="1906">
                  <c:v>-38.9818</c:v>
                </c:pt>
                <c:pt idx="1907">
                  <c:v>-39.023800000000001</c:v>
                </c:pt>
                <c:pt idx="1908">
                  <c:v>-39.069299999999998</c:v>
                </c:pt>
                <c:pt idx="1909">
                  <c:v>-39.107199999999999</c:v>
                </c:pt>
                <c:pt idx="1910">
                  <c:v>-39.14</c:v>
                </c:pt>
                <c:pt idx="1911">
                  <c:v>-39.1905</c:v>
                </c:pt>
                <c:pt idx="1912">
                  <c:v>-39.225700000000003</c:v>
                </c:pt>
                <c:pt idx="1913">
                  <c:v>-39.268300000000004</c:v>
                </c:pt>
                <c:pt idx="1914">
                  <c:v>-39.309699999999999</c:v>
                </c:pt>
                <c:pt idx="1915">
                  <c:v>-39.3566</c:v>
                </c:pt>
                <c:pt idx="1916">
                  <c:v>-39.398699999999998</c:v>
                </c:pt>
                <c:pt idx="1917">
                  <c:v>-39.434699999999999</c:v>
                </c:pt>
                <c:pt idx="1918">
                  <c:v>-39.478000000000002</c:v>
                </c:pt>
                <c:pt idx="1919">
                  <c:v>-39.528399999999998</c:v>
                </c:pt>
                <c:pt idx="1920">
                  <c:v>-39.561599999999999</c:v>
                </c:pt>
                <c:pt idx="1921">
                  <c:v>-39.608899999999998</c:v>
                </c:pt>
                <c:pt idx="1922">
                  <c:v>-39.643999999999998</c:v>
                </c:pt>
                <c:pt idx="1923">
                  <c:v>-39.690800000000003</c:v>
                </c:pt>
                <c:pt idx="1924">
                  <c:v>-39.728900000000003</c:v>
                </c:pt>
                <c:pt idx="1925">
                  <c:v>-39.767600000000002</c:v>
                </c:pt>
                <c:pt idx="1926">
                  <c:v>-39.808599999999998</c:v>
                </c:pt>
                <c:pt idx="1927">
                  <c:v>-39.8566</c:v>
                </c:pt>
                <c:pt idx="1928">
                  <c:v>-39.896299999999997</c:v>
                </c:pt>
                <c:pt idx="1929">
                  <c:v>-39.9377</c:v>
                </c:pt>
                <c:pt idx="1930">
                  <c:v>-39.9861</c:v>
                </c:pt>
                <c:pt idx="1931">
                  <c:v>-40.0259</c:v>
                </c:pt>
                <c:pt idx="1932">
                  <c:v>-40.0565</c:v>
                </c:pt>
                <c:pt idx="1933">
                  <c:v>-40.104799999999997</c:v>
                </c:pt>
                <c:pt idx="1934">
                  <c:v>-40.144100000000002</c:v>
                </c:pt>
                <c:pt idx="1935">
                  <c:v>-40.192900000000002</c:v>
                </c:pt>
                <c:pt idx="1936">
                  <c:v>-40.228400000000001</c:v>
                </c:pt>
                <c:pt idx="1937">
                  <c:v>-40.268999999999998</c:v>
                </c:pt>
                <c:pt idx="1938">
                  <c:v>-40.313200000000002</c:v>
                </c:pt>
                <c:pt idx="1939">
                  <c:v>-40.3675</c:v>
                </c:pt>
                <c:pt idx="1940">
                  <c:v>-40.392299999999999</c:v>
                </c:pt>
                <c:pt idx="1941">
                  <c:v>-40.449199999999998</c:v>
                </c:pt>
                <c:pt idx="1942">
                  <c:v>-40.487299999999998</c:v>
                </c:pt>
                <c:pt idx="1943">
                  <c:v>-40.527099999999997</c:v>
                </c:pt>
                <c:pt idx="1944">
                  <c:v>-40.560499999999998</c:v>
                </c:pt>
                <c:pt idx="1945">
                  <c:v>-40.614400000000003</c:v>
                </c:pt>
                <c:pt idx="1946">
                  <c:v>-40.659799999999997</c:v>
                </c:pt>
                <c:pt idx="1947">
                  <c:v>-40.702800000000003</c:v>
                </c:pt>
                <c:pt idx="1948">
                  <c:v>-40.732999999999997</c:v>
                </c:pt>
                <c:pt idx="1949">
                  <c:v>-40.783200000000001</c:v>
                </c:pt>
                <c:pt idx="1950">
                  <c:v>-40.827399999999997</c:v>
                </c:pt>
                <c:pt idx="1951">
                  <c:v>-40.873699999999999</c:v>
                </c:pt>
                <c:pt idx="1952">
                  <c:v>-40.906700000000001</c:v>
                </c:pt>
                <c:pt idx="1953">
                  <c:v>-40.9649</c:v>
                </c:pt>
                <c:pt idx="1954">
                  <c:v>-41.004899999999999</c:v>
                </c:pt>
                <c:pt idx="1955">
                  <c:v>-41.0471</c:v>
                </c:pt>
                <c:pt idx="1956">
                  <c:v>-41.083799999999997</c:v>
                </c:pt>
                <c:pt idx="1957">
                  <c:v>-41.1372</c:v>
                </c:pt>
                <c:pt idx="1958">
                  <c:v>-41.172699999999999</c:v>
                </c:pt>
                <c:pt idx="1959">
                  <c:v>-41.223700000000001</c:v>
                </c:pt>
                <c:pt idx="1960">
                  <c:v>-41.261299999999999</c:v>
                </c:pt>
                <c:pt idx="1961">
                  <c:v>-41.308500000000002</c:v>
                </c:pt>
                <c:pt idx="1962">
                  <c:v>-41.35</c:v>
                </c:pt>
                <c:pt idx="1963">
                  <c:v>-41.392099999999999</c:v>
                </c:pt>
                <c:pt idx="1964">
                  <c:v>-41.429499999999997</c:v>
                </c:pt>
                <c:pt idx="1965">
                  <c:v>-41.480499999999999</c:v>
                </c:pt>
                <c:pt idx="1966">
                  <c:v>-41.527799999999999</c:v>
                </c:pt>
                <c:pt idx="1967">
                  <c:v>-41.578699999999998</c:v>
                </c:pt>
                <c:pt idx="1968">
                  <c:v>-41.6158</c:v>
                </c:pt>
                <c:pt idx="1969">
                  <c:v>-41.668700000000001</c:v>
                </c:pt>
                <c:pt idx="1970">
                  <c:v>-41.707900000000002</c:v>
                </c:pt>
                <c:pt idx="1971">
                  <c:v>-41.760899999999999</c:v>
                </c:pt>
                <c:pt idx="1972">
                  <c:v>-41.796199999999999</c:v>
                </c:pt>
                <c:pt idx="1973">
                  <c:v>-41.850900000000003</c:v>
                </c:pt>
                <c:pt idx="1974">
                  <c:v>-41.889899999999997</c:v>
                </c:pt>
                <c:pt idx="1975">
                  <c:v>-41.939300000000003</c:v>
                </c:pt>
                <c:pt idx="1976">
                  <c:v>-41.975900000000003</c:v>
                </c:pt>
                <c:pt idx="1977">
                  <c:v>-42.033200000000001</c:v>
                </c:pt>
                <c:pt idx="1978">
                  <c:v>-42.073999999999998</c:v>
                </c:pt>
                <c:pt idx="1979">
                  <c:v>-42.1295</c:v>
                </c:pt>
                <c:pt idx="1980">
                  <c:v>-42.160800000000002</c:v>
                </c:pt>
                <c:pt idx="1981">
                  <c:v>-42.217300000000002</c:v>
                </c:pt>
                <c:pt idx="1982">
                  <c:v>-42.260300000000001</c:v>
                </c:pt>
                <c:pt idx="1983">
                  <c:v>-42.310400000000001</c:v>
                </c:pt>
                <c:pt idx="1984">
                  <c:v>-42.351100000000002</c:v>
                </c:pt>
                <c:pt idx="1985">
                  <c:v>-42.4116</c:v>
                </c:pt>
                <c:pt idx="1986">
                  <c:v>-42.447800000000001</c:v>
                </c:pt>
                <c:pt idx="1987">
                  <c:v>-42.496899999999997</c:v>
                </c:pt>
                <c:pt idx="1988">
                  <c:v>-42.436399999999999</c:v>
                </c:pt>
                <c:pt idx="1989">
                  <c:v>-41.714700000000001</c:v>
                </c:pt>
                <c:pt idx="1990">
                  <c:v>-40.898099999999999</c:v>
                </c:pt>
                <c:pt idx="1991">
                  <c:v>-40.214500000000001</c:v>
                </c:pt>
                <c:pt idx="1992">
                  <c:v>-39.573700000000002</c:v>
                </c:pt>
                <c:pt idx="1993">
                  <c:v>-38.972900000000003</c:v>
                </c:pt>
                <c:pt idx="1994">
                  <c:v>-38.388300000000001</c:v>
                </c:pt>
                <c:pt idx="1995">
                  <c:v>-37.8401</c:v>
                </c:pt>
                <c:pt idx="1996">
                  <c:v>-37.293900000000001</c:v>
                </c:pt>
                <c:pt idx="1997">
                  <c:v>-36.781500000000001</c:v>
                </c:pt>
                <c:pt idx="1998">
                  <c:v>-36.272199999999998</c:v>
                </c:pt>
                <c:pt idx="1999">
                  <c:v>-35.7973</c:v>
                </c:pt>
                <c:pt idx="2000">
                  <c:v>-35.316899999999997</c:v>
                </c:pt>
                <c:pt idx="2001">
                  <c:v>-34.860999999999997</c:v>
                </c:pt>
                <c:pt idx="2002">
                  <c:v>-34.412500000000001</c:v>
                </c:pt>
                <c:pt idx="2003">
                  <c:v>-33.977600000000002</c:v>
                </c:pt>
                <c:pt idx="2004">
                  <c:v>-33.548299999999998</c:v>
                </c:pt>
                <c:pt idx="2005">
                  <c:v>-33.142000000000003</c:v>
                </c:pt>
                <c:pt idx="2006">
                  <c:v>-32.7241</c:v>
                </c:pt>
                <c:pt idx="2007">
                  <c:v>-32.343499999999999</c:v>
                </c:pt>
                <c:pt idx="2008">
                  <c:v>-31.9483</c:v>
                </c:pt>
                <c:pt idx="2009">
                  <c:v>-31.576699999999999</c:v>
                </c:pt>
                <c:pt idx="2010">
                  <c:v>-31.1995</c:v>
                </c:pt>
                <c:pt idx="2011">
                  <c:v>-30.839600000000001</c:v>
                </c:pt>
                <c:pt idx="2012">
                  <c:v>-30.486999999999998</c:v>
                </c:pt>
                <c:pt idx="2013">
                  <c:v>-30.146799999999999</c:v>
                </c:pt>
                <c:pt idx="2014">
                  <c:v>-29.804300000000001</c:v>
                </c:pt>
                <c:pt idx="2015">
                  <c:v>-29.4788</c:v>
                </c:pt>
                <c:pt idx="2016">
                  <c:v>-29.147500000000001</c:v>
                </c:pt>
                <c:pt idx="2017">
                  <c:v>-28.834199999999999</c:v>
                </c:pt>
                <c:pt idx="2018">
                  <c:v>-28.524799999999999</c:v>
                </c:pt>
                <c:pt idx="2019">
                  <c:v>-28.218800000000002</c:v>
                </c:pt>
                <c:pt idx="2020">
                  <c:v>-27.9178</c:v>
                </c:pt>
                <c:pt idx="2021">
                  <c:v>-27.623000000000001</c:v>
                </c:pt>
                <c:pt idx="2022">
                  <c:v>-27.340800000000002</c:v>
                </c:pt>
                <c:pt idx="2023">
                  <c:v>-27.055099999999999</c:v>
                </c:pt>
                <c:pt idx="2024">
                  <c:v>-26.770700000000001</c:v>
                </c:pt>
                <c:pt idx="2025">
                  <c:v>-26.513100000000001</c:v>
                </c:pt>
                <c:pt idx="2026">
                  <c:v>-26.234999999999999</c:v>
                </c:pt>
                <c:pt idx="2027">
                  <c:v>-25.973299999999998</c:v>
                </c:pt>
                <c:pt idx="2028">
                  <c:v>-25.714200000000002</c:v>
                </c:pt>
                <c:pt idx="2029">
                  <c:v>-25.464700000000001</c:v>
                </c:pt>
                <c:pt idx="2030">
                  <c:v>-25.209800000000001</c:v>
                </c:pt>
                <c:pt idx="2031">
                  <c:v>-24.976099999999999</c:v>
                </c:pt>
                <c:pt idx="2032">
                  <c:v>-24.7302</c:v>
                </c:pt>
                <c:pt idx="2033">
                  <c:v>-24.501899999999999</c:v>
                </c:pt>
                <c:pt idx="2034">
                  <c:v>-24.260999999999999</c:v>
                </c:pt>
                <c:pt idx="2035">
                  <c:v>-24.035299999999999</c:v>
                </c:pt>
                <c:pt idx="2036">
                  <c:v>-23.811399999999999</c:v>
                </c:pt>
                <c:pt idx="2037">
                  <c:v>-23.592700000000001</c:v>
                </c:pt>
                <c:pt idx="2038">
                  <c:v>-23.365400000000001</c:v>
                </c:pt>
                <c:pt idx="2039">
                  <c:v>-23.160399999999999</c:v>
                </c:pt>
                <c:pt idx="2040">
                  <c:v>-22.944900000000001</c:v>
                </c:pt>
                <c:pt idx="2041">
                  <c:v>-22.741700000000002</c:v>
                </c:pt>
                <c:pt idx="2042">
                  <c:v>-22.5383</c:v>
                </c:pt>
                <c:pt idx="2043">
                  <c:v>-22.3443</c:v>
                </c:pt>
                <c:pt idx="2044">
                  <c:v>-22.138500000000001</c:v>
                </c:pt>
                <c:pt idx="2045">
                  <c:v>-21.950099999999999</c:v>
                </c:pt>
                <c:pt idx="2046">
                  <c:v>-21.759599999999999</c:v>
                </c:pt>
                <c:pt idx="2047">
                  <c:v>-21.572199999999999</c:v>
                </c:pt>
                <c:pt idx="2048">
                  <c:v>-21.381499999999999</c:v>
                </c:pt>
                <c:pt idx="2049">
                  <c:v>-21.199000000000002</c:v>
                </c:pt>
                <c:pt idx="2050">
                  <c:v>-21.018899999999999</c:v>
                </c:pt>
                <c:pt idx="2051">
                  <c:v>-20.8416</c:v>
                </c:pt>
                <c:pt idx="2052">
                  <c:v>-20.6675</c:v>
                </c:pt>
                <c:pt idx="2053">
                  <c:v>-20.500900000000001</c:v>
                </c:pt>
                <c:pt idx="2054">
                  <c:v>-20.328700000000001</c:v>
                </c:pt>
                <c:pt idx="2055">
                  <c:v>-20.1692</c:v>
                </c:pt>
                <c:pt idx="2056">
                  <c:v>-19.995000000000001</c:v>
                </c:pt>
                <c:pt idx="2057">
                  <c:v>-19.837900000000001</c:v>
                </c:pt>
                <c:pt idx="2058">
                  <c:v>-19.6814</c:v>
                </c:pt>
                <c:pt idx="2059">
                  <c:v>-19.523900000000001</c:v>
                </c:pt>
                <c:pt idx="2060">
                  <c:v>-19.365500000000001</c:v>
                </c:pt>
                <c:pt idx="2061">
                  <c:v>-19.210699999999999</c:v>
                </c:pt>
                <c:pt idx="2062">
                  <c:v>-19.060600000000001</c:v>
                </c:pt>
                <c:pt idx="2063">
                  <c:v>-18.917899999999999</c:v>
                </c:pt>
                <c:pt idx="2064">
                  <c:v>-18.761900000000001</c:v>
                </c:pt>
                <c:pt idx="2065">
                  <c:v>-18.6265</c:v>
                </c:pt>
                <c:pt idx="2066">
                  <c:v>-18.476099999999999</c:v>
                </c:pt>
                <c:pt idx="2067">
                  <c:v>-18.343800000000002</c:v>
                </c:pt>
                <c:pt idx="2068">
                  <c:v>-18.196899999999999</c:v>
                </c:pt>
                <c:pt idx="2069">
                  <c:v>-18.055499999999999</c:v>
                </c:pt>
                <c:pt idx="2070">
                  <c:v>-17.924399999999999</c:v>
                </c:pt>
                <c:pt idx="2071">
                  <c:v>-17.796099999999999</c:v>
                </c:pt>
                <c:pt idx="2072">
                  <c:v>-17.657399999999999</c:v>
                </c:pt>
                <c:pt idx="2073">
                  <c:v>-17.5306</c:v>
                </c:pt>
                <c:pt idx="2074">
                  <c:v>-17.395900000000001</c:v>
                </c:pt>
                <c:pt idx="2075">
                  <c:v>-17.272400000000001</c:v>
                </c:pt>
                <c:pt idx="2076">
                  <c:v>-17.1432</c:v>
                </c:pt>
                <c:pt idx="2077">
                  <c:v>-17.0258</c:v>
                </c:pt>
                <c:pt idx="2078">
                  <c:v>-16.899899999999999</c:v>
                </c:pt>
                <c:pt idx="2079">
                  <c:v>-16.783999999999999</c:v>
                </c:pt>
                <c:pt idx="2080">
                  <c:v>-16.654800000000002</c:v>
                </c:pt>
                <c:pt idx="2081">
                  <c:v>-16.5505</c:v>
                </c:pt>
                <c:pt idx="2082">
                  <c:v>-16.4314</c:v>
                </c:pt>
                <c:pt idx="2083">
                  <c:v>-16.308399999999999</c:v>
                </c:pt>
                <c:pt idx="2084">
                  <c:v>-16.198899999999998</c:v>
                </c:pt>
                <c:pt idx="2085">
                  <c:v>-16.089200000000002</c:v>
                </c:pt>
                <c:pt idx="2086">
                  <c:v>-15.970499999999999</c:v>
                </c:pt>
                <c:pt idx="2087">
                  <c:v>-15.865</c:v>
                </c:pt>
                <c:pt idx="2088">
                  <c:v>-15.7591</c:v>
                </c:pt>
                <c:pt idx="2089">
                  <c:v>-15.654400000000001</c:v>
                </c:pt>
                <c:pt idx="2090">
                  <c:v>-15.541499999999999</c:v>
                </c:pt>
                <c:pt idx="2091">
                  <c:v>-15.442299999999999</c:v>
                </c:pt>
                <c:pt idx="2092">
                  <c:v>-15.339499999999999</c:v>
                </c:pt>
                <c:pt idx="2093">
                  <c:v>-15.2331</c:v>
                </c:pt>
                <c:pt idx="2094">
                  <c:v>-15.1319</c:v>
                </c:pt>
                <c:pt idx="2095">
                  <c:v>-15.032</c:v>
                </c:pt>
                <c:pt idx="2096">
                  <c:v>-14.9368</c:v>
                </c:pt>
                <c:pt idx="2097">
                  <c:v>-14.840400000000001</c:v>
                </c:pt>
                <c:pt idx="2098">
                  <c:v>-14.738799999999999</c:v>
                </c:pt>
                <c:pt idx="2099">
                  <c:v>-14.6516</c:v>
                </c:pt>
                <c:pt idx="2100">
                  <c:v>-14.5497</c:v>
                </c:pt>
                <c:pt idx="2101">
                  <c:v>-14.457000000000001</c:v>
                </c:pt>
                <c:pt idx="2102">
                  <c:v>-14.368600000000001</c:v>
                </c:pt>
                <c:pt idx="2103">
                  <c:v>-14.277699999999999</c:v>
                </c:pt>
                <c:pt idx="2104">
                  <c:v>-14.187200000000001</c:v>
                </c:pt>
                <c:pt idx="2105">
                  <c:v>-14.092700000000001</c:v>
                </c:pt>
                <c:pt idx="2106">
                  <c:v>-14.008800000000001</c:v>
                </c:pt>
                <c:pt idx="2107">
                  <c:v>-13.9176</c:v>
                </c:pt>
                <c:pt idx="2108">
                  <c:v>-13.8344</c:v>
                </c:pt>
                <c:pt idx="2109">
                  <c:v>-13.7498</c:v>
                </c:pt>
                <c:pt idx="2110">
                  <c:v>-13.669</c:v>
                </c:pt>
                <c:pt idx="2111">
                  <c:v>-13.5844</c:v>
                </c:pt>
                <c:pt idx="2112">
                  <c:v>-13.4901</c:v>
                </c:pt>
                <c:pt idx="2113">
                  <c:v>-13.414400000000001</c:v>
                </c:pt>
                <c:pt idx="2114">
                  <c:v>-13.335699999999999</c:v>
                </c:pt>
                <c:pt idx="2115">
                  <c:v>-13.2546</c:v>
                </c:pt>
                <c:pt idx="2116">
                  <c:v>-13.1691</c:v>
                </c:pt>
                <c:pt idx="2117">
                  <c:v>-13.0989</c:v>
                </c:pt>
                <c:pt idx="2118">
                  <c:v>-13.020200000000001</c:v>
                </c:pt>
                <c:pt idx="2119">
                  <c:v>-12.938000000000001</c:v>
                </c:pt>
                <c:pt idx="2120">
                  <c:v>-12.867699999999999</c:v>
                </c:pt>
                <c:pt idx="2121">
                  <c:v>-12.790900000000001</c:v>
                </c:pt>
                <c:pt idx="2122">
                  <c:v>-12.720800000000001</c:v>
                </c:pt>
                <c:pt idx="2123">
                  <c:v>-12.644299999999999</c:v>
                </c:pt>
                <c:pt idx="2124">
                  <c:v>-12.5688</c:v>
                </c:pt>
                <c:pt idx="2125">
                  <c:v>-12.5014</c:v>
                </c:pt>
                <c:pt idx="2126">
                  <c:v>-12.4224</c:v>
                </c:pt>
                <c:pt idx="2127">
                  <c:v>-12.3527</c:v>
                </c:pt>
                <c:pt idx="2128">
                  <c:v>-12.277699999999999</c:v>
                </c:pt>
                <c:pt idx="2129">
                  <c:v>-12.211600000000001</c:v>
                </c:pt>
                <c:pt idx="2130">
                  <c:v>-12.146699999999999</c:v>
                </c:pt>
                <c:pt idx="2131">
                  <c:v>-12.0755</c:v>
                </c:pt>
                <c:pt idx="2132">
                  <c:v>-12.006399999999999</c:v>
                </c:pt>
                <c:pt idx="2133">
                  <c:v>-11.946999999999999</c:v>
                </c:pt>
                <c:pt idx="2134">
                  <c:v>-11.871499999999999</c:v>
                </c:pt>
                <c:pt idx="2135">
                  <c:v>-11.816000000000001</c:v>
                </c:pt>
                <c:pt idx="2136">
                  <c:v>-11.754099999999999</c:v>
                </c:pt>
                <c:pt idx="2137">
                  <c:v>-11.679600000000001</c:v>
                </c:pt>
                <c:pt idx="2138">
                  <c:v>-11.610099999999999</c:v>
                </c:pt>
                <c:pt idx="2139">
                  <c:v>-11.5593</c:v>
                </c:pt>
                <c:pt idx="2140">
                  <c:v>-11.494899999999999</c:v>
                </c:pt>
                <c:pt idx="2141">
                  <c:v>-11.430099999999999</c:v>
                </c:pt>
                <c:pt idx="2142">
                  <c:v>-11.3651</c:v>
                </c:pt>
                <c:pt idx="2143">
                  <c:v>-11.3139</c:v>
                </c:pt>
                <c:pt idx="2144">
                  <c:v>-11.2502</c:v>
                </c:pt>
                <c:pt idx="2145">
                  <c:v>-11.1846</c:v>
                </c:pt>
                <c:pt idx="2146">
                  <c:v>-11.131500000000001</c:v>
                </c:pt>
                <c:pt idx="2147">
                  <c:v>-11.0793</c:v>
                </c:pt>
                <c:pt idx="2148">
                  <c:v>-11.010199999999999</c:v>
                </c:pt>
                <c:pt idx="2149">
                  <c:v>-10.9552</c:v>
                </c:pt>
                <c:pt idx="2150">
                  <c:v>-10.901899999999999</c:v>
                </c:pt>
                <c:pt idx="2151">
                  <c:v>-10.844099999999999</c:v>
                </c:pt>
                <c:pt idx="2152">
                  <c:v>-10.7837</c:v>
                </c:pt>
                <c:pt idx="2153">
                  <c:v>-10.734</c:v>
                </c:pt>
                <c:pt idx="2154">
                  <c:v>-10.6798</c:v>
                </c:pt>
                <c:pt idx="2155">
                  <c:v>-10.6267</c:v>
                </c:pt>
                <c:pt idx="2156">
                  <c:v>-10.5647</c:v>
                </c:pt>
                <c:pt idx="2157">
                  <c:v>-10.5222</c:v>
                </c:pt>
                <c:pt idx="2158">
                  <c:v>-10.462400000000001</c:v>
                </c:pt>
                <c:pt idx="2159">
                  <c:v>-10.41</c:v>
                </c:pt>
                <c:pt idx="2160">
                  <c:v>-10.3606</c:v>
                </c:pt>
                <c:pt idx="2161">
                  <c:v>-10.3154</c:v>
                </c:pt>
                <c:pt idx="2162">
                  <c:v>-10.2592</c:v>
                </c:pt>
                <c:pt idx="2163">
                  <c:v>-10.2089</c:v>
                </c:pt>
                <c:pt idx="2164">
                  <c:v>-10.154299999999999</c:v>
                </c:pt>
                <c:pt idx="2165">
                  <c:v>-10.117000000000001</c:v>
                </c:pt>
                <c:pt idx="2166">
                  <c:v>-10.063000000000001</c:v>
                </c:pt>
                <c:pt idx="2167">
                  <c:v>-10.0069</c:v>
                </c:pt>
                <c:pt idx="2168">
                  <c:v>-9.9711400000000001</c:v>
                </c:pt>
                <c:pt idx="2169">
                  <c:v>-9.9227500000000006</c:v>
                </c:pt>
                <c:pt idx="2170">
                  <c:v>-9.8695799999999991</c:v>
                </c:pt>
                <c:pt idx="2171">
                  <c:v>-9.8292999999999999</c:v>
                </c:pt>
                <c:pt idx="2172">
                  <c:v>-9.7738200000000006</c:v>
                </c:pt>
                <c:pt idx="2173">
                  <c:v>-9.7012400000000003</c:v>
                </c:pt>
                <c:pt idx="2174">
                  <c:v>-9.6718200000000003</c:v>
                </c:pt>
                <c:pt idx="2175">
                  <c:v>-9.6161600000000007</c:v>
                </c:pt>
                <c:pt idx="2176">
                  <c:v>-9.5792900000000003</c:v>
                </c:pt>
                <c:pt idx="2177">
                  <c:v>-9.5252800000000004</c:v>
                </c:pt>
                <c:pt idx="2178">
                  <c:v>-9.4946900000000003</c:v>
                </c:pt>
                <c:pt idx="2179">
                  <c:v>-9.4394600000000004</c:v>
                </c:pt>
                <c:pt idx="2180">
                  <c:v>-9.4034800000000001</c:v>
                </c:pt>
                <c:pt idx="2181">
                  <c:v>-9.3605599999999995</c:v>
                </c:pt>
                <c:pt idx="2182">
                  <c:v>-9.3229299999999995</c:v>
                </c:pt>
                <c:pt idx="2183">
                  <c:v>-9.2683900000000001</c:v>
                </c:pt>
                <c:pt idx="2184">
                  <c:v>-9.2368400000000008</c:v>
                </c:pt>
                <c:pt idx="2185">
                  <c:v>-9.1928199999999993</c:v>
                </c:pt>
                <c:pt idx="2186">
                  <c:v>-9.1573700000000002</c:v>
                </c:pt>
                <c:pt idx="2187">
                  <c:v>-9.1054200000000005</c:v>
                </c:pt>
                <c:pt idx="2188">
                  <c:v>-9.0735399999999995</c:v>
                </c:pt>
                <c:pt idx="2189">
                  <c:v>-9.0278600000000004</c:v>
                </c:pt>
                <c:pt idx="2190">
                  <c:v>-8.9990500000000004</c:v>
                </c:pt>
                <c:pt idx="2191">
                  <c:v>-8.9500299999999999</c:v>
                </c:pt>
                <c:pt idx="2192">
                  <c:v>-8.9238599999999995</c:v>
                </c:pt>
                <c:pt idx="2193">
                  <c:v>-8.8737700000000004</c:v>
                </c:pt>
                <c:pt idx="2194">
                  <c:v>-8.8427000000000007</c:v>
                </c:pt>
                <c:pt idx="2195">
                  <c:v>-8.8031000000000006</c:v>
                </c:pt>
                <c:pt idx="2196">
                  <c:v>-8.7700899999999997</c:v>
                </c:pt>
                <c:pt idx="2197">
                  <c:v>-8.7241700000000009</c:v>
                </c:pt>
                <c:pt idx="2198">
                  <c:v>-8.6895900000000008</c:v>
                </c:pt>
                <c:pt idx="2199">
                  <c:v>-8.6580499999999994</c:v>
                </c:pt>
                <c:pt idx="2200">
                  <c:v>-8.6252399999999998</c:v>
                </c:pt>
                <c:pt idx="2201">
                  <c:v>-8.5795100000000009</c:v>
                </c:pt>
                <c:pt idx="2202">
                  <c:v>-8.5542400000000001</c:v>
                </c:pt>
                <c:pt idx="2203">
                  <c:v>-8.5165500000000005</c:v>
                </c:pt>
                <c:pt idx="2204">
                  <c:v>-8.48489</c:v>
                </c:pt>
                <c:pt idx="2205">
                  <c:v>-8.4414200000000008</c:v>
                </c:pt>
                <c:pt idx="2206">
                  <c:v>-8.4209700000000005</c:v>
                </c:pt>
                <c:pt idx="2207">
                  <c:v>-8.3754500000000007</c:v>
                </c:pt>
                <c:pt idx="2208">
                  <c:v>-8.3464500000000008</c:v>
                </c:pt>
                <c:pt idx="2209">
                  <c:v>-8.3138000000000005</c:v>
                </c:pt>
                <c:pt idx="2210">
                  <c:v>-8.2896099999999997</c:v>
                </c:pt>
                <c:pt idx="2211">
                  <c:v>-8.2417099999999994</c:v>
                </c:pt>
                <c:pt idx="2212">
                  <c:v>-8.21645</c:v>
                </c:pt>
                <c:pt idx="2213">
                  <c:v>-8.1830700000000007</c:v>
                </c:pt>
                <c:pt idx="2214">
                  <c:v>-8.1589399999999994</c:v>
                </c:pt>
                <c:pt idx="2215">
                  <c:v>-8.1123999999999992</c:v>
                </c:pt>
                <c:pt idx="2216">
                  <c:v>-8.0899800000000006</c:v>
                </c:pt>
                <c:pt idx="2217">
                  <c:v>-8.0544899999999995</c:v>
                </c:pt>
                <c:pt idx="2218">
                  <c:v>-8.0313999999999997</c:v>
                </c:pt>
                <c:pt idx="2219">
                  <c:v>-7.9929600000000001</c:v>
                </c:pt>
                <c:pt idx="2220">
                  <c:v>-7.9744400000000004</c:v>
                </c:pt>
                <c:pt idx="2221">
                  <c:v>-7.9355000000000002</c:v>
                </c:pt>
                <c:pt idx="2222">
                  <c:v>-7.90998</c:v>
                </c:pt>
                <c:pt idx="2223">
                  <c:v>-7.87486</c:v>
                </c:pt>
                <c:pt idx="2224">
                  <c:v>-7.8552799999999996</c:v>
                </c:pt>
                <c:pt idx="2225">
                  <c:v>-7.8173199999999996</c:v>
                </c:pt>
                <c:pt idx="2226">
                  <c:v>-7.7896099999999997</c:v>
                </c:pt>
                <c:pt idx="2227">
                  <c:v>-7.7603600000000004</c:v>
                </c:pt>
                <c:pt idx="2228">
                  <c:v>-7.7464399999999998</c:v>
                </c:pt>
                <c:pt idx="2229">
                  <c:v>-7.7025699999999997</c:v>
                </c:pt>
                <c:pt idx="2230">
                  <c:v>-7.6788999999999996</c:v>
                </c:pt>
                <c:pt idx="2231">
                  <c:v>-7.6501299999999999</c:v>
                </c:pt>
                <c:pt idx="2232">
                  <c:v>-7.6305500000000004</c:v>
                </c:pt>
                <c:pt idx="2233">
                  <c:v>-7.5911499999999998</c:v>
                </c:pt>
                <c:pt idx="2234">
                  <c:v>-7.5759699999999999</c:v>
                </c:pt>
                <c:pt idx="2235">
                  <c:v>-7.5475300000000001</c:v>
                </c:pt>
                <c:pt idx="2236">
                  <c:v>-7.5202900000000001</c:v>
                </c:pt>
                <c:pt idx="2237">
                  <c:v>-7.4841800000000003</c:v>
                </c:pt>
                <c:pt idx="2238">
                  <c:v>-7.4699400000000002</c:v>
                </c:pt>
                <c:pt idx="2239">
                  <c:v>-7.4402400000000002</c:v>
                </c:pt>
                <c:pt idx="2240">
                  <c:v>-7.4135299999999997</c:v>
                </c:pt>
                <c:pt idx="2241">
                  <c:v>-7.3853400000000002</c:v>
                </c:pt>
                <c:pt idx="2242">
                  <c:v>-7.3624200000000002</c:v>
                </c:pt>
                <c:pt idx="2243">
                  <c:v>-7.33697</c:v>
                </c:pt>
                <c:pt idx="2244">
                  <c:v>-7.31426</c:v>
                </c:pt>
                <c:pt idx="2245">
                  <c:v>-7.2815399999999997</c:v>
                </c:pt>
                <c:pt idx="2246">
                  <c:v>-7.26614</c:v>
                </c:pt>
                <c:pt idx="2247">
                  <c:v>-7.2349100000000002</c:v>
                </c:pt>
                <c:pt idx="2248">
                  <c:v>-7.2174199999999997</c:v>
                </c:pt>
                <c:pt idx="2249">
                  <c:v>-7.1854699999999996</c:v>
                </c:pt>
                <c:pt idx="2250">
                  <c:v>-7.1679899999999996</c:v>
                </c:pt>
                <c:pt idx="2251">
                  <c:v>-7.1399600000000003</c:v>
                </c:pt>
                <c:pt idx="2252">
                  <c:v>-7.1188000000000002</c:v>
                </c:pt>
                <c:pt idx="2253">
                  <c:v>-7.0899799999999997</c:v>
                </c:pt>
                <c:pt idx="2254">
                  <c:v>-7.0712200000000003</c:v>
                </c:pt>
                <c:pt idx="2255">
                  <c:v>-7.0387500000000003</c:v>
                </c:pt>
                <c:pt idx="2256">
                  <c:v>-7.02522</c:v>
                </c:pt>
                <c:pt idx="2257">
                  <c:v>-7.0058199999999999</c:v>
                </c:pt>
                <c:pt idx="2258">
                  <c:v>-6.9823500000000003</c:v>
                </c:pt>
                <c:pt idx="2259">
                  <c:v>-6.9523999999999999</c:v>
                </c:pt>
                <c:pt idx="2260">
                  <c:v>-6.9323600000000001</c:v>
                </c:pt>
                <c:pt idx="2261">
                  <c:v>-6.9116900000000001</c:v>
                </c:pt>
                <c:pt idx="2262">
                  <c:v>-6.8848700000000003</c:v>
                </c:pt>
                <c:pt idx="2263">
                  <c:v>-6.8530499999999996</c:v>
                </c:pt>
                <c:pt idx="2264">
                  <c:v>-6.8452299999999999</c:v>
                </c:pt>
                <c:pt idx="2265">
                  <c:v>-6.8181500000000002</c:v>
                </c:pt>
                <c:pt idx="2266">
                  <c:v>-6.7930099999999998</c:v>
                </c:pt>
                <c:pt idx="2267">
                  <c:v>-6.7739399999999996</c:v>
                </c:pt>
                <c:pt idx="2268">
                  <c:v>-6.75678</c:v>
                </c:pt>
                <c:pt idx="2269">
                  <c:v>-6.7266000000000004</c:v>
                </c:pt>
                <c:pt idx="2270">
                  <c:v>-6.7099200000000003</c:v>
                </c:pt>
                <c:pt idx="2271">
                  <c:v>-6.6890299999999998</c:v>
                </c:pt>
                <c:pt idx="2272">
                  <c:v>-6.66568</c:v>
                </c:pt>
                <c:pt idx="2273">
                  <c:v>-6.6423199999999998</c:v>
                </c:pt>
                <c:pt idx="2274">
                  <c:v>-6.6296099999999996</c:v>
                </c:pt>
                <c:pt idx="2275">
                  <c:v>-6.6041499999999997</c:v>
                </c:pt>
                <c:pt idx="2276">
                  <c:v>-6.5820499999999997</c:v>
                </c:pt>
                <c:pt idx="2277">
                  <c:v>-6.55708</c:v>
                </c:pt>
                <c:pt idx="2278">
                  <c:v>-6.5437799999999999</c:v>
                </c:pt>
                <c:pt idx="2279">
                  <c:v>-6.5175900000000002</c:v>
                </c:pt>
                <c:pt idx="2280">
                  <c:v>-6.5022399999999996</c:v>
                </c:pt>
                <c:pt idx="2281">
                  <c:v>-6.48149</c:v>
                </c:pt>
                <c:pt idx="2282">
                  <c:v>-6.46312</c:v>
                </c:pt>
                <c:pt idx="2283">
                  <c:v>-6.4416599999999997</c:v>
                </c:pt>
                <c:pt idx="2284">
                  <c:v>-6.4192499999999999</c:v>
                </c:pt>
                <c:pt idx="2285">
                  <c:v>-6.3997599999999997</c:v>
                </c:pt>
                <c:pt idx="2286">
                  <c:v>-6.3899100000000004</c:v>
                </c:pt>
                <c:pt idx="2287">
                  <c:v>-6.3563599999999996</c:v>
                </c:pt>
                <c:pt idx="2288">
                  <c:v>-6.3387099999999998</c:v>
                </c:pt>
                <c:pt idx="2289">
                  <c:v>-6.3192000000000004</c:v>
                </c:pt>
                <c:pt idx="2290">
                  <c:v>-6.306</c:v>
                </c:pt>
                <c:pt idx="2291">
                  <c:v>-6.2812999999999999</c:v>
                </c:pt>
                <c:pt idx="2292">
                  <c:v>-6.2636000000000003</c:v>
                </c:pt>
                <c:pt idx="2293">
                  <c:v>-6.2465400000000004</c:v>
                </c:pt>
                <c:pt idx="2294">
                  <c:v>-6.2302099999999996</c:v>
                </c:pt>
                <c:pt idx="2295">
                  <c:v>-6.2052500000000004</c:v>
                </c:pt>
                <c:pt idx="2296">
                  <c:v>-6.1934300000000002</c:v>
                </c:pt>
                <c:pt idx="2297">
                  <c:v>-6.1731499999999997</c:v>
                </c:pt>
                <c:pt idx="2298">
                  <c:v>-6.1508399999999996</c:v>
                </c:pt>
                <c:pt idx="2299">
                  <c:v>-6.1374399999999998</c:v>
                </c:pt>
                <c:pt idx="2300">
                  <c:v>-6.1192500000000001</c:v>
                </c:pt>
                <c:pt idx="2301">
                  <c:v>-6.0906000000000002</c:v>
                </c:pt>
                <c:pt idx="2302">
                  <c:v>-6.0795599999999999</c:v>
                </c:pt>
                <c:pt idx="2303">
                  <c:v>-6.0617400000000004</c:v>
                </c:pt>
                <c:pt idx="2304">
                  <c:v>-6.04399</c:v>
                </c:pt>
                <c:pt idx="2305">
                  <c:v>-6.0231899999999996</c:v>
                </c:pt>
                <c:pt idx="2306">
                  <c:v>-6.00678</c:v>
                </c:pt>
                <c:pt idx="2307">
                  <c:v>-5.9928699999999999</c:v>
                </c:pt>
                <c:pt idx="2308">
                  <c:v>-5.9734800000000003</c:v>
                </c:pt>
                <c:pt idx="2309">
                  <c:v>-5.9516799999999996</c:v>
                </c:pt>
                <c:pt idx="2310">
                  <c:v>-5.9420299999999999</c:v>
                </c:pt>
                <c:pt idx="2311">
                  <c:v>-5.9288800000000004</c:v>
                </c:pt>
                <c:pt idx="2312">
                  <c:v>-5.90557</c:v>
                </c:pt>
                <c:pt idx="2313">
                  <c:v>-5.8888600000000002</c:v>
                </c:pt>
                <c:pt idx="2314">
                  <c:v>-5.87601</c:v>
                </c:pt>
                <c:pt idx="2315">
                  <c:v>-5.85623</c:v>
                </c:pt>
                <c:pt idx="2316">
                  <c:v>-5.8346600000000004</c:v>
                </c:pt>
                <c:pt idx="2317">
                  <c:v>-5.8172899999999998</c:v>
                </c:pt>
                <c:pt idx="2318">
                  <c:v>-5.8131700000000004</c:v>
                </c:pt>
                <c:pt idx="2319">
                  <c:v>-5.7853500000000002</c:v>
                </c:pt>
                <c:pt idx="2320">
                  <c:v>-5.7719199999999997</c:v>
                </c:pt>
                <c:pt idx="2321">
                  <c:v>-5.7505699999999997</c:v>
                </c:pt>
                <c:pt idx="2322">
                  <c:v>-5.7439999999999998</c:v>
                </c:pt>
                <c:pt idx="2323">
                  <c:v>-5.7170300000000003</c:v>
                </c:pt>
                <c:pt idx="2324">
                  <c:v>-5.7077999999999998</c:v>
                </c:pt>
                <c:pt idx="2325">
                  <c:v>-5.68919</c:v>
                </c:pt>
                <c:pt idx="2326">
                  <c:v>-5.6732899999999997</c:v>
                </c:pt>
                <c:pt idx="2327">
                  <c:v>-5.65665</c:v>
                </c:pt>
                <c:pt idx="2328">
                  <c:v>-5.6475400000000002</c:v>
                </c:pt>
                <c:pt idx="2329">
                  <c:v>-5.6318900000000003</c:v>
                </c:pt>
                <c:pt idx="2330">
                  <c:v>-5.62033</c:v>
                </c:pt>
                <c:pt idx="2331">
                  <c:v>-5.5966699999999996</c:v>
                </c:pt>
                <c:pt idx="2332">
                  <c:v>-5.5866699999999998</c:v>
                </c:pt>
                <c:pt idx="2333">
                  <c:v>-5.5624700000000002</c:v>
                </c:pt>
                <c:pt idx="2334">
                  <c:v>-5.54725</c:v>
                </c:pt>
                <c:pt idx="2335">
                  <c:v>-5.5422599999999997</c:v>
                </c:pt>
                <c:pt idx="2336">
                  <c:v>-5.5232599999999996</c:v>
                </c:pt>
                <c:pt idx="2337">
                  <c:v>-5.50223</c:v>
                </c:pt>
                <c:pt idx="2338">
                  <c:v>-5.4933699999999996</c:v>
                </c:pt>
                <c:pt idx="2339">
                  <c:v>-5.4772600000000002</c:v>
                </c:pt>
                <c:pt idx="2340">
                  <c:v>-5.4662800000000002</c:v>
                </c:pt>
                <c:pt idx="2341">
                  <c:v>-5.4408700000000003</c:v>
                </c:pt>
                <c:pt idx="2342">
                  <c:v>-5.4299499999999998</c:v>
                </c:pt>
                <c:pt idx="2343">
                  <c:v>-5.4187900000000004</c:v>
                </c:pt>
                <c:pt idx="2344">
                  <c:v>-5.4051600000000004</c:v>
                </c:pt>
                <c:pt idx="2345">
                  <c:v>-5.3830999999999998</c:v>
                </c:pt>
                <c:pt idx="2346">
                  <c:v>-5.3774100000000002</c:v>
                </c:pt>
                <c:pt idx="2347">
                  <c:v>-5.3623599999999998</c:v>
                </c:pt>
                <c:pt idx="2348">
                  <c:v>-5.3453299999999997</c:v>
                </c:pt>
                <c:pt idx="2349">
                  <c:v>-5.3340699999999996</c:v>
                </c:pt>
                <c:pt idx="2350">
                  <c:v>-5.3217400000000001</c:v>
                </c:pt>
                <c:pt idx="2351">
                  <c:v>-5.3086200000000003</c:v>
                </c:pt>
                <c:pt idx="2352">
                  <c:v>-5.2918900000000004</c:v>
                </c:pt>
                <c:pt idx="2353">
                  <c:v>-5.2736000000000001</c:v>
                </c:pt>
                <c:pt idx="2354">
                  <c:v>-5.2600100000000003</c:v>
                </c:pt>
                <c:pt idx="2355">
                  <c:v>-5.2521199999999997</c:v>
                </c:pt>
                <c:pt idx="2356">
                  <c:v>-5.2397600000000004</c:v>
                </c:pt>
                <c:pt idx="2357">
                  <c:v>-5.2232500000000002</c:v>
                </c:pt>
                <c:pt idx="2358">
                  <c:v>-5.2184400000000002</c:v>
                </c:pt>
                <c:pt idx="2359">
                  <c:v>-5.19862</c:v>
                </c:pt>
                <c:pt idx="2360">
                  <c:v>-5.1835000000000004</c:v>
                </c:pt>
                <c:pt idx="2361">
                  <c:v>-5.1716600000000001</c:v>
                </c:pt>
                <c:pt idx="2362">
                  <c:v>-5.1574400000000002</c:v>
                </c:pt>
                <c:pt idx="2363">
                  <c:v>-5.1488500000000004</c:v>
                </c:pt>
                <c:pt idx="2364">
                  <c:v>-5.1341000000000001</c:v>
                </c:pt>
                <c:pt idx="2365">
                  <c:v>-5.1211700000000002</c:v>
                </c:pt>
                <c:pt idx="2366">
                  <c:v>-5.1111599999999999</c:v>
                </c:pt>
                <c:pt idx="2367">
                  <c:v>-5.0970700000000004</c:v>
                </c:pt>
                <c:pt idx="2368">
                  <c:v>-5.0812999999999997</c:v>
                </c:pt>
                <c:pt idx="2369">
                  <c:v>-5.0708000000000002</c:v>
                </c:pt>
                <c:pt idx="2370">
                  <c:v>-5.0594000000000001</c:v>
                </c:pt>
                <c:pt idx="2371">
                  <c:v>-5.0533599999999996</c:v>
                </c:pt>
                <c:pt idx="2372">
                  <c:v>-5.0301299999999998</c:v>
                </c:pt>
                <c:pt idx="2373">
                  <c:v>-5.0225299999999997</c:v>
                </c:pt>
                <c:pt idx="2374">
                  <c:v>-5.0077299999999996</c:v>
                </c:pt>
                <c:pt idx="2375">
                  <c:v>-5.0033200000000004</c:v>
                </c:pt>
                <c:pt idx="2376">
                  <c:v>-4.98691</c:v>
                </c:pt>
                <c:pt idx="2377">
                  <c:v>-4.9737600000000004</c:v>
                </c:pt>
                <c:pt idx="2378">
                  <c:v>-4.96204</c:v>
                </c:pt>
                <c:pt idx="2379">
                  <c:v>-4.9505800000000004</c:v>
                </c:pt>
                <c:pt idx="2380">
                  <c:v>-4.9392399999999999</c:v>
                </c:pt>
                <c:pt idx="2381">
                  <c:v>-4.9188599999999996</c:v>
                </c:pt>
                <c:pt idx="2382">
                  <c:v>-4.9127599999999996</c:v>
                </c:pt>
                <c:pt idx="2383">
                  <c:v>-4.9024400000000004</c:v>
                </c:pt>
                <c:pt idx="2384">
                  <c:v>-4.8855500000000003</c:v>
                </c:pt>
                <c:pt idx="2385">
                  <c:v>-4.8773200000000001</c:v>
                </c:pt>
                <c:pt idx="2386">
                  <c:v>-4.8601799999999997</c:v>
                </c:pt>
                <c:pt idx="2387">
                  <c:v>-4.8570500000000001</c:v>
                </c:pt>
                <c:pt idx="2388">
                  <c:v>-4.8453499999999998</c:v>
                </c:pt>
                <c:pt idx="2389">
                  <c:v>-4.8312499999999998</c:v>
                </c:pt>
                <c:pt idx="2390">
                  <c:v>-4.8205099999999996</c:v>
                </c:pt>
                <c:pt idx="2391">
                  <c:v>-4.81602</c:v>
                </c:pt>
                <c:pt idx="2392">
                  <c:v>-4.8010599999999997</c:v>
                </c:pt>
                <c:pt idx="2393">
                  <c:v>-4.7893600000000003</c:v>
                </c:pt>
                <c:pt idx="2394">
                  <c:v>-4.7740499999999999</c:v>
                </c:pt>
                <c:pt idx="2395">
                  <c:v>-4.7662000000000004</c:v>
                </c:pt>
                <c:pt idx="2396">
                  <c:v>-4.7506599999999999</c:v>
                </c:pt>
                <c:pt idx="2397">
                  <c:v>-4.7480900000000004</c:v>
                </c:pt>
                <c:pt idx="2398">
                  <c:v>-4.7369899999999996</c:v>
                </c:pt>
                <c:pt idx="2399">
                  <c:v>-4.7207600000000003</c:v>
                </c:pt>
                <c:pt idx="2400">
                  <c:v>-4.7084000000000001</c:v>
                </c:pt>
                <c:pt idx="2401">
                  <c:v>-4.7093699999999998</c:v>
                </c:pt>
                <c:pt idx="2402">
                  <c:v>-4.68954</c:v>
                </c:pt>
                <c:pt idx="2403">
                  <c:v>-4.6853100000000003</c:v>
                </c:pt>
                <c:pt idx="2404">
                  <c:v>-4.6663300000000003</c:v>
                </c:pt>
                <c:pt idx="2405">
                  <c:v>-4.6622500000000002</c:v>
                </c:pt>
                <c:pt idx="2406">
                  <c:v>-4.6479299999999997</c:v>
                </c:pt>
                <c:pt idx="2407">
                  <c:v>-4.63842</c:v>
                </c:pt>
                <c:pt idx="2408">
                  <c:v>-4.6192399999999996</c:v>
                </c:pt>
                <c:pt idx="2409">
                  <c:v>-4.6186499999999997</c:v>
                </c:pt>
                <c:pt idx="2410">
                  <c:v>-4.6062700000000003</c:v>
                </c:pt>
                <c:pt idx="2411">
                  <c:v>-4.5969699999999998</c:v>
                </c:pt>
                <c:pt idx="2412">
                  <c:v>-4.5825300000000002</c:v>
                </c:pt>
                <c:pt idx="2413">
                  <c:v>-4.57334</c:v>
                </c:pt>
                <c:pt idx="2414">
                  <c:v>-4.5659900000000002</c:v>
                </c:pt>
                <c:pt idx="2415">
                  <c:v>-4.55945</c:v>
                </c:pt>
                <c:pt idx="2416">
                  <c:v>-4.5362099999999996</c:v>
                </c:pt>
                <c:pt idx="2417">
                  <c:v>-4.5367600000000001</c:v>
                </c:pt>
                <c:pt idx="2418">
                  <c:v>-4.5233999999999996</c:v>
                </c:pt>
                <c:pt idx="2419">
                  <c:v>-4.5152400000000004</c:v>
                </c:pt>
                <c:pt idx="2420">
                  <c:v>-4.5013800000000002</c:v>
                </c:pt>
                <c:pt idx="2421">
                  <c:v>-4.4928499999999998</c:v>
                </c:pt>
                <c:pt idx="2422">
                  <c:v>-4.4751099999999999</c:v>
                </c:pt>
                <c:pt idx="2423">
                  <c:v>-4.4753100000000003</c:v>
                </c:pt>
                <c:pt idx="2424">
                  <c:v>-4.46685</c:v>
                </c:pt>
                <c:pt idx="2425">
                  <c:v>-4.4647800000000002</c:v>
                </c:pt>
                <c:pt idx="2426">
                  <c:v>-4.4436</c:v>
                </c:pt>
                <c:pt idx="2427">
                  <c:v>-4.4451400000000003</c:v>
                </c:pt>
                <c:pt idx="2428">
                  <c:v>-4.4180299999999999</c:v>
                </c:pt>
                <c:pt idx="2429">
                  <c:v>-4.4144300000000003</c:v>
                </c:pt>
                <c:pt idx="2430">
                  <c:v>-4.4066599999999996</c:v>
                </c:pt>
                <c:pt idx="2431">
                  <c:v>-4.40421</c:v>
                </c:pt>
                <c:pt idx="2432">
                  <c:v>-4.3841799999999997</c:v>
                </c:pt>
                <c:pt idx="2433">
                  <c:v>-4.3784999999999998</c:v>
                </c:pt>
                <c:pt idx="2434">
                  <c:v>-4.3676000000000004</c:v>
                </c:pt>
                <c:pt idx="2435">
                  <c:v>-4.3688099999999999</c:v>
                </c:pt>
                <c:pt idx="2436">
                  <c:v>-4.3479799999999997</c:v>
                </c:pt>
                <c:pt idx="2437">
                  <c:v>-4.3421099999999999</c:v>
                </c:pt>
                <c:pt idx="2438">
                  <c:v>-4.3283399999999999</c:v>
                </c:pt>
                <c:pt idx="2439">
                  <c:v>-4.3283300000000002</c:v>
                </c:pt>
                <c:pt idx="2440">
                  <c:v>-4.3128399999999996</c:v>
                </c:pt>
                <c:pt idx="2441">
                  <c:v>-4.3056999999999999</c:v>
                </c:pt>
                <c:pt idx="2442">
                  <c:v>-4.2905100000000003</c:v>
                </c:pt>
                <c:pt idx="2443">
                  <c:v>-4.2925000000000004</c:v>
                </c:pt>
                <c:pt idx="2444">
                  <c:v>-4.2758000000000003</c:v>
                </c:pt>
                <c:pt idx="2445">
                  <c:v>-4.26973</c:v>
                </c:pt>
                <c:pt idx="2446">
                  <c:v>-4.2550699999999999</c:v>
                </c:pt>
                <c:pt idx="2447">
                  <c:v>-4.2539999999999996</c:v>
                </c:pt>
                <c:pt idx="2448">
                  <c:v>-4.2365399999999998</c:v>
                </c:pt>
                <c:pt idx="2449">
                  <c:v>-4.2351599999999996</c:v>
                </c:pt>
                <c:pt idx="2450">
                  <c:v>-4.2207999999999997</c:v>
                </c:pt>
                <c:pt idx="2451">
                  <c:v>-4.2170899999999998</c:v>
                </c:pt>
                <c:pt idx="2452">
                  <c:v>-4.1975800000000003</c:v>
                </c:pt>
                <c:pt idx="2453">
                  <c:v>-4.1989999999999998</c:v>
                </c:pt>
                <c:pt idx="2454">
                  <c:v>-4.1825700000000001</c:v>
                </c:pt>
                <c:pt idx="2455">
                  <c:v>-4.1875600000000004</c:v>
                </c:pt>
                <c:pt idx="2456">
                  <c:v>-4.1673299999999998</c:v>
                </c:pt>
                <c:pt idx="2457">
                  <c:v>-4.1636300000000004</c:v>
                </c:pt>
                <c:pt idx="2458">
                  <c:v>-4.1512700000000002</c:v>
                </c:pt>
                <c:pt idx="2459">
                  <c:v>-4.1537800000000002</c:v>
                </c:pt>
                <c:pt idx="2460">
                  <c:v>-4.1357499999999998</c:v>
                </c:pt>
                <c:pt idx="2461">
                  <c:v>-4.1276200000000003</c:v>
                </c:pt>
                <c:pt idx="2462">
                  <c:v>-4.1194899999999999</c:v>
                </c:pt>
                <c:pt idx="2463">
                  <c:v>-4.1159299999999996</c:v>
                </c:pt>
                <c:pt idx="2464">
                  <c:v>-4.09666</c:v>
                </c:pt>
                <c:pt idx="2465">
                  <c:v>-4.1025499999999999</c:v>
                </c:pt>
                <c:pt idx="2466">
                  <c:v>-4.0859399999999999</c:v>
                </c:pt>
                <c:pt idx="2467">
                  <c:v>-4.0858400000000001</c:v>
                </c:pt>
                <c:pt idx="2468">
                  <c:v>-4.0608300000000002</c:v>
                </c:pt>
                <c:pt idx="2469">
                  <c:v>-4.0629900000000001</c:v>
                </c:pt>
                <c:pt idx="2470">
                  <c:v>-4.0487099999999998</c:v>
                </c:pt>
                <c:pt idx="2471">
                  <c:v>-4.0511200000000001</c:v>
                </c:pt>
                <c:pt idx="2472">
                  <c:v>-4.0346599999999997</c:v>
                </c:pt>
                <c:pt idx="2473">
                  <c:v>-4.02982</c:v>
                </c:pt>
                <c:pt idx="2474">
                  <c:v>-4.0174000000000003</c:v>
                </c:pt>
                <c:pt idx="2475">
                  <c:v>-4.0171000000000001</c:v>
                </c:pt>
                <c:pt idx="2476">
                  <c:v>-3.9990800000000002</c:v>
                </c:pt>
                <c:pt idx="2477">
                  <c:v>-4.0007999999999999</c:v>
                </c:pt>
                <c:pt idx="2478">
                  <c:v>-3.9871099999999999</c:v>
                </c:pt>
                <c:pt idx="2479">
                  <c:v>-3.98143</c:v>
                </c:pt>
                <c:pt idx="2480">
                  <c:v>-3.9681199999999999</c:v>
                </c:pt>
                <c:pt idx="2481">
                  <c:v>-3.9645600000000001</c:v>
                </c:pt>
                <c:pt idx="2482">
                  <c:v>-3.95574</c:v>
                </c:pt>
                <c:pt idx="2483">
                  <c:v>-3.9540700000000002</c:v>
                </c:pt>
                <c:pt idx="2484">
                  <c:v>-3.93024</c:v>
                </c:pt>
                <c:pt idx="2485">
                  <c:v>-3.9413</c:v>
                </c:pt>
                <c:pt idx="2486">
                  <c:v>-3.9216099999999998</c:v>
                </c:pt>
                <c:pt idx="2487">
                  <c:v>-3.9170099999999999</c:v>
                </c:pt>
                <c:pt idx="2488">
                  <c:v>-3.9072399999999998</c:v>
                </c:pt>
                <c:pt idx="2489">
                  <c:v>-3.9114300000000002</c:v>
                </c:pt>
                <c:pt idx="2490">
                  <c:v>-3.89296</c:v>
                </c:pt>
                <c:pt idx="2491">
                  <c:v>-3.8887700000000001</c:v>
                </c:pt>
                <c:pt idx="2492">
                  <c:v>-3.8733399999999998</c:v>
                </c:pt>
                <c:pt idx="2493">
                  <c:v>-3.8764799999999999</c:v>
                </c:pt>
                <c:pt idx="2494">
                  <c:v>-3.86327</c:v>
                </c:pt>
                <c:pt idx="2495">
                  <c:v>-3.8555000000000001</c:v>
                </c:pt>
                <c:pt idx="2496">
                  <c:v>-3.8417500000000002</c:v>
                </c:pt>
                <c:pt idx="2497">
                  <c:v>-3.8461599999999998</c:v>
                </c:pt>
                <c:pt idx="2498">
                  <c:v>-3.83141</c:v>
                </c:pt>
                <c:pt idx="2499">
                  <c:v>-3.8285</c:v>
                </c:pt>
                <c:pt idx="2500">
                  <c:v>-3.8195899999999998</c:v>
                </c:pt>
                <c:pt idx="2501">
                  <c:v>-3.8187099999999998</c:v>
                </c:pt>
                <c:pt idx="2502">
                  <c:v>-3.7992300000000001</c:v>
                </c:pt>
                <c:pt idx="2503">
                  <c:v>-3.7975099999999999</c:v>
                </c:pt>
                <c:pt idx="2504">
                  <c:v>-3.7902499999999999</c:v>
                </c:pt>
                <c:pt idx="2505">
                  <c:v>-3.7851400000000002</c:v>
                </c:pt>
                <c:pt idx="2506">
                  <c:v>-3.7694800000000002</c:v>
                </c:pt>
                <c:pt idx="2507">
                  <c:v>-3.7679200000000002</c:v>
                </c:pt>
                <c:pt idx="2508">
                  <c:v>-3.7618299999999998</c:v>
                </c:pt>
                <c:pt idx="2509">
                  <c:v>-3.7622800000000001</c:v>
                </c:pt>
                <c:pt idx="2510">
                  <c:v>-3.74356</c:v>
                </c:pt>
                <c:pt idx="2511">
                  <c:v>-3.7434799999999999</c:v>
                </c:pt>
                <c:pt idx="2512">
                  <c:v>-3.73082</c:v>
                </c:pt>
                <c:pt idx="2513">
                  <c:v>-3.7297799999999999</c:v>
                </c:pt>
                <c:pt idx="2514">
                  <c:v>-3.7139500000000001</c:v>
                </c:pt>
                <c:pt idx="2515">
                  <c:v>-3.7165499999999998</c:v>
                </c:pt>
                <c:pt idx="2516">
                  <c:v>-3.7036799999999999</c:v>
                </c:pt>
                <c:pt idx="2517">
                  <c:v>-3.6977199999999999</c:v>
                </c:pt>
                <c:pt idx="2518">
                  <c:v>-3.6886299999999999</c:v>
                </c:pt>
                <c:pt idx="2519">
                  <c:v>-3.6916099999999998</c:v>
                </c:pt>
                <c:pt idx="2520">
                  <c:v>-3.6787299999999998</c:v>
                </c:pt>
                <c:pt idx="2521">
                  <c:v>-3.6710400000000001</c:v>
                </c:pt>
                <c:pt idx="2522">
                  <c:v>-3.6557200000000001</c:v>
                </c:pt>
                <c:pt idx="2523">
                  <c:v>-3.6629299999999998</c:v>
                </c:pt>
                <c:pt idx="2524">
                  <c:v>-3.6522399999999999</c:v>
                </c:pt>
                <c:pt idx="2525">
                  <c:v>-3.6484299999999998</c:v>
                </c:pt>
                <c:pt idx="2526">
                  <c:v>-3.6340300000000001</c:v>
                </c:pt>
                <c:pt idx="2527">
                  <c:v>-3.6332200000000001</c:v>
                </c:pt>
                <c:pt idx="2528">
                  <c:v>-3.6211199999999999</c:v>
                </c:pt>
                <c:pt idx="2529">
                  <c:v>-3.6230899999999999</c:v>
                </c:pt>
                <c:pt idx="2530">
                  <c:v>-3.6001300000000001</c:v>
                </c:pt>
                <c:pt idx="2531">
                  <c:v>-3.6081599999999998</c:v>
                </c:pt>
                <c:pt idx="2532">
                  <c:v>-3.5947399999999998</c:v>
                </c:pt>
                <c:pt idx="2533">
                  <c:v>-3.59226</c:v>
                </c:pt>
                <c:pt idx="2534">
                  <c:v>-3.5762</c:v>
                </c:pt>
                <c:pt idx="2535">
                  <c:v>-3.5843799999999999</c:v>
                </c:pt>
                <c:pt idx="2536">
                  <c:v>-3.5701000000000001</c:v>
                </c:pt>
                <c:pt idx="2537">
                  <c:v>-3.56717</c:v>
                </c:pt>
                <c:pt idx="2538">
                  <c:v>-3.5565699999999998</c:v>
                </c:pt>
                <c:pt idx="2539">
                  <c:v>-3.5568300000000002</c:v>
                </c:pt>
                <c:pt idx="2540">
                  <c:v>-3.5481799999999999</c:v>
                </c:pt>
                <c:pt idx="2541">
                  <c:v>-3.53911</c:v>
                </c:pt>
                <c:pt idx="2542">
                  <c:v>-3.53138</c:v>
                </c:pt>
                <c:pt idx="2543">
                  <c:v>-3.5333199999999998</c:v>
                </c:pt>
                <c:pt idx="2544">
                  <c:v>-3.5195400000000001</c:v>
                </c:pt>
                <c:pt idx="2545">
                  <c:v>-3.5148600000000001</c:v>
                </c:pt>
                <c:pt idx="2546">
                  <c:v>-3.5066299999999999</c:v>
                </c:pt>
                <c:pt idx="2547">
                  <c:v>-3.50969</c:v>
                </c:pt>
                <c:pt idx="2548">
                  <c:v>-3.49072</c:v>
                </c:pt>
                <c:pt idx="2549">
                  <c:v>-3.49159</c:v>
                </c:pt>
                <c:pt idx="2550">
                  <c:v>-3.4791099999999999</c:v>
                </c:pt>
                <c:pt idx="2551">
                  <c:v>-3.4823900000000001</c:v>
                </c:pt>
                <c:pt idx="2552">
                  <c:v>-3.4644499999999998</c:v>
                </c:pt>
                <c:pt idx="2553">
                  <c:v>-3.4676100000000001</c:v>
                </c:pt>
                <c:pt idx="2554">
                  <c:v>-3.4513699999999998</c:v>
                </c:pt>
                <c:pt idx="2555">
                  <c:v>-3.4634499999999999</c:v>
                </c:pt>
                <c:pt idx="2556">
                  <c:v>-3.44217</c:v>
                </c:pt>
                <c:pt idx="2557">
                  <c:v>-3.4414899999999999</c:v>
                </c:pt>
                <c:pt idx="2558">
                  <c:v>-3.43364</c:v>
                </c:pt>
                <c:pt idx="2559">
                  <c:v>-3.4331200000000002</c:v>
                </c:pt>
                <c:pt idx="2560">
                  <c:v>-3.4096899999999999</c:v>
                </c:pt>
                <c:pt idx="2561">
                  <c:v>-3.4218899999999999</c:v>
                </c:pt>
                <c:pt idx="2562">
                  <c:v>-3.40571</c:v>
                </c:pt>
                <c:pt idx="2563">
                  <c:v>-3.4133200000000001</c:v>
                </c:pt>
                <c:pt idx="2564">
                  <c:v>-3.3932699999999998</c:v>
                </c:pt>
                <c:pt idx="2565">
                  <c:v>-3.3957000000000002</c:v>
                </c:pt>
                <c:pt idx="2566">
                  <c:v>-3.3904200000000002</c:v>
                </c:pt>
                <c:pt idx="2567">
                  <c:v>-3.3812199999999999</c:v>
                </c:pt>
                <c:pt idx="2568">
                  <c:v>-3.3710200000000001</c:v>
                </c:pt>
                <c:pt idx="2569">
                  <c:v>-3.3767800000000001</c:v>
                </c:pt>
                <c:pt idx="2570">
                  <c:v>-3.3632399999999998</c:v>
                </c:pt>
                <c:pt idx="2571">
                  <c:v>-3.3576000000000001</c:v>
                </c:pt>
                <c:pt idx="2572">
                  <c:v>-3.3456899999999998</c:v>
                </c:pt>
                <c:pt idx="2573">
                  <c:v>-3.3471199999999999</c:v>
                </c:pt>
                <c:pt idx="2574">
                  <c:v>-3.33826</c:v>
                </c:pt>
                <c:pt idx="2575">
                  <c:v>-3.3393999999999999</c:v>
                </c:pt>
                <c:pt idx="2576">
                  <c:v>-3.3224</c:v>
                </c:pt>
                <c:pt idx="2577">
                  <c:v>-3.3261699999999998</c:v>
                </c:pt>
                <c:pt idx="2578">
                  <c:v>-3.31718</c:v>
                </c:pt>
                <c:pt idx="2579">
                  <c:v>-3.31135</c:v>
                </c:pt>
                <c:pt idx="2580">
                  <c:v>-3.3014899999999998</c:v>
                </c:pt>
                <c:pt idx="2581">
                  <c:v>-3.3039299999999998</c:v>
                </c:pt>
                <c:pt idx="2582">
                  <c:v>-3.2978499999999999</c:v>
                </c:pt>
                <c:pt idx="2583">
                  <c:v>-3.28959</c:v>
                </c:pt>
                <c:pt idx="2584">
                  <c:v>-3.27989</c:v>
                </c:pt>
                <c:pt idx="2585">
                  <c:v>-3.2827500000000001</c:v>
                </c:pt>
                <c:pt idx="2586">
                  <c:v>-3.27163</c:v>
                </c:pt>
                <c:pt idx="2587">
                  <c:v>-3.26877</c:v>
                </c:pt>
                <c:pt idx="2588">
                  <c:v>-3.2589399999999999</c:v>
                </c:pt>
                <c:pt idx="2589">
                  <c:v>-3.2598699999999998</c:v>
                </c:pt>
                <c:pt idx="2590">
                  <c:v>-3.2464300000000001</c:v>
                </c:pt>
                <c:pt idx="2591">
                  <c:v>-3.2450299999999999</c:v>
                </c:pt>
                <c:pt idx="2592">
                  <c:v>-3.2358899999999999</c:v>
                </c:pt>
                <c:pt idx="2593">
                  <c:v>-3.23949</c:v>
                </c:pt>
                <c:pt idx="2594">
                  <c:v>-3.2274799999999999</c:v>
                </c:pt>
                <c:pt idx="2595">
                  <c:v>-3.2263700000000002</c:v>
                </c:pt>
                <c:pt idx="2596">
                  <c:v>-3.2143000000000002</c:v>
                </c:pt>
                <c:pt idx="2597">
                  <c:v>-3.21129</c:v>
                </c:pt>
                <c:pt idx="2598">
                  <c:v>-3.2006600000000001</c:v>
                </c:pt>
                <c:pt idx="2599">
                  <c:v>-3.2037200000000001</c:v>
                </c:pt>
                <c:pt idx="2600">
                  <c:v>-3.1934200000000001</c:v>
                </c:pt>
                <c:pt idx="2601">
                  <c:v>-3.1935099999999998</c:v>
                </c:pt>
                <c:pt idx="2602">
                  <c:v>-3.1819600000000001</c:v>
                </c:pt>
                <c:pt idx="2603">
                  <c:v>-3.1789499999999999</c:v>
                </c:pt>
                <c:pt idx="2604">
                  <c:v>-3.1740200000000001</c:v>
                </c:pt>
                <c:pt idx="2605">
                  <c:v>-3.1717599999999999</c:v>
                </c:pt>
                <c:pt idx="2606">
                  <c:v>-3.15781</c:v>
                </c:pt>
                <c:pt idx="2607">
                  <c:v>-3.1589399999999999</c:v>
                </c:pt>
                <c:pt idx="2608">
                  <c:v>-3.1490100000000001</c:v>
                </c:pt>
                <c:pt idx="2609">
                  <c:v>-3.1501199999999998</c:v>
                </c:pt>
                <c:pt idx="2610">
                  <c:v>-3.1385299999999998</c:v>
                </c:pt>
                <c:pt idx="2611">
                  <c:v>-3.1416900000000001</c:v>
                </c:pt>
                <c:pt idx="2612">
                  <c:v>-3.1290200000000001</c:v>
                </c:pt>
                <c:pt idx="2613">
                  <c:v>-3.1219899999999998</c:v>
                </c:pt>
                <c:pt idx="2614">
                  <c:v>-3.1168900000000002</c:v>
                </c:pt>
                <c:pt idx="2615">
                  <c:v>-3.1187</c:v>
                </c:pt>
                <c:pt idx="2616">
                  <c:v>-3.1089699999999998</c:v>
                </c:pt>
                <c:pt idx="2617">
                  <c:v>-3.1023800000000001</c:v>
                </c:pt>
                <c:pt idx="2618">
                  <c:v>-3.0966</c:v>
                </c:pt>
                <c:pt idx="2619">
                  <c:v>-3.0914100000000002</c:v>
                </c:pt>
                <c:pt idx="2620">
                  <c:v>-3.0886200000000001</c:v>
                </c:pt>
                <c:pt idx="2621">
                  <c:v>-3.0787</c:v>
                </c:pt>
                <c:pt idx="2622">
                  <c:v>-3.0765500000000001</c:v>
                </c:pt>
                <c:pt idx="2623">
                  <c:v>-3.0830299999999999</c:v>
                </c:pt>
                <c:pt idx="2624">
                  <c:v>-3.06549</c:v>
                </c:pt>
                <c:pt idx="2625">
                  <c:v>-3.0622500000000001</c:v>
                </c:pt>
                <c:pt idx="2626">
                  <c:v>-3.0530200000000001</c:v>
                </c:pt>
                <c:pt idx="2627">
                  <c:v>-3.0554600000000001</c:v>
                </c:pt>
                <c:pt idx="2628">
                  <c:v>-3.0470999999999999</c:v>
                </c:pt>
                <c:pt idx="2629">
                  <c:v>-3.0426299999999999</c:v>
                </c:pt>
                <c:pt idx="2630">
                  <c:v>-3.0331000000000001</c:v>
                </c:pt>
                <c:pt idx="2631">
                  <c:v>-3.0343399999999998</c:v>
                </c:pt>
                <c:pt idx="2632">
                  <c:v>-3.0276399999999999</c:v>
                </c:pt>
                <c:pt idx="2633">
                  <c:v>-3.0238900000000002</c:v>
                </c:pt>
                <c:pt idx="2634">
                  <c:v>-3.0147300000000001</c:v>
                </c:pt>
                <c:pt idx="2635">
                  <c:v>-3.0139800000000001</c:v>
                </c:pt>
                <c:pt idx="2636">
                  <c:v>-2.9998100000000001</c:v>
                </c:pt>
                <c:pt idx="2637">
                  <c:v>-3.00115</c:v>
                </c:pt>
                <c:pt idx="2638">
                  <c:v>-2.9996700000000001</c:v>
                </c:pt>
                <c:pt idx="2639">
                  <c:v>-2.9925899999999999</c:v>
                </c:pt>
                <c:pt idx="2640">
                  <c:v>-2.98421</c:v>
                </c:pt>
                <c:pt idx="2641">
                  <c:v>-2.9847700000000001</c:v>
                </c:pt>
                <c:pt idx="2642">
                  <c:v>-2.9772500000000002</c:v>
                </c:pt>
                <c:pt idx="2643">
                  <c:v>-2.9687700000000001</c:v>
                </c:pt>
                <c:pt idx="2644">
                  <c:v>-2.9670999999999998</c:v>
                </c:pt>
                <c:pt idx="2645">
                  <c:v>-2.9615900000000002</c:v>
                </c:pt>
                <c:pt idx="2646">
                  <c:v>-2.9595799999999999</c:v>
                </c:pt>
                <c:pt idx="2647">
                  <c:v>-2.95634</c:v>
                </c:pt>
                <c:pt idx="2648">
                  <c:v>-2.9497300000000002</c:v>
                </c:pt>
                <c:pt idx="2649">
                  <c:v>-2.9487000000000001</c:v>
                </c:pt>
                <c:pt idx="2650">
                  <c:v>-2.9439500000000001</c:v>
                </c:pt>
                <c:pt idx="2651">
                  <c:v>-2.9320900000000001</c:v>
                </c:pt>
                <c:pt idx="2652">
                  <c:v>-2.9262199999999998</c:v>
                </c:pt>
                <c:pt idx="2653">
                  <c:v>-2.92557</c:v>
                </c:pt>
                <c:pt idx="2654">
                  <c:v>-2.91947</c:v>
                </c:pt>
                <c:pt idx="2655">
                  <c:v>-2.9138899999999999</c:v>
                </c:pt>
                <c:pt idx="2656">
                  <c:v>-2.9100299999999999</c:v>
                </c:pt>
                <c:pt idx="2657">
                  <c:v>-2.9056899999999999</c:v>
                </c:pt>
                <c:pt idx="2658">
                  <c:v>-2.8980299999999999</c:v>
                </c:pt>
                <c:pt idx="2659">
                  <c:v>-2.8967299999999998</c:v>
                </c:pt>
                <c:pt idx="2660">
                  <c:v>-2.8938999999999999</c:v>
                </c:pt>
                <c:pt idx="2661">
                  <c:v>-2.8899900000000001</c:v>
                </c:pt>
                <c:pt idx="2662">
                  <c:v>-2.8783300000000001</c:v>
                </c:pt>
                <c:pt idx="2663">
                  <c:v>-2.8725800000000001</c:v>
                </c:pt>
                <c:pt idx="2664">
                  <c:v>-2.8714</c:v>
                </c:pt>
                <c:pt idx="2665">
                  <c:v>-2.8704200000000002</c:v>
                </c:pt>
                <c:pt idx="2666">
                  <c:v>-2.8569599999999999</c:v>
                </c:pt>
                <c:pt idx="2667">
                  <c:v>-2.8568600000000002</c:v>
                </c:pt>
                <c:pt idx="2668">
                  <c:v>-2.8519399999999999</c:v>
                </c:pt>
                <c:pt idx="2669">
                  <c:v>-2.8484600000000002</c:v>
                </c:pt>
                <c:pt idx="2670">
                  <c:v>-2.8452999999999999</c:v>
                </c:pt>
                <c:pt idx="2671">
                  <c:v>-2.8414100000000002</c:v>
                </c:pt>
                <c:pt idx="2672">
                  <c:v>-2.8335499999999998</c:v>
                </c:pt>
                <c:pt idx="2673">
                  <c:v>-2.8327399999999998</c:v>
                </c:pt>
                <c:pt idx="2674">
                  <c:v>-2.8234599999999999</c:v>
                </c:pt>
                <c:pt idx="2675">
                  <c:v>-2.8168000000000002</c:v>
                </c:pt>
                <c:pt idx="2676">
                  <c:v>-2.81915</c:v>
                </c:pt>
                <c:pt idx="2677">
                  <c:v>-2.8103099999999999</c:v>
                </c:pt>
                <c:pt idx="2678">
                  <c:v>-2.80836</c:v>
                </c:pt>
                <c:pt idx="2679">
                  <c:v>-2.8016999999999999</c:v>
                </c:pt>
                <c:pt idx="2680">
                  <c:v>-2.7991199999999998</c:v>
                </c:pt>
                <c:pt idx="2681">
                  <c:v>-2.7909700000000002</c:v>
                </c:pt>
                <c:pt idx="2682">
                  <c:v>-2.7840400000000001</c:v>
                </c:pt>
                <c:pt idx="2683">
                  <c:v>-2.7857500000000002</c:v>
                </c:pt>
                <c:pt idx="2684">
                  <c:v>-2.78329</c:v>
                </c:pt>
                <c:pt idx="2685">
                  <c:v>-2.7749100000000002</c:v>
                </c:pt>
                <c:pt idx="2686">
                  <c:v>-2.77027</c:v>
                </c:pt>
                <c:pt idx="2687">
                  <c:v>-2.76369</c:v>
                </c:pt>
                <c:pt idx="2688">
                  <c:v>-2.7598400000000001</c:v>
                </c:pt>
                <c:pt idx="2689">
                  <c:v>-2.7546599999999999</c:v>
                </c:pt>
                <c:pt idx="2690">
                  <c:v>-2.7488000000000001</c:v>
                </c:pt>
                <c:pt idx="2691">
                  <c:v>-2.7463700000000002</c:v>
                </c:pt>
                <c:pt idx="2692">
                  <c:v>-2.7434799999999999</c:v>
                </c:pt>
                <c:pt idx="2693">
                  <c:v>-2.7411599999999998</c:v>
                </c:pt>
                <c:pt idx="2694">
                  <c:v>-2.7332999999999998</c:v>
                </c:pt>
                <c:pt idx="2695">
                  <c:v>-2.7288100000000002</c:v>
                </c:pt>
                <c:pt idx="2696">
                  <c:v>-2.7253799999999999</c:v>
                </c:pt>
                <c:pt idx="2697">
                  <c:v>-2.71698</c:v>
                </c:pt>
                <c:pt idx="2698">
                  <c:v>-2.71347</c:v>
                </c:pt>
                <c:pt idx="2699">
                  <c:v>-2.7154600000000002</c:v>
                </c:pt>
                <c:pt idx="2700">
                  <c:v>-2.7063299999999999</c:v>
                </c:pt>
                <c:pt idx="2701">
                  <c:v>-2.70384</c:v>
                </c:pt>
                <c:pt idx="2702">
                  <c:v>-2.6985399999999999</c:v>
                </c:pt>
                <c:pt idx="2703">
                  <c:v>-2.6940400000000002</c:v>
                </c:pt>
                <c:pt idx="2704">
                  <c:v>-2.69014</c:v>
                </c:pt>
                <c:pt idx="2705">
                  <c:v>-2.68018</c:v>
                </c:pt>
                <c:pt idx="2706">
                  <c:v>-2.6802299999999999</c:v>
                </c:pt>
                <c:pt idx="2707">
                  <c:v>-2.6721400000000002</c:v>
                </c:pt>
                <c:pt idx="2708">
                  <c:v>-2.6698300000000001</c:v>
                </c:pt>
                <c:pt idx="2709">
                  <c:v>-2.6657700000000002</c:v>
                </c:pt>
                <c:pt idx="2710">
                  <c:v>-2.66629</c:v>
                </c:pt>
                <c:pt idx="2711">
                  <c:v>-2.6566000000000001</c:v>
                </c:pt>
                <c:pt idx="2712">
                  <c:v>-2.6524299999999998</c:v>
                </c:pt>
                <c:pt idx="2713">
                  <c:v>-2.64594</c:v>
                </c:pt>
                <c:pt idx="2714">
                  <c:v>-2.6435499999999998</c:v>
                </c:pt>
                <c:pt idx="2715">
                  <c:v>-2.6411600000000002</c:v>
                </c:pt>
                <c:pt idx="2716">
                  <c:v>-2.6350500000000001</c:v>
                </c:pt>
                <c:pt idx="2717">
                  <c:v>-2.62941</c:v>
                </c:pt>
                <c:pt idx="2718">
                  <c:v>-2.6294</c:v>
                </c:pt>
                <c:pt idx="2719">
                  <c:v>-2.62161</c:v>
                </c:pt>
                <c:pt idx="2720">
                  <c:v>-2.61829</c:v>
                </c:pt>
                <c:pt idx="2721">
                  <c:v>-2.6140699999999999</c:v>
                </c:pt>
                <c:pt idx="2722">
                  <c:v>-2.6121300000000001</c:v>
                </c:pt>
                <c:pt idx="2723">
                  <c:v>-2.5998999999999999</c:v>
                </c:pt>
                <c:pt idx="2724">
                  <c:v>-2.6023700000000001</c:v>
                </c:pt>
                <c:pt idx="2725">
                  <c:v>-2.5928900000000001</c:v>
                </c:pt>
                <c:pt idx="2726">
                  <c:v>-2.5910099999999998</c:v>
                </c:pt>
                <c:pt idx="2727">
                  <c:v>-2.5850399999999998</c:v>
                </c:pt>
                <c:pt idx="2728">
                  <c:v>-2.58352</c:v>
                </c:pt>
                <c:pt idx="2729">
                  <c:v>-2.5789800000000001</c:v>
                </c:pt>
                <c:pt idx="2730">
                  <c:v>-2.57491</c:v>
                </c:pt>
                <c:pt idx="2731">
                  <c:v>-2.56487</c:v>
                </c:pt>
                <c:pt idx="2732">
                  <c:v>-2.5689700000000002</c:v>
                </c:pt>
                <c:pt idx="2733">
                  <c:v>-2.5525000000000002</c:v>
                </c:pt>
                <c:pt idx="2734">
                  <c:v>-2.5561699999999998</c:v>
                </c:pt>
                <c:pt idx="2735">
                  <c:v>-2.5481099999999999</c:v>
                </c:pt>
                <c:pt idx="2736">
                  <c:v>-2.5533399999999999</c:v>
                </c:pt>
                <c:pt idx="2737">
                  <c:v>-2.54182</c:v>
                </c:pt>
                <c:pt idx="2738">
                  <c:v>-2.54467</c:v>
                </c:pt>
                <c:pt idx="2739">
                  <c:v>-2.52386</c:v>
                </c:pt>
                <c:pt idx="2740">
                  <c:v>-2.5333899999999998</c:v>
                </c:pt>
                <c:pt idx="2741">
                  <c:v>-2.5173700000000001</c:v>
                </c:pt>
                <c:pt idx="2742">
                  <c:v>-2.52495</c:v>
                </c:pt>
                <c:pt idx="2743">
                  <c:v>-2.5178799999999999</c:v>
                </c:pt>
                <c:pt idx="2744">
                  <c:v>-2.5173199999999998</c:v>
                </c:pt>
                <c:pt idx="2745">
                  <c:v>-2.50468</c:v>
                </c:pt>
                <c:pt idx="2746">
                  <c:v>-2.5049000000000001</c:v>
                </c:pt>
                <c:pt idx="2747">
                  <c:v>-2.4982600000000001</c:v>
                </c:pt>
                <c:pt idx="2748">
                  <c:v>-2.49878</c:v>
                </c:pt>
                <c:pt idx="2749">
                  <c:v>-2.4857800000000001</c:v>
                </c:pt>
                <c:pt idx="2750">
                  <c:v>-2.4896799999999999</c:v>
                </c:pt>
                <c:pt idx="2751">
                  <c:v>-2.4799500000000001</c:v>
                </c:pt>
                <c:pt idx="2752">
                  <c:v>-2.4720900000000001</c:v>
                </c:pt>
                <c:pt idx="2753">
                  <c:v>-2.4674</c:v>
                </c:pt>
                <c:pt idx="2754">
                  <c:v>-2.4758300000000002</c:v>
                </c:pt>
                <c:pt idx="2755">
                  <c:v>-2.4612099999999999</c:v>
                </c:pt>
                <c:pt idx="2756">
                  <c:v>-2.4578000000000002</c:v>
                </c:pt>
                <c:pt idx="2757">
                  <c:v>-2.4558599999999999</c:v>
                </c:pt>
                <c:pt idx="2758">
                  <c:v>-2.45201</c:v>
                </c:pt>
                <c:pt idx="2759">
                  <c:v>-2.4427599999999998</c:v>
                </c:pt>
                <c:pt idx="2760">
                  <c:v>-2.4420000000000002</c:v>
                </c:pt>
                <c:pt idx="2761">
                  <c:v>-2.4378299999999999</c:v>
                </c:pt>
                <c:pt idx="2762">
                  <c:v>-2.4333399999999998</c:v>
                </c:pt>
                <c:pt idx="2763">
                  <c:v>-2.4232999999999998</c:v>
                </c:pt>
                <c:pt idx="2764">
                  <c:v>-2.4265400000000001</c:v>
                </c:pt>
                <c:pt idx="2765">
                  <c:v>-2.41709</c:v>
                </c:pt>
                <c:pt idx="2766">
                  <c:v>-2.4159999999999999</c:v>
                </c:pt>
                <c:pt idx="2767">
                  <c:v>-2.4011499999999999</c:v>
                </c:pt>
                <c:pt idx="2768">
                  <c:v>-2.4034200000000001</c:v>
                </c:pt>
                <c:pt idx="2769">
                  <c:v>-2.4032900000000001</c:v>
                </c:pt>
                <c:pt idx="2770">
                  <c:v>-2.3986000000000001</c:v>
                </c:pt>
                <c:pt idx="2771">
                  <c:v>-2.3855499999999998</c:v>
                </c:pt>
                <c:pt idx="2772">
                  <c:v>-2.3894199999999999</c:v>
                </c:pt>
                <c:pt idx="2773">
                  <c:v>-2.37859</c:v>
                </c:pt>
                <c:pt idx="2774">
                  <c:v>-2.37764</c:v>
                </c:pt>
                <c:pt idx="2775">
                  <c:v>-2.3737300000000001</c:v>
                </c:pt>
                <c:pt idx="2776">
                  <c:v>-2.3729399999999998</c:v>
                </c:pt>
                <c:pt idx="2777">
                  <c:v>-2.3586200000000002</c:v>
                </c:pt>
                <c:pt idx="2778">
                  <c:v>-2.3580000000000001</c:v>
                </c:pt>
                <c:pt idx="2779">
                  <c:v>-2.3505600000000002</c:v>
                </c:pt>
                <c:pt idx="2780">
                  <c:v>-2.3511899999999999</c:v>
                </c:pt>
                <c:pt idx="2781">
                  <c:v>-2.3416899999999998</c:v>
                </c:pt>
                <c:pt idx="2782">
                  <c:v>-2.3448699999999998</c:v>
                </c:pt>
                <c:pt idx="2783">
                  <c:v>-2.3317800000000002</c:v>
                </c:pt>
                <c:pt idx="2784">
                  <c:v>-2.33609</c:v>
                </c:pt>
                <c:pt idx="2785">
                  <c:v>-2.32294</c:v>
                </c:pt>
                <c:pt idx="2786">
                  <c:v>-2.3250799999999998</c:v>
                </c:pt>
                <c:pt idx="2787">
                  <c:v>-2.3168000000000002</c:v>
                </c:pt>
                <c:pt idx="2788">
                  <c:v>-2.3176199999999998</c:v>
                </c:pt>
                <c:pt idx="2789">
                  <c:v>-2.3001299999999998</c:v>
                </c:pt>
                <c:pt idx="2790">
                  <c:v>-2.3073600000000001</c:v>
                </c:pt>
                <c:pt idx="2791">
                  <c:v>-2.2984300000000002</c:v>
                </c:pt>
                <c:pt idx="2792">
                  <c:v>-2.2951700000000002</c:v>
                </c:pt>
                <c:pt idx="2793">
                  <c:v>-2.28226</c:v>
                </c:pt>
                <c:pt idx="2794">
                  <c:v>-2.2873100000000002</c:v>
                </c:pt>
                <c:pt idx="2795">
                  <c:v>-2.2741500000000001</c:v>
                </c:pt>
                <c:pt idx="2796">
                  <c:v>-2.2762799999999999</c:v>
                </c:pt>
                <c:pt idx="2797">
                  <c:v>-2.2631199999999998</c:v>
                </c:pt>
                <c:pt idx="2798">
                  <c:v>-2.2686700000000002</c:v>
                </c:pt>
                <c:pt idx="2799">
                  <c:v>-2.2606000000000002</c:v>
                </c:pt>
                <c:pt idx="2800">
                  <c:v>-2.2577699999999998</c:v>
                </c:pt>
                <c:pt idx="2801">
                  <c:v>-2.2488100000000002</c:v>
                </c:pt>
                <c:pt idx="2802">
                  <c:v>-2.24546</c:v>
                </c:pt>
                <c:pt idx="2803">
                  <c:v>-2.2375500000000001</c:v>
                </c:pt>
                <c:pt idx="2804">
                  <c:v>-2.2343700000000002</c:v>
                </c:pt>
                <c:pt idx="2805">
                  <c:v>-2.2322600000000001</c:v>
                </c:pt>
                <c:pt idx="2806">
                  <c:v>-2.2279599999999999</c:v>
                </c:pt>
                <c:pt idx="2807">
                  <c:v>-2.2142300000000001</c:v>
                </c:pt>
                <c:pt idx="2808">
                  <c:v>-2.2216399999999998</c:v>
                </c:pt>
                <c:pt idx="2809">
                  <c:v>-2.2101000000000002</c:v>
                </c:pt>
                <c:pt idx="2810">
                  <c:v>-2.20377</c:v>
                </c:pt>
                <c:pt idx="2811">
                  <c:v>-2.1955</c:v>
                </c:pt>
                <c:pt idx="2812">
                  <c:v>-2.1993</c:v>
                </c:pt>
                <c:pt idx="2813">
                  <c:v>-2.1876199999999999</c:v>
                </c:pt>
                <c:pt idx="2814">
                  <c:v>-2.1842800000000002</c:v>
                </c:pt>
                <c:pt idx="2815">
                  <c:v>-2.1767400000000001</c:v>
                </c:pt>
                <c:pt idx="2816">
                  <c:v>-2.1807500000000002</c:v>
                </c:pt>
                <c:pt idx="2817">
                  <c:v>-2.1661899999999998</c:v>
                </c:pt>
                <c:pt idx="2818">
                  <c:v>-2.1632600000000002</c:v>
                </c:pt>
                <c:pt idx="2819">
                  <c:v>-2.1625899999999998</c:v>
                </c:pt>
                <c:pt idx="2820">
                  <c:v>-2.15808</c:v>
                </c:pt>
                <c:pt idx="2821">
                  <c:v>-2.1423100000000002</c:v>
                </c:pt>
                <c:pt idx="2822">
                  <c:v>-2.1446000000000001</c:v>
                </c:pt>
                <c:pt idx="2823">
                  <c:v>-2.1325799999999999</c:v>
                </c:pt>
                <c:pt idx="2824">
                  <c:v>-2.1337899999999999</c:v>
                </c:pt>
                <c:pt idx="2825">
                  <c:v>-2.1247400000000001</c:v>
                </c:pt>
                <c:pt idx="2826">
                  <c:v>-2.1278000000000001</c:v>
                </c:pt>
                <c:pt idx="2827">
                  <c:v>-2.1112600000000001</c:v>
                </c:pt>
                <c:pt idx="2828">
                  <c:v>-2.1131799999999998</c:v>
                </c:pt>
                <c:pt idx="2829">
                  <c:v>-2.0986699999999998</c:v>
                </c:pt>
                <c:pt idx="2830">
                  <c:v>-2.1081699999999999</c:v>
                </c:pt>
                <c:pt idx="2831">
                  <c:v>-2.0940599999999998</c:v>
                </c:pt>
                <c:pt idx="2832">
                  <c:v>-2.0921699999999999</c:v>
                </c:pt>
                <c:pt idx="2833">
                  <c:v>-2.0815299999999999</c:v>
                </c:pt>
                <c:pt idx="2834">
                  <c:v>-2.0803400000000001</c:v>
                </c:pt>
                <c:pt idx="2835">
                  <c:v>-2.0650900000000001</c:v>
                </c:pt>
                <c:pt idx="2836">
                  <c:v>-2.0661800000000001</c:v>
                </c:pt>
                <c:pt idx="2837">
                  <c:v>-2.0640100000000001</c:v>
                </c:pt>
                <c:pt idx="2838">
                  <c:v>-2.05911</c:v>
                </c:pt>
                <c:pt idx="2839">
                  <c:v>-2.0491199999999998</c:v>
                </c:pt>
                <c:pt idx="2840">
                  <c:v>-2.0456300000000001</c:v>
                </c:pt>
                <c:pt idx="2841">
                  <c:v>-2.0335899999999998</c:v>
                </c:pt>
                <c:pt idx="2842">
                  <c:v>-2.0325299999999999</c:v>
                </c:pt>
                <c:pt idx="2843">
                  <c:v>-2.0235500000000002</c:v>
                </c:pt>
                <c:pt idx="2844">
                  <c:v>-2.0281199999999999</c:v>
                </c:pt>
                <c:pt idx="2845">
                  <c:v>-2.0145200000000001</c:v>
                </c:pt>
                <c:pt idx="2846">
                  <c:v>-2.0142899999999999</c:v>
                </c:pt>
                <c:pt idx="2847">
                  <c:v>-2.0042599999999999</c:v>
                </c:pt>
                <c:pt idx="2848">
                  <c:v>-2.0031699999999999</c:v>
                </c:pt>
                <c:pt idx="2849">
                  <c:v>-1.9898400000000001</c:v>
                </c:pt>
                <c:pt idx="2850">
                  <c:v>-1.9902299999999999</c:v>
                </c:pt>
                <c:pt idx="2851">
                  <c:v>-1.9761200000000001</c:v>
                </c:pt>
                <c:pt idx="2852">
                  <c:v>-1.98068</c:v>
                </c:pt>
                <c:pt idx="2853">
                  <c:v>-1.9668399999999999</c:v>
                </c:pt>
                <c:pt idx="2854">
                  <c:v>-1.9704999999999999</c:v>
                </c:pt>
                <c:pt idx="2855">
                  <c:v>-1.9561599999999999</c:v>
                </c:pt>
                <c:pt idx="2856">
                  <c:v>-1.95834</c:v>
                </c:pt>
                <c:pt idx="2857">
                  <c:v>-1.9437599999999999</c:v>
                </c:pt>
                <c:pt idx="2858">
                  <c:v>-1.95001</c:v>
                </c:pt>
                <c:pt idx="2859">
                  <c:v>-1.9358200000000001</c:v>
                </c:pt>
                <c:pt idx="2860">
                  <c:v>-1.9358299999999999</c:v>
                </c:pt>
                <c:pt idx="2861">
                  <c:v>-1.92693</c:v>
                </c:pt>
                <c:pt idx="2862">
                  <c:v>-1.93055</c:v>
                </c:pt>
                <c:pt idx="2863">
                  <c:v>-1.9096900000000001</c:v>
                </c:pt>
                <c:pt idx="2864">
                  <c:v>-1.9096500000000001</c:v>
                </c:pt>
                <c:pt idx="2865">
                  <c:v>-1.8977900000000001</c:v>
                </c:pt>
                <c:pt idx="2866">
                  <c:v>-1.90039</c:v>
                </c:pt>
                <c:pt idx="2867">
                  <c:v>-1.8854599999999999</c:v>
                </c:pt>
                <c:pt idx="2868">
                  <c:v>-1.887</c:v>
                </c:pt>
                <c:pt idx="2869">
                  <c:v>-1.8767499999999999</c:v>
                </c:pt>
                <c:pt idx="2870">
                  <c:v>-1.87618</c:v>
                </c:pt>
                <c:pt idx="2871">
                  <c:v>-1.8618600000000001</c:v>
                </c:pt>
                <c:pt idx="2872">
                  <c:v>-1.86842</c:v>
                </c:pt>
                <c:pt idx="2873">
                  <c:v>-1.8566400000000001</c:v>
                </c:pt>
                <c:pt idx="2874">
                  <c:v>-1.84663</c:v>
                </c:pt>
                <c:pt idx="2875">
                  <c:v>-1.84276</c:v>
                </c:pt>
                <c:pt idx="2876">
                  <c:v>-1.8429500000000001</c:v>
                </c:pt>
                <c:pt idx="2877">
                  <c:v>-1.8234300000000001</c:v>
                </c:pt>
                <c:pt idx="2878">
                  <c:v>-1.8268899999999999</c:v>
                </c:pt>
                <c:pt idx="2879">
                  <c:v>-1.8155399999999999</c:v>
                </c:pt>
                <c:pt idx="2880">
                  <c:v>-1.82334</c:v>
                </c:pt>
                <c:pt idx="2881">
                  <c:v>-1.80731</c:v>
                </c:pt>
                <c:pt idx="2882">
                  <c:v>-1.8039099999999999</c:v>
                </c:pt>
                <c:pt idx="2883">
                  <c:v>-1.79914</c:v>
                </c:pt>
                <c:pt idx="2884">
                  <c:v>-1.7971200000000001</c:v>
                </c:pt>
                <c:pt idx="2885">
                  <c:v>-1.77508</c:v>
                </c:pt>
                <c:pt idx="2886">
                  <c:v>-1.78512</c:v>
                </c:pt>
                <c:pt idx="2887">
                  <c:v>-1.77399</c:v>
                </c:pt>
                <c:pt idx="2888">
                  <c:v>-1.7726299999999999</c:v>
                </c:pt>
                <c:pt idx="2889">
                  <c:v>-1.76288</c:v>
                </c:pt>
                <c:pt idx="2890">
                  <c:v>-1.76302</c:v>
                </c:pt>
                <c:pt idx="2891">
                  <c:v>-1.74749</c:v>
                </c:pt>
                <c:pt idx="2892">
                  <c:v>-1.7500800000000001</c:v>
                </c:pt>
                <c:pt idx="2893">
                  <c:v>-1.7337100000000001</c:v>
                </c:pt>
                <c:pt idx="2894">
                  <c:v>-1.73695</c:v>
                </c:pt>
                <c:pt idx="2895">
                  <c:v>-1.7233499999999999</c:v>
                </c:pt>
                <c:pt idx="2896">
                  <c:v>-1.7247600000000001</c:v>
                </c:pt>
                <c:pt idx="2897">
                  <c:v>-1.7137100000000001</c:v>
                </c:pt>
                <c:pt idx="2898">
                  <c:v>-1.7172400000000001</c:v>
                </c:pt>
                <c:pt idx="2899">
                  <c:v>-1.69903</c:v>
                </c:pt>
                <c:pt idx="2900">
                  <c:v>-1.70024</c:v>
                </c:pt>
                <c:pt idx="2901">
                  <c:v>-1.69024</c:v>
                </c:pt>
                <c:pt idx="2902">
                  <c:v>-1.69438</c:v>
                </c:pt>
                <c:pt idx="2903">
                  <c:v>-1.6766799999999999</c:v>
                </c:pt>
                <c:pt idx="2904">
                  <c:v>-1.6770400000000001</c:v>
                </c:pt>
                <c:pt idx="2905">
                  <c:v>-1.6657</c:v>
                </c:pt>
                <c:pt idx="2906">
                  <c:v>-1.66893</c:v>
                </c:pt>
                <c:pt idx="2907">
                  <c:v>-1.65686</c:v>
                </c:pt>
                <c:pt idx="2908">
                  <c:v>-1.65534</c:v>
                </c:pt>
                <c:pt idx="2909">
                  <c:v>-1.6489199999999999</c:v>
                </c:pt>
                <c:pt idx="2910">
                  <c:v>-1.6491499999999999</c:v>
                </c:pt>
                <c:pt idx="2911">
                  <c:v>-1.63418</c:v>
                </c:pt>
                <c:pt idx="2912">
                  <c:v>-1.63165</c:v>
                </c:pt>
                <c:pt idx="2913">
                  <c:v>-1.62486</c:v>
                </c:pt>
                <c:pt idx="2914">
                  <c:v>-1.6255500000000001</c:v>
                </c:pt>
                <c:pt idx="2915">
                  <c:v>-1.60795</c:v>
                </c:pt>
                <c:pt idx="2916">
                  <c:v>-1.6128499999999999</c:v>
                </c:pt>
                <c:pt idx="2917">
                  <c:v>-1.6038600000000001</c:v>
                </c:pt>
                <c:pt idx="2918">
                  <c:v>-1.6002400000000001</c:v>
                </c:pt>
                <c:pt idx="2919">
                  <c:v>-1.5868100000000001</c:v>
                </c:pt>
                <c:pt idx="2920">
                  <c:v>-1.59179</c:v>
                </c:pt>
                <c:pt idx="2921">
                  <c:v>-1.58318</c:v>
                </c:pt>
                <c:pt idx="2922">
                  <c:v>-1.57779</c:v>
                </c:pt>
                <c:pt idx="2923">
                  <c:v>-1.56162</c:v>
                </c:pt>
                <c:pt idx="2924">
                  <c:v>-1.5742400000000001</c:v>
                </c:pt>
                <c:pt idx="2925">
                  <c:v>-1.55741</c:v>
                </c:pt>
                <c:pt idx="2926">
                  <c:v>-1.55124</c:v>
                </c:pt>
                <c:pt idx="2927">
                  <c:v>-1.5441499999999999</c:v>
                </c:pt>
                <c:pt idx="2928">
                  <c:v>-1.5488</c:v>
                </c:pt>
                <c:pt idx="2929">
                  <c:v>-1.5330999999999999</c:v>
                </c:pt>
                <c:pt idx="2930">
                  <c:v>-1.53522</c:v>
                </c:pt>
                <c:pt idx="2931">
                  <c:v>-1.52159</c:v>
                </c:pt>
                <c:pt idx="2932">
                  <c:v>-1.52291</c:v>
                </c:pt>
                <c:pt idx="2933">
                  <c:v>-1.50874</c:v>
                </c:pt>
                <c:pt idx="2934">
                  <c:v>-1.5093300000000001</c:v>
                </c:pt>
                <c:pt idx="2935">
                  <c:v>-1.5032799999999999</c:v>
                </c:pt>
                <c:pt idx="2936">
                  <c:v>-1.5030300000000001</c:v>
                </c:pt>
                <c:pt idx="2937">
                  <c:v>-1.48892</c:v>
                </c:pt>
                <c:pt idx="2938">
                  <c:v>-1.49329</c:v>
                </c:pt>
                <c:pt idx="2939">
                  <c:v>-1.48261</c:v>
                </c:pt>
                <c:pt idx="2940">
                  <c:v>-1.4810300000000001</c:v>
                </c:pt>
                <c:pt idx="2941">
                  <c:v>-1.4703900000000001</c:v>
                </c:pt>
                <c:pt idx="2942">
                  <c:v>-1.4737899999999999</c:v>
                </c:pt>
                <c:pt idx="2943">
                  <c:v>-1.4658100000000001</c:v>
                </c:pt>
                <c:pt idx="2944">
                  <c:v>-1.4576100000000001</c:v>
                </c:pt>
                <c:pt idx="2945">
                  <c:v>-1.4487099999999999</c:v>
                </c:pt>
                <c:pt idx="2946">
                  <c:v>-1.4484399999999999</c:v>
                </c:pt>
                <c:pt idx="2947">
                  <c:v>-1.43553</c:v>
                </c:pt>
                <c:pt idx="2948">
                  <c:v>-1.44069</c:v>
                </c:pt>
                <c:pt idx="2949">
                  <c:v>-1.4302999999999999</c:v>
                </c:pt>
                <c:pt idx="2950">
                  <c:v>-1.4323699999999999</c:v>
                </c:pt>
                <c:pt idx="2951">
                  <c:v>-1.4184300000000001</c:v>
                </c:pt>
                <c:pt idx="2952">
                  <c:v>-1.41977</c:v>
                </c:pt>
                <c:pt idx="2953">
                  <c:v>-1.41201</c:v>
                </c:pt>
                <c:pt idx="2954">
                  <c:v>-1.4106700000000001</c:v>
                </c:pt>
                <c:pt idx="2955">
                  <c:v>-1.4018699999999999</c:v>
                </c:pt>
                <c:pt idx="2956">
                  <c:v>-1.40019</c:v>
                </c:pt>
                <c:pt idx="2957">
                  <c:v>-1.3880999999999999</c:v>
                </c:pt>
                <c:pt idx="2958">
                  <c:v>-1.3853200000000001</c:v>
                </c:pt>
                <c:pt idx="2959">
                  <c:v>-1.3762099999999999</c:v>
                </c:pt>
                <c:pt idx="2960">
                  <c:v>-1.37523</c:v>
                </c:pt>
                <c:pt idx="2961">
                  <c:v>-1.37365</c:v>
                </c:pt>
                <c:pt idx="2962">
                  <c:v>-1.36483</c:v>
                </c:pt>
                <c:pt idx="2963">
                  <c:v>-1.3560099999999999</c:v>
                </c:pt>
                <c:pt idx="2964">
                  <c:v>-1.35873</c:v>
                </c:pt>
                <c:pt idx="2965">
                  <c:v>-1.3506499999999999</c:v>
                </c:pt>
                <c:pt idx="2966">
                  <c:v>-1.343</c:v>
                </c:pt>
                <c:pt idx="2967">
                  <c:v>-1.3366400000000001</c:v>
                </c:pt>
                <c:pt idx="2968">
                  <c:v>-1.33694</c:v>
                </c:pt>
                <c:pt idx="2969">
                  <c:v>-1.32158</c:v>
                </c:pt>
                <c:pt idx="2970">
                  <c:v>-1.32236</c:v>
                </c:pt>
                <c:pt idx="2971">
                  <c:v>-1.3191900000000001</c:v>
                </c:pt>
                <c:pt idx="2972">
                  <c:v>-1.31406</c:v>
                </c:pt>
                <c:pt idx="2973">
                  <c:v>-1.3042100000000001</c:v>
                </c:pt>
                <c:pt idx="2974">
                  <c:v>-1.3010900000000001</c:v>
                </c:pt>
                <c:pt idx="2975">
                  <c:v>-1.29962</c:v>
                </c:pt>
                <c:pt idx="2976">
                  <c:v>-1.2961400000000001</c:v>
                </c:pt>
                <c:pt idx="2977">
                  <c:v>-1.2819199999999999</c:v>
                </c:pt>
                <c:pt idx="2978">
                  <c:v>-1.28355</c:v>
                </c:pt>
                <c:pt idx="2979">
                  <c:v>-1.28033</c:v>
                </c:pt>
                <c:pt idx="2980">
                  <c:v>-1.2734799999999999</c:v>
                </c:pt>
                <c:pt idx="2981">
                  <c:v>-1.2627600000000001</c:v>
                </c:pt>
                <c:pt idx="2982">
                  <c:v>-1.26572</c:v>
                </c:pt>
                <c:pt idx="2983">
                  <c:v>-1.25397</c:v>
                </c:pt>
                <c:pt idx="2984">
                  <c:v>-1.2463</c:v>
                </c:pt>
                <c:pt idx="2985">
                  <c:v>-1.2478499999999999</c:v>
                </c:pt>
                <c:pt idx="2986">
                  <c:v>-1.2418499999999999</c:v>
                </c:pt>
                <c:pt idx="2987">
                  <c:v>-1.2350699999999999</c:v>
                </c:pt>
                <c:pt idx="2988">
                  <c:v>-1.2321299999999999</c:v>
                </c:pt>
                <c:pt idx="2989">
                  <c:v>-1.2269399999999999</c:v>
                </c:pt>
                <c:pt idx="2990">
                  <c:v>-1.22052</c:v>
                </c:pt>
                <c:pt idx="2991">
                  <c:v>-1.2097500000000001</c:v>
                </c:pt>
                <c:pt idx="2992">
                  <c:v>-1.21515</c:v>
                </c:pt>
                <c:pt idx="2993">
                  <c:v>-1.2109000000000001</c:v>
                </c:pt>
                <c:pt idx="2994">
                  <c:v>-1.20041</c:v>
                </c:pt>
                <c:pt idx="2995">
                  <c:v>-1.1923999999999999</c:v>
                </c:pt>
                <c:pt idx="2996">
                  <c:v>-1.1926300000000001</c:v>
                </c:pt>
                <c:pt idx="2997">
                  <c:v>-1.18631</c:v>
                </c:pt>
                <c:pt idx="2998">
                  <c:v>-1.1797200000000001</c:v>
                </c:pt>
                <c:pt idx="2999">
                  <c:v>-1.1747700000000001</c:v>
                </c:pt>
                <c:pt idx="3000">
                  <c:v>-1.1753199999999999</c:v>
                </c:pt>
                <c:pt idx="3001">
                  <c:v>-1.1648099999999999</c:v>
                </c:pt>
                <c:pt idx="3002">
                  <c:v>-1.15303</c:v>
                </c:pt>
                <c:pt idx="3003">
                  <c:v>-1.15263</c:v>
                </c:pt>
                <c:pt idx="3004">
                  <c:v>-1.1491100000000001</c:v>
                </c:pt>
                <c:pt idx="3005">
                  <c:v>-1.1438999999999999</c:v>
                </c:pt>
                <c:pt idx="3006">
                  <c:v>-1.1425700000000001</c:v>
                </c:pt>
                <c:pt idx="3007">
                  <c:v>-1.1354</c:v>
                </c:pt>
                <c:pt idx="3008">
                  <c:v>-1.12869</c:v>
                </c:pt>
                <c:pt idx="3009">
                  <c:v>-1.12131</c:v>
                </c:pt>
                <c:pt idx="3010">
                  <c:v>-1.1172800000000001</c:v>
                </c:pt>
                <c:pt idx="3011">
                  <c:v>-1.1173599999999999</c:v>
                </c:pt>
                <c:pt idx="3012">
                  <c:v>-1.11033</c:v>
                </c:pt>
                <c:pt idx="3013">
                  <c:v>-1.0999399999999999</c:v>
                </c:pt>
                <c:pt idx="3014">
                  <c:v>-1.0983799999999999</c:v>
                </c:pt>
                <c:pt idx="3015">
                  <c:v>-1.0958399999999999</c:v>
                </c:pt>
                <c:pt idx="3016">
                  <c:v>-1.09056</c:v>
                </c:pt>
                <c:pt idx="3017">
                  <c:v>-1.0831200000000001</c:v>
                </c:pt>
                <c:pt idx="3018">
                  <c:v>-1.0818099999999999</c:v>
                </c:pt>
                <c:pt idx="3019">
                  <c:v>-1.0035400000000001</c:v>
                </c:pt>
                <c:pt idx="3020">
                  <c:v>-0.982514</c:v>
                </c:pt>
                <c:pt idx="3021">
                  <c:v>-0.98611800000000005</c:v>
                </c:pt>
                <c:pt idx="3022">
                  <c:v>-0.97392699999999999</c:v>
                </c:pt>
                <c:pt idx="3023">
                  <c:v>-0.97584599999999999</c:v>
                </c:pt>
                <c:pt idx="3024">
                  <c:v>-0.96521900000000005</c:v>
                </c:pt>
                <c:pt idx="3025">
                  <c:v>-0.96784000000000003</c:v>
                </c:pt>
                <c:pt idx="3026">
                  <c:v>-0.95322799999999996</c:v>
                </c:pt>
                <c:pt idx="3027">
                  <c:v>-0.95519399999999999</c:v>
                </c:pt>
                <c:pt idx="3028">
                  <c:v>-0.94409100000000001</c:v>
                </c:pt>
                <c:pt idx="3029">
                  <c:v>-0.94610099999999997</c:v>
                </c:pt>
                <c:pt idx="3030">
                  <c:v>-0.93164499999999995</c:v>
                </c:pt>
                <c:pt idx="3031">
                  <c:v>-0.93647800000000003</c:v>
                </c:pt>
                <c:pt idx="3032">
                  <c:v>-0.92167500000000002</c:v>
                </c:pt>
                <c:pt idx="3033">
                  <c:v>-0.92154199999999997</c:v>
                </c:pt>
                <c:pt idx="3034">
                  <c:v>-0.91359100000000004</c:v>
                </c:pt>
                <c:pt idx="3035">
                  <c:v>-0.913327</c:v>
                </c:pt>
                <c:pt idx="3036">
                  <c:v>-0.90229400000000004</c:v>
                </c:pt>
                <c:pt idx="3037">
                  <c:v>-0.90732599999999997</c:v>
                </c:pt>
                <c:pt idx="3038">
                  <c:v>-0.89067200000000002</c:v>
                </c:pt>
                <c:pt idx="3039">
                  <c:v>-0.89153499999999997</c:v>
                </c:pt>
                <c:pt idx="3040">
                  <c:v>-0.87960499999999997</c:v>
                </c:pt>
                <c:pt idx="3041">
                  <c:v>-0.88094300000000003</c:v>
                </c:pt>
                <c:pt idx="3042">
                  <c:v>-0.86991300000000005</c:v>
                </c:pt>
                <c:pt idx="3043">
                  <c:v>-0.87019400000000002</c:v>
                </c:pt>
                <c:pt idx="3044">
                  <c:v>-0.86063400000000001</c:v>
                </c:pt>
                <c:pt idx="3045">
                  <c:v>-0.85985199999999995</c:v>
                </c:pt>
                <c:pt idx="3046">
                  <c:v>-0.84680599999999995</c:v>
                </c:pt>
                <c:pt idx="3047">
                  <c:v>-0.85054600000000002</c:v>
                </c:pt>
                <c:pt idx="3048">
                  <c:v>-0.83845899999999995</c:v>
                </c:pt>
                <c:pt idx="3049">
                  <c:v>-0.84313899999999997</c:v>
                </c:pt>
                <c:pt idx="3050">
                  <c:v>-0.82606199999999996</c:v>
                </c:pt>
                <c:pt idx="3051">
                  <c:v>-0.829789</c:v>
                </c:pt>
                <c:pt idx="3052">
                  <c:v>-0.816218</c:v>
                </c:pt>
                <c:pt idx="3053">
                  <c:v>-0.81905099999999997</c:v>
                </c:pt>
                <c:pt idx="3054">
                  <c:v>-0.80376099999999995</c:v>
                </c:pt>
                <c:pt idx="3055">
                  <c:v>-0.80784699999999998</c:v>
                </c:pt>
                <c:pt idx="3056">
                  <c:v>-0.79473300000000002</c:v>
                </c:pt>
                <c:pt idx="3057">
                  <c:v>-0.79644800000000004</c:v>
                </c:pt>
                <c:pt idx="3058">
                  <c:v>-0.78242500000000004</c:v>
                </c:pt>
                <c:pt idx="3059">
                  <c:v>-0.78611799999999998</c:v>
                </c:pt>
                <c:pt idx="3060">
                  <c:v>-0.77240399999999998</c:v>
                </c:pt>
                <c:pt idx="3061">
                  <c:v>-0.774088</c:v>
                </c:pt>
                <c:pt idx="3062">
                  <c:v>-0.76199899999999998</c:v>
                </c:pt>
                <c:pt idx="3063">
                  <c:v>-0.76574200000000003</c:v>
                </c:pt>
                <c:pt idx="3064">
                  <c:v>-0.75142600000000004</c:v>
                </c:pt>
                <c:pt idx="3065">
                  <c:v>-0.74896200000000002</c:v>
                </c:pt>
                <c:pt idx="3066">
                  <c:v>-0.74156299999999997</c:v>
                </c:pt>
                <c:pt idx="3067">
                  <c:v>-0.74273199999999995</c:v>
                </c:pt>
                <c:pt idx="3068">
                  <c:v>-0.73036299999999998</c:v>
                </c:pt>
                <c:pt idx="3069">
                  <c:v>-0.73258000000000001</c:v>
                </c:pt>
                <c:pt idx="3070">
                  <c:v>-0.71579499999999996</c:v>
                </c:pt>
                <c:pt idx="3071">
                  <c:v>-0.71694400000000003</c:v>
                </c:pt>
                <c:pt idx="3072">
                  <c:v>-0.70557700000000001</c:v>
                </c:pt>
                <c:pt idx="3073">
                  <c:v>-0.70607200000000003</c:v>
                </c:pt>
                <c:pt idx="3074">
                  <c:v>-0.69908400000000004</c:v>
                </c:pt>
                <c:pt idx="3075">
                  <c:v>-0.69507600000000003</c:v>
                </c:pt>
                <c:pt idx="3076">
                  <c:v>-0.68577299999999997</c:v>
                </c:pt>
                <c:pt idx="3077">
                  <c:v>-0.68488899999999997</c:v>
                </c:pt>
                <c:pt idx="3078">
                  <c:v>-0.67123200000000005</c:v>
                </c:pt>
                <c:pt idx="3079">
                  <c:v>-0.67050299999999996</c:v>
                </c:pt>
                <c:pt idx="3080">
                  <c:v>-0.66106799999999999</c:v>
                </c:pt>
                <c:pt idx="3081">
                  <c:v>-0.66153200000000001</c:v>
                </c:pt>
                <c:pt idx="3082">
                  <c:v>-0.64793699999999999</c:v>
                </c:pt>
                <c:pt idx="3083">
                  <c:v>-0.651111</c:v>
                </c:pt>
                <c:pt idx="3084">
                  <c:v>-0.63554200000000005</c:v>
                </c:pt>
                <c:pt idx="3085">
                  <c:v>-0.639513</c:v>
                </c:pt>
                <c:pt idx="3086">
                  <c:v>-0.62444299999999997</c:v>
                </c:pt>
                <c:pt idx="3087">
                  <c:v>-0.62940399999999996</c:v>
                </c:pt>
                <c:pt idx="3088">
                  <c:v>-0.61446299999999998</c:v>
                </c:pt>
                <c:pt idx="3089">
                  <c:v>-0.61379399999999995</c:v>
                </c:pt>
                <c:pt idx="3090">
                  <c:v>-0.605406</c:v>
                </c:pt>
                <c:pt idx="3091">
                  <c:v>-0.60176600000000002</c:v>
                </c:pt>
                <c:pt idx="3092">
                  <c:v>-0.59267400000000003</c:v>
                </c:pt>
                <c:pt idx="3093">
                  <c:v>-0.590696</c:v>
                </c:pt>
                <c:pt idx="3094">
                  <c:v>-0.57879000000000003</c:v>
                </c:pt>
                <c:pt idx="3095">
                  <c:v>-0.58288499999999999</c:v>
                </c:pt>
                <c:pt idx="3096">
                  <c:v>-0.56970900000000002</c:v>
                </c:pt>
                <c:pt idx="3097">
                  <c:v>-0.56592100000000001</c:v>
                </c:pt>
                <c:pt idx="3098">
                  <c:v>-0.55773099999999998</c:v>
                </c:pt>
                <c:pt idx="3099">
                  <c:v>-0.55267900000000003</c:v>
                </c:pt>
                <c:pt idx="3100">
                  <c:v>-0.54478599999999999</c:v>
                </c:pt>
                <c:pt idx="3101">
                  <c:v>-0.54701299999999997</c:v>
                </c:pt>
                <c:pt idx="3102">
                  <c:v>-0.53201299999999996</c:v>
                </c:pt>
                <c:pt idx="3103">
                  <c:v>-0.53326200000000001</c:v>
                </c:pt>
                <c:pt idx="3104">
                  <c:v>-0.52248499999999998</c:v>
                </c:pt>
                <c:pt idx="3105">
                  <c:v>-0.51925299999999996</c:v>
                </c:pt>
                <c:pt idx="3106">
                  <c:v>-0.51002499999999995</c:v>
                </c:pt>
                <c:pt idx="3107">
                  <c:v>-0.50635399999999997</c:v>
                </c:pt>
                <c:pt idx="3108">
                  <c:v>-0.49918499999999999</c:v>
                </c:pt>
                <c:pt idx="3109">
                  <c:v>-0.49417499999999998</c:v>
                </c:pt>
                <c:pt idx="3110">
                  <c:v>-0.48402099999999998</c:v>
                </c:pt>
                <c:pt idx="3111">
                  <c:v>-0.481624</c:v>
                </c:pt>
                <c:pt idx="3112">
                  <c:v>-0.47465600000000002</c:v>
                </c:pt>
                <c:pt idx="3113">
                  <c:v>-0.471696</c:v>
                </c:pt>
                <c:pt idx="3114">
                  <c:v>-0.46129199999999998</c:v>
                </c:pt>
                <c:pt idx="3115">
                  <c:v>-0.45863599999999999</c:v>
                </c:pt>
                <c:pt idx="3116">
                  <c:v>-0.44685000000000002</c:v>
                </c:pt>
                <c:pt idx="3117">
                  <c:v>-0.44538800000000001</c:v>
                </c:pt>
                <c:pt idx="3118">
                  <c:v>-0.43643300000000002</c:v>
                </c:pt>
                <c:pt idx="3119">
                  <c:v>-0.43389</c:v>
                </c:pt>
                <c:pt idx="3120">
                  <c:v>-0.42482999999999999</c:v>
                </c:pt>
                <c:pt idx="3121">
                  <c:v>-0.41977599999999998</c:v>
                </c:pt>
                <c:pt idx="3122">
                  <c:v>-0.40895900000000002</c:v>
                </c:pt>
                <c:pt idx="3123">
                  <c:v>-0.40999600000000003</c:v>
                </c:pt>
                <c:pt idx="3124">
                  <c:v>-0.397476</c:v>
                </c:pt>
                <c:pt idx="3125">
                  <c:v>-0.39768199999999998</c:v>
                </c:pt>
                <c:pt idx="3126">
                  <c:v>-0.38588</c:v>
                </c:pt>
                <c:pt idx="3127">
                  <c:v>-0.38567800000000002</c:v>
                </c:pt>
                <c:pt idx="3128">
                  <c:v>-0.37365300000000001</c:v>
                </c:pt>
                <c:pt idx="3129">
                  <c:v>-0.36914599999999997</c:v>
                </c:pt>
                <c:pt idx="3130">
                  <c:v>-0.36478300000000002</c:v>
                </c:pt>
                <c:pt idx="3131">
                  <c:v>-0.358852</c:v>
                </c:pt>
                <c:pt idx="3132">
                  <c:v>-0.34891899999999998</c:v>
                </c:pt>
                <c:pt idx="3133">
                  <c:v>-0.347692</c:v>
                </c:pt>
                <c:pt idx="3134">
                  <c:v>-0.33684900000000001</c:v>
                </c:pt>
                <c:pt idx="3135">
                  <c:v>-0.32934200000000002</c:v>
                </c:pt>
                <c:pt idx="3136">
                  <c:v>-0.32483099999999998</c:v>
                </c:pt>
                <c:pt idx="3137">
                  <c:v>-0.318689</c:v>
                </c:pt>
                <c:pt idx="3138">
                  <c:v>-0.31348399999999998</c:v>
                </c:pt>
                <c:pt idx="3139">
                  <c:v>-0.30591699999999999</c:v>
                </c:pt>
                <c:pt idx="3140">
                  <c:v>-0.29794999999999999</c:v>
                </c:pt>
                <c:pt idx="3141">
                  <c:v>-0.29499300000000001</c:v>
                </c:pt>
                <c:pt idx="3142">
                  <c:v>-0.28555900000000001</c:v>
                </c:pt>
                <c:pt idx="3143">
                  <c:v>-0.28063100000000002</c:v>
                </c:pt>
                <c:pt idx="3144">
                  <c:v>-0.273175</c:v>
                </c:pt>
                <c:pt idx="3145">
                  <c:v>-0.26964100000000002</c:v>
                </c:pt>
                <c:pt idx="3146">
                  <c:v>-0.26062000000000002</c:v>
                </c:pt>
                <c:pt idx="3147">
                  <c:v>-0.25416800000000001</c:v>
                </c:pt>
                <c:pt idx="3148">
                  <c:v>-0.24249000000000001</c:v>
                </c:pt>
                <c:pt idx="3149">
                  <c:v>-0.24121300000000001</c:v>
                </c:pt>
                <c:pt idx="3150">
                  <c:v>-0.23094799999999999</c:v>
                </c:pt>
                <c:pt idx="3151">
                  <c:v>-0.22694800000000001</c:v>
                </c:pt>
                <c:pt idx="3152">
                  <c:v>-0.222438</c:v>
                </c:pt>
                <c:pt idx="3153">
                  <c:v>-0.217026</c:v>
                </c:pt>
                <c:pt idx="3154">
                  <c:v>-0.20599100000000001</c:v>
                </c:pt>
                <c:pt idx="3155">
                  <c:v>-0.19948099999999999</c:v>
                </c:pt>
                <c:pt idx="3156">
                  <c:v>-0.19489100000000001</c:v>
                </c:pt>
                <c:pt idx="3157">
                  <c:v>-0.18636900000000001</c:v>
                </c:pt>
                <c:pt idx="3158">
                  <c:v>-0.179954</c:v>
                </c:pt>
                <c:pt idx="3159">
                  <c:v>-0.17605699999999999</c:v>
                </c:pt>
                <c:pt idx="3160">
                  <c:v>-0.168325</c:v>
                </c:pt>
                <c:pt idx="3161">
                  <c:v>-0.15789</c:v>
                </c:pt>
                <c:pt idx="3162">
                  <c:v>-0.15390100000000001</c:v>
                </c:pt>
                <c:pt idx="3163">
                  <c:v>-0.14866099999999999</c:v>
                </c:pt>
                <c:pt idx="3164">
                  <c:v>-0.143065</c:v>
                </c:pt>
                <c:pt idx="3165">
                  <c:v>-0.13275899999999999</c:v>
                </c:pt>
                <c:pt idx="3166">
                  <c:v>-0.12676499999999999</c:v>
                </c:pt>
                <c:pt idx="3167">
                  <c:v>-0.118268</c:v>
                </c:pt>
                <c:pt idx="3168">
                  <c:v>-0.112563</c:v>
                </c:pt>
                <c:pt idx="3169">
                  <c:v>-0.104814</c:v>
                </c:pt>
                <c:pt idx="3170">
                  <c:v>-9.9724800000000002E-2</c:v>
                </c:pt>
                <c:pt idx="3171">
                  <c:v>-9.2517000000000002E-2</c:v>
                </c:pt>
                <c:pt idx="3172">
                  <c:v>-8.50746E-2</c:v>
                </c:pt>
                <c:pt idx="3173">
                  <c:v>-7.7078099999999997E-2</c:v>
                </c:pt>
                <c:pt idx="3174">
                  <c:v>-6.8552600000000005E-2</c:v>
                </c:pt>
                <c:pt idx="3175">
                  <c:v>-6.5792400000000001E-2</c:v>
                </c:pt>
                <c:pt idx="3176">
                  <c:v>-5.7581399999999998E-2</c:v>
                </c:pt>
                <c:pt idx="3177">
                  <c:v>-4.75497E-2</c:v>
                </c:pt>
                <c:pt idx="3178">
                  <c:v>-4.6898799999999997E-2</c:v>
                </c:pt>
                <c:pt idx="3179">
                  <c:v>-3.6703199999999998E-2</c:v>
                </c:pt>
                <c:pt idx="3180">
                  <c:v>-2.9355200000000001E-2</c:v>
                </c:pt>
                <c:pt idx="3181">
                  <c:v>-1.9944099999999999E-2</c:v>
                </c:pt>
                <c:pt idx="3182">
                  <c:v>-1.7902100000000001E-2</c:v>
                </c:pt>
                <c:pt idx="3183" formatCode="0.00E+00">
                  <c:v>-6.69609E-3</c:v>
                </c:pt>
                <c:pt idx="3184" formatCode="0.00E+00">
                  <c:v>-1.4789E-3</c:v>
                </c:pt>
                <c:pt idx="3185" formatCode="0.00E+00">
                  <c:v>6.1950499999999997E-3</c:v>
                </c:pt>
                <c:pt idx="3186">
                  <c:v>1.3260900000000001E-2</c:v>
                </c:pt>
                <c:pt idx="3187">
                  <c:v>2.0063299999999999E-2</c:v>
                </c:pt>
                <c:pt idx="3188">
                  <c:v>2.894E-2</c:v>
                </c:pt>
                <c:pt idx="3189">
                  <c:v>3.2813599999999998E-2</c:v>
                </c:pt>
                <c:pt idx="3190">
                  <c:v>4.06732E-2</c:v>
                </c:pt>
                <c:pt idx="3191">
                  <c:v>4.7960200000000001E-2</c:v>
                </c:pt>
                <c:pt idx="3192">
                  <c:v>5.70477E-2</c:v>
                </c:pt>
                <c:pt idx="3193">
                  <c:v>6.47393E-2</c:v>
                </c:pt>
                <c:pt idx="3194">
                  <c:v>7.2024199999999997E-2</c:v>
                </c:pt>
                <c:pt idx="3195">
                  <c:v>7.9811199999999999E-2</c:v>
                </c:pt>
                <c:pt idx="3196">
                  <c:v>8.5441199999999995E-2</c:v>
                </c:pt>
                <c:pt idx="3197">
                  <c:v>9.3560900000000002E-2</c:v>
                </c:pt>
                <c:pt idx="3198">
                  <c:v>9.7774100000000003E-2</c:v>
                </c:pt>
                <c:pt idx="3199">
                  <c:v>0.109583</c:v>
                </c:pt>
                <c:pt idx="3200">
                  <c:v>0.11508400000000001</c:v>
                </c:pt>
                <c:pt idx="3201">
                  <c:v>0.123082</c:v>
                </c:pt>
                <c:pt idx="3202">
                  <c:v>0.126745</c:v>
                </c:pt>
                <c:pt idx="3203">
                  <c:v>0.14005200000000001</c:v>
                </c:pt>
                <c:pt idx="3204">
                  <c:v>0.14162</c:v>
                </c:pt>
                <c:pt idx="3205">
                  <c:v>0.15132499999999999</c:v>
                </c:pt>
                <c:pt idx="3206">
                  <c:v>0.15998599999999999</c:v>
                </c:pt>
                <c:pt idx="3207">
                  <c:v>0.16875100000000001</c:v>
                </c:pt>
                <c:pt idx="3208">
                  <c:v>0.16884199999999999</c:v>
                </c:pt>
                <c:pt idx="3209">
                  <c:v>0.185312</c:v>
                </c:pt>
                <c:pt idx="3210">
                  <c:v>0.18560499999999999</c:v>
                </c:pt>
                <c:pt idx="3211">
                  <c:v>0.19938700000000001</c:v>
                </c:pt>
                <c:pt idx="3212">
                  <c:v>0.202101</c:v>
                </c:pt>
                <c:pt idx="3213">
                  <c:v>0.212531</c:v>
                </c:pt>
                <c:pt idx="3214">
                  <c:v>0.21848200000000001</c:v>
                </c:pt>
                <c:pt idx="3215">
                  <c:v>0.22711999999999999</c:v>
                </c:pt>
                <c:pt idx="3216">
                  <c:v>0.23077</c:v>
                </c:pt>
                <c:pt idx="3217">
                  <c:v>0.24441199999999999</c:v>
                </c:pt>
                <c:pt idx="3218">
                  <c:v>0.25054799999999999</c:v>
                </c:pt>
                <c:pt idx="3219">
                  <c:v>0.26133200000000001</c:v>
                </c:pt>
                <c:pt idx="3220">
                  <c:v>0.26283400000000001</c:v>
                </c:pt>
                <c:pt idx="3221">
                  <c:v>0.27607599999999999</c:v>
                </c:pt>
                <c:pt idx="3222">
                  <c:v>0.27802199999999999</c:v>
                </c:pt>
                <c:pt idx="3223">
                  <c:v>0.28877999999999998</c:v>
                </c:pt>
                <c:pt idx="3224">
                  <c:v>0.293549</c:v>
                </c:pt>
                <c:pt idx="3225">
                  <c:v>0.30620700000000001</c:v>
                </c:pt>
                <c:pt idx="3226">
                  <c:v>0.30705300000000002</c:v>
                </c:pt>
                <c:pt idx="3227">
                  <c:v>0.32125500000000001</c:v>
                </c:pt>
                <c:pt idx="3228">
                  <c:v>0.32545800000000003</c:v>
                </c:pt>
                <c:pt idx="3229">
                  <c:v>0.336839</c:v>
                </c:pt>
                <c:pt idx="3230">
                  <c:v>0.33775300000000003</c:v>
                </c:pt>
                <c:pt idx="3231">
                  <c:v>0.35176800000000003</c:v>
                </c:pt>
                <c:pt idx="3232">
                  <c:v>0.35542099999999999</c:v>
                </c:pt>
                <c:pt idx="3233">
                  <c:v>0.36645100000000003</c:v>
                </c:pt>
                <c:pt idx="3234">
                  <c:v>0.37274499999999999</c:v>
                </c:pt>
                <c:pt idx="3235">
                  <c:v>0.38328099999999998</c:v>
                </c:pt>
                <c:pt idx="3236">
                  <c:v>0.38660699999999998</c:v>
                </c:pt>
                <c:pt idx="3237">
                  <c:v>0.39926699999999998</c:v>
                </c:pt>
                <c:pt idx="3238">
                  <c:v>0.40306700000000001</c:v>
                </c:pt>
                <c:pt idx="3239">
                  <c:v>0.41531699999999999</c:v>
                </c:pt>
                <c:pt idx="3240">
                  <c:v>0.417267</c:v>
                </c:pt>
                <c:pt idx="3241">
                  <c:v>0.43126500000000001</c:v>
                </c:pt>
                <c:pt idx="3242">
                  <c:v>0.43296000000000001</c:v>
                </c:pt>
                <c:pt idx="3243">
                  <c:v>0.44461000000000001</c:v>
                </c:pt>
                <c:pt idx="3244">
                  <c:v>0.44988699999999998</c:v>
                </c:pt>
                <c:pt idx="3245">
                  <c:v>0.46194099999999999</c:v>
                </c:pt>
                <c:pt idx="3246">
                  <c:v>0.46656599999999998</c:v>
                </c:pt>
                <c:pt idx="3247">
                  <c:v>0.47866300000000001</c:v>
                </c:pt>
                <c:pt idx="3248">
                  <c:v>0.48110000000000003</c:v>
                </c:pt>
                <c:pt idx="3249">
                  <c:v>0.49441099999999999</c:v>
                </c:pt>
                <c:pt idx="3250">
                  <c:v>0.49755899999999997</c:v>
                </c:pt>
                <c:pt idx="3251">
                  <c:v>0.51362099999999999</c:v>
                </c:pt>
                <c:pt idx="3252">
                  <c:v>0.51141499999999995</c:v>
                </c:pt>
                <c:pt idx="3253">
                  <c:v>0.52772799999999997</c:v>
                </c:pt>
                <c:pt idx="3254">
                  <c:v>0.53134099999999995</c:v>
                </c:pt>
                <c:pt idx="3255">
                  <c:v>0.54316200000000003</c:v>
                </c:pt>
                <c:pt idx="3256">
                  <c:v>0.54612899999999998</c:v>
                </c:pt>
                <c:pt idx="3257">
                  <c:v>0.56108999999999998</c:v>
                </c:pt>
                <c:pt idx="3258">
                  <c:v>0.56183399999999994</c:v>
                </c:pt>
                <c:pt idx="3259">
                  <c:v>0.57628900000000005</c:v>
                </c:pt>
                <c:pt idx="3260">
                  <c:v>0.57852899999999996</c:v>
                </c:pt>
                <c:pt idx="3261">
                  <c:v>0.58977999999999997</c:v>
                </c:pt>
                <c:pt idx="3262">
                  <c:v>0.59508300000000003</c:v>
                </c:pt>
                <c:pt idx="3263">
                  <c:v>0.61007199999999995</c:v>
                </c:pt>
                <c:pt idx="3264">
                  <c:v>0.60919699999999999</c:v>
                </c:pt>
                <c:pt idx="3265">
                  <c:v>0.62528700000000004</c:v>
                </c:pt>
                <c:pt idx="3266">
                  <c:v>0.62453099999999995</c:v>
                </c:pt>
                <c:pt idx="3267">
                  <c:v>0.64382799999999996</c:v>
                </c:pt>
                <c:pt idx="3268">
                  <c:v>0.64012800000000003</c:v>
                </c:pt>
                <c:pt idx="3269">
                  <c:v>0.65639899999999995</c:v>
                </c:pt>
                <c:pt idx="3270">
                  <c:v>0.66212899999999997</c:v>
                </c:pt>
                <c:pt idx="3271">
                  <c:v>0.67535800000000001</c:v>
                </c:pt>
                <c:pt idx="3272">
                  <c:v>0.67337499999999995</c:v>
                </c:pt>
                <c:pt idx="3273">
                  <c:v>0.69457899999999995</c:v>
                </c:pt>
                <c:pt idx="3274">
                  <c:v>0.69257800000000003</c:v>
                </c:pt>
                <c:pt idx="3275">
                  <c:v>0.70470500000000003</c:v>
                </c:pt>
                <c:pt idx="3276">
                  <c:v>0.71206000000000003</c:v>
                </c:pt>
                <c:pt idx="3277">
                  <c:v>0.72267800000000004</c:v>
                </c:pt>
                <c:pt idx="3278">
                  <c:v>0.72583600000000004</c:v>
                </c:pt>
                <c:pt idx="3279">
                  <c:v>0.74041500000000005</c:v>
                </c:pt>
                <c:pt idx="3280">
                  <c:v>0.74127200000000004</c:v>
                </c:pt>
                <c:pt idx="3281">
                  <c:v>0.75828099999999998</c:v>
                </c:pt>
                <c:pt idx="3282">
                  <c:v>0.75819800000000004</c:v>
                </c:pt>
                <c:pt idx="3283">
                  <c:v>0.77414899999999998</c:v>
                </c:pt>
                <c:pt idx="3284">
                  <c:v>0.77193599999999996</c:v>
                </c:pt>
                <c:pt idx="3285">
                  <c:v>0.78836600000000001</c:v>
                </c:pt>
                <c:pt idx="3286">
                  <c:v>0.79290000000000005</c:v>
                </c:pt>
                <c:pt idx="3287">
                  <c:v>0.80558300000000005</c:v>
                </c:pt>
                <c:pt idx="3288">
                  <c:v>0.80666199999999999</c:v>
                </c:pt>
                <c:pt idx="3289">
                  <c:v>0.82353299999999996</c:v>
                </c:pt>
                <c:pt idx="3290">
                  <c:v>0.82344799999999996</c:v>
                </c:pt>
                <c:pt idx="3291">
                  <c:v>0.83982900000000005</c:v>
                </c:pt>
                <c:pt idx="3292">
                  <c:v>0.84126500000000004</c:v>
                </c:pt>
                <c:pt idx="3293">
                  <c:v>0.85702400000000001</c:v>
                </c:pt>
                <c:pt idx="3294">
                  <c:v>0.85658699999999999</c:v>
                </c:pt>
                <c:pt idx="3295">
                  <c:v>0.87128899999999998</c:v>
                </c:pt>
                <c:pt idx="3296">
                  <c:v>0.87556100000000003</c:v>
                </c:pt>
                <c:pt idx="3297">
                  <c:v>0.88889200000000002</c:v>
                </c:pt>
                <c:pt idx="3298">
                  <c:v>0.89028799999999997</c:v>
                </c:pt>
                <c:pt idx="3299">
                  <c:v>0.90751099999999996</c:v>
                </c:pt>
                <c:pt idx="3300">
                  <c:v>0.90381599999999995</c:v>
                </c:pt>
                <c:pt idx="3301">
                  <c:v>0.92593099999999995</c:v>
                </c:pt>
                <c:pt idx="3302">
                  <c:v>0.92487799999999998</c:v>
                </c:pt>
                <c:pt idx="3303">
                  <c:v>0.93875200000000003</c:v>
                </c:pt>
                <c:pt idx="3304">
                  <c:v>0.94049799999999995</c:v>
                </c:pt>
                <c:pt idx="3305">
                  <c:v>0.95655999999999997</c:v>
                </c:pt>
                <c:pt idx="3306">
                  <c:v>0.95654300000000003</c:v>
                </c:pt>
                <c:pt idx="3307">
                  <c:v>0.973441</c:v>
                </c:pt>
                <c:pt idx="3308">
                  <c:v>0.97404400000000002</c:v>
                </c:pt>
                <c:pt idx="3309">
                  <c:v>0.98938899999999996</c:v>
                </c:pt>
                <c:pt idx="3310">
                  <c:v>0.99033700000000002</c:v>
                </c:pt>
                <c:pt idx="3311">
                  <c:v>1.0070300000000001</c:v>
                </c:pt>
                <c:pt idx="3312">
                  <c:v>1.0075099999999999</c:v>
                </c:pt>
                <c:pt idx="3313">
                  <c:v>1.0220400000000001</c:v>
                </c:pt>
                <c:pt idx="3314">
                  <c:v>1.0230699999999999</c:v>
                </c:pt>
                <c:pt idx="3315">
                  <c:v>1.0415300000000001</c:v>
                </c:pt>
                <c:pt idx="3316">
                  <c:v>1.03956</c:v>
                </c:pt>
                <c:pt idx="3317">
                  <c:v>1.05569</c:v>
                </c:pt>
                <c:pt idx="3318">
                  <c:v>1.0545500000000001</c:v>
                </c:pt>
                <c:pt idx="3319">
                  <c:v>1.0718399999999999</c:v>
                </c:pt>
                <c:pt idx="3320">
                  <c:v>1.0748200000000001</c:v>
                </c:pt>
                <c:pt idx="3321">
                  <c:v>1.08992</c:v>
                </c:pt>
                <c:pt idx="3322">
                  <c:v>1.0922400000000001</c:v>
                </c:pt>
                <c:pt idx="3323">
                  <c:v>1.1059600000000001</c:v>
                </c:pt>
                <c:pt idx="3324">
                  <c:v>1.10687</c:v>
                </c:pt>
                <c:pt idx="3325">
                  <c:v>1.1204099999999999</c:v>
                </c:pt>
                <c:pt idx="3326">
                  <c:v>1.1217299999999999</c:v>
                </c:pt>
                <c:pt idx="3327">
                  <c:v>1.14316</c:v>
                </c:pt>
                <c:pt idx="3328">
                  <c:v>1.1389899999999999</c:v>
                </c:pt>
                <c:pt idx="3329">
                  <c:v>1.1587700000000001</c:v>
                </c:pt>
                <c:pt idx="3330">
                  <c:v>1.1560699999999999</c:v>
                </c:pt>
                <c:pt idx="3331">
                  <c:v>1.1748499999999999</c:v>
                </c:pt>
                <c:pt idx="3332">
                  <c:v>1.1695500000000001</c:v>
                </c:pt>
                <c:pt idx="3333">
                  <c:v>1.1894</c:v>
                </c:pt>
                <c:pt idx="3334">
                  <c:v>1.1911799999999999</c:v>
                </c:pt>
                <c:pt idx="3335">
                  <c:v>1.2036100000000001</c:v>
                </c:pt>
                <c:pt idx="3336">
                  <c:v>1.2056100000000001</c:v>
                </c:pt>
                <c:pt idx="3337">
                  <c:v>1.2219100000000001</c:v>
                </c:pt>
                <c:pt idx="3338">
                  <c:v>1.22037</c:v>
                </c:pt>
                <c:pt idx="3339">
                  <c:v>1.2359100000000001</c:v>
                </c:pt>
                <c:pt idx="3340">
                  <c:v>1.242</c:v>
                </c:pt>
                <c:pt idx="3341">
                  <c:v>1.25427</c:v>
                </c:pt>
                <c:pt idx="3342">
                  <c:v>1.2549600000000001</c:v>
                </c:pt>
                <c:pt idx="3343">
                  <c:v>1.2686299999999999</c:v>
                </c:pt>
                <c:pt idx="3344">
                  <c:v>1.2701800000000001</c:v>
                </c:pt>
                <c:pt idx="3345">
                  <c:v>1.28776</c:v>
                </c:pt>
                <c:pt idx="3346">
                  <c:v>1.2858000000000001</c:v>
                </c:pt>
                <c:pt idx="3347">
                  <c:v>1.30307</c:v>
                </c:pt>
                <c:pt idx="3348">
                  <c:v>1.3026</c:v>
                </c:pt>
                <c:pt idx="3349">
                  <c:v>1.3196699999999999</c:v>
                </c:pt>
                <c:pt idx="3350">
                  <c:v>1.3224400000000001</c:v>
                </c:pt>
                <c:pt idx="3351">
                  <c:v>1.3354600000000001</c:v>
                </c:pt>
                <c:pt idx="3352">
                  <c:v>1.3367100000000001</c:v>
                </c:pt>
                <c:pt idx="3353">
                  <c:v>1.3540000000000001</c:v>
                </c:pt>
                <c:pt idx="3354">
                  <c:v>1.35015</c:v>
                </c:pt>
                <c:pt idx="3355">
                  <c:v>1.36944</c:v>
                </c:pt>
                <c:pt idx="3356">
                  <c:v>1.36805</c:v>
                </c:pt>
                <c:pt idx="3357">
                  <c:v>1.3845400000000001</c:v>
                </c:pt>
                <c:pt idx="3358">
                  <c:v>1.38279</c:v>
                </c:pt>
                <c:pt idx="3359">
                  <c:v>1.40117</c:v>
                </c:pt>
                <c:pt idx="3360">
                  <c:v>1.39923</c:v>
                </c:pt>
                <c:pt idx="3361">
                  <c:v>1.4170799999999999</c:v>
                </c:pt>
                <c:pt idx="3362">
                  <c:v>1.41516</c:v>
                </c:pt>
                <c:pt idx="3363">
                  <c:v>1.4317899999999999</c:v>
                </c:pt>
                <c:pt idx="3364">
                  <c:v>1.4312</c:v>
                </c:pt>
                <c:pt idx="3365">
                  <c:v>1.4493499999999999</c:v>
                </c:pt>
                <c:pt idx="3366">
                  <c:v>1.4496100000000001</c:v>
                </c:pt>
                <c:pt idx="3367">
                  <c:v>1.46262</c:v>
                </c:pt>
                <c:pt idx="3368">
                  <c:v>1.4645900000000001</c:v>
                </c:pt>
                <c:pt idx="3369">
                  <c:v>1.4785699999999999</c:v>
                </c:pt>
                <c:pt idx="3370">
                  <c:v>1.4788600000000001</c:v>
                </c:pt>
                <c:pt idx="3371">
                  <c:v>1.4953000000000001</c:v>
                </c:pt>
                <c:pt idx="3372">
                  <c:v>1.49438</c:v>
                </c:pt>
                <c:pt idx="3373">
                  <c:v>1.51017</c:v>
                </c:pt>
                <c:pt idx="3374">
                  <c:v>1.5085500000000001</c:v>
                </c:pt>
                <c:pt idx="3375">
                  <c:v>1.5261</c:v>
                </c:pt>
                <c:pt idx="3376">
                  <c:v>1.5223599999999999</c:v>
                </c:pt>
                <c:pt idx="3377">
                  <c:v>1.53752</c:v>
                </c:pt>
                <c:pt idx="3378">
                  <c:v>1.5407599999999999</c:v>
                </c:pt>
                <c:pt idx="3379">
                  <c:v>1.5569900000000001</c:v>
                </c:pt>
                <c:pt idx="3380">
                  <c:v>1.5549200000000001</c:v>
                </c:pt>
                <c:pt idx="3381">
                  <c:v>1.5670299999999999</c:v>
                </c:pt>
                <c:pt idx="3382">
                  <c:v>1.5695600000000001</c:v>
                </c:pt>
                <c:pt idx="3383">
                  <c:v>1.5831599999999999</c:v>
                </c:pt>
                <c:pt idx="3384">
                  <c:v>1.5849299999999999</c:v>
                </c:pt>
                <c:pt idx="3385">
                  <c:v>1.5986499999999999</c:v>
                </c:pt>
                <c:pt idx="3386">
                  <c:v>1.60019</c:v>
                </c:pt>
                <c:pt idx="3387">
                  <c:v>1.6140000000000001</c:v>
                </c:pt>
                <c:pt idx="3388">
                  <c:v>1.6127199999999999</c:v>
                </c:pt>
                <c:pt idx="3389">
                  <c:v>1.6259300000000001</c:v>
                </c:pt>
                <c:pt idx="3390">
                  <c:v>1.6282799999999999</c:v>
                </c:pt>
                <c:pt idx="3391">
                  <c:v>1.6456299999999999</c:v>
                </c:pt>
                <c:pt idx="3392">
                  <c:v>1.64211</c:v>
                </c:pt>
                <c:pt idx="3393">
                  <c:v>1.65855</c:v>
                </c:pt>
                <c:pt idx="3394">
                  <c:v>1.65666</c:v>
                </c:pt>
                <c:pt idx="3395">
                  <c:v>1.6671800000000001</c:v>
                </c:pt>
                <c:pt idx="3396">
                  <c:v>1.6692100000000001</c:v>
                </c:pt>
                <c:pt idx="3397">
                  <c:v>1.68329</c:v>
                </c:pt>
                <c:pt idx="3398">
                  <c:v>1.68635</c:v>
                </c:pt>
                <c:pt idx="3399">
                  <c:v>1.6992</c:v>
                </c:pt>
                <c:pt idx="3400">
                  <c:v>1.69618</c:v>
                </c:pt>
                <c:pt idx="3401">
                  <c:v>1.7133799999999999</c:v>
                </c:pt>
                <c:pt idx="3402">
                  <c:v>1.708</c:v>
                </c:pt>
                <c:pt idx="3403">
                  <c:v>1.7254799999999999</c:v>
                </c:pt>
                <c:pt idx="3404">
                  <c:v>1.72672</c:v>
                </c:pt>
                <c:pt idx="3405">
                  <c:v>1.73865</c:v>
                </c:pt>
                <c:pt idx="3406">
                  <c:v>1.73936</c:v>
                </c:pt>
                <c:pt idx="3407">
                  <c:v>1.75082</c:v>
                </c:pt>
                <c:pt idx="3408">
                  <c:v>1.7509600000000001</c:v>
                </c:pt>
                <c:pt idx="3409">
                  <c:v>1.76389</c:v>
                </c:pt>
                <c:pt idx="3410">
                  <c:v>1.7640100000000001</c:v>
                </c:pt>
                <c:pt idx="3411">
                  <c:v>1.7751999999999999</c:v>
                </c:pt>
                <c:pt idx="3412">
                  <c:v>1.77752</c:v>
                </c:pt>
                <c:pt idx="3413">
                  <c:v>1.78983</c:v>
                </c:pt>
                <c:pt idx="3414">
                  <c:v>1.7882400000000001</c:v>
                </c:pt>
                <c:pt idx="3415">
                  <c:v>1.79833</c:v>
                </c:pt>
                <c:pt idx="3416">
                  <c:v>1.80237</c:v>
                </c:pt>
                <c:pt idx="3417">
                  <c:v>1.8149500000000001</c:v>
                </c:pt>
                <c:pt idx="3418">
                  <c:v>1.81166</c:v>
                </c:pt>
                <c:pt idx="3419">
                  <c:v>1.8274699999999999</c:v>
                </c:pt>
                <c:pt idx="3420">
                  <c:v>1.82501</c:v>
                </c:pt>
                <c:pt idx="3421">
                  <c:v>1.83744</c:v>
                </c:pt>
                <c:pt idx="3422">
                  <c:v>1.8363499999999999</c:v>
                </c:pt>
                <c:pt idx="3423">
                  <c:v>1.85355</c:v>
                </c:pt>
                <c:pt idx="3424">
                  <c:v>1.8514600000000001</c:v>
                </c:pt>
                <c:pt idx="3425">
                  <c:v>1.8613299999999999</c:v>
                </c:pt>
                <c:pt idx="3426">
                  <c:v>1.8595200000000001</c:v>
                </c:pt>
                <c:pt idx="3427">
                  <c:v>1.8754200000000001</c:v>
                </c:pt>
                <c:pt idx="3428">
                  <c:v>1.8728400000000001</c:v>
                </c:pt>
                <c:pt idx="3429">
                  <c:v>1.88411</c:v>
                </c:pt>
                <c:pt idx="3430">
                  <c:v>1.8855</c:v>
                </c:pt>
                <c:pt idx="3431">
                  <c:v>1.89689</c:v>
                </c:pt>
                <c:pt idx="3432">
                  <c:v>1.8940900000000001</c:v>
                </c:pt>
                <c:pt idx="3433">
                  <c:v>1.90662</c:v>
                </c:pt>
                <c:pt idx="3434">
                  <c:v>1.9043699999999999</c:v>
                </c:pt>
                <c:pt idx="3435">
                  <c:v>1.91669</c:v>
                </c:pt>
                <c:pt idx="3436">
                  <c:v>1.9200999999999999</c:v>
                </c:pt>
                <c:pt idx="3437">
                  <c:v>1.9248099999999999</c:v>
                </c:pt>
                <c:pt idx="3438">
                  <c:v>1.92869</c:v>
                </c:pt>
                <c:pt idx="3439">
                  <c:v>1.93892</c:v>
                </c:pt>
                <c:pt idx="3440">
                  <c:v>1.9363699999999999</c:v>
                </c:pt>
                <c:pt idx="3441">
                  <c:v>1.9456500000000001</c:v>
                </c:pt>
                <c:pt idx="3442">
                  <c:v>1.9491799999999999</c:v>
                </c:pt>
                <c:pt idx="3443">
                  <c:v>1.9562900000000001</c:v>
                </c:pt>
                <c:pt idx="3444">
                  <c:v>1.9320600000000001</c:v>
                </c:pt>
                <c:pt idx="3445">
                  <c:v>1.8877600000000001</c:v>
                </c:pt>
                <c:pt idx="3446">
                  <c:v>1.90015</c:v>
                </c:pt>
                <c:pt idx="3447">
                  <c:v>1.9007000000000001</c:v>
                </c:pt>
                <c:pt idx="3448">
                  <c:v>1.91055</c:v>
                </c:pt>
                <c:pt idx="3449">
                  <c:v>1.9104699999999999</c:v>
                </c:pt>
                <c:pt idx="3450">
                  <c:v>1.9194100000000001</c:v>
                </c:pt>
                <c:pt idx="3451">
                  <c:v>1.91506</c:v>
                </c:pt>
                <c:pt idx="3452">
                  <c:v>1.9296199999999999</c:v>
                </c:pt>
                <c:pt idx="3453">
                  <c:v>1.92964</c:v>
                </c:pt>
                <c:pt idx="3454">
                  <c:v>1.9418299999999999</c:v>
                </c:pt>
                <c:pt idx="3455">
                  <c:v>1.9337599999999999</c:v>
                </c:pt>
                <c:pt idx="3456">
                  <c:v>1.9531700000000001</c:v>
                </c:pt>
                <c:pt idx="3457">
                  <c:v>1.94502</c:v>
                </c:pt>
                <c:pt idx="3458">
                  <c:v>1.95183</c:v>
                </c:pt>
                <c:pt idx="3459">
                  <c:v>1.95</c:v>
                </c:pt>
                <c:pt idx="3460">
                  <c:v>1.9683299999999999</c:v>
                </c:pt>
                <c:pt idx="3461">
                  <c:v>1.9686999999999999</c:v>
                </c:pt>
                <c:pt idx="3462">
                  <c:v>1.9730799999999999</c:v>
                </c:pt>
                <c:pt idx="3463">
                  <c:v>1.97401</c:v>
                </c:pt>
                <c:pt idx="3464">
                  <c:v>1.98058</c:v>
                </c:pt>
                <c:pt idx="3465">
                  <c:v>1.98447</c:v>
                </c:pt>
                <c:pt idx="3466">
                  <c:v>1.98977</c:v>
                </c:pt>
                <c:pt idx="3467">
                  <c:v>1.98969</c:v>
                </c:pt>
                <c:pt idx="3468">
                  <c:v>2.0075699999999999</c:v>
                </c:pt>
                <c:pt idx="3469">
                  <c:v>1.9988900000000001</c:v>
                </c:pt>
                <c:pt idx="3470">
                  <c:v>2.0097200000000002</c:v>
                </c:pt>
                <c:pt idx="3471">
                  <c:v>2.0065599999999999</c:v>
                </c:pt>
                <c:pt idx="3472">
                  <c:v>2.0142000000000002</c:v>
                </c:pt>
                <c:pt idx="3473">
                  <c:v>2.0130699999999999</c:v>
                </c:pt>
                <c:pt idx="3474">
                  <c:v>2.0226500000000001</c:v>
                </c:pt>
                <c:pt idx="3475">
                  <c:v>2.0257900000000002</c:v>
                </c:pt>
                <c:pt idx="3476">
                  <c:v>2.0386899999999999</c:v>
                </c:pt>
                <c:pt idx="3477">
                  <c:v>2.0306899999999999</c:v>
                </c:pt>
                <c:pt idx="3478">
                  <c:v>2.0439500000000002</c:v>
                </c:pt>
                <c:pt idx="3479">
                  <c:v>2.0407799999999998</c:v>
                </c:pt>
                <c:pt idx="3480">
                  <c:v>2.0531700000000002</c:v>
                </c:pt>
                <c:pt idx="3481">
                  <c:v>2.0477799999999999</c:v>
                </c:pt>
                <c:pt idx="3482">
                  <c:v>2.0651099999999998</c:v>
                </c:pt>
                <c:pt idx="3483">
                  <c:v>2.0608399999999998</c:v>
                </c:pt>
                <c:pt idx="3484">
                  <c:v>2.0676600000000001</c:v>
                </c:pt>
                <c:pt idx="3485">
                  <c:v>2.0681500000000002</c:v>
                </c:pt>
                <c:pt idx="3486">
                  <c:v>2.0722800000000001</c:v>
                </c:pt>
                <c:pt idx="3487">
                  <c:v>2.07334</c:v>
                </c:pt>
                <c:pt idx="3488">
                  <c:v>2.0811700000000002</c:v>
                </c:pt>
                <c:pt idx="3489">
                  <c:v>2.0875400000000002</c:v>
                </c:pt>
                <c:pt idx="3490">
                  <c:v>2.0928200000000001</c:v>
                </c:pt>
                <c:pt idx="3491">
                  <c:v>2.0882200000000002</c:v>
                </c:pt>
                <c:pt idx="3492">
                  <c:v>2.09842</c:v>
                </c:pt>
                <c:pt idx="3493">
                  <c:v>2.1076899999999998</c:v>
                </c:pt>
                <c:pt idx="3494">
                  <c:v>2.10486</c:v>
                </c:pt>
                <c:pt idx="3495">
                  <c:v>2.1071300000000002</c:v>
                </c:pt>
                <c:pt idx="3496">
                  <c:v>2.1207699999999998</c:v>
                </c:pt>
                <c:pt idx="3497">
                  <c:v>2.1156100000000002</c:v>
                </c:pt>
                <c:pt idx="3498">
                  <c:v>2.12175</c:v>
                </c:pt>
                <c:pt idx="3499">
                  <c:v>2.12235</c:v>
                </c:pt>
                <c:pt idx="3500">
                  <c:v>2.13036</c:v>
                </c:pt>
                <c:pt idx="3501">
                  <c:v>2.1296599999999999</c:v>
                </c:pt>
                <c:pt idx="3502">
                  <c:v>2.1346099999999999</c:v>
                </c:pt>
                <c:pt idx="3503">
                  <c:v>2.1400999999999999</c:v>
                </c:pt>
                <c:pt idx="3504">
                  <c:v>2.1512899999999999</c:v>
                </c:pt>
                <c:pt idx="3505">
                  <c:v>2.14628</c:v>
                </c:pt>
                <c:pt idx="3506">
                  <c:v>2.1573000000000002</c:v>
                </c:pt>
                <c:pt idx="3507">
                  <c:v>2.1534499999999999</c:v>
                </c:pt>
                <c:pt idx="3508">
                  <c:v>2.1652300000000002</c:v>
                </c:pt>
                <c:pt idx="3509">
                  <c:v>2.1601900000000001</c:v>
                </c:pt>
                <c:pt idx="3510">
                  <c:v>2.1709200000000002</c:v>
                </c:pt>
                <c:pt idx="3511">
                  <c:v>2.17496</c:v>
                </c:pt>
                <c:pt idx="3512">
                  <c:v>2.1801900000000001</c:v>
                </c:pt>
                <c:pt idx="3513">
                  <c:v>2.1790400000000001</c:v>
                </c:pt>
                <c:pt idx="3514">
                  <c:v>2.1892200000000002</c:v>
                </c:pt>
                <c:pt idx="3515">
                  <c:v>2.1898499999999999</c:v>
                </c:pt>
                <c:pt idx="3516">
                  <c:v>2.1967300000000001</c:v>
                </c:pt>
                <c:pt idx="3517">
                  <c:v>2.1985800000000002</c:v>
                </c:pt>
                <c:pt idx="3518">
                  <c:v>2.2053400000000001</c:v>
                </c:pt>
                <c:pt idx="3519">
                  <c:v>2.2099500000000001</c:v>
                </c:pt>
                <c:pt idx="3520">
                  <c:v>2.2120700000000002</c:v>
                </c:pt>
                <c:pt idx="3521">
                  <c:v>2.2089799999999999</c:v>
                </c:pt>
                <c:pt idx="3522">
                  <c:v>2.2281900000000001</c:v>
                </c:pt>
                <c:pt idx="3523">
                  <c:v>2.2201499999999998</c:v>
                </c:pt>
                <c:pt idx="3524">
                  <c:v>2.2342499999999998</c:v>
                </c:pt>
                <c:pt idx="3525">
                  <c:v>2.23638</c:v>
                </c:pt>
                <c:pt idx="3526">
                  <c:v>2.24376</c:v>
                </c:pt>
                <c:pt idx="3527">
                  <c:v>2.2371300000000001</c:v>
                </c:pt>
                <c:pt idx="3528">
                  <c:v>2.2480500000000001</c:v>
                </c:pt>
                <c:pt idx="3529">
                  <c:v>2.2460100000000001</c:v>
                </c:pt>
                <c:pt idx="3530">
                  <c:v>2.2606899999999999</c:v>
                </c:pt>
                <c:pt idx="3531">
                  <c:v>2.2565300000000001</c:v>
                </c:pt>
                <c:pt idx="3532">
                  <c:v>2.2629600000000001</c:v>
                </c:pt>
                <c:pt idx="3533">
                  <c:v>2.26355</c:v>
                </c:pt>
                <c:pt idx="3534">
                  <c:v>2.2791199999999998</c:v>
                </c:pt>
                <c:pt idx="3535">
                  <c:v>2.2784200000000001</c:v>
                </c:pt>
                <c:pt idx="3536">
                  <c:v>2.2833999999999999</c:v>
                </c:pt>
                <c:pt idx="3537">
                  <c:v>2.2838799999999999</c:v>
                </c:pt>
                <c:pt idx="3538">
                  <c:v>2.2981699999999998</c:v>
                </c:pt>
                <c:pt idx="3539">
                  <c:v>2.2940800000000001</c:v>
                </c:pt>
                <c:pt idx="3540">
                  <c:v>2.3046500000000001</c:v>
                </c:pt>
                <c:pt idx="3541">
                  <c:v>2.3060700000000001</c:v>
                </c:pt>
                <c:pt idx="3542">
                  <c:v>2.3083800000000001</c:v>
                </c:pt>
                <c:pt idx="3543">
                  <c:v>2.3084099999999999</c:v>
                </c:pt>
                <c:pt idx="3544">
                  <c:v>2.3224</c:v>
                </c:pt>
                <c:pt idx="3545">
                  <c:v>2.3245100000000001</c:v>
                </c:pt>
                <c:pt idx="3546">
                  <c:v>2.3336700000000001</c:v>
                </c:pt>
                <c:pt idx="3547">
                  <c:v>2.3293200000000001</c:v>
                </c:pt>
                <c:pt idx="3548">
                  <c:v>2.3426200000000001</c:v>
                </c:pt>
                <c:pt idx="3549">
                  <c:v>2.3418700000000001</c:v>
                </c:pt>
                <c:pt idx="3550">
                  <c:v>2.3499300000000001</c:v>
                </c:pt>
                <c:pt idx="3551">
                  <c:v>2.3474200000000001</c:v>
                </c:pt>
                <c:pt idx="3552">
                  <c:v>2.36565</c:v>
                </c:pt>
                <c:pt idx="3553">
                  <c:v>2.3639299999999999</c:v>
                </c:pt>
                <c:pt idx="3554">
                  <c:v>2.3722799999999999</c:v>
                </c:pt>
                <c:pt idx="3555">
                  <c:v>2.3693900000000001</c:v>
                </c:pt>
                <c:pt idx="3556">
                  <c:v>2.3845800000000001</c:v>
                </c:pt>
                <c:pt idx="3557">
                  <c:v>2.3797799999999998</c:v>
                </c:pt>
                <c:pt idx="3558">
                  <c:v>2.3972899999999999</c:v>
                </c:pt>
                <c:pt idx="3559">
                  <c:v>2.3952499999999999</c:v>
                </c:pt>
                <c:pt idx="3560">
                  <c:v>2.39967</c:v>
                </c:pt>
                <c:pt idx="3561">
                  <c:v>2.4082699999999999</c:v>
                </c:pt>
                <c:pt idx="3562">
                  <c:v>2.4116200000000001</c:v>
                </c:pt>
                <c:pt idx="3563">
                  <c:v>2.4131200000000002</c:v>
                </c:pt>
                <c:pt idx="3564">
                  <c:v>2.4302800000000002</c:v>
                </c:pt>
                <c:pt idx="3565">
                  <c:v>2.42665</c:v>
                </c:pt>
                <c:pt idx="3566">
                  <c:v>2.4345699999999999</c:v>
                </c:pt>
                <c:pt idx="3567">
                  <c:v>2.4393600000000002</c:v>
                </c:pt>
                <c:pt idx="3568">
                  <c:v>2.4496899999999999</c:v>
                </c:pt>
                <c:pt idx="3569">
                  <c:v>2.4493900000000002</c:v>
                </c:pt>
                <c:pt idx="3570">
                  <c:v>2.4595400000000001</c:v>
                </c:pt>
                <c:pt idx="3571">
                  <c:v>2.4566400000000002</c:v>
                </c:pt>
                <c:pt idx="3572">
                  <c:v>2.4742600000000001</c:v>
                </c:pt>
                <c:pt idx="3573">
                  <c:v>2.47471</c:v>
                </c:pt>
                <c:pt idx="3574">
                  <c:v>2.4816199999999999</c:v>
                </c:pt>
                <c:pt idx="3575">
                  <c:v>2.4862000000000002</c:v>
                </c:pt>
                <c:pt idx="3576">
                  <c:v>2.5002399999999998</c:v>
                </c:pt>
                <c:pt idx="3577">
                  <c:v>2.4900600000000002</c:v>
                </c:pt>
                <c:pt idx="3578">
                  <c:v>2.51092</c:v>
                </c:pt>
                <c:pt idx="3579">
                  <c:v>2.5095700000000001</c:v>
                </c:pt>
                <c:pt idx="3580">
                  <c:v>2.5210400000000002</c:v>
                </c:pt>
                <c:pt idx="3581">
                  <c:v>2.51776</c:v>
                </c:pt>
                <c:pt idx="3582">
                  <c:v>2.5320100000000001</c:v>
                </c:pt>
                <c:pt idx="3583">
                  <c:v>2.5365199999999999</c:v>
                </c:pt>
                <c:pt idx="3584">
                  <c:v>2.54426</c:v>
                </c:pt>
                <c:pt idx="3585">
                  <c:v>2.5479599999999998</c:v>
                </c:pt>
                <c:pt idx="3586">
                  <c:v>2.55932</c:v>
                </c:pt>
                <c:pt idx="3587">
                  <c:v>2.55722</c:v>
                </c:pt>
                <c:pt idx="3588">
                  <c:v>2.5731700000000002</c:v>
                </c:pt>
                <c:pt idx="3589">
                  <c:v>2.5757500000000002</c:v>
                </c:pt>
                <c:pt idx="3590">
                  <c:v>2.5925199999999999</c:v>
                </c:pt>
                <c:pt idx="3591">
                  <c:v>2.5868899999999999</c:v>
                </c:pt>
                <c:pt idx="3592">
                  <c:v>2.59592</c:v>
                </c:pt>
                <c:pt idx="3593">
                  <c:v>2.60364</c:v>
                </c:pt>
                <c:pt idx="3594">
                  <c:v>2.6217899999999998</c:v>
                </c:pt>
                <c:pt idx="3595">
                  <c:v>2.6237599999999999</c:v>
                </c:pt>
                <c:pt idx="3596">
                  <c:v>2.62588</c:v>
                </c:pt>
                <c:pt idx="3597">
                  <c:v>2.6312000000000002</c:v>
                </c:pt>
                <c:pt idx="3598">
                  <c:v>2.64832</c:v>
                </c:pt>
                <c:pt idx="3599">
                  <c:v>2.6495700000000002</c:v>
                </c:pt>
                <c:pt idx="3600">
                  <c:v>2.6590600000000002</c:v>
                </c:pt>
                <c:pt idx="3601">
                  <c:v>2.6618599999999999</c:v>
                </c:pt>
                <c:pt idx="3602">
                  <c:v>2.6841200000000001</c:v>
                </c:pt>
                <c:pt idx="3603">
                  <c:v>2.6754099999999998</c:v>
                </c:pt>
                <c:pt idx="3604">
                  <c:v>2.69468</c:v>
                </c:pt>
                <c:pt idx="3605">
                  <c:v>2.69746</c:v>
                </c:pt>
                <c:pt idx="3606">
                  <c:v>2.7090399999999999</c:v>
                </c:pt>
                <c:pt idx="3607">
                  <c:v>2.7105299999999999</c:v>
                </c:pt>
                <c:pt idx="3608">
                  <c:v>2.7288299999999999</c:v>
                </c:pt>
                <c:pt idx="3609">
                  <c:v>2.7267000000000001</c:v>
                </c:pt>
                <c:pt idx="3610">
                  <c:v>2.7477299999999998</c:v>
                </c:pt>
                <c:pt idx="3611">
                  <c:v>2.74491</c:v>
                </c:pt>
                <c:pt idx="3612">
                  <c:v>2.7612000000000001</c:v>
                </c:pt>
                <c:pt idx="3613">
                  <c:v>2.7581799999999999</c:v>
                </c:pt>
                <c:pt idx="3614">
                  <c:v>2.7789100000000002</c:v>
                </c:pt>
                <c:pt idx="3615">
                  <c:v>2.7757399999999999</c:v>
                </c:pt>
                <c:pt idx="3616">
                  <c:v>2.79921</c:v>
                </c:pt>
                <c:pt idx="3617">
                  <c:v>2.79949</c:v>
                </c:pt>
                <c:pt idx="3618">
                  <c:v>2.8117700000000001</c:v>
                </c:pt>
                <c:pt idx="3619">
                  <c:v>2.8164799999999999</c:v>
                </c:pt>
                <c:pt idx="3620">
                  <c:v>2.8375400000000002</c:v>
                </c:pt>
                <c:pt idx="3621">
                  <c:v>2.8393099999999998</c:v>
                </c:pt>
                <c:pt idx="3622">
                  <c:v>2.8498700000000001</c:v>
                </c:pt>
                <c:pt idx="3623">
                  <c:v>2.8601000000000001</c:v>
                </c:pt>
                <c:pt idx="3624">
                  <c:v>2.87357</c:v>
                </c:pt>
                <c:pt idx="3625">
                  <c:v>2.87812</c:v>
                </c:pt>
                <c:pt idx="3626">
                  <c:v>2.8933300000000002</c:v>
                </c:pt>
                <c:pt idx="3627">
                  <c:v>2.8955099999999998</c:v>
                </c:pt>
                <c:pt idx="3628">
                  <c:v>2.91425</c:v>
                </c:pt>
                <c:pt idx="3629">
                  <c:v>2.9170199999999999</c:v>
                </c:pt>
                <c:pt idx="3630">
                  <c:v>2.9343300000000001</c:v>
                </c:pt>
                <c:pt idx="3631">
                  <c:v>2.9422199999999998</c:v>
                </c:pt>
                <c:pt idx="3632">
                  <c:v>2.9554200000000002</c:v>
                </c:pt>
                <c:pt idx="3633">
                  <c:v>2.95668</c:v>
                </c:pt>
                <c:pt idx="3634">
                  <c:v>2.9759000000000002</c:v>
                </c:pt>
                <c:pt idx="3635">
                  <c:v>2.98163</c:v>
                </c:pt>
                <c:pt idx="3636">
                  <c:v>2.9958200000000001</c:v>
                </c:pt>
                <c:pt idx="3637">
                  <c:v>3.0008900000000001</c:v>
                </c:pt>
                <c:pt idx="3638">
                  <c:v>3.0226999999999999</c:v>
                </c:pt>
                <c:pt idx="3639">
                  <c:v>3.0260699999999998</c:v>
                </c:pt>
                <c:pt idx="3640">
                  <c:v>3.0444599999999999</c:v>
                </c:pt>
                <c:pt idx="3641">
                  <c:v>3.0456400000000001</c:v>
                </c:pt>
                <c:pt idx="3642">
                  <c:v>3.0709</c:v>
                </c:pt>
                <c:pt idx="3643">
                  <c:v>3.07056</c:v>
                </c:pt>
                <c:pt idx="3644">
                  <c:v>3.0912999999999999</c:v>
                </c:pt>
                <c:pt idx="3645">
                  <c:v>3.0966499999999999</c:v>
                </c:pt>
                <c:pt idx="3646">
                  <c:v>3.12216</c:v>
                </c:pt>
                <c:pt idx="3647">
                  <c:v>3.12704</c:v>
                </c:pt>
                <c:pt idx="3648">
                  <c:v>3.1409199999999999</c:v>
                </c:pt>
                <c:pt idx="3649">
                  <c:v>3.1445699999999999</c:v>
                </c:pt>
                <c:pt idx="3650">
                  <c:v>3.1653699999999998</c:v>
                </c:pt>
                <c:pt idx="3651">
                  <c:v>3.17123</c:v>
                </c:pt>
                <c:pt idx="3652">
                  <c:v>3.19137</c:v>
                </c:pt>
                <c:pt idx="3653">
                  <c:v>3.19686</c:v>
                </c:pt>
                <c:pt idx="3654">
                  <c:v>3.2235800000000001</c:v>
                </c:pt>
                <c:pt idx="3655">
                  <c:v>3.2231700000000001</c:v>
                </c:pt>
                <c:pt idx="3656">
                  <c:v>3.2469199999999998</c:v>
                </c:pt>
                <c:pt idx="3657">
                  <c:v>3.25305</c:v>
                </c:pt>
                <c:pt idx="3658">
                  <c:v>3.2738100000000001</c:v>
                </c:pt>
                <c:pt idx="3659">
                  <c:v>3.2849699999999999</c:v>
                </c:pt>
                <c:pt idx="3660">
                  <c:v>3.3068300000000002</c:v>
                </c:pt>
                <c:pt idx="3661">
                  <c:v>3.3074699999999999</c:v>
                </c:pt>
                <c:pt idx="3662">
                  <c:v>3.3327100000000001</c:v>
                </c:pt>
                <c:pt idx="3663">
                  <c:v>3.3408000000000002</c:v>
                </c:pt>
                <c:pt idx="3664">
                  <c:v>3.3569300000000002</c:v>
                </c:pt>
                <c:pt idx="3665">
                  <c:v>3.3658000000000001</c:v>
                </c:pt>
                <c:pt idx="3666">
                  <c:v>3.39175</c:v>
                </c:pt>
                <c:pt idx="3667">
                  <c:v>3.3978199999999998</c:v>
                </c:pt>
                <c:pt idx="3668">
                  <c:v>3.41316</c:v>
                </c:pt>
                <c:pt idx="3669">
                  <c:v>3.4268399999999999</c:v>
                </c:pt>
                <c:pt idx="3670">
                  <c:v>3.4470700000000001</c:v>
                </c:pt>
                <c:pt idx="3671">
                  <c:v>3.4584000000000001</c:v>
                </c:pt>
                <c:pt idx="3672">
                  <c:v>3.4794700000000001</c:v>
                </c:pt>
                <c:pt idx="3673">
                  <c:v>3.4891999999999999</c:v>
                </c:pt>
                <c:pt idx="3674">
                  <c:v>3.5150399999999999</c:v>
                </c:pt>
                <c:pt idx="3675">
                  <c:v>3.5223</c:v>
                </c:pt>
                <c:pt idx="3676">
                  <c:v>3.5428899999999999</c:v>
                </c:pt>
                <c:pt idx="3677">
                  <c:v>3.5518800000000001</c:v>
                </c:pt>
                <c:pt idx="3678">
                  <c:v>3.5728800000000001</c:v>
                </c:pt>
                <c:pt idx="3679">
                  <c:v>3.59375</c:v>
                </c:pt>
                <c:pt idx="3680">
                  <c:v>3.6100300000000001</c:v>
                </c:pt>
                <c:pt idx="3681">
                  <c:v>3.6198600000000001</c:v>
                </c:pt>
                <c:pt idx="3682">
                  <c:v>3.6457899999999999</c:v>
                </c:pt>
                <c:pt idx="3683">
                  <c:v>3.6548600000000002</c:v>
                </c:pt>
                <c:pt idx="3684">
                  <c:v>3.6732399999999998</c:v>
                </c:pt>
                <c:pt idx="3685">
                  <c:v>3.6978399999999998</c:v>
                </c:pt>
                <c:pt idx="3686">
                  <c:v>3.7177699999999998</c:v>
                </c:pt>
                <c:pt idx="3687">
                  <c:v>3.72071</c:v>
                </c:pt>
                <c:pt idx="3688">
                  <c:v>3.7446999999999999</c:v>
                </c:pt>
                <c:pt idx="3689">
                  <c:v>3.7641200000000001</c:v>
                </c:pt>
                <c:pt idx="3690">
                  <c:v>3.7840199999999999</c:v>
                </c:pt>
                <c:pt idx="3691">
                  <c:v>3.7979799999999999</c:v>
                </c:pt>
                <c:pt idx="3692">
                  <c:v>3.82762</c:v>
                </c:pt>
                <c:pt idx="3693">
                  <c:v>3.8397600000000001</c:v>
                </c:pt>
                <c:pt idx="3694">
                  <c:v>3.8620899999999998</c:v>
                </c:pt>
                <c:pt idx="3695">
                  <c:v>3.8748</c:v>
                </c:pt>
                <c:pt idx="3696">
                  <c:v>3.9019400000000002</c:v>
                </c:pt>
                <c:pt idx="3697">
                  <c:v>3.91567</c:v>
                </c:pt>
                <c:pt idx="3698">
                  <c:v>3.93668</c:v>
                </c:pt>
                <c:pt idx="3699">
                  <c:v>3.9538500000000001</c:v>
                </c:pt>
                <c:pt idx="3700">
                  <c:v>3.9815900000000002</c:v>
                </c:pt>
                <c:pt idx="3701">
                  <c:v>3.9915400000000001</c:v>
                </c:pt>
                <c:pt idx="3702">
                  <c:v>4.0164799999999996</c:v>
                </c:pt>
                <c:pt idx="3703">
                  <c:v>4.0366400000000002</c:v>
                </c:pt>
                <c:pt idx="3704">
                  <c:v>4.0595699999999999</c:v>
                </c:pt>
                <c:pt idx="3705">
                  <c:v>4.0769399999999996</c:v>
                </c:pt>
                <c:pt idx="3706">
                  <c:v>4.0993000000000004</c:v>
                </c:pt>
                <c:pt idx="3707">
                  <c:v>4.1146200000000004</c:v>
                </c:pt>
                <c:pt idx="3708">
                  <c:v>4.1456600000000003</c:v>
                </c:pt>
                <c:pt idx="3709">
                  <c:v>4.1633800000000001</c:v>
                </c:pt>
                <c:pt idx="3710">
                  <c:v>4.1884399999999999</c:v>
                </c:pt>
                <c:pt idx="3711">
                  <c:v>4.2053500000000001</c:v>
                </c:pt>
                <c:pt idx="3712">
                  <c:v>4.2350199999999996</c:v>
                </c:pt>
                <c:pt idx="3713">
                  <c:v>4.2473200000000002</c:v>
                </c:pt>
                <c:pt idx="3714">
                  <c:v>4.2722899999999999</c:v>
                </c:pt>
                <c:pt idx="3715">
                  <c:v>4.29467</c:v>
                </c:pt>
                <c:pt idx="3716">
                  <c:v>4.3241500000000004</c:v>
                </c:pt>
                <c:pt idx="3717">
                  <c:v>4.3374600000000001</c:v>
                </c:pt>
                <c:pt idx="3718">
                  <c:v>4.3662700000000001</c:v>
                </c:pt>
                <c:pt idx="3719">
                  <c:v>4.3881500000000004</c:v>
                </c:pt>
                <c:pt idx="3720">
                  <c:v>4.4212100000000003</c:v>
                </c:pt>
                <c:pt idx="3721">
                  <c:v>4.4260099999999998</c:v>
                </c:pt>
                <c:pt idx="3722">
                  <c:v>4.4586199999999998</c:v>
                </c:pt>
                <c:pt idx="3723">
                  <c:v>4.4814100000000003</c:v>
                </c:pt>
                <c:pt idx="3724">
                  <c:v>4.5105300000000002</c:v>
                </c:pt>
                <c:pt idx="3725">
                  <c:v>4.52454</c:v>
                </c:pt>
                <c:pt idx="3726">
                  <c:v>4.5571299999999999</c:v>
                </c:pt>
                <c:pt idx="3727">
                  <c:v>4.58188</c:v>
                </c:pt>
                <c:pt idx="3728">
                  <c:v>4.6093099999999998</c:v>
                </c:pt>
                <c:pt idx="3729">
                  <c:v>4.6268399999999996</c:v>
                </c:pt>
                <c:pt idx="3730">
                  <c:v>4.6633599999999999</c:v>
                </c:pt>
                <c:pt idx="3731">
                  <c:v>4.6813700000000003</c:v>
                </c:pt>
                <c:pt idx="3732">
                  <c:v>4.7120699999999998</c:v>
                </c:pt>
                <c:pt idx="3733">
                  <c:v>4.7285199999999996</c:v>
                </c:pt>
                <c:pt idx="3734">
                  <c:v>4.7621900000000004</c:v>
                </c:pt>
                <c:pt idx="3735">
                  <c:v>4.7823000000000002</c:v>
                </c:pt>
                <c:pt idx="3736">
                  <c:v>4.8172300000000003</c:v>
                </c:pt>
                <c:pt idx="3737">
                  <c:v>4.8413500000000003</c:v>
                </c:pt>
                <c:pt idx="3738">
                  <c:v>4.8675300000000004</c:v>
                </c:pt>
                <c:pt idx="3739">
                  <c:v>4.89222</c:v>
                </c:pt>
                <c:pt idx="3740">
                  <c:v>4.9219099999999996</c:v>
                </c:pt>
                <c:pt idx="3741">
                  <c:v>4.95275</c:v>
                </c:pt>
                <c:pt idx="3742">
                  <c:v>4.9753299999999996</c:v>
                </c:pt>
                <c:pt idx="3743">
                  <c:v>5.0029700000000004</c:v>
                </c:pt>
                <c:pt idx="3744">
                  <c:v>5.0327900000000003</c:v>
                </c:pt>
                <c:pt idx="3745">
                  <c:v>5.06473</c:v>
                </c:pt>
                <c:pt idx="3746">
                  <c:v>5.0958899999999998</c:v>
                </c:pt>
                <c:pt idx="3747">
                  <c:v>5.11409</c:v>
                </c:pt>
                <c:pt idx="3748">
                  <c:v>5.1523300000000001</c:v>
                </c:pt>
                <c:pt idx="3749">
                  <c:v>5.1754499999999997</c:v>
                </c:pt>
                <c:pt idx="3750">
                  <c:v>5.2133900000000004</c:v>
                </c:pt>
                <c:pt idx="3751">
                  <c:v>5.2356499999999997</c:v>
                </c:pt>
                <c:pt idx="3752">
                  <c:v>5.2681800000000001</c:v>
                </c:pt>
                <c:pt idx="3753">
                  <c:v>5.2943499999999997</c:v>
                </c:pt>
                <c:pt idx="3754">
                  <c:v>5.3265000000000002</c:v>
                </c:pt>
                <c:pt idx="3755">
                  <c:v>5.3555900000000003</c:v>
                </c:pt>
                <c:pt idx="3756">
                  <c:v>5.3887999999999998</c:v>
                </c:pt>
                <c:pt idx="3757">
                  <c:v>5.4203400000000004</c:v>
                </c:pt>
                <c:pt idx="3758">
                  <c:v>5.44787</c:v>
                </c:pt>
                <c:pt idx="3759">
                  <c:v>5.4836200000000002</c:v>
                </c:pt>
                <c:pt idx="3760">
                  <c:v>5.5206499999999998</c:v>
                </c:pt>
                <c:pt idx="3761">
                  <c:v>5.5457999999999998</c:v>
                </c:pt>
                <c:pt idx="3762">
                  <c:v>5.5806100000000001</c:v>
                </c:pt>
                <c:pt idx="3763">
                  <c:v>5.6085200000000004</c:v>
                </c:pt>
                <c:pt idx="3764">
                  <c:v>5.6493900000000004</c:v>
                </c:pt>
                <c:pt idx="3765">
                  <c:v>5.6768599999999996</c:v>
                </c:pt>
                <c:pt idx="3766">
                  <c:v>5.7088900000000002</c:v>
                </c:pt>
                <c:pt idx="3767">
                  <c:v>5.7492099999999997</c:v>
                </c:pt>
                <c:pt idx="3768">
                  <c:v>5.7835400000000003</c:v>
                </c:pt>
                <c:pt idx="3769">
                  <c:v>5.8146300000000002</c:v>
                </c:pt>
                <c:pt idx="3770">
                  <c:v>5.8467399999999996</c:v>
                </c:pt>
                <c:pt idx="3771">
                  <c:v>5.8847899999999997</c:v>
                </c:pt>
                <c:pt idx="3772">
                  <c:v>5.9206399999999997</c:v>
                </c:pt>
                <c:pt idx="3773">
                  <c:v>5.9462900000000003</c:v>
                </c:pt>
                <c:pt idx="3774">
                  <c:v>5.9933800000000002</c:v>
                </c:pt>
                <c:pt idx="3775">
                  <c:v>6.0277399999999997</c:v>
                </c:pt>
                <c:pt idx="3776">
                  <c:v>6.0601500000000001</c:v>
                </c:pt>
                <c:pt idx="3777">
                  <c:v>6.0966399999999998</c:v>
                </c:pt>
                <c:pt idx="3778">
                  <c:v>6.1326000000000001</c:v>
                </c:pt>
                <c:pt idx="3779">
                  <c:v>6.1681499999999998</c:v>
                </c:pt>
                <c:pt idx="3780">
                  <c:v>6.2052199999999997</c:v>
                </c:pt>
                <c:pt idx="3781">
                  <c:v>6.2435999999999998</c:v>
                </c:pt>
                <c:pt idx="3782">
                  <c:v>6.2810600000000001</c:v>
                </c:pt>
                <c:pt idx="3783">
                  <c:v>6.3173899999999996</c:v>
                </c:pt>
                <c:pt idx="3784">
                  <c:v>6.3569899999999997</c:v>
                </c:pt>
                <c:pt idx="3785">
                  <c:v>6.3939899999999996</c:v>
                </c:pt>
                <c:pt idx="3786">
                  <c:v>6.4325099999999997</c:v>
                </c:pt>
                <c:pt idx="3787">
                  <c:v>6.4746699999999997</c:v>
                </c:pt>
                <c:pt idx="3788">
                  <c:v>6.5120699999999996</c:v>
                </c:pt>
                <c:pt idx="3789">
                  <c:v>6.5489100000000002</c:v>
                </c:pt>
                <c:pt idx="3790">
                  <c:v>6.5933599999999997</c:v>
                </c:pt>
                <c:pt idx="3791">
                  <c:v>6.6290100000000001</c:v>
                </c:pt>
                <c:pt idx="3792">
                  <c:v>6.6691900000000004</c:v>
                </c:pt>
                <c:pt idx="3793">
                  <c:v>6.7065099999999997</c:v>
                </c:pt>
                <c:pt idx="3794">
                  <c:v>6.7536500000000004</c:v>
                </c:pt>
                <c:pt idx="3795">
                  <c:v>6.7937500000000002</c:v>
                </c:pt>
                <c:pt idx="3796">
                  <c:v>6.8359699999999997</c:v>
                </c:pt>
                <c:pt idx="3797">
                  <c:v>6.8742200000000002</c:v>
                </c:pt>
                <c:pt idx="3798">
                  <c:v>6.9210900000000004</c:v>
                </c:pt>
                <c:pt idx="3799">
                  <c:v>6.9551499999999997</c:v>
                </c:pt>
                <c:pt idx="3800">
                  <c:v>7.0055500000000004</c:v>
                </c:pt>
                <c:pt idx="3801">
                  <c:v>7.0495299999999999</c:v>
                </c:pt>
                <c:pt idx="3802">
                  <c:v>7.0921000000000003</c:v>
                </c:pt>
                <c:pt idx="3803">
                  <c:v>7.1284099999999997</c:v>
                </c:pt>
                <c:pt idx="3804">
                  <c:v>7.1777699999999998</c:v>
                </c:pt>
                <c:pt idx="3805">
                  <c:v>7.2215100000000003</c:v>
                </c:pt>
                <c:pt idx="3806">
                  <c:v>7.2642899999999999</c:v>
                </c:pt>
                <c:pt idx="3807">
                  <c:v>7.3090900000000003</c:v>
                </c:pt>
                <c:pt idx="3808">
                  <c:v>7.3531899999999997</c:v>
                </c:pt>
                <c:pt idx="3809">
                  <c:v>7.3993399999999996</c:v>
                </c:pt>
                <c:pt idx="3810">
                  <c:v>7.4470499999999999</c:v>
                </c:pt>
                <c:pt idx="3811">
                  <c:v>7.4882200000000001</c:v>
                </c:pt>
                <c:pt idx="3812">
                  <c:v>7.5372500000000002</c:v>
                </c:pt>
                <c:pt idx="3813">
                  <c:v>7.58772</c:v>
                </c:pt>
                <c:pt idx="3814">
                  <c:v>7.6322099999999997</c:v>
                </c:pt>
                <c:pt idx="3815">
                  <c:v>7.67814</c:v>
                </c:pt>
                <c:pt idx="3816">
                  <c:v>7.7283499999999998</c:v>
                </c:pt>
                <c:pt idx="3817">
                  <c:v>7.77529</c:v>
                </c:pt>
                <c:pt idx="3818">
                  <c:v>7.8214600000000001</c:v>
                </c:pt>
                <c:pt idx="3819">
                  <c:v>7.8695500000000003</c:v>
                </c:pt>
                <c:pt idx="3820">
                  <c:v>7.9216899999999999</c:v>
                </c:pt>
                <c:pt idx="3821">
                  <c:v>7.9678899999999997</c:v>
                </c:pt>
                <c:pt idx="3822">
                  <c:v>8.0188900000000007</c:v>
                </c:pt>
                <c:pt idx="3823">
                  <c:v>8.0686699999999991</c:v>
                </c:pt>
                <c:pt idx="3824">
                  <c:v>8.1167599999999993</c:v>
                </c:pt>
                <c:pt idx="3825">
                  <c:v>8.1690299999999993</c:v>
                </c:pt>
                <c:pt idx="3826">
                  <c:v>8.2221899999999994</c:v>
                </c:pt>
                <c:pt idx="3827">
                  <c:v>8.2714400000000001</c:v>
                </c:pt>
                <c:pt idx="3828">
                  <c:v>8.3276699999999995</c:v>
                </c:pt>
                <c:pt idx="3829">
                  <c:v>8.3729899999999997</c:v>
                </c:pt>
                <c:pt idx="3830">
                  <c:v>8.4248799999999999</c:v>
                </c:pt>
                <c:pt idx="3831">
                  <c:v>8.4797100000000007</c:v>
                </c:pt>
                <c:pt idx="3832">
                  <c:v>8.5343300000000006</c:v>
                </c:pt>
                <c:pt idx="3833">
                  <c:v>8.5871399999999998</c:v>
                </c:pt>
                <c:pt idx="3834">
                  <c:v>8.6410800000000005</c:v>
                </c:pt>
                <c:pt idx="3835">
                  <c:v>8.6957799999999992</c:v>
                </c:pt>
                <c:pt idx="3836">
                  <c:v>8.7501700000000007</c:v>
                </c:pt>
                <c:pt idx="3837">
                  <c:v>8.7968600000000006</c:v>
                </c:pt>
                <c:pt idx="3838">
                  <c:v>8.8577100000000009</c:v>
                </c:pt>
                <c:pt idx="3839">
                  <c:v>8.9150799999999997</c:v>
                </c:pt>
                <c:pt idx="3840">
                  <c:v>8.9691299999999998</c:v>
                </c:pt>
                <c:pt idx="3841">
                  <c:v>9.0257100000000001</c:v>
                </c:pt>
                <c:pt idx="3842">
                  <c:v>9.0800400000000003</c:v>
                </c:pt>
                <c:pt idx="3843">
                  <c:v>9.1377699999999997</c:v>
                </c:pt>
                <c:pt idx="3844">
                  <c:v>9.1923399999999997</c:v>
                </c:pt>
                <c:pt idx="3845">
                  <c:v>9.2538099999999996</c:v>
                </c:pt>
                <c:pt idx="3846">
                  <c:v>9.3096499999999995</c:v>
                </c:pt>
                <c:pt idx="3847">
                  <c:v>9.3705700000000007</c:v>
                </c:pt>
                <c:pt idx="3848">
                  <c:v>9.4255899999999997</c:v>
                </c:pt>
                <c:pt idx="3849">
                  <c:v>9.4861799999999992</c:v>
                </c:pt>
                <c:pt idx="3850">
                  <c:v>9.5495699999999992</c:v>
                </c:pt>
                <c:pt idx="3851">
                  <c:v>9.6053300000000004</c:v>
                </c:pt>
                <c:pt idx="3852">
                  <c:v>9.6616</c:v>
                </c:pt>
                <c:pt idx="3853">
                  <c:v>9.7245200000000001</c:v>
                </c:pt>
                <c:pt idx="3854">
                  <c:v>9.7876999999999992</c:v>
                </c:pt>
                <c:pt idx="3855">
                  <c:v>9.8436000000000003</c:v>
                </c:pt>
                <c:pt idx="3856">
                  <c:v>9.9088600000000007</c:v>
                </c:pt>
                <c:pt idx="3857">
                  <c:v>9.9712300000000003</c:v>
                </c:pt>
                <c:pt idx="3858">
                  <c:v>10.032999999999999</c:v>
                </c:pt>
                <c:pt idx="3859">
                  <c:v>10.089</c:v>
                </c:pt>
                <c:pt idx="3860">
                  <c:v>10.152699999999999</c:v>
                </c:pt>
                <c:pt idx="3861">
                  <c:v>10.2156</c:v>
                </c:pt>
                <c:pt idx="3862">
                  <c:v>10.282299999999999</c:v>
                </c:pt>
                <c:pt idx="3863">
                  <c:v>10.3446</c:v>
                </c:pt>
                <c:pt idx="3864">
                  <c:v>10.4122</c:v>
                </c:pt>
                <c:pt idx="3865">
                  <c:v>10.4771</c:v>
                </c:pt>
                <c:pt idx="3866">
                  <c:v>10.5457</c:v>
                </c:pt>
                <c:pt idx="3867">
                  <c:v>10.6066</c:v>
                </c:pt>
                <c:pt idx="3868">
                  <c:v>10.670199999999999</c:v>
                </c:pt>
                <c:pt idx="3869">
                  <c:v>10.737500000000001</c:v>
                </c:pt>
                <c:pt idx="3870">
                  <c:v>10.807600000000001</c:v>
                </c:pt>
                <c:pt idx="3871">
                  <c:v>10.867000000000001</c:v>
                </c:pt>
                <c:pt idx="3872">
                  <c:v>10.9375</c:v>
                </c:pt>
                <c:pt idx="3873">
                  <c:v>11.006600000000001</c:v>
                </c:pt>
                <c:pt idx="3874">
                  <c:v>11.0762</c:v>
                </c:pt>
                <c:pt idx="3875">
                  <c:v>11.1381</c:v>
                </c:pt>
                <c:pt idx="3876">
                  <c:v>11.2066</c:v>
                </c:pt>
                <c:pt idx="3877">
                  <c:v>11.280099999999999</c:v>
                </c:pt>
                <c:pt idx="3878">
                  <c:v>11.346500000000001</c:v>
                </c:pt>
                <c:pt idx="3879">
                  <c:v>11.420500000000001</c:v>
                </c:pt>
                <c:pt idx="3880">
                  <c:v>11.4887</c:v>
                </c:pt>
                <c:pt idx="3881">
                  <c:v>11.553900000000001</c:v>
                </c:pt>
                <c:pt idx="3882">
                  <c:v>11.623200000000001</c:v>
                </c:pt>
                <c:pt idx="3883">
                  <c:v>11.694599999999999</c:v>
                </c:pt>
                <c:pt idx="3884">
                  <c:v>11.770799999999999</c:v>
                </c:pt>
                <c:pt idx="3885">
                  <c:v>11.8339</c:v>
                </c:pt>
                <c:pt idx="3886">
                  <c:v>11.9046</c:v>
                </c:pt>
                <c:pt idx="3887">
                  <c:v>11.984500000000001</c:v>
                </c:pt>
                <c:pt idx="3888">
                  <c:v>12.055400000000001</c:v>
                </c:pt>
                <c:pt idx="3889">
                  <c:v>12.128399999999999</c:v>
                </c:pt>
                <c:pt idx="3890">
                  <c:v>12.2004</c:v>
                </c:pt>
                <c:pt idx="3891">
                  <c:v>12.2728</c:v>
                </c:pt>
                <c:pt idx="3892">
                  <c:v>12.3468</c:v>
                </c:pt>
                <c:pt idx="3893">
                  <c:v>12.417899999999999</c:v>
                </c:pt>
                <c:pt idx="3894">
                  <c:v>12.492699999999999</c:v>
                </c:pt>
                <c:pt idx="3895">
                  <c:v>12.5695</c:v>
                </c:pt>
                <c:pt idx="3896">
                  <c:v>12.641299999999999</c:v>
                </c:pt>
                <c:pt idx="3897">
                  <c:v>12.717700000000001</c:v>
                </c:pt>
                <c:pt idx="3898">
                  <c:v>12.7959</c:v>
                </c:pt>
                <c:pt idx="3899">
                  <c:v>12.8672</c:v>
                </c:pt>
                <c:pt idx="3900">
                  <c:v>12.9488</c:v>
                </c:pt>
                <c:pt idx="3901">
                  <c:v>13.0183</c:v>
                </c:pt>
                <c:pt idx="3902">
                  <c:v>13.101900000000001</c:v>
                </c:pt>
                <c:pt idx="3903">
                  <c:v>13.1744</c:v>
                </c:pt>
                <c:pt idx="3904">
                  <c:v>13.252700000000001</c:v>
                </c:pt>
                <c:pt idx="3905">
                  <c:v>13.327</c:v>
                </c:pt>
                <c:pt idx="3906">
                  <c:v>13.409000000000001</c:v>
                </c:pt>
                <c:pt idx="3907">
                  <c:v>13.488300000000001</c:v>
                </c:pt>
                <c:pt idx="3908">
                  <c:v>13.5535</c:v>
                </c:pt>
                <c:pt idx="3909">
                  <c:v>13.6447</c:v>
                </c:pt>
                <c:pt idx="3910">
                  <c:v>13.7165</c:v>
                </c:pt>
                <c:pt idx="3911">
                  <c:v>13.7974</c:v>
                </c:pt>
                <c:pt idx="3912">
                  <c:v>13.873699999999999</c:v>
                </c:pt>
                <c:pt idx="3913">
                  <c:v>13.954700000000001</c:v>
                </c:pt>
                <c:pt idx="3914">
                  <c:v>14.0374</c:v>
                </c:pt>
                <c:pt idx="3915">
                  <c:v>14.108000000000001</c:v>
                </c:pt>
                <c:pt idx="3916">
                  <c:v>14.193099999999999</c:v>
                </c:pt>
                <c:pt idx="3917">
                  <c:v>14.2713</c:v>
                </c:pt>
                <c:pt idx="3918">
                  <c:v>14.352499999999999</c:v>
                </c:pt>
                <c:pt idx="3919">
                  <c:v>14.430199999999999</c:v>
                </c:pt>
                <c:pt idx="3920">
                  <c:v>14.511100000000001</c:v>
                </c:pt>
                <c:pt idx="3921">
                  <c:v>14.597099999999999</c:v>
                </c:pt>
                <c:pt idx="3922">
                  <c:v>14.6783</c:v>
                </c:pt>
                <c:pt idx="3923">
                  <c:v>14.7577</c:v>
                </c:pt>
                <c:pt idx="3924">
                  <c:v>14.8386</c:v>
                </c:pt>
                <c:pt idx="3925">
                  <c:v>14.923999999999999</c:v>
                </c:pt>
                <c:pt idx="3926">
                  <c:v>15.001200000000001</c:v>
                </c:pt>
                <c:pt idx="3927">
                  <c:v>15.0852</c:v>
                </c:pt>
                <c:pt idx="3928">
                  <c:v>15.166700000000001</c:v>
                </c:pt>
                <c:pt idx="3929">
                  <c:v>15.2498</c:v>
                </c:pt>
                <c:pt idx="3930">
                  <c:v>15.3306</c:v>
                </c:pt>
                <c:pt idx="3931">
                  <c:v>15.42</c:v>
                </c:pt>
                <c:pt idx="3932">
                  <c:v>15.4971</c:v>
                </c:pt>
                <c:pt idx="3933">
                  <c:v>15.5779</c:v>
                </c:pt>
                <c:pt idx="3934">
                  <c:v>15.6591</c:v>
                </c:pt>
                <c:pt idx="3935">
                  <c:v>15.7525</c:v>
                </c:pt>
                <c:pt idx="3936">
                  <c:v>15.827199999999999</c:v>
                </c:pt>
                <c:pt idx="3937">
                  <c:v>15.911799999999999</c:v>
                </c:pt>
                <c:pt idx="3938">
                  <c:v>15.995699999999999</c:v>
                </c:pt>
                <c:pt idx="3939">
                  <c:v>16.083500000000001</c:v>
                </c:pt>
                <c:pt idx="3940">
                  <c:v>16.1633</c:v>
                </c:pt>
                <c:pt idx="3941">
                  <c:v>16.2531</c:v>
                </c:pt>
                <c:pt idx="3942">
                  <c:v>16.335000000000001</c:v>
                </c:pt>
                <c:pt idx="3943">
                  <c:v>16.416499999999999</c:v>
                </c:pt>
                <c:pt idx="3944">
                  <c:v>16.502099999999999</c:v>
                </c:pt>
                <c:pt idx="3945">
                  <c:v>16.590699999999998</c:v>
                </c:pt>
                <c:pt idx="3946">
                  <c:v>16.674199999999999</c:v>
                </c:pt>
                <c:pt idx="3947">
                  <c:v>16.7578</c:v>
                </c:pt>
                <c:pt idx="3948">
                  <c:v>16.837599999999998</c:v>
                </c:pt>
                <c:pt idx="3949">
                  <c:v>16.931100000000001</c:v>
                </c:pt>
                <c:pt idx="3950">
                  <c:v>17.008299999999998</c:v>
                </c:pt>
                <c:pt idx="3951">
                  <c:v>17.0944</c:v>
                </c:pt>
                <c:pt idx="3952">
                  <c:v>17.1799</c:v>
                </c:pt>
                <c:pt idx="3953">
                  <c:v>17.267499999999998</c:v>
                </c:pt>
                <c:pt idx="3954">
                  <c:v>17.350100000000001</c:v>
                </c:pt>
                <c:pt idx="3955">
                  <c:v>17.4343</c:v>
                </c:pt>
                <c:pt idx="3956">
                  <c:v>17.524899999999999</c:v>
                </c:pt>
                <c:pt idx="3957">
                  <c:v>17.609000000000002</c:v>
                </c:pt>
                <c:pt idx="3958">
                  <c:v>17.690799999999999</c:v>
                </c:pt>
                <c:pt idx="3959">
                  <c:v>17.776399999999999</c:v>
                </c:pt>
                <c:pt idx="3960">
                  <c:v>17.862200000000001</c:v>
                </c:pt>
                <c:pt idx="3961">
                  <c:v>17.950600000000001</c:v>
                </c:pt>
                <c:pt idx="3962">
                  <c:v>18.027699999999999</c:v>
                </c:pt>
                <c:pt idx="3963">
                  <c:v>18.119900000000001</c:v>
                </c:pt>
                <c:pt idx="3964">
                  <c:v>18.205400000000001</c:v>
                </c:pt>
                <c:pt idx="3965">
                  <c:v>18.2944</c:v>
                </c:pt>
                <c:pt idx="3966">
                  <c:v>18.378900000000002</c:v>
                </c:pt>
                <c:pt idx="3967">
                  <c:v>18.4664</c:v>
                </c:pt>
                <c:pt idx="3968">
                  <c:v>18.550999999999998</c:v>
                </c:pt>
                <c:pt idx="3969">
                  <c:v>18.636199999999999</c:v>
                </c:pt>
                <c:pt idx="3970">
                  <c:v>18.7179</c:v>
                </c:pt>
                <c:pt idx="3971">
                  <c:v>18.809100000000001</c:v>
                </c:pt>
                <c:pt idx="3972">
                  <c:v>18.8963</c:v>
                </c:pt>
                <c:pt idx="3973">
                  <c:v>18.9787</c:v>
                </c:pt>
                <c:pt idx="3974">
                  <c:v>19.0609</c:v>
                </c:pt>
                <c:pt idx="3975">
                  <c:v>19.147200000000002</c:v>
                </c:pt>
                <c:pt idx="3976">
                  <c:v>19.2319</c:v>
                </c:pt>
                <c:pt idx="3977">
                  <c:v>19.318100000000001</c:v>
                </c:pt>
                <c:pt idx="3978">
                  <c:v>19.406700000000001</c:v>
                </c:pt>
                <c:pt idx="3979">
                  <c:v>19.498000000000001</c:v>
                </c:pt>
                <c:pt idx="3980">
                  <c:v>19.578399999999998</c:v>
                </c:pt>
                <c:pt idx="3981">
                  <c:v>19.6676</c:v>
                </c:pt>
                <c:pt idx="3982">
                  <c:v>19.753499999999999</c:v>
                </c:pt>
                <c:pt idx="3983">
                  <c:v>19.840699999999998</c:v>
                </c:pt>
                <c:pt idx="3984">
                  <c:v>19.923100000000002</c:v>
                </c:pt>
                <c:pt idx="3985">
                  <c:v>20.010899999999999</c:v>
                </c:pt>
                <c:pt idx="3986">
                  <c:v>20.099299999999999</c:v>
                </c:pt>
                <c:pt idx="3987">
                  <c:v>20.163699999999999</c:v>
                </c:pt>
                <c:pt idx="3988">
                  <c:v>20.125399999999999</c:v>
                </c:pt>
                <c:pt idx="3989">
                  <c:v>20.2852</c:v>
                </c:pt>
                <c:pt idx="3990">
                  <c:v>19.5352</c:v>
                </c:pt>
                <c:pt idx="3991">
                  <c:v>18.9528</c:v>
                </c:pt>
                <c:pt idx="3992">
                  <c:v>18.522600000000001</c:v>
                </c:pt>
                <c:pt idx="3993">
                  <c:v>18.1188</c:v>
                </c:pt>
                <c:pt idx="3994">
                  <c:v>17.7423</c:v>
                </c:pt>
                <c:pt idx="3995">
                  <c:v>17.3688</c:v>
                </c:pt>
                <c:pt idx="3996">
                  <c:v>17.027799999999999</c:v>
                </c:pt>
                <c:pt idx="3997">
                  <c:v>16.6737</c:v>
                </c:pt>
                <c:pt idx="3998">
                  <c:v>16.3538</c:v>
                </c:pt>
                <c:pt idx="3999">
                  <c:v>16.024699999999999</c:v>
                </c:pt>
                <c:pt idx="4000">
                  <c:v>15.7201</c:v>
                </c:pt>
                <c:pt idx="4001">
                  <c:v>15.4117</c:v>
                </c:pt>
                <c:pt idx="4002">
                  <c:v>15.1195</c:v>
                </c:pt>
                <c:pt idx="4003">
                  <c:v>14.8245</c:v>
                </c:pt>
                <c:pt idx="4004">
                  <c:v>14.5525</c:v>
                </c:pt>
                <c:pt idx="4005">
                  <c:v>14.267300000000001</c:v>
                </c:pt>
                <c:pt idx="4006">
                  <c:v>14.0082</c:v>
                </c:pt>
                <c:pt idx="4007">
                  <c:v>13.741199999999999</c:v>
                </c:pt>
                <c:pt idx="4008">
                  <c:v>13.498799999999999</c:v>
                </c:pt>
                <c:pt idx="4009">
                  <c:v>13.2332</c:v>
                </c:pt>
                <c:pt idx="4010">
                  <c:v>12.997199999999999</c:v>
                </c:pt>
                <c:pt idx="4011">
                  <c:v>12.7569</c:v>
                </c:pt>
                <c:pt idx="4012">
                  <c:v>12.532299999999999</c:v>
                </c:pt>
                <c:pt idx="4013">
                  <c:v>12.2979</c:v>
                </c:pt>
                <c:pt idx="4014">
                  <c:v>12.0846</c:v>
                </c:pt>
                <c:pt idx="4015">
                  <c:v>11.8596</c:v>
                </c:pt>
                <c:pt idx="4016">
                  <c:v>11.658799999999999</c:v>
                </c:pt>
                <c:pt idx="4017">
                  <c:v>11.441800000000001</c:v>
                </c:pt>
                <c:pt idx="4018">
                  <c:v>11.2468</c:v>
                </c:pt>
                <c:pt idx="4019">
                  <c:v>11.0444</c:v>
                </c:pt>
                <c:pt idx="4020">
                  <c:v>10.8566</c:v>
                </c:pt>
                <c:pt idx="4021">
                  <c:v>10.6585</c:v>
                </c:pt>
                <c:pt idx="4022">
                  <c:v>10.4772</c:v>
                </c:pt>
                <c:pt idx="4023">
                  <c:v>10.29</c:v>
                </c:pt>
                <c:pt idx="4024">
                  <c:v>10.120200000000001</c:v>
                </c:pt>
                <c:pt idx="4025">
                  <c:v>9.9408799999999999</c:v>
                </c:pt>
                <c:pt idx="4026">
                  <c:v>9.7781199999999995</c:v>
                </c:pt>
                <c:pt idx="4027">
                  <c:v>9.5977200000000007</c:v>
                </c:pt>
                <c:pt idx="4028">
                  <c:v>9.4479799999999994</c:v>
                </c:pt>
                <c:pt idx="4029">
                  <c:v>9.2762799999999999</c:v>
                </c:pt>
                <c:pt idx="4030">
                  <c:v>9.1339199999999998</c:v>
                </c:pt>
                <c:pt idx="4031">
                  <c:v>8.9668799999999997</c:v>
                </c:pt>
                <c:pt idx="4032">
                  <c:v>8.8235899999999994</c:v>
                </c:pt>
                <c:pt idx="4033">
                  <c:v>8.6712000000000007</c:v>
                </c:pt>
                <c:pt idx="4034">
                  <c:v>8.5301100000000005</c:v>
                </c:pt>
                <c:pt idx="4035">
                  <c:v>8.3844499999999993</c:v>
                </c:pt>
                <c:pt idx="4036">
                  <c:v>8.2466000000000008</c:v>
                </c:pt>
                <c:pt idx="4037">
                  <c:v>8.1116499999999991</c:v>
                </c:pt>
                <c:pt idx="4038">
                  <c:v>7.9860199999999999</c:v>
                </c:pt>
                <c:pt idx="4039">
                  <c:v>7.8419299999999996</c:v>
                </c:pt>
                <c:pt idx="4040">
                  <c:v>7.7180400000000002</c:v>
                </c:pt>
                <c:pt idx="4041">
                  <c:v>7.59293</c:v>
                </c:pt>
                <c:pt idx="4042">
                  <c:v>7.4711699999999999</c:v>
                </c:pt>
                <c:pt idx="4043">
                  <c:v>7.3394500000000003</c:v>
                </c:pt>
                <c:pt idx="4044">
                  <c:v>7.22445</c:v>
                </c:pt>
                <c:pt idx="4045">
                  <c:v>7.1038100000000002</c:v>
                </c:pt>
                <c:pt idx="4046">
                  <c:v>6.9992900000000002</c:v>
                </c:pt>
                <c:pt idx="4047">
                  <c:v>6.8734700000000002</c:v>
                </c:pt>
                <c:pt idx="4048">
                  <c:v>6.7729200000000001</c:v>
                </c:pt>
                <c:pt idx="4049">
                  <c:v>6.65869</c:v>
                </c:pt>
                <c:pt idx="4050">
                  <c:v>6.5556799999999997</c:v>
                </c:pt>
                <c:pt idx="4051">
                  <c:v>6.4433699999999998</c:v>
                </c:pt>
                <c:pt idx="4052">
                  <c:v>6.3525400000000003</c:v>
                </c:pt>
                <c:pt idx="4053">
                  <c:v>6.24512</c:v>
                </c:pt>
                <c:pt idx="4054">
                  <c:v>6.1492100000000001</c:v>
                </c:pt>
                <c:pt idx="4055">
                  <c:v>6.0440899999999997</c:v>
                </c:pt>
                <c:pt idx="4056">
                  <c:v>5.9539400000000002</c:v>
                </c:pt>
                <c:pt idx="4057">
                  <c:v>5.8599399999999999</c:v>
                </c:pt>
                <c:pt idx="4058">
                  <c:v>5.7720599999999997</c:v>
                </c:pt>
                <c:pt idx="4059">
                  <c:v>5.6718400000000004</c:v>
                </c:pt>
                <c:pt idx="4060">
                  <c:v>5.5965400000000001</c:v>
                </c:pt>
                <c:pt idx="4061">
                  <c:v>5.4933199999999998</c:v>
                </c:pt>
                <c:pt idx="4062">
                  <c:v>5.4172799999999999</c:v>
                </c:pt>
                <c:pt idx="4063">
                  <c:v>5.3235000000000001</c:v>
                </c:pt>
                <c:pt idx="4064">
                  <c:v>5.2498199999999997</c:v>
                </c:pt>
                <c:pt idx="4065">
                  <c:v>5.1587800000000001</c:v>
                </c:pt>
                <c:pt idx="4066">
                  <c:v>5.0788000000000002</c:v>
                </c:pt>
                <c:pt idx="4067">
                  <c:v>4.9972300000000001</c:v>
                </c:pt>
                <c:pt idx="4068">
                  <c:v>4.9328700000000003</c:v>
                </c:pt>
                <c:pt idx="4069">
                  <c:v>4.8410900000000003</c:v>
                </c:pt>
                <c:pt idx="4070">
                  <c:v>4.7760499999999997</c:v>
                </c:pt>
                <c:pt idx="4071">
                  <c:v>4.6954000000000002</c:v>
                </c:pt>
                <c:pt idx="4072">
                  <c:v>4.6289600000000002</c:v>
                </c:pt>
                <c:pt idx="4073">
                  <c:v>4.5527600000000001</c:v>
                </c:pt>
                <c:pt idx="4074">
                  <c:v>4.4817900000000002</c:v>
                </c:pt>
                <c:pt idx="4075">
                  <c:v>4.41059</c:v>
                </c:pt>
                <c:pt idx="4076">
                  <c:v>4.3522499999999997</c:v>
                </c:pt>
                <c:pt idx="4077">
                  <c:v>4.27128</c:v>
                </c:pt>
                <c:pt idx="4078">
                  <c:v>4.2135800000000003</c:v>
                </c:pt>
                <c:pt idx="4079">
                  <c:v>4.1437200000000001</c:v>
                </c:pt>
                <c:pt idx="4080">
                  <c:v>4.0878300000000003</c:v>
                </c:pt>
                <c:pt idx="4081">
                  <c:v>4.0147899999999996</c:v>
                </c:pt>
                <c:pt idx="4082">
                  <c:v>3.9611700000000001</c:v>
                </c:pt>
                <c:pt idx="4083">
                  <c:v>3.8996900000000001</c:v>
                </c:pt>
                <c:pt idx="4084">
                  <c:v>3.83996</c:v>
                </c:pt>
                <c:pt idx="4085">
                  <c:v>3.7702200000000001</c:v>
                </c:pt>
                <c:pt idx="4086">
                  <c:v>3.7299500000000001</c:v>
                </c:pt>
                <c:pt idx="4087">
                  <c:v>3.6579999999999999</c:v>
                </c:pt>
                <c:pt idx="4088">
                  <c:v>3.60867</c:v>
                </c:pt>
                <c:pt idx="4089">
                  <c:v>3.54616</c:v>
                </c:pt>
                <c:pt idx="4090">
                  <c:v>3.49953</c:v>
                </c:pt>
                <c:pt idx="4091">
                  <c:v>3.4393400000000001</c:v>
                </c:pt>
                <c:pt idx="4092">
                  <c:v>3.3904399999999999</c:v>
                </c:pt>
                <c:pt idx="4093">
                  <c:v>3.3281499999999999</c:v>
                </c:pt>
                <c:pt idx="4094">
                  <c:v>3.28775</c:v>
                </c:pt>
                <c:pt idx="4095">
                  <c:v>3.2294299999999998</c:v>
                </c:pt>
                <c:pt idx="4096">
                  <c:v>3.1867899999999998</c:v>
                </c:pt>
                <c:pt idx="4097">
                  <c:v>3.1241300000000001</c:v>
                </c:pt>
                <c:pt idx="4098">
                  <c:v>3.0929099999999998</c:v>
                </c:pt>
                <c:pt idx="4099">
                  <c:v>3.0362100000000001</c:v>
                </c:pt>
                <c:pt idx="4100">
                  <c:v>2.9896400000000001</c:v>
                </c:pt>
                <c:pt idx="4101">
                  <c:v>2.9372099999999999</c:v>
                </c:pt>
                <c:pt idx="4102">
                  <c:v>2.9028200000000002</c:v>
                </c:pt>
                <c:pt idx="4103">
                  <c:v>2.8539500000000002</c:v>
                </c:pt>
                <c:pt idx="4104">
                  <c:v>2.8117899999999998</c:v>
                </c:pt>
                <c:pt idx="4105">
                  <c:v>2.7630699999999999</c:v>
                </c:pt>
                <c:pt idx="4106">
                  <c:v>2.7256399999999998</c:v>
                </c:pt>
                <c:pt idx="4107">
                  <c:v>2.6740200000000001</c:v>
                </c:pt>
                <c:pt idx="4108">
                  <c:v>2.63856</c:v>
                </c:pt>
                <c:pt idx="4109">
                  <c:v>2.5935999999999999</c:v>
                </c:pt>
                <c:pt idx="4110">
                  <c:v>2.56223</c:v>
                </c:pt>
                <c:pt idx="4111">
                  <c:v>2.50909</c:v>
                </c:pt>
                <c:pt idx="4112">
                  <c:v>2.4750800000000002</c:v>
                </c:pt>
                <c:pt idx="4113">
                  <c:v>2.4295300000000002</c:v>
                </c:pt>
                <c:pt idx="4114">
                  <c:v>2.4010099999999999</c:v>
                </c:pt>
                <c:pt idx="4115">
                  <c:v>2.3546200000000002</c:v>
                </c:pt>
                <c:pt idx="4116">
                  <c:v>2.3220000000000001</c:v>
                </c:pt>
                <c:pt idx="4117">
                  <c:v>2.2816399999999999</c:v>
                </c:pt>
                <c:pt idx="4118">
                  <c:v>2.25135</c:v>
                </c:pt>
                <c:pt idx="4119">
                  <c:v>2.2062599999999999</c:v>
                </c:pt>
                <c:pt idx="4120">
                  <c:v>2.1811500000000001</c:v>
                </c:pt>
                <c:pt idx="4121">
                  <c:v>2.141</c:v>
                </c:pt>
                <c:pt idx="4122">
                  <c:v>2.1082900000000002</c:v>
                </c:pt>
                <c:pt idx="4123">
                  <c:v>2.0689600000000001</c:v>
                </c:pt>
                <c:pt idx="4124">
                  <c:v>2.04244</c:v>
                </c:pt>
                <c:pt idx="4125">
                  <c:v>2.0022799999999998</c:v>
                </c:pt>
                <c:pt idx="4126">
                  <c:v>1.97532</c:v>
                </c:pt>
                <c:pt idx="4127">
                  <c:v>1.9355899999999999</c:v>
                </c:pt>
                <c:pt idx="4128">
                  <c:v>1.9129</c:v>
                </c:pt>
                <c:pt idx="4129">
                  <c:v>1.8733500000000001</c:v>
                </c:pt>
                <c:pt idx="4130">
                  <c:v>1.85036</c:v>
                </c:pt>
                <c:pt idx="4131">
                  <c:v>1.8101100000000001</c:v>
                </c:pt>
                <c:pt idx="4132">
                  <c:v>1.7817499999999999</c:v>
                </c:pt>
                <c:pt idx="4133">
                  <c:v>1.7573399999999999</c:v>
                </c:pt>
                <c:pt idx="4134">
                  <c:v>1.7310099999999999</c:v>
                </c:pt>
                <c:pt idx="4135">
                  <c:v>1.6921299999999999</c:v>
                </c:pt>
                <c:pt idx="4136">
                  <c:v>1.6695199999999999</c:v>
                </c:pt>
                <c:pt idx="4137">
                  <c:v>1.63812</c:v>
                </c:pt>
                <c:pt idx="4138">
                  <c:v>1.6137999999999999</c:v>
                </c:pt>
                <c:pt idx="4139">
                  <c:v>1.57921</c:v>
                </c:pt>
                <c:pt idx="4140">
                  <c:v>1.56189</c:v>
                </c:pt>
                <c:pt idx="4141">
                  <c:v>1.5207299999999999</c:v>
                </c:pt>
                <c:pt idx="4142">
                  <c:v>1.5009300000000001</c:v>
                </c:pt>
                <c:pt idx="4143">
                  <c:v>1.47427</c:v>
                </c:pt>
                <c:pt idx="4144">
                  <c:v>1.45699</c:v>
                </c:pt>
                <c:pt idx="4145">
                  <c:v>1.4225000000000001</c:v>
                </c:pt>
                <c:pt idx="4146">
                  <c:v>1.3980600000000001</c:v>
                </c:pt>
                <c:pt idx="4147">
                  <c:v>1.3718300000000001</c:v>
                </c:pt>
                <c:pt idx="4148">
                  <c:v>1.3523499999999999</c:v>
                </c:pt>
                <c:pt idx="4149">
                  <c:v>1.32067</c:v>
                </c:pt>
                <c:pt idx="4150">
                  <c:v>1.3017799999999999</c:v>
                </c:pt>
                <c:pt idx="4151">
                  <c:v>1.2690999999999999</c:v>
                </c:pt>
                <c:pt idx="4152">
                  <c:v>1.25404</c:v>
                </c:pt>
                <c:pt idx="4153">
                  <c:v>1.22418</c:v>
                </c:pt>
                <c:pt idx="4154">
                  <c:v>1.2075499999999999</c:v>
                </c:pt>
                <c:pt idx="4155">
                  <c:v>1.1801200000000001</c:v>
                </c:pt>
                <c:pt idx="4156">
                  <c:v>1.1629499999999999</c:v>
                </c:pt>
                <c:pt idx="4157">
                  <c:v>1.13341</c:v>
                </c:pt>
                <c:pt idx="4158">
                  <c:v>1.1214500000000001</c:v>
                </c:pt>
                <c:pt idx="4159">
                  <c:v>1.09155</c:v>
                </c:pt>
                <c:pt idx="4160">
                  <c:v>1.01573</c:v>
                </c:pt>
                <c:pt idx="4161">
                  <c:v>0.96394400000000002</c:v>
                </c:pt>
                <c:pt idx="4162">
                  <c:v>0.932342</c:v>
                </c:pt>
                <c:pt idx="4163">
                  <c:v>0.91751000000000005</c:v>
                </c:pt>
                <c:pt idx="4164">
                  <c:v>0.88952900000000001</c:v>
                </c:pt>
                <c:pt idx="4165">
                  <c:v>0.883745</c:v>
                </c:pt>
                <c:pt idx="4166">
                  <c:v>0.85286399999999996</c:v>
                </c:pt>
                <c:pt idx="4167">
                  <c:v>0.83892500000000003</c:v>
                </c:pt>
                <c:pt idx="4168">
                  <c:v>0.81660699999999997</c:v>
                </c:pt>
                <c:pt idx="4169">
                  <c:v>0.79953200000000002</c:v>
                </c:pt>
                <c:pt idx="4170">
                  <c:v>0.77686900000000003</c:v>
                </c:pt>
                <c:pt idx="4171">
                  <c:v>0.76762399999999997</c:v>
                </c:pt>
                <c:pt idx="4172">
                  <c:v>0.73514199999999996</c:v>
                </c:pt>
                <c:pt idx="4173">
                  <c:v>0.73267300000000002</c:v>
                </c:pt>
                <c:pt idx="4174">
                  <c:v>0.70258799999999999</c:v>
                </c:pt>
                <c:pt idx="4175">
                  <c:v>0.69394599999999995</c:v>
                </c:pt>
                <c:pt idx="4176">
                  <c:v>0.66422599999999998</c:v>
                </c:pt>
                <c:pt idx="4177">
                  <c:v>0.65776599999999996</c:v>
                </c:pt>
                <c:pt idx="4178">
                  <c:v>0.63006600000000001</c:v>
                </c:pt>
                <c:pt idx="4179">
                  <c:v>0.62072799999999995</c:v>
                </c:pt>
                <c:pt idx="4180">
                  <c:v>0.59776799999999997</c:v>
                </c:pt>
                <c:pt idx="4181">
                  <c:v>0.58902600000000005</c:v>
                </c:pt>
                <c:pt idx="4182">
                  <c:v>0.55916500000000002</c:v>
                </c:pt>
                <c:pt idx="4183">
                  <c:v>0.55507399999999996</c:v>
                </c:pt>
                <c:pt idx="4184">
                  <c:v>0.533161</c:v>
                </c:pt>
                <c:pt idx="4185">
                  <c:v>0.52151000000000003</c:v>
                </c:pt>
                <c:pt idx="4186">
                  <c:v>0.498336</c:v>
                </c:pt>
                <c:pt idx="4187">
                  <c:v>0.49218299999999998</c:v>
                </c:pt>
                <c:pt idx="4188">
                  <c:v>0.46965099999999999</c:v>
                </c:pt>
                <c:pt idx="4189">
                  <c:v>0.45774599999999999</c:v>
                </c:pt>
                <c:pt idx="4190">
                  <c:v>0.43517099999999997</c:v>
                </c:pt>
                <c:pt idx="4191">
                  <c:v>0.43063699999999999</c:v>
                </c:pt>
                <c:pt idx="4192">
                  <c:v>0.406615</c:v>
                </c:pt>
                <c:pt idx="4193">
                  <c:v>0.40120099999999997</c:v>
                </c:pt>
                <c:pt idx="4194">
                  <c:v>0.37822899999999998</c:v>
                </c:pt>
                <c:pt idx="4195">
                  <c:v>0.36957200000000001</c:v>
                </c:pt>
                <c:pt idx="4196">
                  <c:v>0.34661399999999998</c:v>
                </c:pt>
                <c:pt idx="4197">
                  <c:v>0.34404000000000001</c:v>
                </c:pt>
                <c:pt idx="4198">
                  <c:v>0.31891000000000003</c:v>
                </c:pt>
                <c:pt idx="4199">
                  <c:v>0.31478200000000001</c:v>
                </c:pt>
                <c:pt idx="4200">
                  <c:v>0.29433199999999998</c:v>
                </c:pt>
                <c:pt idx="4201">
                  <c:v>0.28233200000000003</c:v>
                </c:pt>
                <c:pt idx="4202">
                  <c:v>0.261376</c:v>
                </c:pt>
                <c:pt idx="4203">
                  <c:v>0.25938</c:v>
                </c:pt>
                <c:pt idx="4204">
                  <c:v>0.238482</c:v>
                </c:pt>
                <c:pt idx="4205">
                  <c:v>0.231822</c:v>
                </c:pt>
                <c:pt idx="4206">
                  <c:v>0.21160999999999999</c:v>
                </c:pt>
                <c:pt idx="4207">
                  <c:v>0.20801</c:v>
                </c:pt>
                <c:pt idx="4208">
                  <c:v>0.184307</c:v>
                </c:pt>
                <c:pt idx="4209">
                  <c:v>0.17821500000000001</c:v>
                </c:pt>
                <c:pt idx="4210">
                  <c:v>0.161444</c:v>
                </c:pt>
                <c:pt idx="4211">
                  <c:v>0.15617200000000001</c:v>
                </c:pt>
                <c:pt idx="4212">
                  <c:v>0.136186</c:v>
                </c:pt>
                <c:pt idx="4213">
                  <c:v>0.13397899999999999</c:v>
                </c:pt>
                <c:pt idx="4214">
                  <c:v>0.108821</c:v>
                </c:pt>
                <c:pt idx="4215">
                  <c:v>0.10659399999999999</c:v>
                </c:pt>
                <c:pt idx="4216">
                  <c:v>9.0054099999999998E-2</c:v>
                </c:pt>
                <c:pt idx="4217">
                  <c:v>8.3413399999999999E-2</c:v>
                </c:pt>
                <c:pt idx="4218">
                  <c:v>6.5890699999999996E-2</c:v>
                </c:pt>
                <c:pt idx="4219">
                  <c:v>6.2514899999999998E-2</c:v>
                </c:pt>
                <c:pt idx="4220">
                  <c:v>3.6516899999999998E-2</c:v>
                </c:pt>
                <c:pt idx="4221">
                  <c:v>3.8101099999999999E-2</c:v>
                </c:pt>
                <c:pt idx="4222">
                  <c:v>2.2130899999999998E-2</c:v>
                </c:pt>
                <c:pt idx="4223">
                  <c:v>1.9243E-2</c:v>
                </c:pt>
                <c:pt idx="4224" formatCode="0.00E+00">
                  <c:v>-2.5013499999999998E-3</c:v>
                </c:pt>
                <c:pt idx="4225" formatCode="0.00E+00">
                  <c:v>-9.0010300000000001E-3</c:v>
                </c:pt>
                <c:pt idx="4226">
                  <c:v>-2.2102799999999999E-2</c:v>
                </c:pt>
                <c:pt idx="4227">
                  <c:v>-3.2278000000000001E-2</c:v>
                </c:pt>
                <c:pt idx="4228">
                  <c:v>-4.6864299999999998E-2</c:v>
                </c:pt>
                <c:pt idx="4229">
                  <c:v>-4.6535699999999999E-2</c:v>
                </c:pt>
                <c:pt idx="4230">
                  <c:v>-6.8815899999999999E-2</c:v>
                </c:pt>
                <c:pt idx="4231">
                  <c:v>-6.8653800000000001E-2</c:v>
                </c:pt>
                <c:pt idx="4232">
                  <c:v>-8.5965100000000003E-2</c:v>
                </c:pt>
                <c:pt idx="4233">
                  <c:v>-9.1928700000000002E-2</c:v>
                </c:pt>
                <c:pt idx="4234">
                  <c:v>-0.107011</c:v>
                </c:pt>
                <c:pt idx="4235">
                  <c:v>-0.10968700000000001</c:v>
                </c:pt>
                <c:pt idx="4236">
                  <c:v>-0.12884499999999999</c:v>
                </c:pt>
                <c:pt idx="4237">
                  <c:v>-0.13239000000000001</c:v>
                </c:pt>
                <c:pt idx="4238">
                  <c:v>-0.14568300000000001</c:v>
                </c:pt>
                <c:pt idx="4239">
                  <c:v>-0.151666</c:v>
                </c:pt>
                <c:pt idx="4240">
                  <c:v>-0.16872500000000001</c:v>
                </c:pt>
                <c:pt idx="4241">
                  <c:v>-0.16991800000000001</c:v>
                </c:pt>
                <c:pt idx="4242">
                  <c:v>-0.185892</c:v>
                </c:pt>
                <c:pt idx="4243">
                  <c:v>-0.185059</c:v>
                </c:pt>
                <c:pt idx="4244">
                  <c:v>-0.205537</c:v>
                </c:pt>
                <c:pt idx="4245">
                  <c:v>-0.20552200000000001</c:v>
                </c:pt>
                <c:pt idx="4246">
                  <c:v>-0.22403799999999999</c:v>
                </c:pt>
                <c:pt idx="4247">
                  <c:v>-0.22446099999999999</c:v>
                </c:pt>
                <c:pt idx="4248">
                  <c:v>-0.239644</c:v>
                </c:pt>
                <c:pt idx="4249">
                  <c:v>-0.24210300000000001</c:v>
                </c:pt>
                <c:pt idx="4250">
                  <c:v>-0.25662299999999999</c:v>
                </c:pt>
                <c:pt idx="4251">
                  <c:v>-0.25634400000000002</c:v>
                </c:pt>
                <c:pt idx="4252">
                  <c:v>-0.27685399999999999</c:v>
                </c:pt>
                <c:pt idx="4253">
                  <c:v>-0.278864</c:v>
                </c:pt>
                <c:pt idx="4254">
                  <c:v>-0.29169299999999998</c:v>
                </c:pt>
                <c:pt idx="4255">
                  <c:v>-0.29163699999999998</c:v>
                </c:pt>
                <c:pt idx="4256">
                  <c:v>-0.30975999999999998</c:v>
                </c:pt>
                <c:pt idx="4257">
                  <c:v>-0.30980099999999999</c:v>
                </c:pt>
                <c:pt idx="4258">
                  <c:v>-0.32484000000000002</c:v>
                </c:pt>
                <c:pt idx="4259">
                  <c:v>-0.32925199999999999</c:v>
                </c:pt>
                <c:pt idx="4260">
                  <c:v>-0.34281800000000001</c:v>
                </c:pt>
                <c:pt idx="4261">
                  <c:v>-0.34406999999999999</c:v>
                </c:pt>
                <c:pt idx="4262">
                  <c:v>-0.35633700000000001</c:v>
                </c:pt>
                <c:pt idx="4263">
                  <c:v>-0.35793900000000001</c:v>
                </c:pt>
                <c:pt idx="4264">
                  <c:v>-0.37318000000000001</c:v>
                </c:pt>
                <c:pt idx="4265">
                  <c:v>-0.375612</c:v>
                </c:pt>
                <c:pt idx="4266">
                  <c:v>-0.39093600000000001</c:v>
                </c:pt>
                <c:pt idx="4267">
                  <c:v>-0.38751000000000002</c:v>
                </c:pt>
                <c:pt idx="4268">
                  <c:v>-0.40921000000000002</c:v>
                </c:pt>
                <c:pt idx="4269">
                  <c:v>-0.40663899999999997</c:v>
                </c:pt>
                <c:pt idx="4270">
                  <c:v>-0.42126400000000003</c:v>
                </c:pt>
                <c:pt idx="4271">
                  <c:v>-0.41960799999999998</c:v>
                </c:pt>
                <c:pt idx="4272">
                  <c:v>-0.43509199999999998</c:v>
                </c:pt>
                <c:pt idx="4273">
                  <c:v>-0.43526300000000001</c:v>
                </c:pt>
                <c:pt idx="4274">
                  <c:v>-0.44583499999999998</c:v>
                </c:pt>
                <c:pt idx="4275">
                  <c:v>-0.44789699999999999</c:v>
                </c:pt>
                <c:pt idx="4276">
                  <c:v>-0.463949</c:v>
                </c:pt>
                <c:pt idx="4277">
                  <c:v>-0.46138299999999999</c:v>
                </c:pt>
                <c:pt idx="4278">
                  <c:v>-0.47851199999999999</c:v>
                </c:pt>
                <c:pt idx="4279">
                  <c:v>-0.479767</c:v>
                </c:pt>
                <c:pt idx="4280">
                  <c:v>-0.49109000000000003</c:v>
                </c:pt>
                <c:pt idx="4281">
                  <c:v>-0.49755300000000002</c:v>
                </c:pt>
                <c:pt idx="4282">
                  <c:v>-0.50332100000000002</c:v>
                </c:pt>
                <c:pt idx="4283">
                  <c:v>-0.50386900000000001</c:v>
                </c:pt>
                <c:pt idx="4284">
                  <c:v>-0.52078500000000005</c:v>
                </c:pt>
                <c:pt idx="4285">
                  <c:v>-0.51977399999999996</c:v>
                </c:pt>
                <c:pt idx="4286">
                  <c:v>-0.532698</c:v>
                </c:pt>
                <c:pt idx="4287">
                  <c:v>-0.53078400000000003</c:v>
                </c:pt>
                <c:pt idx="4288">
                  <c:v>-0.54574100000000003</c:v>
                </c:pt>
                <c:pt idx="4289">
                  <c:v>-0.54770099999999999</c:v>
                </c:pt>
                <c:pt idx="4290">
                  <c:v>-0.556149</c:v>
                </c:pt>
                <c:pt idx="4291">
                  <c:v>-0.560365</c:v>
                </c:pt>
                <c:pt idx="4292">
                  <c:v>-0.57358200000000004</c:v>
                </c:pt>
                <c:pt idx="4293">
                  <c:v>-0.57172299999999998</c:v>
                </c:pt>
                <c:pt idx="4294">
                  <c:v>-0.58545400000000003</c:v>
                </c:pt>
                <c:pt idx="4295">
                  <c:v>-0.58292299999999997</c:v>
                </c:pt>
                <c:pt idx="4296">
                  <c:v>-0.59546200000000005</c:v>
                </c:pt>
                <c:pt idx="4297">
                  <c:v>-0.597082</c:v>
                </c:pt>
                <c:pt idx="4298">
                  <c:v>-0.60957600000000001</c:v>
                </c:pt>
                <c:pt idx="4299">
                  <c:v>-0.60759399999999997</c:v>
                </c:pt>
                <c:pt idx="4300">
                  <c:v>-0.62096799999999996</c:v>
                </c:pt>
                <c:pt idx="4301">
                  <c:v>-0.61897899999999995</c:v>
                </c:pt>
                <c:pt idx="4302">
                  <c:v>-0.63142100000000001</c:v>
                </c:pt>
                <c:pt idx="4303">
                  <c:v>-0.63197800000000004</c:v>
                </c:pt>
                <c:pt idx="4304">
                  <c:v>-0.64837</c:v>
                </c:pt>
                <c:pt idx="4305">
                  <c:v>-0.644984</c:v>
                </c:pt>
                <c:pt idx="4306">
                  <c:v>-0.65280800000000005</c:v>
                </c:pt>
                <c:pt idx="4307">
                  <c:v>-0.65731799999999996</c:v>
                </c:pt>
                <c:pt idx="4308">
                  <c:v>-0.67037999999999998</c:v>
                </c:pt>
                <c:pt idx="4309">
                  <c:v>-0.66473499999999996</c:v>
                </c:pt>
                <c:pt idx="4310">
                  <c:v>-0.67855200000000004</c:v>
                </c:pt>
                <c:pt idx="4311">
                  <c:v>-0.67807200000000001</c:v>
                </c:pt>
                <c:pt idx="4312">
                  <c:v>-0.68889999999999996</c:v>
                </c:pt>
                <c:pt idx="4313">
                  <c:v>-0.69237700000000002</c:v>
                </c:pt>
                <c:pt idx="4314">
                  <c:v>-0.70003000000000004</c:v>
                </c:pt>
                <c:pt idx="4315">
                  <c:v>-0.69907600000000003</c:v>
                </c:pt>
                <c:pt idx="4316">
                  <c:v>-0.71319699999999997</c:v>
                </c:pt>
                <c:pt idx="4317">
                  <c:v>-0.71648400000000001</c:v>
                </c:pt>
                <c:pt idx="4318">
                  <c:v>-0.72289499999999995</c:v>
                </c:pt>
                <c:pt idx="4319">
                  <c:v>-0.72478799999999999</c:v>
                </c:pt>
                <c:pt idx="4320">
                  <c:v>-0.73536199999999996</c:v>
                </c:pt>
                <c:pt idx="4321">
                  <c:v>-0.73398699999999995</c:v>
                </c:pt>
                <c:pt idx="4322">
                  <c:v>-0.742147</c:v>
                </c:pt>
                <c:pt idx="4323">
                  <c:v>-0.74530300000000005</c:v>
                </c:pt>
                <c:pt idx="4324">
                  <c:v>-0.75273000000000001</c:v>
                </c:pt>
                <c:pt idx="4325">
                  <c:v>-0.75031899999999996</c:v>
                </c:pt>
                <c:pt idx="4326">
                  <c:v>-0.76660399999999995</c:v>
                </c:pt>
                <c:pt idx="4327">
                  <c:v>-0.76444400000000001</c:v>
                </c:pt>
                <c:pt idx="4328">
                  <c:v>-0.77297499999999997</c:v>
                </c:pt>
                <c:pt idx="4329">
                  <c:v>-0.77452200000000004</c:v>
                </c:pt>
                <c:pt idx="4330">
                  <c:v>-0.79107700000000003</c:v>
                </c:pt>
                <c:pt idx="4331">
                  <c:v>-0.78371999999999997</c:v>
                </c:pt>
                <c:pt idx="4332">
                  <c:v>-0.79421399999999998</c:v>
                </c:pt>
                <c:pt idx="4333">
                  <c:v>-0.79357800000000001</c:v>
                </c:pt>
                <c:pt idx="4334">
                  <c:v>-0.80710599999999999</c:v>
                </c:pt>
                <c:pt idx="4335">
                  <c:v>-0.80146099999999998</c:v>
                </c:pt>
                <c:pt idx="4336">
                  <c:v>-0.81835400000000003</c:v>
                </c:pt>
                <c:pt idx="4337">
                  <c:v>-0.81462000000000001</c:v>
                </c:pt>
                <c:pt idx="4338">
                  <c:v>-0.82435199999999997</c:v>
                </c:pt>
                <c:pt idx="4339">
                  <c:v>-0.82422499999999999</c:v>
                </c:pt>
                <c:pt idx="4340">
                  <c:v>-0.83011000000000001</c:v>
                </c:pt>
                <c:pt idx="4341">
                  <c:v>-0.83267800000000003</c:v>
                </c:pt>
                <c:pt idx="4342">
                  <c:v>-0.84571499999999999</c:v>
                </c:pt>
                <c:pt idx="4343">
                  <c:v>-0.84345599999999998</c:v>
                </c:pt>
                <c:pt idx="4344">
                  <c:v>-0.84983900000000001</c:v>
                </c:pt>
                <c:pt idx="4345">
                  <c:v>-0.85418300000000003</c:v>
                </c:pt>
                <c:pt idx="4346">
                  <c:v>-0.85971200000000003</c:v>
                </c:pt>
                <c:pt idx="4347">
                  <c:v>-0.86054399999999998</c:v>
                </c:pt>
                <c:pt idx="4348">
                  <c:v>-0.86894700000000002</c:v>
                </c:pt>
                <c:pt idx="4349">
                  <c:v>-0.86946500000000004</c:v>
                </c:pt>
                <c:pt idx="4350">
                  <c:v>-0.88037299999999996</c:v>
                </c:pt>
                <c:pt idx="4351">
                  <c:v>-0.87665899999999997</c:v>
                </c:pt>
                <c:pt idx="4352">
                  <c:v>-0.88784799999999997</c:v>
                </c:pt>
                <c:pt idx="4353">
                  <c:v>-0.88856000000000002</c:v>
                </c:pt>
                <c:pt idx="4354">
                  <c:v>-0.893984</c:v>
                </c:pt>
                <c:pt idx="4355">
                  <c:v>-0.89879399999999998</c:v>
                </c:pt>
                <c:pt idx="4356">
                  <c:v>-0.90604799999999996</c:v>
                </c:pt>
                <c:pt idx="4357">
                  <c:v>-0.90621499999999999</c:v>
                </c:pt>
                <c:pt idx="4358">
                  <c:v>-0.91558399999999995</c:v>
                </c:pt>
                <c:pt idx="4359">
                  <c:v>-0.91405099999999995</c:v>
                </c:pt>
                <c:pt idx="4360">
                  <c:v>-0.923759</c:v>
                </c:pt>
                <c:pt idx="4361">
                  <c:v>-0.92552100000000004</c:v>
                </c:pt>
                <c:pt idx="4362">
                  <c:v>-0.93141799999999997</c:v>
                </c:pt>
                <c:pt idx="4363">
                  <c:v>-0.93010599999999999</c:v>
                </c:pt>
                <c:pt idx="4364">
                  <c:v>-0.93993599999999999</c:v>
                </c:pt>
                <c:pt idx="4365">
                  <c:v>-0.93908100000000005</c:v>
                </c:pt>
                <c:pt idx="4366">
                  <c:v>-0.94927499999999998</c:v>
                </c:pt>
                <c:pt idx="4367">
                  <c:v>-0.94735199999999997</c:v>
                </c:pt>
                <c:pt idx="4368">
                  <c:v>-0.96087</c:v>
                </c:pt>
                <c:pt idx="4369">
                  <c:v>-0.95787800000000001</c:v>
                </c:pt>
                <c:pt idx="4370">
                  <c:v>-0.96425300000000003</c:v>
                </c:pt>
                <c:pt idx="4371">
                  <c:v>-0.96453999999999995</c:v>
                </c:pt>
                <c:pt idx="4372">
                  <c:v>-0.97366399999999997</c:v>
                </c:pt>
                <c:pt idx="4373">
                  <c:v>-0.97186399999999995</c:v>
                </c:pt>
                <c:pt idx="4374">
                  <c:v>-0.98277300000000001</c:v>
                </c:pt>
                <c:pt idx="4375">
                  <c:v>-0.98418300000000003</c:v>
                </c:pt>
                <c:pt idx="4376">
                  <c:v>-0.98835399999999995</c:v>
                </c:pt>
                <c:pt idx="4377">
                  <c:v>-0.99026199999999998</c:v>
                </c:pt>
                <c:pt idx="4378">
                  <c:v>-0.99457399999999996</c:v>
                </c:pt>
                <c:pt idx="4379">
                  <c:v>-0.99995199999999995</c:v>
                </c:pt>
                <c:pt idx="4380">
                  <c:v>-1.0054399999999999</c:v>
                </c:pt>
                <c:pt idx="4381">
                  <c:v>-1.00648</c:v>
                </c:pt>
                <c:pt idx="4382">
                  <c:v>-1.0163199999999999</c:v>
                </c:pt>
                <c:pt idx="4383">
                  <c:v>-1.01546</c:v>
                </c:pt>
                <c:pt idx="4384">
                  <c:v>-1.02166</c:v>
                </c:pt>
                <c:pt idx="4385">
                  <c:v>-1.02224</c:v>
                </c:pt>
                <c:pt idx="4386">
                  <c:v>-1.02833</c:v>
                </c:pt>
                <c:pt idx="4387">
                  <c:v>-1.03243</c:v>
                </c:pt>
                <c:pt idx="4388">
                  <c:v>-1.0370200000000001</c:v>
                </c:pt>
                <c:pt idx="4389">
                  <c:v>-1.03782</c:v>
                </c:pt>
                <c:pt idx="4390">
                  <c:v>-1.0468299999999999</c:v>
                </c:pt>
                <c:pt idx="4391">
                  <c:v>-1.04657</c:v>
                </c:pt>
                <c:pt idx="4392">
                  <c:v>-1.0507500000000001</c:v>
                </c:pt>
                <c:pt idx="4393">
                  <c:v>-1.0555300000000001</c:v>
                </c:pt>
                <c:pt idx="4394">
                  <c:v>-1.0668800000000001</c:v>
                </c:pt>
                <c:pt idx="4395">
                  <c:v>-1.0618099999999999</c:v>
                </c:pt>
                <c:pt idx="4396">
                  <c:v>-1.0691900000000001</c:v>
                </c:pt>
                <c:pt idx="4397">
                  <c:v>-1.0704899999999999</c:v>
                </c:pt>
                <c:pt idx="4398">
                  <c:v>-1.0781700000000001</c:v>
                </c:pt>
                <c:pt idx="4399">
                  <c:v>-1.0761700000000001</c:v>
                </c:pt>
                <c:pt idx="4400">
                  <c:v>-1.0853699999999999</c:v>
                </c:pt>
                <c:pt idx="4401">
                  <c:v>-1.0884400000000001</c:v>
                </c:pt>
                <c:pt idx="4402">
                  <c:v>-1.0901000000000001</c:v>
                </c:pt>
                <c:pt idx="4403">
                  <c:v>-1.0930299999999999</c:v>
                </c:pt>
                <c:pt idx="4404">
                  <c:v>-1.10341</c:v>
                </c:pt>
                <c:pt idx="4405">
                  <c:v>-1.0995200000000001</c:v>
                </c:pt>
                <c:pt idx="4406">
                  <c:v>-1.10945</c:v>
                </c:pt>
                <c:pt idx="4407">
                  <c:v>-1.1114900000000001</c:v>
                </c:pt>
                <c:pt idx="4408">
                  <c:v>-1.1176600000000001</c:v>
                </c:pt>
                <c:pt idx="4409">
                  <c:v>-1.12164</c:v>
                </c:pt>
                <c:pt idx="4410">
                  <c:v>-1.1234999999999999</c:v>
                </c:pt>
                <c:pt idx="4411">
                  <c:v>-1.1241399999999999</c:v>
                </c:pt>
                <c:pt idx="4412">
                  <c:v>-1.1336900000000001</c:v>
                </c:pt>
                <c:pt idx="4413">
                  <c:v>-1.1353800000000001</c:v>
                </c:pt>
                <c:pt idx="4414">
                  <c:v>-1.14344</c:v>
                </c:pt>
                <c:pt idx="4415">
                  <c:v>-1.14236</c:v>
                </c:pt>
                <c:pt idx="4416">
                  <c:v>-1.14757</c:v>
                </c:pt>
                <c:pt idx="4417">
                  <c:v>-1.1528</c:v>
                </c:pt>
                <c:pt idx="4418">
                  <c:v>-1.1561699999999999</c:v>
                </c:pt>
                <c:pt idx="4419">
                  <c:v>-1.1610799999999999</c:v>
                </c:pt>
                <c:pt idx="4420">
                  <c:v>-1.1674800000000001</c:v>
                </c:pt>
                <c:pt idx="4421">
                  <c:v>-1.1664399999999999</c:v>
                </c:pt>
                <c:pt idx="4422">
                  <c:v>-1.17659</c:v>
                </c:pt>
                <c:pt idx="4423">
                  <c:v>-1.1762600000000001</c:v>
                </c:pt>
                <c:pt idx="4424">
                  <c:v>-1.1789000000000001</c:v>
                </c:pt>
                <c:pt idx="4425">
                  <c:v>-1.18537</c:v>
                </c:pt>
                <c:pt idx="4426">
                  <c:v>-1.1913400000000001</c:v>
                </c:pt>
                <c:pt idx="4427">
                  <c:v>-1.1906000000000001</c:v>
                </c:pt>
                <c:pt idx="4428">
                  <c:v>-1.19831</c:v>
                </c:pt>
                <c:pt idx="4429">
                  <c:v>-1.2010400000000001</c:v>
                </c:pt>
                <c:pt idx="4430">
                  <c:v>-1.20696</c:v>
                </c:pt>
                <c:pt idx="4431">
                  <c:v>-1.2099599999999999</c:v>
                </c:pt>
                <c:pt idx="4432">
                  <c:v>-1.2196800000000001</c:v>
                </c:pt>
                <c:pt idx="4433">
                  <c:v>-1.2205999999999999</c:v>
                </c:pt>
                <c:pt idx="4434">
                  <c:v>-1.22251</c:v>
                </c:pt>
                <c:pt idx="4435">
                  <c:v>-1.22607</c:v>
                </c:pt>
                <c:pt idx="4436">
                  <c:v>-1.23505</c:v>
                </c:pt>
                <c:pt idx="4437">
                  <c:v>-1.2346600000000001</c:v>
                </c:pt>
                <c:pt idx="4438">
                  <c:v>-1.24166</c:v>
                </c:pt>
                <c:pt idx="4439">
                  <c:v>-1.24892</c:v>
                </c:pt>
                <c:pt idx="4440">
                  <c:v>-1.2510399999999999</c:v>
                </c:pt>
                <c:pt idx="4441">
                  <c:v>-1.2561800000000001</c:v>
                </c:pt>
                <c:pt idx="4442">
                  <c:v>-1.2578499999999999</c:v>
                </c:pt>
                <c:pt idx="4443">
                  <c:v>-1.26383</c:v>
                </c:pt>
                <c:pt idx="4444">
                  <c:v>-1.2696099999999999</c:v>
                </c:pt>
                <c:pt idx="4445">
                  <c:v>-1.27573</c:v>
                </c:pt>
                <c:pt idx="4446">
                  <c:v>-1.28108</c:v>
                </c:pt>
                <c:pt idx="4447">
                  <c:v>-1.2835799999999999</c:v>
                </c:pt>
                <c:pt idx="4448">
                  <c:v>-1.2916000000000001</c:v>
                </c:pt>
                <c:pt idx="4449">
                  <c:v>-1.29156</c:v>
                </c:pt>
                <c:pt idx="4450">
                  <c:v>-1.2991200000000001</c:v>
                </c:pt>
                <c:pt idx="4451">
                  <c:v>-1.30507</c:v>
                </c:pt>
                <c:pt idx="4452">
                  <c:v>-1.3100700000000001</c:v>
                </c:pt>
                <c:pt idx="4453">
                  <c:v>-1.3127599999999999</c:v>
                </c:pt>
                <c:pt idx="4454">
                  <c:v>-1.31914</c:v>
                </c:pt>
                <c:pt idx="4455">
                  <c:v>-1.3242</c:v>
                </c:pt>
                <c:pt idx="4456">
                  <c:v>-1.3308599999999999</c:v>
                </c:pt>
                <c:pt idx="4457">
                  <c:v>-1.33718</c:v>
                </c:pt>
                <c:pt idx="4458">
                  <c:v>-1.34419</c:v>
                </c:pt>
                <c:pt idx="4459">
                  <c:v>-1.34443</c:v>
                </c:pt>
                <c:pt idx="4460">
                  <c:v>-1.3525700000000001</c:v>
                </c:pt>
                <c:pt idx="4461">
                  <c:v>-1.35626</c:v>
                </c:pt>
                <c:pt idx="4462">
                  <c:v>-1.36114</c:v>
                </c:pt>
                <c:pt idx="4463">
                  <c:v>-1.36999</c:v>
                </c:pt>
                <c:pt idx="4464">
                  <c:v>-1.3778900000000001</c:v>
                </c:pt>
                <c:pt idx="4465">
                  <c:v>-1.38306</c:v>
                </c:pt>
                <c:pt idx="4466">
                  <c:v>-1.3835</c:v>
                </c:pt>
                <c:pt idx="4467">
                  <c:v>-1.3911500000000001</c:v>
                </c:pt>
                <c:pt idx="4468">
                  <c:v>-1.40029</c:v>
                </c:pt>
                <c:pt idx="4469">
                  <c:v>-1.4041399999999999</c:v>
                </c:pt>
                <c:pt idx="4470">
                  <c:v>-1.41279</c:v>
                </c:pt>
                <c:pt idx="4471">
                  <c:v>-1.4218299999999999</c:v>
                </c:pt>
                <c:pt idx="4472">
                  <c:v>-1.42696</c:v>
                </c:pt>
                <c:pt idx="4473">
                  <c:v>-1.43279</c:v>
                </c:pt>
                <c:pt idx="4474">
                  <c:v>-1.43675</c:v>
                </c:pt>
                <c:pt idx="4475">
                  <c:v>-1.44543</c:v>
                </c:pt>
                <c:pt idx="4476">
                  <c:v>-1.45394</c:v>
                </c:pt>
                <c:pt idx="4477">
                  <c:v>-1.4595400000000001</c:v>
                </c:pt>
                <c:pt idx="4478">
                  <c:v>-1.4676800000000001</c:v>
                </c:pt>
                <c:pt idx="4479">
                  <c:v>-1.4741599999999999</c:v>
                </c:pt>
                <c:pt idx="4480">
                  <c:v>-1.4830099999999999</c:v>
                </c:pt>
                <c:pt idx="4481">
                  <c:v>-1.4885299999999999</c:v>
                </c:pt>
                <c:pt idx="4482">
                  <c:v>-1.49644</c:v>
                </c:pt>
                <c:pt idx="4483">
                  <c:v>-1.5078100000000001</c:v>
                </c:pt>
                <c:pt idx="4484">
                  <c:v>-1.51424</c:v>
                </c:pt>
                <c:pt idx="4485">
                  <c:v>-1.5210999999999999</c:v>
                </c:pt>
                <c:pt idx="4486">
                  <c:v>-1.53043</c:v>
                </c:pt>
                <c:pt idx="4487">
                  <c:v>-1.5393600000000001</c:v>
                </c:pt>
                <c:pt idx="4488">
                  <c:v>-1.5442400000000001</c:v>
                </c:pt>
                <c:pt idx="4489">
                  <c:v>-1.5591299999999999</c:v>
                </c:pt>
                <c:pt idx="4490">
                  <c:v>-1.56342</c:v>
                </c:pt>
                <c:pt idx="4491">
                  <c:v>-1.57463</c:v>
                </c:pt>
                <c:pt idx="4492">
                  <c:v>-1.5833999999999999</c:v>
                </c:pt>
                <c:pt idx="4493">
                  <c:v>-1.5942700000000001</c:v>
                </c:pt>
                <c:pt idx="4494">
                  <c:v>-1.6003799999999999</c:v>
                </c:pt>
                <c:pt idx="4495">
                  <c:v>-1.6120300000000001</c:v>
                </c:pt>
                <c:pt idx="4496">
                  <c:v>-1.6265799999999999</c:v>
                </c:pt>
                <c:pt idx="4497">
                  <c:v>-1.6346099999999999</c:v>
                </c:pt>
                <c:pt idx="4498">
                  <c:v>-1.64289</c:v>
                </c:pt>
                <c:pt idx="4499">
                  <c:v>-1.65554</c:v>
                </c:pt>
                <c:pt idx="4500">
                  <c:v>-1.6647700000000001</c:v>
                </c:pt>
                <c:pt idx="4501">
                  <c:v>-1.67631</c:v>
                </c:pt>
                <c:pt idx="4502">
                  <c:v>-1.69116</c:v>
                </c:pt>
                <c:pt idx="4503">
                  <c:v>-1.6996500000000001</c:v>
                </c:pt>
                <c:pt idx="4504">
                  <c:v>-1.70906</c:v>
                </c:pt>
                <c:pt idx="4505">
                  <c:v>-1.72709</c:v>
                </c:pt>
                <c:pt idx="4506">
                  <c:v>-1.73678</c:v>
                </c:pt>
                <c:pt idx="4507">
                  <c:v>-1.7486900000000001</c:v>
                </c:pt>
                <c:pt idx="4508">
                  <c:v>-1.7654300000000001</c:v>
                </c:pt>
                <c:pt idx="4509">
                  <c:v>-1.7808299999999999</c:v>
                </c:pt>
                <c:pt idx="4510">
                  <c:v>-1.7936099999999999</c:v>
                </c:pt>
                <c:pt idx="4511">
                  <c:v>-1.80636</c:v>
                </c:pt>
                <c:pt idx="4512">
                  <c:v>-1.82256</c:v>
                </c:pt>
                <c:pt idx="4513">
                  <c:v>-1.8357300000000001</c:v>
                </c:pt>
                <c:pt idx="4514">
                  <c:v>-1.84954</c:v>
                </c:pt>
                <c:pt idx="4515">
                  <c:v>-1.8686400000000001</c:v>
                </c:pt>
                <c:pt idx="4516">
                  <c:v>-1.8821399999999999</c:v>
                </c:pt>
                <c:pt idx="4517">
                  <c:v>-1.8966000000000001</c:v>
                </c:pt>
                <c:pt idx="4518">
                  <c:v>-1.9137200000000001</c:v>
                </c:pt>
                <c:pt idx="4519">
                  <c:v>-1.93319</c:v>
                </c:pt>
                <c:pt idx="4520">
                  <c:v>-1.94895</c:v>
                </c:pt>
                <c:pt idx="4521">
                  <c:v>-1.9461200000000001</c:v>
                </c:pt>
                <c:pt idx="4522">
                  <c:v>-1.92014</c:v>
                </c:pt>
                <c:pt idx="4523">
                  <c:v>-1.9428099999999999</c:v>
                </c:pt>
                <c:pt idx="4524">
                  <c:v>-1.95774</c:v>
                </c:pt>
                <c:pt idx="4525">
                  <c:v>-1.9845200000000001</c:v>
                </c:pt>
                <c:pt idx="4526">
                  <c:v>-1.9960500000000001</c:v>
                </c:pt>
                <c:pt idx="4527">
                  <c:v>-2.0289799999999998</c:v>
                </c:pt>
                <c:pt idx="4528">
                  <c:v>-2.0401199999999999</c:v>
                </c:pt>
                <c:pt idx="4529">
                  <c:v>-2.0707</c:v>
                </c:pt>
                <c:pt idx="4530">
                  <c:v>-2.0904400000000001</c:v>
                </c:pt>
                <c:pt idx="4531">
                  <c:v>-2.1175700000000002</c:v>
                </c:pt>
                <c:pt idx="4532">
                  <c:v>-2.1357900000000001</c:v>
                </c:pt>
                <c:pt idx="4533">
                  <c:v>-2.16791</c:v>
                </c:pt>
                <c:pt idx="4534">
                  <c:v>-2.1906699999999999</c:v>
                </c:pt>
                <c:pt idx="4535">
                  <c:v>-2.21943</c:v>
                </c:pt>
                <c:pt idx="4536">
                  <c:v>-2.2381199999999999</c:v>
                </c:pt>
                <c:pt idx="4537">
                  <c:v>-2.27562</c:v>
                </c:pt>
                <c:pt idx="4538">
                  <c:v>-2.2935699999999999</c:v>
                </c:pt>
                <c:pt idx="4539">
                  <c:v>-2.33175</c:v>
                </c:pt>
                <c:pt idx="4540">
                  <c:v>-2.3532500000000001</c:v>
                </c:pt>
                <c:pt idx="4541">
                  <c:v>-2.3948</c:v>
                </c:pt>
                <c:pt idx="4542">
                  <c:v>-2.4145500000000002</c:v>
                </c:pt>
                <c:pt idx="4543">
                  <c:v>-2.4554</c:v>
                </c:pt>
                <c:pt idx="4544">
                  <c:v>-2.4807399999999999</c:v>
                </c:pt>
                <c:pt idx="4545">
                  <c:v>-2.5195799999999999</c:v>
                </c:pt>
                <c:pt idx="4546">
                  <c:v>-2.5496599999999998</c:v>
                </c:pt>
                <c:pt idx="4547">
                  <c:v>-2.5903</c:v>
                </c:pt>
                <c:pt idx="4548">
                  <c:v>-2.62548</c:v>
                </c:pt>
                <c:pt idx="4549">
                  <c:v>-2.66628</c:v>
                </c:pt>
                <c:pt idx="4550">
                  <c:v>-2.6949100000000001</c:v>
                </c:pt>
                <c:pt idx="4551">
                  <c:v>-2.7403599999999999</c:v>
                </c:pt>
                <c:pt idx="4552">
                  <c:v>-2.77718</c:v>
                </c:pt>
                <c:pt idx="4553">
                  <c:v>-2.8206600000000002</c:v>
                </c:pt>
                <c:pt idx="4554">
                  <c:v>-2.8563999999999998</c:v>
                </c:pt>
                <c:pt idx="4555">
                  <c:v>-2.9112</c:v>
                </c:pt>
                <c:pt idx="4556">
                  <c:v>-2.9474900000000002</c:v>
                </c:pt>
                <c:pt idx="4557">
                  <c:v>-2.9981100000000001</c:v>
                </c:pt>
                <c:pt idx="4558">
                  <c:v>-3.0369000000000002</c:v>
                </c:pt>
                <c:pt idx="4559">
                  <c:v>-3.0978699999999999</c:v>
                </c:pt>
                <c:pt idx="4560">
                  <c:v>-3.1390699999999998</c:v>
                </c:pt>
                <c:pt idx="4561">
                  <c:v>-3.1940200000000001</c:v>
                </c:pt>
                <c:pt idx="4562">
                  <c:v>-3.2389299999999999</c:v>
                </c:pt>
                <c:pt idx="4563">
                  <c:v>-3.2942</c:v>
                </c:pt>
                <c:pt idx="4564">
                  <c:v>-3.3365200000000002</c:v>
                </c:pt>
                <c:pt idx="4565">
                  <c:v>-3.4075000000000002</c:v>
                </c:pt>
                <c:pt idx="4566">
                  <c:v>-3.4589699999999999</c:v>
                </c:pt>
                <c:pt idx="4567">
                  <c:v>-3.5173100000000002</c:v>
                </c:pt>
                <c:pt idx="4568">
                  <c:v>-3.5662699999999998</c:v>
                </c:pt>
                <c:pt idx="4569">
                  <c:v>-3.63619</c:v>
                </c:pt>
                <c:pt idx="4570">
                  <c:v>-3.69184</c:v>
                </c:pt>
                <c:pt idx="4571">
                  <c:v>-3.7601800000000001</c:v>
                </c:pt>
                <c:pt idx="4572">
                  <c:v>-3.8167800000000001</c:v>
                </c:pt>
                <c:pt idx="4573">
                  <c:v>-3.8956400000000002</c:v>
                </c:pt>
                <c:pt idx="4574">
                  <c:v>-3.9494099999999999</c:v>
                </c:pt>
                <c:pt idx="4575">
                  <c:v>-4.0226100000000002</c:v>
                </c:pt>
                <c:pt idx="4576">
                  <c:v>-4.0870699999999998</c:v>
                </c:pt>
                <c:pt idx="4577">
                  <c:v>-4.1668000000000003</c:v>
                </c:pt>
                <c:pt idx="4578">
                  <c:v>-4.2308500000000002</c:v>
                </c:pt>
                <c:pt idx="4579">
                  <c:v>-4.3098099999999997</c:v>
                </c:pt>
                <c:pt idx="4580">
                  <c:v>-4.3828300000000002</c:v>
                </c:pt>
                <c:pt idx="4581">
                  <c:v>-4.46706</c:v>
                </c:pt>
                <c:pt idx="4582">
                  <c:v>-4.5352899999999998</c:v>
                </c:pt>
                <c:pt idx="4583">
                  <c:v>-4.6224100000000004</c:v>
                </c:pt>
                <c:pt idx="4584">
                  <c:v>-4.7014199999999997</c:v>
                </c:pt>
                <c:pt idx="4585">
                  <c:v>-4.7978100000000001</c:v>
                </c:pt>
                <c:pt idx="4586">
                  <c:v>-4.8705800000000004</c:v>
                </c:pt>
                <c:pt idx="4587">
                  <c:v>-4.9645400000000004</c:v>
                </c:pt>
                <c:pt idx="4588">
                  <c:v>-5.0479200000000004</c:v>
                </c:pt>
                <c:pt idx="4589">
                  <c:v>-5.1427100000000001</c:v>
                </c:pt>
                <c:pt idx="4590">
                  <c:v>-5.2275200000000002</c:v>
                </c:pt>
                <c:pt idx="4591">
                  <c:v>-5.3355600000000001</c:v>
                </c:pt>
                <c:pt idx="4592">
                  <c:v>-5.4173799999999996</c:v>
                </c:pt>
                <c:pt idx="4593">
                  <c:v>-5.52257</c:v>
                </c:pt>
                <c:pt idx="4594">
                  <c:v>-5.6176500000000003</c:v>
                </c:pt>
                <c:pt idx="4595">
                  <c:v>-5.7194399999999996</c:v>
                </c:pt>
                <c:pt idx="4596">
                  <c:v>-5.8157699999999997</c:v>
                </c:pt>
                <c:pt idx="4597">
                  <c:v>-5.93276</c:v>
                </c:pt>
                <c:pt idx="4598">
                  <c:v>-6.0321600000000002</c:v>
                </c:pt>
                <c:pt idx="4599">
                  <c:v>-6.14194</c:v>
                </c:pt>
                <c:pt idx="4600">
                  <c:v>-6.2510000000000003</c:v>
                </c:pt>
                <c:pt idx="4601">
                  <c:v>-6.3696200000000003</c:v>
                </c:pt>
                <c:pt idx="4602">
                  <c:v>-6.47058</c:v>
                </c:pt>
                <c:pt idx="4603">
                  <c:v>-6.5952200000000003</c:v>
                </c:pt>
                <c:pt idx="4604">
                  <c:v>-6.7039299999999997</c:v>
                </c:pt>
                <c:pt idx="4605">
                  <c:v>-6.8338799999999997</c:v>
                </c:pt>
                <c:pt idx="4606">
                  <c:v>-6.9419000000000004</c:v>
                </c:pt>
                <c:pt idx="4607">
                  <c:v>-7.0687300000000004</c:v>
                </c:pt>
                <c:pt idx="4608">
                  <c:v>-7.19095</c:v>
                </c:pt>
                <c:pt idx="4609">
                  <c:v>-7.3182799999999997</c:v>
                </c:pt>
                <c:pt idx="4610">
                  <c:v>-7.4422800000000002</c:v>
                </c:pt>
                <c:pt idx="4611">
                  <c:v>-7.58263</c:v>
                </c:pt>
                <c:pt idx="4612">
                  <c:v>-7.70261</c:v>
                </c:pt>
                <c:pt idx="4613">
                  <c:v>-7.8418400000000004</c:v>
                </c:pt>
                <c:pt idx="4614">
                  <c:v>-7.9683799999999998</c:v>
                </c:pt>
                <c:pt idx="4615">
                  <c:v>-8.1122099999999993</c:v>
                </c:pt>
                <c:pt idx="4616">
                  <c:v>-8.2413100000000004</c:v>
                </c:pt>
                <c:pt idx="4617">
                  <c:v>-8.3821899999999996</c:v>
                </c:pt>
                <c:pt idx="4618">
                  <c:v>-8.5225500000000007</c:v>
                </c:pt>
                <c:pt idx="4619">
                  <c:v>-8.6706000000000003</c:v>
                </c:pt>
                <c:pt idx="4620">
                  <c:v>-8.8076600000000003</c:v>
                </c:pt>
                <c:pt idx="4621">
                  <c:v>-8.96035</c:v>
                </c:pt>
                <c:pt idx="4622">
                  <c:v>-9.1024899999999995</c:v>
                </c:pt>
                <c:pt idx="4623">
                  <c:v>-9.2571600000000007</c:v>
                </c:pt>
                <c:pt idx="4624">
                  <c:v>-9.3975399999999993</c:v>
                </c:pt>
                <c:pt idx="4625">
                  <c:v>-9.5579300000000007</c:v>
                </c:pt>
                <c:pt idx="4626">
                  <c:v>-9.7027199999999993</c:v>
                </c:pt>
                <c:pt idx="4627">
                  <c:v>-9.8657699999999995</c:v>
                </c:pt>
                <c:pt idx="4628">
                  <c:v>-10.0131</c:v>
                </c:pt>
                <c:pt idx="4629">
                  <c:v>-10.176299999999999</c:v>
                </c:pt>
                <c:pt idx="4630">
                  <c:v>-10.3287</c:v>
                </c:pt>
                <c:pt idx="4631">
                  <c:v>-10.494199999999999</c:v>
                </c:pt>
                <c:pt idx="4632">
                  <c:v>-10.646800000000001</c:v>
                </c:pt>
                <c:pt idx="4633">
                  <c:v>-10.8087</c:v>
                </c:pt>
                <c:pt idx="4634">
                  <c:v>-10.9702</c:v>
                </c:pt>
                <c:pt idx="4635">
                  <c:v>-11.1393</c:v>
                </c:pt>
                <c:pt idx="4636">
                  <c:v>-11.2957</c:v>
                </c:pt>
                <c:pt idx="4637">
                  <c:v>-11.466200000000001</c:v>
                </c:pt>
                <c:pt idx="4638">
                  <c:v>-11.6271</c:v>
                </c:pt>
                <c:pt idx="4639">
                  <c:v>-11.7986</c:v>
                </c:pt>
                <c:pt idx="4640">
                  <c:v>-11.9549</c:v>
                </c:pt>
                <c:pt idx="4641">
                  <c:v>-12.126099999999999</c:v>
                </c:pt>
                <c:pt idx="4642">
                  <c:v>-12.2941</c:v>
                </c:pt>
                <c:pt idx="4643">
                  <c:v>-12.4672</c:v>
                </c:pt>
                <c:pt idx="4644">
                  <c:v>-12.623699999999999</c:v>
                </c:pt>
                <c:pt idx="4645">
                  <c:v>-12.8025</c:v>
                </c:pt>
                <c:pt idx="4646">
                  <c:v>-12.9635</c:v>
                </c:pt>
                <c:pt idx="4647">
                  <c:v>-13.134499999999999</c:v>
                </c:pt>
                <c:pt idx="4648">
                  <c:v>-13.300700000000001</c:v>
                </c:pt>
                <c:pt idx="4649">
                  <c:v>-13.4779</c:v>
                </c:pt>
                <c:pt idx="4650">
                  <c:v>-13.6425</c:v>
                </c:pt>
                <c:pt idx="4651">
                  <c:v>-13.809200000000001</c:v>
                </c:pt>
                <c:pt idx="4652">
                  <c:v>-13.9716</c:v>
                </c:pt>
                <c:pt idx="4653">
                  <c:v>-14.146599999999999</c:v>
                </c:pt>
                <c:pt idx="4654">
                  <c:v>-14.3095</c:v>
                </c:pt>
                <c:pt idx="4655">
                  <c:v>-14.4779</c:v>
                </c:pt>
                <c:pt idx="4656">
                  <c:v>-14.6374</c:v>
                </c:pt>
                <c:pt idx="4657">
                  <c:v>-14.810700000000001</c:v>
                </c:pt>
                <c:pt idx="4658">
                  <c:v>-14.966699999999999</c:v>
                </c:pt>
                <c:pt idx="4659">
                  <c:v>-15.128299999999999</c:v>
                </c:pt>
                <c:pt idx="4660">
                  <c:v>-15.2936</c:v>
                </c:pt>
                <c:pt idx="4661">
                  <c:v>-15.4594</c:v>
                </c:pt>
                <c:pt idx="4662">
                  <c:v>-15.610300000000001</c:v>
                </c:pt>
                <c:pt idx="4663">
                  <c:v>-15.773099999999999</c:v>
                </c:pt>
                <c:pt idx="4664">
                  <c:v>-15.931699999999999</c:v>
                </c:pt>
                <c:pt idx="4665">
                  <c:v>-16.084199999999999</c:v>
                </c:pt>
                <c:pt idx="4666">
                  <c:v>-16.234100000000002</c:v>
                </c:pt>
                <c:pt idx="4667">
                  <c:v>-16.3933</c:v>
                </c:pt>
                <c:pt idx="4668">
                  <c:v>-16.536200000000001</c:v>
                </c:pt>
                <c:pt idx="4669">
                  <c:v>-16.692900000000002</c:v>
                </c:pt>
                <c:pt idx="4670">
                  <c:v>-16.831600000000002</c:v>
                </c:pt>
                <c:pt idx="4671">
                  <c:v>-16.9863</c:v>
                </c:pt>
                <c:pt idx="4672">
                  <c:v>-17.116099999999999</c:v>
                </c:pt>
                <c:pt idx="4673">
                  <c:v>-17.257100000000001</c:v>
                </c:pt>
                <c:pt idx="4674">
                  <c:v>-17.398599999999998</c:v>
                </c:pt>
                <c:pt idx="4675">
                  <c:v>-17.535599999999999</c:v>
                </c:pt>
                <c:pt idx="4676">
                  <c:v>-17.664400000000001</c:v>
                </c:pt>
                <c:pt idx="4677">
                  <c:v>-17.7986</c:v>
                </c:pt>
                <c:pt idx="4678">
                  <c:v>-17.924600000000002</c:v>
                </c:pt>
                <c:pt idx="4679">
                  <c:v>-18.053699999999999</c:v>
                </c:pt>
                <c:pt idx="4680">
                  <c:v>-18.168399999999998</c:v>
                </c:pt>
                <c:pt idx="4681">
                  <c:v>-18.298500000000001</c:v>
                </c:pt>
                <c:pt idx="4682">
                  <c:v>-18.4129</c:v>
                </c:pt>
                <c:pt idx="4683">
                  <c:v>-18.5213</c:v>
                </c:pt>
                <c:pt idx="4684">
                  <c:v>-18.636500000000002</c:v>
                </c:pt>
                <c:pt idx="4685">
                  <c:v>-18.742899999999999</c:v>
                </c:pt>
                <c:pt idx="4686">
                  <c:v>-18.845099999999999</c:v>
                </c:pt>
                <c:pt idx="4687">
                  <c:v>-18.959399999999999</c:v>
                </c:pt>
                <c:pt idx="4688">
                  <c:v>-19.057700000000001</c:v>
                </c:pt>
                <c:pt idx="4689">
                  <c:v>-19.148900000000001</c:v>
                </c:pt>
                <c:pt idx="4690">
                  <c:v>-19.237400000000001</c:v>
                </c:pt>
                <c:pt idx="4691">
                  <c:v>-19.332699999999999</c:v>
                </c:pt>
                <c:pt idx="4692">
                  <c:v>-19.423999999999999</c:v>
                </c:pt>
                <c:pt idx="4693">
                  <c:v>-19.503499999999999</c:v>
                </c:pt>
                <c:pt idx="4694">
                  <c:v>-19.585999999999999</c:v>
                </c:pt>
                <c:pt idx="4695">
                  <c:v>-19.6721</c:v>
                </c:pt>
                <c:pt idx="4696">
                  <c:v>-19.744900000000001</c:v>
                </c:pt>
                <c:pt idx="4697">
                  <c:v>-19.813700000000001</c:v>
                </c:pt>
                <c:pt idx="4698">
                  <c:v>-19.888400000000001</c:v>
                </c:pt>
                <c:pt idx="4699">
                  <c:v>-19.9527</c:v>
                </c:pt>
                <c:pt idx="4700">
                  <c:v>-20.019200000000001</c:v>
                </c:pt>
                <c:pt idx="4701">
                  <c:v>-20.078800000000001</c:v>
                </c:pt>
                <c:pt idx="4702">
                  <c:v>-20.1374</c:v>
                </c:pt>
                <c:pt idx="4703">
                  <c:v>-20.190799999999999</c:v>
                </c:pt>
                <c:pt idx="4704">
                  <c:v>-20.2392</c:v>
                </c:pt>
                <c:pt idx="4705">
                  <c:v>-20.2941</c:v>
                </c:pt>
                <c:pt idx="4706">
                  <c:v>-20.3597</c:v>
                </c:pt>
                <c:pt idx="4707">
                  <c:v>-20.394500000000001</c:v>
                </c:pt>
                <c:pt idx="4708">
                  <c:v>-20.4405</c:v>
                </c:pt>
                <c:pt idx="4709">
                  <c:v>-20.4693</c:v>
                </c:pt>
                <c:pt idx="4710">
                  <c:v>-20.5107</c:v>
                </c:pt>
                <c:pt idx="4711">
                  <c:v>-20.533799999999999</c:v>
                </c:pt>
                <c:pt idx="4712">
                  <c:v>-20.569900000000001</c:v>
                </c:pt>
                <c:pt idx="4713">
                  <c:v>-20.5854</c:v>
                </c:pt>
                <c:pt idx="4714">
                  <c:v>-20.6173</c:v>
                </c:pt>
                <c:pt idx="4715">
                  <c:v>-20.636800000000001</c:v>
                </c:pt>
                <c:pt idx="4716">
                  <c:v>-20.661799999999999</c:v>
                </c:pt>
                <c:pt idx="4717">
                  <c:v>-20.665700000000001</c:v>
                </c:pt>
                <c:pt idx="4718">
                  <c:v>-20.688600000000001</c:v>
                </c:pt>
                <c:pt idx="4719">
                  <c:v>-20.697600000000001</c:v>
                </c:pt>
                <c:pt idx="4720">
                  <c:v>-20.711200000000002</c:v>
                </c:pt>
                <c:pt idx="4721">
                  <c:v>-20.719000000000001</c:v>
                </c:pt>
                <c:pt idx="4722">
                  <c:v>-20.730499999999999</c:v>
                </c:pt>
                <c:pt idx="4723">
                  <c:v>-20.734000000000002</c:v>
                </c:pt>
                <c:pt idx="4724">
                  <c:v>-20.735900000000001</c:v>
                </c:pt>
                <c:pt idx="4725">
                  <c:v>-20.744199999999999</c:v>
                </c:pt>
                <c:pt idx="4726">
                  <c:v>-20.750299999999999</c:v>
                </c:pt>
                <c:pt idx="4727">
                  <c:v>-20.738800000000001</c:v>
                </c:pt>
                <c:pt idx="4728">
                  <c:v>-20.749300000000002</c:v>
                </c:pt>
                <c:pt idx="4729">
                  <c:v>-20.741</c:v>
                </c:pt>
                <c:pt idx="4730">
                  <c:v>-20.737100000000002</c:v>
                </c:pt>
                <c:pt idx="4731">
                  <c:v>-20.727499999999999</c:v>
                </c:pt>
                <c:pt idx="4732">
                  <c:v>-20.733899999999998</c:v>
                </c:pt>
                <c:pt idx="4733">
                  <c:v>-20.721399999999999</c:v>
                </c:pt>
                <c:pt idx="4734">
                  <c:v>-20.7087</c:v>
                </c:pt>
                <c:pt idx="4735">
                  <c:v>-20.696899999999999</c:v>
                </c:pt>
                <c:pt idx="4736">
                  <c:v>-20.695900000000002</c:v>
                </c:pt>
                <c:pt idx="4737">
                  <c:v>-20.6737</c:v>
                </c:pt>
                <c:pt idx="4738">
                  <c:v>-20.672699999999999</c:v>
                </c:pt>
                <c:pt idx="4739">
                  <c:v>-20.654699999999998</c:v>
                </c:pt>
                <c:pt idx="4740">
                  <c:v>-20.643699999999999</c:v>
                </c:pt>
                <c:pt idx="4741">
                  <c:v>-20.624099999999999</c:v>
                </c:pt>
                <c:pt idx="4742">
                  <c:v>-20.6218</c:v>
                </c:pt>
                <c:pt idx="4743">
                  <c:v>-20.596499999999999</c:v>
                </c:pt>
                <c:pt idx="4744">
                  <c:v>-20.588100000000001</c:v>
                </c:pt>
                <c:pt idx="4745">
                  <c:v>-20.569099999999999</c:v>
                </c:pt>
                <c:pt idx="4746">
                  <c:v>-20.558900000000001</c:v>
                </c:pt>
                <c:pt idx="4747">
                  <c:v>-20.5336</c:v>
                </c:pt>
                <c:pt idx="4748">
                  <c:v>-20.5244</c:v>
                </c:pt>
                <c:pt idx="4749">
                  <c:v>-20.5092</c:v>
                </c:pt>
                <c:pt idx="4750">
                  <c:v>-20.4922</c:v>
                </c:pt>
                <c:pt idx="4751">
                  <c:v>-20.4709</c:v>
                </c:pt>
                <c:pt idx="4752">
                  <c:v>-20.462700000000002</c:v>
                </c:pt>
                <c:pt idx="4753">
                  <c:v>-20.436599999999999</c:v>
                </c:pt>
                <c:pt idx="4754">
                  <c:v>-20.425699999999999</c:v>
                </c:pt>
                <c:pt idx="4755">
                  <c:v>-20.400700000000001</c:v>
                </c:pt>
                <c:pt idx="4756">
                  <c:v>-20.389199999999999</c:v>
                </c:pt>
                <c:pt idx="4757">
                  <c:v>-20.363499999999998</c:v>
                </c:pt>
                <c:pt idx="4758">
                  <c:v>-20.349699999999999</c:v>
                </c:pt>
                <c:pt idx="4759">
                  <c:v>-20.331399999999999</c:v>
                </c:pt>
                <c:pt idx="4760">
                  <c:v>-20.319299999999998</c:v>
                </c:pt>
                <c:pt idx="4761">
                  <c:v>-20.287400000000002</c:v>
                </c:pt>
                <c:pt idx="4762">
                  <c:v>-20.2836</c:v>
                </c:pt>
                <c:pt idx="4763">
                  <c:v>-20.2575</c:v>
                </c:pt>
                <c:pt idx="4764">
                  <c:v>-20.2456</c:v>
                </c:pt>
                <c:pt idx="4765">
                  <c:v>-20.218499999999999</c:v>
                </c:pt>
                <c:pt idx="4766">
                  <c:v>-20.215800000000002</c:v>
                </c:pt>
                <c:pt idx="4767">
                  <c:v>-20.1875</c:v>
                </c:pt>
                <c:pt idx="4768">
                  <c:v>-20.173100000000002</c:v>
                </c:pt>
                <c:pt idx="4769">
                  <c:v>-20.1557</c:v>
                </c:pt>
                <c:pt idx="4770">
                  <c:v>-20.144100000000002</c:v>
                </c:pt>
                <c:pt idx="4771">
                  <c:v>-20.1142</c:v>
                </c:pt>
                <c:pt idx="4772">
                  <c:v>-20.103100000000001</c:v>
                </c:pt>
                <c:pt idx="4773">
                  <c:v>-20.0883</c:v>
                </c:pt>
                <c:pt idx="4774">
                  <c:v>-20.071300000000001</c:v>
                </c:pt>
                <c:pt idx="4775">
                  <c:v>-20.048400000000001</c:v>
                </c:pt>
                <c:pt idx="4776">
                  <c:v>-20.045999999999999</c:v>
                </c:pt>
                <c:pt idx="4777">
                  <c:v>-20.0181</c:v>
                </c:pt>
                <c:pt idx="4778">
                  <c:v>-20.005700000000001</c:v>
                </c:pt>
                <c:pt idx="4779">
                  <c:v>-19.985700000000001</c:v>
                </c:pt>
                <c:pt idx="4780">
                  <c:v>-19.980399999999999</c:v>
                </c:pt>
                <c:pt idx="4781">
                  <c:v>-19.954499999999999</c:v>
                </c:pt>
                <c:pt idx="4782">
                  <c:v>-19.945900000000002</c:v>
                </c:pt>
                <c:pt idx="4783">
                  <c:v>-19.924099999999999</c:v>
                </c:pt>
                <c:pt idx="4784">
                  <c:v>-19.911200000000001</c:v>
                </c:pt>
                <c:pt idx="4785">
                  <c:v>-19.890899999999998</c:v>
                </c:pt>
                <c:pt idx="4786">
                  <c:v>-19.879899999999999</c:v>
                </c:pt>
                <c:pt idx="4787">
                  <c:v>-19.8598</c:v>
                </c:pt>
                <c:pt idx="4788">
                  <c:v>-19.8536</c:v>
                </c:pt>
                <c:pt idx="4789">
                  <c:v>-19.832799999999999</c:v>
                </c:pt>
                <c:pt idx="4790">
                  <c:v>-19.826000000000001</c:v>
                </c:pt>
                <c:pt idx="4791">
                  <c:v>-19.797699999999999</c:v>
                </c:pt>
                <c:pt idx="4792">
                  <c:v>-19.792999999999999</c:v>
                </c:pt>
                <c:pt idx="4793">
                  <c:v>-19.7746</c:v>
                </c:pt>
                <c:pt idx="4794">
                  <c:v>-19.756</c:v>
                </c:pt>
                <c:pt idx="4795">
                  <c:v>-19.747199999999999</c:v>
                </c:pt>
                <c:pt idx="4796">
                  <c:v>-19.737100000000002</c:v>
                </c:pt>
                <c:pt idx="4797">
                  <c:v>-19.7165</c:v>
                </c:pt>
                <c:pt idx="4798">
                  <c:v>-19.697700000000001</c:v>
                </c:pt>
                <c:pt idx="4799">
                  <c:v>-19.688500000000001</c:v>
                </c:pt>
                <c:pt idx="4800">
                  <c:v>-19.674499999999998</c:v>
                </c:pt>
                <c:pt idx="4801">
                  <c:v>-19.654800000000002</c:v>
                </c:pt>
                <c:pt idx="4802">
                  <c:v>-19.6494</c:v>
                </c:pt>
                <c:pt idx="4803">
                  <c:v>-19.6358</c:v>
                </c:pt>
                <c:pt idx="4804">
                  <c:v>-19.6218</c:v>
                </c:pt>
                <c:pt idx="4805">
                  <c:v>-19.599799999999998</c:v>
                </c:pt>
                <c:pt idx="4806">
                  <c:v>-19.599699999999999</c:v>
                </c:pt>
                <c:pt idx="4807">
                  <c:v>-19.5718</c:v>
                </c:pt>
                <c:pt idx="4808">
                  <c:v>-19.568300000000001</c:v>
                </c:pt>
                <c:pt idx="4809">
                  <c:v>-19.549600000000002</c:v>
                </c:pt>
                <c:pt idx="4810">
                  <c:v>-19.541499999999999</c:v>
                </c:pt>
                <c:pt idx="4811">
                  <c:v>-19.520600000000002</c:v>
                </c:pt>
                <c:pt idx="4812">
                  <c:v>-19.507300000000001</c:v>
                </c:pt>
                <c:pt idx="4813">
                  <c:v>-19.496700000000001</c:v>
                </c:pt>
                <c:pt idx="4814">
                  <c:v>-19.486000000000001</c:v>
                </c:pt>
                <c:pt idx="4815">
                  <c:v>-19.465900000000001</c:v>
                </c:pt>
                <c:pt idx="4816">
                  <c:v>-19.453199999999999</c:v>
                </c:pt>
                <c:pt idx="4817">
                  <c:v>-19.4467</c:v>
                </c:pt>
                <c:pt idx="4818">
                  <c:v>-19.429600000000001</c:v>
                </c:pt>
                <c:pt idx="4819">
                  <c:v>-19.4099</c:v>
                </c:pt>
                <c:pt idx="4820">
                  <c:v>-19.401499999999999</c:v>
                </c:pt>
                <c:pt idx="4821">
                  <c:v>-19.386399999999998</c:v>
                </c:pt>
                <c:pt idx="4822">
                  <c:v>-19.3748</c:v>
                </c:pt>
                <c:pt idx="4823">
                  <c:v>-19.355799999999999</c:v>
                </c:pt>
                <c:pt idx="4824">
                  <c:v>-19.3491</c:v>
                </c:pt>
                <c:pt idx="4825">
                  <c:v>-19.3261</c:v>
                </c:pt>
                <c:pt idx="4826">
                  <c:v>-19.317699999999999</c:v>
                </c:pt>
                <c:pt idx="4827">
                  <c:v>-19.3065</c:v>
                </c:pt>
                <c:pt idx="4828">
                  <c:v>-19.2926</c:v>
                </c:pt>
                <c:pt idx="4829">
                  <c:v>-19.271599999999999</c:v>
                </c:pt>
                <c:pt idx="4830">
                  <c:v>-19.261399999999998</c:v>
                </c:pt>
                <c:pt idx="4831">
                  <c:v>-19.243500000000001</c:v>
                </c:pt>
                <c:pt idx="4832">
                  <c:v>-19.233599999999999</c:v>
                </c:pt>
                <c:pt idx="4833">
                  <c:v>-19.217300000000002</c:v>
                </c:pt>
                <c:pt idx="4834">
                  <c:v>-19.206299999999999</c:v>
                </c:pt>
                <c:pt idx="4835">
                  <c:v>-19.191600000000001</c:v>
                </c:pt>
                <c:pt idx="4836">
                  <c:v>-19.1755</c:v>
                </c:pt>
                <c:pt idx="4837">
                  <c:v>-19.16</c:v>
                </c:pt>
                <c:pt idx="4838">
                  <c:v>-19.148599999999998</c:v>
                </c:pt>
                <c:pt idx="4839">
                  <c:v>-19.126000000000001</c:v>
                </c:pt>
                <c:pt idx="4840">
                  <c:v>-19.122800000000002</c:v>
                </c:pt>
                <c:pt idx="4841">
                  <c:v>-19.1053</c:v>
                </c:pt>
                <c:pt idx="4842">
                  <c:v>-19.089200000000002</c:v>
                </c:pt>
                <c:pt idx="4843">
                  <c:v>-19.069400000000002</c:v>
                </c:pt>
                <c:pt idx="4844">
                  <c:v>-19.0562</c:v>
                </c:pt>
                <c:pt idx="4845">
                  <c:v>-19.042100000000001</c:v>
                </c:pt>
                <c:pt idx="4846">
                  <c:v>-19.0322</c:v>
                </c:pt>
                <c:pt idx="4847">
                  <c:v>-19.0108</c:v>
                </c:pt>
                <c:pt idx="4848">
                  <c:v>-19.001799999999999</c:v>
                </c:pt>
                <c:pt idx="4849">
                  <c:v>-18.980399999999999</c:v>
                </c:pt>
                <c:pt idx="4850">
                  <c:v>-18.965</c:v>
                </c:pt>
                <c:pt idx="4851">
                  <c:v>-18.9529</c:v>
                </c:pt>
                <c:pt idx="4852">
                  <c:v>-18.9316</c:v>
                </c:pt>
                <c:pt idx="4853">
                  <c:v>-18.915800000000001</c:v>
                </c:pt>
                <c:pt idx="4854">
                  <c:v>-18.903300000000002</c:v>
                </c:pt>
                <c:pt idx="4855">
                  <c:v>-18.886600000000001</c:v>
                </c:pt>
                <c:pt idx="4856">
                  <c:v>-18.877500000000001</c:v>
                </c:pt>
                <c:pt idx="4857">
                  <c:v>-18.851299999999998</c:v>
                </c:pt>
                <c:pt idx="4858">
                  <c:v>-18.837800000000001</c:v>
                </c:pt>
                <c:pt idx="4859">
                  <c:v>-18.826799999999999</c:v>
                </c:pt>
                <c:pt idx="4860">
                  <c:v>-18.8095</c:v>
                </c:pt>
                <c:pt idx="4861">
                  <c:v>-18.789200000000001</c:v>
                </c:pt>
                <c:pt idx="4862">
                  <c:v>-18.774000000000001</c:v>
                </c:pt>
                <c:pt idx="4863">
                  <c:v>-18.756599999999999</c:v>
                </c:pt>
                <c:pt idx="4864">
                  <c:v>-18.745899999999999</c:v>
                </c:pt>
                <c:pt idx="4865">
                  <c:v>-18.724599999999999</c:v>
                </c:pt>
                <c:pt idx="4866">
                  <c:v>-18.710699999999999</c:v>
                </c:pt>
                <c:pt idx="4867">
                  <c:v>-18.698399999999999</c:v>
                </c:pt>
                <c:pt idx="4868">
                  <c:v>-18.6752</c:v>
                </c:pt>
                <c:pt idx="4869">
                  <c:v>-18.6571</c:v>
                </c:pt>
                <c:pt idx="4870">
                  <c:v>-18.641500000000001</c:v>
                </c:pt>
                <c:pt idx="4871">
                  <c:v>-18.619199999999999</c:v>
                </c:pt>
                <c:pt idx="4872">
                  <c:v>-18.601600000000001</c:v>
                </c:pt>
                <c:pt idx="4873">
                  <c:v>-18.587199999999999</c:v>
                </c:pt>
                <c:pt idx="4874">
                  <c:v>-18.568200000000001</c:v>
                </c:pt>
                <c:pt idx="4875">
                  <c:v>-18.553000000000001</c:v>
                </c:pt>
                <c:pt idx="4876">
                  <c:v>-18.537400000000002</c:v>
                </c:pt>
                <c:pt idx="4877">
                  <c:v>-18.5139</c:v>
                </c:pt>
                <c:pt idx="4878">
                  <c:v>-18.495899999999999</c:v>
                </c:pt>
                <c:pt idx="4879">
                  <c:v>-18.475300000000001</c:v>
                </c:pt>
                <c:pt idx="4880">
                  <c:v>-18.462700000000002</c:v>
                </c:pt>
                <c:pt idx="4881">
                  <c:v>-18.4434</c:v>
                </c:pt>
                <c:pt idx="4882">
                  <c:v>-18.426100000000002</c:v>
                </c:pt>
                <c:pt idx="4883">
                  <c:v>-18.4069</c:v>
                </c:pt>
                <c:pt idx="4884">
                  <c:v>-18.3855</c:v>
                </c:pt>
                <c:pt idx="4885">
                  <c:v>-18.3659</c:v>
                </c:pt>
                <c:pt idx="4886">
                  <c:v>-18.347100000000001</c:v>
                </c:pt>
                <c:pt idx="4887">
                  <c:v>-18.332799999999999</c:v>
                </c:pt>
                <c:pt idx="4888">
                  <c:v>-18.313099999999999</c:v>
                </c:pt>
                <c:pt idx="4889">
                  <c:v>-18.289300000000001</c:v>
                </c:pt>
                <c:pt idx="4890">
                  <c:v>-18.2699</c:v>
                </c:pt>
                <c:pt idx="4891">
                  <c:v>-18.2517</c:v>
                </c:pt>
                <c:pt idx="4892">
                  <c:v>-18.235199999999999</c:v>
                </c:pt>
                <c:pt idx="4893">
                  <c:v>-18.209</c:v>
                </c:pt>
                <c:pt idx="4894">
                  <c:v>-18.195599999999999</c:v>
                </c:pt>
                <c:pt idx="4895">
                  <c:v>-18.1769</c:v>
                </c:pt>
                <c:pt idx="4896">
                  <c:v>-18.153600000000001</c:v>
                </c:pt>
                <c:pt idx="4897">
                  <c:v>-18.135999999999999</c:v>
                </c:pt>
                <c:pt idx="4898">
                  <c:v>-18.115100000000002</c:v>
                </c:pt>
                <c:pt idx="4899">
                  <c:v>-18.101199999999999</c:v>
                </c:pt>
                <c:pt idx="4900">
                  <c:v>-18.072299999999998</c:v>
                </c:pt>
                <c:pt idx="4901">
                  <c:v>-18.0505</c:v>
                </c:pt>
                <c:pt idx="4902">
                  <c:v>-18.037299999999998</c:v>
                </c:pt>
                <c:pt idx="4903">
                  <c:v>-18.018699999999999</c:v>
                </c:pt>
                <c:pt idx="4904">
                  <c:v>-17.990100000000002</c:v>
                </c:pt>
                <c:pt idx="4905">
                  <c:v>-17.974299999999999</c:v>
                </c:pt>
                <c:pt idx="4906">
                  <c:v>-17.947800000000001</c:v>
                </c:pt>
                <c:pt idx="4907">
                  <c:v>-17.933599999999998</c:v>
                </c:pt>
                <c:pt idx="4908">
                  <c:v>-17.904800000000002</c:v>
                </c:pt>
                <c:pt idx="4909">
                  <c:v>-17.891400000000001</c:v>
                </c:pt>
                <c:pt idx="4910">
                  <c:v>-17.872399999999999</c:v>
                </c:pt>
                <c:pt idx="4911">
                  <c:v>-17.846299999999999</c:v>
                </c:pt>
                <c:pt idx="4912">
                  <c:v>-17.826599999999999</c:v>
                </c:pt>
                <c:pt idx="4913">
                  <c:v>-17.814599999999999</c:v>
                </c:pt>
                <c:pt idx="4914">
                  <c:v>-17.7837</c:v>
                </c:pt>
                <c:pt idx="4915">
                  <c:v>-17.764299999999999</c:v>
                </c:pt>
                <c:pt idx="4916">
                  <c:v>-17.743099999999998</c:v>
                </c:pt>
                <c:pt idx="4917">
                  <c:v>-17.729399999999998</c:v>
                </c:pt>
                <c:pt idx="4918">
                  <c:v>-17.703299999999999</c:v>
                </c:pt>
                <c:pt idx="4919">
                  <c:v>-17.6846</c:v>
                </c:pt>
                <c:pt idx="4920">
                  <c:v>-17.666499999999999</c:v>
                </c:pt>
                <c:pt idx="4921">
                  <c:v>-17.642499999999998</c:v>
                </c:pt>
                <c:pt idx="4922">
                  <c:v>-17.612200000000001</c:v>
                </c:pt>
                <c:pt idx="4923">
                  <c:v>-17.602900000000002</c:v>
                </c:pt>
                <c:pt idx="4924">
                  <c:v>-17.580400000000001</c:v>
                </c:pt>
                <c:pt idx="4925">
                  <c:v>-17.553799999999999</c:v>
                </c:pt>
                <c:pt idx="4926">
                  <c:v>-17.537099999999999</c:v>
                </c:pt>
                <c:pt idx="4927">
                  <c:v>-17.520199999999999</c:v>
                </c:pt>
                <c:pt idx="4928">
                  <c:v>-17.491399999999999</c:v>
                </c:pt>
                <c:pt idx="4929">
                  <c:v>-17.466000000000001</c:v>
                </c:pt>
                <c:pt idx="4930">
                  <c:v>-17.452400000000001</c:v>
                </c:pt>
                <c:pt idx="4931">
                  <c:v>-17.433</c:v>
                </c:pt>
                <c:pt idx="4932">
                  <c:v>-17.404699999999998</c:v>
                </c:pt>
                <c:pt idx="4933">
                  <c:v>-17.386299999999999</c:v>
                </c:pt>
                <c:pt idx="4934">
                  <c:v>-17.368099999999998</c:v>
                </c:pt>
                <c:pt idx="4935">
                  <c:v>-17.3444</c:v>
                </c:pt>
                <c:pt idx="4936">
                  <c:v>-17.317799999999998</c:v>
                </c:pt>
                <c:pt idx="4937">
                  <c:v>-17.3034</c:v>
                </c:pt>
                <c:pt idx="4938">
                  <c:v>-17.277999999999999</c:v>
                </c:pt>
                <c:pt idx="4939">
                  <c:v>-17.253699999999998</c:v>
                </c:pt>
                <c:pt idx="4940">
                  <c:v>-17.228999999999999</c:v>
                </c:pt>
                <c:pt idx="4941">
                  <c:v>-17.212499999999999</c:v>
                </c:pt>
                <c:pt idx="4942">
                  <c:v>-17.1892</c:v>
                </c:pt>
                <c:pt idx="4943">
                  <c:v>-17.172899999999998</c:v>
                </c:pt>
                <c:pt idx="4944">
                  <c:v>-17.1432</c:v>
                </c:pt>
                <c:pt idx="4945">
                  <c:v>-17.130299999999998</c:v>
                </c:pt>
                <c:pt idx="4946">
                  <c:v>-17.101600000000001</c:v>
                </c:pt>
                <c:pt idx="4947">
                  <c:v>-17.082999999999998</c:v>
                </c:pt>
                <c:pt idx="4948">
                  <c:v>-17.057600000000001</c:v>
                </c:pt>
                <c:pt idx="4949">
                  <c:v>-17.043099999999999</c:v>
                </c:pt>
                <c:pt idx="4950">
                  <c:v>-17.009</c:v>
                </c:pt>
                <c:pt idx="4951">
                  <c:v>-16.9938</c:v>
                </c:pt>
                <c:pt idx="4952">
                  <c:v>-16.9724</c:v>
                </c:pt>
                <c:pt idx="4953">
                  <c:v>-16.959900000000001</c:v>
                </c:pt>
                <c:pt idx="4954">
                  <c:v>-16.925699999999999</c:v>
                </c:pt>
                <c:pt idx="4955">
                  <c:v>-16.915199999999999</c:v>
                </c:pt>
                <c:pt idx="4956">
                  <c:v>-16.8856</c:v>
                </c:pt>
                <c:pt idx="4957">
                  <c:v>-16.861799999999999</c:v>
                </c:pt>
                <c:pt idx="4958">
                  <c:v>-16.845300000000002</c:v>
                </c:pt>
                <c:pt idx="4959">
                  <c:v>-16.8245</c:v>
                </c:pt>
                <c:pt idx="4960">
                  <c:v>-16.800899999999999</c:v>
                </c:pt>
                <c:pt idx="4961">
                  <c:v>-16.783799999999999</c:v>
                </c:pt>
                <c:pt idx="4962">
                  <c:v>-16.754999999999999</c:v>
                </c:pt>
                <c:pt idx="4963">
                  <c:v>-16.741</c:v>
                </c:pt>
                <c:pt idx="4964">
                  <c:v>-16.7121</c:v>
                </c:pt>
                <c:pt idx="4965">
                  <c:v>-16.695499999999999</c:v>
                </c:pt>
                <c:pt idx="4966">
                  <c:v>-16.6709</c:v>
                </c:pt>
                <c:pt idx="4967">
                  <c:v>-16.653400000000001</c:v>
                </c:pt>
                <c:pt idx="4968">
                  <c:v>-16.622599999999998</c:v>
                </c:pt>
                <c:pt idx="4969">
                  <c:v>-16.613299999999999</c:v>
                </c:pt>
                <c:pt idx="4970">
                  <c:v>-16.581900000000001</c:v>
                </c:pt>
                <c:pt idx="4971">
                  <c:v>-16.5684</c:v>
                </c:pt>
                <c:pt idx="4972">
                  <c:v>-16.542200000000001</c:v>
                </c:pt>
                <c:pt idx="4973">
                  <c:v>-16.527699999999999</c:v>
                </c:pt>
                <c:pt idx="4974">
                  <c:v>-16.501899999999999</c:v>
                </c:pt>
                <c:pt idx="4975">
                  <c:v>-16.487200000000001</c:v>
                </c:pt>
                <c:pt idx="4976">
                  <c:v>-16.452300000000001</c:v>
                </c:pt>
                <c:pt idx="4977">
                  <c:v>-16.438199999999998</c:v>
                </c:pt>
                <c:pt idx="4978">
                  <c:v>-16.413900000000002</c:v>
                </c:pt>
                <c:pt idx="4979">
                  <c:v>-16.398700000000002</c:v>
                </c:pt>
                <c:pt idx="4980">
                  <c:v>-16.370799999999999</c:v>
                </c:pt>
                <c:pt idx="4981">
                  <c:v>-16.363499999999998</c:v>
                </c:pt>
                <c:pt idx="4982">
                  <c:v>-16.329999999999998</c:v>
                </c:pt>
                <c:pt idx="4983">
                  <c:v>-16.313600000000001</c:v>
                </c:pt>
                <c:pt idx="4984">
                  <c:v>-16.290900000000001</c:v>
                </c:pt>
                <c:pt idx="4985">
                  <c:v>-16.277200000000001</c:v>
                </c:pt>
                <c:pt idx="4986">
                  <c:v>-16.2468</c:v>
                </c:pt>
                <c:pt idx="4987">
                  <c:v>-16.2331</c:v>
                </c:pt>
                <c:pt idx="4988">
                  <c:v>-16.204000000000001</c:v>
                </c:pt>
                <c:pt idx="4989">
                  <c:v>-16.192</c:v>
                </c:pt>
                <c:pt idx="4990">
                  <c:v>-16.1646</c:v>
                </c:pt>
                <c:pt idx="4991">
                  <c:v>-16.150400000000001</c:v>
                </c:pt>
                <c:pt idx="4992">
                  <c:v>-16.120799999999999</c:v>
                </c:pt>
                <c:pt idx="4993">
                  <c:v>-16.1112</c:v>
                </c:pt>
                <c:pt idx="4994">
                  <c:v>-16.085000000000001</c:v>
                </c:pt>
                <c:pt idx="4995">
                  <c:v>-16.068100000000001</c:v>
                </c:pt>
                <c:pt idx="4996">
                  <c:v>-16.042000000000002</c:v>
                </c:pt>
                <c:pt idx="4997">
                  <c:v>-16.027799999999999</c:v>
                </c:pt>
                <c:pt idx="4998">
                  <c:v>-15.9932</c:v>
                </c:pt>
                <c:pt idx="4999">
                  <c:v>-15.987399999999999</c:v>
                </c:pt>
                <c:pt idx="5000">
                  <c:v>-15.9648</c:v>
                </c:pt>
                <c:pt idx="5001">
                  <c:v>-15.9483</c:v>
                </c:pt>
                <c:pt idx="5002">
                  <c:v>-15.9175</c:v>
                </c:pt>
                <c:pt idx="5003">
                  <c:v>-15.9099</c:v>
                </c:pt>
                <c:pt idx="5004">
                  <c:v>-15.882099999999999</c:v>
                </c:pt>
                <c:pt idx="5005">
                  <c:v>-15.865399999999999</c:v>
                </c:pt>
                <c:pt idx="5006">
                  <c:v>-15.840999999999999</c:v>
                </c:pt>
                <c:pt idx="5007">
                  <c:v>-15.831899999999999</c:v>
                </c:pt>
                <c:pt idx="5008">
                  <c:v>-15.802300000000001</c:v>
                </c:pt>
                <c:pt idx="5009">
                  <c:v>-15.790800000000001</c:v>
                </c:pt>
                <c:pt idx="5010">
                  <c:v>-15.763500000000001</c:v>
                </c:pt>
                <c:pt idx="5011">
                  <c:v>-15.7547</c:v>
                </c:pt>
                <c:pt idx="5012">
                  <c:v>-15.730600000000001</c:v>
                </c:pt>
                <c:pt idx="5013">
                  <c:v>-15.7171</c:v>
                </c:pt>
                <c:pt idx="5014">
                  <c:v>-15.6913</c:v>
                </c:pt>
                <c:pt idx="5015">
                  <c:v>-15.6767</c:v>
                </c:pt>
                <c:pt idx="5016">
                  <c:v>-15.654299999999999</c:v>
                </c:pt>
                <c:pt idx="5017">
                  <c:v>-15.6401</c:v>
                </c:pt>
                <c:pt idx="5018">
                  <c:v>-15.6143</c:v>
                </c:pt>
                <c:pt idx="5019">
                  <c:v>-15.6099</c:v>
                </c:pt>
                <c:pt idx="5020">
                  <c:v>-15.579000000000001</c:v>
                </c:pt>
                <c:pt idx="5021">
                  <c:v>-15.562099999999999</c:v>
                </c:pt>
                <c:pt idx="5022">
                  <c:v>-15.5405</c:v>
                </c:pt>
                <c:pt idx="5023">
                  <c:v>-15.5321</c:v>
                </c:pt>
                <c:pt idx="5024">
                  <c:v>-15.501200000000001</c:v>
                </c:pt>
                <c:pt idx="5025">
                  <c:v>-15.4945</c:v>
                </c:pt>
                <c:pt idx="5026">
                  <c:v>-15.469200000000001</c:v>
                </c:pt>
                <c:pt idx="5027">
                  <c:v>-15.458399999999999</c:v>
                </c:pt>
                <c:pt idx="5028">
                  <c:v>-15.433999999999999</c:v>
                </c:pt>
                <c:pt idx="5029">
                  <c:v>-15.4236</c:v>
                </c:pt>
                <c:pt idx="5030">
                  <c:v>-15.4009</c:v>
                </c:pt>
                <c:pt idx="5031">
                  <c:v>-15.3881</c:v>
                </c:pt>
                <c:pt idx="5032">
                  <c:v>-15.3695</c:v>
                </c:pt>
                <c:pt idx="5033">
                  <c:v>-15.362399999999999</c:v>
                </c:pt>
                <c:pt idx="5034">
                  <c:v>-15.333399999999999</c:v>
                </c:pt>
                <c:pt idx="5035">
                  <c:v>-15.319900000000001</c:v>
                </c:pt>
                <c:pt idx="5036">
                  <c:v>-15.2935</c:v>
                </c:pt>
                <c:pt idx="5037">
                  <c:v>-15.2888</c:v>
                </c:pt>
                <c:pt idx="5038">
                  <c:v>-15.265700000000001</c:v>
                </c:pt>
                <c:pt idx="5039">
                  <c:v>-15.255699999999999</c:v>
                </c:pt>
                <c:pt idx="5040">
                  <c:v>-15.2301</c:v>
                </c:pt>
                <c:pt idx="5041">
                  <c:v>-15.2235</c:v>
                </c:pt>
                <c:pt idx="5042">
                  <c:v>-15.1982</c:v>
                </c:pt>
                <c:pt idx="5043">
                  <c:v>-15.1877</c:v>
                </c:pt>
                <c:pt idx="5044">
                  <c:v>-15.1647</c:v>
                </c:pt>
                <c:pt idx="5045">
                  <c:v>-15.1601</c:v>
                </c:pt>
                <c:pt idx="5046">
                  <c:v>-15.1356</c:v>
                </c:pt>
                <c:pt idx="5047">
                  <c:v>-15.1221</c:v>
                </c:pt>
                <c:pt idx="5048">
                  <c:v>-15.097799999999999</c:v>
                </c:pt>
                <c:pt idx="5049">
                  <c:v>-15.101599999999999</c:v>
                </c:pt>
                <c:pt idx="5050">
                  <c:v>-15.0677</c:v>
                </c:pt>
                <c:pt idx="5051">
                  <c:v>-15.0655</c:v>
                </c:pt>
                <c:pt idx="5052">
                  <c:v>-15.0382</c:v>
                </c:pt>
                <c:pt idx="5053">
                  <c:v>-15.034700000000001</c:v>
                </c:pt>
                <c:pt idx="5054">
                  <c:v>-15.009399999999999</c:v>
                </c:pt>
                <c:pt idx="5055">
                  <c:v>-15.0029</c:v>
                </c:pt>
                <c:pt idx="5056">
                  <c:v>-14.982900000000001</c:v>
                </c:pt>
                <c:pt idx="5057">
                  <c:v>-14.9777</c:v>
                </c:pt>
                <c:pt idx="5058">
                  <c:v>-14.9551</c:v>
                </c:pt>
                <c:pt idx="5059">
                  <c:v>-14.9468</c:v>
                </c:pt>
                <c:pt idx="5060">
                  <c:v>-14.9253</c:v>
                </c:pt>
                <c:pt idx="5061">
                  <c:v>-14.919700000000001</c:v>
                </c:pt>
                <c:pt idx="5062">
                  <c:v>-14.8987</c:v>
                </c:pt>
                <c:pt idx="5063">
                  <c:v>-14.894500000000001</c:v>
                </c:pt>
                <c:pt idx="5064">
                  <c:v>-14.8779</c:v>
                </c:pt>
                <c:pt idx="5065">
                  <c:v>-14.8665</c:v>
                </c:pt>
                <c:pt idx="5066">
                  <c:v>-14.838699999999999</c:v>
                </c:pt>
                <c:pt idx="5067">
                  <c:v>-14.8376</c:v>
                </c:pt>
                <c:pt idx="5068">
                  <c:v>-14.8203</c:v>
                </c:pt>
                <c:pt idx="5069">
                  <c:v>-14.8095</c:v>
                </c:pt>
                <c:pt idx="5070">
                  <c:v>-14.7942</c:v>
                </c:pt>
                <c:pt idx="5071">
                  <c:v>-14.7827</c:v>
                </c:pt>
                <c:pt idx="5072">
                  <c:v>-14.772399999999999</c:v>
                </c:pt>
                <c:pt idx="5073">
                  <c:v>-14.7615</c:v>
                </c:pt>
                <c:pt idx="5074">
                  <c:v>-14.7417</c:v>
                </c:pt>
                <c:pt idx="5075">
                  <c:v>-14.7377</c:v>
                </c:pt>
                <c:pt idx="5076">
                  <c:v>-14.7212</c:v>
                </c:pt>
                <c:pt idx="5077">
                  <c:v>-14.715199999999999</c:v>
                </c:pt>
                <c:pt idx="5078">
                  <c:v>-14.692600000000001</c:v>
                </c:pt>
                <c:pt idx="5079">
                  <c:v>-14.686199999999999</c:v>
                </c:pt>
                <c:pt idx="5080">
                  <c:v>-14.6744</c:v>
                </c:pt>
                <c:pt idx="5081">
                  <c:v>-14.6632</c:v>
                </c:pt>
                <c:pt idx="5082">
                  <c:v>-14.644399999999999</c:v>
                </c:pt>
                <c:pt idx="5083">
                  <c:v>-14.645799999999999</c:v>
                </c:pt>
                <c:pt idx="5084">
                  <c:v>-14.624000000000001</c:v>
                </c:pt>
                <c:pt idx="5085">
                  <c:v>-14.6187</c:v>
                </c:pt>
                <c:pt idx="5086">
                  <c:v>-14.6036</c:v>
                </c:pt>
                <c:pt idx="5087">
                  <c:v>-14.5943</c:v>
                </c:pt>
                <c:pt idx="5088">
                  <c:v>-14.583399999999999</c:v>
                </c:pt>
                <c:pt idx="5089">
                  <c:v>-14.5777</c:v>
                </c:pt>
                <c:pt idx="5090">
                  <c:v>-14.5557</c:v>
                </c:pt>
                <c:pt idx="5091">
                  <c:v>-14.559100000000001</c:v>
                </c:pt>
                <c:pt idx="5092">
                  <c:v>-14.534700000000001</c:v>
                </c:pt>
                <c:pt idx="5093">
                  <c:v>-14.523999999999999</c:v>
                </c:pt>
                <c:pt idx="5094">
                  <c:v>-14.5214</c:v>
                </c:pt>
                <c:pt idx="5095">
                  <c:v>-14.508800000000001</c:v>
                </c:pt>
                <c:pt idx="5096">
                  <c:v>-14.5007</c:v>
                </c:pt>
                <c:pt idx="5097">
                  <c:v>-14.4908</c:v>
                </c:pt>
                <c:pt idx="5098">
                  <c:v>-14.4741</c:v>
                </c:pt>
                <c:pt idx="5099">
                  <c:v>-14.4764</c:v>
                </c:pt>
                <c:pt idx="5100">
                  <c:v>-14.456099999999999</c:v>
                </c:pt>
                <c:pt idx="5101">
                  <c:v>-14.448</c:v>
                </c:pt>
                <c:pt idx="5102">
                  <c:v>-14.4368</c:v>
                </c:pt>
                <c:pt idx="5103">
                  <c:v>-14.434900000000001</c:v>
                </c:pt>
                <c:pt idx="5104">
                  <c:v>-14.4192</c:v>
                </c:pt>
                <c:pt idx="5105">
                  <c:v>-14.4138</c:v>
                </c:pt>
                <c:pt idx="5106">
                  <c:v>-14.400700000000001</c:v>
                </c:pt>
                <c:pt idx="5107">
                  <c:v>-14.398199999999999</c:v>
                </c:pt>
                <c:pt idx="5108">
                  <c:v>-14.383900000000001</c:v>
                </c:pt>
                <c:pt idx="5109">
                  <c:v>-14.378500000000001</c:v>
                </c:pt>
                <c:pt idx="5110">
                  <c:v>-14.369</c:v>
                </c:pt>
                <c:pt idx="5111">
                  <c:v>-14.3558</c:v>
                </c:pt>
                <c:pt idx="5112">
                  <c:v>-14.343999999999999</c:v>
                </c:pt>
                <c:pt idx="5113">
                  <c:v>-14.342499999999999</c:v>
                </c:pt>
                <c:pt idx="5114">
                  <c:v>-14.335699999999999</c:v>
                </c:pt>
                <c:pt idx="5115">
                  <c:v>-14.328200000000001</c:v>
                </c:pt>
                <c:pt idx="5116">
                  <c:v>-14.3078</c:v>
                </c:pt>
                <c:pt idx="5117">
                  <c:v>-14.303599999999999</c:v>
                </c:pt>
                <c:pt idx="5118">
                  <c:v>-14.3017</c:v>
                </c:pt>
                <c:pt idx="5119">
                  <c:v>-14.292299999999999</c:v>
                </c:pt>
                <c:pt idx="5120">
                  <c:v>-14.2759</c:v>
                </c:pt>
                <c:pt idx="5121">
                  <c:v>-14.2744</c:v>
                </c:pt>
                <c:pt idx="5122">
                  <c:v>-14.2674</c:v>
                </c:pt>
                <c:pt idx="5123">
                  <c:v>-14.260199999999999</c:v>
                </c:pt>
                <c:pt idx="5124">
                  <c:v>-14.246600000000001</c:v>
                </c:pt>
                <c:pt idx="5125">
                  <c:v>-14.2424</c:v>
                </c:pt>
                <c:pt idx="5126">
                  <c:v>-14.2393</c:v>
                </c:pt>
                <c:pt idx="5127">
                  <c:v>-14.2211</c:v>
                </c:pt>
                <c:pt idx="5128">
                  <c:v>-14.2226</c:v>
                </c:pt>
                <c:pt idx="5129">
                  <c:v>-14.215999999999999</c:v>
                </c:pt>
                <c:pt idx="5130">
                  <c:v>-14.204700000000001</c:v>
                </c:pt>
                <c:pt idx="5131">
                  <c:v>-14.1938</c:v>
                </c:pt>
                <c:pt idx="5132">
                  <c:v>-14.188599999999999</c:v>
                </c:pt>
                <c:pt idx="5133">
                  <c:v>-14.1854</c:v>
                </c:pt>
                <c:pt idx="5134">
                  <c:v>-14.1707</c:v>
                </c:pt>
                <c:pt idx="5135">
                  <c:v>-14.170199999999999</c:v>
                </c:pt>
                <c:pt idx="5136">
                  <c:v>-14.1577</c:v>
                </c:pt>
                <c:pt idx="5137">
                  <c:v>-14.1553</c:v>
                </c:pt>
                <c:pt idx="5138">
                  <c:v>-14.1412</c:v>
                </c:pt>
                <c:pt idx="5139">
                  <c:v>-14.135899999999999</c:v>
                </c:pt>
                <c:pt idx="5140">
                  <c:v>-14.130699999999999</c:v>
                </c:pt>
                <c:pt idx="5141">
                  <c:v>-14.1288</c:v>
                </c:pt>
                <c:pt idx="5142">
                  <c:v>-14.1134</c:v>
                </c:pt>
                <c:pt idx="5143">
                  <c:v>-14.1029</c:v>
                </c:pt>
                <c:pt idx="5144">
                  <c:v>-14.101699999999999</c:v>
                </c:pt>
                <c:pt idx="5145">
                  <c:v>-14.0938</c:v>
                </c:pt>
                <c:pt idx="5146">
                  <c:v>-14.088100000000001</c:v>
                </c:pt>
                <c:pt idx="5147">
                  <c:v>-14.085100000000001</c:v>
                </c:pt>
                <c:pt idx="5148">
                  <c:v>-14.073700000000001</c:v>
                </c:pt>
                <c:pt idx="5149">
                  <c:v>-14.0686</c:v>
                </c:pt>
                <c:pt idx="5150">
                  <c:v>-14.0624</c:v>
                </c:pt>
                <c:pt idx="5151">
                  <c:v>-14.058299999999999</c:v>
                </c:pt>
                <c:pt idx="5152">
                  <c:v>-14.0473</c:v>
                </c:pt>
                <c:pt idx="5153">
                  <c:v>-14.039</c:v>
                </c:pt>
                <c:pt idx="5154">
                  <c:v>-14.0318</c:v>
                </c:pt>
                <c:pt idx="5155">
                  <c:v>-14.028</c:v>
                </c:pt>
                <c:pt idx="5156">
                  <c:v>-14.0181</c:v>
                </c:pt>
                <c:pt idx="5157">
                  <c:v>-14.0154</c:v>
                </c:pt>
                <c:pt idx="5158">
                  <c:v>-14.0022</c:v>
                </c:pt>
                <c:pt idx="5159">
                  <c:v>-13.9998</c:v>
                </c:pt>
                <c:pt idx="5160">
                  <c:v>-13.999700000000001</c:v>
                </c:pt>
                <c:pt idx="5161">
                  <c:v>-13.9833</c:v>
                </c:pt>
                <c:pt idx="5162">
                  <c:v>-13.975</c:v>
                </c:pt>
                <c:pt idx="5163">
                  <c:v>-13.972899999999999</c:v>
                </c:pt>
                <c:pt idx="5164">
                  <c:v>-13.9681</c:v>
                </c:pt>
                <c:pt idx="5165">
                  <c:v>-13.9574</c:v>
                </c:pt>
                <c:pt idx="5166">
                  <c:v>-13.956799999999999</c:v>
                </c:pt>
                <c:pt idx="5167">
                  <c:v>-13.951700000000001</c:v>
                </c:pt>
                <c:pt idx="5168">
                  <c:v>-13.9392</c:v>
                </c:pt>
                <c:pt idx="5169">
                  <c:v>-13.9384</c:v>
                </c:pt>
                <c:pt idx="5170">
                  <c:v>-13.930199999999999</c:v>
                </c:pt>
                <c:pt idx="5171">
                  <c:v>-13.923</c:v>
                </c:pt>
                <c:pt idx="5172">
                  <c:v>-13.917</c:v>
                </c:pt>
                <c:pt idx="5173">
                  <c:v>-13.911</c:v>
                </c:pt>
                <c:pt idx="5174">
                  <c:v>-13.9017</c:v>
                </c:pt>
                <c:pt idx="5175">
                  <c:v>-13.8924</c:v>
                </c:pt>
                <c:pt idx="5176">
                  <c:v>-13.8888</c:v>
                </c:pt>
                <c:pt idx="5177">
                  <c:v>-13.881</c:v>
                </c:pt>
                <c:pt idx="5178">
                  <c:v>-13.870699999999999</c:v>
                </c:pt>
                <c:pt idx="5179">
                  <c:v>-13.872</c:v>
                </c:pt>
                <c:pt idx="5180">
                  <c:v>-13.86</c:v>
                </c:pt>
                <c:pt idx="5181">
                  <c:v>-13.850300000000001</c:v>
                </c:pt>
                <c:pt idx="5182">
                  <c:v>-13.8499</c:v>
                </c:pt>
                <c:pt idx="5183">
                  <c:v>-13.840299999999999</c:v>
                </c:pt>
                <c:pt idx="5184">
                  <c:v>-13.832100000000001</c:v>
                </c:pt>
                <c:pt idx="5185">
                  <c:v>-13.8231</c:v>
                </c:pt>
                <c:pt idx="5186">
                  <c:v>-13.8263</c:v>
                </c:pt>
                <c:pt idx="5187">
                  <c:v>-13.8155</c:v>
                </c:pt>
                <c:pt idx="5188">
                  <c:v>-13.8087</c:v>
                </c:pt>
                <c:pt idx="5189">
                  <c:v>-13.793699999999999</c:v>
                </c:pt>
                <c:pt idx="5190">
                  <c:v>-13.7926</c:v>
                </c:pt>
                <c:pt idx="5191">
                  <c:v>-13.7903</c:v>
                </c:pt>
                <c:pt idx="5192">
                  <c:v>-13.7768</c:v>
                </c:pt>
                <c:pt idx="5193">
                  <c:v>-13.774699999999999</c:v>
                </c:pt>
                <c:pt idx="5194">
                  <c:v>-13.765700000000001</c:v>
                </c:pt>
                <c:pt idx="5195">
                  <c:v>-13.759499999999999</c:v>
                </c:pt>
                <c:pt idx="5196">
                  <c:v>-13.754</c:v>
                </c:pt>
                <c:pt idx="5197">
                  <c:v>-13.7469</c:v>
                </c:pt>
                <c:pt idx="5198">
                  <c:v>-13.7447</c:v>
                </c:pt>
                <c:pt idx="5199">
                  <c:v>-13.7355</c:v>
                </c:pt>
                <c:pt idx="5200">
                  <c:v>-13.7219</c:v>
                </c:pt>
                <c:pt idx="5201">
                  <c:v>-13.7156</c:v>
                </c:pt>
                <c:pt idx="5202">
                  <c:v>-13.711600000000001</c:v>
                </c:pt>
                <c:pt idx="5203">
                  <c:v>-13.7043</c:v>
                </c:pt>
                <c:pt idx="5204">
                  <c:v>-13.694900000000001</c:v>
                </c:pt>
                <c:pt idx="5205">
                  <c:v>-13.690899999999999</c:v>
                </c:pt>
                <c:pt idx="5206">
                  <c:v>-13.687799999999999</c:v>
                </c:pt>
                <c:pt idx="5207">
                  <c:v>-13.672499999999999</c:v>
                </c:pt>
                <c:pt idx="5208">
                  <c:v>-13.668799999999999</c:v>
                </c:pt>
                <c:pt idx="5209">
                  <c:v>-13.6631</c:v>
                </c:pt>
                <c:pt idx="5210">
                  <c:v>-13.655099999999999</c:v>
                </c:pt>
                <c:pt idx="5211">
                  <c:v>-13.645899999999999</c:v>
                </c:pt>
                <c:pt idx="5212">
                  <c:v>-13.6448</c:v>
                </c:pt>
                <c:pt idx="5213">
                  <c:v>-13.6387</c:v>
                </c:pt>
                <c:pt idx="5214">
                  <c:v>-13.6325</c:v>
                </c:pt>
                <c:pt idx="5215">
                  <c:v>-13.619</c:v>
                </c:pt>
                <c:pt idx="5216">
                  <c:v>-13.611000000000001</c:v>
                </c:pt>
                <c:pt idx="5217">
                  <c:v>-13.611599999999999</c:v>
                </c:pt>
                <c:pt idx="5218">
                  <c:v>-13.5946</c:v>
                </c:pt>
                <c:pt idx="5219">
                  <c:v>-13.5878</c:v>
                </c:pt>
                <c:pt idx="5220">
                  <c:v>-13.582100000000001</c:v>
                </c:pt>
                <c:pt idx="5221">
                  <c:v>-13.5794</c:v>
                </c:pt>
                <c:pt idx="5222">
                  <c:v>-13.568300000000001</c:v>
                </c:pt>
                <c:pt idx="5223">
                  <c:v>-13.5571</c:v>
                </c:pt>
                <c:pt idx="5224">
                  <c:v>-13.5616</c:v>
                </c:pt>
                <c:pt idx="5225">
                  <c:v>-13.548</c:v>
                </c:pt>
                <c:pt idx="5226">
                  <c:v>-13.541399999999999</c:v>
                </c:pt>
                <c:pt idx="5227">
                  <c:v>-13.5327</c:v>
                </c:pt>
                <c:pt idx="5228">
                  <c:v>-13.530900000000001</c:v>
                </c:pt>
                <c:pt idx="5229">
                  <c:v>-13.518700000000001</c:v>
                </c:pt>
                <c:pt idx="5230">
                  <c:v>-13.512499999999999</c:v>
                </c:pt>
                <c:pt idx="5231">
                  <c:v>-13.502700000000001</c:v>
                </c:pt>
                <c:pt idx="5232">
                  <c:v>-13.501300000000001</c:v>
                </c:pt>
                <c:pt idx="5233">
                  <c:v>-13.489699999999999</c:v>
                </c:pt>
                <c:pt idx="5234">
                  <c:v>-13.482699999999999</c:v>
                </c:pt>
                <c:pt idx="5235">
                  <c:v>-13.4711</c:v>
                </c:pt>
                <c:pt idx="5236">
                  <c:v>-13.475199999999999</c:v>
                </c:pt>
                <c:pt idx="5237">
                  <c:v>-13.4595</c:v>
                </c:pt>
                <c:pt idx="5238">
                  <c:v>-13.4556</c:v>
                </c:pt>
                <c:pt idx="5239">
                  <c:v>-13.450200000000001</c:v>
                </c:pt>
                <c:pt idx="5240">
                  <c:v>-13.443300000000001</c:v>
                </c:pt>
                <c:pt idx="5241">
                  <c:v>-13.4315</c:v>
                </c:pt>
                <c:pt idx="5242">
                  <c:v>-13.4293</c:v>
                </c:pt>
                <c:pt idx="5243">
                  <c:v>-13.4217</c:v>
                </c:pt>
                <c:pt idx="5244">
                  <c:v>-13.4175</c:v>
                </c:pt>
                <c:pt idx="5245">
                  <c:v>-13.4038</c:v>
                </c:pt>
                <c:pt idx="5246">
                  <c:v>-13.4033</c:v>
                </c:pt>
                <c:pt idx="5247">
                  <c:v>-13.3932</c:v>
                </c:pt>
                <c:pt idx="5248">
                  <c:v>-13.3842</c:v>
                </c:pt>
                <c:pt idx="5249">
                  <c:v>-13.373799999999999</c:v>
                </c:pt>
                <c:pt idx="5250">
                  <c:v>-13.376300000000001</c:v>
                </c:pt>
                <c:pt idx="5251">
                  <c:v>-13.363099999999999</c:v>
                </c:pt>
                <c:pt idx="5252">
                  <c:v>-13.358499999999999</c:v>
                </c:pt>
                <c:pt idx="5253">
                  <c:v>-13.3504</c:v>
                </c:pt>
                <c:pt idx="5254">
                  <c:v>-13.354100000000001</c:v>
                </c:pt>
                <c:pt idx="5255">
                  <c:v>-13.335599999999999</c:v>
                </c:pt>
                <c:pt idx="5256">
                  <c:v>-13.330299999999999</c:v>
                </c:pt>
                <c:pt idx="5257">
                  <c:v>-13.324</c:v>
                </c:pt>
                <c:pt idx="5258">
                  <c:v>-13.3253</c:v>
                </c:pt>
                <c:pt idx="5259">
                  <c:v>-13.3079</c:v>
                </c:pt>
                <c:pt idx="5260">
                  <c:v>-13.3049</c:v>
                </c:pt>
                <c:pt idx="5261">
                  <c:v>-13.2973</c:v>
                </c:pt>
                <c:pt idx="5262">
                  <c:v>-13.2989</c:v>
                </c:pt>
                <c:pt idx="5263">
                  <c:v>-13.280799999999999</c:v>
                </c:pt>
                <c:pt idx="5264">
                  <c:v>-13.2845</c:v>
                </c:pt>
                <c:pt idx="5265">
                  <c:v>-13.276999999999999</c:v>
                </c:pt>
                <c:pt idx="5266">
                  <c:v>-13.268800000000001</c:v>
                </c:pt>
                <c:pt idx="5267">
                  <c:v>-13.2583</c:v>
                </c:pt>
                <c:pt idx="5268">
                  <c:v>-13.261900000000001</c:v>
                </c:pt>
                <c:pt idx="5269">
                  <c:v>-13.250299999999999</c:v>
                </c:pt>
                <c:pt idx="5270">
                  <c:v>-13.2507</c:v>
                </c:pt>
                <c:pt idx="5271">
                  <c:v>-13.228199999999999</c:v>
                </c:pt>
                <c:pt idx="5272">
                  <c:v>-13.236499999999999</c:v>
                </c:pt>
                <c:pt idx="5273">
                  <c:v>-13.2247</c:v>
                </c:pt>
                <c:pt idx="5274">
                  <c:v>-13.216699999999999</c:v>
                </c:pt>
                <c:pt idx="5275">
                  <c:v>-13.215400000000001</c:v>
                </c:pt>
                <c:pt idx="5276">
                  <c:v>-13.212999999999999</c:v>
                </c:pt>
                <c:pt idx="5277">
                  <c:v>-13.198</c:v>
                </c:pt>
                <c:pt idx="5278">
                  <c:v>-13.2019</c:v>
                </c:pt>
                <c:pt idx="5279">
                  <c:v>-13.1899</c:v>
                </c:pt>
                <c:pt idx="5280">
                  <c:v>-13.1876</c:v>
                </c:pt>
                <c:pt idx="5281">
                  <c:v>-13.174099999999999</c:v>
                </c:pt>
                <c:pt idx="5282">
                  <c:v>-13.1791</c:v>
                </c:pt>
                <c:pt idx="5283">
                  <c:v>-13.1714</c:v>
                </c:pt>
                <c:pt idx="5284">
                  <c:v>-13.167400000000001</c:v>
                </c:pt>
                <c:pt idx="5285">
                  <c:v>-13.157400000000001</c:v>
                </c:pt>
                <c:pt idx="5286">
                  <c:v>-13.158300000000001</c:v>
                </c:pt>
                <c:pt idx="5287">
                  <c:v>-13.148099999999999</c:v>
                </c:pt>
                <c:pt idx="5288">
                  <c:v>-13.149699999999999</c:v>
                </c:pt>
                <c:pt idx="5289">
                  <c:v>-13.1378</c:v>
                </c:pt>
                <c:pt idx="5290">
                  <c:v>-13.1418</c:v>
                </c:pt>
                <c:pt idx="5291">
                  <c:v>-13.131600000000001</c:v>
                </c:pt>
                <c:pt idx="5292">
                  <c:v>-13.122400000000001</c:v>
                </c:pt>
                <c:pt idx="5293">
                  <c:v>-13.118499999999999</c:v>
                </c:pt>
                <c:pt idx="5294">
                  <c:v>-13.1235</c:v>
                </c:pt>
                <c:pt idx="5295">
                  <c:v>-13.110200000000001</c:v>
                </c:pt>
                <c:pt idx="5296">
                  <c:v>-13.110200000000001</c:v>
                </c:pt>
                <c:pt idx="5297">
                  <c:v>-13.1038</c:v>
                </c:pt>
                <c:pt idx="5298">
                  <c:v>-13.096399999999999</c:v>
                </c:pt>
                <c:pt idx="5299">
                  <c:v>-13.088200000000001</c:v>
                </c:pt>
                <c:pt idx="5300">
                  <c:v>-13.093400000000001</c:v>
                </c:pt>
                <c:pt idx="5301">
                  <c:v>-13.087899999999999</c:v>
                </c:pt>
                <c:pt idx="5302">
                  <c:v>-13.0861</c:v>
                </c:pt>
                <c:pt idx="5303">
                  <c:v>-13.077500000000001</c:v>
                </c:pt>
                <c:pt idx="5304">
                  <c:v>-13.083399999999999</c:v>
                </c:pt>
                <c:pt idx="5305">
                  <c:v>-13.0661</c:v>
                </c:pt>
                <c:pt idx="5306">
                  <c:v>-13.0747</c:v>
                </c:pt>
                <c:pt idx="5307">
                  <c:v>-13.068899999999999</c:v>
                </c:pt>
                <c:pt idx="5308">
                  <c:v>-13.059900000000001</c:v>
                </c:pt>
                <c:pt idx="5309">
                  <c:v>-13.0501</c:v>
                </c:pt>
                <c:pt idx="5310">
                  <c:v>-13.0581</c:v>
                </c:pt>
                <c:pt idx="5311">
                  <c:v>-13.0486</c:v>
                </c:pt>
                <c:pt idx="5312">
                  <c:v>-13.049899999999999</c:v>
                </c:pt>
                <c:pt idx="5313">
                  <c:v>-13.044499999999999</c:v>
                </c:pt>
                <c:pt idx="5314">
                  <c:v>-13.045400000000001</c:v>
                </c:pt>
                <c:pt idx="5315">
                  <c:v>-13.0372</c:v>
                </c:pt>
                <c:pt idx="5316">
                  <c:v>-13.0358</c:v>
                </c:pt>
                <c:pt idx="5317">
                  <c:v>-13.0342</c:v>
                </c:pt>
                <c:pt idx="5318">
                  <c:v>-13.039199999999999</c:v>
                </c:pt>
                <c:pt idx="5319">
                  <c:v>-13.0246</c:v>
                </c:pt>
                <c:pt idx="5320">
                  <c:v>-13.029199999999999</c:v>
                </c:pt>
                <c:pt idx="5321">
                  <c:v>-13.0267</c:v>
                </c:pt>
                <c:pt idx="5322">
                  <c:v>-13.020200000000001</c:v>
                </c:pt>
                <c:pt idx="5323">
                  <c:v>-13.0162</c:v>
                </c:pt>
                <c:pt idx="5324">
                  <c:v>-13.020300000000001</c:v>
                </c:pt>
                <c:pt idx="5325">
                  <c:v>-13.0154</c:v>
                </c:pt>
                <c:pt idx="5326">
                  <c:v>-13.0153</c:v>
                </c:pt>
                <c:pt idx="5327">
                  <c:v>-13.0101</c:v>
                </c:pt>
                <c:pt idx="5328">
                  <c:v>-13.0098</c:v>
                </c:pt>
                <c:pt idx="5329">
                  <c:v>-13.002599999999999</c:v>
                </c:pt>
                <c:pt idx="5330">
                  <c:v>-13.005699999999999</c:v>
                </c:pt>
                <c:pt idx="5331">
                  <c:v>-13.002000000000001</c:v>
                </c:pt>
                <c:pt idx="5332">
                  <c:v>-13.006</c:v>
                </c:pt>
                <c:pt idx="5333">
                  <c:v>-12.9938</c:v>
                </c:pt>
                <c:pt idx="5334">
                  <c:v>-13.0062</c:v>
                </c:pt>
                <c:pt idx="5335">
                  <c:v>-12.991400000000001</c:v>
                </c:pt>
                <c:pt idx="5336">
                  <c:v>-12.9984</c:v>
                </c:pt>
                <c:pt idx="5337">
                  <c:v>-12.995200000000001</c:v>
                </c:pt>
                <c:pt idx="5338">
                  <c:v>-12.998799999999999</c:v>
                </c:pt>
                <c:pt idx="5339">
                  <c:v>-12.9909</c:v>
                </c:pt>
                <c:pt idx="5340">
                  <c:v>-12.997999999999999</c:v>
                </c:pt>
                <c:pt idx="5341">
                  <c:v>-12.991199999999999</c:v>
                </c:pt>
                <c:pt idx="5342">
                  <c:v>-12.9909</c:v>
                </c:pt>
                <c:pt idx="5343">
                  <c:v>-12.987399999999999</c:v>
                </c:pt>
                <c:pt idx="5344">
                  <c:v>-12.996499999999999</c:v>
                </c:pt>
                <c:pt idx="5345">
                  <c:v>-12.9884</c:v>
                </c:pt>
                <c:pt idx="5346">
                  <c:v>-12.9901</c:v>
                </c:pt>
                <c:pt idx="5347">
                  <c:v>-12.9886</c:v>
                </c:pt>
                <c:pt idx="5348">
                  <c:v>-12.9885</c:v>
                </c:pt>
                <c:pt idx="5349">
                  <c:v>-12.9823</c:v>
                </c:pt>
                <c:pt idx="5350">
                  <c:v>-12.9908</c:v>
                </c:pt>
                <c:pt idx="5351">
                  <c:v>-12.986000000000001</c:v>
                </c:pt>
                <c:pt idx="5352">
                  <c:v>-12.9955</c:v>
                </c:pt>
                <c:pt idx="5353">
                  <c:v>-12.9811</c:v>
                </c:pt>
                <c:pt idx="5354">
                  <c:v>-12.989000000000001</c:v>
                </c:pt>
                <c:pt idx="5355">
                  <c:v>-12.9823</c:v>
                </c:pt>
                <c:pt idx="5356">
                  <c:v>-12.991199999999999</c:v>
                </c:pt>
                <c:pt idx="5357">
                  <c:v>-12.9832</c:v>
                </c:pt>
                <c:pt idx="5358">
                  <c:v>-12.9932</c:v>
                </c:pt>
                <c:pt idx="5359">
                  <c:v>-12.9838</c:v>
                </c:pt>
                <c:pt idx="5360">
                  <c:v>-12.988799999999999</c:v>
                </c:pt>
                <c:pt idx="5361">
                  <c:v>-12.9825</c:v>
                </c:pt>
                <c:pt idx="5362">
                  <c:v>-12.995799999999999</c:v>
                </c:pt>
                <c:pt idx="5363">
                  <c:v>-12.9847</c:v>
                </c:pt>
                <c:pt idx="5364">
                  <c:v>-12.994199999999999</c:v>
                </c:pt>
                <c:pt idx="5365">
                  <c:v>-12.9899</c:v>
                </c:pt>
                <c:pt idx="5366">
                  <c:v>-12.995900000000001</c:v>
                </c:pt>
                <c:pt idx="5367">
                  <c:v>-12.987399999999999</c:v>
                </c:pt>
                <c:pt idx="5368">
                  <c:v>-12.996499999999999</c:v>
                </c:pt>
                <c:pt idx="5369">
                  <c:v>-12.993499999999999</c:v>
                </c:pt>
                <c:pt idx="5370">
                  <c:v>-12.9991</c:v>
                </c:pt>
                <c:pt idx="5371">
                  <c:v>-12.991300000000001</c:v>
                </c:pt>
                <c:pt idx="5372">
                  <c:v>-12.9993</c:v>
                </c:pt>
                <c:pt idx="5373">
                  <c:v>-12.995200000000001</c:v>
                </c:pt>
                <c:pt idx="5374">
                  <c:v>-13.0039</c:v>
                </c:pt>
                <c:pt idx="5375">
                  <c:v>-12.996499999999999</c:v>
                </c:pt>
                <c:pt idx="5376">
                  <c:v>-13.0061</c:v>
                </c:pt>
                <c:pt idx="5377">
                  <c:v>-13.0054</c:v>
                </c:pt>
                <c:pt idx="5378">
                  <c:v>-13.012499999999999</c:v>
                </c:pt>
                <c:pt idx="5379">
                  <c:v>-13.009499999999999</c:v>
                </c:pt>
                <c:pt idx="5380">
                  <c:v>-13.017099999999999</c:v>
                </c:pt>
                <c:pt idx="5381">
                  <c:v>-13.011699999999999</c:v>
                </c:pt>
                <c:pt idx="5382">
                  <c:v>-13.0151</c:v>
                </c:pt>
                <c:pt idx="5383">
                  <c:v>-13.0092</c:v>
                </c:pt>
                <c:pt idx="5384">
                  <c:v>-13.028499999999999</c:v>
                </c:pt>
                <c:pt idx="5385">
                  <c:v>-13.0197</c:v>
                </c:pt>
                <c:pt idx="5386">
                  <c:v>-13.017899999999999</c:v>
                </c:pt>
                <c:pt idx="5387">
                  <c:v>-13.0153</c:v>
                </c:pt>
                <c:pt idx="5388">
                  <c:v>-13.026899999999999</c:v>
                </c:pt>
                <c:pt idx="5389">
                  <c:v>-13.0258</c:v>
                </c:pt>
                <c:pt idx="5390">
                  <c:v>-13.0358</c:v>
                </c:pt>
                <c:pt idx="5391">
                  <c:v>-13.030900000000001</c:v>
                </c:pt>
                <c:pt idx="5392">
                  <c:v>-13.0428</c:v>
                </c:pt>
                <c:pt idx="5393">
                  <c:v>-13.033300000000001</c:v>
                </c:pt>
                <c:pt idx="5394">
                  <c:v>-13.041700000000001</c:v>
                </c:pt>
                <c:pt idx="5395">
                  <c:v>-13.0402</c:v>
                </c:pt>
                <c:pt idx="5396">
                  <c:v>-13.053900000000001</c:v>
                </c:pt>
                <c:pt idx="5397">
                  <c:v>-13.043699999999999</c:v>
                </c:pt>
                <c:pt idx="5398">
                  <c:v>-13.055999999999999</c:v>
                </c:pt>
                <c:pt idx="5399">
                  <c:v>-13.051600000000001</c:v>
                </c:pt>
                <c:pt idx="5400">
                  <c:v>-13.055899999999999</c:v>
                </c:pt>
                <c:pt idx="5401">
                  <c:v>-13.058199999999999</c:v>
                </c:pt>
                <c:pt idx="5402">
                  <c:v>-13.0602</c:v>
                </c:pt>
                <c:pt idx="5403">
                  <c:v>-13.071400000000001</c:v>
                </c:pt>
                <c:pt idx="5404">
                  <c:v>-13.079499999999999</c:v>
                </c:pt>
                <c:pt idx="5405">
                  <c:v>-13.063800000000001</c:v>
                </c:pt>
                <c:pt idx="5406">
                  <c:v>-13.0824</c:v>
                </c:pt>
                <c:pt idx="5407">
                  <c:v>-13.082100000000001</c:v>
                </c:pt>
                <c:pt idx="5408">
                  <c:v>-13.083500000000001</c:v>
                </c:pt>
                <c:pt idx="5409">
                  <c:v>-13.079599999999999</c:v>
                </c:pt>
                <c:pt idx="5410">
                  <c:v>-13.0937</c:v>
                </c:pt>
                <c:pt idx="5411">
                  <c:v>-13.0937</c:v>
                </c:pt>
                <c:pt idx="5412">
                  <c:v>-13.101000000000001</c:v>
                </c:pt>
                <c:pt idx="5413">
                  <c:v>-13.098100000000001</c:v>
                </c:pt>
                <c:pt idx="5414">
                  <c:v>-13.108000000000001</c:v>
                </c:pt>
                <c:pt idx="5415">
                  <c:v>-13.107900000000001</c:v>
                </c:pt>
                <c:pt idx="5416">
                  <c:v>-13.1152</c:v>
                </c:pt>
                <c:pt idx="5417">
                  <c:v>-13.108000000000001</c:v>
                </c:pt>
                <c:pt idx="5418">
                  <c:v>-13.1229</c:v>
                </c:pt>
                <c:pt idx="5419">
                  <c:v>-13.1249</c:v>
                </c:pt>
                <c:pt idx="5420">
                  <c:v>-13.125999999999999</c:v>
                </c:pt>
                <c:pt idx="5421">
                  <c:v>-13.1233</c:v>
                </c:pt>
                <c:pt idx="5422">
                  <c:v>-13.1434</c:v>
                </c:pt>
                <c:pt idx="5423">
                  <c:v>-13.1386</c:v>
                </c:pt>
                <c:pt idx="5424">
                  <c:v>-13.143000000000001</c:v>
                </c:pt>
                <c:pt idx="5425">
                  <c:v>-13.1425</c:v>
                </c:pt>
                <c:pt idx="5426">
                  <c:v>-13.160299999999999</c:v>
                </c:pt>
                <c:pt idx="5427">
                  <c:v>-13.1569</c:v>
                </c:pt>
                <c:pt idx="5428">
                  <c:v>-13.162100000000001</c:v>
                </c:pt>
                <c:pt idx="5429">
                  <c:v>-13.1662</c:v>
                </c:pt>
                <c:pt idx="5430">
                  <c:v>-13.1808</c:v>
                </c:pt>
                <c:pt idx="5431">
                  <c:v>-13.1782</c:v>
                </c:pt>
                <c:pt idx="5432">
                  <c:v>-13.188000000000001</c:v>
                </c:pt>
                <c:pt idx="5433">
                  <c:v>-13.182700000000001</c:v>
                </c:pt>
                <c:pt idx="5434">
                  <c:v>-13.1998</c:v>
                </c:pt>
                <c:pt idx="5435">
                  <c:v>-13.1943</c:v>
                </c:pt>
                <c:pt idx="5436">
                  <c:v>-13.2013</c:v>
                </c:pt>
                <c:pt idx="5437">
                  <c:v>-13.208399999999999</c:v>
                </c:pt>
                <c:pt idx="5438">
                  <c:v>-13.217499999999999</c:v>
                </c:pt>
                <c:pt idx="5439">
                  <c:v>-13.215</c:v>
                </c:pt>
                <c:pt idx="5440">
                  <c:v>-13.2227</c:v>
                </c:pt>
                <c:pt idx="5441">
                  <c:v>-13.2263</c:v>
                </c:pt>
                <c:pt idx="5442">
                  <c:v>-13.242599999999999</c:v>
                </c:pt>
                <c:pt idx="5443">
                  <c:v>-13.2357</c:v>
                </c:pt>
                <c:pt idx="5444">
                  <c:v>-13.250999999999999</c:v>
                </c:pt>
                <c:pt idx="5445">
                  <c:v>-13.245799999999999</c:v>
                </c:pt>
                <c:pt idx="5446">
                  <c:v>-13.2593</c:v>
                </c:pt>
                <c:pt idx="5447">
                  <c:v>-13.259499999999999</c:v>
                </c:pt>
                <c:pt idx="5448">
                  <c:v>-13.273899999999999</c:v>
                </c:pt>
                <c:pt idx="5449">
                  <c:v>-13.2705</c:v>
                </c:pt>
                <c:pt idx="5450">
                  <c:v>-13.2821</c:v>
                </c:pt>
                <c:pt idx="5451">
                  <c:v>-13.284800000000001</c:v>
                </c:pt>
                <c:pt idx="5452">
                  <c:v>-13.2965</c:v>
                </c:pt>
                <c:pt idx="5453">
                  <c:v>-13.299099999999999</c:v>
                </c:pt>
                <c:pt idx="5454">
                  <c:v>-13.306900000000001</c:v>
                </c:pt>
                <c:pt idx="5455">
                  <c:v>-13.3062</c:v>
                </c:pt>
                <c:pt idx="5456">
                  <c:v>-13.3254</c:v>
                </c:pt>
                <c:pt idx="5457">
                  <c:v>-13.323600000000001</c:v>
                </c:pt>
                <c:pt idx="5458">
                  <c:v>-13.3293</c:v>
                </c:pt>
                <c:pt idx="5459">
                  <c:v>-13.3378</c:v>
                </c:pt>
                <c:pt idx="5460">
                  <c:v>-13.3451</c:v>
                </c:pt>
                <c:pt idx="5461">
                  <c:v>-13.351800000000001</c:v>
                </c:pt>
                <c:pt idx="5462">
                  <c:v>-13.3551</c:v>
                </c:pt>
                <c:pt idx="5463">
                  <c:v>-13.3596</c:v>
                </c:pt>
                <c:pt idx="5464">
                  <c:v>-13.3744</c:v>
                </c:pt>
                <c:pt idx="5465">
                  <c:v>-13.3728</c:v>
                </c:pt>
                <c:pt idx="5466">
                  <c:v>-13.3827</c:v>
                </c:pt>
                <c:pt idx="5467">
                  <c:v>-13.395</c:v>
                </c:pt>
                <c:pt idx="5468">
                  <c:v>-13.401199999999999</c:v>
                </c:pt>
                <c:pt idx="5469">
                  <c:v>-13.4011</c:v>
                </c:pt>
                <c:pt idx="5470">
                  <c:v>-13.4129</c:v>
                </c:pt>
                <c:pt idx="5471">
                  <c:v>-13.419</c:v>
                </c:pt>
                <c:pt idx="5472">
                  <c:v>-13.430400000000001</c:v>
                </c:pt>
                <c:pt idx="5473">
                  <c:v>-13.4339</c:v>
                </c:pt>
                <c:pt idx="5474">
                  <c:v>-13.453099999999999</c:v>
                </c:pt>
                <c:pt idx="5475">
                  <c:v>-13.4535</c:v>
                </c:pt>
                <c:pt idx="5476">
                  <c:v>-13.4587</c:v>
                </c:pt>
                <c:pt idx="5477">
                  <c:v>-13.4674</c:v>
                </c:pt>
                <c:pt idx="5478">
                  <c:v>-13.4758</c:v>
                </c:pt>
                <c:pt idx="5479">
                  <c:v>-13.482100000000001</c:v>
                </c:pt>
                <c:pt idx="5480">
                  <c:v>-13.4907</c:v>
                </c:pt>
                <c:pt idx="5481">
                  <c:v>-13.496700000000001</c:v>
                </c:pt>
                <c:pt idx="5482">
                  <c:v>-13.509</c:v>
                </c:pt>
                <c:pt idx="5483">
                  <c:v>-13.504799999999999</c:v>
                </c:pt>
                <c:pt idx="5484">
                  <c:v>-13.519600000000001</c:v>
                </c:pt>
                <c:pt idx="5485">
                  <c:v>-13.53</c:v>
                </c:pt>
                <c:pt idx="5486">
                  <c:v>-13.539199999999999</c:v>
                </c:pt>
                <c:pt idx="5487">
                  <c:v>-13.5428</c:v>
                </c:pt>
                <c:pt idx="5488">
                  <c:v>-13.5517</c:v>
                </c:pt>
                <c:pt idx="5489">
                  <c:v>-13.560600000000001</c:v>
                </c:pt>
                <c:pt idx="5490">
                  <c:v>-13.569699999999999</c:v>
                </c:pt>
                <c:pt idx="5491">
                  <c:v>-13.579499999999999</c:v>
                </c:pt>
                <c:pt idx="5492">
                  <c:v>-13.585100000000001</c:v>
                </c:pt>
                <c:pt idx="5493">
                  <c:v>-13.5989</c:v>
                </c:pt>
                <c:pt idx="5494">
                  <c:v>-13.608700000000001</c:v>
                </c:pt>
                <c:pt idx="5495">
                  <c:v>-13.6127</c:v>
                </c:pt>
                <c:pt idx="5496">
                  <c:v>-13.6227</c:v>
                </c:pt>
                <c:pt idx="5497">
                  <c:v>-13.634</c:v>
                </c:pt>
                <c:pt idx="5498">
                  <c:v>-13.6395</c:v>
                </c:pt>
                <c:pt idx="5499">
                  <c:v>-13.652699999999999</c:v>
                </c:pt>
                <c:pt idx="5500">
                  <c:v>-13.667199999999999</c:v>
                </c:pt>
                <c:pt idx="5501">
                  <c:v>-13.6633</c:v>
                </c:pt>
                <c:pt idx="5502">
                  <c:v>-13.6793</c:v>
                </c:pt>
                <c:pt idx="5503">
                  <c:v>-13.6846</c:v>
                </c:pt>
                <c:pt idx="5504">
                  <c:v>-13.697900000000001</c:v>
                </c:pt>
                <c:pt idx="5505">
                  <c:v>-13.701599999999999</c:v>
                </c:pt>
                <c:pt idx="5506">
                  <c:v>-13.7165</c:v>
                </c:pt>
                <c:pt idx="5507">
                  <c:v>-13.726000000000001</c:v>
                </c:pt>
                <c:pt idx="5508">
                  <c:v>-13.7347</c:v>
                </c:pt>
                <c:pt idx="5509">
                  <c:v>-13.743</c:v>
                </c:pt>
                <c:pt idx="5510">
                  <c:v>-13.7536</c:v>
                </c:pt>
                <c:pt idx="5511">
                  <c:v>-13.761900000000001</c:v>
                </c:pt>
                <c:pt idx="5512">
                  <c:v>-13.7681</c:v>
                </c:pt>
                <c:pt idx="5513">
                  <c:v>-13.7736</c:v>
                </c:pt>
                <c:pt idx="5514">
                  <c:v>-13.785299999999999</c:v>
                </c:pt>
                <c:pt idx="5515">
                  <c:v>-13.8009</c:v>
                </c:pt>
                <c:pt idx="5516">
                  <c:v>-13.8094</c:v>
                </c:pt>
                <c:pt idx="5517">
                  <c:v>-13.8148</c:v>
                </c:pt>
                <c:pt idx="5518">
                  <c:v>-13.8284</c:v>
                </c:pt>
                <c:pt idx="5519">
                  <c:v>-13.8362</c:v>
                </c:pt>
                <c:pt idx="5520">
                  <c:v>-13.8476</c:v>
                </c:pt>
                <c:pt idx="5521">
                  <c:v>-13.857200000000001</c:v>
                </c:pt>
                <c:pt idx="5522">
                  <c:v>-13.869300000000001</c:v>
                </c:pt>
                <c:pt idx="5523">
                  <c:v>-13.8758</c:v>
                </c:pt>
                <c:pt idx="5524">
                  <c:v>-13.888199999999999</c:v>
                </c:pt>
                <c:pt idx="5525">
                  <c:v>-13.903499999999999</c:v>
                </c:pt>
                <c:pt idx="5526">
                  <c:v>-13.9064</c:v>
                </c:pt>
                <c:pt idx="5527">
                  <c:v>-13.9171</c:v>
                </c:pt>
                <c:pt idx="5528">
                  <c:v>-13.929500000000001</c:v>
                </c:pt>
                <c:pt idx="5529">
                  <c:v>-13.9459</c:v>
                </c:pt>
                <c:pt idx="5530">
                  <c:v>-13.9429</c:v>
                </c:pt>
                <c:pt idx="5531">
                  <c:v>-13.9603</c:v>
                </c:pt>
                <c:pt idx="5532">
                  <c:v>-13.9703</c:v>
                </c:pt>
                <c:pt idx="5533">
                  <c:v>-13.9823</c:v>
                </c:pt>
                <c:pt idx="5534">
                  <c:v>-13.9895</c:v>
                </c:pt>
                <c:pt idx="5535">
                  <c:v>-14.0007</c:v>
                </c:pt>
                <c:pt idx="5536">
                  <c:v>-14.011900000000001</c:v>
                </c:pt>
                <c:pt idx="5537">
                  <c:v>-14.022500000000001</c:v>
                </c:pt>
                <c:pt idx="5538">
                  <c:v>-14.025700000000001</c:v>
                </c:pt>
                <c:pt idx="5539">
                  <c:v>-14.044600000000001</c:v>
                </c:pt>
                <c:pt idx="5540">
                  <c:v>-14.058</c:v>
                </c:pt>
                <c:pt idx="5541">
                  <c:v>-14.061400000000001</c:v>
                </c:pt>
                <c:pt idx="5542">
                  <c:v>-14.067399999999999</c:v>
                </c:pt>
                <c:pt idx="5543">
                  <c:v>-14.088200000000001</c:v>
                </c:pt>
                <c:pt idx="5544">
                  <c:v>-14.0975</c:v>
                </c:pt>
                <c:pt idx="5545">
                  <c:v>-14.1073</c:v>
                </c:pt>
                <c:pt idx="5546">
                  <c:v>-14.1165</c:v>
                </c:pt>
                <c:pt idx="5547">
                  <c:v>-14.131600000000001</c:v>
                </c:pt>
                <c:pt idx="5548">
                  <c:v>-14.1396</c:v>
                </c:pt>
                <c:pt idx="5549">
                  <c:v>-14.147399999999999</c:v>
                </c:pt>
                <c:pt idx="5550">
                  <c:v>-14.159700000000001</c:v>
                </c:pt>
                <c:pt idx="5551">
                  <c:v>-14.1746</c:v>
                </c:pt>
                <c:pt idx="5552">
                  <c:v>-14.183999999999999</c:v>
                </c:pt>
                <c:pt idx="5553">
                  <c:v>-14.1966</c:v>
                </c:pt>
                <c:pt idx="5554">
                  <c:v>-14.2075</c:v>
                </c:pt>
                <c:pt idx="5555">
                  <c:v>-14.2171</c:v>
                </c:pt>
                <c:pt idx="5556">
                  <c:v>-14.226599999999999</c:v>
                </c:pt>
                <c:pt idx="5557">
                  <c:v>-14.240500000000001</c:v>
                </c:pt>
                <c:pt idx="5558">
                  <c:v>-14.2499</c:v>
                </c:pt>
                <c:pt idx="5559">
                  <c:v>-14.263400000000001</c:v>
                </c:pt>
                <c:pt idx="5560">
                  <c:v>-14.2727</c:v>
                </c:pt>
                <c:pt idx="5561">
                  <c:v>-14.284700000000001</c:v>
                </c:pt>
                <c:pt idx="5562">
                  <c:v>-14.3003</c:v>
                </c:pt>
                <c:pt idx="5563">
                  <c:v>-14.3148</c:v>
                </c:pt>
                <c:pt idx="5564">
                  <c:v>-14.3192</c:v>
                </c:pt>
                <c:pt idx="5565">
                  <c:v>-14.3345</c:v>
                </c:pt>
                <c:pt idx="5566">
                  <c:v>-14.3469</c:v>
                </c:pt>
                <c:pt idx="5567">
                  <c:v>-14.356</c:v>
                </c:pt>
                <c:pt idx="5568">
                  <c:v>-14.3644</c:v>
                </c:pt>
                <c:pt idx="5569">
                  <c:v>-14.380699999999999</c:v>
                </c:pt>
                <c:pt idx="5570">
                  <c:v>-14.3957</c:v>
                </c:pt>
                <c:pt idx="5571">
                  <c:v>-14.4031</c:v>
                </c:pt>
                <c:pt idx="5572">
                  <c:v>-14.4146</c:v>
                </c:pt>
                <c:pt idx="5573">
                  <c:v>-14.4277</c:v>
                </c:pt>
                <c:pt idx="5574">
                  <c:v>-14.4407</c:v>
                </c:pt>
                <c:pt idx="5575">
                  <c:v>-14.459</c:v>
                </c:pt>
                <c:pt idx="5576">
                  <c:v>-14.47</c:v>
                </c:pt>
                <c:pt idx="5577">
                  <c:v>-14.486800000000001</c:v>
                </c:pt>
                <c:pt idx="5578">
                  <c:v>-14.491899999999999</c:v>
                </c:pt>
                <c:pt idx="5579">
                  <c:v>-14.5038</c:v>
                </c:pt>
                <c:pt idx="5580">
                  <c:v>-14.5169</c:v>
                </c:pt>
                <c:pt idx="5581">
                  <c:v>-14.5352</c:v>
                </c:pt>
                <c:pt idx="5582">
                  <c:v>-14.5403</c:v>
                </c:pt>
                <c:pt idx="5583">
                  <c:v>-14.5631</c:v>
                </c:pt>
                <c:pt idx="5584">
                  <c:v>-14.567</c:v>
                </c:pt>
                <c:pt idx="5585">
                  <c:v>-14.587199999999999</c:v>
                </c:pt>
                <c:pt idx="5586">
                  <c:v>-14.589700000000001</c:v>
                </c:pt>
                <c:pt idx="5587">
                  <c:v>-14.611000000000001</c:v>
                </c:pt>
                <c:pt idx="5588">
                  <c:v>-14.6243</c:v>
                </c:pt>
                <c:pt idx="5589">
                  <c:v>-14.6363</c:v>
                </c:pt>
                <c:pt idx="5590">
                  <c:v>-14.647399999999999</c:v>
                </c:pt>
                <c:pt idx="5591">
                  <c:v>-14.664400000000001</c:v>
                </c:pt>
                <c:pt idx="5592">
                  <c:v>-14.6777</c:v>
                </c:pt>
                <c:pt idx="5593">
                  <c:v>-14.688700000000001</c:v>
                </c:pt>
                <c:pt idx="5594">
                  <c:v>-14.7005</c:v>
                </c:pt>
                <c:pt idx="5595">
                  <c:v>-14.7232</c:v>
                </c:pt>
                <c:pt idx="5596">
                  <c:v>-14.734</c:v>
                </c:pt>
                <c:pt idx="5597">
                  <c:v>-14.7453</c:v>
                </c:pt>
                <c:pt idx="5598">
                  <c:v>-14.7607</c:v>
                </c:pt>
                <c:pt idx="5599">
                  <c:v>-14.774800000000001</c:v>
                </c:pt>
                <c:pt idx="5600">
                  <c:v>-14.7875</c:v>
                </c:pt>
                <c:pt idx="5601">
                  <c:v>-14.8049</c:v>
                </c:pt>
                <c:pt idx="5602">
                  <c:v>-14.815899999999999</c:v>
                </c:pt>
                <c:pt idx="5603">
                  <c:v>-14.8294</c:v>
                </c:pt>
                <c:pt idx="5604">
                  <c:v>-14.840199999999999</c:v>
                </c:pt>
                <c:pt idx="5605">
                  <c:v>-14.8584</c:v>
                </c:pt>
                <c:pt idx="5606">
                  <c:v>-14.873900000000001</c:v>
                </c:pt>
                <c:pt idx="5607">
                  <c:v>-14.8894</c:v>
                </c:pt>
                <c:pt idx="5608">
                  <c:v>-14.895300000000001</c:v>
                </c:pt>
                <c:pt idx="5609">
                  <c:v>-14.917</c:v>
                </c:pt>
                <c:pt idx="5610">
                  <c:v>-14.9316</c:v>
                </c:pt>
                <c:pt idx="5611">
                  <c:v>-14.9442</c:v>
                </c:pt>
                <c:pt idx="5612">
                  <c:v>-14.963699999999999</c:v>
                </c:pt>
                <c:pt idx="5613">
                  <c:v>-14.9842</c:v>
                </c:pt>
                <c:pt idx="5614">
                  <c:v>-14.9924</c:v>
                </c:pt>
                <c:pt idx="5615">
                  <c:v>-15.0045</c:v>
                </c:pt>
                <c:pt idx="5616">
                  <c:v>-15.0253</c:v>
                </c:pt>
                <c:pt idx="5617">
                  <c:v>-15.0486</c:v>
                </c:pt>
                <c:pt idx="5618">
                  <c:v>-15.055</c:v>
                </c:pt>
                <c:pt idx="5619">
                  <c:v>-15.0739</c:v>
                </c:pt>
                <c:pt idx="5620">
                  <c:v>-15.090299999999999</c:v>
                </c:pt>
                <c:pt idx="5621">
                  <c:v>-15.1128</c:v>
                </c:pt>
                <c:pt idx="5622">
                  <c:v>-15.119400000000001</c:v>
                </c:pt>
                <c:pt idx="5623">
                  <c:v>-15.144299999999999</c:v>
                </c:pt>
                <c:pt idx="5624">
                  <c:v>-15.1526</c:v>
                </c:pt>
                <c:pt idx="5625">
                  <c:v>-15.172800000000001</c:v>
                </c:pt>
                <c:pt idx="5626">
                  <c:v>-15.1854</c:v>
                </c:pt>
                <c:pt idx="5627">
                  <c:v>-15.2056</c:v>
                </c:pt>
                <c:pt idx="5628">
                  <c:v>-15.2247</c:v>
                </c:pt>
                <c:pt idx="5629">
                  <c:v>-15.243</c:v>
                </c:pt>
                <c:pt idx="5630">
                  <c:v>-15.253500000000001</c:v>
                </c:pt>
                <c:pt idx="5631">
                  <c:v>-15.276400000000001</c:v>
                </c:pt>
                <c:pt idx="5632">
                  <c:v>-15.286300000000001</c:v>
                </c:pt>
                <c:pt idx="5633">
                  <c:v>-15.308299999999999</c:v>
                </c:pt>
                <c:pt idx="5634">
                  <c:v>-15.327999999999999</c:v>
                </c:pt>
                <c:pt idx="5635">
                  <c:v>-15.348800000000001</c:v>
                </c:pt>
                <c:pt idx="5636">
                  <c:v>-15.360200000000001</c:v>
                </c:pt>
                <c:pt idx="5637">
                  <c:v>-15.382099999999999</c:v>
                </c:pt>
                <c:pt idx="5638">
                  <c:v>-15.3904</c:v>
                </c:pt>
                <c:pt idx="5639">
                  <c:v>-15.423299999999999</c:v>
                </c:pt>
                <c:pt idx="5640">
                  <c:v>-15.4298</c:v>
                </c:pt>
                <c:pt idx="5641">
                  <c:v>-15.456200000000001</c:v>
                </c:pt>
                <c:pt idx="5642">
                  <c:v>-15.470499999999999</c:v>
                </c:pt>
                <c:pt idx="5643">
                  <c:v>-15.491899999999999</c:v>
                </c:pt>
                <c:pt idx="5644">
                  <c:v>-15.5025</c:v>
                </c:pt>
                <c:pt idx="5645">
                  <c:v>-15.527699999999999</c:v>
                </c:pt>
                <c:pt idx="5646">
                  <c:v>-15.542999999999999</c:v>
                </c:pt>
                <c:pt idx="5647">
                  <c:v>-15.5733</c:v>
                </c:pt>
                <c:pt idx="5648">
                  <c:v>-15.5814</c:v>
                </c:pt>
                <c:pt idx="5649">
                  <c:v>-15.6022</c:v>
                </c:pt>
                <c:pt idx="5650">
                  <c:v>-15.6219</c:v>
                </c:pt>
                <c:pt idx="5651">
                  <c:v>-15.6501</c:v>
                </c:pt>
                <c:pt idx="5652">
                  <c:v>-15.657299999999999</c:v>
                </c:pt>
                <c:pt idx="5653">
                  <c:v>-15.6881</c:v>
                </c:pt>
                <c:pt idx="5654">
                  <c:v>-15.699299999999999</c:v>
                </c:pt>
                <c:pt idx="5655">
                  <c:v>-15.728300000000001</c:v>
                </c:pt>
                <c:pt idx="5656">
                  <c:v>-15.7425</c:v>
                </c:pt>
                <c:pt idx="5657">
                  <c:v>-15.768000000000001</c:v>
                </c:pt>
                <c:pt idx="5658">
                  <c:v>-15.7844</c:v>
                </c:pt>
                <c:pt idx="5659">
                  <c:v>-15.812099999999999</c:v>
                </c:pt>
                <c:pt idx="5660">
                  <c:v>-15.8223</c:v>
                </c:pt>
                <c:pt idx="5661">
                  <c:v>-15.8443</c:v>
                </c:pt>
                <c:pt idx="5662">
                  <c:v>-15.8657</c:v>
                </c:pt>
                <c:pt idx="5663">
                  <c:v>-15.8939</c:v>
                </c:pt>
                <c:pt idx="5664">
                  <c:v>-15.9038</c:v>
                </c:pt>
                <c:pt idx="5665">
                  <c:v>-15.9322</c:v>
                </c:pt>
                <c:pt idx="5666">
                  <c:v>-15.9557</c:v>
                </c:pt>
                <c:pt idx="5667">
                  <c:v>-15.981400000000001</c:v>
                </c:pt>
                <c:pt idx="5668">
                  <c:v>-15.987500000000001</c:v>
                </c:pt>
                <c:pt idx="5669">
                  <c:v>-16.019600000000001</c:v>
                </c:pt>
                <c:pt idx="5670">
                  <c:v>-16.041799999999999</c:v>
                </c:pt>
                <c:pt idx="5671">
                  <c:v>-16.060700000000001</c:v>
                </c:pt>
                <c:pt idx="5672">
                  <c:v>-16.0793</c:v>
                </c:pt>
                <c:pt idx="5673">
                  <c:v>-16.1098</c:v>
                </c:pt>
                <c:pt idx="5674">
                  <c:v>-16.124400000000001</c:v>
                </c:pt>
                <c:pt idx="5675">
                  <c:v>-16.1541</c:v>
                </c:pt>
                <c:pt idx="5676">
                  <c:v>-16.170200000000001</c:v>
                </c:pt>
                <c:pt idx="5677">
                  <c:v>-16.1982</c:v>
                </c:pt>
                <c:pt idx="5678">
                  <c:v>-16.215800000000002</c:v>
                </c:pt>
                <c:pt idx="5679">
                  <c:v>-16.247299999999999</c:v>
                </c:pt>
                <c:pt idx="5680">
                  <c:v>-16.263999999999999</c:v>
                </c:pt>
                <c:pt idx="5681">
                  <c:v>-16.293900000000001</c:v>
                </c:pt>
                <c:pt idx="5682">
                  <c:v>-16.310099999999998</c:v>
                </c:pt>
                <c:pt idx="5683">
                  <c:v>-16.335699999999999</c:v>
                </c:pt>
                <c:pt idx="5684">
                  <c:v>-16.353400000000001</c:v>
                </c:pt>
                <c:pt idx="5685">
                  <c:v>-16.387599999999999</c:v>
                </c:pt>
                <c:pt idx="5686">
                  <c:v>-16.403300000000002</c:v>
                </c:pt>
                <c:pt idx="5687">
                  <c:v>-16.433399999999999</c:v>
                </c:pt>
                <c:pt idx="5688">
                  <c:v>-16.4451</c:v>
                </c:pt>
                <c:pt idx="5689">
                  <c:v>-16.486699999999999</c:v>
                </c:pt>
                <c:pt idx="5690">
                  <c:v>-16.4953</c:v>
                </c:pt>
                <c:pt idx="5691">
                  <c:v>-16.526199999999999</c:v>
                </c:pt>
                <c:pt idx="5692">
                  <c:v>-16.540299999999998</c:v>
                </c:pt>
                <c:pt idx="5693">
                  <c:v>-16.572099999999999</c:v>
                </c:pt>
                <c:pt idx="5694">
                  <c:v>-16.587700000000002</c:v>
                </c:pt>
                <c:pt idx="5695">
                  <c:v>-16.615400000000001</c:v>
                </c:pt>
                <c:pt idx="5696">
                  <c:v>-16.638200000000001</c:v>
                </c:pt>
                <c:pt idx="5697">
                  <c:v>-16.673200000000001</c:v>
                </c:pt>
                <c:pt idx="5698">
                  <c:v>-16.6875</c:v>
                </c:pt>
                <c:pt idx="5699">
                  <c:v>-16.718399999999999</c:v>
                </c:pt>
                <c:pt idx="5700">
                  <c:v>-16.732299999999999</c:v>
                </c:pt>
                <c:pt idx="5701">
                  <c:v>-16.768799999999999</c:v>
                </c:pt>
                <c:pt idx="5702">
                  <c:v>-16.780100000000001</c:v>
                </c:pt>
                <c:pt idx="5703">
                  <c:v>-16.811399999999999</c:v>
                </c:pt>
                <c:pt idx="5704">
                  <c:v>-16.840499999999999</c:v>
                </c:pt>
                <c:pt idx="5705">
                  <c:v>-16.865500000000001</c:v>
                </c:pt>
                <c:pt idx="5706">
                  <c:v>-16.877700000000001</c:v>
                </c:pt>
                <c:pt idx="5707">
                  <c:v>-16.911200000000001</c:v>
                </c:pt>
                <c:pt idx="5708">
                  <c:v>-16.931899999999999</c:v>
                </c:pt>
                <c:pt idx="5709">
                  <c:v>-16.9589</c:v>
                </c:pt>
                <c:pt idx="5710">
                  <c:v>-16.976800000000001</c:v>
                </c:pt>
                <c:pt idx="5711">
                  <c:v>-17.016999999999999</c:v>
                </c:pt>
                <c:pt idx="5712">
                  <c:v>-17.034500000000001</c:v>
                </c:pt>
                <c:pt idx="5713">
                  <c:v>-17.056100000000001</c:v>
                </c:pt>
                <c:pt idx="5714">
                  <c:v>-17.079000000000001</c:v>
                </c:pt>
                <c:pt idx="5715">
                  <c:v>-17.110099999999999</c:v>
                </c:pt>
                <c:pt idx="5716">
                  <c:v>-17.130800000000001</c:v>
                </c:pt>
                <c:pt idx="5717">
                  <c:v>-17.161000000000001</c:v>
                </c:pt>
                <c:pt idx="5718">
                  <c:v>-17.182099999999998</c:v>
                </c:pt>
                <c:pt idx="5719">
                  <c:v>-17.212</c:v>
                </c:pt>
                <c:pt idx="5720">
                  <c:v>-17.230399999999999</c:v>
                </c:pt>
                <c:pt idx="5721">
                  <c:v>-17.260000000000002</c:v>
                </c:pt>
                <c:pt idx="5722">
                  <c:v>-17.279299999999999</c:v>
                </c:pt>
                <c:pt idx="5723">
                  <c:v>-17.315300000000001</c:v>
                </c:pt>
                <c:pt idx="5724">
                  <c:v>-17.328199999999999</c:v>
                </c:pt>
                <c:pt idx="5725">
                  <c:v>-17.3596</c:v>
                </c:pt>
                <c:pt idx="5726">
                  <c:v>-17.383800000000001</c:v>
                </c:pt>
                <c:pt idx="5727">
                  <c:v>-17.4129</c:v>
                </c:pt>
                <c:pt idx="5728">
                  <c:v>-17.429500000000001</c:v>
                </c:pt>
                <c:pt idx="5729">
                  <c:v>-17.466000000000001</c:v>
                </c:pt>
                <c:pt idx="5730">
                  <c:v>-17.4832</c:v>
                </c:pt>
                <c:pt idx="5731">
                  <c:v>-17.514299999999999</c:v>
                </c:pt>
                <c:pt idx="5732">
                  <c:v>-17.529699999999998</c:v>
                </c:pt>
                <c:pt idx="5733">
                  <c:v>-17.566700000000001</c:v>
                </c:pt>
                <c:pt idx="5734">
                  <c:v>-17.584499999999998</c:v>
                </c:pt>
                <c:pt idx="5735">
                  <c:v>-17.613700000000001</c:v>
                </c:pt>
                <c:pt idx="5736">
                  <c:v>-17.635400000000001</c:v>
                </c:pt>
                <c:pt idx="5737">
                  <c:v>-17.667100000000001</c:v>
                </c:pt>
                <c:pt idx="5738">
                  <c:v>-17.689399999999999</c:v>
                </c:pt>
                <c:pt idx="5739">
                  <c:v>-17.712</c:v>
                </c:pt>
                <c:pt idx="5740">
                  <c:v>-17.737500000000001</c:v>
                </c:pt>
                <c:pt idx="5741">
                  <c:v>-17.7728</c:v>
                </c:pt>
                <c:pt idx="5742">
                  <c:v>-17.7913</c:v>
                </c:pt>
                <c:pt idx="5743">
                  <c:v>-17.816199999999998</c:v>
                </c:pt>
                <c:pt idx="5744">
                  <c:v>-17.8355</c:v>
                </c:pt>
                <c:pt idx="5745">
                  <c:v>-17.872299999999999</c:v>
                </c:pt>
                <c:pt idx="5746">
                  <c:v>-17.889800000000001</c:v>
                </c:pt>
                <c:pt idx="5747">
                  <c:v>-17.9238</c:v>
                </c:pt>
                <c:pt idx="5748">
                  <c:v>-17.952000000000002</c:v>
                </c:pt>
                <c:pt idx="5749">
                  <c:v>-17.985399999999998</c:v>
                </c:pt>
                <c:pt idx="5750">
                  <c:v>-17.995899999999999</c:v>
                </c:pt>
                <c:pt idx="5751">
                  <c:v>-18.0322</c:v>
                </c:pt>
                <c:pt idx="5752">
                  <c:v>-18.055199999999999</c:v>
                </c:pt>
                <c:pt idx="5753">
                  <c:v>-18.084599999999998</c:v>
                </c:pt>
                <c:pt idx="5754">
                  <c:v>-18.098600000000001</c:v>
                </c:pt>
                <c:pt idx="5755">
                  <c:v>-18.138400000000001</c:v>
                </c:pt>
                <c:pt idx="5756">
                  <c:v>-18.1615</c:v>
                </c:pt>
                <c:pt idx="5757">
                  <c:v>-18.193000000000001</c:v>
                </c:pt>
                <c:pt idx="5758">
                  <c:v>-18.2136</c:v>
                </c:pt>
                <c:pt idx="5759">
                  <c:v>-18.2501</c:v>
                </c:pt>
                <c:pt idx="5760">
                  <c:v>-18.2666</c:v>
                </c:pt>
                <c:pt idx="5761">
                  <c:v>-18.2989</c:v>
                </c:pt>
                <c:pt idx="5762">
                  <c:v>-18.325099999999999</c:v>
                </c:pt>
                <c:pt idx="5763">
                  <c:v>-18.3597</c:v>
                </c:pt>
                <c:pt idx="5764">
                  <c:v>-18.383400000000002</c:v>
                </c:pt>
                <c:pt idx="5765">
                  <c:v>-18.412800000000001</c:v>
                </c:pt>
                <c:pt idx="5766">
                  <c:v>-18.442</c:v>
                </c:pt>
                <c:pt idx="5767">
                  <c:v>-18.478400000000001</c:v>
                </c:pt>
                <c:pt idx="5768">
                  <c:v>-18.4941</c:v>
                </c:pt>
                <c:pt idx="5769">
                  <c:v>-18.532900000000001</c:v>
                </c:pt>
                <c:pt idx="5770">
                  <c:v>-18.5596</c:v>
                </c:pt>
                <c:pt idx="5771">
                  <c:v>-18.590199999999999</c:v>
                </c:pt>
                <c:pt idx="5772">
                  <c:v>-18.611899999999999</c:v>
                </c:pt>
                <c:pt idx="5773">
                  <c:v>-18.646100000000001</c:v>
                </c:pt>
                <c:pt idx="5774">
                  <c:v>-18.6721</c:v>
                </c:pt>
                <c:pt idx="5775">
                  <c:v>-18.7117</c:v>
                </c:pt>
                <c:pt idx="5776">
                  <c:v>-18.729500000000002</c:v>
                </c:pt>
                <c:pt idx="5777">
                  <c:v>-18.768000000000001</c:v>
                </c:pt>
                <c:pt idx="5778">
                  <c:v>-18.796700000000001</c:v>
                </c:pt>
                <c:pt idx="5779">
                  <c:v>-18.8245</c:v>
                </c:pt>
                <c:pt idx="5780">
                  <c:v>-18.852</c:v>
                </c:pt>
                <c:pt idx="5781">
                  <c:v>-18.895399999999999</c:v>
                </c:pt>
                <c:pt idx="5782">
                  <c:v>-18.915099999999999</c:v>
                </c:pt>
                <c:pt idx="5783">
                  <c:v>-18.9453</c:v>
                </c:pt>
                <c:pt idx="5784">
                  <c:v>-18.976199999999999</c:v>
                </c:pt>
                <c:pt idx="5785">
                  <c:v>-19.019100000000002</c:v>
                </c:pt>
                <c:pt idx="5786">
                  <c:v>-19.039100000000001</c:v>
                </c:pt>
                <c:pt idx="5787">
                  <c:v>-19.076599999999999</c:v>
                </c:pt>
                <c:pt idx="5788">
                  <c:v>-19.099900000000002</c:v>
                </c:pt>
                <c:pt idx="5789">
                  <c:v>-19.145299999999999</c:v>
                </c:pt>
                <c:pt idx="5790">
                  <c:v>-19.165400000000002</c:v>
                </c:pt>
                <c:pt idx="5791">
                  <c:v>-19.197299999999998</c:v>
                </c:pt>
                <c:pt idx="5792">
                  <c:v>-19.2271</c:v>
                </c:pt>
                <c:pt idx="5793">
                  <c:v>-19.264900000000001</c:v>
                </c:pt>
                <c:pt idx="5794">
                  <c:v>-19.290900000000001</c:v>
                </c:pt>
                <c:pt idx="5795">
                  <c:v>-19.329899999999999</c:v>
                </c:pt>
                <c:pt idx="5796">
                  <c:v>-19.356300000000001</c:v>
                </c:pt>
                <c:pt idx="5797">
                  <c:v>-19.389299999999999</c:v>
                </c:pt>
                <c:pt idx="5798">
                  <c:v>-19.415199999999999</c:v>
                </c:pt>
                <c:pt idx="5799">
                  <c:v>-19.4572</c:v>
                </c:pt>
                <c:pt idx="5800">
                  <c:v>-19.489100000000001</c:v>
                </c:pt>
                <c:pt idx="5801">
                  <c:v>-19.523199999999999</c:v>
                </c:pt>
                <c:pt idx="5802">
                  <c:v>-19.546099999999999</c:v>
                </c:pt>
                <c:pt idx="5803">
                  <c:v>-19.590199999999999</c:v>
                </c:pt>
                <c:pt idx="5804">
                  <c:v>-19.6126</c:v>
                </c:pt>
                <c:pt idx="5805">
                  <c:v>-19.648599999999998</c:v>
                </c:pt>
                <c:pt idx="5806">
                  <c:v>-19.673999999999999</c:v>
                </c:pt>
                <c:pt idx="5807">
                  <c:v>-19.710999999999999</c:v>
                </c:pt>
                <c:pt idx="5808">
                  <c:v>-19.737500000000001</c:v>
                </c:pt>
                <c:pt idx="5809">
                  <c:v>-19.7759</c:v>
                </c:pt>
                <c:pt idx="5810">
                  <c:v>-19.797000000000001</c:v>
                </c:pt>
                <c:pt idx="5811">
                  <c:v>-19.840499999999999</c:v>
                </c:pt>
                <c:pt idx="5812">
                  <c:v>-19.8691</c:v>
                </c:pt>
                <c:pt idx="5813">
                  <c:v>-19.905999999999999</c:v>
                </c:pt>
                <c:pt idx="5814">
                  <c:v>-19.9361</c:v>
                </c:pt>
                <c:pt idx="5815">
                  <c:v>-19.9694</c:v>
                </c:pt>
                <c:pt idx="5816">
                  <c:v>-19.995000000000001</c:v>
                </c:pt>
                <c:pt idx="5817">
                  <c:v>-20.0321</c:v>
                </c:pt>
                <c:pt idx="5818">
                  <c:v>-20.0562</c:v>
                </c:pt>
                <c:pt idx="5819">
                  <c:v>-20.098400000000002</c:v>
                </c:pt>
                <c:pt idx="5820">
                  <c:v>-20.128299999999999</c:v>
                </c:pt>
                <c:pt idx="5821">
                  <c:v>-20.164400000000001</c:v>
                </c:pt>
                <c:pt idx="5822">
                  <c:v>-20.1934</c:v>
                </c:pt>
                <c:pt idx="5823">
                  <c:v>-20.2332</c:v>
                </c:pt>
                <c:pt idx="5824">
                  <c:v>-20.256399999999999</c:v>
                </c:pt>
                <c:pt idx="5825">
                  <c:v>-20.293399999999998</c:v>
                </c:pt>
                <c:pt idx="5826">
                  <c:v>-20.325700000000001</c:v>
                </c:pt>
                <c:pt idx="5827">
                  <c:v>-20.365400000000001</c:v>
                </c:pt>
                <c:pt idx="5828">
                  <c:v>-20.389500000000002</c:v>
                </c:pt>
                <c:pt idx="5829">
                  <c:v>-20.427</c:v>
                </c:pt>
                <c:pt idx="5830">
                  <c:v>-20.451899999999998</c:v>
                </c:pt>
                <c:pt idx="5831">
                  <c:v>-20.4924</c:v>
                </c:pt>
                <c:pt idx="5832">
                  <c:v>-20.5185</c:v>
                </c:pt>
                <c:pt idx="5833">
                  <c:v>-20.557099999999998</c:v>
                </c:pt>
                <c:pt idx="5834">
                  <c:v>-20.579499999999999</c:v>
                </c:pt>
                <c:pt idx="5835">
                  <c:v>-20.622599999999998</c:v>
                </c:pt>
                <c:pt idx="5836">
                  <c:v>-20.650600000000001</c:v>
                </c:pt>
                <c:pt idx="5837">
                  <c:v>-20.689299999999999</c:v>
                </c:pt>
                <c:pt idx="5838">
                  <c:v>-20.716100000000001</c:v>
                </c:pt>
                <c:pt idx="5839">
                  <c:v>-20.756399999999999</c:v>
                </c:pt>
                <c:pt idx="5840">
                  <c:v>-20.782399999999999</c:v>
                </c:pt>
                <c:pt idx="5841">
                  <c:v>-20.8218</c:v>
                </c:pt>
                <c:pt idx="5842">
                  <c:v>-20.848199999999999</c:v>
                </c:pt>
                <c:pt idx="5843">
                  <c:v>-20.8932</c:v>
                </c:pt>
                <c:pt idx="5844">
                  <c:v>-20.9177</c:v>
                </c:pt>
                <c:pt idx="5845">
                  <c:v>-20.9528</c:v>
                </c:pt>
                <c:pt idx="5846">
                  <c:v>-20.980799999999999</c:v>
                </c:pt>
                <c:pt idx="5847">
                  <c:v>-21.029599999999999</c:v>
                </c:pt>
                <c:pt idx="5848">
                  <c:v>-21.049900000000001</c:v>
                </c:pt>
                <c:pt idx="5849">
                  <c:v>-21.086500000000001</c:v>
                </c:pt>
                <c:pt idx="5850">
                  <c:v>-21.12</c:v>
                </c:pt>
                <c:pt idx="5851">
                  <c:v>-21.162700000000001</c:v>
                </c:pt>
                <c:pt idx="5852">
                  <c:v>-21.189599999999999</c:v>
                </c:pt>
                <c:pt idx="5853">
                  <c:v>-21.220500000000001</c:v>
                </c:pt>
                <c:pt idx="5854">
                  <c:v>-21.259899999999998</c:v>
                </c:pt>
                <c:pt idx="5855">
                  <c:v>-21.297499999999999</c:v>
                </c:pt>
                <c:pt idx="5856">
                  <c:v>-21.328800000000001</c:v>
                </c:pt>
                <c:pt idx="5857">
                  <c:v>-21.3629</c:v>
                </c:pt>
                <c:pt idx="5858">
                  <c:v>-21.3964</c:v>
                </c:pt>
                <c:pt idx="5859">
                  <c:v>-21.4361</c:v>
                </c:pt>
                <c:pt idx="5860">
                  <c:v>-21.4665</c:v>
                </c:pt>
                <c:pt idx="5861">
                  <c:v>-21.499400000000001</c:v>
                </c:pt>
                <c:pt idx="5862">
                  <c:v>-21.531600000000001</c:v>
                </c:pt>
                <c:pt idx="5863">
                  <c:v>-21.572700000000001</c:v>
                </c:pt>
                <c:pt idx="5864">
                  <c:v>-21.6022</c:v>
                </c:pt>
                <c:pt idx="5865">
                  <c:v>-21.642700000000001</c:v>
                </c:pt>
                <c:pt idx="5866">
                  <c:v>-21.672499999999999</c:v>
                </c:pt>
                <c:pt idx="5867">
                  <c:v>-21.7195</c:v>
                </c:pt>
                <c:pt idx="5868">
                  <c:v>-21.746200000000002</c:v>
                </c:pt>
                <c:pt idx="5869">
                  <c:v>-21.784199999999998</c:v>
                </c:pt>
                <c:pt idx="5870">
                  <c:v>-21.816099999999999</c:v>
                </c:pt>
                <c:pt idx="5871">
                  <c:v>-21.854199999999999</c:v>
                </c:pt>
                <c:pt idx="5872">
                  <c:v>-21.888300000000001</c:v>
                </c:pt>
                <c:pt idx="5873">
                  <c:v>-21.929099999999998</c:v>
                </c:pt>
                <c:pt idx="5874">
                  <c:v>-21.9618</c:v>
                </c:pt>
                <c:pt idx="5875">
                  <c:v>-21.993600000000001</c:v>
                </c:pt>
                <c:pt idx="5876">
                  <c:v>-22.032</c:v>
                </c:pt>
                <c:pt idx="5877">
                  <c:v>-22.073</c:v>
                </c:pt>
                <c:pt idx="5878">
                  <c:v>-22.1067</c:v>
                </c:pt>
                <c:pt idx="5879">
                  <c:v>-22.151299999999999</c:v>
                </c:pt>
                <c:pt idx="5880">
                  <c:v>-22.182300000000001</c:v>
                </c:pt>
                <c:pt idx="5881">
                  <c:v>-22.223500000000001</c:v>
                </c:pt>
                <c:pt idx="5882">
                  <c:v>-22.2515</c:v>
                </c:pt>
                <c:pt idx="5883">
                  <c:v>-22.307099999999998</c:v>
                </c:pt>
                <c:pt idx="5884">
                  <c:v>-22.331399999999999</c:v>
                </c:pt>
                <c:pt idx="5885">
                  <c:v>-22.371099999999998</c:v>
                </c:pt>
                <c:pt idx="5886">
                  <c:v>-22.407499999999999</c:v>
                </c:pt>
                <c:pt idx="5887">
                  <c:v>-22.451599999999999</c:v>
                </c:pt>
                <c:pt idx="5888">
                  <c:v>-22.4847</c:v>
                </c:pt>
                <c:pt idx="5889">
                  <c:v>-22.520600000000002</c:v>
                </c:pt>
                <c:pt idx="5890">
                  <c:v>-22.555700000000002</c:v>
                </c:pt>
                <c:pt idx="5891">
                  <c:v>-22.6005</c:v>
                </c:pt>
                <c:pt idx="5892">
                  <c:v>-22.630199999999999</c:v>
                </c:pt>
                <c:pt idx="5893">
                  <c:v>-22.671900000000001</c:v>
                </c:pt>
                <c:pt idx="5894">
                  <c:v>-22.7043</c:v>
                </c:pt>
                <c:pt idx="5895">
                  <c:v>-22.752600000000001</c:v>
                </c:pt>
                <c:pt idx="5896">
                  <c:v>-22.785299999999999</c:v>
                </c:pt>
                <c:pt idx="5897">
                  <c:v>-22.827100000000002</c:v>
                </c:pt>
                <c:pt idx="5898">
                  <c:v>-22.865300000000001</c:v>
                </c:pt>
                <c:pt idx="5899">
                  <c:v>-22.909199999999998</c:v>
                </c:pt>
                <c:pt idx="5900">
                  <c:v>-22.938300000000002</c:v>
                </c:pt>
                <c:pt idx="5901">
                  <c:v>-22.984200000000001</c:v>
                </c:pt>
                <c:pt idx="5902">
                  <c:v>-23.021999999999998</c:v>
                </c:pt>
                <c:pt idx="5903">
                  <c:v>-23.061900000000001</c:v>
                </c:pt>
                <c:pt idx="5904">
                  <c:v>-23.091699999999999</c:v>
                </c:pt>
                <c:pt idx="5905">
                  <c:v>-23.1418</c:v>
                </c:pt>
                <c:pt idx="5906">
                  <c:v>-23.181000000000001</c:v>
                </c:pt>
                <c:pt idx="5907">
                  <c:v>-23.216999999999999</c:v>
                </c:pt>
                <c:pt idx="5908">
                  <c:v>-23.250900000000001</c:v>
                </c:pt>
                <c:pt idx="5909">
                  <c:v>-23.299399999999999</c:v>
                </c:pt>
                <c:pt idx="5910">
                  <c:v>-23.334800000000001</c:v>
                </c:pt>
                <c:pt idx="5911">
                  <c:v>-23.375499999999999</c:v>
                </c:pt>
                <c:pt idx="5912">
                  <c:v>-23.408999999999999</c:v>
                </c:pt>
                <c:pt idx="5913">
                  <c:v>-23.456900000000001</c:v>
                </c:pt>
                <c:pt idx="5914">
                  <c:v>-23.495000000000001</c:v>
                </c:pt>
                <c:pt idx="5915">
                  <c:v>-23.5379</c:v>
                </c:pt>
                <c:pt idx="5916">
                  <c:v>-23.5763</c:v>
                </c:pt>
                <c:pt idx="5917">
                  <c:v>-23.619700000000002</c:v>
                </c:pt>
                <c:pt idx="5918">
                  <c:v>-23.6568</c:v>
                </c:pt>
                <c:pt idx="5919">
                  <c:v>-23.692799999999998</c:v>
                </c:pt>
                <c:pt idx="5920">
                  <c:v>-23.736499999999999</c:v>
                </c:pt>
                <c:pt idx="5921">
                  <c:v>-23.785799999999998</c:v>
                </c:pt>
                <c:pt idx="5922">
                  <c:v>-23.819199999999999</c:v>
                </c:pt>
                <c:pt idx="5923">
                  <c:v>-23.8658</c:v>
                </c:pt>
                <c:pt idx="5924">
                  <c:v>-23.907399999999999</c:v>
                </c:pt>
                <c:pt idx="5925">
                  <c:v>-23.951699999999999</c:v>
                </c:pt>
                <c:pt idx="5926">
                  <c:v>-23.9863</c:v>
                </c:pt>
                <c:pt idx="5927">
                  <c:v>-24.0259</c:v>
                </c:pt>
                <c:pt idx="5928">
                  <c:v>-24.077300000000001</c:v>
                </c:pt>
                <c:pt idx="5929">
                  <c:v>-24.116900000000001</c:v>
                </c:pt>
                <c:pt idx="5930">
                  <c:v>-24.150400000000001</c:v>
                </c:pt>
                <c:pt idx="5931">
                  <c:v>-24.197399999999998</c:v>
                </c:pt>
                <c:pt idx="5932">
                  <c:v>-24.235900000000001</c:v>
                </c:pt>
                <c:pt idx="5933">
                  <c:v>-24.282499999999999</c:v>
                </c:pt>
                <c:pt idx="5934">
                  <c:v>-24.323399999999999</c:v>
                </c:pt>
                <c:pt idx="5935">
                  <c:v>-24.370899999999999</c:v>
                </c:pt>
                <c:pt idx="5936">
                  <c:v>-24.411899999999999</c:v>
                </c:pt>
                <c:pt idx="5937">
                  <c:v>-24.452100000000002</c:v>
                </c:pt>
                <c:pt idx="5938">
                  <c:v>-24.489599999999999</c:v>
                </c:pt>
                <c:pt idx="5939">
                  <c:v>-24.539100000000001</c:v>
                </c:pt>
                <c:pt idx="5940">
                  <c:v>-24.579000000000001</c:v>
                </c:pt>
                <c:pt idx="5941">
                  <c:v>-24.623000000000001</c:v>
                </c:pt>
                <c:pt idx="5942">
                  <c:v>-24.669699999999999</c:v>
                </c:pt>
                <c:pt idx="5943">
                  <c:v>-24.715399999999999</c:v>
                </c:pt>
                <c:pt idx="5944">
                  <c:v>-24.756799999999998</c:v>
                </c:pt>
                <c:pt idx="5945">
                  <c:v>-24.7959</c:v>
                </c:pt>
                <c:pt idx="5946">
                  <c:v>-24.8443</c:v>
                </c:pt>
                <c:pt idx="5947">
                  <c:v>-24.8888</c:v>
                </c:pt>
                <c:pt idx="5948">
                  <c:v>-24.932600000000001</c:v>
                </c:pt>
                <c:pt idx="5949">
                  <c:v>-24.973500000000001</c:v>
                </c:pt>
                <c:pt idx="5950">
                  <c:v>-25.0228</c:v>
                </c:pt>
                <c:pt idx="5951">
                  <c:v>-25.067900000000002</c:v>
                </c:pt>
                <c:pt idx="5952">
                  <c:v>-25.1068</c:v>
                </c:pt>
                <c:pt idx="5953">
                  <c:v>-25.152699999999999</c:v>
                </c:pt>
                <c:pt idx="5954">
                  <c:v>-25.200600000000001</c:v>
                </c:pt>
                <c:pt idx="5955">
                  <c:v>-25.251300000000001</c:v>
                </c:pt>
                <c:pt idx="5956">
                  <c:v>-25.286799999999999</c:v>
                </c:pt>
                <c:pt idx="5957">
                  <c:v>-25.338000000000001</c:v>
                </c:pt>
                <c:pt idx="5958">
                  <c:v>-25.388500000000001</c:v>
                </c:pt>
                <c:pt idx="5959">
                  <c:v>-25.432700000000001</c:v>
                </c:pt>
                <c:pt idx="5960">
                  <c:v>-25.473400000000002</c:v>
                </c:pt>
                <c:pt idx="5961">
                  <c:v>-25.519200000000001</c:v>
                </c:pt>
                <c:pt idx="5962">
                  <c:v>-25.568300000000001</c:v>
                </c:pt>
                <c:pt idx="5963">
                  <c:v>-25.6159</c:v>
                </c:pt>
                <c:pt idx="5964">
                  <c:v>-25.658899999999999</c:v>
                </c:pt>
                <c:pt idx="5965">
                  <c:v>-25.704000000000001</c:v>
                </c:pt>
                <c:pt idx="5966">
                  <c:v>-25.7471</c:v>
                </c:pt>
                <c:pt idx="5967">
                  <c:v>-25.799099999999999</c:v>
                </c:pt>
                <c:pt idx="5968">
                  <c:v>-25.851400000000002</c:v>
                </c:pt>
                <c:pt idx="5969">
                  <c:v>-25.895900000000001</c:v>
                </c:pt>
                <c:pt idx="5970">
                  <c:v>-25.937899999999999</c:v>
                </c:pt>
                <c:pt idx="5971">
                  <c:v>-25.987300000000001</c:v>
                </c:pt>
                <c:pt idx="5972">
                  <c:v>-26.034199999999998</c:v>
                </c:pt>
                <c:pt idx="5973">
                  <c:v>-26.0822</c:v>
                </c:pt>
                <c:pt idx="5974">
                  <c:v>-26.131599999999999</c:v>
                </c:pt>
                <c:pt idx="5975">
                  <c:v>-26.1739</c:v>
                </c:pt>
                <c:pt idx="5976">
                  <c:v>-26.232700000000001</c:v>
                </c:pt>
                <c:pt idx="5977">
                  <c:v>-26.273700000000002</c:v>
                </c:pt>
                <c:pt idx="5978">
                  <c:v>-26.319199999999999</c:v>
                </c:pt>
                <c:pt idx="5979">
                  <c:v>-26.377199999999998</c:v>
                </c:pt>
                <c:pt idx="5980">
                  <c:v>-26.426100000000002</c:v>
                </c:pt>
                <c:pt idx="5981">
                  <c:v>-26.467600000000001</c:v>
                </c:pt>
                <c:pt idx="5982">
                  <c:v>-26.514099999999999</c:v>
                </c:pt>
                <c:pt idx="5983">
                  <c:v>-26.5685</c:v>
                </c:pt>
                <c:pt idx="5984">
                  <c:v>-26.6099</c:v>
                </c:pt>
                <c:pt idx="5985">
                  <c:v>-26.665600000000001</c:v>
                </c:pt>
                <c:pt idx="5986">
                  <c:v>-26.720099999999999</c:v>
                </c:pt>
                <c:pt idx="5987">
                  <c:v>-26.7684</c:v>
                </c:pt>
                <c:pt idx="5988">
                  <c:v>-26.775099999999998</c:v>
                </c:pt>
                <c:pt idx="5989">
                  <c:v>-26.821899999999999</c:v>
                </c:pt>
                <c:pt idx="5990">
                  <c:v>-26.145299999999999</c:v>
                </c:pt>
                <c:pt idx="5991">
                  <c:v>-25.5611</c:v>
                </c:pt>
                <c:pt idx="5992">
                  <c:v>-25.095400000000001</c:v>
                </c:pt>
                <c:pt idx="5993">
                  <c:v>-24.664200000000001</c:v>
                </c:pt>
                <c:pt idx="5994">
                  <c:v>-24.2714</c:v>
                </c:pt>
                <c:pt idx="5995">
                  <c:v>-23.896699999999999</c:v>
                </c:pt>
                <c:pt idx="5996">
                  <c:v>-23.533000000000001</c:v>
                </c:pt>
                <c:pt idx="5997">
                  <c:v>-23.1845</c:v>
                </c:pt>
                <c:pt idx="5998">
                  <c:v>-22.846800000000002</c:v>
                </c:pt>
                <c:pt idx="5999">
                  <c:v>-22.520700000000001</c:v>
                </c:pt>
                <c:pt idx="6000">
                  <c:v>-22.206800000000001</c:v>
                </c:pt>
                <c:pt idx="6001">
                  <c:v>-21.895700000000001</c:v>
                </c:pt>
                <c:pt idx="6002">
                  <c:v>-21.6051</c:v>
                </c:pt>
                <c:pt idx="6003">
                  <c:v>-21.318200000000001</c:v>
                </c:pt>
                <c:pt idx="6004">
                  <c:v>-21.030899999999999</c:v>
                </c:pt>
                <c:pt idx="6005">
                  <c:v>-20.760899999999999</c:v>
                </c:pt>
                <c:pt idx="6006">
                  <c:v>-20.498899999999999</c:v>
                </c:pt>
                <c:pt idx="6007">
                  <c:v>-20.236799999999999</c:v>
                </c:pt>
                <c:pt idx="6008">
                  <c:v>-19.975999999999999</c:v>
                </c:pt>
                <c:pt idx="6009">
                  <c:v>-19.737200000000001</c:v>
                </c:pt>
                <c:pt idx="6010">
                  <c:v>-19.4908</c:v>
                </c:pt>
                <c:pt idx="6011">
                  <c:v>-19.249600000000001</c:v>
                </c:pt>
                <c:pt idx="6012">
                  <c:v>-19.017099999999999</c:v>
                </c:pt>
                <c:pt idx="6013">
                  <c:v>-18.797799999999999</c:v>
                </c:pt>
                <c:pt idx="6014">
                  <c:v>-18.5717</c:v>
                </c:pt>
                <c:pt idx="6015">
                  <c:v>-18.360199999999999</c:v>
                </c:pt>
                <c:pt idx="6016">
                  <c:v>-18.148299999999999</c:v>
                </c:pt>
                <c:pt idx="6017">
                  <c:v>-17.937000000000001</c:v>
                </c:pt>
                <c:pt idx="6018">
                  <c:v>-17.726500000000001</c:v>
                </c:pt>
                <c:pt idx="6019">
                  <c:v>-17.5322</c:v>
                </c:pt>
                <c:pt idx="6020">
                  <c:v>-17.3401</c:v>
                </c:pt>
                <c:pt idx="6021">
                  <c:v>-17.137699999999999</c:v>
                </c:pt>
                <c:pt idx="6022">
                  <c:v>-16.950099999999999</c:v>
                </c:pt>
                <c:pt idx="6023">
                  <c:v>-16.769600000000001</c:v>
                </c:pt>
                <c:pt idx="6024">
                  <c:v>-16.590599999999998</c:v>
                </c:pt>
                <c:pt idx="6025">
                  <c:v>-16.410799999999998</c:v>
                </c:pt>
                <c:pt idx="6026">
                  <c:v>-16.2315</c:v>
                </c:pt>
                <c:pt idx="6027">
                  <c:v>-16.066600000000001</c:v>
                </c:pt>
                <c:pt idx="6028">
                  <c:v>-15.8941</c:v>
                </c:pt>
                <c:pt idx="6029">
                  <c:v>-15.7285</c:v>
                </c:pt>
                <c:pt idx="6030">
                  <c:v>-15.565200000000001</c:v>
                </c:pt>
                <c:pt idx="6031">
                  <c:v>-15.406499999999999</c:v>
                </c:pt>
                <c:pt idx="6032">
                  <c:v>-15.252000000000001</c:v>
                </c:pt>
                <c:pt idx="6033">
                  <c:v>-15.093400000000001</c:v>
                </c:pt>
                <c:pt idx="6034">
                  <c:v>-14.9427</c:v>
                </c:pt>
                <c:pt idx="6035">
                  <c:v>-14.7971</c:v>
                </c:pt>
                <c:pt idx="6036">
                  <c:v>-14.6449</c:v>
                </c:pt>
                <c:pt idx="6037">
                  <c:v>-14.504200000000001</c:v>
                </c:pt>
                <c:pt idx="6038">
                  <c:v>-14.3592</c:v>
                </c:pt>
                <c:pt idx="6039">
                  <c:v>-14.219799999999999</c:v>
                </c:pt>
                <c:pt idx="6040">
                  <c:v>-14.0817</c:v>
                </c:pt>
                <c:pt idx="6041">
                  <c:v>-13.9552</c:v>
                </c:pt>
                <c:pt idx="6042">
                  <c:v>-13.8169</c:v>
                </c:pt>
                <c:pt idx="6043">
                  <c:v>-13.6877</c:v>
                </c:pt>
                <c:pt idx="6044">
                  <c:v>-13.5588</c:v>
                </c:pt>
                <c:pt idx="6045">
                  <c:v>-13.438700000000001</c:v>
                </c:pt>
                <c:pt idx="6046">
                  <c:v>-13.3047</c:v>
                </c:pt>
                <c:pt idx="6047">
                  <c:v>-13.181800000000001</c:v>
                </c:pt>
                <c:pt idx="6048">
                  <c:v>-13.0633</c:v>
                </c:pt>
                <c:pt idx="6049">
                  <c:v>-12.9496</c:v>
                </c:pt>
                <c:pt idx="6050">
                  <c:v>-12.8253</c:v>
                </c:pt>
                <c:pt idx="6051">
                  <c:v>-12.7104</c:v>
                </c:pt>
                <c:pt idx="6052">
                  <c:v>-12.6014</c:v>
                </c:pt>
                <c:pt idx="6053">
                  <c:v>-12.484</c:v>
                </c:pt>
                <c:pt idx="6054">
                  <c:v>-12.373699999999999</c:v>
                </c:pt>
                <c:pt idx="6055">
                  <c:v>-12.2643</c:v>
                </c:pt>
                <c:pt idx="6056">
                  <c:v>-12.1652</c:v>
                </c:pt>
                <c:pt idx="6057">
                  <c:v>-12.055999999999999</c:v>
                </c:pt>
                <c:pt idx="6058">
                  <c:v>-11.946999999999999</c:v>
                </c:pt>
                <c:pt idx="6059">
                  <c:v>-11.848800000000001</c:v>
                </c:pt>
                <c:pt idx="6060">
                  <c:v>-11.7494</c:v>
                </c:pt>
                <c:pt idx="6061">
                  <c:v>-11.6448</c:v>
                </c:pt>
                <c:pt idx="6062">
                  <c:v>-11.5457</c:v>
                </c:pt>
                <c:pt idx="6063">
                  <c:v>-11.4549</c:v>
                </c:pt>
                <c:pt idx="6064">
                  <c:v>-11.357799999999999</c:v>
                </c:pt>
                <c:pt idx="6065">
                  <c:v>-11.2575</c:v>
                </c:pt>
                <c:pt idx="6066">
                  <c:v>-11.167299999999999</c:v>
                </c:pt>
                <c:pt idx="6067">
                  <c:v>-11.077199999999999</c:v>
                </c:pt>
                <c:pt idx="6068">
                  <c:v>-10.9842</c:v>
                </c:pt>
                <c:pt idx="6069">
                  <c:v>-10.898</c:v>
                </c:pt>
                <c:pt idx="6070">
                  <c:v>-10.8123</c:v>
                </c:pt>
                <c:pt idx="6071">
                  <c:v>-10.7249</c:v>
                </c:pt>
                <c:pt idx="6072">
                  <c:v>-10.630100000000001</c:v>
                </c:pt>
                <c:pt idx="6073">
                  <c:v>-10.5534</c:v>
                </c:pt>
                <c:pt idx="6074">
                  <c:v>-10.4732</c:v>
                </c:pt>
                <c:pt idx="6075">
                  <c:v>-10.383100000000001</c:v>
                </c:pt>
                <c:pt idx="6076">
                  <c:v>-10.299200000000001</c:v>
                </c:pt>
                <c:pt idx="6077">
                  <c:v>-10.2173</c:v>
                </c:pt>
                <c:pt idx="6078">
                  <c:v>-10.145</c:v>
                </c:pt>
                <c:pt idx="6079">
                  <c:v>-10.061299999999999</c:v>
                </c:pt>
                <c:pt idx="6080">
                  <c:v>-9.9839599999999997</c:v>
                </c:pt>
                <c:pt idx="6081">
                  <c:v>-9.9108499999999999</c:v>
                </c:pt>
                <c:pt idx="6082">
                  <c:v>-9.8354800000000004</c:v>
                </c:pt>
                <c:pt idx="6083">
                  <c:v>-9.7597100000000001</c:v>
                </c:pt>
                <c:pt idx="6084">
                  <c:v>-9.6869599999999991</c:v>
                </c:pt>
                <c:pt idx="6085">
                  <c:v>-9.5638299999999994</c:v>
                </c:pt>
                <c:pt idx="6086">
                  <c:v>-9.5059100000000001</c:v>
                </c:pt>
                <c:pt idx="6087">
                  <c:v>-9.4278999999999993</c:v>
                </c:pt>
                <c:pt idx="6088">
                  <c:v>-9.3668899999999997</c:v>
                </c:pt>
                <c:pt idx="6089">
                  <c:v>-9.2873999999999999</c:v>
                </c:pt>
                <c:pt idx="6090">
                  <c:v>-9.23184</c:v>
                </c:pt>
                <c:pt idx="6091">
                  <c:v>-9.1593300000000006</c:v>
                </c:pt>
                <c:pt idx="6092">
                  <c:v>-9.0939999999999994</c:v>
                </c:pt>
                <c:pt idx="6093">
                  <c:v>-9.0241100000000003</c:v>
                </c:pt>
                <c:pt idx="6094">
                  <c:v>-8.9668600000000005</c:v>
                </c:pt>
                <c:pt idx="6095">
                  <c:v>-8.8903499999999998</c:v>
                </c:pt>
                <c:pt idx="6096">
                  <c:v>-8.8353000000000002</c:v>
                </c:pt>
                <c:pt idx="6097">
                  <c:v>-8.7649100000000004</c:v>
                </c:pt>
                <c:pt idx="6098">
                  <c:v>-8.7187000000000001</c:v>
                </c:pt>
                <c:pt idx="6099">
                  <c:v>-8.6395800000000005</c:v>
                </c:pt>
                <c:pt idx="6100">
                  <c:v>-8.5881500000000006</c:v>
                </c:pt>
                <c:pt idx="6101">
                  <c:v>-8.5303599999999999</c:v>
                </c:pt>
                <c:pt idx="6102">
                  <c:v>-8.4720499999999994</c:v>
                </c:pt>
                <c:pt idx="6103">
                  <c:v>-8.4078400000000002</c:v>
                </c:pt>
                <c:pt idx="6104">
                  <c:v>-8.3584599999999991</c:v>
                </c:pt>
                <c:pt idx="6105">
                  <c:v>-8.2918599999999998</c:v>
                </c:pt>
                <c:pt idx="6106">
                  <c:v>-8.2491500000000002</c:v>
                </c:pt>
                <c:pt idx="6107">
                  <c:v>-8.1753699999999991</c:v>
                </c:pt>
                <c:pt idx="6108">
                  <c:v>-8.13978</c:v>
                </c:pt>
                <c:pt idx="6109">
                  <c:v>-8.0666700000000002</c:v>
                </c:pt>
                <c:pt idx="6110">
                  <c:v>-8.0232799999999997</c:v>
                </c:pt>
                <c:pt idx="6111">
                  <c:v>-7.96739</c:v>
                </c:pt>
                <c:pt idx="6112">
                  <c:v>-7.9205199999999998</c:v>
                </c:pt>
                <c:pt idx="6113">
                  <c:v>-7.8522699999999999</c:v>
                </c:pt>
                <c:pt idx="6114">
                  <c:v>-7.8167</c:v>
                </c:pt>
                <c:pt idx="6115">
                  <c:v>-7.7568599999999996</c:v>
                </c:pt>
                <c:pt idx="6116">
                  <c:v>-7.7170100000000001</c:v>
                </c:pt>
                <c:pt idx="6117">
                  <c:v>-7.6525699999999999</c:v>
                </c:pt>
                <c:pt idx="6118">
                  <c:v>-7.6181400000000004</c:v>
                </c:pt>
                <c:pt idx="6119">
                  <c:v>-7.5602</c:v>
                </c:pt>
                <c:pt idx="6120">
                  <c:v>-7.5156499999999999</c:v>
                </c:pt>
                <c:pt idx="6121">
                  <c:v>-7.4638600000000004</c:v>
                </c:pt>
                <c:pt idx="6122">
                  <c:v>-7.4243499999999996</c:v>
                </c:pt>
                <c:pt idx="6123">
                  <c:v>-7.3618800000000002</c:v>
                </c:pt>
                <c:pt idx="6124">
                  <c:v>-7.33012</c:v>
                </c:pt>
                <c:pt idx="6125">
                  <c:v>-7.2767400000000002</c:v>
                </c:pt>
                <c:pt idx="6126">
                  <c:v>-7.23163</c:v>
                </c:pt>
                <c:pt idx="6127">
                  <c:v>-7.1837099999999996</c:v>
                </c:pt>
                <c:pt idx="6128">
                  <c:v>-7.1497599999999997</c:v>
                </c:pt>
                <c:pt idx="6129">
                  <c:v>-7.0947100000000001</c:v>
                </c:pt>
                <c:pt idx="6130">
                  <c:v>-7.0599100000000004</c:v>
                </c:pt>
                <c:pt idx="6131">
                  <c:v>-7.0058600000000002</c:v>
                </c:pt>
                <c:pt idx="6132">
                  <c:v>-6.9710999999999999</c:v>
                </c:pt>
                <c:pt idx="6133">
                  <c:v>-6.9233700000000002</c:v>
                </c:pt>
                <c:pt idx="6134">
                  <c:v>-6.8891200000000001</c:v>
                </c:pt>
                <c:pt idx="6135">
                  <c:v>-6.8405199999999997</c:v>
                </c:pt>
                <c:pt idx="6136">
                  <c:v>-6.8061499999999997</c:v>
                </c:pt>
                <c:pt idx="6137">
                  <c:v>-6.7571000000000003</c:v>
                </c:pt>
                <c:pt idx="6138">
                  <c:v>-6.7234400000000001</c:v>
                </c:pt>
                <c:pt idx="6139">
                  <c:v>-6.6814600000000004</c:v>
                </c:pt>
                <c:pt idx="6140">
                  <c:v>-6.64506</c:v>
                </c:pt>
                <c:pt idx="6141">
                  <c:v>-6.5961299999999996</c:v>
                </c:pt>
                <c:pt idx="6142">
                  <c:v>-6.5675600000000003</c:v>
                </c:pt>
                <c:pt idx="6143">
                  <c:v>-6.5257300000000003</c:v>
                </c:pt>
                <c:pt idx="6144">
                  <c:v>-6.4925899999999999</c:v>
                </c:pt>
                <c:pt idx="6145">
                  <c:v>-6.44299</c:v>
                </c:pt>
                <c:pt idx="6146">
                  <c:v>-6.41648</c:v>
                </c:pt>
                <c:pt idx="6147">
                  <c:v>-6.3790800000000001</c:v>
                </c:pt>
                <c:pt idx="6148">
                  <c:v>-6.3485899999999997</c:v>
                </c:pt>
                <c:pt idx="6149">
                  <c:v>-6.3020899999999997</c:v>
                </c:pt>
                <c:pt idx="6150">
                  <c:v>-6.27311</c:v>
                </c:pt>
                <c:pt idx="6151">
                  <c:v>-6.2304199999999996</c:v>
                </c:pt>
                <c:pt idx="6152">
                  <c:v>-6.1990400000000001</c:v>
                </c:pt>
                <c:pt idx="6153">
                  <c:v>-6.1623299999999999</c:v>
                </c:pt>
                <c:pt idx="6154">
                  <c:v>-6.1332199999999997</c:v>
                </c:pt>
                <c:pt idx="6155">
                  <c:v>-6.0862600000000002</c:v>
                </c:pt>
                <c:pt idx="6156">
                  <c:v>-6.06745</c:v>
                </c:pt>
                <c:pt idx="6157">
                  <c:v>-6.0254300000000001</c:v>
                </c:pt>
                <c:pt idx="6158">
                  <c:v>-6.0004600000000003</c:v>
                </c:pt>
                <c:pt idx="6159">
                  <c:v>-5.9604699999999999</c:v>
                </c:pt>
                <c:pt idx="6160">
                  <c:v>-5.9292100000000003</c:v>
                </c:pt>
                <c:pt idx="6161">
                  <c:v>-5.89602</c:v>
                </c:pt>
                <c:pt idx="6162">
                  <c:v>-5.8738299999999999</c:v>
                </c:pt>
                <c:pt idx="6163">
                  <c:v>-5.8276399999999997</c:v>
                </c:pt>
                <c:pt idx="6164">
                  <c:v>-5.8056700000000001</c:v>
                </c:pt>
                <c:pt idx="6165">
                  <c:v>-5.7682799999999999</c:v>
                </c:pt>
                <c:pt idx="6166">
                  <c:v>-5.7439499999999999</c:v>
                </c:pt>
                <c:pt idx="6167">
                  <c:v>-5.7054999999999998</c:v>
                </c:pt>
                <c:pt idx="6168">
                  <c:v>-5.6865699999999997</c:v>
                </c:pt>
                <c:pt idx="6169">
                  <c:v>-5.6520099999999998</c:v>
                </c:pt>
                <c:pt idx="6170">
                  <c:v>-5.6258400000000002</c:v>
                </c:pt>
                <c:pt idx="6171">
                  <c:v>-5.5845599999999997</c:v>
                </c:pt>
                <c:pt idx="6172">
                  <c:v>-5.5679600000000002</c:v>
                </c:pt>
                <c:pt idx="6173">
                  <c:v>-5.5339799999999997</c:v>
                </c:pt>
                <c:pt idx="6174">
                  <c:v>-5.5057600000000004</c:v>
                </c:pt>
                <c:pt idx="6175">
                  <c:v>-5.47133</c:v>
                </c:pt>
                <c:pt idx="6176">
                  <c:v>-5.4574100000000003</c:v>
                </c:pt>
                <c:pt idx="6177">
                  <c:v>-5.4161200000000003</c:v>
                </c:pt>
                <c:pt idx="6178">
                  <c:v>-5.3954599999999999</c:v>
                </c:pt>
                <c:pt idx="6179">
                  <c:v>-5.3632499999999999</c:v>
                </c:pt>
                <c:pt idx="6180">
                  <c:v>-5.3491</c:v>
                </c:pt>
                <c:pt idx="6181">
                  <c:v>-5.3052299999999999</c:v>
                </c:pt>
                <c:pt idx="6182">
                  <c:v>-5.2890899999999998</c:v>
                </c:pt>
                <c:pt idx="6183">
                  <c:v>-5.26023</c:v>
                </c:pt>
                <c:pt idx="6184">
                  <c:v>-5.2370299999999999</c:v>
                </c:pt>
                <c:pt idx="6185">
                  <c:v>-5.2028499999999998</c:v>
                </c:pt>
                <c:pt idx="6186">
                  <c:v>-5.1897599999999997</c:v>
                </c:pt>
                <c:pt idx="6187">
                  <c:v>-5.1557300000000001</c:v>
                </c:pt>
                <c:pt idx="6188">
                  <c:v>-5.1420300000000001</c:v>
                </c:pt>
                <c:pt idx="6189">
                  <c:v>-5.1029900000000001</c:v>
                </c:pt>
                <c:pt idx="6190">
                  <c:v>-5.0874199999999998</c:v>
                </c:pt>
                <c:pt idx="6191">
                  <c:v>-5.0597899999999996</c:v>
                </c:pt>
                <c:pt idx="6192">
                  <c:v>-5.0351400000000002</c:v>
                </c:pt>
                <c:pt idx="6193">
                  <c:v>-5.0084200000000001</c:v>
                </c:pt>
                <c:pt idx="6194">
                  <c:v>-4.9963199999999999</c:v>
                </c:pt>
                <c:pt idx="6195">
                  <c:v>-4.9567600000000001</c:v>
                </c:pt>
                <c:pt idx="6196">
                  <c:v>-4.9427300000000001</c:v>
                </c:pt>
                <c:pt idx="6197">
                  <c:v>-4.9145700000000003</c:v>
                </c:pt>
                <c:pt idx="6198">
                  <c:v>-4.9028099999999997</c:v>
                </c:pt>
                <c:pt idx="6199">
                  <c:v>-4.8651299999999997</c:v>
                </c:pt>
                <c:pt idx="6200">
                  <c:v>-4.8544700000000001</c:v>
                </c:pt>
                <c:pt idx="6201">
                  <c:v>-4.8265700000000002</c:v>
                </c:pt>
                <c:pt idx="6202">
                  <c:v>-4.8065800000000003</c:v>
                </c:pt>
                <c:pt idx="6203">
                  <c:v>-4.7779999999999996</c:v>
                </c:pt>
                <c:pt idx="6204">
                  <c:v>-4.7604899999999999</c:v>
                </c:pt>
                <c:pt idx="6205">
                  <c:v>-4.7375999999999996</c:v>
                </c:pt>
                <c:pt idx="6206">
                  <c:v>-4.7179799999999998</c:v>
                </c:pt>
                <c:pt idx="6207">
                  <c:v>-4.6965700000000004</c:v>
                </c:pt>
                <c:pt idx="6208">
                  <c:v>-4.6775700000000002</c:v>
                </c:pt>
                <c:pt idx="6209">
                  <c:v>-4.6509499999999999</c:v>
                </c:pt>
                <c:pt idx="6210">
                  <c:v>-4.6339600000000001</c:v>
                </c:pt>
                <c:pt idx="6211">
                  <c:v>-4.6038100000000002</c:v>
                </c:pt>
                <c:pt idx="6212">
                  <c:v>-4.5972099999999996</c:v>
                </c:pt>
                <c:pt idx="6213">
                  <c:v>-4.5682799999999997</c:v>
                </c:pt>
                <c:pt idx="6214">
                  <c:v>-4.5554300000000003</c:v>
                </c:pt>
                <c:pt idx="6215">
                  <c:v>-4.5275999999999996</c:v>
                </c:pt>
                <c:pt idx="6216">
                  <c:v>-4.5146100000000002</c:v>
                </c:pt>
                <c:pt idx="6217">
                  <c:v>-4.4900799999999998</c:v>
                </c:pt>
                <c:pt idx="6218">
                  <c:v>-4.4782500000000001</c:v>
                </c:pt>
                <c:pt idx="6219">
                  <c:v>-4.4512099999999997</c:v>
                </c:pt>
                <c:pt idx="6220">
                  <c:v>-4.4389799999999999</c:v>
                </c:pt>
                <c:pt idx="6221">
                  <c:v>-4.4078400000000002</c:v>
                </c:pt>
                <c:pt idx="6222">
                  <c:v>-4.40083</c:v>
                </c:pt>
                <c:pt idx="6223">
                  <c:v>-4.3782300000000003</c:v>
                </c:pt>
                <c:pt idx="6224">
                  <c:v>-4.3612500000000001</c:v>
                </c:pt>
                <c:pt idx="6225">
                  <c:v>-4.3369999999999997</c:v>
                </c:pt>
                <c:pt idx="6226">
                  <c:v>-4.3257099999999999</c:v>
                </c:pt>
                <c:pt idx="6227">
                  <c:v>-4.2986500000000003</c:v>
                </c:pt>
                <c:pt idx="6228">
                  <c:v>-4.2863800000000003</c:v>
                </c:pt>
                <c:pt idx="6229">
                  <c:v>-4.2639300000000002</c:v>
                </c:pt>
                <c:pt idx="6230">
                  <c:v>-4.2576999999999998</c:v>
                </c:pt>
                <c:pt idx="6231">
                  <c:v>-4.2282700000000002</c:v>
                </c:pt>
                <c:pt idx="6232">
                  <c:v>-4.2175200000000004</c:v>
                </c:pt>
                <c:pt idx="6233">
                  <c:v>-4.1978099999999996</c:v>
                </c:pt>
                <c:pt idx="6234">
                  <c:v>-4.1825299999999999</c:v>
                </c:pt>
                <c:pt idx="6235">
                  <c:v>-4.1602399999999999</c:v>
                </c:pt>
                <c:pt idx="6236">
                  <c:v>-4.1497700000000002</c:v>
                </c:pt>
                <c:pt idx="6237">
                  <c:v>-4.1273999999999997</c:v>
                </c:pt>
                <c:pt idx="6238">
                  <c:v>-4.1147200000000002</c:v>
                </c:pt>
                <c:pt idx="6239">
                  <c:v>-4.09314</c:v>
                </c:pt>
                <c:pt idx="6240">
                  <c:v>-4.0846900000000002</c:v>
                </c:pt>
                <c:pt idx="6241">
                  <c:v>-4.0609000000000002</c:v>
                </c:pt>
                <c:pt idx="6242">
                  <c:v>-4.0476999999999999</c:v>
                </c:pt>
                <c:pt idx="6243">
                  <c:v>-4.0270299999999999</c:v>
                </c:pt>
                <c:pt idx="6244">
                  <c:v>-4.0201099999999999</c:v>
                </c:pt>
                <c:pt idx="6245">
                  <c:v>-3.9948800000000002</c:v>
                </c:pt>
                <c:pt idx="6246">
                  <c:v>-3.9884400000000002</c:v>
                </c:pt>
                <c:pt idx="6247">
                  <c:v>-3.9612099999999999</c:v>
                </c:pt>
                <c:pt idx="6248">
                  <c:v>-3.95364</c:v>
                </c:pt>
                <c:pt idx="6249">
                  <c:v>-3.9319199999999999</c:v>
                </c:pt>
                <c:pt idx="6250">
                  <c:v>-3.9209999999999998</c:v>
                </c:pt>
                <c:pt idx="6251">
                  <c:v>-3.9054099999999998</c:v>
                </c:pt>
                <c:pt idx="6252">
                  <c:v>-3.8926599999999998</c:v>
                </c:pt>
                <c:pt idx="6253">
                  <c:v>-3.8667199999999999</c:v>
                </c:pt>
                <c:pt idx="6254">
                  <c:v>-3.8615499999999998</c:v>
                </c:pt>
                <c:pt idx="6255">
                  <c:v>-3.8459400000000001</c:v>
                </c:pt>
                <c:pt idx="6256">
                  <c:v>-3.8342700000000001</c:v>
                </c:pt>
                <c:pt idx="6257">
                  <c:v>-3.8097099999999999</c:v>
                </c:pt>
                <c:pt idx="6258">
                  <c:v>-3.8043800000000001</c:v>
                </c:pt>
                <c:pt idx="6259">
                  <c:v>-3.7835100000000002</c:v>
                </c:pt>
                <c:pt idx="6260">
                  <c:v>-3.77162</c:v>
                </c:pt>
                <c:pt idx="6261">
                  <c:v>-3.75156</c:v>
                </c:pt>
                <c:pt idx="6262">
                  <c:v>-3.7463199999999999</c:v>
                </c:pt>
                <c:pt idx="6263">
                  <c:v>-3.7215400000000001</c:v>
                </c:pt>
                <c:pt idx="6264">
                  <c:v>-3.7175500000000001</c:v>
                </c:pt>
                <c:pt idx="6265">
                  <c:v>-3.69651</c:v>
                </c:pt>
                <c:pt idx="6266">
                  <c:v>-3.6874199999999999</c:v>
                </c:pt>
                <c:pt idx="6267">
                  <c:v>-3.6638299999999999</c:v>
                </c:pt>
                <c:pt idx="6268">
                  <c:v>-3.65618</c:v>
                </c:pt>
                <c:pt idx="6269">
                  <c:v>-3.6397699999999999</c:v>
                </c:pt>
                <c:pt idx="6270">
                  <c:v>-3.6274000000000002</c:v>
                </c:pt>
                <c:pt idx="6271">
                  <c:v>-3.6118100000000002</c:v>
                </c:pt>
                <c:pt idx="6272">
                  <c:v>-3.6027499999999999</c:v>
                </c:pt>
                <c:pt idx="6273">
                  <c:v>-3.5884</c:v>
                </c:pt>
                <c:pt idx="6274">
                  <c:v>-3.5732400000000002</c:v>
                </c:pt>
                <c:pt idx="6275">
                  <c:v>-3.5546099999999998</c:v>
                </c:pt>
                <c:pt idx="6276">
                  <c:v>-3.5543300000000002</c:v>
                </c:pt>
                <c:pt idx="6277">
                  <c:v>-3.5356900000000002</c:v>
                </c:pt>
                <c:pt idx="6278">
                  <c:v>-3.5193099999999999</c:v>
                </c:pt>
                <c:pt idx="6279">
                  <c:v>-3.50684</c:v>
                </c:pt>
                <c:pt idx="6280">
                  <c:v>-3.4992000000000001</c:v>
                </c:pt>
                <c:pt idx="6281">
                  <c:v>-3.48116</c:v>
                </c:pt>
                <c:pt idx="6282">
                  <c:v>-3.47641</c:v>
                </c:pt>
                <c:pt idx="6283">
                  <c:v>-3.4590000000000001</c:v>
                </c:pt>
                <c:pt idx="6284">
                  <c:v>-3.45126</c:v>
                </c:pt>
                <c:pt idx="6285">
                  <c:v>-3.4292199999999999</c:v>
                </c:pt>
                <c:pt idx="6286">
                  <c:v>-3.4229799999999999</c:v>
                </c:pt>
                <c:pt idx="6287">
                  <c:v>-3.4077199999999999</c:v>
                </c:pt>
                <c:pt idx="6288">
                  <c:v>-3.3969900000000002</c:v>
                </c:pt>
                <c:pt idx="6289">
                  <c:v>-3.3793500000000001</c:v>
                </c:pt>
                <c:pt idx="6290">
                  <c:v>-3.3772000000000002</c:v>
                </c:pt>
                <c:pt idx="6291">
                  <c:v>-3.3600400000000001</c:v>
                </c:pt>
                <c:pt idx="6292">
                  <c:v>-3.3495900000000001</c:v>
                </c:pt>
                <c:pt idx="6293">
                  <c:v>-3.33256</c:v>
                </c:pt>
                <c:pt idx="6294">
                  <c:v>-3.32864</c:v>
                </c:pt>
                <c:pt idx="6295">
                  <c:v>-3.3088700000000002</c:v>
                </c:pt>
                <c:pt idx="6296">
                  <c:v>-3.2972100000000002</c:v>
                </c:pt>
                <c:pt idx="6297">
                  <c:v>-3.2875299999999998</c:v>
                </c:pt>
                <c:pt idx="6298">
                  <c:v>-3.2829799999999998</c:v>
                </c:pt>
                <c:pt idx="6299">
                  <c:v>-3.2604099999999998</c:v>
                </c:pt>
                <c:pt idx="6300">
                  <c:v>-3.25081</c:v>
                </c:pt>
                <c:pt idx="6301">
                  <c:v>-3.2396099999999999</c:v>
                </c:pt>
                <c:pt idx="6302">
                  <c:v>-3.2408999999999999</c:v>
                </c:pt>
                <c:pt idx="6303">
                  <c:v>-3.2248000000000001</c:v>
                </c:pt>
                <c:pt idx="6304">
                  <c:v>-3.20763</c:v>
                </c:pt>
                <c:pt idx="6305">
                  <c:v>-3.1949100000000001</c:v>
                </c:pt>
                <c:pt idx="6306">
                  <c:v>-3.19638</c:v>
                </c:pt>
                <c:pt idx="6307">
                  <c:v>-3.1744400000000002</c:v>
                </c:pt>
                <c:pt idx="6308">
                  <c:v>-3.1630400000000001</c:v>
                </c:pt>
                <c:pt idx="6309">
                  <c:v>-3.1525300000000001</c:v>
                </c:pt>
                <c:pt idx="6310">
                  <c:v>-3.1452200000000001</c:v>
                </c:pt>
                <c:pt idx="6311">
                  <c:v>-3.1278100000000002</c:v>
                </c:pt>
                <c:pt idx="6312">
                  <c:v>-3.12466</c:v>
                </c:pt>
                <c:pt idx="6313">
                  <c:v>-3.1133799999999998</c:v>
                </c:pt>
                <c:pt idx="6314">
                  <c:v>-3.1023399999999999</c:v>
                </c:pt>
                <c:pt idx="6315">
                  <c:v>-3.0862799999999999</c:v>
                </c:pt>
                <c:pt idx="6316">
                  <c:v>-3.08962</c:v>
                </c:pt>
                <c:pt idx="6317">
                  <c:v>-3.0735700000000001</c:v>
                </c:pt>
                <c:pt idx="6318">
                  <c:v>-3.0579399999999999</c:v>
                </c:pt>
                <c:pt idx="6319">
                  <c:v>-3.05125</c:v>
                </c:pt>
                <c:pt idx="6320">
                  <c:v>-3.0428299999999999</c:v>
                </c:pt>
                <c:pt idx="6321">
                  <c:v>-3.0300799999999999</c:v>
                </c:pt>
                <c:pt idx="6322">
                  <c:v>-3.0202499999999999</c:v>
                </c:pt>
                <c:pt idx="6323">
                  <c:v>-3.0083500000000001</c:v>
                </c:pt>
                <c:pt idx="6324">
                  <c:v>-3.0063399999999998</c:v>
                </c:pt>
                <c:pt idx="6325">
                  <c:v>-2.9877799999999999</c:v>
                </c:pt>
                <c:pt idx="6326">
                  <c:v>-2.9761299999999999</c:v>
                </c:pt>
                <c:pt idx="6327">
                  <c:v>-2.97437</c:v>
                </c:pt>
                <c:pt idx="6328">
                  <c:v>-2.9664199999999998</c:v>
                </c:pt>
                <c:pt idx="6329">
                  <c:v>-2.9454500000000001</c:v>
                </c:pt>
                <c:pt idx="6330">
                  <c:v>-2.9379400000000002</c:v>
                </c:pt>
                <c:pt idx="6331">
                  <c:v>-2.9346299999999998</c:v>
                </c:pt>
                <c:pt idx="6332">
                  <c:v>-2.9224700000000001</c:v>
                </c:pt>
                <c:pt idx="6333">
                  <c:v>-2.9109699999999998</c:v>
                </c:pt>
                <c:pt idx="6334">
                  <c:v>-2.9039999999999999</c:v>
                </c:pt>
                <c:pt idx="6335">
                  <c:v>-2.8914900000000001</c:v>
                </c:pt>
                <c:pt idx="6336">
                  <c:v>-2.8865099999999999</c:v>
                </c:pt>
                <c:pt idx="6337">
                  <c:v>-2.87168</c:v>
                </c:pt>
                <c:pt idx="6338">
                  <c:v>-2.8629799999999999</c:v>
                </c:pt>
                <c:pt idx="6339">
                  <c:v>-2.8572500000000001</c:v>
                </c:pt>
                <c:pt idx="6340">
                  <c:v>-2.8485200000000002</c:v>
                </c:pt>
                <c:pt idx="6341">
                  <c:v>-2.8388399999999998</c:v>
                </c:pt>
                <c:pt idx="6342">
                  <c:v>-2.8300999999999998</c:v>
                </c:pt>
                <c:pt idx="6343">
                  <c:v>-2.8161900000000002</c:v>
                </c:pt>
                <c:pt idx="6344">
                  <c:v>-2.8101699999999998</c:v>
                </c:pt>
                <c:pt idx="6345">
                  <c:v>-2.7991999999999999</c:v>
                </c:pt>
                <c:pt idx="6346">
                  <c:v>-2.7932600000000001</c:v>
                </c:pt>
                <c:pt idx="6347">
                  <c:v>-2.7812100000000002</c:v>
                </c:pt>
                <c:pt idx="6348">
                  <c:v>-2.77786</c:v>
                </c:pt>
                <c:pt idx="6349">
                  <c:v>-2.76349</c:v>
                </c:pt>
                <c:pt idx="6350">
                  <c:v>-2.7540399999999998</c:v>
                </c:pt>
                <c:pt idx="6351">
                  <c:v>-2.7507199999999998</c:v>
                </c:pt>
                <c:pt idx="6352">
                  <c:v>-2.74044</c:v>
                </c:pt>
                <c:pt idx="6353">
                  <c:v>-2.73143</c:v>
                </c:pt>
                <c:pt idx="6354">
                  <c:v>-2.7235900000000002</c:v>
                </c:pt>
                <c:pt idx="6355">
                  <c:v>-2.7157200000000001</c:v>
                </c:pt>
                <c:pt idx="6356">
                  <c:v>-2.70838</c:v>
                </c:pt>
                <c:pt idx="6357">
                  <c:v>-2.6958000000000002</c:v>
                </c:pt>
                <c:pt idx="6358">
                  <c:v>-2.6880099999999998</c:v>
                </c:pt>
                <c:pt idx="6359">
                  <c:v>-2.6801699999999999</c:v>
                </c:pt>
                <c:pt idx="6360">
                  <c:v>-2.6782599999999999</c:v>
                </c:pt>
                <c:pt idx="6361">
                  <c:v>-2.6645099999999999</c:v>
                </c:pt>
                <c:pt idx="6362">
                  <c:v>-2.6575000000000002</c:v>
                </c:pt>
                <c:pt idx="6363">
                  <c:v>-2.6489400000000001</c:v>
                </c:pt>
                <c:pt idx="6364">
                  <c:v>-2.6474500000000001</c:v>
                </c:pt>
                <c:pt idx="6365">
                  <c:v>-2.6314199999999999</c:v>
                </c:pt>
                <c:pt idx="6366">
                  <c:v>-2.6268899999999999</c:v>
                </c:pt>
                <c:pt idx="6367">
                  <c:v>-2.6200899999999998</c:v>
                </c:pt>
                <c:pt idx="6368">
                  <c:v>-2.6063200000000002</c:v>
                </c:pt>
                <c:pt idx="6369">
                  <c:v>-2.5949</c:v>
                </c:pt>
                <c:pt idx="6370">
                  <c:v>-2.5956600000000001</c:v>
                </c:pt>
                <c:pt idx="6371">
                  <c:v>-2.58439</c:v>
                </c:pt>
                <c:pt idx="6372">
                  <c:v>-2.5809000000000002</c:v>
                </c:pt>
                <c:pt idx="6373">
                  <c:v>-2.57117</c:v>
                </c:pt>
                <c:pt idx="6374">
                  <c:v>-2.56854</c:v>
                </c:pt>
                <c:pt idx="6375">
                  <c:v>-2.5536099999999999</c:v>
                </c:pt>
                <c:pt idx="6376">
                  <c:v>-2.5517699999999999</c:v>
                </c:pt>
                <c:pt idx="6377">
                  <c:v>-2.5432800000000002</c:v>
                </c:pt>
                <c:pt idx="6378">
                  <c:v>-2.5356800000000002</c:v>
                </c:pt>
                <c:pt idx="6379">
                  <c:v>-2.5262699999999998</c:v>
                </c:pt>
                <c:pt idx="6380">
                  <c:v>-2.5230999999999999</c:v>
                </c:pt>
                <c:pt idx="6381">
                  <c:v>-2.5114899999999998</c:v>
                </c:pt>
                <c:pt idx="6382">
                  <c:v>-2.4978899999999999</c:v>
                </c:pt>
                <c:pt idx="6383">
                  <c:v>-2.4982799999999998</c:v>
                </c:pt>
                <c:pt idx="6384">
                  <c:v>-2.4915799999999999</c:v>
                </c:pt>
                <c:pt idx="6385">
                  <c:v>-2.4772400000000001</c:v>
                </c:pt>
                <c:pt idx="6386">
                  <c:v>-2.4701300000000002</c:v>
                </c:pt>
                <c:pt idx="6387">
                  <c:v>-2.4674</c:v>
                </c:pt>
                <c:pt idx="6388">
                  <c:v>-2.45844</c:v>
                </c:pt>
                <c:pt idx="6389">
                  <c:v>-2.4512900000000002</c:v>
                </c:pt>
                <c:pt idx="6390">
                  <c:v>-2.4457</c:v>
                </c:pt>
                <c:pt idx="6391">
                  <c:v>-2.4407100000000002</c:v>
                </c:pt>
                <c:pt idx="6392">
                  <c:v>-2.43207</c:v>
                </c:pt>
                <c:pt idx="6393">
                  <c:v>-2.4202499999999998</c:v>
                </c:pt>
                <c:pt idx="6394">
                  <c:v>-2.4178600000000001</c:v>
                </c:pt>
                <c:pt idx="6395">
                  <c:v>-2.40774</c:v>
                </c:pt>
                <c:pt idx="6396">
                  <c:v>-2.4009900000000002</c:v>
                </c:pt>
                <c:pt idx="6397">
                  <c:v>-2.3939599999999999</c:v>
                </c:pt>
                <c:pt idx="6398">
                  <c:v>-2.3876900000000001</c:v>
                </c:pt>
                <c:pt idx="6399">
                  <c:v>-2.3786499999999999</c:v>
                </c:pt>
                <c:pt idx="6400">
                  <c:v>-2.3727200000000002</c:v>
                </c:pt>
                <c:pt idx="6401">
                  <c:v>-2.3692199999999999</c:v>
                </c:pt>
                <c:pt idx="6402">
                  <c:v>-2.3624499999999999</c:v>
                </c:pt>
                <c:pt idx="6403">
                  <c:v>-2.3513500000000001</c:v>
                </c:pt>
                <c:pt idx="6404">
                  <c:v>-2.3451300000000002</c:v>
                </c:pt>
                <c:pt idx="6405">
                  <c:v>-2.3463699999999998</c:v>
                </c:pt>
                <c:pt idx="6406">
                  <c:v>-2.3289</c:v>
                </c:pt>
                <c:pt idx="6407">
                  <c:v>-2.3268599999999999</c:v>
                </c:pt>
                <c:pt idx="6408">
                  <c:v>-2.3212100000000002</c:v>
                </c:pt>
                <c:pt idx="6409">
                  <c:v>-2.3128500000000001</c:v>
                </c:pt>
                <c:pt idx="6410">
                  <c:v>-2.3035700000000001</c:v>
                </c:pt>
                <c:pt idx="6411">
                  <c:v>-2.30579</c:v>
                </c:pt>
                <c:pt idx="6412">
                  <c:v>-2.2928999999999999</c:v>
                </c:pt>
                <c:pt idx="6413">
                  <c:v>-2.28288</c:v>
                </c:pt>
                <c:pt idx="6414">
                  <c:v>-2.2842899999999999</c:v>
                </c:pt>
                <c:pt idx="6415">
                  <c:v>-2.27772</c:v>
                </c:pt>
                <c:pt idx="6416">
                  <c:v>-2.2645300000000002</c:v>
                </c:pt>
                <c:pt idx="6417">
                  <c:v>-2.2648299999999999</c:v>
                </c:pt>
                <c:pt idx="6418">
                  <c:v>-2.25692</c:v>
                </c:pt>
                <c:pt idx="6419">
                  <c:v>-2.25291</c:v>
                </c:pt>
                <c:pt idx="6420">
                  <c:v>-2.23889</c:v>
                </c:pt>
                <c:pt idx="6421">
                  <c:v>-2.24044</c:v>
                </c:pt>
                <c:pt idx="6422">
                  <c:v>-2.2325400000000002</c:v>
                </c:pt>
                <c:pt idx="6423">
                  <c:v>-2.2250000000000001</c:v>
                </c:pt>
                <c:pt idx="6424">
                  <c:v>-2.2160899999999999</c:v>
                </c:pt>
                <c:pt idx="6425">
                  <c:v>-2.2160700000000002</c:v>
                </c:pt>
                <c:pt idx="6426">
                  <c:v>-2.2027000000000001</c:v>
                </c:pt>
                <c:pt idx="6427">
                  <c:v>-2.1973400000000001</c:v>
                </c:pt>
                <c:pt idx="6428">
                  <c:v>-2.1948599999999998</c:v>
                </c:pt>
                <c:pt idx="6429">
                  <c:v>-2.1907100000000002</c:v>
                </c:pt>
                <c:pt idx="6430">
                  <c:v>-2.1759499999999998</c:v>
                </c:pt>
                <c:pt idx="6431">
                  <c:v>-2.1760600000000001</c:v>
                </c:pt>
                <c:pt idx="6432">
                  <c:v>-2.1702699999999999</c:v>
                </c:pt>
                <c:pt idx="6433">
                  <c:v>-2.1670799999999999</c:v>
                </c:pt>
                <c:pt idx="6434">
                  <c:v>-2.1497999999999999</c:v>
                </c:pt>
                <c:pt idx="6435">
                  <c:v>-2.1554899999999999</c:v>
                </c:pt>
                <c:pt idx="6436">
                  <c:v>-2.14493</c:v>
                </c:pt>
                <c:pt idx="6437">
                  <c:v>-2.13828</c:v>
                </c:pt>
                <c:pt idx="6438">
                  <c:v>-2.1332</c:v>
                </c:pt>
                <c:pt idx="6439">
                  <c:v>-2.1305499999999999</c:v>
                </c:pt>
                <c:pt idx="6440">
                  <c:v>-2.1175999999999999</c:v>
                </c:pt>
                <c:pt idx="6441">
                  <c:v>-2.1207600000000002</c:v>
                </c:pt>
                <c:pt idx="6442">
                  <c:v>-2.1113</c:v>
                </c:pt>
                <c:pt idx="6443">
                  <c:v>-2.0997599999999998</c:v>
                </c:pt>
                <c:pt idx="6444">
                  <c:v>-2.0914000000000001</c:v>
                </c:pt>
                <c:pt idx="6445">
                  <c:v>-2.0947800000000001</c:v>
                </c:pt>
                <c:pt idx="6446">
                  <c:v>-2.0820799999999999</c:v>
                </c:pt>
                <c:pt idx="6447">
                  <c:v>-2.0811000000000002</c:v>
                </c:pt>
                <c:pt idx="6448">
                  <c:v>-2.0687700000000002</c:v>
                </c:pt>
                <c:pt idx="6449">
                  <c:v>-2.0727099999999998</c:v>
                </c:pt>
                <c:pt idx="6450">
                  <c:v>-2.0646</c:v>
                </c:pt>
                <c:pt idx="6451">
                  <c:v>-2.0606300000000002</c:v>
                </c:pt>
                <c:pt idx="6452">
                  <c:v>-2.04677</c:v>
                </c:pt>
                <c:pt idx="6453">
                  <c:v>-2.0537899999999998</c:v>
                </c:pt>
                <c:pt idx="6454">
                  <c:v>-2.0356999999999998</c:v>
                </c:pt>
                <c:pt idx="6455">
                  <c:v>-2.0367299999999999</c:v>
                </c:pt>
                <c:pt idx="6456">
                  <c:v>-2.0284900000000001</c:v>
                </c:pt>
                <c:pt idx="6457">
                  <c:v>-2.0277099999999999</c:v>
                </c:pt>
                <c:pt idx="6458">
                  <c:v>-2.0147300000000001</c:v>
                </c:pt>
                <c:pt idx="6459">
                  <c:v>-2.0128900000000001</c:v>
                </c:pt>
                <c:pt idx="6460">
                  <c:v>-2.00752</c:v>
                </c:pt>
                <c:pt idx="6461">
                  <c:v>-2.0068999999999999</c:v>
                </c:pt>
                <c:pt idx="6462">
                  <c:v>-1.9901</c:v>
                </c:pt>
                <c:pt idx="6463">
                  <c:v>-1.9931000000000001</c:v>
                </c:pt>
                <c:pt idx="6464">
                  <c:v>-1.9812099999999999</c:v>
                </c:pt>
                <c:pt idx="6465">
                  <c:v>-1.98271</c:v>
                </c:pt>
                <c:pt idx="6466">
                  <c:v>-1.97383</c:v>
                </c:pt>
                <c:pt idx="6467">
                  <c:v>-1.9732400000000001</c:v>
                </c:pt>
                <c:pt idx="6468">
                  <c:v>-1.9627600000000001</c:v>
                </c:pt>
                <c:pt idx="6469">
                  <c:v>-1.96024</c:v>
                </c:pt>
                <c:pt idx="6470">
                  <c:v>-1.9473100000000001</c:v>
                </c:pt>
                <c:pt idx="6471">
                  <c:v>-1.95106</c:v>
                </c:pt>
                <c:pt idx="6472">
                  <c:v>-1.9349099999999999</c:v>
                </c:pt>
                <c:pt idx="6473">
                  <c:v>-1.94106</c:v>
                </c:pt>
                <c:pt idx="6474">
                  <c:v>-1.93252</c:v>
                </c:pt>
                <c:pt idx="6475">
                  <c:v>-1.9304300000000001</c:v>
                </c:pt>
                <c:pt idx="6476">
                  <c:v>-1.9160999999999999</c:v>
                </c:pt>
                <c:pt idx="6477">
                  <c:v>-1.9216899999999999</c:v>
                </c:pt>
                <c:pt idx="6478">
                  <c:v>-1.9094199999999999</c:v>
                </c:pt>
                <c:pt idx="6479">
                  <c:v>-1.91031</c:v>
                </c:pt>
                <c:pt idx="6480">
                  <c:v>-1.89653</c:v>
                </c:pt>
                <c:pt idx="6481">
                  <c:v>-1.90032</c:v>
                </c:pt>
                <c:pt idx="6482">
                  <c:v>-1.88507</c:v>
                </c:pt>
                <c:pt idx="6483">
                  <c:v>-1.88792</c:v>
                </c:pt>
                <c:pt idx="6484">
                  <c:v>-1.8752800000000001</c:v>
                </c:pt>
                <c:pt idx="6485">
                  <c:v>-1.8848800000000001</c:v>
                </c:pt>
                <c:pt idx="6486">
                  <c:v>-1.8629</c:v>
                </c:pt>
                <c:pt idx="6487">
                  <c:v>-1.8670800000000001</c:v>
                </c:pt>
                <c:pt idx="6488">
                  <c:v>-1.85707</c:v>
                </c:pt>
                <c:pt idx="6489">
                  <c:v>-1.85734</c:v>
                </c:pt>
                <c:pt idx="6490">
                  <c:v>-1.8470299999999999</c:v>
                </c:pt>
                <c:pt idx="6491">
                  <c:v>-1.8496600000000001</c:v>
                </c:pt>
                <c:pt idx="6492">
                  <c:v>-1.83531</c:v>
                </c:pt>
                <c:pt idx="6493">
                  <c:v>-1.83684</c:v>
                </c:pt>
                <c:pt idx="6494">
                  <c:v>-1.8257099999999999</c:v>
                </c:pt>
                <c:pt idx="6495">
                  <c:v>-1.8305499999999999</c:v>
                </c:pt>
                <c:pt idx="6496">
                  <c:v>-1.81717</c:v>
                </c:pt>
                <c:pt idx="6497">
                  <c:v>-1.8150500000000001</c:v>
                </c:pt>
                <c:pt idx="6498">
                  <c:v>-1.80741</c:v>
                </c:pt>
                <c:pt idx="6499">
                  <c:v>-1.81379</c:v>
                </c:pt>
                <c:pt idx="6500">
                  <c:v>-1.8000400000000001</c:v>
                </c:pt>
                <c:pt idx="6501">
                  <c:v>-1.7989599999999999</c:v>
                </c:pt>
                <c:pt idx="6502">
                  <c:v>-1.7902100000000001</c:v>
                </c:pt>
                <c:pt idx="6503">
                  <c:v>-1.79382</c:v>
                </c:pt>
                <c:pt idx="6504">
                  <c:v>-1.77684</c:v>
                </c:pt>
                <c:pt idx="6505">
                  <c:v>-1.78318</c:v>
                </c:pt>
                <c:pt idx="6506">
                  <c:v>-1.76901</c:v>
                </c:pt>
                <c:pt idx="6507">
                  <c:v>-1.7699</c:v>
                </c:pt>
                <c:pt idx="6508">
                  <c:v>-1.7627999999999999</c:v>
                </c:pt>
                <c:pt idx="6509">
                  <c:v>-1.76345</c:v>
                </c:pt>
                <c:pt idx="6510">
                  <c:v>-1.7579400000000001</c:v>
                </c:pt>
                <c:pt idx="6511">
                  <c:v>-1.75461</c:v>
                </c:pt>
                <c:pt idx="6512">
                  <c:v>-1.7422</c:v>
                </c:pt>
                <c:pt idx="6513">
                  <c:v>-1.7438</c:v>
                </c:pt>
                <c:pt idx="6514">
                  <c:v>-1.73872</c:v>
                </c:pt>
                <c:pt idx="6515">
                  <c:v>-1.7364999999999999</c:v>
                </c:pt>
                <c:pt idx="6516">
                  <c:v>-1.7207699999999999</c:v>
                </c:pt>
                <c:pt idx="6517">
                  <c:v>-1.72739</c:v>
                </c:pt>
                <c:pt idx="6518">
                  <c:v>-1.7141500000000001</c:v>
                </c:pt>
                <c:pt idx="6519">
                  <c:v>-1.7118500000000001</c:v>
                </c:pt>
                <c:pt idx="6520">
                  <c:v>-1.70712</c:v>
                </c:pt>
                <c:pt idx="6521">
                  <c:v>-1.7097</c:v>
                </c:pt>
                <c:pt idx="6522">
                  <c:v>-1.6955199999999999</c:v>
                </c:pt>
                <c:pt idx="6523">
                  <c:v>-1.69696</c:v>
                </c:pt>
                <c:pt idx="6524">
                  <c:v>-1.6913800000000001</c:v>
                </c:pt>
                <c:pt idx="6525">
                  <c:v>-1.69614</c:v>
                </c:pt>
                <c:pt idx="6526">
                  <c:v>-1.67502</c:v>
                </c:pt>
                <c:pt idx="6527">
                  <c:v>-1.6801600000000001</c:v>
                </c:pt>
                <c:pt idx="6528">
                  <c:v>-1.6744300000000001</c:v>
                </c:pt>
                <c:pt idx="6529">
                  <c:v>-1.6754</c:v>
                </c:pt>
                <c:pt idx="6530">
                  <c:v>-1.65804</c:v>
                </c:pt>
                <c:pt idx="6531">
                  <c:v>-1.66435</c:v>
                </c:pt>
                <c:pt idx="6532">
                  <c:v>-1.65584</c:v>
                </c:pt>
                <c:pt idx="6533">
                  <c:v>-1.6557500000000001</c:v>
                </c:pt>
                <c:pt idx="6534">
                  <c:v>-1.63575</c:v>
                </c:pt>
                <c:pt idx="6535">
                  <c:v>-1.6517200000000001</c:v>
                </c:pt>
                <c:pt idx="6536">
                  <c:v>-1.6368499999999999</c:v>
                </c:pt>
                <c:pt idx="6537">
                  <c:v>-1.6356599999999999</c:v>
                </c:pt>
                <c:pt idx="6538">
                  <c:v>-1.62524</c:v>
                </c:pt>
                <c:pt idx="6539">
                  <c:v>-1.6329</c:v>
                </c:pt>
                <c:pt idx="6540">
                  <c:v>-1.6176900000000001</c:v>
                </c:pt>
                <c:pt idx="6541">
                  <c:v>-1.6179699999999999</c:v>
                </c:pt>
                <c:pt idx="6542">
                  <c:v>-1.60876</c:v>
                </c:pt>
                <c:pt idx="6543">
                  <c:v>-1.61608</c:v>
                </c:pt>
                <c:pt idx="6544">
                  <c:v>-1.5990500000000001</c:v>
                </c:pt>
                <c:pt idx="6545">
                  <c:v>-1.6055200000000001</c:v>
                </c:pt>
                <c:pt idx="6546">
                  <c:v>-1.5949800000000001</c:v>
                </c:pt>
                <c:pt idx="6547">
                  <c:v>-1.5999000000000001</c:v>
                </c:pt>
                <c:pt idx="6548">
                  <c:v>-1.58189</c:v>
                </c:pt>
                <c:pt idx="6549">
                  <c:v>-1.5907199999999999</c:v>
                </c:pt>
                <c:pt idx="6550">
                  <c:v>-1.5738300000000001</c:v>
                </c:pt>
                <c:pt idx="6551">
                  <c:v>-1.58013</c:v>
                </c:pt>
                <c:pt idx="6552">
                  <c:v>-1.5684800000000001</c:v>
                </c:pt>
                <c:pt idx="6553">
                  <c:v>-1.5724899999999999</c:v>
                </c:pt>
                <c:pt idx="6554">
                  <c:v>-1.5610999999999999</c:v>
                </c:pt>
                <c:pt idx="6555">
                  <c:v>-1.5652699999999999</c:v>
                </c:pt>
                <c:pt idx="6556">
                  <c:v>-1.5546800000000001</c:v>
                </c:pt>
                <c:pt idx="6557">
                  <c:v>-1.55775</c:v>
                </c:pt>
                <c:pt idx="6558">
                  <c:v>-1.54335</c:v>
                </c:pt>
                <c:pt idx="6559">
                  <c:v>-1.5523400000000001</c:v>
                </c:pt>
                <c:pt idx="6560">
                  <c:v>-1.53678</c:v>
                </c:pt>
                <c:pt idx="6561">
                  <c:v>-1.5373600000000001</c:v>
                </c:pt>
                <c:pt idx="6562">
                  <c:v>-1.5307500000000001</c:v>
                </c:pt>
                <c:pt idx="6563">
                  <c:v>-1.52772</c:v>
                </c:pt>
                <c:pt idx="6564">
                  <c:v>-1.5225900000000001</c:v>
                </c:pt>
                <c:pt idx="6565">
                  <c:v>-1.52484</c:v>
                </c:pt>
                <c:pt idx="6566">
                  <c:v>-1.5116099999999999</c:v>
                </c:pt>
                <c:pt idx="6567">
                  <c:v>-1.5141199999999999</c:v>
                </c:pt>
                <c:pt idx="6568">
                  <c:v>-1.5042899999999999</c:v>
                </c:pt>
                <c:pt idx="6569">
                  <c:v>-1.5137400000000001</c:v>
                </c:pt>
                <c:pt idx="6570">
                  <c:v>-1.49854</c:v>
                </c:pt>
                <c:pt idx="6571">
                  <c:v>-1.4944999999999999</c:v>
                </c:pt>
                <c:pt idx="6572">
                  <c:v>-1.48936</c:v>
                </c:pt>
                <c:pt idx="6573">
                  <c:v>-1.4918400000000001</c:v>
                </c:pt>
                <c:pt idx="6574">
                  <c:v>-1.48193</c:v>
                </c:pt>
                <c:pt idx="6575">
                  <c:v>-1.4819899999999999</c:v>
                </c:pt>
                <c:pt idx="6576">
                  <c:v>-1.47279</c:v>
                </c:pt>
                <c:pt idx="6577">
                  <c:v>-1.47498</c:v>
                </c:pt>
                <c:pt idx="6578">
                  <c:v>-1.4652000000000001</c:v>
                </c:pt>
                <c:pt idx="6579">
                  <c:v>-1.4673400000000001</c:v>
                </c:pt>
                <c:pt idx="6580">
                  <c:v>-1.4577199999999999</c:v>
                </c:pt>
                <c:pt idx="6581">
                  <c:v>-1.4636400000000001</c:v>
                </c:pt>
                <c:pt idx="6582">
                  <c:v>-1.4503699999999999</c:v>
                </c:pt>
                <c:pt idx="6583">
                  <c:v>-1.45208</c:v>
                </c:pt>
                <c:pt idx="6584">
                  <c:v>-1.4466000000000001</c:v>
                </c:pt>
                <c:pt idx="6585">
                  <c:v>-1.4465699999999999</c:v>
                </c:pt>
                <c:pt idx="6586">
                  <c:v>-1.4311400000000001</c:v>
                </c:pt>
                <c:pt idx="6587">
                  <c:v>-1.4335500000000001</c:v>
                </c:pt>
                <c:pt idx="6588">
                  <c:v>-1.4363300000000001</c:v>
                </c:pt>
                <c:pt idx="6589">
                  <c:v>-1.4299500000000001</c:v>
                </c:pt>
                <c:pt idx="6590">
                  <c:v>-1.4185000000000001</c:v>
                </c:pt>
                <c:pt idx="6591">
                  <c:v>-1.42092</c:v>
                </c:pt>
                <c:pt idx="6592">
                  <c:v>-1.4152</c:v>
                </c:pt>
                <c:pt idx="6593">
                  <c:v>-1.4106300000000001</c:v>
                </c:pt>
                <c:pt idx="6594">
                  <c:v>-1.40588</c:v>
                </c:pt>
                <c:pt idx="6595">
                  <c:v>-1.4078299999999999</c:v>
                </c:pt>
                <c:pt idx="6596">
                  <c:v>-1.40157</c:v>
                </c:pt>
                <c:pt idx="6597">
                  <c:v>-1.40038</c:v>
                </c:pt>
                <c:pt idx="6598">
                  <c:v>-1.3906499999999999</c:v>
                </c:pt>
                <c:pt idx="6599">
                  <c:v>-1.3944799999999999</c:v>
                </c:pt>
                <c:pt idx="6600">
                  <c:v>-1.3813899999999999</c:v>
                </c:pt>
                <c:pt idx="6601">
                  <c:v>-1.3763300000000001</c:v>
                </c:pt>
                <c:pt idx="6602">
                  <c:v>-1.3793500000000001</c:v>
                </c:pt>
                <c:pt idx="6603">
                  <c:v>-1.3786700000000001</c:v>
                </c:pt>
                <c:pt idx="6604">
                  <c:v>-1.36992</c:v>
                </c:pt>
                <c:pt idx="6605">
                  <c:v>-1.3727</c:v>
                </c:pt>
                <c:pt idx="6606">
                  <c:v>-1.35585</c:v>
                </c:pt>
                <c:pt idx="6607">
                  <c:v>-1.3661000000000001</c:v>
                </c:pt>
                <c:pt idx="6608">
                  <c:v>-1.3531299999999999</c:v>
                </c:pt>
                <c:pt idx="6609">
                  <c:v>-1.3511</c:v>
                </c:pt>
                <c:pt idx="6610">
                  <c:v>-1.34406</c:v>
                </c:pt>
                <c:pt idx="6611">
                  <c:v>-1.3494999999999999</c:v>
                </c:pt>
                <c:pt idx="6612">
                  <c:v>-1.3366199999999999</c:v>
                </c:pt>
                <c:pt idx="6613">
                  <c:v>-1.34009</c:v>
                </c:pt>
                <c:pt idx="6614">
                  <c:v>-1.3316399999999999</c:v>
                </c:pt>
                <c:pt idx="6615">
                  <c:v>-1.33979</c:v>
                </c:pt>
                <c:pt idx="6616">
                  <c:v>-1.3261400000000001</c:v>
                </c:pt>
                <c:pt idx="6617">
                  <c:v>-1.3216699999999999</c:v>
                </c:pt>
                <c:pt idx="6618">
                  <c:v>-1.3166800000000001</c:v>
                </c:pt>
                <c:pt idx="6619">
                  <c:v>-1.31908</c:v>
                </c:pt>
                <c:pt idx="6620">
                  <c:v>-1.31091</c:v>
                </c:pt>
                <c:pt idx="6621">
                  <c:v>-1.30864</c:v>
                </c:pt>
                <c:pt idx="6622">
                  <c:v>-1.30298</c:v>
                </c:pt>
                <c:pt idx="6623">
                  <c:v>-1.30427</c:v>
                </c:pt>
                <c:pt idx="6624">
                  <c:v>-1.2954000000000001</c:v>
                </c:pt>
                <c:pt idx="6625">
                  <c:v>-1.2921</c:v>
                </c:pt>
                <c:pt idx="6626">
                  <c:v>-1.29013</c:v>
                </c:pt>
                <c:pt idx="6627">
                  <c:v>-1.29112</c:v>
                </c:pt>
                <c:pt idx="6628">
                  <c:v>-1.28003</c:v>
                </c:pt>
                <c:pt idx="6629">
                  <c:v>-1.2779700000000001</c:v>
                </c:pt>
                <c:pt idx="6630">
                  <c:v>-1.27566</c:v>
                </c:pt>
                <c:pt idx="6631">
                  <c:v>-1.27505</c:v>
                </c:pt>
                <c:pt idx="6632">
                  <c:v>-1.2639800000000001</c:v>
                </c:pt>
                <c:pt idx="6633">
                  <c:v>-1.2680100000000001</c:v>
                </c:pt>
                <c:pt idx="6634">
                  <c:v>-1.26278</c:v>
                </c:pt>
                <c:pt idx="6635">
                  <c:v>-1.25501</c:v>
                </c:pt>
                <c:pt idx="6636">
                  <c:v>-1.25692</c:v>
                </c:pt>
                <c:pt idx="6637">
                  <c:v>-1.24834</c:v>
                </c:pt>
                <c:pt idx="6638">
                  <c:v>-1.24895</c:v>
                </c:pt>
                <c:pt idx="6639">
                  <c:v>-1.24454</c:v>
                </c:pt>
                <c:pt idx="6640">
                  <c:v>-1.2394700000000001</c:v>
                </c:pt>
                <c:pt idx="6641">
                  <c:v>-1.23566</c:v>
                </c:pt>
                <c:pt idx="6642">
                  <c:v>-1.2337199999999999</c:v>
                </c:pt>
                <c:pt idx="6643">
                  <c:v>-1.23393</c:v>
                </c:pt>
                <c:pt idx="6644">
                  <c:v>-1.2260800000000001</c:v>
                </c:pt>
                <c:pt idx="6645">
                  <c:v>-1.2204900000000001</c:v>
                </c:pt>
                <c:pt idx="6646">
                  <c:v>-1.22095</c:v>
                </c:pt>
                <c:pt idx="6647">
                  <c:v>-1.21879</c:v>
                </c:pt>
                <c:pt idx="6648">
                  <c:v>-1.2122299999999999</c:v>
                </c:pt>
                <c:pt idx="6649">
                  <c:v>-1.2115499999999999</c:v>
                </c:pt>
                <c:pt idx="6650">
                  <c:v>-1.20244</c:v>
                </c:pt>
                <c:pt idx="6651">
                  <c:v>-1.19533</c:v>
                </c:pt>
                <c:pt idx="6652">
                  <c:v>-1.1985600000000001</c:v>
                </c:pt>
                <c:pt idx="6653">
                  <c:v>-1.1965600000000001</c:v>
                </c:pt>
                <c:pt idx="6654">
                  <c:v>-1.1868399999999999</c:v>
                </c:pt>
                <c:pt idx="6655">
                  <c:v>-1.1885600000000001</c:v>
                </c:pt>
                <c:pt idx="6656">
                  <c:v>-1.17994</c:v>
                </c:pt>
                <c:pt idx="6657">
                  <c:v>-1.1821699999999999</c:v>
                </c:pt>
                <c:pt idx="6658">
                  <c:v>-1.17357</c:v>
                </c:pt>
                <c:pt idx="6659">
                  <c:v>-1.17045</c:v>
                </c:pt>
                <c:pt idx="6660">
                  <c:v>-1.1754800000000001</c:v>
                </c:pt>
                <c:pt idx="6661">
                  <c:v>-1.16805</c:v>
                </c:pt>
                <c:pt idx="6662">
                  <c:v>-1.1634899999999999</c:v>
                </c:pt>
                <c:pt idx="6663">
                  <c:v>-1.1573899999999999</c:v>
                </c:pt>
                <c:pt idx="6664">
                  <c:v>-1.1578200000000001</c:v>
                </c:pt>
                <c:pt idx="6665">
                  <c:v>-1.15211</c:v>
                </c:pt>
                <c:pt idx="6666">
                  <c:v>-1.1465799999999999</c:v>
                </c:pt>
                <c:pt idx="6667">
                  <c:v>-1.1479600000000001</c:v>
                </c:pt>
                <c:pt idx="6668">
                  <c:v>-1.1427499999999999</c:v>
                </c:pt>
                <c:pt idx="6669">
                  <c:v>-1.1387799999999999</c:v>
                </c:pt>
                <c:pt idx="6670">
                  <c:v>-1.13239</c:v>
                </c:pt>
                <c:pt idx="6671">
                  <c:v>-1.1387499999999999</c:v>
                </c:pt>
                <c:pt idx="6672">
                  <c:v>-1.1283700000000001</c:v>
                </c:pt>
                <c:pt idx="6673">
                  <c:v>-1.12469</c:v>
                </c:pt>
                <c:pt idx="6674">
                  <c:v>-1.1222799999999999</c:v>
                </c:pt>
                <c:pt idx="6675">
                  <c:v>-1.1204000000000001</c:v>
                </c:pt>
                <c:pt idx="6676">
                  <c:v>-1.11843</c:v>
                </c:pt>
                <c:pt idx="6677">
                  <c:v>-1.10612</c:v>
                </c:pt>
                <c:pt idx="6678">
                  <c:v>-1.10816</c:v>
                </c:pt>
                <c:pt idx="6679">
                  <c:v>-1.1098699999999999</c:v>
                </c:pt>
                <c:pt idx="6680">
                  <c:v>-1.0963499999999999</c:v>
                </c:pt>
                <c:pt idx="6681">
                  <c:v>-1.09972</c:v>
                </c:pt>
                <c:pt idx="6682">
                  <c:v>-1.0990200000000001</c:v>
                </c:pt>
                <c:pt idx="6683">
                  <c:v>-1.0859000000000001</c:v>
                </c:pt>
                <c:pt idx="6684">
                  <c:v>-1.0885499999999999</c:v>
                </c:pt>
                <c:pt idx="6685">
                  <c:v>-1.08151</c:v>
                </c:pt>
                <c:pt idx="6686">
                  <c:v>-1.0784800000000001</c:v>
                </c:pt>
                <c:pt idx="6687">
                  <c:v>-1.08388</c:v>
                </c:pt>
                <c:pt idx="6688">
                  <c:v>-1.07437</c:v>
                </c:pt>
                <c:pt idx="6689">
                  <c:v>-1.0757399999999999</c:v>
                </c:pt>
                <c:pt idx="6690">
                  <c:v>-1.07142</c:v>
                </c:pt>
                <c:pt idx="6691">
                  <c:v>-1.06348</c:v>
                </c:pt>
                <c:pt idx="6692">
                  <c:v>-1.06392</c:v>
                </c:pt>
                <c:pt idx="6693">
                  <c:v>-1.0600799999999999</c:v>
                </c:pt>
                <c:pt idx="6694">
                  <c:v>-1.0565</c:v>
                </c:pt>
                <c:pt idx="6695">
                  <c:v>-1.05169</c:v>
                </c:pt>
                <c:pt idx="6696">
                  <c:v>-1.04596</c:v>
                </c:pt>
                <c:pt idx="6697">
                  <c:v>-1.0459499999999999</c:v>
                </c:pt>
                <c:pt idx="6698">
                  <c:v>-1.04172</c:v>
                </c:pt>
                <c:pt idx="6699">
                  <c:v>-1.0400700000000001</c:v>
                </c:pt>
                <c:pt idx="6700">
                  <c:v>-1.0363800000000001</c:v>
                </c:pt>
                <c:pt idx="6701">
                  <c:v>-1.0233699999999999</c:v>
                </c:pt>
                <c:pt idx="6702">
                  <c:v>-0.96004599999999995</c:v>
                </c:pt>
                <c:pt idx="6703">
                  <c:v>-0.947932</c:v>
                </c:pt>
                <c:pt idx="6704">
                  <c:v>-0.95065900000000003</c:v>
                </c:pt>
                <c:pt idx="6705">
                  <c:v>-0.93923699999999999</c:v>
                </c:pt>
                <c:pt idx="6706">
                  <c:v>-0.94553900000000002</c:v>
                </c:pt>
                <c:pt idx="6707">
                  <c:v>-0.93195799999999995</c:v>
                </c:pt>
                <c:pt idx="6708">
                  <c:v>-0.93615599999999999</c:v>
                </c:pt>
                <c:pt idx="6709">
                  <c:v>-0.926091</c:v>
                </c:pt>
                <c:pt idx="6710">
                  <c:v>-0.93291199999999996</c:v>
                </c:pt>
                <c:pt idx="6711">
                  <c:v>-0.92305099999999995</c:v>
                </c:pt>
                <c:pt idx="6712">
                  <c:v>-0.92315599999999998</c:v>
                </c:pt>
                <c:pt idx="6713">
                  <c:v>-0.91209200000000001</c:v>
                </c:pt>
                <c:pt idx="6714">
                  <c:v>-0.91898000000000002</c:v>
                </c:pt>
                <c:pt idx="6715">
                  <c:v>-0.906559</c:v>
                </c:pt>
                <c:pt idx="6716">
                  <c:v>-0.91016799999999998</c:v>
                </c:pt>
                <c:pt idx="6717">
                  <c:v>-0.90215400000000001</c:v>
                </c:pt>
                <c:pt idx="6718">
                  <c:v>-0.90561899999999995</c:v>
                </c:pt>
                <c:pt idx="6719">
                  <c:v>-0.89405100000000004</c:v>
                </c:pt>
                <c:pt idx="6720">
                  <c:v>-0.89976900000000004</c:v>
                </c:pt>
                <c:pt idx="6721">
                  <c:v>-0.88881900000000003</c:v>
                </c:pt>
                <c:pt idx="6722">
                  <c:v>-0.89129000000000003</c:v>
                </c:pt>
                <c:pt idx="6723">
                  <c:v>-0.88344100000000003</c:v>
                </c:pt>
                <c:pt idx="6724">
                  <c:v>-0.88414300000000001</c:v>
                </c:pt>
                <c:pt idx="6725">
                  <c:v>-0.87749699999999997</c:v>
                </c:pt>
                <c:pt idx="6726">
                  <c:v>-0.88041899999999995</c:v>
                </c:pt>
                <c:pt idx="6727">
                  <c:v>-0.86561900000000003</c:v>
                </c:pt>
                <c:pt idx="6728">
                  <c:v>-0.87419000000000002</c:v>
                </c:pt>
                <c:pt idx="6729">
                  <c:v>-0.86162499999999997</c:v>
                </c:pt>
                <c:pt idx="6730">
                  <c:v>-0.86730700000000005</c:v>
                </c:pt>
                <c:pt idx="6731">
                  <c:v>-0.85402199999999995</c:v>
                </c:pt>
                <c:pt idx="6732">
                  <c:v>-0.86213099999999998</c:v>
                </c:pt>
                <c:pt idx="6733">
                  <c:v>-0.84679000000000004</c:v>
                </c:pt>
                <c:pt idx="6734">
                  <c:v>-0.85371300000000006</c:v>
                </c:pt>
                <c:pt idx="6735">
                  <c:v>-0.84150899999999995</c:v>
                </c:pt>
                <c:pt idx="6736">
                  <c:v>-0.84729900000000002</c:v>
                </c:pt>
                <c:pt idx="6737">
                  <c:v>-0.83650500000000005</c:v>
                </c:pt>
                <c:pt idx="6738">
                  <c:v>-0.83904999999999996</c:v>
                </c:pt>
                <c:pt idx="6739">
                  <c:v>-0.827982</c:v>
                </c:pt>
                <c:pt idx="6740">
                  <c:v>-0.83170699999999997</c:v>
                </c:pt>
                <c:pt idx="6741">
                  <c:v>-0.82531900000000002</c:v>
                </c:pt>
                <c:pt idx="6742">
                  <c:v>-0.82788300000000004</c:v>
                </c:pt>
                <c:pt idx="6743">
                  <c:v>-0.81530599999999998</c:v>
                </c:pt>
                <c:pt idx="6744">
                  <c:v>-0.82226500000000002</c:v>
                </c:pt>
                <c:pt idx="6745">
                  <c:v>-0.81151700000000004</c:v>
                </c:pt>
                <c:pt idx="6746">
                  <c:v>-0.811195</c:v>
                </c:pt>
                <c:pt idx="6747">
                  <c:v>-0.80130000000000001</c:v>
                </c:pt>
                <c:pt idx="6748">
                  <c:v>-0.80754000000000004</c:v>
                </c:pt>
                <c:pt idx="6749">
                  <c:v>-0.79736600000000002</c:v>
                </c:pt>
                <c:pt idx="6750">
                  <c:v>-0.80066599999999999</c:v>
                </c:pt>
                <c:pt idx="6751">
                  <c:v>-0.79049999999999998</c:v>
                </c:pt>
                <c:pt idx="6752">
                  <c:v>-0.79108999999999996</c:v>
                </c:pt>
                <c:pt idx="6753">
                  <c:v>-0.78283899999999995</c:v>
                </c:pt>
                <c:pt idx="6754">
                  <c:v>-0.78513200000000005</c:v>
                </c:pt>
                <c:pt idx="6755">
                  <c:v>-0.78012700000000001</c:v>
                </c:pt>
                <c:pt idx="6756">
                  <c:v>-0.78120699999999998</c:v>
                </c:pt>
                <c:pt idx="6757">
                  <c:v>-0.77345399999999997</c:v>
                </c:pt>
                <c:pt idx="6758">
                  <c:v>-0.77576699999999998</c:v>
                </c:pt>
                <c:pt idx="6759">
                  <c:v>-0.76426099999999997</c:v>
                </c:pt>
                <c:pt idx="6760">
                  <c:v>-0.76831199999999999</c:v>
                </c:pt>
                <c:pt idx="6761">
                  <c:v>-0.75746999999999998</c:v>
                </c:pt>
                <c:pt idx="6762">
                  <c:v>-0.76057799999999998</c:v>
                </c:pt>
                <c:pt idx="6763">
                  <c:v>-0.75264699999999995</c:v>
                </c:pt>
                <c:pt idx="6764">
                  <c:v>-0.75492800000000004</c:v>
                </c:pt>
                <c:pt idx="6765">
                  <c:v>-0.74246299999999998</c:v>
                </c:pt>
                <c:pt idx="6766">
                  <c:v>-0.74769099999999999</c:v>
                </c:pt>
                <c:pt idx="6767">
                  <c:v>-0.73787899999999995</c:v>
                </c:pt>
                <c:pt idx="6768">
                  <c:v>-0.739649</c:v>
                </c:pt>
                <c:pt idx="6769">
                  <c:v>-0.73415900000000001</c:v>
                </c:pt>
                <c:pt idx="6770">
                  <c:v>-0.73687899999999995</c:v>
                </c:pt>
                <c:pt idx="6771">
                  <c:v>-0.722001</c:v>
                </c:pt>
                <c:pt idx="6772">
                  <c:v>-0.72608399999999995</c:v>
                </c:pt>
                <c:pt idx="6773">
                  <c:v>-0.71994000000000002</c:v>
                </c:pt>
                <c:pt idx="6774">
                  <c:v>-0.71963200000000005</c:v>
                </c:pt>
                <c:pt idx="6775">
                  <c:v>-0.70964700000000003</c:v>
                </c:pt>
                <c:pt idx="6776">
                  <c:v>-0.71433000000000002</c:v>
                </c:pt>
                <c:pt idx="6777">
                  <c:v>-0.705098</c:v>
                </c:pt>
                <c:pt idx="6778">
                  <c:v>-0.70314399999999999</c:v>
                </c:pt>
                <c:pt idx="6779">
                  <c:v>-0.69611199999999995</c:v>
                </c:pt>
                <c:pt idx="6780">
                  <c:v>-0.69929200000000002</c:v>
                </c:pt>
                <c:pt idx="6781">
                  <c:v>-0.69341799999999998</c:v>
                </c:pt>
                <c:pt idx="6782">
                  <c:v>-0.69375900000000001</c:v>
                </c:pt>
                <c:pt idx="6783">
                  <c:v>-0.68514299999999995</c:v>
                </c:pt>
                <c:pt idx="6784">
                  <c:v>-0.68531399999999998</c:v>
                </c:pt>
                <c:pt idx="6785">
                  <c:v>-0.67910199999999998</c:v>
                </c:pt>
                <c:pt idx="6786">
                  <c:v>-0.676705</c:v>
                </c:pt>
                <c:pt idx="6787">
                  <c:v>-0.67178599999999999</c:v>
                </c:pt>
                <c:pt idx="6788">
                  <c:v>-0.67357800000000001</c:v>
                </c:pt>
                <c:pt idx="6789">
                  <c:v>-0.66476800000000003</c:v>
                </c:pt>
                <c:pt idx="6790">
                  <c:v>-0.664242</c:v>
                </c:pt>
                <c:pt idx="6791">
                  <c:v>-0.65738099999999999</c:v>
                </c:pt>
                <c:pt idx="6792">
                  <c:v>-0.658308</c:v>
                </c:pt>
                <c:pt idx="6793">
                  <c:v>-0.64929899999999996</c:v>
                </c:pt>
                <c:pt idx="6794">
                  <c:v>-0.64973899999999996</c:v>
                </c:pt>
                <c:pt idx="6795">
                  <c:v>-0.64683999999999997</c:v>
                </c:pt>
                <c:pt idx="6796">
                  <c:v>-0.64188400000000001</c:v>
                </c:pt>
                <c:pt idx="6797">
                  <c:v>-0.63680899999999996</c:v>
                </c:pt>
                <c:pt idx="6798">
                  <c:v>-0.63663999999999998</c:v>
                </c:pt>
                <c:pt idx="6799">
                  <c:v>-0.63178500000000004</c:v>
                </c:pt>
                <c:pt idx="6800">
                  <c:v>-0.63058899999999996</c:v>
                </c:pt>
                <c:pt idx="6801">
                  <c:v>-0.62278900000000004</c:v>
                </c:pt>
                <c:pt idx="6802">
                  <c:v>-0.62335399999999996</c:v>
                </c:pt>
                <c:pt idx="6803">
                  <c:v>-0.61646000000000001</c:v>
                </c:pt>
                <c:pt idx="6804">
                  <c:v>-0.61460000000000004</c:v>
                </c:pt>
                <c:pt idx="6805">
                  <c:v>-0.605989</c:v>
                </c:pt>
                <c:pt idx="6806">
                  <c:v>-0.61001499999999997</c:v>
                </c:pt>
                <c:pt idx="6807">
                  <c:v>-0.60040199999999999</c:v>
                </c:pt>
                <c:pt idx="6808">
                  <c:v>-0.60177499999999995</c:v>
                </c:pt>
                <c:pt idx="6809">
                  <c:v>-0.59459099999999998</c:v>
                </c:pt>
                <c:pt idx="6810">
                  <c:v>-0.59164700000000003</c:v>
                </c:pt>
                <c:pt idx="6811">
                  <c:v>-0.588175</c:v>
                </c:pt>
                <c:pt idx="6812">
                  <c:v>-0.58479599999999998</c:v>
                </c:pt>
                <c:pt idx="6813">
                  <c:v>-0.58204699999999998</c:v>
                </c:pt>
                <c:pt idx="6814">
                  <c:v>-0.57915300000000003</c:v>
                </c:pt>
                <c:pt idx="6815">
                  <c:v>-0.57173099999999999</c:v>
                </c:pt>
                <c:pt idx="6816">
                  <c:v>-0.56952400000000003</c:v>
                </c:pt>
                <c:pt idx="6817">
                  <c:v>-0.56381999999999999</c:v>
                </c:pt>
                <c:pt idx="6818">
                  <c:v>-0.56130899999999995</c:v>
                </c:pt>
                <c:pt idx="6819">
                  <c:v>-0.55881700000000001</c:v>
                </c:pt>
                <c:pt idx="6820">
                  <c:v>-0.55820999999999998</c:v>
                </c:pt>
                <c:pt idx="6821">
                  <c:v>-0.55008599999999996</c:v>
                </c:pt>
                <c:pt idx="6822">
                  <c:v>-0.54791400000000001</c:v>
                </c:pt>
                <c:pt idx="6823">
                  <c:v>-0.539968</c:v>
                </c:pt>
                <c:pt idx="6824">
                  <c:v>-0.545381</c:v>
                </c:pt>
                <c:pt idx="6825">
                  <c:v>-0.53415699999999999</c:v>
                </c:pt>
                <c:pt idx="6826">
                  <c:v>-0.53043399999999996</c:v>
                </c:pt>
                <c:pt idx="6827">
                  <c:v>-0.529335</c:v>
                </c:pt>
                <c:pt idx="6828">
                  <c:v>-0.52582600000000002</c:v>
                </c:pt>
                <c:pt idx="6829">
                  <c:v>-0.51594300000000004</c:v>
                </c:pt>
                <c:pt idx="6830">
                  <c:v>-0.51588500000000004</c:v>
                </c:pt>
                <c:pt idx="6831">
                  <c:v>-0.51344900000000004</c:v>
                </c:pt>
                <c:pt idx="6832">
                  <c:v>-0.51287700000000003</c:v>
                </c:pt>
                <c:pt idx="6833">
                  <c:v>-0.50432500000000002</c:v>
                </c:pt>
                <c:pt idx="6834">
                  <c:v>-0.50531899999999996</c:v>
                </c:pt>
                <c:pt idx="6835">
                  <c:v>-0.49724299999999999</c:v>
                </c:pt>
                <c:pt idx="6836">
                  <c:v>-0.49337199999999998</c:v>
                </c:pt>
                <c:pt idx="6837">
                  <c:v>-0.488236</c:v>
                </c:pt>
                <c:pt idx="6838">
                  <c:v>-0.48665199999999997</c:v>
                </c:pt>
                <c:pt idx="6839">
                  <c:v>-0.48174299999999998</c:v>
                </c:pt>
                <c:pt idx="6840">
                  <c:v>-0.478354</c:v>
                </c:pt>
                <c:pt idx="6841">
                  <c:v>-0.473968</c:v>
                </c:pt>
                <c:pt idx="6842">
                  <c:v>-0.47155399999999997</c:v>
                </c:pt>
                <c:pt idx="6843">
                  <c:v>-0.46812500000000001</c:v>
                </c:pt>
                <c:pt idx="6844">
                  <c:v>-0.46084700000000001</c:v>
                </c:pt>
                <c:pt idx="6845">
                  <c:v>-0.45899099999999998</c:v>
                </c:pt>
                <c:pt idx="6846">
                  <c:v>-0.455405</c:v>
                </c:pt>
                <c:pt idx="6847">
                  <c:v>-0.45078000000000001</c:v>
                </c:pt>
                <c:pt idx="6848">
                  <c:v>-0.44791999999999998</c:v>
                </c:pt>
                <c:pt idx="6849">
                  <c:v>-0.44007200000000002</c:v>
                </c:pt>
                <c:pt idx="6850">
                  <c:v>-0.44010300000000002</c:v>
                </c:pt>
                <c:pt idx="6851">
                  <c:v>-0.43337999999999999</c:v>
                </c:pt>
                <c:pt idx="6852">
                  <c:v>-0.43027799999999999</c:v>
                </c:pt>
                <c:pt idx="6853">
                  <c:v>-0.43001</c:v>
                </c:pt>
                <c:pt idx="6854">
                  <c:v>-0.42296299999999998</c:v>
                </c:pt>
                <c:pt idx="6855">
                  <c:v>-0.418377</c:v>
                </c:pt>
                <c:pt idx="6856">
                  <c:v>-0.41600900000000002</c:v>
                </c:pt>
                <c:pt idx="6857">
                  <c:v>-0.41249999999999998</c:v>
                </c:pt>
                <c:pt idx="6858">
                  <c:v>-0.40812100000000001</c:v>
                </c:pt>
                <c:pt idx="6859">
                  <c:v>-0.40468500000000002</c:v>
                </c:pt>
                <c:pt idx="6860">
                  <c:v>-0.40010200000000001</c:v>
                </c:pt>
                <c:pt idx="6861">
                  <c:v>-0.39758700000000002</c:v>
                </c:pt>
                <c:pt idx="6862">
                  <c:v>-0.39226800000000001</c:v>
                </c:pt>
                <c:pt idx="6863">
                  <c:v>-0.38714999999999999</c:v>
                </c:pt>
                <c:pt idx="6864">
                  <c:v>-0.38491500000000001</c:v>
                </c:pt>
                <c:pt idx="6865">
                  <c:v>-0.379689</c:v>
                </c:pt>
                <c:pt idx="6866">
                  <c:v>-0.375944</c:v>
                </c:pt>
                <c:pt idx="6867">
                  <c:v>-0.37007899999999999</c:v>
                </c:pt>
                <c:pt idx="6868">
                  <c:v>-0.365367</c:v>
                </c:pt>
                <c:pt idx="6869">
                  <c:v>-0.36499599999999999</c:v>
                </c:pt>
                <c:pt idx="6870">
                  <c:v>-0.35807499999999998</c:v>
                </c:pt>
                <c:pt idx="6871">
                  <c:v>-0.35467300000000002</c:v>
                </c:pt>
                <c:pt idx="6872">
                  <c:v>-0.35306900000000002</c:v>
                </c:pt>
                <c:pt idx="6873">
                  <c:v>-0.34963</c:v>
                </c:pt>
                <c:pt idx="6874">
                  <c:v>-0.34075</c:v>
                </c:pt>
                <c:pt idx="6875">
                  <c:v>-0.34168700000000002</c:v>
                </c:pt>
                <c:pt idx="6876">
                  <c:v>-0.33652500000000002</c:v>
                </c:pt>
                <c:pt idx="6877">
                  <c:v>-0.33352399999999999</c:v>
                </c:pt>
                <c:pt idx="6878">
                  <c:v>-0.33056999999999997</c:v>
                </c:pt>
                <c:pt idx="6879">
                  <c:v>-0.32525599999999999</c:v>
                </c:pt>
                <c:pt idx="6880">
                  <c:v>-0.31950899999999999</c:v>
                </c:pt>
                <c:pt idx="6881">
                  <c:v>-0.31563200000000002</c:v>
                </c:pt>
                <c:pt idx="6882">
                  <c:v>-0.31035099999999999</c:v>
                </c:pt>
                <c:pt idx="6883">
                  <c:v>-0.31008200000000002</c:v>
                </c:pt>
                <c:pt idx="6884">
                  <c:v>-0.30237599999999998</c:v>
                </c:pt>
                <c:pt idx="6885">
                  <c:v>-0.30243300000000001</c:v>
                </c:pt>
                <c:pt idx="6886">
                  <c:v>-0.29758400000000002</c:v>
                </c:pt>
                <c:pt idx="6887">
                  <c:v>-0.293466</c:v>
                </c:pt>
                <c:pt idx="6888">
                  <c:v>-0.28750900000000001</c:v>
                </c:pt>
                <c:pt idx="6889">
                  <c:v>-0.28726200000000002</c:v>
                </c:pt>
                <c:pt idx="6890">
                  <c:v>-0.28147899999999998</c:v>
                </c:pt>
                <c:pt idx="6891">
                  <c:v>-0.278003</c:v>
                </c:pt>
                <c:pt idx="6892">
                  <c:v>-0.27174900000000002</c:v>
                </c:pt>
                <c:pt idx="6893">
                  <c:v>-0.26782400000000001</c:v>
                </c:pt>
                <c:pt idx="6894">
                  <c:v>-0.26588899999999999</c:v>
                </c:pt>
                <c:pt idx="6895">
                  <c:v>-0.260353</c:v>
                </c:pt>
                <c:pt idx="6896">
                  <c:v>-0.25597199999999998</c:v>
                </c:pt>
                <c:pt idx="6897">
                  <c:v>-0.254305</c:v>
                </c:pt>
                <c:pt idx="6898">
                  <c:v>-0.24898799999999999</c:v>
                </c:pt>
                <c:pt idx="6899">
                  <c:v>-0.246111</c:v>
                </c:pt>
                <c:pt idx="6900">
                  <c:v>-0.23846100000000001</c:v>
                </c:pt>
                <c:pt idx="6901">
                  <c:v>-0.24086199999999999</c:v>
                </c:pt>
                <c:pt idx="6902">
                  <c:v>-0.23394599999999999</c:v>
                </c:pt>
                <c:pt idx="6903">
                  <c:v>-0.229738</c:v>
                </c:pt>
                <c:pt idx="6904">
                  <c:v>-0.225554</c:v>
                </c:pt>
                <c:pt idx="6905">
                  <c:v>-0.22520299999999999</c:v>
                </c:pt>
                <c:pt idx="6906">
                  <c:v>-0.21507200000000001</c:v>
                </c:pt>
                <c:pt idx="6907">
                  <c:v>-0.21534700000000001</c:v>
                </c:pt>
                <c:pt idx="6908">
                  <c:v>-0.210343</c:v>
                </c:pt>
                <c:pt idx="6909">
                  <c:v>-0.21018500000000001</c:v>
                </c:pt>
                <c:pt idx="6910">
                  <c:v>-0.200408</c:v>
                </c:pt>
                <c:pt idx="6911">
                  <c:v>-0.20255400000000001</c:v>
                </c:pt>
                <c:pt idx="6912">
                  <c:v>-0.19254399999999999</c:v>
                </c:pt>
                <c:pt idx="6913">
                  <c:v>-0.19176099999999999</c:v>
                </c:pt>
                <c:pt idx="6914">
                  <c:v>-0.18545300000000001</c:v>
                </c:pt>
                <c:pt idx="6915">
                  <c:v>-0.188221</c:v>
                </c:pt>
                <c:pt idx="6916">
                  <c:v>-0.17907200000000001</c:v>
                </c:pt>
                <c:pt idx="6917">
                  <c:v>-0.180148</c:v>
                </c:pt>
                <c:pt idx="6918">
                  <c:v>-0.16975399999999999</c:v>
                </c:pt>
                <c:pt idx="6919">
                  <c:v>-0.16949700000000001</c:v>
                </c:pt>
                <c:pt idx="6920">
                  <c:v>-0.16414799999999999</c:v>
                </c:pt>
                <c:pt idx="6921">
                  <c:v>-0.162438</c:v>
                </c:pt>
                <c:pt idx="6922">
                  <c:v>-0.15346199999999999</c:v>
                </c:pt>
                <c:pt idx="6923">
                  <c:v>-0.15664700000000001</c:v>
                </c:pt>
                <c:pt idx="6924">
                  <c:v>-0.147978</c:v>
                </c:pt>
                <c:pt idx="6925">
                  <c:v>-0.14722399999999999</c:v>
                </c:pt>
                <c:pt idx="6926">
                  <c:v>-0.13952999999999999</c:v>
                </c:pt>
                <c:pt idx="6927">
                  <c:v>-0.137909</c:v>
                </c:pt>
                <c:pt idx="6928">
                  <c:v>-0.13315399999999999</c:v>
                </c:pt>
                <c:pt idx="6929">
                  <c:v>-0.13240199999999999</c:v>
                </c:pt>
                <c:pt idx="6930">
                  <c:v>-0.12614900000000001</c:v>
                </c:pt>
                <c:pt idx="6931">
                  <c:v>-0.124116</c:v>
                </c:pt>
                <c:pt idx="6932">
                  <c:v>-0.115783</c:v>
                </c:pt>
                <c:pt idx="6933">
                  <c:v>-0.1176</c:v>
                </c:pt>
                <c:pt idx="6934">
                  <c:v>-0.11336599999999999</c:v>
                </c:pt>
                <c:pt idx="6935">
                  <c:v>-0.107742</c:v>
                </c:pt>
                <c:pt idx="6936">
                  <c:v>-0.10489800000000001</c:v>
                </c:pt>
                <c:pt idx="6937">
                  <c:v>-0.10342700000000001</c:v>
                </c:pt>
                <c:pt idx="6938">
                  <c:v>-9.6187300000000003E-2</c:v>
                </c:pt>
                <c:pt idx="6939">
                  <c:v>-9.5916399999999999E-2</c:v>
                </c:pt>
                <c:pt idx="6940">
                  <c:v>-8.7252200000000002E-2</c:v>
                </c:pt>
                <c:pt idx="6941">
                  <c:v>-8.7962299999999993E-2</c:v>
                </c:pt>
                <c:pt idx="6942">
                  <c:v>-8.2516900000000004E-2</c:v>
                </c:pt>
                <c:pt idx="6943">
                  <c:v>-8.0167100000000005E-2</c:v>
                </c:pt>
                <c:pt idx="6944">
                  <c:v>-7.3760500000000007E-2</c:v>
                </c:pt>
                <c:pt idx="6945">
                  <c:v>-7.0393999999999998E-2</c:v>
                </c:pt>
                <c:pt idx="6946">
                  <c:v>-6.6042299999999998E-2</c:v>
                </c:pt>
                <c:pt idx="6947">
                  <c:v>-6.7013600000000006E-2</c:v>
                </c:pt>
                <c:pt idx="6948">
                  <c:v>-5.78223E-2</c:v>
                </c:pt>
                <c:pt idx="6949">
                  <c:v>-6.0887400000000001E-2</c:v>
                </c:pt>
                <c:pt idx="6950">
                  <c:v>-5.0775800000000003E-2</c:v>
                </c:pt>
                <c:pt idx="6951">
                  <c:v>-5.1085400000000003E-2</c:v>
                </c:pt>
                <c:pt idx="6952">
                  <c:v>-4.4717199999999999E-2</c:v>
                </c:pt>
                <c:pt idx="6953">
                  <c:v>-4.3002199999999997E-2</c:v>
                </c:pt>
                <c:pt idx="6954">
                  <c:v>-3.78181E-2</c:v>
                </c:pt>
                <c:pt idx="6955">
                  <c:v>-3.6090799999999999E-2</c:v>
                </c:pt>
                <c:pt idx="6956">
                  <c:v>-2.8502300000000001E-2</c:v>
                </c:pt>
                <c:pt idx="6957">
                  <c:v>-2.5824900000000001E-2</c:v>
                </c:pt>
                <c:pt idx="6958">
                  <c:v>-2.2364999999999999E-2</c:v>
                </c:pt>
                <c:pt idx="6959">
                  <c:v>-2.3250199999999999E-2</c:v>
                </c:pt>
                <c:pt idx="6960">
                  <c:v>-1.3345900000000001E-2</c:v>
                </c:pt>
                <c:pt idx="6961">
                  <c:v>-1.52385E-2</c:v>
                </c:pt>
                <c:pt idx="6962" formatCode="0.00E+00">
                  <c:v>-7.2567500000000002E-3</c:v>
                </c:pt>
                <c:pt idx="6963" formatCode="0.00E+00">
                  <c:v>-8.3022500000000006E-3</c:v>
                </c:pt>
                <c:pt idx="6964" formatCode="0.00E+00">
                  <c:v>3.0772500000000001E-4</c:v>
                </c:pt>
                <c:pt idx="6965" formatCode="0.00E+00">
                  <c:v>-3.17658E-3</c:v>
                </c:pt>
                <c:pt idx="6966" formatCode="0.00E+00">
                  <c:v>5.9697300000000003E-3</c:v>
                </c:pt>
                <c:pt idx="6967">
                  <c:v>1.1786E-2</c:v>
                </c:pt>
                <c:pt idx="6968">
                  <c:v>1.28351E-2</c:v>
                </c:pt>
                <c:pt idx="6969">
                  <c:v>1.40543E-2</c:v>
                </c:pt>
                <c:pt idx="6970">
                  <c:v>2.7810999999999999E-2</c:v>
                </c:pt>
                <c:pt idx="6971">
                  <c:v>2.2765199999999999E-2</c:v>
                </c:pt>
                <c:pt idx="6972">
                  <c:v>2.85264E-2</c:v>
                </c:pt>
                <c:pt idx="6973">
                  <c:v>2.7419800000000001E-2</c:v>
                </c:pt>
                <c:pt idx="6974">
                  <c:v>3.8899599999999999E-2</c:v>
                </c:pt>
                <c:pt idx="6975">
                  <c:v>3.6206799999999997E-2</c:v>
                </c:pt>
                <c:pt idx="6976">
                  <c:v>4.2838500000000002E-2</c:v>
                </c:pt>
                <c:pt idx="6977">
                  <c:v>4.3649800000000002E-2</c:v>
                </c:pt>
                <c:pt idx="6978">
                  <c:v>5.4313500000000001E-2</c:v>
                </c:pt>
                <c:pt idx="6979">
                  <c:v>4.9209000000000003E-2</c:v>
                </c:pt>
                <c:pt idx="6980">
                  <c:v>5.9507400000000002E-2</c:v>
                </c:pt>
                <c:pt idx="6981">
                  <c:v>5.6691999999999999E-2</c:v>
                </c:pt>
                <c:pt idx="6982">
                  <c:v>6.8736000000000005E-2</c:v>
                </c:pt>
                <c:pt idx="6983">
                  <c:v>6.73758E-2</c:v>
                </c:pt>
                <c:pt idx="6984">
                  <c:v>7.5435000000000002E-2</c:v>
                </c:pt>
                <c:pt idx="6985">
                  <c:v>7.2401300000000002E-2</c:v>
                </c:pt>
                <c:pt idx="6986">
                  <c:v>8.3408200000000002E-2</c:v>
                </c:pt>
                <c:pt idx="6987">
                  <c:v>7.9330800000000007E-2</c:v>
                </c:pt>
                <c:pt idx="6988">
                  <c:v>8.9743500000000004E-2</c:v>
                </c:pt>
                <c:pt idx="6989">
                  <c:v>8.9123800000000003E-2</c:v>
                </c:pt>
                <c:pt idx="6990">
                  <c:v>9.6545400000000003E-2</c:v>
                </c:pt>
                <c:pt idx="6991">
                  <c:v>9.5542600000000005E-2</c:v>
                </c:pt>
                <c:pt idx="6992">
                  <c:v>0.10321</c:v>
                </c:pt>
                <c:pt idx="6993">
                  <c:v>0.103565</c:v>
                </c:pt>
                <c:pt idx="6994">
                  <c:v>0.11256099999999999</c:v>
                </c:pt>
                <c:pt idx="6995">
                  <c:v>0.10871400000000001</c:v>
                </c:pt>
                <c:pt idx="6996">
                  <c:v>0.119754</c:v>
                </c:pt>
                <c:pt idx="6997">
                  <c:v>0.118698</c:v>
                </c:pt>
                <c:pt idx="6998">
                  <c:v>0.12392400000000001</c:v>
                </c:pt>
                <c:pt idx="6999">
                  <c:v>0.12516099999999999</c:v>
                </c:pt>
                <c:pt idx="7000">
                  <c:v>0.13218299999999999</c:v>
                </c:pt>
                <c:pt idx="7001">
                  <c:v>0.130722</c:v>
                </c:pt>
                <c:pt idx="7002">
                  <c:v>0.14443600000000001</c:v>
                </c:pt>
                <c:pt idx="7003">
                  <c:v>0.13953399999999999</c:v>
                </c:pt>
                <c:pt idx="7004">
                  <c:v>0.15135699999999999</c:v>
                </c:pt>
                <c:pt idx="7005">
                  <c:v>0.14464199999999999</c:v>
                </c:pt>
                <c:pt idx="7006">
                  <c:v>0.155086</c:v>
                </c:pt>
                <c:pt idx="7007">
                  <c:v>0.15473700000000001</c:v>
                </c:pt>
                <c:pt idx="7008">
                  <c:v>0.16663600000000001</c:v>
                </c:pt>
                <c:pt idx="7009">
                  <c:v>0.16200800000000001</c:v>
                </c:pt>
                <c:pt idx="7010">
                  <c:v>0.17410900000000001</c:v>
                </c:pt>
                <c:pt idx="7011">
                  <c:v>0.16917099999999999</c:v>
                </c:pt>
                <c:pt idx="7012">
                  <c:v>0.18063599999999999</c:v>
                </c:pt>
                <c:pt idx="7013">
                  <c:v>0.17511499999999999</c:v>
                </c:pt>
                <c:pt idx="7014">
                  <c:v>0.18659000000000001</c:v>
                </c:pt>
                <c:pt idx="7015">
                  <c:v>0.186803</c:v>
                </c:pt>
                <c:pt idx="7016">
                  <c:v>0.193105</c:v>
                </c:pt>
                <c:pt idx="7017">
                  <c:v>0.194302</c:v>
                </c:pt>
                <c:pt idx="7018">
                  <c:v>0.20328599999999999</c:v>
                </c:pt>
                <c:pt idx="7019">
                  <c:v>0.20089000000000001</c:v>
                </c:pt>
                <c:pt idx="7020">
                  <c:v>0.20871700000000001</c:v>
                </c:pt>
                <c:pt idx="7021">
                  <c:v>0.21176300000000001</c:v>
                </c:pt>
                <c:pt idx="7022">
                  <c:v>0.21748000000000001</c:v>
                </c:pt>
                <c:pt idx="7023">
                  <c:v>0.21467</c:v>
                </c:pt>
                <c:pt idx="7024">
                  <c:v>0.225219</c:v>
                </c:pt>
                <c:pt idx="7025">
                  <c:v>0.223246</c:v>
                </c:pt>
                <c:pt idx="7026">
                  <c:v>0.23366000000000001</c:v>
                </c:pt>
                <c:pt idx="7027">
                  <c:v>0.227576</c:v>
                </c:pt>
                <c:pt idx="7028">
                  <c:v>0.24204500000000001</c:v>
                </c:pt>
                <c:pt idx="7029">
                  <c:v>0.236039</c:v>
                </c:pt>
                <c:pt idx="7030">
                  <c:v>0.24840400000000001</c:v>
                </c:pt>
                <c:pt idx="7031">
                  <c:v>0.246779</c:v>
                </c:pt>
                <c:pt idx="7032">
                  <c:v>0.25655600000000001</c:v>
                </c:pt>
                <c:pt idx="7033">
                  <c:v>0.25334699999999999</c:v>
                </c:pt>
                <c:pt idx="7034">
                  <c:v>0.26669399999999999</c:v>
                </c:pt>
                <c:pt idx="7035">
                  <c:v>0.25908500000000001</c:v>
                </c:pt>
                <c:pt idx="7036">
                  <c:v>0.27396100000000001</c:v>
                </c:pt>
                <c:pt idx="7037">
                  <c:v>0.26964500000000002</c:v>
                </c:pt>
                <c:pt idx="7038">
                  <c:v>0.27777299999999999</c:v>
                </c:pt>
                <c:pt idx="7039">
                  <c:v>0.27609699999999998</c:v>
                </c:pt>
                <c:pt idx="7040">
                  <c:v>0.28636499999999998</c:v>
                </c:pt>
                <c:pt idx="7041">
                  <c:v>0.286609</c:v>
                </c:pt>
                <c:pt idx="7042">
                  <c:v>0.299377</c:v>
                </c:pt>
                <c:pt idx="7043">
                  <c:v>0.29121799999999998</c:v>
                </c:pt>
                <c:pt idx="7044">
                  <c:v>0.30472300000000002</c:v>
                </c:pt>
                <c:pt idx="7045">
                  <c:v>0.29893900000000001</c:v>
                </c:pt>
                <c:pt idx="7046">
                  <c:v>0.31434699999999999</c:v>
                </c:pt>
                <c:pt idx="7047">
                  <c:v>0.309031</c:v>
                </c:pt>
                <c:pt idx="7048">
                  <c:v>0.31891000000000003</c:v>
                </c:pt>
                <c:pt idx="7049">
                  <c:v>0.31322299999999997</c:v>
                </c:pt>
                <c:pt idx="7050">
                  <c:v>0.32896199999999998</c:v>
                </c:pt>
                <c:pt idx="7051">
                  <c:v>0.32189400000000001</c:v>
                </c:pt>
                <c:pt idx="7052">
                  <c:v>0.33500200000000002</c:v>
                </c:pt>
                <c:pt idx="7053">
                  <c:v>0.33136199999999999</c:v>
                </c:pt>
                <c:pt idx="7054">
                  <c:v>0.34567399999999998</c:v>
                </c:pt>
                <c:pt idx="7055">
                  <c:v>0.34023599999999998</c:v>
                </c:pt>
                <c:pt idx="7056">
                  <c:v>0.34890500000000002</c:v>
                </c:pt>
                <c:pt idx="7057">
                  <c:v>0.34748899999999999</c:v>
                </c:pt>
                <c:pt idx="7058">
                  <c:v>0.36147099999999999</c:v>
                </c:pt>
                <c:pt idx="7059">
                  <c:v>0.35607699999999998</c:v>
                </c:pt>
                <c:pt idx="7060">
                  <c:v>0.36688199999999999</c:v>
                </c:pt>
                <c:pt idx="7061">
                  <c:v>0.36552699999999999</c:v>
                </c:pt>
                <c:pt idx="7062">
                  <c:v>0.37715500000000002</c:v>
                </c:pt>
                <c:pt idx="7063">
                  <c:v>0.37106699999999998</c:v>
                </c:pt>
                <c:pt idx="7064">
                  <c:v>0.38266699999999998</c:v>
                </c:pt>
                <c:pt idx="7065">
                  <c:v>0.38052799999999998</c:v>
                </c:pt>
                <c:pt idx="7066">
                  <c:v>0.38938600000000001</c:v>
                </c:pt>
                <c:pt idx="7067">
                  <c:v>0.387405</c:v>
                </c:pt>
                <c:pt idx="7068">
                  <c:v>0.40165699999999999</c:v>
                </c:pt>
                <c:pt idx="7069">
                  <c:v>0.39481100000000002</c:v>
                </c:pt>
                <c:pt idx="7070">
                  <c:v>0.40905399999999997</c:v>
                </c:pt>
                <c:pt idx="7071">
                  <c:v>0.40595100000000001</c:v>
                </c:pt>
                <c:pt idx="7072">
                  <c:v>0.41956100000000002</c:v>
                </c:pt>
                <c:pt idx="7073">
                  <c:v>0.41136800000000001</c:v>
                </c:pt>
                <c:pt idx="7074">
                  <c:v>0.42580800000000002</c:v>
                </c:pt>
                <c:pt idx="7075">
                  <c:v>0.42120999999999997</c:v>
                </c:pt>
                <c:pt idx="7076">
                  <c:v>0.43481999999999998</c:v>
                </c:pt>
                <c:pt idx="7077">
                  <c:v>0.42808099999999999</c:v>
                </c:pt>
                <c:pt idx="7078">
                  <c:v>0.44115799999999999</c:v>
                </c:pt>
                <c:pt idx="7079">
                  <c:v>0.43990800000000002</c:v>
                </c:pt>
                <c:pt idx="7080">
                  <c:v>0.450401</c:v>
                </c:pt>
                <c:pt idx="7081">
                  <c:v>0.44704500000000003</c:v>
                </c:pt>
                <c:pt idx="7082">
                  <c:v>0.457067</c:v>
                </c:pt>
                <c:pt idx="7083">
                  <c:v>0.45755600000000002</c:v>
                </c:pt>
                <c:pt idx="7084">
                  <c:v>0.46721299999999999</c:v>
                </c:pt>
                <c:pt idx="7085">
                  <c:v>0.46557399999999999</c:v>
                </c:pt>
                <c:pt idx="7086">
                  <c:v>0.47378399999999998</c:v>
                </c:pt>
                <c:pt idx="7087">
                  <c:v>0.47527999999999998</c:v>
                </c:pt>
                <c:pt idx="7088">
                  <c:v>0.48283799999999999</c:v>
                </c:pt>
                <c:pt idx="7089">
                  <c:v>0.47859000000000002</c:v>
                </c:pt>
                <c:pt idx="7090">
                  <c:v>0.49317</c:v>
                </c:pt>
                <c:pt idx="7091">
                  <c:v>0.48770799999999997</c:v>
                </c:pt>
                <c:pt idx="7092">
                  <c:v>0.50205500000000003</c:v>
                </c:pt>
                <c:pt idx="7093">
                  <c:v>0.495919</c:v>
                </c:pt>
                <c:pt idx="7094">
                  <c:v>0.50682000000000005</c:v>
                </c:pt>
                <c:pt idx="7095">
                  <c:v>0.50668400000000002</c:v>
                </c:pt>
                <c:pt idx="7096">
                  <c:v>0.51520900000000003</c:v>
                </c:pt>
                <c:pt idx="7097">
                  <c:v>0.51307999999999998</c:v>
                </c:pt>
                <c:pt idx="7098">
                  <c:v>0.52879799999999999</c:v>
                </c:pt>
                <c:pt idx="7099">
                  <c:v>0.52089099999999999</c:v>
                </c:pt>
                <c:pt idx="7100">
                  <c:v>0.53547100000000003</c:v>
                </c:pt>
                <c:pt idx="7101">
                  <c:v>0.53198199999999995</c:v>
                </c:pt>
                <c:pt idx="7102">
                  <c:v>0.54327700000000001</c:v>
                </c:pt>
                <c:pt idx="7103">
                  <c:v>0.54096</c:v>
                </c:pt>
                <c:pt idx="7104">
                  <c:v>0.552539</c:v>
                </c:pt>
                <c:pt idx="7105">
                  <c:v>0.55010899999999996</c:v>
                </c:pt>
                <c:pt idx="7106">
                  <c:v>0.56133500000000003</c:v>
                </c:pt>
                <c:pt idx="7107">
                  <c:v>0.55627400000000005</c:v>
                </c:pt>
                <c:pt idx="7108">
                  <c:v>0.57069099999999995</c:v>
                </c:pt>
                <c:pt idx="7109">
                  <c:v>0.56620000000000004</c:v>
                </c:pt>
                <c:pt idx="7110">
                  <c:v>0.57835199999999998</c:v>
                </c:pt>
                <c:pt idx="7111">
                  <c:v>0.57632099999999997</c:v>
                </c:pt>
                <c:pt idx="7112">
                  <c:v>0.58746699999999996</c:v>
                </c:pt>
                <c:pt idx="7113">
                  <c:v>0.58546399999999998</c:v>
                </c:pt>
                <c:pt idx="7114">
                  <c:v>0.59333499999999995</c:v>
                </c:pt>
                <c:pt idx="7115">
                  <c:v>0.58870100000000003</c:v>
                </c:pt>
                <c:pt idx="7116">
                  <c:v>0.60808799999999996</c:v>
                </c:pt>
                <c:pt idx="7117">
                  <c:v>0.60411400000000004</c:v>
                </c:pt>
                <c:pt idx="7118">
                  <c:v>0.61370499999999995</c:v>
                </c:pt>
                <c:pt idx="7119">
                  <c:v>0.61255300000000001</c:v>
                </c:pt>
                <c:pt idx="7120">
                  <c:v>0.62337500000000001</c:v>
                </c:pt>
                <c:pt idx="7121">
                  <c:v>0.61770400000000003</c:v>
                </c:pt>
                <c:pt idx="7122">
                  <c:v>0.631135</c:v>
                </c:pt>
                <c:pt idx="7123">
                  <c:v>0.63205999999999996</c:v>
                </c:pt>
                <c:pt idx="7124">
                  <c:v>0.64214800000000005</c:v>
                </c:pt>
                <c:pt idx="7125">
                  <c:v>0.63566699999999998</c:v>
                </c:pt>
                <c:pt idx="7126">
                  <c:v>0.64937500000000004</c:v>
                </c:pt>
                <c:pt idx="7127">
                  <c:v>0.64793400000000001</c:v>
                </c:pt>
                <c:pt idx="7128">
                  <c:v>0.65656499999999995</c:v>
                </c:pt>
                <c:pt idx="7129">
                  <c:v>0.65587600000000001</c:v>
                </c:pt>
                <c:pt idx="7130">
                  <c:v>0.66959000000000002</c:v>
                </c:pt>
                <c:pt idx="7131">
                  <c:v>0.66367299999999996</c:v>
                </c:pt>
                <c:pt idx="7132">
                  <c:v>0.67626399999999998</c:v>
                </c:pt>
                <c:pt idx="7133">
                  <c:v>0.67048300000000005</c:v>
                </c:pt>
                <c:pt idx="7134">
                  <c:v>0.68847499999999995</c:v>
                </c:pt>
                <c:pt idx="7135">
                  <c:v>0.68362299999999998</c:v>
                </c:pt>
                <c:pt idx="7136">
                  <c:v>0.69506199999999996</c:v>
                </c:pt>
                <c:pt idx="7137">
                  <c:v>0.69079599999999997</c:v>
                </c:pt>
                <c:pt idx="7138">
                  <c:v>0.70471499999999998</c:v>
                </c:pt>
                <c:pt idx="7139">
                  <c:v>0.69982100000000003</c:v>
                </c:pt>
                <c:pt idx="7140">
                  <c:v>0.711619</c:v>
                </c:pt>
                <c:pt idx="7141">
                  <c:v>0.70922700000000005</c:v>
                </c:pt>
                <c:pt idx="7142">
                  <c:v>0.72292900000000004</c:v>
                </c:pt>
                <c:pt idx="7143">
                  <c:v>0.71875599999999995</c:v>
                </c:pt>
                <c:pt idx="7144">
                  <c:v>0.73073500000000002</c:v>
                </c:pt>
                <c:pt idx="7145">
                  <c:v>0.72809999999999997</c:v>
                </c:pt>
                <c:pt idx="7146">
                  <c:v>0.73936900000000005</c:v>
                </c:pt>
                <c:pt idx="7147">
                  <c:v>0.734815</c:v>
                </c:pt>
                <c:pt idx="7148">
                  <c:v>0.75109800000000004</c:v>
                </c:pt>
                <c:pt idx="7149">
                  <c:v>0.74796300000000004</c:v>
                </c:pt>
                <c:pt idx="7150">
                  <c:v>0.75946400000000003</c:v>
                </c:pt>
                <c:pt idx="7151">
                  <c:v>0.75619400000000003</c:v>
                </c:pt>
                <c:pt idx="7152">
                  <c:v>0.76752699999999996</c:v>
                </c:pt>
                <c:pt idx="7153">
                  <c:v>0.76400800000000002</c:v>
                </c:pt>
                <c:pt idx="7154">
                  <c:v>0.77562600000000004</c:v>
                </c:pt>
                <c:pt idx="7155">
                  <c:v>0.77545299999999995</c:v>
                </c:pt>
                <c:pt idx="7156">
                  <c:v>0.78747199999999995</c:v>
                </c:pt>
                <c:pt idx="7157">
                  <c:v>0.78332299999999999</c:v>
                </c:pt>
                <c:pt idx="7158">
                  <c:v>0.79693899999999995</c:v>
                </c:pt>
                <c:pt idx="7159">
                  <c:v>0.79297799999999996</c:v>
                </c:pt>
                <c:pt idx="7160">
                  <c:v>0.80426699999999995</c:v>
                </c:pt>
                <c:pt idx="7161">
                  <c:v>0.80281800000000003</c:v>
                </c:pt>
                <c:pt idx="7162">
                  <c:v>0.817971</c:v>
                </c:pt>
                <c:pt idx="7163">
                  <c:v>0.80908400000000003</c:v>
                </c:pt>
                <c:pt idx="7164">
                  <c:v>0.82488099999999998</c:v>
                </c:pt>
                <c:pt idx="7165">
                  <c:v>0.81944399999999995</c:v>
                </c:pt>
                <c:pt idx="7166">
                  <c:v>0.83415300000000003</c:v>
                </c:pt>
                <c:pt idx="7167">
                  <c:v>0.82977400000000001</c:v>
                </c:pt>
                <c:pt idx="7168">
                  <c:v>0.84498300000000004</c:v>
                </c:pt>
                <c:pt idx="7169">
                  <c:v>0.84009199999999995</c:v>
                </c:pt>
                <c:pt idx="7170">
                  <c:v>0.85180199999999995</c:v>
                </c:pt>
                <c:pt idx="7171">
                  <c:v>0.84873100000000001</c:v>
                </c:pt>
                <c:pt idx="7172">
                  <c:v>0.86366799999999999</c:v>
                </c:pt>
                <c:pt idx="7173">
                  <c:v>0.859012</c:v>
                </c:pt>
                <c:pt idx="7174">
                  <c:v>0.873502</c:v>
                </c:pt>
                <c:pt idx="7175">
                  <c:v>0.86838899999999997</c:v>
                </c:pt>
                <c:pt idx="7176">
                  <c:v>0.87880999999999998</c:v>
                </c:pt>
                <c:pt idx="7177">
                  <c:v>0.87814499999999995</c:v>
                </c:pt>
                <c:pt idx="7178">
                  <c:v>0.89178900000000005</c:v>
                </c:pt>
                <c:pt idx="7179">
                  <c:v>0.88518699999999995</c:v>
                </c:pt>
                <c:pt idx="7180">
                  <c:v>0.90180400000000005</c:v>
                </c:pt>
                <c:pt idx="7181">
                  <c:v>0.89690000000000003</c:v>
                </c:pt>
                <c:pt idx="7182">
                  <c:v>0.91073300000000001</c:v>
                </c:pt>
                <c:pt idx="7183">
                  <c:v>0.90795700000000001</c:v>
                </c:pt>
                <c:pt idx="7184">
                  <c:v>0.91795599999999999</c:v>
                </c:pt>
                <c:pt idx="7185">
                  <c:v>0.91480700000000004</c:v>
                </c:pt>
                <c:pt idx="7186">
                  <c:v>0.93035800000000002</c:v>
                </c:pt>
                <c:pt idx="7187">
                  <c:v>0.927369</c:v>
                </c:pt>
                <c:pt idx="7188">
                  <c:v>0.93941200000000002</c:v>
                </c:pt>
                <c:pt idx="7189">
                  <c:v>0.93398400000000004</c:v>
                </c:pt>
                <c:pt idx="7190">
                  <c:v>0.94483899999999998</c:v>
                </c:pt>
                <c:pt idx="7191">
                  <c:v>0.94615700000000003</c:v>
                </c:pt>
                <c:pt idx="7192">
                  <c:v>0.95543800000000001</c:v>
                </c:pt>
                <c:pt idx="7193">
                  <c:v>0.95116000000000001</c:v>
                </c:pt>
                <c:pt idx="7194">
                  <c:v>0.97278799999999999</c:v>
                </c:pt>
                <c:pt idx="7195">
                  <c:v>0.96230499999999997</c:v>
                </c:pt>
                <c:pt idx="7196">
                  <c:v>0.97826299999999999</c:v>
                </c:pt>
                <c:pt idx="7197">
                  <c:v>0.97600699999999996</c:v>
                </c:pt>
                <c:pt idx="7198">
                  <c:v>0.98984399999999995</c:v>
                </c:pt>
                <c:pt idx="7199">
                  <c:v>0.98301799999999995</c:v>
                </c:pt>
                <c:pt idx="7200">
                  <c:v>1.00048</c:v>
                </c:pt>
                <c:pt idx="7201">
                  <c:v>0.99560999999999999</c:v>
                </c:pt>
                <c:pt idx="7202">
                  <c:v>1.0094399999999999</c:v>
                </c:pt>
                <c:pt idx="7203">
                  <c:v>1.0041599999999999</c:v>
                </c:pt>
                <c:pt idx="7204">
                  <c:v>1.01579</c:v>
                </c:pt>
                <c:pt idx="7205">
                  <c:v>1.0152699999999999</c:v>
                </c:pt>
                <c:pt idx="7206">
                  <c:v>1.02878</c:v>
                </c:pt>
                <c:pt idx="7207">
                  <c:v>1.02433</c:v>
                </c:pt>
                <c:pt idx="7208">
                  <c:v>1.0359799999999999</c:v>
                </c:pt>
                <c:pt idx="7209">
                  <c:v>1.0332699999999999</c:v>
                </c:pt>
                <c:pt idx="7210">
                  <c:v>1.04958</c:v>
                </c:pt>
                <c:pt idx="7211">
                  <c:v>1.04332</c:v>
                </c:pt>
                <c:pt idx="7212">
                  <c:v>1.0564499999999999</c:v>
                </c:pt>
                <c:pt idx="7213">
                  <c:v>1.0546800000000001</c:v>
                </c:pt>
                <c:pt idx="7214">
                  <c:v>1.0670599999999999</c:v>
                </c:pt>
                <c:pt idx="7215">
                  <c:v>1.0652200000000001</c:v>
                </c:pt>
                <c:pt idx="7216">
                  <c:v>1.0798399999999999</c:v>
                </c:pt>
                <c:pt idx="7217">
                  <c:v>1.0770999999999999</c:v>
                </c:pt>
                <c:pt idx="7218">
                  <c:v>1.0880099999999999</c:v>
                </c:pt>
                <c:pt idx="7219">
                  <c:v>1.08474</c:v>
                </c:pt>
                <c:pt idx="7220">
                  <c:v>1.0988500000000001</c:v>
                </c:pt>
                <c:pt idx="7221">
                  <c:v>1.09463</c:v>
                </c:pt>
                <c:pt idx="7222">
                  <c:v>1.1088</c:v>
                </c:pt>
                <c:pt idx="7223">
                  <c:v>1.1026</c:v>
                </c:pt>
                <c:pt idx="7224">
                  <c:v>1.11833</c:v>
                </c:pt>
                <c:pt idx="7225">
                  <c:v>1.1154200000000001</c:v>
                </c:pt>
                <c:pt idx="7226">
                  <c:v>1.13127</c:v>
                </c:pt>
                <c:pt idx="7227">
                  <c:v>1.11961</c:v>
                </c:pt>
                <c:pt idx="7228">
                  <c:v>1.1402699999999999</c:v>
                </c:pt>
                <c:pt idx="7229">
                  <c:v>1.1361300000000001</c:v>
                </c:pt>
                <c:pt idx="7230">
                  <c:v>1.14649</c:v>
                </c:pt>
                <c:pt idx="7231">
                  <c:v>1.1457999999999999</c:v>
                </c:pt>
                <c:pt idx="7232">
                  <c:v>1.15984</c:v>
                </c:pt>
                <c:pt idx="7233">
                  <c:v>1.15526</c:v>
                </c:pt>
                <c:pt idx="7234">
                  <c:v>1.16872</c:v>
                </c:pt>
                <c:pt idx="7235">
                  <c:v>1.16659</c:v>
                </c:pt>
                <c:pt idx="7236">
                  <c:v>1.1800999999999999</c:v>
                </c:pt>
                <c:pt idx="7237">
                  <c:v>1.17567</c:v>
                </c:pt>
                <c:pt idx="7238">
                  <c:v>1.19069</c:v>
                </c:pt>
                <c:pt idx="7239">
                  <c:v>1.18679</c:v>
                </c:pt>
                <c:pt idx="7240">
                  <c:v>1.19933</c:v>
                </c:pt>
                <c:pt idx="7241">
                  <c:v>1.19458</c:v>
                </c:pt>
                <c:pt idx="7242">
                  <c:v>1.21201</c:v>
                </c:pt>
                <c:pt idx="7243">
                  <c:v>1.20651</c:v>
                </c:pt>
                <c:pt idx="7244">
                  <c:v>1.21895</c:v>
                </c:pt>
                <c:pt idx="7245">
                  <c:v>1.2172700000000001</c:v>
                </c:pt>
                <c:pt idx="7246">
                  <c:v>1.2321299999999999</c:v>
                </c:pt>
                <c:pt idx="7247">
                  <c:v>1.22834</c:v>
                </c:pt>
                <c:pt idx="7248">
                  <c:v>1.2397400000000001</c:v>
                </c:pt>
                <c:pt idx="7249">
                  <c:v>1.2363900000000001</c:v>
                </c:pt>
                <c:pt idx="7250">
                  <c:v>1.2512099999999999</c:v>
                </c:pt>
                <c:pt idx="7251">
                  <c:v>1.2498800000000001</c:v>
                </c:pt>
                <c:pt idx="7252">
                  <c:v>1.26125</c:v>
                </c:pt>
                <c:pt idx="7253">
                  <c:v>1.25684</c:v>
                </c:pt>
                <c:pt idx="7254">
                  <c:v>1.27264</c:v>
                </c:pt>
                <c:pt idx="7255">
                  <c:v>1.2724899999999999</c:v>
                </c:pt>
                <c:pt idx="7256">
                  <c:v>1.2824599999999999</c:v>
                </c:pt>
                <c:pt idx="7257">
                  <c:v>1.2809200000000001</c:v>
                </c:pt>
                <c:pt idx="7258">
                  <c:v>1.29453</c:v>
                </c:pt>
                <c:pt idx="7259">
                  <c:v>1.28976</c:v>
                </c:pt>
                <c:pt idx="7260">
                  <c:v>1.3059000000000001</c:v>
                </c:pt>
                <c:pt idx="7261">
                  <c:v>1.2983199999999999</c:v>
                </c:pt>
                <c:pt idx="7262">
                  <c:v>1.3127500000000001</c:v>
                </c:pt>
                <c:pt idx="7263">
                  <c:v>1.3087500000000001</c:v>
                </c:pt>
                <c:pt idx="7264">
                  <c:v>1.32698</c:v>
                </c:pt>
                <c:pt idx="7265">
                  <c:v>1.3238799999999999</c:v>
                </c:pt>
                <c:pt idx="7266">
                  <c:v>1.33718</c:v>
                </c:pt>
                <c:pt idx="7267">
                  <c:v>1.3303799999999999</c:v>
                </c:pt>
                <c:pt idx="7268">
                  <c:v>1.3472999999999999</c:v>
                </c:pt>
                <c:pt idx="7269">
                  <c:v>1.34128</c:v>
                </c:pt>
                <c:pt idx="7270">
                  <c:v>1.35344</c:v>
                </c:pt>
                <c:pt idx="7271">
                  <c:v>1.3559399999999999</c:v>
                </c:pt>
                <c:pt idx="7272">
                  <c:v>1.3648</c:v>
                </c:pt>
                <c:pt idx="7273">
                  <c:v>1.3636900000000001</c:v>
                </c:pt>
                <c:pt idx="7274">
                  <c:v>1.3777699999999999</c:v>
                </c:pt>
                <c:pt idx="7275">
                  <c:v>1.3728199999999999</c:v>
                </c:pt>
                <c:pt idx="7276">
                  <c:v>1.3879900000000001</c:v>
                </c:pt>
                <c:pt idx="7277">
                  <c:v>1.38724</c:v>
                </c:pt>
                <c:pt idx="7278">
                  <c:v>1.3969499999999999</c:v>
                </c:pt>
                <c:pt idx="7279">
                  <c:v>1.39374</c:v>
                </c:pt>
                <c:pt idx="7280">
                  <c:v>1.40727</c:v>
                </c:pt>
                <c:pt idx="7281">
                  <c:v>1.4047000000000001</c:v>
                </c:pt>
                <c:pt idx="7282">
                  <c:v>1.42055</c:v>
                </c:pt>
                <c:pt idx="7283">
                  <c:v>1.4127400000000001</c:v>
                </c:pt>
                <c:pt idx="7284">
                  <c:v>1.43259</c:v>
                </c:pt>
                <c:pt idx="7285">
                  <c:v>1.4255899999999999</c:v>
                </c:pt>
                <c:pt idx="7286">
                  <c:v>1.43919</c:v>
                </c:pt>
                <c:pt idx="7287">
                  <c:v>1.4364300000000001</c:v>
                </c:pt>
                <c:pt idx="7288">
                  <c:v>1.4490700000000001</c:v>
                </c:pt>
                <c:pt idx="7289">
                  <c:v>1.44811</c:v>
                </c:pt>
                <c:pt idx="7290">
                  <c:v>1.4612000000000001</c:v>
                </c:pt>
                <c:pt idx="7291">
                  <c:v>1.45896</c:v>
                </c:pt>
                <c:pt idx="7292">
                  <c:v>1.4708000000000001</c:v>
                </c:pt>
                <c:pt idx="7293">
                  <c:v>1.4688000000000001</c:v>
                </c:pt>
                <c:pt idx="7294">
                  <c:v>1.48048</c:v>
                </c:pt>
                <c:pt idx="7295">
                  <c:v>1.47837</c:v>
                </c:pt>
                <c:pt idx="7296">
                  <c:v>1.49339</c:v>
                </c:pt>
                <c:pt idx="7297">
                  <c:v>1.48767</c:v>
                </c:pt>
                <c:pt idx="7298">
                  <c:v>1.5022599999999999</c:v>
                </c:pt>
                <c:pt idx="7299">
                  <c:v>1.4988300000000001</c:v>
                </c:pt>
                <c:pt idx="7300">
                  <c:v>1.5145599999999999</c:v>
                </c:pt>
                <c:pt idx="7301">
                  <c:v>1.5078800000000001</c:v>
                </c:pt>
                <c:pt idx="7302">
                  <c:v>1.5253399999999999</c:v>
                </c:pt>
                <c:pt idx="7303">
                  <c:v>1.5218</c:v>
                </c:pt>
                <c:pt idx="7304">
                  <c:v>1.5344100000000001</c:v>
                </c:pt>
                <c:pt idx="7305">
                  <c:v>1.53067</c:v>
                </c:pt>
                <c:pt idx="7306">
                  <c:v>1.5469599999999999</c:v>
                </c:pt>
                <c:pt idx="7307">
                  <c:v>1.538</c:v>
                </c:pt>
                <c:pt idx="7308">
                  <c:v>1.5567299999999999</c:v>
                </c:pt>
                <c:pt idx="7309">
                  <c:v>1.5536000000000001</c:v>
                </c:pt>
                <c:pt idx="7310">
                  <c:v>1.56507</c:v>
                </c:pt>
                <c:pt idx="7311">
                  <c:v>1.5601499999999999</c:v>
                </c:pt>
                <c:pt idx="7312">
                  <c:v>1.5747899999999999</c:v>
                </c:pt>
                <c:pt idx="7313">
                  <c:v>1.5750900000000001</c:v>
                </c:pt>
                <c:pt idx="7314">
                  <c:v>1.58568</c:v>
                </c:pt>
                <c:pt idx="7315">
                  <c:v>1.5841000000000001</c:v>
                </c:pt>
                <c:pt idx="7316">
                  <c:v>1.59585</c:v>
                </c:pt>
                <c:pt idx="7317">
                  <c:v>1.59419</c:v>
                </c:pt>
                <c:pt idx="7318">
                  <c:v>1.6050899999999999</c:v>
                </c:pt>
                <c:pt idx="7319">
                  <c:v>1.60189</c:v>
                </c:pt>
                <c:pt idx="7320">
                  <c:v>1.61534</c:v>
                </c:pt>
                <c:pt idx="7321">
                  <c:v>1.6132599999999999</c:v>
                </c:pt>
                <c:pt idx="7322">
                  <c:v>1.62801</c:v>
                </c:pt>
                <c:pt idx="7323">
                  <c:v>1.6214500000000001</c:v>
                </c:pt>
                <c:pt idx="7324">
                  <c:v>1.6380999999999999</c:v>
                </c:pt>
                <c:pt idx="7325">
                  <c:v>1.6313599999999999</c:v>
                </c:pt>
                <c:pt idx="7326">
                  <c:v>1.64439</c:v>
                </c:pt>
                <c:pt idx="7327">
                  <c:v>1.64042</c:v>
                </c:pt>
                <c:pt idx="7328">
                  <c:v>1.6581600000000001</c:v>
                </c:pt>
                <c:pt idx="7329">
                  <c:v>1.65547</c:v>
                </c:pt>
                <c:pt idx="7330">
                  <c:v>1.6662600000000001</c:v>
                </c:pt>
                <c:pt idx="7331">
                  <c:v>1.6601399999999999</c:v>
                </c:pt>
                <c:pt idx="7332">
                  <c:v>1.6787799999999999</c:v>
                </c:pt>
                <c:pt idx="7333">
                  <c:v>1.67181</c:v>
                </c:pt>
                <c:pt idx="7334">
                  <c:v>1.6860900000000001</c:v>
                </c:pt>
                <c:pt idx="7335">
                  <c:v>1.68415</c:v>
                </c:pt>
                <c:pt idx="7336">
                  <c:v>1.69604</c:v>
                </c:pt>
                <c:pt idx="7337">
                  <c:v>1.69051</c:v>
                </c:pt>
                <c:pt idx="7338">
                  <c:v>1.7069399999999999</c:v>
                </c:pt>
                <c:pt idx="7339">
                  <c:v>1.7008099999999999</c:v>
                </c:pt>
                <c:pt idx="7340">
                  <c:v>1.71638</c:v>
                </c:pt>
                <c:pt idx="7341">
                  <c:v>1.7093</c:v>
                </c:pt>
                <c:pt idx="7342">
                  <c:v>1.7258899999999999</c:v>
                </c:pt>
                <c:pt idx="7343">
                  <c:v>1.7219500000000001</c:v>
                </c:pt>
                <c:pt idx="7344">
                  <c:v>1.73366</c:v>
                </c:pt>
                <c:pt idx="7345">
                  <c:v>1.7320599999999999</c:v>
                </c:pt>
                <c:pt idx="7346">
                  <c:v>1.7441599999999999</c:v>
                </c:pt>
                <c:pt idx="7347">
                  <c:v>1.74057</c:v>
                </c:pt>
                <c:pt idx="7348">
                  <c:v>1.75292</c:v>
                </c:pt>
                <c:pt idx="7349">
                  <c:v>1.74888</c:v>
                </c:pt>
                <c:pt idx="7350">
                  <c:v>1.76322</c:v>
                </c:pt>
                <c:pt idx="7351">
                  <c:v>1.7632300000000001</c:v>
                </c:pt>
                <c:pt idx="7352">
                  <c:v>1.7715099999999999</c:v>
                </c:pt>
                <c:pt idx="7353">
                  <c:v>1.7692300000000001</c:v>
                </c:pt>
                <c:pt idx="7354">
                  <c:v>1.7836700000000001</c:v>
                </c:pt>
                <c:pt idx="7355">
                  <c:v>1.7757700000000001</c:v>
                </c:pt>
                <c:pt idx="7356">
                  <c:v>1.79026</c:v>
                </c:pt>
                <c:pt idx="7357">
                  <c:v>1.7858000000000001</c:v>
                </c:pt>
                <c:pt idx="7358">
                  <c:v>1.7980100000000001</c:v>
                </c:pt>
                <c:pt idx="7359">
                  <c:v>1.7929999999999999</c:v>
                </c:pt>
                <c:pt idx="7360">
                  <c:v>1.8103800000000001</c:v>
                </c:pt>
                <c:pt idx="7361">
                  <c:v>1.8048999999999999</c:v>
                </c:pt>
                <c:pt idx="7362">
                  <c:v>1.81382</c:v>
                </c:pt>
                <c:pt idx="7363">
                  <c:v>1.8137099999999999</c:v>
                </c:pt>
                <c:pt idx="7364">
                  <c:v>1.8273299999999999</c:v>
                </c:pt>
                <c:pt idx="7365">
                  <c:v>1.8195300000000001</c:v>
                </c:pt>
                <c:pt idx="7366">
                  <c:v>1.8343499999999999</c:v>
                </c:pt>
                <c:pt idx="7367">
                  <c:v>1.8315699999999999</c:v>
                </c:pt>
                <c:pt idx="7368">
                  <c:v>1.8430800000000001</c:v>
                </c:pt>
                <c:pt idx="7369">
                  <c:v>1.83961</c:v>
                </c:pt>
                <c:pt idx="7370">
                  <c:v>1.8548</c:v>
                </c:pt>
                <c:pt idx="7371">
                  <c:v>1.8469599999999999</c:v>
                </c:pt>
                <c:pt idx="7372">
                  <c:v>1.8592299999999999</c:v>
                </c:pt>
                <c:pt idx="7373">
                  <c:v>1.8575600000000001</c:v>
                </c:pt>
                <c:pt idx="7374">
                  <c:v>1.86626</c:v>
                </c:pt>
                <c:pt idx="7375">
                  <c:v>1.86633</c:v>
                </c:pt>
                <c:pt idx="7376">
                  <c:v>1.8751599999999999</c:v>
                </c:pt>
                <c:pt idx="7377">
                  <c:v>1.8726799999999999</c:v>
                </c:pt>
                <c:pt idx="7378">
                  <c:v>1.88348</c:v>
                </c:pt>
                <c:pt idx="7379">
                  <c:v>1.8826499999999999</c:v>
                </c:pt>
                <c:pt idx="7380">
                  <c:v>1.89272</c:v>
                </c:pt>
                <c:pt idx="7381">
                  <c:v>1.88869</c:v>
                </c:pt>
                <c:pt idx="7382">
                  <c:v>1.90106</c:v>
                </c:pt>
                <c:pt idx="7383">
                  <c:v>1.89574</c:v>
                </c:pt>
                <c:pt idx="7384">
                  <c:v>1.9066000000000001</c:v>
                </c:pt>
                <c:pt idx="7385">
                  <c:v>1.90326</c:v>
                </c:pt>
                <c:pt idx="7386">
                  <c:v>1.9158500000000001</c:v>
                </c:pt>
                <c:pt idx="7387">
                  <c:v>1.90991</c:v>
                </c:pt>
                <c:pt idx="7388">
                  <c:v>1.9238200000000001</c:v>
                </c:pt>
                <c:pt idx="7389">
                  <c:v>1.92119</c:v>
                </c:pt>
                <c:pt idx="7390">
                  <c:v>1.9312400000000001</c:v>
                </c:pt>
                <c:pt idx="7391">
                  <c:v>1.92842</c:v>
                </c:pt>
                <c:pt idx="7392">
                  <c:v>1.9396500000000001</c:v>
                </c:pt>
                <c:pt idx="7393">
                  <c:v>1.93563</c:v>
                </c:pt>
                <c:pt idx="7394">
                  <c:v>1.9463600000000001</c:v>
                </c:pt>
                <c:pt idx="7395">
                  <c:v>1.9421200000000001</c:v>
                </c:pt>
                <c:pt idx="7396">
                  <c:v>1.9541599999999999</c:v>
                </c:pt>
                <c:pt idx="7397">
                  <c:v>1.94895</c:v>
                </c:pt>
                <c:pt idx="7398">
                  <c:v>1.91858</c:v>
                </c:pt>
                <c:pt idx="7399">
                  <c:v>1.8903399999999999</c:v>
                </c:pt>
                <c:pt idx="7400">
                  <c:v>1.8929100000000001</c:v>
                </c:pt>
                <c:pt idx="7401">
                  <c:v>1.9029700000000001</c:v>
                </c:pt>
                <c:pt idx="7402">
                  <c:v>1.9005399999999999</c:v>
                </c:pt>
                <c:pt idx="7403">
                  <c:v>1.9037500000000001</c:v>
                </c:pt>
                <c:pt idx="7404">
                  <c:v>1.9071499999999999</c:v>
                </c:pt>
                <c:pt idx="7405">
                  <c:v>1.9151499999999999</c:v>
                </c:pt>
                <c:pt idx="7406">
                  <c:v>1.91232</c:v>
                </c:pt>
                <c:pt idx="7407">
                  <c:v>1.9202600000000001</c:v>
                </c:pt>
                <c:pt idx="7408">
                  <c:v>1.92692</c:v>
                </c:pt>
                <c:pt idx="7409">
                  <c:v>1.9218</c:v>
                </c:pt>
                <c:pt idx="7410">
                  <c:v>1.92757</c:v>
                </c:pt>
                <c:pt idx="7411">
                  <c:v>1.93432</c:v>
                </c:pt>
                <c:pt idx="7412">
                  <c:v>1.93906</c:v>
                </c:pt>
                <c:pt idx="7413">
                  <c:v>1.93414</c:v>
                </c:pt>
                <c:pt idx="7414">
                  <c:v>1.94146</c:v>
                </c:pt>
                <c:pt idx="7415">
                  <c:v>1.94584</c:v>
                </c:pt>
                <c:pt idx="7416">
                  <c:v>1.9472100000000001</c:v>
                </c:pt>
                <c:pt idx="7417">
                  <c:v>1.9490400000000001</c:v>
                </c:pt>
                <c:pt idx="7418">
                  <c:v>1.95736</c:v>
                </c:pt>
                <c:pt idx="7419">
                  <c:v>1.96516</c:v>
                </c:pt>
                <c:pt idx="7420">
                  <c:v>1.95722</c:v>
                </c:pt>
                <c:pt idx="7421">
                  <c:v>1.96509</c:v>
                </c:pt>
                <c:pt idx="7422">
                  <c:v>1.96356</c:v>
                </c:pt>
                <c:pt idx="7423">
                  <c:v>1.96997</c:v>
                </c:pt>
                <c:pt idx="7424">
                  <c:v>1.97113</c:v>
                </c:pt>
                <c:pt idx="7425">
                  <c:v>1.9792799999999999</c:v>
                </c:pt>
                <c:pt idx="7426">
                  <c:v>1.9771799999999999</c:v>
                </c:pt>
                <c:pt idx="7427">
                  <c:v>1.9837199999999999</c:v>
                </c:pt>
                <c:pt idx="7428">
                  <c:v>1.9834000000000001</c:v>
                </c:pt>
                <c:pt idx="7429">
                  <c:v>1.98909</c:v>
                </c:pt>
                <c:pt idx="7430">
                  <c:v>1.9914000000000001</c:v>
                </c:pt>
                <c:pt idx="7431">
                  <c:v>1.98987</c:v>
                </c:pt>
                <c:pt idx="7432">
                  <c:v>1.9982800000000001</c:v>
                </c:pt>
                <c:pt idx="7433">
                  <c:v>2.00265</c:v>
                </c:pt>
                <c:pt idx="7434">
                  <c:v>1.9967999999999999</c:v>
                </c:pt>
                <c:pt idx="7435">
                  <c:v>2.0091399999999999</c:v>
                </c:pt>
                <c:pt idx="7436">
                  <c:v>2.0079699999999998</c:v>
                </c:pt>
                <c:pt idx="7437">
                  <c:v>2.0125899999999999</c:v>
                </c:pt>
                <c:pt idx="7438">
                  <c:v>2.0072000000000001</c:v>
                </c:pt>
                <c:pt idx="7439">
                  <c:v>2.0144500000000001</c:v>
                </c:pt>
                <c:pt idx="7440">
                  <c:v>2.0201799999999999</c:v>
                </c:pt>
                <c:pt idx="7441">
                  <c:v>2.0215900000000002</c:v>
                </c:pt>
                <c:pt idx="7442">
                  <c:v>2.0262899999999999</c:v>
                </c:pt>
                <c:pt idx="7443">
                  <c:v>2.0310700000000002</c:v>
                </c:pt>
                <c:pt idx="7444">
                  <c:v>2.0289199999999998</c:v>
                </c:pt>
                <c:pt idx="7445">
                  <c:v>2.0327199999999999</c:v>
                </c:pt>
                <c:pt idx="7446">
                  <c:v>2.0371600000000001</c:v>
                </c:pt>
                <c:pt idx="7447">
                  <c:v>2.0443899999999999</c:v>
                </c:pt>
                <c:pt idx="7448">
                  <c:v>2.0411999999999999</c:v>
                </c:pt>
                <c:pt idx="7449">
                  <c:v>2.0439400000000001</c:v>
                </c:pt>
                <c:pt idx="7450">
                  <c:v>2.0444</c:v>
                </c:pt>
                <c:pt idx="7451">
                  <c:v>2.0512800000000002</c:v>
                </c:pt>
                <c:pt idx="7452">
                  <c:v>2.0499100000000001</c:v>
                </c:pt>
                <c:pt idx="7453">
                  <c:v>2.05945</c:v>
                </c:pt>
                <c:pt idx="7454">
                  <c:v>2.0556899999999998</c:v>
                </c:pt>
                <c:pt idx="7455">
                  <c:v>2.0623300000000002</c:v>
                </c:pt>
                <c:pt idx="7456">
                  <c:v>2.0568499999999998</c:v>
                </c:pt>
                <c:pt idx="7457">
                  <c:v>2.0721400000000001</c:v>
                </c:pt>
                <c:pt idx="7458">
                  <c:v>2.0674899999999998</c:v>
                </c:pt>
                <c:pt idx="7459">
                  <c:v>2.0701399999999999</c:v>
                </c:pt>
                <c:pt idx="7460">
                  <c:v>2.0680200000000002</c:v>
                </c:pt>
                <c:pt idx="7461">
                  <c:v>2.0813999999999999</c:v>
                </c:pt>
                <c:pt idx="7462">
                  <c:v>2.0758899999999998</c:v>
                </c:pt>
                <c:pt idx="7463">
                  <c:v>2.0830600000000001</c:v>
                </c:pt>
                <c:pt idx="7464">
                  <c:v>2.0811199999999999</c:v>
                </c:pt>
                <c:pt idx="7465">
                  <c:v>2.0895199999999998</c:v>
                </c:pt>
                <c:pt idx="7466">
                  <c:v>2.0866699999999998</c:v>
                </c:pt>
                <c:pt idx="7467">
                  <c:v>2.0916600000000001</c:v>
                </c:pt>
                <c:pt idx="7468">
                  <c:v>2.0921799999999999</c:v>
                </c:pt>
                <c:pt idx="7469">
                  <c:v>2.10426</c:v>
                </c:pt>
                <c:pt idx="7470">
                  <c:v>2.0948500000000001</c:v>
                </c:pt>
                <c:pt idx="7471">
                  <c:v>2.1085799999999999</c:v>
                </c:pt>
                <c:pt idx="7472">
                  <c:v>2.1065700000000001</c:v>
                </c:pt>
                <c:pt idx="7473">
                  <c:v>2.1108500000000001</c:v>
                </c:pt>
                <c:pt idx="7474">
                  <c:v>2.1047899999999999</c:v>
                </c:pt>
                <c:pt idx="7475">
                  <c:v>2.1189900000000002</c:v>
                </c:pt>
                <c:pt idx="7476">
                  <c:v>2.1108600000000002</c:v>
                </c:pt>
                <c:pt idx="7477">
                  <c:v>2.1211799999999998</c:v>
                </c:pt>
                <c:pt idx="7478">
                  <c:v>2.1154299999999999</c:v>
                </c:pt>
                <c:pt idx="7479">
                  <c:v>2.1255999999999999</c:v>
                </c:pt>
                <c:pt idx="7480">
                  <c:v>2.1236600000000001</c:v>
                </c:pt>
                <c:pt idx="7481">
                  <c:v>2.1304699999999999</c:v>
                </c:pt>
                <c:pt idx="7482">
                  <c:v>2.1289699999999998</c:v>
                </c:pt>
                <c:pt idx="7483">
                  <c:v>2.1359300000000001</c:v>
                </c:pt>
                <c:pt idx="7484">
                  <c:v>2.1308199999999999</c:v>
                </c:pt>
                <c:pt idx="7485">
                  <c:v>2.1420499999999998</c:v>
                </c:pt>
                <c:pt idx="7486">
                  <c:v>2.1372800000000001</c:v>
                </c:pt>
                <c:pt idx="7487">
                  <c:v>2.1482100000000002</c:v>
                </c:pt>
                <c:pt idx="7488">
                  <c:v>2.14378</c:v>
                </c:pt>
                <c:pt idx="7489">
                  <c:v>2.1524399999999999</c:v>
                </c:pt>
                <c:pt idx="7490">
                  <c:v>2.1494399999999998</c:v>
                </c:pt>
                <c:pt idx="7491">
                  <c:v>2.1558099999999998</c:v>
                </c:pt>
                <c:pt idx="7492">
                  <c:v>2.1509</c:v>
                </c:pt>
                <c:pt idx="7493">
                  <c:v>2.1620200000000001</c:v>
                </c:pt>
                <c:pt idx="7494">
                  <c:v>2.1604999999999999</c:v>
                </c:pt>
                <c:pt idx="7495">
                  <c:v>2.16214</c:v>
                </c:pt>
                <c:pt idx="7496">
                  <c:v>2.1660200000000001</c:v>
                </c:pt>
                <c:pt idx="7497">
                  <c:v>2.17767</c:v>
                </c:pt>
                <c:pt idx="7498">
                  <c:v>2.1632799999999999</c:v>
                </c:pt>
                <c:pt idx="7499">
                  <c:v>2.1758099999999998</c:v>
                </c:pt>
                <c:pt idx="7500">
                  <c:v>2.1736</c:v>
                </c:pt>
                <c:pt idx="7501">
                  <c:v>2.1813500000000001</c:v>
                </c:pt>
                <c:pt idx="7502">
                  <c:v>2.1756700000000002</c:v>
                </c:pt>
                <c:pt idx="7503">
                  <c:v>2.1829700000000001</c:v>
                </c:pt>
                <c:pt idx="7504">
                  <c:v>2.1878799999999998</c:v>
                </c:pt>
                <c:pt idx="7505">
                  <c:v>2.1945800000000002</c:v>
                </c:pt>
                <c:pt idx="7506">
                  <c:v>2.1876899999999999</c:v>
                </c:pt>
                <c:pt idx="7507">
                  <c:v>2.1982599999999999</c:v>
                </c:pt>
                <c:pt idx="7508">
                  <c:v>2.1934300000000002</c:v>
                </c:pt>
                <c:pt idx="7509">
                  <c:v>2.1982200000000001</c:v>
                </c:pt>
                <c:pt idx="7510">
                  <c:v>2.19279</c:v>
                </c:pt>
                <c:pt idx="7511">
                  <c:v>2.2104900000000001</c:v>
                </c:pt>
                <c:pt idx="7512">
                  <c:v>2.2043499999999998</c:v>
                </c:pt>
                <c:pt idx="7513">
                  <c:v>2.2106300000000001</c:v>
                </c:pt>
                <c:pt idx="7514">
                  <c:v>2.2024900000000001</c:v>
                </c:pt>
                <c:pt idx="7515">
                  <c:v>2.2175699999999998</c:v>
                </c:pt>
                <c:pt idx="7516">
                  <c:v>2.21367</c:v>
                </c:pt>
                <c:pt idx="7517">
                  <c:v>2.2199499999999999</c:v>
                </c:pt>
                <c:pt idx="7518">
                  <c:v>2.21706</c:v>
                </c:pt>
                <c:pt idx="7519">
                  <c:v>2.2299899999999999</c:v>
                </c:pt>
                <c:pt idx="7520">
                  <c:v>2.2242799999999998</c:v>
                </c:pt>
                <c:pt idx="7521">
                  <c:v>2.2388499999999998</c:v>
                </c:pt>
                <c:pt idx="7522">
                  <c:v>2.22926</c:v>
                </c:pt>
                <c:pt idx="7523">
                  <c:v>2.2393700000000001</c:v>
                </c:pt>
                <c:pt idx="7524">
                  <c:v>2.2336999999999998</c:v>
                </c:pt>
                <c:pt idx="7525">
                  <c:v>2.2469600000000001</c:v>
                </c:pt>
                <c:pt idx="7526">
                  <c:v>2.2432400000000001</c:v>
                </c:pt>
                <c:pt idx="7527">
                  <c:v>2.2444000000000002</c:v>
                </c:pt>
                <c:pt idx="7528">
                  <c:v>2.2506499999999998</c:v>
                </c:pt>
                <c:pt idx="7529">
                  <c:v>2.2622</c:v>
                </c:pt>
                <c:pt idx="7530">
                  <c:v>2.2522700000000002</c:v>
                </c:pt>
                <c:pt idx="7531">
                  <c:v>2.25874</c:v>
                </c:pt>
                <c:pt idx="7532">
                  <c:v>2.2561800000000001</c:v>
                </c:pt>
                <c:pt idx="7533">
                  <c:v>2.2677299999999998</c:v>
                </c:pt>
                <c:pt idx="7534">
                  <c:v>2.2619600000000002</c:v>
                </c:pt>
                <c:pt idx="7535">
                  <c:v>2.2714300000000001</c:v>
                </c:pt>
                <c:pt idx="7536">
                  <c:v>2.2731499999999998</c:v>
                </c:pt>
                <c:pt idx="7537">
                  <c:v>2.2768799999999998</c:v>
                </c:pt>
                <c:pt idx="7538">
                  <c:v>2.2739600000000002</c:v>
                </c:pt>
                <c:pt idx="7539">
                  <c:v>2.2874099999999999</c:v>
                </c:pt>
                <c:pt idx="7540">
                  <c:v>2.2829700000000002</c:v>
                </c:pt>
                <c:pt idx="7541">
                  <c:v>2.2879</c:v>
                </c:pt>
                <c:pt idx="7542">
                  <c:v>2.2809499999999998</c:v>
                </c:pt>
                <c:pt idx="7543">
                  <c:v>2.2927200000000001</c:v>
                </c:pt>
                <c:pt idx="7544">
                  <c:v>2.29515</c:v>
                </c:pt>
                <c:pt idx="7545">
                  <c:v>2.3027000000000002</c:v>
                </c:pt>
                <c:pt idx="7546">
                  <c:v>2.3001</c:v>
                </c:pt>
                <c:pt idx="7547">
                  <c:v>2.3101600000000002</c:v>
                </c:pt>
                <c:pt idx="7548">
                  <c:v>2.30253</c:v>
                </c:pt>
                <c:pt idx="7549">
                  <c:v>2.3098200000000002</c:v>
                </c:pt>
                <c:pt idx="7550">
                  <c:v>2.30843</c:v>
                </c:pt>
                <c:pt idx="7551">
                  <c:v>2.3224</c:v>
                </c:pt>
                <c:pt idx="7552">
                  <c:v>2.32125</c:v>
                </c:pt>
                <c:pt idx="7553">
                  <c:v>2.3233899999999998</c:v>
                </c:pt>
                <c:pt idx="7554">
                  <c:v>2.3227699999999998</c:v>
                </c:pt>
                <c:pt idx="7555">
                  <c:v>2.33026</c:v>
                </c:pt>
                <c:pt idx="7556">
                  <c:v>2.32822</c:v>
                </c:pt>
                <c:pt idx="7557">
                  <c:v>2.33609</c:v>
                </c:pt>
                <c:pt idx="7558">
                  <c:v>2.3368500000000001</c:v>
                </c:pt>
                <c:pt idx="7559">
                  <c:v>2.3475999999999999</c:v>
                </c:pt>
                <c:pt idx="7560">
                  <c:v>2.33792</c:v>
                </c:pt>
                <c:pt idx="7561">
                  <c:v>2.3511700000000002</c:v>
                </c:pt>
                <c:pt idx="7562">
                  <c:v>2.3503799999999999</c:v>
                </c:pt>
                <c:pt idx="7563">
                  <c:v>2.3622299999999998</c:v>
                </c:pt>
                <c:pt idx="7564">
                  <c:v>2.3561700000000001</c:v>
                </c:pt>
                <c:pt idx="7565">
                  <c:v>2.3648500000000001</c:v>
                </c:pt>
                <c:pt idx="7566">
                  <c:v>2.3633000000000002</c:v>
                </c:pt>
                <c:pt idx="7567">
                  <c:v>2.3717100000000002</c:v>
                </c:pt>
                <c:pt idx="7568">
                  <c:v>2.3677800000000002</c:v>
                </c:pt>
                <c:pt idx="7569">
                  <c:v>2.3750499999999999</c:v>
                </c:pt>
                <c:pt idx="7570">
                  <c:v>2.3801700000000001</c:v>
                </c:pt>
                <c:pt idx="7571">
                  <c:v>2.3881399999999999</c:v>
                </c:pt>
                <c:pt idx="7572">
                  <c:v>2.3807700000000001</c:v>
                </c:pt>
                <c:pt idx="7573">
                  <c:v>2.3931499999999999</c:v>
                </c:pt>
                <c:pt idx="7574">
                  <c:v>2.39364</c:v>
                </c:pt>
                <c:pt idx="7575">
                  <c:v>2.4039600000000001</c:v>
                </c:pt>
                <c:pt idx="7576">
                  <c:v>2.3995799999999998</c:v>
                </c:pt>
                <c:pt idx="7577">
                  <c:v>2.4106100000000001</c:v>
                </c:pt>
                <c:pt idx="7578">
                  <c:v>2.4071400000000001</c:v>
                </c:pt>
                <c:pt idx="7579">
                  <c:v>2.4188499999999999</c:v>
                </c:pt>
                <c:pt idx="7580">
                  <c:v>2.4101599999999999</c:v>
                </c:pt>
                <c:pt idx="7581">
                  <c:v>2.4228499999999999</c:v>
                </c:pt>
                <c:pt idx="7582">
                  <c:v>2.4226999999999999</c:v>
                </c:pt>
                <c:pt idx="7583">
                  <c:v>2.4318900000000001</c:v>
                </c:pt>
                <c:pt idx="7584">
                  <c:v>2.4267599999999998</c:v>
                </c:pt>
                <c:pt idx="7585">
                  <c:v>2.4436100000000001</c:v>
                </c:pt>
                <c:pt idx="7586">
                  <c:v>2.4380299999999999</c:v>
                </c:pt>
                <c:pt idx="7587">
                  <c:v>2.4491700000000001</c:v>
                </c:pt>
                <c:pt idx="7588">
                  <c:v>2.44502</c:v>
                </c:pt>
                <c:pt idx="7589">
                  <c:v>2.4564599999999999</c:v>
                </c:pt>
                <c:pt idx="7590">
                  <c:v>2.4578700000000002</c:v>
                </c:pt>
                <c:pt idx="7591">
                  <c:v>2.46787</c:v>
                </c:pt>
                <c:pt idx="7592">
                  <c:v>2.45709</c:v>
                </c:pt>
                <c:pt idx="7593">
                  <c:v>2.4712800000000001</c:v>
                </c:pt>
                <c:pt idx="7594">
                  <c:v>2.4709699999999999</c:v>
                </c:pt>
                <c:pt idx="7595">
                  <c:v>2.4870000000000001</c:v>
                </c:pt>
                <c:pt idx="7596">
                  <c:v>2.4758100000000001</c:v>
                </c:pt>
                <c:pt idx="7597">
                  <c:v>2.4940500000000001</c:v>
                </c:pt>
                <c:pt idx="7598">
                  <c:v>2.4947400000000002</c:v>
                </c:pt>
                <c:pt idx="7599">
                  <c:v>2.50284</c:v>
                </c:pt>
                <c:pt idx="7600">
                  <c:v>2.4984299999999999</c:v>
                </c:pt>
                <c:pt idx="7601">
                  <c:v>2.5078399999999998</c:v>
                </c:pt>
                <c:pt idx="7602">
                  <c:v>2.5092500000000002</c:v>
                </c:pt>
                <c:pt idx="7603">
                  <c:v>2.5194100000000001</c:v>
                </c:pt>
                <c:pt idx="7604">
                  <c:v>2.5145400000000002</c:v>
                </c:pt>
                <c:pt idx="7605">
                  <c:v>2.5304899999999999</c:v>
                </c:pt>
                <c:pt idx="7606">
                  <c:v>2.5259200000000002</c:v>
                </c:pt>
                <c:pt idx="7607">
                  <c:v>2.5369999999999999</c:v>
                </c:pt>
                <c:pt idx="7608">
                  <c:v>2.5354299999999999</c:v>
                </c:pt>
                <c:pt idx="7609">
                  <c:v>2.55477</c:v>
                </c:pt>
                <c:pt idx="7610">
                  <c:v>2.5461499999999999</c:v>
                </c:pt>
                <c:pt idx="7611">
                  <c:v>2.5549300000000001</c:v>
                </c:pt>
                <c:pt idx="7612">
                  <c:v>2.5555500000000002</c:v>
                </c:pt>
                <c:pt idx="7613">
                  <c:v>2.5703100000000001</c:v>
                </c:pt>
                <c:pt idx="7614">
                  <c:v>2.5713400000000002</c:v>
                </c:pt>
                <c:pt idx="7615">
                  <c:v>2.5743499999999999</c:v>
                </c:pt>
                <c:pt idx="7616">
                  <c:v>2.5779299999999998</c:v>
                </c:pt>
                <c:pt idx="7617">
                  <c:v>2.5857199999999998</c:v>
                </c:pt>
                <c:pt idx="7618">
                  <c:v>2.5865</c:v>
                </c:pt>
                <c:pt idx="7619">
                  <c:v>2.6008599999999999</c:v>
                </c:pt>
                <c:pt idx="7620">
                  <c:v>2.5979299999999999</c:v>
                </c:pt>
                <c:pt idx="7621">
                  <c:v>2.61626</c:v>
                </c:pt>
                <c:pt idx="7622">
                  <c:v>2.6150699999999998</c:v>
                </c:pt>
                <c:pt idx="7623">
                  <c:v>2.6264500000000002</c:v>
                </c:pt>
                <c:pt idx="7624">
                  <c:v>2.6240100000000002</c:v>
                </c:pt>
                <c:pt idx="7625">
                  <c:v>2.6360399999999999</c:v>
                </c:pt>
                <c:pt idx="7626">
                  <c:v>2.6301999999999999</c:v>
                </c:pt>
                <c:pt idx="7627">
                  <c:v>2.6508600000000002</c:v>
                </c:pt>
                <c:pt idx="7628">
                  <c:v>2.6494300000000002</c:v>
                </c:pt>
                <c:pt idx="7629">
                  <c:v>2.6553</c:v>
                </c:pt>
                <c:pt idx="7630">
                  <c:v>2.6610800000000001</c:v>
                </c:pt>
                <c:pt idx="7631">
                  <c:v>2.6747899999999998</c:v>
                </c:pt>
                <c:pt idx="7632">
                  <c:v>2.6709399999999999</c:v>
                </c:pt>
                <c:pt idx="7633">
                  <c:v>2.6851500000000001</c:v>
                </c:pt>
                <c:pt idx="7634">
                  <c:v>2.6846800000000002</c:v>
                </c:pt>
                <c:pt idx="7635">
                  <c:v>2.6995200000000001</c:v>
                </c:pt>
                <c:pt idx="7636">
                  <c:v>2.6988599999999998</c:v>
                </c:pt>
                <c:pt idx="7637">
                  <c:v>2.7134999999999998</c:v>
                </c:pt>
                <c:pt idx="7638">
                  <c:v>2.71109</c:v>
                </c:pt>
                <c:pt idx="7639">
                  <c:v>2.7216900000000002</c:v>
                </c:pt>
                <c:pt idx="7640">
                  <c:v>2.7230500000000002</c:v>
                </c:pt>
                <c:pt idx="7641">
                  <c:v>2.7397300000000002</c:v>
                </c:pt>
                <c:pt idx="7642">
                  <c:v>2.7392699999999999</c:v>
                </c:pt>
                <c:pt idx="7643">
                  <c:v>2.7470599999999998</c:v>
                </c:pt>
                <c:pt idx="7644">
                  <c:v>2.75542</c:v>
                </c:pt>
                <c:pt idx="7645">
                  <c:v>2.76485</c:v>
                </c:pt>
                <c:pt idx="7646">
                  <c:v>2.7641399999999998</c:v>
                </c:pt>
                <c:pt idx="7647">
                  <c:v>2.7826300000000002</c:v>
                </c:pt>
                <c:pt idx="7648">
                  <c:v>2.7838400000000001</c:v>
                </c:pt>
                <c:pt idx="7649">
                  <c:v>2.7949199999999998</c:v>
                </c:pt>
                <c:pt idx="7650">
                  <c:v>2.79664</c:v>
                </c:pt>
                <c:pt idx="7651">
                  <c:v>2.8146800000000001</c:v>
                </c:pt>
                <c:pt idx="7652">
                  <c:v>2.8114599999999998</c:v>
                </c:pt>
                <c:pt idx="7653">
                  <c:v>2.8269500000000001</c:v>
                </c:pt>
                <c:pt idx="7654">
                  <c:v>2.82952</c:v>
                </c:pt>
                <c:pt idx="7655">
                  <c:v>2.8397700000000001</c:v>
                </c:pt>
                <c:pt idx="7656">
                  <c:v>2.8390499999999999</c:v>
                </c:pt>
                <c:pt idx="7657">
                  <c:v>2.8539500000000002</c:v>
                </c:pt>
                <c:pt idx="7658">
                  <c:v>2.8605900000000002</c:v>
                </c:pt>
                <c:pt idx="7659">
                  <c:v>2.87087</c:v>
                </c:pt>
                <c:pt idx="7660">
                  <c:v>2.8781400000000001</c:v>
                </c:pt>
                <c:pt idx="7661">
                  <c:v>2.89947</c:v>
                </c:pt>
                <c:pt idx="7662">
                  <c:v>2.89052</c:v>
                </c:pt>
                <c:pt idx="7663">
                  <c:v>2.9035000000000002</c:v>
                </c:pt>
                <c:pt idx="7664">
                  <c:v>2.9063500000000002</c:v>
                </c:pt>
                <c:pt idx="7665">
                  <c:v>2.92258</c:v>
                </c:pt>
                <c:pt idx="7666">
                  <c:v>2.9293999999999998</c:v>
                </c:pt>
                <c:pt idx="7667">
                  <c:v>2.9432399999999999</c:v>
                </c:pt>
                <c:pt idx="7668">
                  <c:v>2.9398200000000001</c:v>
                </c:pt>
                <c:pt idx="7669">
                  <c:v>2.9566599999999998</c:v>
                </c:pt>
                <c:pt idx="7670">
                  <c:v>2.9591699999999999</c:v>
                </c:pt>
                <c:pt idx="7671">
                  <c:v>2.9750200000000002</c:v>
                </c:pt>
                <c:pt idx="7672">
                  <c:v>2.9785300000000001</c:v>
                </c:pt>
                <c:pt idx="7673">
                  <c:v>2.9916900000000002</c:v>
                </c:pt>
                <c:pt idx="7674">
                  <c:v>2.99674</c:v>
                </c:pt>
                <c:pt idx="7675">
                  <c:v>3.01708</c:v>
                </c:pt>
                <c:pt idx="7676">
                  <c:v>3.0124200000000001</c:v>
                </c:pt>
                <c:pt idx="7677">
                  <c:v>3.0339399999999999</c:v>
                </c:pt>
                <c:pt idx="7678">
                  <c:v>3.0358800000000001</c:v>
                </c:pt>
                <c:pt idx="7679">
                  <c:v>3.0501299999999998</c:v>
                </c:pt>
                <c:pt idx="7680">
                  <c:v>3.0533399999999999</c:v>
                </c:pt>
                <c:pt idx="7681">
                  <c:v>3.0724999999999998</c:v>
                </c:pt>
                <c:pt idx="7682">
                  <c:v>3.0721799999999999</c:v>
                </c:pt>
                <c:pt idx="7683">
                  <c:v>3.0889000000000002</c:v>
                </c:pt>
                <c:pt idx="7684">
                  <c:v>3.0915499999999998</c:v>
                </c:pt>
                <c:pt idx="7685">
                  <c:v>3.1112000000000002</c:v>
                </c:pt>
                <c:pt idx="7686">
                  <c:v>3.11944</c:v>
                </c:pt>
                <c:pt idx="7687">
                  <c:v>3.13483</c:v>
                </c:pt>
                <c:pt idx="7688">
                  <c:v>3.13476</c:v>
                </c:pt>
                <c:pt idx="7689">
                  <c:v>3.1517900000000001</c:v>
                </c:pt>
                <c:pt idx="7690">
                  <c:v>3.1525099999999999</c:v>
                </c:pt>
                <c:pt idx="7691">
                  <c:v>3.17449</c:v>
                </c:pt>
                <c:pt idx="7692">
                  <c:v>3.1788500000000002</c:v>
                </c:pt>
                <c:pt idx="7693">
                  <c:v>3.1955100000000001</c:v>
                </c:pt>
                <c:pt idx="7694">
                  <c:v>3.1999499999999999</c:v>
                </c:pt>
                <c:pt idx="7695">
                  <c:v>3.2194600000000002</c:v>
                </c:pt>
                <c:pt idx="7696">
                  <c:v>3.2218599999999999</c:v>
                </c:pt>
                <c:pt idx="7697">
                  <c:v>3.2408700000000001</c:v>
                </c:pt>
                <c:pt idx="7698">
                  <c:v>3.24776</c:v>
                </c:pt>
                <c:pt idx="7699">
                  <c:v>3.2608100000000002</c:v>
                </c:pt>
                <c:pt idx="7700">
                  <c:v>3.2639399999999998</c:v>
                </c:pt>
                <c:pt idx="7701">
                  <c:v>3.29087</c:v>
                </c:pt>
                <c:pt idx="7702">
                  <c:v>3.2882400000000001</c:v>
                </c:pt>
                <c:pt idx="7703">
                  <c:v>3.3130199999999999</c:v>
                </c:pt>
                <c:pt idx="7704">
                  <c:v>3.3154300000000001</c:v>
                </c:pt>
                <c:pt idx="7705">
                  <c:v>3.3341799999999999</c:v>
                </c:pt>
                <c:pt idx="7706">
                  <c:v>3.3346399999999998</c:v>
                </c:pt>
                <c:pt idx="7707">
                  <c:v>3.3582299999999998</c:v>
                </c:pt>
                <c:pt idx="7708">
                  <c:v>3.3629600000000002</c:v>
                </c:pt>
                <c:pt idx="7709">
                  <c:v>3.3755000000000002</c:v>
                </c:pt>
                <c:pt idx="7710">
                  <c:v>3.3909099999999999</c:v>
                </c:pt>
                <c:pt idx="7711">
                  <c:v>3.4095399999999998</c:v>
                </c:pt>
                <c:pt idx="7712">
                  <c:v>3.4178500000000001</c:v>
                </c:pt>
                <c:pt idx="7713">
                  <c:v>3.4300099999999998</c:v>
                </c:pt>
                <c:pt idx="7714">
                  <c:v>3.43838</c:v>
                </c:pt>
                <c:pt idx="7715">
                  <c:v>3.4589099999999999</c:v>
                </c:pt>
                <c:pt idx="7716">
                  <c:v>3.4660199999999999</c:v>
                </c:pt>
                <c:pt idx="7717">
                  <c:v>3.4857100000000001</c:v>
                </c:pt>
                <c:pt idx="7718">
                  <c:v>3.4940600000000002</c:v>
                </c:pt>
                <c:pt idx="7719">
                  <c:v>3.50969</c:v>
                </c:pt>
                <c:pt idx="7720">
                  <c:v>3.5219999999999998</c:v>
                </c:pt>
                <c:pt idx="7721">
                  <c:v>3.53932</c:v>
                </c:pt>
                <c:pt idx="7722">
                  <c:v>3.54494</c:v>
                </c:pt>
                <c:pt idx="7723">
                  <c:v>3.5650499999999998</c:v>
                </c:pt>
                <c:pt idx="7724">
                  <c:v>3.5758200000000002</c:v>
                </c:pt>
                <c:pt idx="7725">
                  <c:v>3.59484</c:v>
                </c:pt>
                <c:pt idx="7726">
                  <c:v>3.6008399999999998</c:v>
                </c:pt>
                <c:pt idx="7727">
                  <c:v>3.62879</c:v>
                </c:pt>
                <c:pt idx="7728">
                  <c:v>3.6334200000000001</c:v>
                </c:pt>
                <c:pt idx="7729">
                  <c:v>3.6508099999999999</c:v>
                </c:pt>
                <c:pt idx="7730">
                  <c:v>3.66147</c:v>
                </c:pt>
                <c:pt idx="7731">
                  <c:v>3.6873</c:v>
                </c:pt>
                <c:pt idx="7732">
                  <c:v>3.68682</c:v>
                </c:pt>
                <c:pt idx="7733">
                  <c:v>3.7178499999999999</c:v>
                </c:pt>
                <c:pt idx="7734">
                  <c:v>3.7223999999999999</c:v>
                </c:pt>
                <c:pt idx="7735">
                  <c:v>3.7386900000000001</c:v>
                </c:pt>
                <c:pt idx="7736">
                  <c:v>3.7498200000000002</c:v>
                </c:pt>
                <c:pt idx="7737">
                  <c:v>3.77826</c:v>
                </c:pt>
                <c:pt idx="7738">
                  <c:v>3.7843100000000001</c:v>
                </c:pt>
                <c:pt idx="7739">
                  <c:v>3.8002500000000001</c:v>
                </c:pt>
                <c:pt idx="7740">
                  <c:v>3.8119100000000001</c:v>
                </c:pt>
                <c:pt idx="7741">
                  <c:v>3.8369300000000002</c:v>
                </c:pt>
                <c:pt idx="7742">
                  <c:v>3.8397999999999999</c:v>
                </c:pt>
                <c:pt idx="7743">
                  <c:v>3.8707099999999999</c:v>
                </c:pt>
                <c:pt idx="7744">
                  <c:v>3.8806400000000001</c:v>
                </c:pt>
                <c:pt idx="7745">
                  <c:v>3.8982199999999998</c:v>
                </c:pt>
                <c:pt idx="7746">
                  <c:v>3.9086699999999999</c:v>
                </c:pt>
                <c:pt idx="7747">
                  <c:v>3.9325899999999998</c:v>
                </c:pt>
                <c:pt idx="7748">
                  <c:v>3.94232</c:v>
                </c:pt>
                <c:pt idx="7749">
                  <c:v>3.9618600000000002</c:v>
                </c:pt>
                <c:pt idx="7750">
                  <c:v>3.9765299999999999</c:v>
                </c:pt>
                <c:pt idx="7751">
                  <c:v>4.0005300000000004</c:v>
                </c:pt>
                <c:pt idx="7752">
                  <c:v>4.0133700000000001</c:v>
                </c:pt>
                <c:pt idx="7753">
                  <c:v>4.0377599999999996</c:v>
                </c:pt>
                <c:pt idx="7754">
                  <c:v>4.0502700000000003</c:v>
                </c:pt>
                <c:pt idx="7755">
                  <c:v>4.0723399999999996</c:v>
                </c:pt>
                <c:pt idx="7756">
                  <c:v>4.0812400000000002</c:v>
                </c:pt>
                <c:pt idx="7757">
                  <c:v>4.1078799999999998</c:v>
                </c:pt>
                <c:pt idx="7758">
                  <c:v>4.11869</c:v>
                </c:pt>
                <c:pt idx="7759">
                  <c:v>4.14086</c:v>
                </c:pt>
                <c:pt idx="7760">
                  <c:v>4.1550500000000001</c:v>
                </c:pt>
                <c:pt idx="7761">
                  <c:v>4.1804699999999997</c:v>
                </c:pt>
                <c:pt idx="7762">
                  <c:v>4.1920900000000003</c:v>
                </c:pt>
                <c:pt idx="7763">
                  <c:v>4.2180200000000001</c:v>
                </c:pt>
                <c:pt idx="7764">
                  <c:v>4.2320000000000002</c:v>
                </c:pt>
                <c:pt idx="7765">
                  <c:v>4.2552700000000003</c:v>
                </c:pt>
                <c:pt idx="7766">
                  <c:v>4.2667999999999999</c:v>
                </c:pt>
                <c:pt idx="7767">
                  <c:v>4.2892099999999997</c:v>
                </c:pt>
                <c:pt idx="7768">
                  <c:v>4.3088199999999999</c:v>
                </c:pt>
                <c:pt idx="7769">
                  <c:v>4.3305400000000001</c:v>
                </c:pt>
                <c:pt idx="7770">
                  <c:v>4.3454699999999997</c:v>
                </c:pt>
                <c:pt idx="7771">
                  <c:v>4.3722500000000002</c:v>
                </c:pt>
                <c:pt idx="7772">
                  <c:v>4.3827400000000001</c:v>
                </c:pt>
                <c:pt idx="7773">
                  <c:v>4.4109100000000003</c:v>
                </c:pt>
                <c:pt idx="7774">
                  <c:v>4.4215600000000004</c:v>
                </c:pt>
                <c:pt idx="7775">
                  <c:v>4.4525699999999997</c:v>
                </c:pt>
                <c:pt idx="7776">
                  <c:v>4.4706299999999999</c:v>
                </c:pt>
                <c:pt idx="7777">
                  <c:v>4.4946900000000003</c:v>
                </c:pt>
                <c:pt idx="7778">
                  <c:v>4.5091999999999999</c:v>
                </c:pt>
                <c:pt idx="7779">
                  <c:v>4.5371800000000002</c:v>
                </c:pt>
                <c:pt idx="7780">
                  <c:v>4.5507200000000001</c:v>
                </c:pt>
                <c:pt idx="7781">
                  <c:v>4.5746000000000002</c:v>
                </c:pt>
                <c:pt idx="7782">
                  <c:v>4.5960299999999998</c:v>
                </c:pt>
                <c:pt idx="7783">
                  <c:v>4.6181000000000001</c:v>
                </c:pt>
                <c:pt idx="7784">
                  <c:v>4.6334799999999996</c:v>
                </c:pt>
                <c:pt idx="7785">
                  <c:v>4.6670699999999998</c:v>
                </c:pt>
                <c:pt idx="7786">
                  <c:v>4.6818900000000001</c:v>
                </c:pt>
                <c:pt idx="7787">
                  <c:v>4.7109300000000003</c:v>
                </c:pt>
                <c:pt idx="7788">
                  <c:v>4.7244999999999999</c:v>
                </c:pt>
                <c:pt idx="7789">
                  <c:v>4.7614700000000001</c:v>
                </c:pt>
                <c:pt idx="7790">
                  <c:v>4.7683799999999996</c:v>
                </c:pt>
                <c:pt idx="7791">
                  <c:v>4.8008899999999999</c:v>
                </c:pt>
                <c:pt idx="7792">
                  <c:v>4.8169700000000004</c:v>
                </c:pt>
                <c:pt idx="7793">
                  <c:v>4.8464900000000002</c:v>
                </c:pt>
                <c:pt idx="7794">
                  <c:v>4.8652300000000004</c:v>
                </c:pt>
                <c:pt idx="7795">
                  <c:v>4.8935599999999999</c:v>
                </c:pt>
                <c:pt idx="7796">
                  <c:v>4.9115700000000002</c:v>
                </c:pt>
                <c:pt idx="7797">
                  <c:v>4.9435500000000001</c:v>
                </c:pt>
                <c:pt idx="7798">
                  <c:v>4.9571100000000001</c:v>
                </c:pt>
                <c:pt idx="7799">
                  <c:v>4.9934900000000004</c:v>
                </c:pt>
                <c:pt idx="7800">
                  <c:v>5.0078100000000001</c:v>
                </c:pt>
                <c:pt idx="7801">
                  <c:v>5.0414700000000003</c:v>
                </c:pt>
                <c:pt idx="7802">
                  <c:v>5.0572100000000004</c:v>
                </c:pt>
                <c:pt idx="7803">
                  <c:v>5.0894500000000003</c:v>
                </c:pt>
                <c:pt idx="7804">
                  <c:v>5.1043399999999997</c:v>
                </c:pt>
                <c:pt idx="7805">
                  <c:v>5.1379599999999996</c:v>
                </c:pt>
                <c:pt idx="7806">
                  <c:v>5.1594600000000002</c:v>
                </c:pt>
                <c:pt idx="7807">
                  <c:v>5.1941499999999996</c:v>
                </c:pt>
                <c:pt idx="7808">
                  <c:v>5.21136</c:v>
                </c:pt>
                <c:pt idx="7809">
                  <c:v>5.2424099999999996</c:v>
                </c:pt>
                <c:pt idx="7810">
                  <c:v>5.2662199999999997</c:v>
                </c:pt>
                <c:pt idx="7811">
                  <c:v>5.2951300000000003</c:v>
                </c:pt>
                <c:pt idx="7812">
                  <c:v>5.3120900000000004</c:v>
                </c:pt>
                <c:pt idx="7813">
                  <c:v>5.3467700000000002</c:v>
                </c:pt>
                <c:pt idx="7814">
                  <c:v>5.3750200000000001</c:v>
                </c:pt>
                <c:pt idx="7815">
                  <c:v>5.40212</c:v>
                </c:pt>
                <c:pt idx="7816">
                  <c:v>5.4236700000000004</c:v>
                </c:pt>
                <c:pt idx="7817">
                  <c:v>5.4635499999999997</c:v>
                </c:pt>
                <c:pt idx="7818">
                  <c:v>5.4766000000000004</c:v>
                </c:pt>
                <c:pt idx="7819">
                  <c:v>5.5135300000000003</c:v>
                </c:pt>
                <c:pt idx="7820">
                  <c:v>5.5358700000000001</c:v>
                </c:pt>
                <c:pt idx="7821">
                  <c:v>5.5774600000000003</c:v>
                </c:pt>
                <c:pt idx="7822">
                  <c:v>5.59091</c:v>
                </c:pt>
                <c:pt idx="7823">
                  <c:v>5.6229699999999996</c:v>
                </c:pt>
                <c:pt idx="7824">
                  <c:v>5.6564800000000002</c:v>
                </c:pt>
                <c:pt idx="7825">
                  <c:v>5.6848799999999997</c:v>
                </c:pt>
                <c:pt idx="7826">
                  <c:v>5.7061200000000003</c:v>
                </c:pt>
                <c:pt idx="7827">
                  <c:v>5.75021</c:v>
                </c:pt>
                <c:pt idx="7828">
                  <c:v>5.7684199999999999</c:v>
                </c:pt>
                <c:pt idx="7829">
                  <c:v>5.8059000000000003</c:v>
                </c:pt>
                <c:pt idx="7830">
                  <c:v>5.8270999999999997</c:v>
                </c:pt>
                <c:pt idx="7831">
                  <c:v>5.8672399999999998</c:v>
                </c:pt>
                <c:pt idx="7832">
                  <c:v>5.8917299999999999</c:v>
                </c:pt>
                <c:pt idx="7833">
                  <c:v>5.9280400000000002</c:v>
                </c:pt>
                <c:pt idx="7834">
                  <c:v>5.9504599999999996</c:v>
                </c:pt>
                <c:pt idx="7835">
                  <c:v>5.9977099999999997</c:v>
                </c:pt>
                <c:pt idx="7836">
                  <c:v>6.0121000000000002</c:v>
                </c:pt>
                <c:pt idx="7837">
                  <c:v>6.0508699999999997</c:v>
                </c:pt>
                <c:pt idx="7838">
                  <c:v>6.0747</c:v>
                </c:pt>
                <c:pt idx="7839">
                  <c:v>6.1215799999999998</c:v>
                </c:pt>
                <c:pt idx="7840">
                  <c:v>6.1425599999999996</c:v>
                </c:pt>
                <c:pt idx="7841">
                  <c:v>6.1850800000000001</c:v>
                </c:pt>
                <c:pt idx="7842">
                  <c:v>6.2109500000000004</c:v>
                </c:pt>
                <c:pt idx="7843">
                  <c:v>6.2506399999999998</c:v>
                </c:pt>
                <c:pt idx="7844">
                  <c:v>6.2699800000000003</c:v>
                </c:pt>
                <c:pt idx="7845">
                  <c:v>6.3167600000000004</c:v>
                </c:pt>
                <c:pt idx="7846">
                  <c:v>6.3486099999999999</c:v>
                </c:pt>
                <c:pt idx="7847">
                  <c:v>6.3848000000000003</c:v>
                </c:pt>
                <c:pt idx="7848">
                  <c:v>6.4109499999999997</c:v>
                </c:pt>
                <c:pt idx="7849">
                  <c:v>6.4538900000000003</c:v>
                </c:pt>
                <c:pt idx="7850">
                  <c:v>6.4784199999999998</c:v>
                </c:pt>
                <c:pt idx="7851">
                  <c:v>6.5162800000000001</c:v>
                </c:pt>
                <c:pt idx="7852">
                  <c:v>6.5505100000000001</c:v>
                </c:pt>
                <c:pt idx="7853">
                  <c:v>6.5990000000000002</c:v>
                </c:pt>
                <c:pt idx="7854">
                  <c:v>6.6166400000000003</c:v>
                </c:pt>
                <c:pt idx="7855">
                  <c:v>6.6629300000000002</c:v>
                </c:pt>
                <c:pt idx="7856">
                  <c:v>6.6931399999999996</c:v>
                </c:pt>
                <c:pt idx="7857">
                  <c:v>6.7375800000000003</c:v>
                </c:pt>
                <c:pt idx="7858">
                  <c:v>6.7606400000000004</c:v>
                </c:pt>
                <c:pt idx="7859">
                  <c:v>6.8119100000000001</c:v>
                </c:pt>
                <c:pt idx="7860">
                  <c:v>6.8398199999999996</c:v>
                </c:pt>
                <c:pt idx="7861">
                  <c:v>6.8828199999999997</c:v>
                </c:pt>
                <c:pt idx="7862">
                  <c:v>6.9115900000000003</c:v>
                </c:pt>
                <c:pt idx="7863">
                  <c:v>6.9595200000000004</c:v>
                </c:pt>
                <c:pt idx="7864">
                  <c:v>6.9875800000000003</c:v>
                </c:pt>
                <c:pt idx="7865">
                  <c:v>7.0332600000000003</c:v>
                </c:pt>
                <c:pt idx="7866">
                  <c:v>7.0678700000000001</c:v>
                </c:pt>
                <c:pt idx="7867">
                  <c:v>7.1189099999999996</c:v>
                </c:pt>
                <c:pt idx="7868">
                  <c:v>7.1395299999999997</c:v>
                </c:pt>
                <c:pt idx="7869">
                  <c:v>7.1897200000000003</c:v>
                </c:pt>
                <c:pt idx="7870">
                  <c:v>7.2247300000000001</c:v>
                </c:pt>
                <c:pt idx="7871">
                  <c:v>7.2715899999999998</c:v>
                </c:pt>
                <c:pt idx="7872">
                  <c:v>7.3008800000000003</c:v>
                </c:pt>
                <c:pt idx="7873">
                  <c:v>7.3508500000000003</c:v>
                </c:pt>
                <c:pt idx="7874">
                  <c:v>7.3880100000000004</c:v>
                </c:pt>
                <c:pt idx="7875">
                  <c:v>7.4333499999999999</c:v>
                </c:pt>
                <c:pt idx="7876">
                  <c:v>7.4615600000000004</c:v>
                </c:pt>
                <c:pt idx="7877">
                  <c:v>7.5211399999999999</c:v>
                </c:pt>
                <c:pt idx="7878">
                  <c:v>7.5497199999999998</c:v>
                </c:pt>
                <c:pt idx="7879">
                  <c:v>7.5986200000000004</c:v>
                </c:pt>
                <c:pt idx="7880">
                  <c:v>7.6318700000000002</c:v>
                </c:pt>
                <c:pt idx="7881">
                  <c:v>7.6807600000000003</c:v>
                </c:pt>
                <c:pt idx="7882">
                  <c:v>7.7175099999999999</c:v>
                </c:pt>
                <c:pt idx="7883">
                  <c:v>7.7668699999999999</c:v>
                </c:pt>
                <c:pt idx="7884">
                  <c:v>7.8043300000000002</c:v>
                </c:pt>
                <c:pt idx="7885">
                  <c:v>7.8582000000000001</c:v>
                </c:pt>
                <c:pt idx="7886">
                  <c:v>7.8914799999999996</c:v>
                </c:pt>
                <c:pt idx="7887">
                  <c:v>7.9360799999999996</c:v>
                </c:pt>
                <c:pt idx="7888">
                  <c:v>7.9812000000000003</c:v>
                </c:pt>
                <c:pt idx="7889">
                  <c:v>8.0321099999999994</c:v>
                </c:pt>
                <c:pt idx="7890">
                  <c:v>8.0734399999999997</c:v>
                </c:pt>
                <c:pt idx="7891">
                  <c:v>8.1257400000000004</c:v>
                </c:pt>
                <c:pt idx="7892">
                  <c:v>8.1628399999999992</c:v>
                </c:pt>
                <c:pt idx="7893">
                  <c:v>8.2096800000000005</c:v>
                </c:pt>
                <c:pt idx="7894">
                  <c:v>8.2514099999999999</c:v>
                </c:pt>
                <c:pt idx="7895">
                  <c:v>8.3113399999999995</c:v>
                </c:pt>
                <c:pt idx="7896">
                  <c:v>8.3444500000000001</c:v>
                </c:pt>
                <c:pt idx="7897">
                  <c:v>8.40076</c:v>
                </c:pt>
                <c:pt idx="7898">
                  <c:v>8.4335400000000007</c:v>
                </c:pt>
                <c:pt idx="7899">
                  <c:v>8.4956499999999995</c:v>
                </c:pt>
                <c:pt idx="7900">
                  <c:v>8.5353999999999992</c:v>
                </c:pt>
                <c:pt idx="7901">
                  <c:v>8.5863200000000006</c:v>
                </c:pt>
                <c:pt idx="7902">
                  <c:v>8.6280900000000003</c:v>
                </c:pt>
                <c:pt idx="7903">
                  <c:v>8.6889099999999999</c:v>
                </c:pt>
                <c:pt idx="7904">
                  <c:v>8.7317499999999999</c:v>
                </c:pt>
                <c:pt idx="7905">
                  <c:v>8.7816200000000002</c:v>
                </c:pt>
                <c:pt idx="7906">
                  <c:v>8.8252900000000007</c:v>
                </c:pt>
                <c:pt idx="7907">
                  <c:v>8.8861299999999996</c:v>
                </c:pt>
                <c:pt idx="7908">
                  <c:v>8.9237099999999998</c:v>
                </c:pt>
                <c:pt idx="7909">
                  <c:v>8.9760100000000005</c:v>
                </c:pt>
                <c:pt idx="7910">
                  <c:v>9.0291499999999996</c:v>
                </c:pt>
                <c:pt idx="7911">
                  <c:v>9.0876999999999999</c:v>
                </c:pt>
                <c:pt idx="7912">
                  <c:v>9.1249599999999997</c:v>
                </c:pt>
                <c:pt idx="7913">
                  <c:v>9.1823399999999999</c:v>
                </c:pt>
                <c:pt idx="7914">
                  <c:v>9.2310400000000001</c:v>
                </c:pt>
                <c:pt idx="7915">
                  <c:v>9.28843</c:v>
                </c:pt>
                <c:pt idx="7916">
                  <c:v>9.3360699999999994</c:v>
                </c:pt>
                <c:pt idx="7917">
                  <c:v>9.3961500000000004</c:v>
                </c:pt>
                <c:pt idx="7918">
                  <c:v>9.4414499999999997</c:v>
                </c:pt>
                <c:pt idx="7919">
                  <c:v>9.4956899999999997</c:v>
                </c:pt>
                <c:pt idx="7920">
                  <c:v>9.5457199999999993</c:v>
                </c:pt>
                <c:pt idx="7921">
                  <c:v>9.6073900000000005</c:v>
                </c:pt>
                <c:pt idx="7922">
                  <c:v>9.6526599999999991</c:v>
                </c:pt>
                <c:pt idx="7923">
                  <c:v>9.7096300000000006</c:v>
                </c:pt>
                <c:pt idx="7924">
                  <c:v>9.7544000000000004</c:v>
                </c:pt>
                <c:pt idx="7925">
                  <c:v>9.8207900000000006</c:v>
                </c:pt>
                <c:pt idx="7926">
                  <c:v>9.8712400000000002</c:v>
                </c:pt>
                <c:pt idx="7927">
                  <c:v>9.9306099999999997</c:v>
                </c:pt>
                <c:pt idx="7928">
                  <c:v>9.9770099999999999</c:v>
                </c:pt>
                <c:pt idx="7929">
                  <c:v>10.0472</c:v>
                </c:pt>
                <c:pt idx="7930">
                  <c:v>10.090400000000001</c:v>
                </c:pt>
                <c:pt idx="7931">
                  <c:v>10.154199999999999</c:v>
                </c:pt>
                <c:pt idx="7932">
                  <c:v>10.2056</c:v>
                </c:pt>
                <c:pt idx="7933">
                  <c:v>10.27</c:v>
                </c:pt>
                <c:pt idx="7934">
                  <c:v>10.3177</c:v>
                </c:pt>
                <c:pt idx="7935">
                  <c:v>10.3757</c:v>
                </c:pt>
                <c:pt idx="7936">
                  <c:v>10.436199999999999</c:v>
                </c:pt>
                <c:pt idx="7937">
                  <c:v>10.4948</c:v>
                </c:pt>
                <c:pt idx="7938">
                  <c:v>10.5421</c:v>
                </c:pt>
                <c:pt idx="7939">
                  <c:v>10.611599999999999</c:v>
                </c:pt>
                <c:pt idx="7940">
                  <c:v>10.6652</c:v>
                </c:pt>
                <c:pt idx="7941">
                  <c:v>10.733499999999999</c:v>
                </c:pt>
                <c:pt idx="7942">
                  <c:v>10.785500000000001</c:v>
                </c:pt>
                <c:pt idx="7943">
                  <c:v>10.850899999999999</c:v>
                </c:pt>
                <c:pt idx="7944">
                  <c:v>10.9063</c:v>
                </c:pt>
                <c:pt idx="7945">
                  <c:v>10.970499999999999</c:v>
                </c:pt>
                <c:pt idx="7946">
                  <c:v>11.024800000000001</c:v>
                </c:pt>
                <c:pt idx="7947">
                  <c:v>11.0932</c:v>
                </c:pt>
                <c:pt idx="7948">
                  <c:v>11.148099999999999</c:v>
                </c:pt>
                <c:pt idx="7949">
                  <c:v>11.209199999999999</c:v>
                </c:pt>
                <c:pt idx="7950">
                  <c:v>11.2745</c:v>
                </c:pt>
                <c:pt idx="7951">
                  <c:v>11.336600000000001</c:v>
                </c:pt>
                <c:pt idx="7952">
                  <c:v>11.389900000000001</c:v>
                </c:pt>
                <c:pt idx="7953">
                  <c:v>11.456200000000001</c:v>
                </c:pt>
                <c:pt idx="7954">
                  <c:v>11.516999999999999</c:v>
                </c:pt>
                <c:pt idx="7955">
                  <c:v>11.5908</c:v>
                </c:pt>
                <c:pt idx="7956">
                  <c:v>11.643599999999999</c:v>
                </c:pt>
                <c:pt idx="7957">
                  <c:v>11.715199999999999</c:v>
                </c:pt>
                <c:pt idx="7958">
                  <c:v>11.768700000000001</c:v>
                </c:pt>
                <c:pt idx="7959">
                  <c:v>11.837400000000001</c:v>
                </c:pt>
                <c:pt idx="7960">
                  <c:v>11.8955</c:v>
                </c:pt>
                <c:pt idx="7961">
                  <c:v>11.966100000000001</c:v>
                </c:pt>
                <c:pt idx="7962">
                  <c:v>12.026999999999999</c:v>
                </c:pt>
                <c:pt idx="7963">
                  <c:v>12.0939</c:v>
                </c:pt>
                <c:pt idx="7964">
                  <c:v>12.1571</c:v>
                </c:pt>
                <c:pt idx="7965">
                  <c:v>12.2263</c:v>
                </c:pt>
                <c:pt idx="7966">
                  <c:v>12.285600000000001</c:v>
                </c:pt>
                <c:pt idx="7967">
                  <c:v>12.3567</c:v>
                </c:pt>
                <c:pt idx="7968">
                  <c:v>12.4254</c:v>
                </c:pt>
                <c:pt idx="7969">
                  <c:v>12.493600000000001</c:v>
                </c:pt>
                <c:pt idx="7970">
                  <c:v>12.552899999999999</c:v>
                </c:pt>
                <c:pt idx="7971">
                  <c:v>12.6242</c:v>
                </c:pt>
                <c:pt idx="7972">
                  <c:v>12.6884</c:v>
                </c:pt>
                <c:pt idx="7973">
                  <c:v>12.7636</c:v>
                </c:pt>
                <c:pt idx="7974">
                  <c:v>12.824299999999999</c:v>
                </c:pt>
                <c:pt idx="7975">
                  <c:v>12.898099999999999</c:v>
                </c:pt>
                <c:pt idx="7976">
                  <c:v>12.9666</c:v>
                </c:pt>
                <c:pt idx="7977">
                  <c:v>13.036300000000001</c:v>
                </c:pt>
                <c:pt idx="7978">
                  <c:v>13.099399999999999</c:v>
                </c:pt>
              </c:numCache>
            </c:numRef>
          </c:yVal>
          <c:smooth val="0"/>
          <c:extLst>
            <c:ext xmlns:c16="http://schemas.microsoft.com/office/drawing/2014/chart" uri="{C3380CC4-5D6E-409C-BE32-E72D297353CC}">
              <c16:uniqueId val="{00000001-C028-4FEB-A26C-E61DD3A0B268}"/>
            </c:ext>
          </c:extLst>
        </c:ser>
        <c:dLbls>
          <c:showLegendKey val="0"/>
          <c:showVal val="0"/>
          <c:showCatName val="0"/>
          <c:showSerName val="0"/>
          <c:showPercent val="0"/>
          <c:showBubbleSize val="0"/>
        </c:dLbls>
        <c:axId val="158618752"/>
        <c:axId val="158620672"/>
      </c:scatterChart>
      <c:valAx>
        <c:axId val="158618752"/>
        <c:scaling>
          <c:orientation val="minMax"/>
          <c:max val="-1.5"/>
          <c:min val="-2.1"/>
        </c:scaling>
        <c:delete val="0"/>
        <c:axPos val="b"/>
        <c:title>
          <c:tx>
            <c:rich>
              <a:bodyPr/>
              <a:lstStyle/>
              <a:p>
                <a:pPr>
                  <a:defRPr/>
                </a:pPr>
                <a:r>
                  <a:rPr lang="fr-FR" sz="1200"/>
                  <a:t>Potential / V  vs. Ag/AgCl</a:t>
                </a:r>
              </a:p>
            </c:rich>
          </c:tx>
          <c:layout>
            <c:manualLayout>
              <c:xMode val="edge"/>
              <c:yMode val="edge"/>
              <c:x val="0.34222995520954297"/>
              <c:y val="0.87575767584421071"/>
            </c:manualLayout>
          </c:layout>
          <c:overlay val="0"/>
        </c:title>
        <c:numFmt formatCode="General" sourceLinked="0"/>
        <c:majorTickMark val="in"/>
        <c:minorTickMark val="in"/>
        <c:tickLblPos val="nextTo"/>
        <c:spPr>
          <a:ln>
            <a:solidFill>
              <a:schemeClr val="tx1"/>
            </a:solidFill>
          </a:ln>
        </c:spPr>
        <c:txPr>
          <a:bodyPr/>
          <a:lstStyle/>
          <a:p>
            <a:pPr>
              <a:defRPr sz="1200"/>
            </a:pPr>
            <a:endParaRPr lang="fr-FR"/>
          </a:p>
        </c:txPr>
        <c:crossAx val="158620672"/>
        <c:crossesAt val="-1000"/>
        <c:crossBetween val="midCat"/>
      </c:valAx>
      <c:valAx>
        <c:axId val="158620672"/>
        <c:scaling>
          <c:orientation val="minMax"/>
          <c:max val="0"/>
        </c:scaling>
        <c:delete val="0"/>
        <c:axPos val="l"/>
        <c:title>
          <c:tx>
            <c:rich>
              <a:bodyPr rot="-5400000" vert="horz"/>
              <a:lstStyle/>
              <a:p>
                <a:pPr>
                  <a:defRPr/>
                </a:pPr>
                <a:r>
                  <a:rPr lang="fr-FR" sz="1200"/>
                  <a:t>j / </a:t>
                </a:r>
                <a:r>
                  <a:rPr lang="el-GR" sz="1200">
                    <a:latin typeface="Calibri"/>
                  </a:rPr>
                  <a:t>μ</a:t>
                </a:r>
                <a:r>
                  <a:rPr lang="fr-FR" sz="1200">
                    <a:latin typeface="Calibri"/>
                  </a:rPr>
                  <a:t>Acm</a:t>
                </a:r>
                <a:r>
                  <a:rPr lang="fr-FR" sz="1200" baseline="30000">
                    <a:latin typeface="Calibri"/>
                  </a:rPr>
                  <a:t>-2</a:t>
                </a:r>
                <a:endParaRPr lang="fr-FR" sz="1200" baseline="30000"/>
              </a:p>
            </c:rich>
          </c:tx>
          <c:layout/>
          <c:overlay val="0"/>
        </c:title>
        <c:numFmt formatCode="General" sourceLinked="1"/>
        <c:majorTickMark val="in"/>
        <c:minorTickMark val="in"/>
        <c:tickLblPos val="nextTo"/>
        <c:spPr>
          <a:ln>
            <a:solidFill>
              <a:schemeClr val="tx1"/>
            </a:solidFill>
          </a:ln>
        </c:spPr>
        <c:txPr>
          <a:bodyPr/>
          <a:lstStyle/>
          <a:p>
            <a:pPr>
              <a:defRPr sz="1200">
                <a:solidFill>
                  <a:schemeClr val="tx1"/>
                </a:solidFill>
              </a:defRPr>
            </a:pPr>
            <a:endParaRPr lang="fr-FR"/>
          </a:p>
        </c:txPr>
        <c:crossAx val="158618752"/>
        <c:crossesAt val="-1000"/>
        <c:crossBetween val="midCat"/>
        <c:majorUnit val="200"/>
      </c:valAx>
      <c:spPr>
        <a:ln>
          <a:solidFill>
            <a:schemeClr val="tx1"/>
          </a:solidFill>
        </a:ln>
      </c:spPr>
    </c:plotArea>
    <c:legend>
      <c:legendPos val="r"/>
      <c:layout>
        <c:manualLayout>
          <c:xMode val="edge"/>
          <c:yMode val="edge"/>
          <c:x val="0.7162777777777779"/>
          <c:y val="0.45794947506561678"/>
          <c:w val="0.18769444444444441"/>
          <c:h val="0.20836614173228343"/>
        </c:manualLayout>
      </c:layout>
      <c:overlay val="1"/>
      <c:txPr>
        <a:bodyPr/>
        <a:lstStyle/>
        <a:p>
          <a:pPr>
            <a:defRPr sz="1200"/>
          </a:pPr>
          <a:endParaRPr lang="fr-FR"/>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029737399576322"/>
          <c:y val="8.8483568460192466E-2"/>
          <c:w val="0.74943965353493147"/>
          <c:h val="0.7580650563210849"/>
        </c:manualLayout>
      </c:layout>
      <c:scatterChart>
        <c:scatterStyle val="lineMarker"/>
        <c:varyColors val="0"/>
        <c:ser>
          <c:idx val="0"/>
          <c:order val="0"/>
          <c:spPr>
            <a:ln w="12700">
              <a:solidFill>
                <a:srgbClr val="0070C0"/>
              </a:solidFill>
            </a:ln>
          </c:spPr>
          <c:marker>
            <c:symbol val="none"/>
          </c:marker>
          <c:xVal>
            <c:numRef>
              <c:f>'allyl ammonium 4 10 17'!$A$4389:$A$16528</c:f>
              <c:numCache>
                <c:formatCode>General</c:formatCode>
                <c:ptCount val="12140"/>
                <c:pt idx="0">
                  <c:v>-0.70889800000000003</c:v>
                </c:pt>
                <c:pt idx="1">
                  <c:v>-0.70786899999999997</c:v>
                </c:pt>
                <c:pt idx="2">
                  <c:v>-0.70691000000000004</c:v>
                </c:pt>
                <c:pt idx="3">
                  <c:v>-0.70585299999999995</c:v>
                </c:pt>
                <c:pt idx="4">
                  <c:v>-0.70483700000000005</c:v>
                </c:pt>
                <c:pt idx="5">
                  <c:v>-0.70384599999999997</c:v>
                </c:pt>
                <c:pt idx="6">
                  <c:v>-0.70283499999999999</c:v>
                </c:pt>
                <c:pt idx="7">
                  <c:v>-0.70181499999999997</c:v>
                </c:pt>
                <c:pt idx="8">
                  <c:v>-0.70090600000000003</c:v>
                </c:pt>
                <c:pt idx="9">
                  <c:v>-0.70016199999999995</c:v>
                </c:pt>
                <c:pt idx="10">
                  <c:v>-0.70008700000000001</c:v>
                </c:pt>
                <c:pt idx="11">
                  <c:v>-0.70040500000000006</c:v>
                </c:pt>
                <c:pt idx="12">
                  <c:v>-0.70135700000000001</c:v>
                </c:pt>
                <c:pt idx="13">
                  <c:v>-0.70235400000000003</c:v>
                </c:pt>
                <c:pt idx="14">
                  <c:v>-0.70332399999999995</c:v>
                </c:pt>
                <c:pt idx="15">
                  <c:v>-0.70437499999999997</c:v>
                </c:pt>
                <c:pt idx="16">
                  <c:v>-0.70581899999999997</c:v>
                </c:pt>
                <c:pt idx="17">
                  <c:v>-0.70707299999999995</c:v>
                </c:pt>
                <c:pt idx="18">
                  <c:v>-0.70804</c:v>
                </c:pt>
                <c:pt idx="19">
                  <c:v>-0.70904900000000004</c:v>
                </c:pt>
                <c:pt idx="20">
                  <c:v>-0.71007200000000004</c:v>
                </c:pt>
                <c:pt idx="21">
                  <c:v>-0.71109699999999998</c:v>
                </c:pt>
                <c:pt idx="22">
                  <c:v>-0.71241900000000002</c:v>
                </c:pt>
                <c:pt idx="23">
                  <c:v>-0.71377199999999996</c:v>
                </c:pt>
                <c:pt idx="24">
                  <c:v>-0.71477900000000005</c:v>
                </c:pt>
                <c:pt idx="25">
                  <c:v>-0.71567499999999995</c:v>
                </c:pt>
                <c:pt idx="26">
                  <c:v>-0.71670800000000001</c:v>
                </c:pt>
                <c:pt idx="27">
                  <c:v>-0.71777500000000005</c:v>
                </c:pt>
                <c:pt idx="28">
                  <c:v>-0.71874000000000005</c:v>
                </c:pt>
                <c:pt idx="29">
                  <c:v>-0.71976300000000004</c:v>
                </c:pt>
                <c:pt idx="30">
                  <c:v>-0.72073399999999999</c:v>
                </c:pt>
                <c:pt idx="31">
                  <c:v>-0.72172999999999998</c:v>
                </c:pt>
                <c:pt idx="32">
                  <c:v>-0.72269700000000003</c:v>
                </c:pt>
                <c:pt idx="33">
                  <c:v>-0.72374899999999998</c:v>
                </c:pt>
                <c:pt idx="34">
                  <c:v>-0.72473200000000004</c:v>
                </c:pt>
                <c:pt idx="35">
                  <c:v>-0.72575500000000004</c:v>
                </c:pt>
                <c:pt idx="36">
                  <c:v>-0.72674799999999995</c:v>
                </c:pt>
                <c:pt idx="37">
                  <c:v>-0.72778600000000004</c:v>
                </c:pt>
                <c:pt idx="38">
                  <c:v>-0.72881099999999999</c:v>
                </c:pt>
                <c:pt idx="39">
                  <c:v>-0.72976799999999997</c:v>
                </c:pt>
                <c:pt idx="40">
                  <c:v>-0.73072400000000004</c:v>
                </c:pt>
                <c:pt idx="41">
                  <c:v>-0.73174899999999998</c:v>
                </c:pt>
                <c:pt idx="42">
                  <c:v>-0.73277800000000004</c:v>
                </c:pt>
                <c:pt idx="43">
                  <c:v>-0.73383500000000002</c:v>
                </c:pt>
                <c:pt idx="44">
                  <c:v>-0.73478500000000002</c:v>
                </c:pt>
                <c:pt idx="45">
                  <c:v>-0.73579799999999995</c:v>
                </c:pt>
                <c:pt idx="46">
                  <c:v>-0.73672400000000005</c:v>
                </c:pt>
                <c:pt idx="47">
                  <c:v>-0.73771100000000001</c:v>
                </c:pt>
                <c:pt idx="48">
                  <c:v>-0.73871699999999996</c:v>
                </c:pt>
                <c:pt idx="49">
                  <c:v>-0.73974399999999996</c:v>
                </c:pt>
                <c:pt idx="50">
                  <c:v>-0.74074399999999996</c:v>
                </c:pt>
                <c:pt idx="51">
                  <c:v>-0.74170499999999995</c:v>
                </c:pt>
                <c:pt idx="52">
                  <c:v>-0.74267399999999995</c:v>
                </c:pt>
                <c:pt idx="53">
                  <c:v>-0.74372300000000002</c:v>
                </c:pt>
                <c:pt idx="54">
                  <c:v>-0.74475899999999995</c:v>
                </c:pt>
                <c:pt idx="55">
                  <c:v>-0.745749</c:v>
                </c:pt>
                <c:pt idx="56">
                  <c:v>-0.74669799999999997</c:v>
                </c:pt>
                <c:pt idx="57">
                  <c:v>-0.74773999999999996</c:v>
                </c:pt>
                <c:pt idx="58">
                  <c:v>-0.74872399999999995</c:v>
                </c:pt>
                <c:pt idx="59">
                  <c:v>-0.74979700000000005</c:v>
                </c:pt>
                <c:pt idx="60">
                  <c:v>-0.75077099999999997</c:v>
                </c:pt>
                <c:pt idx="61">
                  <c:v>-0.75171299999999996</c:v>
                </c:pt>
                <c:pt idx="62">
                  <c:v>-0.75273900000000005</c:v>
                </c:pt>
                <c:pt idx="63">
                  <c:v>-0.75375300000000001</c:v>
                </c:pt>
                <c:pt idx="64">
                  <c:v>-0.75474200000000002</c:v>
                </c:pt>
                <c:pt idx="65">
                  <c:v>-0.75575800000000004</c:v>
                </c:pt>
                <c:pt idx="66">
                  <c:v>-0.75680099999999995</c:v>
                </c:pt>
                <c:pt idx="67">
                  <c:v>-0.75774799999999998</c:v>
                </c:pt>
                <c:pt idx="68">
                  <c:v>-0.75876299999999997</c:v>
                </c:pt>
                <c:pt idx="69">
                  <c:v>-0.75968999999999998</c:v>
                </c:pt>
                <c:pt idx="70">
                  <c:v>-0.76072300000000004</c:v>
                </c:pt>
                <c:pt idx="71">
                  <c:v>-0.76163000000000003</c:v>
                </c:pt>
                <c:pt idx="72">
                  <c:v>-0.76263000000000003</c:v>
                </c:pt>
                <c:pt idx="73">
                  <c:v>-0.76365300000000003</c:v>
                </c:pt>
                <c:pt idx="74">
                  <c:v>-0.76468499999999995</c:v>
                </c:pt>
                <c:pt idx="75">
                  <c:v>-0.76564699999999997</c:v>
                </c:pt>
                <c:pt idx="76">
                  <c:v>-0.76669799999999999</c:v>
                </c:pt>
                <c:pt idx="77">
                  <c:v>-0.76764699999999997</c:v>
                </c:pt>
                <c:pt idx="78">
                  <c:v>-0.76862799999999998</c:v>
                </c:pt>
                <c:pt idx="79">
                  <c:v>-0.76960700000000004</c:v>
                </c:pt>
                <c:pt idx="80">
                  <c:v>-0.77065399999999995</c:v>
                </c:pt>
                <c:pt idx="81">
                  <c:v>-0.771644</c:v>
                </c:pt>
                <c:pt idx="82">
                  <c:v>-0.772675</c:v>
                </c:pt>
                <c:pt idx="83">
                  <c:v>-0.77369699999999997</c:v>
                </c:pt>
                <c:pt idx="84">
                  <c:v>-0.774698</c:v>
                </c:pt>
                <c:pt idx="85">
                  <c:v>-0.77573300000000001</c:v>
                </c:pt>
                <c:pt idx="86">
                  <c:v>-0.776702</c:v>
                </c:pt>
                <c:pt idx="87">
                  <c:v>-0.77769500000000003</c:v>
                </c:pt>
                <c:pt idx="88">
                  <c:v>-0.77876400000000001</c:v>
                </c:pt>
                <c:pt idx="89">
                  <c:v>-0.77970300000000003</c:v>
                </c:pt>
                <c:pt idx="90">
                  <c:v>-0.780636</c:v>
                </c:pt>
                <c:pt idx="91">
                  <c:v>-0.78165300000000004</c:v>
                </c:pt>
                <c:pt idx="92">
                  <c:v>-0.78267900000000001</c:v>
                </c:pt>
                <c:pt idx="93">
                  <c:v>-0.78366000000000002</c:v>
                </c:pt>
                <c:pt idx="94">
                  <c:v>-0.78470600000000001</c:v>
                </c:pt>
                <c:pt idx="95">
                  <c:v>-0.78566800000000003</c:v>
                </c:pt>
                <c:pt idx="96">
                  <c:v>-0.78663799999999995</c:v>
                </c:pt>
                <c:pt idx="97">
                  <c:v>-0.787663</c:v>
                </c:pt>
                <c:pt idx="98">
                  <c:v>-0.788663</c:v>
                </c:pt>
                <c:pt idx="99">
                  <c:v>-0.78965399999999997</c:v>
                </c:pt>
                <c:pt idx="100">
                  <c:v>-0.79066000000000003</c:v>
                </c:pt>
                <c:pt idx="101">
                  <c:v>-0.79167100000000001</c:v>
                </c:pt>
                <c:pt idx="102">
                  <c:v>-0.79267500000000002</c:v>
                </c:pt>
                <c:pt idx="103">
                  <c:v>-0.79366400000000004</c:v>
                </c:pt>
                <c:pt idx="104">
                  <c:v>-0.79469500000000004</c:v>
                </c:pt>
                <c:pt idx="105">
                  <c:v>-0.79568499999999998</c:v>
                </c:pt>
                <c:pt idx="106">
                  <c:v>-0.79666000000000003</c:v>
                </c:pt>
                <c:pt idx="107">
                  <c:v>-0.797655</c:v>
                </c:pt>
                <c:pt idx="108">
                  <c:v>-0.79869299999999999</c:v>
                </c:pt>
                <c:pt idx="109">
                  <c:v>-0.799736</c:v>
                </c:pt>
                <c:pt idx="110">
                  <c:v>-0.80065799999999998</c:v>
                </c:pt>
                <c:pt idx="111">
                  <c:v>-0.80165799999999998</c:v>
                </c:pt>
                <c:pt idx="112">
                  <c:v>-0.80262500000000003</c:v>
                </c:pt>
                <c:pt idx="113">
                  <c:v>-0.80361700000000003</c:v>
                </c:pt>
                <c:pt idx="114">
                  <c:v>-0.804678</c:v>
                </c:pt>
                <c:pt idx="115">
                  <c:v>-0.80569400000000002</c:v>
                </c:pt>
                <c:pt idx="116">
                  <c:v>-0.80662800000000001</c:v>
                </c:pt>
                <c:pt idx="117">
                  <c:v>-0.80759899999999996</c:v>
                </c:pt>
                <c:pt idx="118">
                  <c:v>-0.80869199999999997</c:v>
                </c:pt>
                <c:pt idx="119">
                  <c:v>-0.80969800000000003</c:v>
                </c:pt>
                <c:pt idx="120">
                  <c:v>-0.81071000000000004</c:v>
                </c:pt>
                <c:pt idx="121">
                  <c:v>-0.81164400000000003</c:v>
                </c:pt>
                <c:pt idx="122">
                  <c:v>-0.81261099999999997</c:v>
                </c:pt>
                <c:pt idx="123">
                  <c:v>-0.81365600000000005</c:v>
                </c:pt>
                <c:pt idx="124">
                  <c:v>-0.81466099999999997</c:v>
                </c:pt>
                <c:pt idx="125">
                  <c:v>-0.81567000000000001</c:v>
                </c:pt>
                <c:pt idx="126">
                  <c:v>-0.81668200000000002</c:v>
                </c:pt>
                <c:pt idx="127">
                  <c:v>-0.81769499999999995</c:v>
                </c:pt>
                <c:pt idx="128">
                  <c:v>-0.81866700000000003</c:v>
                </c:pt>
                <c:pt idx="129">
                  <c:v>-0.81968200000000002</c:v>
                </c:pt>
                <c:pt idx="130">
                  <c:v>-0.82070900000000002</c:v>
                </c:pt>
                <c:pt idx="131">
                  <c:v>-0.82172400000000001</c:v>
                </c:pt>
                <c:pt idx="132">
                  <c:v>-0.82264300000000001</c:v>
                </c:pt>
                <c:pt idx="133">
                  <c:v>-0.82360900000000004</c:v>
                </c:pt>
                <c:pt idx="134">
                  <c:v>-0.82461399999999996</c:v>
                </c:pt>
                <c:pt idx="135">
                  <c:v>-0.82561300000000004</c:v>
                </c:pt>
                <c:pt idx="136">
                  <c:v>-0.8266</c:v>
                </c:pt>
                <c:pt idx="137">
                  <c:v>-0.82768200000000003</c:v>
                </c:pt>
                <c:pt idx="138">
                  <c:v>-0.82866200000000001</c:v>
                </c:pt>
                <c:pt idx="139">
                  <c:v>-0.82962499999999995</c:v>
                </c:pt>
                <c:pt idx="140">
                  <c:v>-0.83065299999999997</c:v>
                </c:pt>
                <c:pt idx="141">
                  <c:v>-0.83164400000000005</c:v>
                </c:pt>
                <c:pt idx="142">
                  <c:v>-0.83268500000000001</c:v>
                </c:pt>
                <c:pt idx="143">
                  <c:v>-0.83363600000000004</c:v>
                </c:pt>
                <c:pt idx="144">
                  <c:v>-0.83463600000000004</c:v>
                </c:pt>
                <c:pt idx="145">
                  <c:v>-0.83563100000000001</c:v>
                </c:pt>
                <c:pt idx="146">
                  <c:v>-0.83664799999999995</c:v>
                </c:pt>
                <c:pt idx="147">
                  <c:v>-0.83764499999999997</c:v>
                </c:pt>
                <c:pt idx="148">
                  <c:v>-0.83862499999999995</c:v>
                </c:pt>
                <c:pt idx="149">
                  <c:v>-0.83964399999999995</c:v>
                </c:pt>
                <c:pt idx="150">
                  <c:v>-0.84063699999999997</c:v>
                </c:pt>
                <c:pt idx="151">
                  <c:v>-0.84162899999999996</c:v>
                </c:pt>
                <c:pt idx="152">
                  <c:v>-0.84266799999999997</c:v>
                </c:pt>
                <c:pt idx="153">
                  <c:v>-0.84367400000000004</c:v>
                </c:pt>
                <c:pt idx="154">
                  <c:v>-0.844692</c:v>
                </c:pt>
                <c:pt idx="155">
                  <c:v>-0.84566200000000002</c:v>
                </c:pt>
                <c:pt idx="156">
                  <c:v>-0.84662999999999999</c:v>
                </c:pt>
                <c:pt idx="157">
                  <c:v>-0.847603</c:v>
                </c:pt>
                <c:pt idx="158">
                  <c:v>-0.84864700000000004</c:v>
                </c:pt>
                <c:pt idx="159">
                  <c:v>-0.84964099999999998</c:v>
                </c:pt>
                <c:pt idx="160">
                  <c:v>-0.850634</c:v>
                </c:pt>
                <c:pt idx="161">
                  <c:v>-0.85160400000000003</c:v>
                </c:pt>
                <c:pt idx="162">
                  <c:v>-0.85263900000000004</c:v>
                </c:pt>
                <c:pt idx="163">
                  <c:v>-0.85365000000000002</c:v>
                </c:pt>
                <c:pt idx="164">
                  <c:v>-0.85473600000000005</c:v>
                </c:pt>
                <c:pt idx="165">
                  <c:v>-0.85570400000000002</c:v>
                </c:pt>
                <c:pt idx="166">
                  <c:v>-0.85668299999999997</c:v>
                </c:pt>
                <c:pt idx="167">
                  <c:v>-0.85770299999999999</c:v>
                </c:pt>
                <c:pt idx="168">
                  <c:v>-0.85867499999999997</c:v>
                </c:pt>
                <c:pt idx="169">
                  <c:v>-0.85965000000000003</c:v>
                </c:pt>
                <c:pt idx="170">
                  <c:v>-0.86067499999999997</c:v>
                </c:pt>
                <c:pt idx="171">
                  <c:v>-0.86173299999999997</c:v>
                </c:pt>
                <c:pt idx="172">
                  <c:v>-0.86273999999999995</c:v>
                </c:pt>
                <c:pt idx="173">
                  <c:v>-0.863618</c:v>
                </c:pt>
                <c:pt idx="174">
                  <c:v>-0.86466900000000002</c:v>
                </c:pt>
                <c:pt idx="175">
                  <c:v>-0.86574700000000004</c:v>
                </c:pt>
                <c:pt idx="176">
                  <c:v>-0.86672800000000005</c:v>
                </c:pt>
                <c:pt idx="177">
                  <c:v>-0.86766200000000004</c:v>
                </c:pt>
                <c:pt idx="178">
                  <c:v>-0.86868999999999996</c:v>
                </c:pt>
                <c:pt idx="179">
                  <c:v>-0.86966100000000002</c:v>
                </c:pt>
                <c:pt idx="180">
                  <c:v>-0.87058500000000005</c:v>
                </c:pt>
                <c:pt idx="181">
                  <c:v>-0.87164900000000001</c:v>
                </c:pt>
                <c:pt idx="182">
                  <c:v>-0.87268900000000005</c:v>
                </c:pt>
                <c:pt idx="183">
                  <c:v>-0.87359799999999999</c:v>
                </c:pt>
                <c:pt idx="184">
                  <c:v>-0.87461800000000001</c:v>
                </c:pt>
                <c:pt idx="185">
                  <c:v>-0.87568299999999999</c:v>
                </c:pt>
                <c:pt idx="186">
                  <c:v>-0.87667200000000001</c:v>
                </c:pt>
                <c:pt idx="187">
                  <c:v>-0.877691</c:v>
                </c:pt>
                <c:pt idx="188">
                  <c:v>-0.87869399999999998</c:v>
                </c:pt>
                <c:pt idx="189">
                  <c:v>-0.87966</c:v>
                </c:pt>
                <c:pt idx="190">
                  <c:v>-0.88067200000000001</c:v>
                </c:pt>
                <c:pt idx="191">
                  <c:v>-0.88162799999999997</c:v>
                </c:pt>
                <c:pt idx="192">
                  <c:v>-0.88262399999999996</c:v>
                </c:pt>
                <c:pt idx="193">
                  <c:v>-0.88365800000000005</c:v>
                </c:pt>
                <c:pt idx="194">
                  <c:v>-0.88465199999999999</c:v>
                </c:pt>
                <c:pt idx="195">
                  <c:v>-0.88569900000000001</c:v>
                </c:pt>
                <c:pt idx="196">
                  <c:v>-0.88670300000000002</c:v>
                </c:pt>
                <c:pt idx="197">
                  <c:v>-0.88771299999999997</c:v>
                </c:pt>
                <c:pt idx="198">
                  <c:v>-0.88871199999999995</c:v>
                </c:pt>
                <c:pt idx="199">
                  <c:v>-0.88966000000000001</c:v>
                </c:pt>
                <c:pt idx="200">
                  <c:v>-0.89064399999999999</c:v>
                </c:pt>
                <c:pt idx="201">
                  <c:v>-0.89171</c:v>
                </c:pt>
                <c:pt idx="202">
                  <c:v>-0.89261900000000005</c:v>
                </c:pt>
                <c:pt idx="203">
                  <c:v>-0.89359900000000003</c:v>
                </c:pt>
                <c:pt idx="204">
                  <c:v>-0.89465600000000001</c:v>
                </c:pt>
                <c:pt idx="205">
                  <c:v>-0.89563400000000004</c:v>
                </c:pt>
                <c:pt idx="206">
                  <c:v>-0.89664699999999997</c:v>
                </c:pt>
                <c:pt idx="207">
                  <c:v>-0.89763400000000004</c:v>
                </c:pt>
                <c:pt idx="208">
                  <c:v>-0.89864500000000003</c:v>
                </c:pt>
                <c:pt idx="209">
                  <c:v>-0.89962399999999998</c:v>
                </c:pt>
                <c:pt idx="210">
                  <c:v>-0.90073000000000003</c:v>
                </c:pt>
                <c:pt idx="211">
                  <c:v>-0.901675</c:v>
                </c:pt>
                <c:pt idx="212">
                  <c:v>-0.90265099999999998</c:v>
                </c:pt>
                <c:pt idx="213">
                  <c:v>-0.90363599999999999</c:v>
                </c:pt>
                <c:pt idx="214">
                  <c:v>-0.904667</c:v>
                </c:pt>
                <c:pt idx="215">
                  <c:v>-0.90571299999999999</c:v>
                </c:pt>
                <c:pt idx="216">
                  <c:v>-0.90664699999999998</c:v>
                </c:pt>
                <c:pt idx="217">
                  <c:v>-0.90757600000000005</c:v>
                </c:pt>
                <c:pt idx="218">
                  <c:v>-0.908636</c:v>
                </c:pt>
                <c:pt idx="219">
                  <c:v>-0.90966100000000005</c:v>
                </c:pt>
                <c:pt idx="220">
                  <c:v>-0.91070899999999999</c:v>
                </c:pt>
                <c:pt idx="221">
                  <c:v>-0.91167900000000002</c:v>
                </c:pt>
                <c:pt idx="222">
                  <c:v>-0.91264500000000004</c:v>
                </c:pt>
                <c:pt idx="223">
                  <c:v>-0.91365799999999997</c:v>
                </c:pt>
                <c:pt idx="224">
                  <c:v>-0.91464400000000001</c:v>
                </c:pt>
                <c:pt idx="225">
                  <c:v>-0.91563700000000003</c:v>
                </c:pt>
                <c:pt idx="226">
                  <c:v>-0.91661700000000002</c:v>
                </c:pt>
                <c:pt idx="227">
                  <c:v>-0.91759599999999997</c:v>
                </c:pt>
                <c:pt idx="228">
                  <c:v>-0.91856599999999999</c:v>
                </c:pt>
                <c:pt idx="229">
                  <c:v>-0.91965600000000003</c:v>
                </c:pt>
                <c:pt idx="230">
                  <c:v>-0.920624</c:v>
                </c:pt>
                <c:pt idx="231">
                  <c:v>-0.92164000000000001</c:v>
                </c:pt>
                <c:pt idx="232">
                  <c:v>-0.92263600000000001</c:v>
                </c:pt>
                <c:pt idx="233">
                  <c:v>-0.92363899999999999</c:v>
                </c:pt>
                <c:pt idx="234">
                  <c:v>-0.92465200000000003</c:v>
                </c:pt>
                <c:pt idx="235">
                  <c:v>-0.92562999999999995</c:v>
                </c:pt>
                <c:pt idx="236">
                  <c:v>-0.92665299999999995</c:v>
                </c:pt>
                <c:pt idx="237">
                  <c:v>-0.92765699999999995</c:v>
                </c:pt>
                <c:pt idx="238">
                  <c:v>-0.92860799999999999</c:v>
                </c:pt>
                <c:pt idx="239">
                  <c:v>-0.92962900000000004</c:v>
                </c:pt>
                <c:pt idx="240">
                  <c:v>-0.93064199999999997</c:v>
                </c:pt>
                <c:pt idx="241">
                  <c:v>-0.93171400000000004</c:v>
                </c:pt>
                <c:pt idx="242">
                  <c:v>-0.93266499999999997</c:v>
                </c:pt>
                <c:pt idx="243">
                  <c:v>-0.93361400000000005</c:v>
                </c:pt>
                <c:pt idx="244">
                  <c:v>-0.93464800000000003</c:v>
                </c:pt>
                <c:pt idx="245">
                  <c:v>-0.93563499999999999</c:v>
                </c:pt>
                <c:pt idx="246">
                  <c:v>-0.93662100000000004</c:v>
                </c:pt>
                <c:pt idx="247">
                  <c:v>-0.93763099999999999</c:v>
                </c:pt>
                <c:pt idx="248">
                  <c:v>-0.93853500000000001</c:v>
                </c:pt>
                <c:pt idx="249">
                  <c:v>-0.93961499999999998</c:v>
                </c:pt>
                <c:pt idx="250">
                  <c:v>-0.94063099999999999</c:v>
                </c:pt>
                <c:pt idx="251">
                  <c:v>-0.94158299999999995</c:v>
                </c:pt>
                <c:pt idx="252">
                  <c:v>-0.94264800000000004</c:v>
                </c:pt>
                <c:pt idx="253">
                  <c:v>-0.94364700000000001</c:v>
                </c:pt>
                <c:pt idx="254">
                  <c:v>-0.94459599999999999</c:v>
                </c:pt>
                <c:pt idx="255">
                  <c:v>-0.94562299999999999</c:v>
                </c:pt>
                <c:pt idx="256">
                  <c:v>-0.94660599999999995</c:v>
                </c:pt>
                <c:pt idx="257">
                  <c:v>-0.94762299999999999</c:v>
                </c:pt>
                <c:pt idx="258">
                  <c:v>-0.94867299999999999</c:v>
                </c:pt>
                <c:pt idx="259">
                  <c:v>-0.94962800000000003</c:v>
                </c:pt>
                <c:pt idx="260">
                  <c:v>-0.95061799999999996</c:v>
                </c:pt>
                <c:pt idx="261">
                  <c:v>-0.95163699999999996</c:v>
                </c:pt>
                <c:pt idx="262">
                  <c:v>-0.95265599999999995</c:v>
                </c:pt>
                <c:pt idx="263">
                  <c:v>-0.95363799999999999</c:v>
                </c:pt>
                <c:pt idx="264">
                  <c:v>-0.95462000000000002</c:v>
                </c:pt>
                <c:pt idx="265">
                  <c:v>-0.95558200000000004</c:v>
                </c:pt>
                <c:pt idx="266">
                  <c:v>-0.95657599999999998</c:v>
                </c:pt>
                <c:pt idx="267">
                  <c:v>-0.95757499999999995</c:v>
                </c:pt>
                <c:pt idx="268">
                  <c:v>-0.95855599999999996</c:v>
                </c:pt>
                <c:pt idx="269">
                  <c:v>-0.95960500000000004</c:v>
                </c:pt>
                <c:pt idx="270">
                  <c:v>-0.96058200000000005</c:v>
                </c:pt>
                <c:pt idx="271">
                  <c:v>-0.96163399999999999</c:v>
                </c:pt>
                <c:pt idx="272">
                  <c:v>-0.96257899999999996</c:v>
                </c:pt>
                <c:pt idx="273">
                  <c:v>-0.96360500000000004</c:v>
                </c:pt>
                <c:pt idx="274">
                  <c:v>-0.96466300000000005</c:v>
                </c:pt>
                <c:pt idx="275">
                  <c:v>-0.96564700000000003</c:v>
                </c:pt>
                <c:pt idx="276">
                  <c:v>-0.96660100000000004</c:v>
                </c:pt>
                <c:pt idx="277">
                  <c:v>-0.96758900000000003</c:v>
                </c:pt>
                <c:pt idx="278">
                  <c:v>-0.96863999999999995</c:v>
                </c:pt>
                <c:pt idx="279">
                  <c:v>-0.96960999999999997</c:v>
                </c:pt>
                <c:pt idx="280">
                  <c:v>-0.97066600000000003</c:v>
                </c:pt>
                <c:pt idx="281">
                  <c:v>-0.97162499999999996</c:v>
                </c:pt>
                <c:pt idx="282">
                  <c:v>-0.97262400000000004</c:v>
                </c:pt>
                <c:pt idx="283">
                  <c:v>-0.97362300000000002</c:v>
                </c:pt>
                <c:pt idx="284">
                  <c:v>-0.97462800000000005</c:v>
                </c:pt>
                <c:pt idx="285">
                  <c:v>-0.97568999999999995</c:v>
                </c:pt>
                <c:pt idx="286">
                  <c:v>-0.97691300000000003</c:v>
                </c:pt>
                <c:pt idx="287">
                  <c:v>-0.97833599999999998</c:v>
                </c:pt>
                <c:pt idx="288">
                  <c:v>-0.97926100000000005</c:v>
                </c:pt>
                <c:pt idx="289">
                  <c:v>-0.98029599999999995</c:v>
                </c:pt>
                <c:pt idx="290">
                  <c:v>-0.98131100000000004</c:v>
                </c:pt>
                <c:pt idx="291">
                  <c:v>-0.98228899999999997</c:v>
                </c:pt>
                <c:pt idx="292">
                  <c:v>-0.98331500000000005</c:v>
                </c:pt>
                <c:pt idx="293">
                  <c:v>-0.98428400000000005</c:v>
                </c:pt>
                <c:pt idx="294">
                  <c:v>-0.98532699999999995</c:v>
                </c:pt>
                <c:pt idx="295">
                  <c:v>-0.98636900000000005</c:v>
                </c:pt>
                <c:pt idx="296">
                  <c:v>-0.98732900000000001</c:v>
                </c:pt>
                <c:pt idx="297">
                  <c:v>-0.98827500000000001</c:v>
                </c:pt>
                <c:pt idx="298">
                  <c:v>-0.98924000000000001</c:v>
                </c:pt>
                <c:pt idx="299">
                  <c:v>-0.99030300000000004</c:v>
                </c:pt>
                <c:pt idx="300">
                  <c:v>-0.99132900000000002</c:v>
                </c:pt>
                <c:pt idx="301">
                  <c:v>-0.99233400000000005</c:v>
                </c:pt>
                <c:pt idx="302">
                  <c:v>-0.99328399999999994</c:v>
                </c:pt>
                <c:pt idx="303">
                  <c:v>-0.99433700000000003</c:v>
                </c:pt>
                <c:pt idx="304">
                  <c:v>-0.99530799999999997</c:v>
                </c:pt>
                <c:pt idx="305">
                  <c:v>-0.99633400000000005</c:v>
                </c:pt>
                <c:pt idx="306">
                  <c:v>-0.99734400000000001</c:v>
                </c:pt>
                <c:pt idx="307">
                  <c:v>-0.99831499999999995</c:v>
                </c:pt>
                <c:pt idx="308">
                  <c:v>-0.99928700000000004</c:v>
                </c:pt>
                <c:pt idx="309">
                  <c:v>-1.0002500000000001</c:v>
                </c:pt>
                <c:pt idx="310">
                  <c:v>-1.0013000000000001</c:v>
                </c:pt>
                <c:pt idx="311">
                  <c:v>-1.0022500000000001</c:v>
                </c:pt>
                <c:pt idx="312">
                  <c:v>-1.00332</c:v>
                </c:pt>
                <c:pt idx="313">
                  <c:v>-1.0042800000000001</c:v>
                </c:pt>
                <c:pt idx="314">
                  <c:v>-1.00528</c:v>
                </c:pt>
                <c:pt idx="315">
                  <c:v>-1.00627</c:v>
                </c:pt>
                <c:pt idx="316">
                  <c:v>-1.0073099999999999</c:v>
                </c:pt>
                <c:pt idx="317">
                  <c:v>-1.00831</c:v>
                </c:pt>
                <c:pt idx="318">
                  <c:v>-1.0093000000000001</c:v>
                </c:pt>
                <c:pt idx="319">
                  <c:v>-1.01033</c:v>
                </c:pt>
                <c:pt idx="320">
                  <c:v>-1.0112699999999999</c:v>
                </c:pt>
                <c:pt idx="321">
                  <c:v>-1.01227</c:v>
                </c:pt>
                <c:pt idx="322">
                  <c:v>-1.0133099999999999</c:v>
                </c:pt>
                <c:pt idx="323">
                  <c:v>-1.01433</c:v>
                </c:pt>
                <c:pt idx="324">
                  <c:v>-1.0153000000000001</c:v>
                </c:pt>
                <c:pt idx="325">
                  <c:v>-1.0163599999999999</c:v>
                </c:pt>
                <c:pt idx="326">
                  <c:v>-1.01732</c:v>
                </c:pt>
                <c:pt idx="327">
                  <c:v>-1.0183199999999999</c:v>
                </c:pt>
                <c:pt idx="328">
                  <c:v>-1.01935</c:v>
                </c:pt>
                <c:pt idx="329">
                  <c:v>-1.0203599999999999</c:v>
                </c:pt>
                <c:pt idx="330">
                  <c:v>-1.02135</c:v>
                </c:pt>
                <c:pt idx="331">
                  <c:v>-1.0223199999999999</c:v>
                </c:pt>
                <c:pt idx="332">
                  <c:v>-1.0233000000000001</c:v>
                </c:pt>
                <c:pt idx="333">
                  <c:v>-1.0243100000000001</c:v>
                </c:pt>
                <c:pt idx="334">
                  <c:v>-1.0253099999999999</c:v>
                </c:pt>
                <c:pt idx="335">
                  <c:v>-1.02633</c:v>
                </c:pt>
                <c:pt idx="336">
                  <c:v>-1.02728</c:v>
                </c:pt>
                <c:pt idx="337">
                  <c:v>-1.0283100000000001</c:v>
                </c:pt>
                <c:pt idx="338">
                  <c:v>-1.02932</c:v>
                </c:pt>
                <c:pt idx="339">
                  <c:v>-1.0302899999999999</c:v>
                </c:pt>
                <c:pt idx="340">
                  <c:v>-1.0313099999999999</c:v>
                </c:pt>
                <c:pt idx="341">
                  <c:v>-1.0323500000000001</c:v>
                </c:pt>
                <c:pt idx="342">
                  <c:v>-1.03331</c:v>
                </c:pt>
                <c:pt idx="343">
                  <c:v>-1.0342899999999999</c:v>
                </c:pt>
                <c:pt idx="344">
                  <c:v>-1.03535</c:v>
                </c:pt>
                <c:pt idx="345">
                  <c:v>-1.0363899999999999</c:v>
                </c:pt>
                <c:pt idx="346">
                  <c:v>-1.03735</c:v>
                </c:pt>
                <c:pt idx="347">
                  <c:v>-1.03834</c:v>
                </c:pt>
                <c:pt idx="348">
                  <c:v>-1.03928</c:v>
                </c:pt>
                <c:pt idx="349">
                  <c:v>-1.04027</c:v>
                </c:pt>
                <c:pt idx="350">
                  <c:v>-1.0413699999999999</c:v>
                </c:pt>
                <c:pt idx="351">
                  <c:v>-1.04237</c:v>
                </c:pt>
                <c:pt idx="352">
                  <c:v>-1.04335</c:v>
                </c:pt>
                <c:pt idx="353">
                  <c:v>-1.04437</c:v>
                </c:pt>
                <c:pt idx="354">
                  <c:v>-1.04528</c:v>
                </c:pt>
                <c:pt idx="355">
                  <c:v>-1.0462499999999999</c:v>
                </c:pt>
                <c:pt idx="356">
                  <c:v>-1.0472900000000001</c:v>
                </c:pt>
                <c:pt idx="357">
                  <c:v>-1.0483199999999999</c:v>
                </c:pt>
                <c:pt idx="358">
                  <c:v>-1.0492600000000001</c:v>
                </c:pt>
                <c:pt idx="359">
                  <c:v>-1.05033</c:v>
                </c:pt>
                <c:pt idx="360">
                  <c:v>-1.0513399999999999</c:v>
                </c:pt>
                <c:pt idx="361">
                  <c:v>-1.0523499999999999</c:v>
                </c:pt>
                <c:pt idx="362">
                  <c:v>-1.0533300000000001</c:v>
                </c:pt>
                <c:pt idx="363">
                  <c:v>-1.0542800000000001</c:v>
                </c:pt>
                <c:pt idx="364">
                  <c:v>-1.0553600000000001</c:v>
                </c:pt>
                <c:pt idx="365">
                  <c:v>-1.0563199999999999</c:v>
                </c:pt>
                <c:pt idx="366">
                  <c:v>-1.0572600000000001</c:v>
                </c:pt>
                <c:pt idx="367">
                  <c:v>-1.05833</c:v>
                </c:pt>
                <c:pt idx="368">
                  <c:v>-1.0593399999999999</c:v>
                </c:pt>
                <c:pt idx="369">
                  <c:v>-1.06033</c:v>
                </c:pt>
                <c:pt idx="370">
                  <c:v>-1.06134</c:v>
                </c:pt>
                <c:pt idx="371">
                  <c:v>-1.0623800000000001</c:v>
                </c:pt>
                <c:pt idx="372">
                  <c:v>-1.06338</c:v>
                </c:pt>
                <c:pt idx="373">
                  <c:v>-1.06433</c:v>
                </c:pt>
                <c:pt idx="374">
                  <c:v>-1.0653699999999999</c:v>
                </c:pt>
                <c:pt idx="375">
                  <c:v>-1.0663</c:v>
                </c:pt>
                <c:pt idx="376">
                  <c:v>-1.0672900000000001</c:v>
                </c:pt>
                <c:pt idx="377">
                  <c:v>-1.0682700000000001</c:v>
                </c:pt>
                <c:pt idx="378">
                  <c:v>-1.06928</c:v>
                </c:pt>
                <c:pt idx="379">
                  <c:v>-1.07029</c:v>
                </c:pt>
                <c:pt idx="380">
                  <c:v>-1.0712600000000001</c:v>
                </c:pt>
                <c:pt idx="381">
                  <c:v>-1.0723199999999999</c:v>
                </c:pt>
                <c:pt idx="382">
                  <c:v>-1.0732699999999999</c:v>
                </c:pt>
                <c:pt idx="383">
                  <c:v>-1.0743100000000001</c:v>
                </c:pt>
                <c:pt idx="384">
                  <c:v>-1.0752999999999999</c:v>
                </c:pt>
                <c:pt idx="385">
                  <c:v>-1.0763199999999999</c:v>
                </c:pt>
                <c:pt idx="386">
                  <c:v>-1.0772999999999999</c:v>
                </c:pt>
                <c:pt idx="387">
                  <c:v>-1.07833</c:v>
                </c:pt>
                <c:pt idx="388">
                  <c:v>-1.07928</c:v>
                </c:pt>
                <c:pt idx="389">
                  <c:v>-1.0803</c:v>
                </c:pt>
                <c:pt idx="390">
                  <c:v>-1.08128</c:v>
                </c:pt>
                <c:pt idx="391">
                  <c:v>-1.08229</c:v>
                </c:pt>
                <c:pt idx="392">
                  <c:v>-1.08328</c:v>
                </c:pt>
                <c:pt idx="393">
                  <c:v>-1.0843400000000001</c:v>
                </c:pt>
                <c:pt idx="394">
                  <c:v>-1.0853299999999999</c:v>
                </c:pt>
                <c:pt idx="395">
                  <c:v>-1.08633</c:v>
                </c:pt>
                <c:pt idx="396">
                  <c:v>-1.0872999999999999</c:v>
                </c:pt>
                <c:pt idx="397">
                  <c:v>-1.08836</c:v>
                </c:pt>
                <c:pt idx="398">
                  <c:v>-1.0893600000000001</c:v>
                </c:pt>
                <c:pt idx="399">
                  <c:v>-1.09036</c:v>
                </c:pt>
                <c:pt idx="400">
                  <c:v>-1.0913999999999999</c:v>
                </c:pt>
                <c:pt idx="401">
                  <c:v>-1.0922799999999999</c:v>
                </c:pt>
                <c:pt idx="402">
                  <c:v>-1.09327</c:v>
                </c:pt>
                <c:pt idx="403">
                  <c:v>-1.0943000000000001</c:v>
                </c:pt>
                <c:pt idx="404">
                  <c:v>-1.0952599999999999</c:v>
                </c:pt>
                <c:pt idx="405">
                  <c:v>-1.0963000000000001</c:v>
                </c:pt>
                <c:pt idx="406">
                  <c:v>-1.09731</c:v>
                </c:pt>
                <c:pt idx="407">
                  <c:v>-1.0983400000000001</c:v>
                </c:pt>
                <c:pt idx="408">
                  <c:v>-1.0992999999999999</c:v>
                </c:pt>
                <c:pt idx="409">
                  <c:v>-1.10029</c:v>
                </c:pt>
                <c:pt idx="410">
                  <c:v>-1.10131</c:v>
                </c:pt>
                <c:pt idx="411">
                  <c:v>-1.10236</c:v>
                </c:pt>
                <c:pt idx="412">
                  <c:v>-1.1032999999999999</c:v>
                </c:pt>
                <c:pt idx="413">
                  <c:v>-1.1043099999999999</c:v>
                </c:pt>
                <c:pt idx="414">
                  <c:v>-1.10528</c:v>
                </c:pt>
                <c:pt idx="415">
                  <c:v>-1.10629</c:v>
                </c:pt>
                <c:pt idx="416">
                  <c:v>-1.10731</c:v>
                </c:pt>
                <c:pt idx="417">
                  <c:v>-1.10833</c:v>
                </c:pt>
                <c:pt idx="418">
                  <c:v>-1.10928</c:v>
                </c:pt>
                <c:pt idx="419">
                  <c:v>-1.1102399999999999</c:v>
                </c:pt>
                <c:pt idx="420">
                  <c:v>-1.1113</c:v>
                </c:pt>
                <c:pt idx="421">
                  <c:v>-1.11226</c:v>
                </c:pt>
                <c:pt idx="422">
                  <c:v>-1.1133599999999999</c:v>
                </c:pt>
                <c:pt idx="423">
                  <c:v>-1.1143099999999999</c:v>
                </c:pt>
                <c:pt idx="424">
                  <c:v>-1.1153299999999999</c:v>
                </c:pt>
                <c:pt idx="425">
                  <c:v>-1.1163400000000001</c:v>
                </c:pt>
                <c:pt idx="426">
                  <c:v>-1.1173200000000001</c:v>
                </c:pt>
                <c:pt idx="427">
                  <c:v>-1.1183099999999999</c:v>
                </c:pt>
                <c:pt idx="428">
                  <c:v>-1.1193299999999999</c:v>
                </c:pt>
                <c:pt idx="429">
                  <c:v>-1.12029</c:v>
                </c:pt>
                <c:pt idx="430">
                  <c:v>-1.12124</c:v>
                </c:pt>
                <c:pt idx="431">
                  <c:v>-1.1222799999999999</c:v>
                </c:pt>
                <c:pt idx="432">
                  <c:v>-1.12323</c:v>
                </c:pt>
                <c:pt idx="433">
                  <c:v>-1.12442</c:v>
                </c:pt>
                <c:pt idx="434">
                  <c:v>-1.12531</c:v>
                </c:pt>
                <c:pt idx="435">
                  <c:v>-1.1263000000000001</c:v>
                </c:pt>
                <c:pt idx="436">
                  <c:v>-1.1273</c:v>
                </c:pt>
                <c:pt idx="437">
                  <c:v>-1.1283099999999999</c:v>
                </c:pt>
                <c:pt idx="438">
                  <c:v>-1.1293500000000001</c:v>
                </c:pt>
                <c:pt idx="439">
                  <c:v>-1.13032</c:v>
                </c:pt>
                <c:pt idx="440">
                  <c:v>-1.1313299999999999</c:v>
                </c:pt>
                <c:pt idx="441">
                  <c:v>-1.1322700000000001</c:v>
                </c:pt>
                <c:pt idx="442">
                  <c:v>-1.1332800000000001</c:v>
                </c:pt>
                <c:pt idx="443">
                  <c:v>-1.1343300000000001</c:v>
                </c:pt>
                <c:pt idx="444">
                  <c:v>-1.1353200000000001</c:v>
                </c:pt>
                <c:pt idx="445">
                  <c:v>-1.1362699999999999</c:v>
                </c:pt>
                <c:pt idx="446">
                  <c:v>-1.1372800000000001</c:v>
                </c:pt>
                <c:pt idx="447">
                  <c:v>-1.1382399999999999</c:v>
                </c:pt>
                <c:pt idx="448">
                  <c:v>-1.13931</c:v>
                </c:pt>
                <c:pt idx="449">
                  <c:v>-1.1403000000000001</c:v>
                </c:pt>
                <c:pt idx="450">
                  <c:v>-1.1412800000000001</c:v>
                </c:pt>
                <c:pt idx="451">
                  <c:v>-1.14229</c:v>
                </c:pt>
                <c:pt idx="452">
                  <c:v>-1.1432899999999999</c:v>
                </c:pt>
                <c:pt idx="453">
                  <c:v>-1.14432</c:v>
                </c:pt>
                <c:pt idx="454">
                  <c:v>-1.1453100000000001</c:v>
                </c:pt>
                <c:pt idx="455">
                  <c:v>-1.1463000000000001</c:v>
                </c:pt>
                <c:pt idx="456">
                  <c:v>-1.1473899999999999</c:v>
                </c:pt>
                <c:pt idx="457">
                  <c:v>-1.1482699999999999</c:v>
                </c:pt>
                <c:pt idx="458">
                  <c:v>-1.1493100000000001</c:v>
                </c:pt>
                <c:pt idx="459">
                  <c:v>-1.1503699999999999</c:v>
                </c:pt>
                <c:pt idx="460">
                  <c:v>-1.1513199999999999</c:v>
                </c:pt>
                <c:pt idx="461">
                  <c:v>-1.15229</c:v>
                </c:pt>
                <c:pt idx="462">
                  <c:v>-1.1533199999999999</c:v>
                </c:pt>
                <c:pt idx="463">
                  <c:v>-1.15432</c:v>
                </c:pt>
                <c:pt idx="464">
                  <c:v>-1.15524</c:v>
                </c:pt>
                <c:pt idx="465">
                  <c:v>-1.1562699999999999</c:v>
                </c:pt>
                <c:pt idx="466">
                  <c:v>-1.1572800000000001</c:v>
                </c:pt>
                <c:pt idx="467">
                  <c:v>-1.15828</c:v>
                </c:pt>
                <c:pt idx="468">
                  <c:v>-1.15927</c:v>
                </c:pt>
                <c:pt idx="469">
                  <c:v>-1.16029</c:v>
                </c:pt>
                <c:pt idx="470">
                  <c:v>-1.1612899999999999</c:v>
                </c:pt>
                <c:pt idx="471">
                  <c:v>-1.16228</c:v>
                </c:pt>
                <c:pt idx="472">
                  <c:v>-1.16327</c:v>
                </c:pt>
                <c:pt idx="473">
                  <c:v>-1.1642399999999999</c:v>
                </c:pt>
                <c:pt idx="474">
                  <c:v>-1.1653199999999999</c:v>
                </c:pt>
                <c:pt idx="475">
                  <c:v>-1.1662600000000001</c:v>
                </c:pt>
                <c:pt idx="476">
                  <c:v>-1.16726</c:v>
                </c:pt>
                <c:pt idx="477">
                  <c:v>-1.1683300000000001</c:v>
                </c:pt>
                <c:pt idx="478">
                  <c:v>-1.16926</c:v>
                </c:pt>
                <c:pt idx="479">
                  <c:v>-1.17028</c:v>
                </c:pt>
                <c:pt idx="480">
                  <c:v>-1.1713</c:v>
                </c:pt>
                <c:pt idx="481">
                  <c:v>-1.1722399999999999</c:v>
                </c:pt>
                <c:pt idx="482">
                  <c:v>-1.1733199999999999</c:v>
                </c:pt>
                <c:pt idx="483">
                  <c:v>-1.1742999999999999</c:v>
                </c:pt>
                <c:pt idx="484">
                  <c:v>-1.17527</c:v>
                </c:pt>
                <c:pt idx="485">
                  <c:v>-1.1761999999999999</c:v>
                </c:pt>
                <c:pt idx="486">
                  <c:v>-1.17727</c:v>
                </c:pt>
                <c:pt idx="487">
                  <c:v>-1.1782600000000001</c:v>
                </c:pt>
                <c:pt idx="488">
                  <c:v>-1.1793100000000001</c:v>
                </c:pt>
                <c:pt idx="489">
                  <c:v>-1.1802900000000001</c:v>
                </c:pt>
                <c:pt idx="490">
                  <c:v>-1.1813199999999999</c:v>
                </c:pt>
                <c:pt idx="491">
                  <c:v>-1.18222</c:v>
                </c:pt>
                <c:pt idx="492">
                  <c:v>-1.1832199999999999</c:v>
                </c:pt>
                <c:pt idx="493">
                  <c:v>-1.1842900000000001</c:v>
                </c:pt>
                <c:pt idx="494">
                  <c:v>-1.1853100000000001</c:v>
                </c:pt>
                <c:pt idx="495">
                  <c:v>-1.18628</c:v>
                </c:pt>
                <c:pt idx="496">
                  <c:v>-1.18723</c:v>
                </c:pt>
                <c:pt idx="497">
                  <c:v>-1.1882999999999999</c:v>
                </c:pt>
                <c:pt idx="498">
                  <c:v>-1.1893100000000001</c:v>
                </c:pt>
                <c:pt idx="499">
                  <c:v>-1.19031</c:v>
                </c:pt>
                <c:pt idx="500">
                  <c:v>-1.1913100000000001</c:v>
                </c:pt>
                <c:pt idx="501">
                  <c:v>-1.1922999999999999</c:v>
                </c:pt>
                <c:pt idx="502">
                  <c:v>-1.19326</c:v>
                </c:pt>
                <c:pt idx="503">
                  <c:v>-1.1942999999999999</c:v>
                </c:pt>
                <c:pt idx="504">
                  <c:v>-1.1952700000000001</c:v>
                </c:pt>
                <c:pt idx="505">
                  <c:v>-1.1962999999999999</c:v>
                </c:pt>
                <c:pt idx="506">
                  <c:v>-1.19726</c:v>
                </c:pt>
                <c:pt idx="507">
                  <c:v>-1.19825</c:v>
                </c:pt>
                <c:pt idx="508">
                  <c:v>-1.19922</c:v>
                </c:pt>
                <c:pt idx="509">
                  <c:v>-1.2003200000000001</c:v>
                </c:pt>
                <c:pt idx="510">
                  <c:v>-1.20123</c:v>
                </c:pt>
                <c:pt idx="511">
                  <c:v>-1.20225</c:v>
                </c:pt>
                <c:pt idx="512">
                  <c:v>-1.2032499999999999</c:v>
                </c:pt>
                <c:pt idx="513">
                  <c:v>-1.20428</c:v>
                </c:pt>
                <c:pt idx="514">
                  <c:v>-1.2053199999999999</c:v>
                </c:pt>
                <c:pt idx="515">
                  <c:v>-1.2063200000000001</c:v>
                </c:pt>
                <c:pt idx="516">
                  <c:v>-1.2073100000000001</c:v>
                </c:pt>
                <c:pt idx="517">
                  <c:v>-1.20831</c:v>
                </c:pt>
                <c:pt idx="518">
                  <c:v>-1.20929</c:v>
                </c:pt>
                <c:pt idx="519">
                  <c:v>-1.21027</c:v>
                </c:pt>
                <c:pt idx="520">
                  <c:v>-1.2113700000000001</c:v>
                </c:pt>
                <c:pt idx="521">
                  <c:v>-1.21228</c:v>
                </c:pt>
                <c:pt idx="522">
                  <c:v>-1.2133100000000001</c:v>
                </c:pt>
                <c:pt idx="523">
                  <c:v>-1.2142999999999999</c:v>
                </c:pt>
                <c:pt idx="524">
                  <c:v>-1.2153</c:v>
                </c:pt>
                <c:pt idx="525">
                  <c:v>-1.21637</c:v>
                </c:pt>
                <c:pt idx="526">
                  <c:v>-1.21736</c:v>
                </c:pt>
                <c:pt idx="527">
                  <c:v>-1.2182599999999999</c:v>
                </c:pt>
                <c:pt idx="528">
                  <c:v>-1.2192799999999999</c:v>
                </c:pt>
                <c:pt idx="529">
                  <c:v>-1.2203299999999999</c:v>
                </c:pt>
                <c:pt idx="530">
                  <c:v>-1.22126</c:v>
                </c:pt>
                <c:pt idx="531">
                  <c:v>-1.2222299999999999</c:v>
                </c:pt>
                <c:pt idx="532">
                  <c:v>-1.2232799999999999</c:v>
                </c:pt>
                <c:pt idx="533">
                  <c:v>-1.2242999999999999</c:v>
                </c:pt>
                <c:pt idx="534">
                  <c:v>-1.22525</c:v>
                </c:pt>
                <c:pt idx="535">
                  <c:v>-1.2262999999999999</c:v>
                </c:pt>
                <c:pt idx="536">
                  <c:v>-1.2273099999999999</c:v>
                </c:pt>
                <c:pt idx="537">
                  <c:v>-1.22831</c:v>
                </c:pt>
                <c:pt idx="538">
                  <c:v>-1.2293499999999999</c:v>
                </c:pt>
                <c:pt idx="539">
                  <c:v>-1.2302599999999999</c:v>
                </c:pt>
                <c:pt idx="540">
                  <c:v>-1.2313099999999999</c:v>
                </c:pt>
                <c:pt idx="541">
                  <c:v>-1.23227</c:v>
                </c:pt>
                <c:pt idx="542">
                  <c:v>-1.2333000000000001</c:v>
                </c:pt>
                <c:pt idx="543">
                  <c:v>-1.2343200000000001</c:v>
                </c:pt>
                <c:pt idx="544">
                  <c:v>-1.23526</c:v>
                </c:pt>
                <c:pt idx="545">
                  <c:v>-1.2362899999999999</c:v>
                </c:pt>
                <c:pt idx="546">
                  <c:v>-1.2373400000000001</c:v>
                </c:pt>
                <c:pt idx="547">
                  <c:v>-1.2383299999999999</c:v>
                </c:pt>
                <c:pt idx="548">
                  <c:v>-1.2393099999999999</c:v>
                </c:pt>
                <c:pt idx="549">
                  <c:v>-1.2403599999999999</c:v>
                </c:pt>
                <c:pt idx="550">
                  <c:v>-1.2413400000000001</c:v>
                </c:pt>
                <c:pt idx="551">
                  <c:v>-1.24227</c:v>
                </c:pt>
                <c:pt idx="552">
                  <c:v>-1.2432399999999999</c:v>
                </c:pt>
                <c:pt idx="553">
                  <c:v>-1.2442</c:v>
                </c:pt>
                <c:pt idx="554">
                  <c:v>-1.24526</c:v>
                </c:pt>
                <c:pt idx="555">
                  <c:v>-1.2462500000000001</c:v>
                </c:pt>
                <c:pt idx="556">
                  <c:v>-1.24725</c:v>
                </c:pt>
                <c:pt idx="557">
                  <c:v>-1.2481800000000001</c:v>
                </c:pt>
                <c:pt idx="558">
                  <c:v>-1.24922</c:v>
                </c:pt>
                <c:pt idx="559">
                  <c:v>-1.2502899999999999</c:v>
                </c:pt>
                <c:pt idx="560">
                  <c:v>-1.2512700000000001</c:v>
                </c:pt>
                <c:pt idx="561">
                  <c:v>-1.2522800000000001</c:v>
                </c:pt>
                <c:pt idx="562">
                  <c:v>-1.25325</c:v>
                </c:pt>
                <c:pt idx="563">
                  <c:v>-1.2542599999999999</c:v>
                </c:pt>
                <c:pt idx="564">
                  <c:v>-1.2553300000000001</c:v>
                </c:pt>
                <c:pt idx="565">
                  <c:v>-1.25627</c:v>
                </c:pt>
                <c:pt idx="566">
                  <c:v>-1.2572700000000001</c:v>
                </c:pt>
                <c:pt idx="567">
                  <c:v>-1.2582599999999999</c:v>
                </c:pt>
                <c:pt idx="568">
                  <c:v>-1.25929</c:v>
                </c:pt>
                <c:pt idx="569">
                  <c:v>-1.2602599999999999</c:v>
                </c:pt>
                <c:pt idx="570">
                  <c:v>-1.26125</c:v>
                </c:pt>
                <c:pt idx="571">
                  <c:v>-1.26231</c:v>
                </c:pt>
                <c:pt idx="572">
                  <c:v>-1.26328</c:v>
                </c:pt>
                <c:pt idx="573">
                  <c:v>-1.26427</c:v>
                </c:pt>
                <c:pt idx="574">
                  <c:v>-1.2652300000000001</c:v>
                </c:pt>
                <c:pt idx="575">
                  <c:v>-1.26627</c:v>
                </c:pt>
                <c:pt idx="576">
                  <c:v>-1.2672600000000001</c:v>
                </c:pt>
                <c:pt idx="577">
                  <c:v>-1.26823</c:v>
                </c:pt>
                <c:pt idx="578">
                  <c:v>-1.26919</c:v>
                </c:pt>
                <c:pt idx="579">
                  <c:v>-1.2702500000000001</c:v>
                </c:pt>
                <c:pt idx="580">
                  <c:v>-1.2712300000000001</c:v>
                </c:pt>
                <c:pt idx="581">
                  <c:v>-1.2722500000000001</c:v>
                </c:pt>
                <c:pt idx="582">
                  <c:v>-1.2732600000000001</c:v>
                </c:pt>
                <c:pt idx="583">
                  <c:v>-1.27423</c:v>
                </c:pt>
                <c:pt idx="584">
                  <c:v>-1.2752300000000001</c:v>
                </c:pt>
                <c:pt idx="585">
                  <c:v>-1.27626</c:v>
                </c:pt>
                <c:pt idx="586">
                  <c:v>-1.2772600000000001</c:v>
                </c:pt>
                <c:pt idx="587">
                  <c:v>-1.2782500000000001</c:v>
                </c:pt>
                <c:pt idx="588">
                  <c:v>-1.2792399999999999</c:v>
                </c:pt>
                <c:pt idx="589">
                  <c:v>-1.28026</c:v>
                </c:pt>
                <c:pt idx="590">
                  <c:v>-1.2812600000000001</c:v>
                </c:pt>
                <c:pt idx="591">
                  <c:v>-1.2822499999999999</c:v>
                </c:pt>
                <c:pt idx="592">
                  <c:v>-1.28332</c:v>
                </c:pt>
                <c:pt idx="593">
                  <c:v>-1.2842899999999999</c:v>
                </c:pt>
                <c:pt idx="594">
                  <c:v>-1.2852699999999999</c:v>
                </c:pt>
                <c:pt idx="595">
                  <c:v>-1.2862800000000001</c:v>
                </c:pt>
                <c:pt idx="596">
                  <c:v>-1.2872399999999999</c:v>
                </c:pt>
                <c:pt idx="597">
                  <c:v>-1.2881800000000001</c:v>
                </c:pt>
                <c:pt idx="598">
                  <c:v>-1.28921</c:v>
                </c:pt>
                <c:pt idx="599">
                  <c:v>-1.2902100000000001</c:v>
                </c:pt>
                <c:pt idx="600">
                  <c:v>-1.2912300000000001</c:v>
                </c:pt>
                <c:pt idx="601">
                  <c:v>-1.2922400000000001</c:v>
                </c:pt>
                <c:pt idx="602">
                  <c:v>-1.29322</c:v>
                </c:pt>
                <c:pt idx="603">
                  <c:v>-1.2942400000000001</c:v>
                </c:pt>
                <c:pt idx="604">
                  <c:v>-1.29528</c:v>
                </c:pt>
                <c:pt idx="605">
                  <c:v>-1.29623</c:v>
                </c:pt>
                <c:pt idx="606">
                  <c:v>-1.29725</c:v>
                </c:pt>
                <c:pt idx="607">
                  <c:v>-1.29826</c:v>
                </c:pt>
                <c:pt idx="608">
                  <c:v>-1.2992699999999999</c:v>
                </c:pt>
                <c:pt idx="609">
                  <c:v>-1.3002899999999999</c:v>
                </c:pt>
                <c:pt idx="610">
                  <c:v>-1.30124</c:v>
                </c:pt>
                <c:pt idx="611">
                  <c:v>-1.3022400000000001</c:v>
                </c:pt>
                <c:pt idx="612">
                  <c:v>-1.30331</c:v>
                </c:pt>
                <c:pt idx="613">
                  <c:v>-1.30423</c:v>
                </c:pt>
                <c:pt idx="614">
                  <c:v>-1.3052999999999999</c:v>
                </c:pt>
                <c:pt idx="615">
                  <c:v>-1.3063100000000001</c:v>
                </c:pt>
                <c:pt idx="616">
                  <c:v>-1.3072699999999999</c:v>
                </c:pt>
                <c:pt idx="617">
                  <c:v>-1.3082400000000001</c:v>
                </c:pt>
                <c:pt idx="618">
                  <c:v>-1.30921</c:v>
                </c:pt>
                <c:pt idx="619">
                  <c:v>-1.3102499999999999</c:v>
                </c:pt>
                <c:pt idx="620">
                  <c:v>-1.31121</c:v>
                </c:pt>
                <c:pt idx="621">
                  <c:v>-1.3122400000000001</c:v>
                </c:pt>
                <c:pt idx="622">
                  <c:v>-1.31321</c:v>
                </c:pt>
                <c:pt idx="623">
                  <c:v>-1.3142</c:v>
                </c:pt>
                <c:pt idx="624">
                  <c:v>-1.3152600000000001</c:v>
                </c:pt>
                <c:pt idx="625">
                  <c:v>-1.31626</c:v>
                </c:pt>
                <c:pt idx="626">
                  <c:v>-1.31718</c:v>
                </c:pt>
                <c:pt idx="627">
                  <c:v>-1.3182199999999999</c:v>
                </c:pt>
                <c:pt idx="628">
                  <c:v>-1.31918</c:v>
                </c:pt>
                <c:pt idx="629">
                  <c:v>-1.3202499999999999</c:v>
                </c:pt>
                <c:pt idx="630">
                  <c:v>-1.3212699999999999</c:v>
                </c:pt>
                <c:pt idx="631">
                  <c:v>-1.3222400000000001</c:v>
                </c:pt>
                <c:pt idx="632">
                  <c:v>-1.3232200000000001</c:v>
                </c:pt>
                <c:pt idx="633">
                  <c:v>-1.32426</c:v>
                </c:pt>
                <c:pt idx="634">
                  <c:v>-1.32524</c:v>
                </c:pt>
                <c:pt idx="635">
                  <c:v>-1.32622</c:v>
                </c:pt>
                <c:pt idx="636">
                  <c:v>-1.32731</c:v>
                </c:pt>
                <c:pt idx="637">
                  <c:v>-1.32823</c:v>
                </c:pt>
                <c:pt idx="638">
                  <c:v>-1.3292200000000001</c:v>
                </c:pt>
                <c:pt idx="639">
                  <c:v>-1.33023</c:v>
                </c:pt>
                <c:pt idx="640">
                  <c:v>-1.3311900000000001</c:v>
                </c:pt>
                <c:pt idx="641">
                  <c:v>-1.3322400000000001</c:v>
                </c:pt>
                <c:pt idx="642">
                  <c:v>-1.33325</c:v>
                </c:pt>
                <c:pt idx="643">
                  <c:v>-1.3341700000000001</c:v>
                </c:pt>
                <c:pt idx="644">
                  <c:v>-1.3351900000000001</c:v>
                </c:pt>
                <c:pt idx="645">
                  <c:v>-1.33622</c:v>
                </c:pt>
                <c:pt idx="646">
                  <c:v>-1.33721</c:v>
                </c:pt>
                <c:pt idx="647">
                  <c:v>-1.33823</c:v>
                </c:pt>
                <c:pt idx="648">
                  <c:v>-1.33921</c:v>
                </c:pt>
                <c:pt idx="649">
                  <c:v>-1.3402400000000001</c:v>
                </c:pt>
                <c:pt idx="650">
                  <c:v>-1.3411900000000001</c:v>
                </c:pt>
                <c:pt idx="651">
                  <c:v>-1.3421700000000001</c:v>
                </c:pt>
                <c:pt idx="652">
                  <c:v>-1.3431900000000001</c:v>
                </c:pt>
                <c:pt idx="653">
                  <c:v>-1.3442700000000001</c:v>
                </c:pt>
                <c:pt idx="654">
                  <c:v>-1.3452500000000001</c:v>
                </c:pt>
                <c:pt idx="655">
                  <c:v>-1.34622</c:v>
                </c:pt>
                <c:pt idx="656">
                  <c:v>-1.3472900000000001</c:v>
                </c:pt>
                <c:pt idx="657">
                  <c:v>-1.3482099999999999</c:v>
                </c:pt>
                <c:pt idx="658">
                  <c:v>-1.3492</c:v>
                </c:pt>
                <c:pt idx="659">
                  <c:v>-1.3502400000000001</c:v>
                </c:pt>
                <c:pt idx="660">
                  <c:v>-1.3512</c:v>
                </c:pt>
                <c:pt idx="661">
                  <c:v>-1.3521700000000001</c:v>
                </c:pt>
                <c:pt idx="662">
                  <c:v>-1.3531899999999999</c:v>
                </c:pt>
                <c:pt idx="663">
                  <c:v>-1.3541799999999999</c:v>
                </c:pt>
                <c:pt idx="664">
                  <c:v>-1.3552</c:v>
                </c:pt>
                <c:pt idx="665">
                  <c:v>-1.35615</c:v>
                </c:pt>
                <c:pt idx="666">
                  <c:v>-1.3572</c:v>
                </c:pt>
                <c:pt idx="667">
                  <c:v>-1.35822</c:v>
                </c:pt>
                <c:pt idx="668">
                  <c:v>-1.35927</c:v>
                </c:pt>
                <c:pt idx="669">
                  <c:v>-1.3602000000000001</c:v>
                </c:pt>
                <c:pt idx="670">
                  <c:v>-1.3612200000000001</c:v>
                </c:pt>
                <c:pt idx="671">
                  <c:v>-1.3622700000000001</c:v>
                </c:pt>
                <c:pt idx="672">
                  <c:v>-1.3632299999999999</c:v>
                </c:pt>
                <c:pt idx="673">
                  <c:v>-1.3642300000000001</c:v>
                </c:pt>
                <c:pt idx="674">
                  <c:v>-1.3652299999999999</c:v>
                </c:pt>
                <c:pt idx="675">
                  <c:v>-1.3663000000000001</c:v>
                </c:pt>
                <c:pt idx="676">
                  <c:v>-1.3672899999999999</c:v>
                </c:pt>
                <c:pt idx="677">
                  <c:v>-1.3682700000000001</c:v>
                </c:pt>
                <c:pt idx="678">
                  <c:v>-1.3692200000000001</c:v>
                </c:pt>
                <c:pt idx="679">
                  <c:v>-1.37022</c:v>
                </c:pt>
                <c:pt idx="680">
                  <c:v>-1.3712200000000001</c:v>
                </c:pt>
                <c:pt idx="681">
                  <c:v>-1.3722399999999999</c:v>
                </c:pt>
                <c:pt idx="682">
                  <c:v>-1.37324</c:v>
                </c:pt>
                <c:pt idx="683">
                  <c:v>-1.37419</c:v>
                </c:pt>
                <c:pt idx="684">
                  <c:v>-1.37523</c:v>
                </c:pt>
                <c:pt idx="685">
                  <c:v>-1.37625</c:v>
                </c:pt>
                <c:pt idx="686">
                  <c:v>-1.37724</c:v>
                </c:pt>
                <c:pt idx="687">
                  <c:v>-1.37825</c:v>
                </c:pt>
                <c:pt idx="688">
                  <c:v>-1.37924</c:v>
                </c:pt>
                <c:pt idx="689">
                  <c:v>-1.3802000000000001</c:v>
                </c:pt>
                <c:pt idx="690">
                  <c:v>-1.3812199999999999</c:v>
                </c:pt>
                <c:pt idx="691">
                  <c:v>-1.3823300000000001</c:v>
                </c:pt>
                <c:pt idx="692">
                  <c:v>-1.3832</c:v>
                </c:pt>
                <c:pt idx="693">
                  <c:v>-1.38428</c:v>
                </c:pt>
                <c:pt idx="694">
                  <c:v>-1.3852199999999999</c:v>
                </c:pt>
                <c:pt idx="695">
                  <c:v>-1.3862300000000001</c:v>
                </c:pt>
                <c:pt idx="696">
                  <c:v>-1.3872</c:v>
                </c:pt>
                <c:pt idx="697">
                  <c:v>-1.38822</c:v>
                </c:pt>
                <c:pt idx="698">
                  <c:v>-1.3892</c:v>
                </c:pt>
                <c:pt idx="699">
                  <c:v>-1.3902300000000001</c:v>
                </c:pt>
                <c:pt idx="700">
                  <c:v>-1.3912500000000001</c:v>
                </c:pt>
                <c:pt idx="701">
                  <c:v>-1.39222</c:v>
                </c:pt>
                <c:pt idx="702">
                  <c:v>-1.3932800000000001</c:v>
                </c:pt>
                <c:pt idx="703">
                  <c:v>-1.3942300000000001</c:v>
                </c:pt>
                <c:pt idx="704">
                  <c:v>-1.39527</c:v>
                </c:pt>
                <c:pt idx="705">
                  <c:v>-1.39622</c:v>
                </c:pt>
                <c:pt idx="706">
                  <c:v>-1.3972100000000001</c:v>
                </c:pt>
                <c:pt idx="707">
                  <c:v>-1.39825</c:v>
                </c:pt>
                <c:pt idx="708">
                  <c:v>-1.3992500000000001</c:v>
                </c:pt>
                <c:pt idx="709">
                  <c:v>-1.4001600000000001</c:v>
                </c:pt>
                <c:pt idx="710">
                  <c:v>-1.4012</c:v>
                </c:pt>
                <c:pt idx="711">
                  <c:v>-1.4022600000000001</c:v>
                </c:pt>
                <c:pt idx="712">
                  <c:v>-1.4032199999999999</c:v>
                </c:pt>
                <c:pt idx="713">
                  <c:v>-1.40422</c:v>
                </c:pt>
                <c:pt idx="714">
                  <c:v>-1.40527</c:v>
                </c:pt>
                <c:pt idx="715">
                  <c:v>-1.40621</c:v>
                </c:pt>
                <c:pt idx="716">
                  <c:v>-1.40726</c:v>
                </c:pt>
                <c:pt idx="717">
                  <c:v>-1.4082300000000001</c:v>
                </c:pt>
                <c:pt idx="718">
                  <c:v>-1.40923</c:v>
                </c:pt>
                <c:pt idx="719">
                  <c:v>-1.4102600000000001</c:v>
                </c:pt>
                <c:pt idx="720">
                  <c:v>-1.41124</c:v>
                </c:pt>
                <c:pt idx="721">
                  <c:v>-1.4121999999999999</c:v>
                </c:pt>
                <c:pt idx="722">
                  <c:v>-1.4132100000000001</c:v>
                </c:pt>
                <c:pt idx="723">
                  <c:v>-1.41422</c:v>
                </c:pt>
                <c:pt idx="724">
                  <c:v>-1.4152800000000001</c:v>
                </c:pt>
                <c:pt idx="725">
                  <c:v>-1.41628</c:v>
                </c:pt>
                <c:pt idx="726">
                  <c:v>-1.4172400000000001</c:v>
                </c:pt>
                <c:pt idx="727">
                  <c:v>-1.41818</c:v>
                </c:pt>
                <c:pt idx="728">
                  <c:v>-1.4192400000000001</c:v>
                </c:pt>
                <c:pt idx="729">
                  <c:v>-1.4201900000000001</c:v>
                </c:pt>
                <c:pt idx="730">
                  <c:v>-1.4211499999999999</c:v>
                </c:pt>
                <c:pt idx="731">
                  <c:v>-1.42222</c:v>
                </c:pt>
                <c:pt idx="732">
                  <c:v>-1.42317</c:v>
                </c:pt>
                <c:pt idx="733">
                  <c:v>-1.4241900000000001</c:v>
                </c:pt>
                <c:pt idx="734">
                  <c:v>-1.42523</c:v>
                </c:pt>
                <c:pt idx="735">
                  <c:v>-1.42621</c:v>
                </c:pt>
                <c:pt idx="736">
                  <c:v>-1.42723</c:v>
                </c:pt>
                <c:pt idx="737">
                  <c:v>-1.42825</c:v>
                </c:pt>
                <c:pt idx="738">
                  <c:v>-1.4292</c:v>
                </c:pt>
                <c:pt idx="739">
                  <c:v>-1.4302299999999999</c:v>
                </c:pt>
                <c:pt idx="740">
                  <c:v>-1.43123</c:v>
                </c:pt>
                <c:pt idx="741">
                  <c:v>-1.43225</c:v>
                </c:pt>
                <c:pt idx="742">
                  <c:v>-1.43323</c:v>
                </c:pt>
                <c:pt idx="743">
                  <c:v>-1.4341900000000001</c:v>
                </c:pt>
                <c:pt idx="744">
                  <c:v>-1.43526</c:v>
                </c:pt>
                <c:pt idx="745">
                  <c:v>-1.4361900000000001</c:v>
                </c:pt>
                <c:pt idx="746">
                  <c:v>-1.4372400000000001</c:v>
                </c:pt>
                <c:pt idx="747">
                  <c:v>-1.43824</c:v>
                </c:pt>
                <c:pt idx="748">
                  <c:v>-1.43923</c:v>
                </c:pt>
                <c:pt idx="749">
                  <c:v>-1.44017</c:v>
                </c:pt>
                <c:pt idx="750">
                  <c:v>-1.44119</c:v>
                </c:pt>
                <c:pt idx="751">
                  <c:v>-1.4421900000000001</c:v>
                </c:pt>
                <c:pt idx="752">
                  <c:v>-1.4431700000000001</c:v>
                </c:pt>
                <c:pt idx="753">
                  <c:v>-1.4441600000000001</c:v>
                </c:pt>
                <c:pt idx="754">
                  <c:v>-1.44513</c:v>
                </c:pt>
                <c:pt idx="755">
                  <c:v>-1.44615</c:v>
                </c:pt>
                <c:pt idx="756">
                  <c:v>-1.44719</c:v>
                </c:pt>
                <c:pt idx="757">
                  <c:v>-1.44821</c:v>
                </c:pt>
                <c:pt idx="758">
                  <c:v>-1.4492100000000001</c:v>
                </c:pt>
                <c:pt idx="759">
                  <c:v>-1.4501500000000001</c:v>
                </c:pt>
                <c:pt idx="760">
                  <c:v>-1.4512</c:v>
                </c:pt>
                <c:pt idx="761">
                  <c:v>-1.45221</c:v>
                </c:pt>
                <c:pt idx="762">
                  <c:v>-1.45322</c:v>
                </c:pt>
                <c:pt idx="763">
                  <c:v>-1.45421</c:v>
                </c:pt>
                <c:pt idx="764">
                  <c:v>-1.45526</c:v>
                </c:pt>
                <c:pt idx="765">
                  <c:v>-1.4562200000000001</c:v>
                </c:pt>
                <c:pt idx="766">
                  <c:v>-1.4571700000000001</c:v>
                </c:pt>
                <c:pt idx="767">
                  <c:v>-1.4581900000000001</c:v>
                </c:pt>
                <c:pt idx="768">
                  <c:v>-1.4593</c:v>
                </c:pt>
                <c:pt idx="769">
                  <c:v>-1.46024</c:v>
                </c:pt>
                <c:pt idx="770">
                  <c:v>-1.4612000000000001</c:v>
                </c:pt>
                <c:pt idx="771">
                  <c:v>-1.46221</c:v>
                </c:pt>
                <c:pt idx="772">
                  <c:v>-1.46322</c:v>
                </c:pt>
                <c:pt idx="773">
                  <c:v>-1.4642500000000001</c:v>
                </c:pt>
                <c:pt idx="774">
                  <c:v>-1.46526</c:v>
                </c:pt>
                <c:pt idx="775">
                  <c:v>-1.46618</c:v>
                </c:pt>
                <c:pt idx="776">
                  <c:v>-1.4672000000000001</c:v>
                </c:pt>
                <c:pt idx="777">
                  <c:v>-1.4682299999999999</c:v>
                </c:pt>
                <c:pt idx="778">
                  <c:v>-1.46923</c:v>
                </c:pt>
                <c:pt idx="779">
                  <c:v>-1.47021</c:v>
                </c:pt>
                <c:pt idx="780">
                  <c:v>-1.4712700000000001</c:v>
                </c:pt>
                <c:pt idx="781">
                  <c:v>-1.47224</c:v>
                </c:pt>
                <c:pt idx="782">
                  <c:v>-1.4732400000000001</c:v>
                </c:pt>
                <c:pt idx="783">
                  <c:v>-1.47421</c:v>
                </c:pt>
                <c:pt idx="784">
                  <c:v>-1.47516</c:v>
                </c:pt>
                <c:pt idx="785">
                  <c:v>-1.4762500000000001</c:v>
                </c:pt>
                <c:pt idx="786">
                  <c:v>-1.4772700000000001</c:v>
                </c:pt>
                <c:pt idx="787">
                  <c:v>-1.4782</c:v>
                </c:pt>
                <c:pt idx="788">
                  <c:v>-1.4792400000000001</c:v>
                </c:pt>
                <c:pt idx="789">
                  <c:v>-1.48024</c:v>
                </c:pt>
                <c:pt idx="790">
                  <c:v>-1.4813000000000001</c:v>
                </c:pt>
                <c:pt idx="791">
                  <c:v>-1.48224</c:v>
                </c:pt>
                <c:pt idx="792">
                  <c:v>-1.48319</c:v>
                </c:pt>
                <c:pt idx="793">
                  <c:v>-1.48421</c:v>
                </c:pt>
                <c:pt idx="794">
                  <c:v>-1.4851700000000001</c:v>
                </c:pt>
                <c:pt idx="795">
                  <c:v>-1.4862299999999999</c:v>
                </c:pt>
                <c:pt idx="796">
                  <c:v>-1.4872399999999999</c:v>
                </c:pt>
                <c:pt idx="797">
                  <c:v>-1.4882200000000001</c:v>
                </c:pt>
                <c:pt idx="798">
                  <c:v>-1.4892300000000001</c:v>
                </c:pt>
                <c:pt idx="799">
                  <c:v>-1.49021</c:v>
                </c:pt>
                <c:pt idx="800">
                  <c:v>-1.49122</c:v>
                </c:pt>
                <c:pt idx="801">
                  <c:v>-1.4922</c:v>
                </c:pt>
                <c:pt idx="802">
                  <c:v>-1.4932399999999999</c:v>
                </c:pt>
                <c:pt idx="803">
                  <c:v>-1.49421</c:v>
                </c:pt>
                <c:pt idx="804">
                  <c:v>-1.4952399999999999</c:v>
                </c:pt>
                <c:pt idx="805">
                  <c:v>-1.4962599999999999</c:v>
                </c:pt>
                <c:pt idx="806">
                  <c:v>-1.49718</c:v>
                </c:pt>
                <c:pt idx="807">
                  <c:v>-1.4982599999999999</c:v>
                </c:pt>
                <c:pt idx="808">
                  <c:v>-1.4992700000000001</c:v>
                </c:pt>
                <c:pt idx="809">
                  <c:v>-1.50024</c:v>
                </c:pt>
                <c:pt idx="810">
                  <c:v>-1.5012300000000001</c:v>
                </c:pt>
                <c:pt idx="811">
                  <c:v>-1.5021800000000001</c:v>
                </c:pt>
                <c:pt idx="812">
                  <c:v>-1.50329</c:v>
                </c:pt>
                <c:pt idx="813">
                  <c:v>-1.5041899999999999</c:v>
                </c:pt>
                <c:pt idx="814">
                  <c:v>-1.50528</c:v>
                </c:pt>
                <c:pt idx="815">
                  <c:v>-1.5061899999999999</c:v>
                </c:pt>
                <c:pt idx="816">
                  <c:v>-1.50719</c:v>
                </c:pt>
                <c:pt idx="817">
                  <c:v>-1.5081899999999999</c:v>
                </c:pt>
                <c:pt idx="818">
                  <c:v>-1.50922</c:v>
                </c:pt>
                <c:pt idx="819">
                  <c:v>-1.5102</c:v>
                </c:pt>
                <c:pt idx="820">
                  <c:v>-1.5111600000000001</c:v>
                </c:pt>
                <c:pt idx="821">
                  <c:v>-1.5121800000000001</c:v>
                </c:pt>
                <c:pt idx="822">
                  <c:v>-1.5132300000000001</c:v>
                </c:pt>
                <c:pt idx="823">
                  <c:v>-1.5142100000000001</c:v>
                </c:pt>
                <c:pt idx="824">
                  <c:v>-1.51519</c:v>
                </c:pt>
                <c:pt idx="825">
                  <c:v>-1.5162199999999999</c:v>
                </c:pt>
                <c:pt idx="826">
                  <c:v>-1.51715</c:v>
                </c:pt>
                <c:pt idx="827">
                  <c:v>-1.5182899999999999</c:v>
                </c:pt>
                <c:pt idx="828">
                  <c:v>-1.5192399999999999</c:v>
                </c:pt>
                <c:pt idx="829">
                  <c:v>-1.52016</c:v>
                </c:pt>
                <c:pt idx="830">
                  <c:v>-1.5211699999999999</c:v>
                </c:pt>
                <c:pt idx="831">
                  <c:v>-1.52223</c:v>
                </c:pt>
                <c:pt idx="832">
                  <c:v>-1.52321</c:v>
                </c:pt>
                <c:pt idx="833">
                  <c:v>-1.5242500000000001</c:v>
                </c:pt>
                <c:pt idx="834">
                  <c:v>-1.52525</c:v>
                </c:pt>
                <c:pt idx="835">
                  <c:v>-1.5261899999999999</c:v>
                </c:pt>
                <c:pt idx="836">
                  <c:v>-1.5271999999999999</c:v>
                </c:pt>
                <c:pt idx="837">
                  <c:v>-1.52813</c:v>
                </c:pt>
                <c:pt idx="838">
                  <c:v>-1.52919</c:v>
                </c:pt>
                <c:pt idx="839">
                  <c:v>-1.5302100000000001</c:v>
                </c:pt>
                <c:pt idx="840">
                  <c:v>-1.53125</c:v>
                </c:pt>
                <c:pt idx="841">
                  <c:v>-1.5321899999999999</c:v>
                </c:pt>
                <c:pt idx="842">
                  <c:v>-1.53321</c:v>
                </c:pt>
                <c:pt idx="843">
                  <c:v>-1.5341499999999999</c:v>
                </c:pt>
                <c:pt idx="844">
                  <c:v>-1.5351900000000001</c:v>
                </c:pt>
                <c:pt idx="845">
                  <c:v>-1.53626</c:v>
                </c:pt>
                <c:pt idx="846">
                  <c:v>-1.5371999999999999</c:v>
                </c:pt>
                <c:pt idx="847">
                  <c:v>-1.5381499999999999</c:v>
                </c:pt>
                <c:pt idx="848">
                  <c:v>-1.53925</c:v>
                </c:pt>
                <c:pt idx="849">
                  <c:v>-1.5402499999999999</c:v>
                </c:pt>
                <c:pt idx="850">
                  <c:v>-1.54122</c:v>
                </c:pt>
                <c:pt idx="851">
                  <c:v>-1.5422899999999999</c:v>
                </c:pt>
                <c:pt idx="852">
                  <c:v>-1.5432300000000001</c:v>
                </c:pt>
                <c:pt idx="853">
                  <c:v>-1.5442100000000001</c:v>
                </c:pt>
                <c:pt idx="854">
                  <c:v>-1.54525</c:v>
                </c:pt>
                <c:pt idx="855">
                  <c:v>-1.5462499999999999</c:v>
                </c:pt>
                <c:pt idx="856">
                  <c:v>-1.54721</c:v>
                </c:pt>
                <c:pt idx="857">
                  <c:v>-1.54817</c:v>
                </c:pt>
                <c:pt idx="858">
                  <c:v>-1.54924</c:v>
                </c:pt>
                <c:pt idx="859">
                  <c:v>-1.5502</c:v>
                </c:pt>
                <c:pt idx="860">
                  <c:v>-1.55121</c:v>
                </c:pt>
                <c:pt idx="861">
                  <c:v>-1.5521799999999999</c:v>
                </c:pt>
                <c:pt idx="862">
                  <c:v>-1.55328</c:v>
                </c:pt>
                <c:pt idx="863">
                  <c:v>-1.5542</c:v>
                </c:pt>
                <c:pt idx="864">
                  <c:v>-1.55518</c:v>
                </c:pt>
                <c:pt idx="865">
                  <c:v>-1.5562400000000001</c:v>
                </c:pt>
                <c:pt idx="866">
                  <c:v>-1.55722</c:v>
                </c:pt>
                <c:pt idx="867">
                  <c:v>-1.5582</c:v>
                </c:pt>
                <c:pt idx="868">
                  <c:v>-1.5592299999999999</c:v>
                </c:pt>
                <c:pt idx="869">
                  <c:v>-1.5602400000000001</c:v>
                </c:pt>
                <c:pt idx="870">
                  <c:v>-1.5611900000000001</c:v>
                </c:pt>
                <c:pt idx="871">
                  <c:v>-1.5621700000000001</c:v>
                </c:pt>
                <c:pt idx="872">
                  <c:v>-1.5631999999999999</c:v>
                </c:pt>
                <c:pt idx="873">
                  <c:v>-1.56426</c:v>
                </c:pt>
                <c:pt idx="874">
                  <c:v>-1.5652699999999999</c:v>
                </c:pt>
                <c:pt idx="875">
                  <c:v>-1.5662</c:v>
                </c:pt>
                <c:pt idx="876">
                  <c:v>-1.56715</c:v>
                </c:pt>
                <c:pt idx="877">
                  <c:v>-1.56826</c:v>
                </c:pt>
                <c:pt idx="878">
                  <c:v>-1.56925</c:v>
                </c:pt>
                <c:pt idx="879">
                  <c:v>-1.5702400000000001</c:v>
                </c:pt>
                <c:pt idx="880">
                  <c:v>-1.5712900000000001</c:v>
                </c:pt>
                <c:pt idx="881">
                  <c:v>-1.57216</c:v>
                </c:pt>
                <c:pt idx="882">
                  <c:v>-1.57325</c:v>
                </c:pt>
                <c:pt idx="883">
                  <c:v>-1.5741499999999999</c:v>
                </c:pt>
                <c:pt idx="884">
                  <c:v>-1.57524</c:v>
                </c:pt>
                <c:pt idx="885">
                  <c:v>-1.5762100000000001</c:v>
                </c:pt>
                <c:pt idx="886">
                  <c:v>-1.5772299999999999</c:v>
                </c:pt>
                <c:pt idx="887">
                  <c:v>-1.5781799999999999</c:v>
                </c:pt>
                <c:pt idx="888">
                  <c:v>-1.5792200000000001</c:v>
                </c:pt>
                <c:pt idx="889">
                  <c:v>-1.58019</c:v>
                </c:pt>
                <c:pt idx="890">
                  <c:v>-1.5812200000000001</c:v>
                </c:pt>
                <c:pt idx="891">
                  <c:v>-1.58222</c:v>
                </c:pt>
                <c:pt idx="892">
                  <c:v>-1.5832299999999999</c:v>
                </c:pt>
                <c:pt idx="893">
                  <c:v>-1.58423</c:v>
                </c:pt>
                <c:pt idx="894">
                  <c:v>-1.58531</c:v>
                </c:pt>
                <c:pt idx="895">
                  <c:v>-1.58623</c:v>
                </c:pt>
                <c:pt idx="896">
                  <c:v>-1.58717</c:v>
                </c:pt>
                <c:pt idx="897">
                  <c:v>-1.5882000000000001</c:v>
                </c:pt>
                <c:pt idx="898">
                  <c:v>-1.5892500000000001</c:v>
                </c:pt>
                <c:pt idx="899">
                  <c:v>-1.59022</c:v>
                </c:pt>
                <c:pt idx="900">
                  <c:v>-1.5912299999999999</c:v>
                </c:pt>
                <c:pt idx="901">
                  <c:v>-1.5922700000000001</c:v>
                </c:pt>
                <c:pt idx="902">
                  <c:v>-1.5932500000000001</c:v>
                </c:pt>
                <c:pt idx="903">
                  <c:v>-1.5942000000000001</c:v>
                </c:pt>
                <c:pt idx="904">
                  <c:v>-1.5952</c:v>
                </c:pt>
                <c:pt idx="905">
                  <c:v>-1.59616</c:v>
                </c:pt>
                <c:pt idx="906">
                  <c:v>-1.5971900000000001</c:v>
                </c:pt>
                <c:pt idx="907">
                  <c:v>-1.59822</c:v>
                </c:pt>
                <c:pt idx="908">
                  <c:v>-1.5992299999999999</c:v>
                </c:pt>
                <c:pt idx="909">
                  <c:v>-1.6002400000000001</c:v>
                </c:pt>
                <c:pt idx="910">
                  <c:v>-1.6011599999999999</c:v>
                </c:pt>
                <c:pt idx="911">
                  <c:v>-1.60222</c:v>
                </c:pt>
                <c:pt idx="912">
                  <c:v>-1.6031899999999999</c:v>
                </c:pt>
                <c:pt idx="913">
                  <c:v>-1.6041799999999999</c:v>
                </c:pt>
                <c:pt idx="914">
                  <c:v>-1.6052</c:v>
                </c:pt>
                <c:pt idx="915">
                  <c:v>-1.60619</c:v>
                </c:pt>
                <c:pt idx="916">
                  <c:v>-1.6072200000000001</c:v>
                </c:pt>
                <c:pt idx="917">
                  <c:v>-1.60822</c:v>
                </c:pt>
                <c:pt idx="918">
                  <c:v>-1.6092</c:v>
                </c:pt>
                <c:pt idx="919">
                  <c:v>-1.6101700000000001</c:v>
                </c:pt>
                <c:pt idx="920">
                  <c:v>-1.6111800000000001</c:v>
                </c:pt>
                <c:pt idx="921">
                  <c:v>-1.6121799999999999</c:v>
                </c:pt>
                <c:pt idx="922">
                  <c:v>-1.61324</c:v>
                </c:pt>
                <c:pt idx="923">
                  <c:v>-1.6142000000000001</c:v>
                </c:pt>
                <c:pt idx="924">
                  <c:v>-1.6151800000000001</c:v>
                </c:pt>
                <c:pt idx="925">
                  <c:v>-1.61619</c:v>
                </c:pt>
                <c:pt idx="926">
                  <c:v>-1.6172200000000001</c:v>
                </c:pt>
                <c:pt idx="927">
                  <c:v>-1.61816</c:v>
                </c:pt>
                <c:pt idx="928">
                  <c:v>-1.61917</c:v>
                </c:pt>
                <c:pt idx="929">
                  <c:v>-1.6202099999999999</c:v>
                </c:pt>
                <c:pt idx="930">
                  <c:v>-1.62117</c:v>
                </c:pt>
                <c:pt idx="931">
                  <c:v>-1.62219</c:v>
                </c:pt>
                <c:pt idx="932">
                  <c:v>-1.62323</c:v>
                </c:pt>
                <c:pt idx="933">
                  <c:v>-1.62422</c:v>
                </c:pt>
                <c:pt idx="934">
                  <c:v>-1.6251899999999999</c:v>
                </c:pt>
                <c:pt idx="935">
                  <c:v>-1.62622</c:v>
                </c:pt>
                <c:pt idx="936">
                  <c:v>-1.62723</c:v>
                </c:pt>
                <c:pt idx="937">
                  <c:v>-1.62818</c:v>
                </c:pt>
                <c:pt idx="938">
                  <c:v>-1.62924</c:v>
                </c:pt>
                <c:pt idx="939">
                  <c:v>-1.6302000000000001</c:v>
                </c:pt>
                <c:pt idx="940">
                  <c:v>-1.6311800000000001</c:v>
                </c:pt>
                <c:pt idx="941">
                  <c:v>-1.63215</c:v>
                </c:pt>
                <c:pt idx="942">
                  <c:v>-1.6332100000000001</c:v>
                </c:pt>
                <c:pt idx="943">
                  <c:v>-1.6342000000000001</c:v>
                </c:pt>
                <c:pt idx="944">
                  <c:v>-1.6351899999999999</c:v>
                </c:pt>
                <c:pt idx="945">
                  <c:v>-1.63626</c:v>
                </c:pt>
                <c:pt idx="946">
                  <c:v>-1.6372100000000001</c:v>
                </c:pt>
                <c:pt idx="947">
                  <c:v>-1.6381600000000001</c:v>
                </c:pt>
                <c:pt idx="948">
                  <c:v>-1.63917</c:v>
                </c:pt>
                <c:pt idx="949">
                  <c:v>-1.6402000000000001</c:v>
                </c:pt>
                <c:pt idx="950">
                  <c:v>-1.6412</c:v>
                </c:pt>
                <c:pt idx="951">
                  <c:v>-1.64219</c:v>
                </c:pt>
                <c:pt idx="952">
                  <c:v>-1.6431800000000001</c:v>
                </c:pt>
                <c:pt idx="953">
                  <c:v>-1.64418</c:v>
                </c:pt>
                <c:pt idx="954">
                  <c:v>-1.64517</c:v>
                </c:pt>
                <c:pt idx="955">
                  <c:v>-1.6462399999999999</c:v>
                </c:pt>
                <c:pt idx="956">
                  <c:v>-1.6472100000000001</c:v>
                </c:pt>
                <c:pt idx="957">
                  <c:v>-1.64819</c:v>
                </c:pt>
                <c:pt idx="958">
                  <c:v>-1.6492</c:v>
                </c:pt>
                <c:pt idx="959">
                  <c:v>-1.65019</c:v>
                </c:pt>
                <c:pt idx="960">
                  <c:v>-1.6512500000000001</c:v>
                </c:pt>
                <c:pt idx="961">
                  <c:v>-1.65225</c:v>
                </c:pt>
                <c:pt idx="962">
                  <c:v>-1.6532199999999999</c:v>
                </c:pt>
                <c:pt idx="963">
                  <c:v>-1.65419</c:v>
                </c:pt>
                <c:pt idx="964">
                  <c:v>-1.6551899999999999</c:v>
                </c:pt>
                <c:pt idx="965">
                  <c:v>-1.6561300000000001</c:v>
                </c:pt>
                <c:pt idx="966">
                  <c:v>-1.6572100000000001</c:v>
                </c:pt>
                <c:pt idx="967">
                  <c:v>-1.6582300000000001</c:v>
                </c:pt>
                <c:pt idx="968">
                  <c:v>-1.6592100000000001</c:v>
                </c:pt>
                <c:pt idx="969">
                  <c:v>-1.6601399999999999</c:v>
                </c:pt>
                <c:pt idx="970">
                  <c:v>-1.6611400000000001</c:v>
                </c:pt>
                <c:pt idx="971">
                  <c:v>-1.66214</c:v>
                </c:pt>
                <c:pt idx="972">
                  <c:v>-1.66317</c:v>
                </c:pt>
                <c:pt idx="973">
                  <c:v>-1.66422</c:v>
                </c:pt>
                <c:pt idx="974">
                  <c:v>-1.6652800000000001</c:v>
                </c:pt>
                <c:pt idx="975">
                  <c:v>-1.66622</c:v>
                </c:pt>
                <c:pt idx="976">
                  <c:v>-1.66717</c:v>
                </c:pt>
                <c:pt idx="977">
                  <c:v>-1.6681900000000001</c:v>
                </c:pt>
                <c:pt idx="978">
                  <c:v>-1.66919</c:v>
                </c:pt>
                <c:pt idx="979">
                  <c:v>-1.67011</c:v>
                </c:pt>
                <c:pt idx="980">
                  <c:v>-1.6712</c:v>
                </c:pt>
                <c:pt idx="981">
                  <c:v>-1.67225</c:v>
                </c:pt>
                <c:pt idx="982">
                  <c:v>-1.67319</c:v>
                </c:pt>
                <c:pt idx="983">
                  <c:v>-1.67425</c:v>
                </c:pt>
                <c:pt idx="984">
                  <c:v>-1.6752400000000001</c:v>
                </c:pt>
                <c:pt idx="985">
                  <c:v>-1.6761699999999999</c:v>
                </c:pt>
                <c:pt idx="986">
                  <c:v>-1.6771400000000001</c:v>
                </c:pt>
                <c:pt idx="987">
                  <c:v>-1.6782300000000001</c:v>
                </c:pt>
                <c:pt idx="988">
                  <c:v>-1.6792</c:v>
                </c:pt>
                <c:pt idx="989">
                  <c:v>-1.68024</c:v>
                </c:pt>
                <c:pt idx="990">
                  <c:v>-1.6812</c:v>
                </c:pt>
                <c:pt idx="991">
                  <c:v>-1.6821999999999999</c:v>
                </c:pt>
                <c:pt idx="992">
                  <c:v>-1.6831499999999999</c:v>
                </c:pt>
                <c:pt idx="993">
                  <c:v>-1.6841900000000001</c:v>
                </c:pt>
                <c:pt idx="994">
                  <c:v>-1.68523</c:v>
                </c:pt>
                <c:pt idx="995">
                  <c:v>-1.68618</c:v>
                </c:pt>
                <c:pt idx="996">
                  <c:v>-1.68719</c:v>
                </c:pt>
                <c:pt idx="997">
                  <c:v>-1.6881999999999999</c:v>
                </c:pt>
                <c:pt idx="998">
                  <c:v>-1.6892400000000001</c:v>
                </c:pt>
                <c:pt idx="999">
                  <c:v>-1.69017</c:v>
                </c:pt>
                <c:pt idx="1000">
                  <c:v>-1.69116</c:v>
                </c:pt>
                <c:pt idx="1001">
                  <c:v>-1.69217</c:v>
                </c:pt>
                <c:pt idx="1002">
                  <c:v>-1.6931799999999999</c:v>
                </c:pt>
                <c:pt idx="1003">
                  <c:v>-1.6941900000000001</c:v>
                </c:pt>
                <c:pt idx="1004">
                  <c:v>-1.6952100000000001</c:v>
                </c:pt>
                <c:pt idx="1005">
                  <c:v>-1.6962200000000001</c:v>
                </c:pt>
                <c:pt idx="1006">
                  <c:v>-1.6972100000000001</c:v>
                </c:pt>
                <c:pt idx="1007">
                  <c:v>-1.6981599999999999</c:v>
                </c:pt>
                <c:pt idx="1008">
                  <c:v>-1.6991799999999999</c:v>
                </c:pt>
                <c:pt idx="1009">
                  <c:v>-1.70018</c:v>
                </c:pt>
                <c:pt idx="1010">
                  <c:v>-1.7012400000000001</c:v>
                </c:pt>
                <c:pt idx="1011">
                  <c:v>-1.7021299999999999</c:v>
                </c:pt>
                <c:pt idx="1012">
                  <c:v>-1.7032099999999999</c:v>
                </c:pt>
                <c:pt idx="1013">
                  <c:v>-1.7041900000000001</c:v>
                </c:pt>
                <c:pt idx="1014">
                  <c:v>-1.70522</c:v>
                </c:pt>
                <c:pt idx="1015">
                  <c:v>-1.70618</c:v>
                </c:pt>
                <c:pt idx="1016">
                  <c:v>-1.7072000000000001</c:v>
                </c:pt>
                <c:pt idx="1017">
                  <c:v>-1.7081500000000001</c:v>
                </c:pt>
                <c:pt idx="1018">
                  <c:v>-1.70916</c:v>
                </c:pt>
                <c:pt idx="1019">
                  <c:v>-1.7101299999999999</c:v>
                </c:pt>
                <c:pt idx="1020">
                  <c:v>-1.71119</c:v>
                </c:pt>
                <c:pt idx="1021">
                  <c:v>-1.71214</c:v>
                </c:pt>
                <c:pt idx="1022">
                  <c:v>-1.71319</c:v>
                </c:pt>
                <c:pt idx="1023">
                  <c:v>-1.7141900000000001</c:v>
                </c:pt>
                <c:pt idx="1024">
                  <c:v>-1.7151799999999999</c:v>
                </c:pt>
                <c:pt idx="1025">
                  <c:v>-1.71621</c:v>
                </c:pt>
                <c:pt idx="1026">
                  <c:v>-1.7172000000000001</c:v>
                </c:pt>
                <c:pt idx="1027">
                  <c:v>-1.71824</c:v>
                </c:pt>
                <c:pt idx="1028">
                  <c:v>-1.71922</c:v>
                </c:pt>
                <c:pt idx="1029">
                  <c:v>-1.7201900000000001</c:v>
                </c:pt>
                <c:pt idx="1030">
                  <c:v>-1.72119</c:v>
                </c:pt>
                <c:pt idx="1031">
                  <c:v>-1.7222200000000001</c:v>
                </c:pt>
                <c:pt idx="1032">
                  <c:v>-1.72319</c:v>
                </c:pt>
                <c:pt idx="1033">
                  <c:v>-1.7242999999999999</c:v>
                </c:pt>
                <c:pt idx="1034">
                  <c:v>-1.7252000000000001</c:v>
                </c:pt>
                <c:pt idx="1035">
                  <c:v>-1.7261599999999999</c:v>
                </c:pt>
                <c:pt idx="1036">
                  <c:v>-1.72722</c:v>
                </c:pt>
                <c:pt idx="1037">
                  <c:v>-1.72821</c:v>
                </c:pt>
                <c:pt idx="1038">
                  <c:v>-1.7291700000000001</c:v>
                </c:pt>
                <c:pt idx="1039">
                  <c:v>-1.7301899999999999</c:v>
                </c:pt>
                <c:pt idx="1040">
                  <c:v>-1.7311799999999999</c:v>
                </c:pt>
                <c:pt idx="1041">
                  <c:v>-1.73214</c:v>
                </c:pt>
                <c:pt idx="1042">
                  <c:v>-1.73315</c:v>
                </c:pt>
                <c:pt idx="1043">
                  <c:v>-1.73424</c:v>
                </c:pt>
                <c:pt idx="1044">
                  <c:v>-1.7352300000000001</c:v>
                </c:pt>
                <c:pt idx="1045">
                  <c:v>-1.7361599999999999</c:v>
                </c:pt>
                <c:pt idx="1046">
                  <c:v>-1.7371799999999999</c:v>
                </c:pt>
                <c:pt idx="1047">
                  <c:v>-1.73813</c:v>
                </c:pt>
                <c:pt idx="1048">
                  <c:v>-1.7392000000000001</c:v>
                </c:pt>
                <c:pt idx="1049">
                  <c:v>-1.7402299999999999</c:v>
                </c:pt>
                <c:pt idx="1050">
                  <c:v>-1.7412399999999999</c:v>
                </c:pt>
                <c:pt idx="1051">
                  <c:v>-1.7421800000000001</c:v>
                </c:pt>
                <c:pt idx="1052">
                  <c:v>-1.74318</c:v>
                </c:pt>
                <c:pt idx="1053">
                  <c:v>-1.7441500000000001</c:v>
                </c:pt>
                <c:pt idx="1054">
                  <c:v>-1.7452700000000001</c:v>
                </c:pt>
                <c:pt idx="1055">
                  <c:v>-1.7462200000000001</c:v>
                </c:pt>
                <c:pt idx="1056">
                  <c:v>-1.7471699999999999</c:v>
                </c:pt>
                <c:pt idx="1057">
                  <c:v>-1.74817</c:v>
                </c:pt>
                <c:pt idx="1058">
                  <c:v>-1.74918</c:v>
                </c:pt>
                <c:pt idx="1059">
                  <c:v>-1.7502200000000001</c:v>
                </c:pt>
                <c:pt idx="1060">
                  <c:v>-1.75118</c:v>
                </c:pt>
                <c:pt idx="1061">
                  <c:v>-1.7521899999999999</c:v>
                </c:pt>
                <c:pt idx="1062">
                  <c:v>-1.7532300000000001</c:v>
                </c:pt>
                <c:pt idx="1063">
                  <c:v>-1.7542199999999999</c:v>
                </c:pt>
                <c:pt idx="1064">
                  <c:v>-1.75518</c:v>
                </c:pt>
                <c:pt idx="1065">
                  <c:v>-1.7562500000000001</c:v>
                </c:pt>
                <c:pt idx="1066">
                  <c:v>-1.7572099999999999</c:v>
                </c:pt>
                <c:pt idx="1067">
                  <c:v>-1.75817</c:v>
                </c:pt>
                <c:pt idx="1068">
                  <c:v>-1.7592099999999999</c:v>
                </c:pt>
                <c:pt idx="1069">
                  <c:v>-1.7602199999999999</c:v>
                </c:pt>
                <c:pt idx="1070">
                  <c:v>-1.76125</c:v>
                </c:pt>
                <c:pt idx="1071">
                  <c:v>-1.7621899999999999</c:v>
                </c:pt>
                <c:pt idx="1072">
                  <c:v>-1.76319</c:v>
                </c:pt>
                <c:pt idx="1073">
                  <c:v>-1.76424</c:v>
                </c:pt>
                <c:pt idx="1074">
                  <c:v>-1.7652600000000001</c:v>
                </c:pt>
                <c:pt idx="1075">
                  <c:v>-1.76616</c:v>
                </c:pt>
                <c:pt idx="1076">
                  <c:v>-1.7672600000000001</c:v>
                </c:pt>
                <c:pt idx="1077">
                  <c:v>-1.7682</c:v>
                </c:pt>
                <c:pt idx="1078">
                  <c:v>-1.7692099999999999</c:v>
                </c:pt>
                <c:pt idx="1079">
                  <c:v>-1.77013</c:v>
                </c:pt>
                <c:pt idx="1080">
                  <c:v>-1.7710900000000001</c:v>
                </c:pt>
                <c:pt idx="1081">
                  <c:v>-1.7721100000000001</c:v>
                </c:pt>
                <c:pt idx="1082">
                  <c:v>-1.77319</c:v>
                </c:pt>
                <c:pt idx="1083">
                  <c:v>-1.7741800000000001</c:v>
                </c:pt>
                <c:pt idx="1084">
                  <c:v>-1.77521</c:v>
                </c:pt>
                <c:pt idx="1085">
                  <c:v>-1.7761400000000001</c:v>
                </c:pt>
                <c:pt idx="1086">
                  <c:v>-1.77715</c:v>
                </c:pt>
                <c:pt idx="1087">
                  <c:v>-1.77824</c:v>
                </c:pt>
                <c:pt idx="1088">
                  <c:v>-1.7791699999999999</c:v>
                </c:pt>
                <c:pt idx="1089">
                  <c:v>-1.7801800000000001</c:v>
                </c:pt>
                <c:pt idx="1090">
                  <c:v>-1.78121</c:v>
                </c:pt>
                <c:pt idx="1091">
                  <c:v>-1.7821800000000001</c:v>
                </c:pt>
                <c:pt idx="1092">
                  <c:v>-1.7831399999999999</c:v>
                </c:pt>
                <c:pt idx="1093">
                  <c:v>-1.78423</c:v>
                </c:pt>
                <c:pt idx="1094">
                  <c:v>-1.78521</c:v>
                </c:pt>
                <c:pt idx="1095">
                  <c:v>-1.7862100000000001</c:v>
                </c:pt>
                <c:pt idx="1096">
                  <c:v>-1.78718</c:v>
                </c:pt>
                <c:pt idx="1097">
                  <c:v>-1.7881400000000001</c:v>
                </c:pt>
                <c:pt idx="1098">
                  <c:v>-1.78918</c:v>
                </c:pt>
                <c:pt idx="1099">
                  <c:v>-1.7902199999999999</c:v>
                </c:pt>
                <c:pt idx="1100">
                  <c:v>-1.7911999999999999</c:v>
                </c:pt>
                <c:pt idx="1101">
                  <c:v>-1.79217</c:v>
                </c:pt>
                <c:pt idx="1102">
                  <c:v>-1.7931999999999999</c:v>
                </c:pt>
                <c:pt idx="1103">
                  <c:v>-1.79416</c:v>
                </c:pt>
                <c:pt idx="1104">
                  <c:v>-1.7951699999999999</c:v>
                </c:pt>
                <c:pt idx="1105">
                  <c:v>-1.79619</c:v>
                </c:pt>
                <c:pt idx="1106">
                  <c:v>-1.7971200000000001</c:v>
                </c:pt>
                <c:pt idx="1107">
                  <c:v>-1.7981199999999999</c:v>
                </c:pt>
                <c:pt idx="1108">
                  <c:v>-1.7991600000000001</c:v>
                </c:pt>
                <c:pt idx="1109">
                  <c:v>-1.8002</c:v>
                </c:pt>
                <c:pt idx="1110">
                  <c:v>-1.80118</c:v>
                </c:pt>
                <c:pt idx="1111">
                  <c:v>-1.80217</c:v>
                </c:pt>
                <c:pt idx="1112">
                  <c:v>-1.8031699999999999</c:v>
                </c:pt>
                <c:pt idx="1113">
                  <c:v>-1.80419</c:v>
                </c:pt>
                <c:pt idx="1114">
                  <c:v>-1.8051900000000001</c:v>
                </c:pt>
                <c:pt idx="1115">
                  <c:v>-1.80619</c:v>
                </c:pt>
                <c:pt idx="1116">
                  <c:v>-1.8071699999999999</c:v>
                </c:pt>
                <c:pt idx="1117">
                  <c:v>-1.8081400000000001</c:v>
                </c:pt>
                <c:pt idx="1118">
                  <c:v>-1.8091900000000001</c:v>
                </c:pt>
                <c:pt idx="1119">
                  <c:v>-1.8101499999999999</c:v>
                </c:pt>
                <c:pt idx="1120">
                  <c:v>-1.8111900000000001</c:v>
                </c:pt>
                <c:pt idx="1121">
                  <c:v>-1.8121799999999999</c:v>
                </c:pt>
                <c:pt idx="1122">
                  <c:v>-1.8132200000000001</c:v>
                </c:pt>
                <c:pt idx="1123">
                  <c:v>-1.8141700000000001</c:v>
                </c:pt>
                <c:pt idx="1124">
                  <c:v>-1.81515</c:v>
                </c:pt>
                <c:pt idx="1125">
                  <c:v>-1.8161799999999999</c:v>
                </c:pt>
                <c:pt idx="1126">
                  <c:v>-1.81718</c:v>
                </c:pt>
                <c:pt idx="1127">
                  <c:v>-1.81816</c:v>
                </c:pt>
                <c:pt idx="1128">
                  <c:v>-1.81914</c:v>
                </c:pt>
                <c:pt idx="1129">
                  <c:v>-1.8201400000000001</c:v>
                </c:pt>
                <c:pt idx="1130">
                  <c:v>-1.82118</c:v>
                </c:pt>
                <c:pt idx="1131">
                  <c:v>-1.8222</c:v>
                </c:pt>
                <c:pt idx="1132">
                  <c:v>-1.82318</c:v>
                </c:pt>
                <c:pt idx="1133">
                  <c:v>-1.8241799999999999</c:v>
                </c:pt>
                <c:pt idx="1134">
                  <c:v>-1.8251299999999999</c:v>
                </c:pt>
                <c:pt idx="1135">
                  <c:v>-1.8262</c:v>
                </c:pt>
                <c:pt idx="1136">
                  <c:v>-1.8271500000000001</c:v>
                </c:pt>
                <c:pt idx="1137">
                  <c:v>-1.82816</c:v>
                </c:pt>
                <c:pt idx="1138">
                  <c:v>-1.8291500000000001</c:v>
                </c:pt>
                <c:pt idx="1139">
                  <c:v>-1.8301400000000001</c:v>
                </c:pt>
                <c:pt idx="1140">
                  <c:v>-1.8311900000000001</c:v>
                </c:pt>
                <c:pt idx="1141">
                  <c:v>-1.83216</c:v>
                </c:pt>
                <c:pt idx="1142">
                  <c:v>-1.83324</c:v>
                </c:pt>
                <c:pt idx="1143">
                  <c:v>-1.8342000000000001</c:v>
                </c:pt>
                <c:pt idx="1144">
                  <c:v>-1.8351500000000001</c:v>
                </c:pt>
                <c:pt idx="1145">
                  <c:v>-1.83612</c:v>
                </c:pt>
                <c:pt idx="1146">
                  <c:v>-1.8371200000000001</c:v>
                </c:pt>
                <c:pt idx="1147">
                  <c:v>-1.83819</c:v>
                </c:pt>
                <c:pt idx="1148">
                  <c:v>-1.83914</c:v>
                </c:pt>
                <c:pt idx="1149">
                  <c:v>-1.8401799999999999</c:v>
                </c:pt>
                <c:pt idx="1150">
                  <c:v>-1.84111</c:v>
                </c:pt>
                <c:pt idx="1151">
                  <c:v>-1.8421799999999999</c:v>
                </c:pt>
                <c:pt idx="1152">
                  <c:v>-1.8431299999999999</c:v>
                </c:pt>
                <c:pt idx="1153">
                  <c:v>-1.84419</c:v>
                </c:pt>
                <c:pt idx="1154">
                  <c:v>-1.84521</c:v>
                </c:pt>
                <c:pt idx="1155">
                  <c:v>-1.8461700000000001</c:v>
                </c:pt>
                <c:pt idx="1156">
                  <c:v>-1.8470899999999999</c:v>
                </c:pt>
                <c:pt idx="1157">
                  <c:v>-1.84816</c:v>
                </c:pt>
                <c:pt idx="1158">
                  <c:v>-1.84917</c:v>
                </c:pt>
                <c:pt idx="1159">
                  <c:v>-1.8501700000000001</c:v>
                </c:pt>
                <c:pt idx="1160">
                  <c:v>-1.85121</c:v>
                </c:pt>
                <c:pt idx="1161">
                  <c:v>-1.8521799999999999</c:v>
                </c:pt>
                <c:pt idx="1162">
                  <c:v>-1.8532299999999999</c:v>
                </c:pt>
                <c:pt idx="1163">
                  <c:v>-1.8541300000000001</c:v>
                </c:pt>
                <c:pt idx="1164">
                  <c:v>-1.85521</c:v>
                </c:pt>
                <c:pt idx="1165">
                  <c:v>-1.8562000000000001</c:v>
                </c:pt>
                <c:pt idx="1166">
                  <c:v>-1.8571299999999999</c:v>
                </c:pt>
                <c:pt idx="1167">
                  <c:v>-1.8581399999999999</c:v>
                </c:pt>
                <c:pt idx="1168">
                  <c:v>-1.8591299999999999</c:v>
                </c:pt>
                <c:pt idx="1169">
                  <c:v>-1.86012</c:v>
                </c:pt>
                <c:pt idx="1170">
                  <c:v>-1.8611599999999999</c:v>
                </c:pt>
                <c:pt idx="1171">
                  <c:v>-1.86215</c:v>
                </c:pt>
                <c:pt idx="1172">
                  <c:v>-1.86314</c:v>
                </c:pt>
                <c:pt idx="1173">
                  <c:v>-1.8641700000000001</c:v>
                </c:pt>
                <c:pt idx="1174">
                  <c:v>-1.86517</c:v>
                </c:pt>
                <c:pt idx="1175">
                  <c:v>-1.86612</c:v>
                </c:pt>
                <c:pt idx="1176">
                  <c:v>-1.86714</c:v>
                </c:pt>
                <c:pt idx="1177">
                  <c:v>-1.86812</c:v>
                </c:pt>
                <c:pt idx="1178">
                  <c:v>-1.8691500000000001</c:v>
                </c:pt>
                <c:pt idx="1179">
                  <c:v>-1.87012</c:v>
                </c:pt>
                <c:pt idx="1180">
                  <c:v>-1.8711800000000001</c:v>
                </c:pt>
                <c:pt idx="1181">
                  <c:v>-1.8721399999999999</c:v>
                </c:pt>
                <c:pt idx="1182">
                  <c:v>-1.8731599999999999</c:v>
                </c:pt>
                <c:pt idx="1183">
                  <c:v>-1.87412</c:v>
                </c:pt>
                <c:pt idx="1184">
                  <c:v>-1.87521</c:v>
                </c:pt>
                <c:pt idx="1185">
                  <c:v>-1.87619</c:v>
                </c:pt>
                <c:pt idx="1186">
                  <c:v>-1.8771800000000001</c:v>
                </c:pt>
                <c:pt idx="1187">
                  <c:v>-1.8781699999999999</c:v>
                </c:pt>
                <c:pt idx="1188">
                  <c:v>-1.8791500000000001</c:v>
                </c:pt>
                <c:pt idx="1189">
                  <c:v>-1.88019</c:v>
                </c:pt>
                <c:pt idx="1190">
                  <c:v>-1.88114</c:v>
                </c:pt>
                <c:pt idx="1191">
                  <c:v>-1.8820600000000001</c:v>
                </c:pt>
                <c:pt idx="1192">
                  <c:v>-1.8831199999999999</c:v>
                </c:pt>
                <c:pt idx="1193">
                  <c:v>-1.8841300000000001</c:v>
                </c:pt>
                <c:pt idx="1194">
                  <c:v>-1.8850800000000001</c:v>
                </c:pt>
                <c:pt idx="1195">
                  <c:v>-1.88605</c:v>
                </c:pt>
                <c:pt idx="1196">
                  <c:v>-1.88714</c:v>
                </c:pt>
                <c:pt idx="1197">
                  <c:v>-1.88815</c:v>
                </c:pt>
                <c:pt idx="1198">
                  <c:v>-1.8890899999999999</c:v>
                </c:pt>
                <c:pt idx="1199">
                  <c:v>-1.89015</c:v>
                </c:pt>
                <c:pt idx="1200">
                  <c:v>-1.89113</c:v>
                </c:pt>
                <c:pt idx="1201">
                  <c:v>-1.8920999999999999</c:v>
                </c:pt>
                <c:pt idx="1202">
                  <c:v>-1.89316</c:v>
                </c:pt>
                <c:pt idx="1203">
                  <c:v>-1.89418</c:v>
                </c:pt>
                <c:pt idx="1204">
                  <c:v>-1.8951199999999999</c:v>
                </c:pt>
                <c:pt idx="1205">
                  <c:v>-1.8961399999999999</c:v>
                </c:pt>
                <c:pt idx="1206">
                  <c:v>-1.8971800000000001</c:v>
                </c:pt>
                <c:pt idx="1207">
                  <c:v>-1.89815</c:v>
                </c:pt>
                <c:pt idx="1208">
                  <c:v>-1.8991800000000001</c:v>
                </c:pt>
                <c:pt idx="1209">
                  <c:v>-1.9001300000000001</c:v>
                </c:pt>
                <c:pt idx="1210">
                  <c:v>-1.9011</c:v>
                </c:pt>
                <c:pt idx="1211">
                  <c:v>-1.90211</c:v>
                </c:pt>
                <c:pt idx="1212">
                  <c:v>-1.9031199999999999</c:v>
                </c:pt>
                <c:pt idx="1213">
                  <c:v>-1.90415</c:v>
                </c:pt>
                <c:pt idx="1214">
                  <c:v>-1.9051899999999999</c:v>
                </c:pt>
                <c:pt idx="1215">
                  <c:v>-1.9061300000000001</c:v>
                </c:pt>
                <c:pt idx="1216">
                  <c:v>-1.90707</c:v>
                </c:pt>
                <c:pt idx="1217">
                  <c:v>-1.9084399999999999</c:v>
                </c:pt>
                <c:pt idx="1218">
                  <c:v>-1.9098599999999999</c:v>
                </c:pt>
                <c:pt idx="1219">
                  <c:v>-1.91083</c:v>
                </c:pt>
                <c:pt idx="1220">
                  <c:v>-1.9118200000000001</c:v>
                </c:pt>
                <c:pt idx="1221">
                  <c:v>-1.9128000000000001</c:v>
                </c:pt>
                <c:pt idx="1222">
                  <c:v>-1.9138599999999999</c:v>
                </c:pt>
                <c:pt idx="1223">
                  <c:v>-1.9149099999999999</c:v>
                </c:pt>
                <c:pt idx="1224">
                  <c:v>-1.9158599999999999</c:v>
                </c:pt>
                <c:pt idx="1225">
                  <c:v>-1.9168700000000001</c:v>
                </c:pt>
                <c:pt idx="1226">
                  <c:v>-1.9178599999999999</c:v>
                </c:pt>
                <c:pt idx="1227">
                  <c:v>-1.9188799999999999</c:v>
                </c:pt>
                <c:pt idx="1228">
                  <c:v>-1.91987</c:v>
                </c:pt>
                <c:pt idx="1229">
                  <c:v>-1.9209099999999999</c:v>
                </c:pt>
                <c:pt idx="1230">
                  <c:v>-1.9218900000000001</c:v>
                </c:pt>
                <c:pt idx="1231">
                  <c:v>-1.9228700000000001</c:v>
                </c:pt>
                <c:pt idx="1232">
                  <c:v>-1.9238500000000001</c:v>
                </c:pt>
                <c:pt idx="1233">
                  <c:v>-1.9248400000000001</c:v>
                </c:pt>
                <c:pt idx="1234">
                  <c:v>-1.9258200000000001</c:v>
                </c:pt>
                <c:pt idx="1235">
                  <c:v>-1.9268700000000001</c:v>
                </c:pt>
                <c:pt idx="1236">
                  <c:v>-1.92781</c:v>
                </c:pt>
                <c:pt idx="1237">
                  <c:v>-1.92885</c:v>
                </c:pt>
                <c:pt idx="1238">
                  <c:v>-1.9297899999999999</c:v>
                </c:pt>
                <c:pt idx="1239">
                  <c:v>-1.93085</c:v>
                </c:pt>
                <c:pt idx="1240">
                  <c:v>-1.9318299999999999</c:v>
                </c:pt>
                <c:pt idx="1241">
                  <c:v>-1.9328799999999999</c:v>
                </c:pt>
                <c:pt idx="1242">
                  <c:v>-1.9338299999999999</c:v>
                </c:pt>
                <c:pt idx="1243">
                  <c:v>-1.93483</c:v>
                </c:pt>
                <c:pt idx="1244">
                  <c:v>-1.93584</c:v>
                </c:pt>
                <c:pt idx="1245">
                  <c:v>-1.9368700000000001</c:v>
                </c:pt>
                <c:pt idx="1246">
                  <c:v>-1.9378599999999999</c:v>
                </c:pt>
                <c:pt idx="1247">
                  <c:v>-1.9388300000000001</c:v>
                </c:pt>
                <c:pt idx="1248">
                  <c:v>-1.9398200000000001</c:v>
                </c:pt>
                <c:pt idx="1249">
                  <c:v>-1.9408300000000001</c:v>
                </c:pt>
                <c:pt idx="1250">
                  <c:v>-1.9418599999999999</c:v>
                </c:pt>
                <c:pt idx="1251">
                  <c:v>-1.9429099999999999</c:v>
                </c:pt>
                <c:pt idx="1252">
                  <c:v>-1.94387</c:v>
                </c:pt>
                <c:pt idx="1253">
                  <c:v>-1.94492</c:v>
                </c:pt>
                <c:pt idx="1254">
                  <c:v>-1.9458500000000001</c:v>
                </c:pt>
                <c:pt idx="1255">
                  <c:v>-1.94685</c:v>
                </c:pt>
                <c:pt idx="1256">
                  <c:v>-1.94784</c:v>
                </c:pt>
                <c:pt idx="1257">
                  <c:v>-1.9488700000000001</c:v>
                </c:pt>
                <c:pt idx="1258">
                  <c:v>-1.94983</c:v>
                </c:pt>
                <c:pt idx="1259">
                  <c:v>-1.9508099999999999</c:v>
                </c:pt>
                <c:pt idx="1260">
                  <c:v>-1.95181</c:v>
                </c:pt>
                <c:pt idx="1261">
                  <c:v>-1.95285</c:v>
                </c:pt>
                <c:pt idx="1262">
                  <c:v>-1.9538500000000001</c:v>
                </c:pt>
                <c:pt idx="1263">
                  <c:v>-1.95485</c:v>
                </c:pt>
                <c:pt idx="1264">
                  <c:v>-1.9558800000000001</c:v>
                </c:pt>
                <c:pt idx="1265">
                  <c:v>-1.9568099999999999</c:v>
                </c:pt>
                <c:pt idx="1266">
                  <c:v>-1.95783</c:v>
                </c:pt>
                <c:pt idx="1267">
                  <c:v>-1.95879</c:v>
                </c:pt>
                <c:pt idx="1268">
                  <c:v>-1.95984</c:v>
                </c:pt>
                <c:pt idx="1269">
                  <c:v>-1.9608300000000001</c:v>
                </c:pt>
                <c:pt idx="1270">
                  <c:v>-1.9618199999999999</c:v>
                </c:pt>
                <c:pt idx="1271">
                  <c:v>-1.96278</c:v>
                </c:pt>
                <c:pt idx="1272">
                  <c:v>-1.96384</c:v>
                </c:pt>
                <c:pt idx="1273">
                  <c:v>-1.9648300000000001</c:v>
                </c:pt>
                <c:pt idx="1274">
                  <c:v>-1.9658599999999999</c:v>
                </c:pt>
                <c:pt idx="1275">
                  <c:v>-1.96685</c:v>
                </c:pt>
                <c:pt idx="1276">
                  <c:v>-1.96787</c:v>
                </c:pt>
                <c:pt idx="1277">
                  <c:v>-1.9688399999999999</c:v>
                </c:pt>
                <c:pt idx="1278">
                  <c:v>-1.9697800000000001</c:v>
                </c:pt>
                <c:pt idx="1279">
                  <c:v>-1.9708300000000001</c:v>
                </c:pt>
                <c:pt idx="1280">
                  <c:v>-1.97183</c:v>
                </c:pt>
                <c:pt idx="1281">
                  <c:v>-1.97278</c:v>
                </c:pt>
                <c:pt idx="1282">
                  <c:v>-1.9737899999999999</c:v>
                </c:pt>
                <c:pt idx="1283">
                  <c:v>-1.9748000000000001</c:v>
                </c:pt>
                <c:pt idx="1284">
                  <c:v>-1.9758199999999999</c:v>
                </c:pt>
                <c:pt idx="1285">
                  <c:v>-1.97685</c:v>
                </c:pt>
                <c:pt idx="1286">
                  <c:v>-1.97786</c:v>
                </c:pt>
                <c:pt idx="1287">
                  <c:v>-1.97882</c:v>
                </c:pt>
                <c:pt idx="1288">
                  <c:v>-1.97986</c:v>
                </c:pt>
                <c:pt idx="1289">
                  <c:v>-1.98085</c:v>
                </c:pt>
                <c:pt idx="1290">
                  <c:v>-1.98184</c:v>
                </c:pt>
                <c:pt idx="1291">
                  <c:v>-1.9828399999999999</c:v>
                </c:pt>
                <c:pt idx="1292">
                  <c:v>-1.9838</c:v>
                </c:pt>
                <c:pt idx="1293">
                  <c:v>-1.9848699999999999</c:v>
                </c:pt>
                <c:pt idx="1294">
                  <c:v>-1.9858499999999999</c:v>
                </c:pt>
                <c:pt idx="1295">
                  <c:v>-1.9868699999999999</c:v>
                </c:pt>
                <c:pt idx="1296">
                  <c:v>-1.9878499999999999</c:v>
                </c:pt>
                <c:pt idx="1297">
                  <c:v>-1.9888699999999999</c:v>
                </c:pt>
                <c:pt idx="1298">
                  <c:v>-1.98986</c:v>
                </c:pt>
                <c:pt idx="1299">
                  <c:v>-1.99081</c:v>
                </c:pt>
                <c:pt idx="1300">
                  <c:v>-1.9918400000000001</c:v>
                </c:pt>
                <c:pt idx="1301">
                  <c:v>-1.99288</c:v>
                </c:pt>
                <c:pt idx="1302">
                  <c:v>-1.9938100000000001</c:v>
                </c:pt>
                <c:pt idx="1303">
                  <c:v>-1.9947999999999999</c:v>
                </c:pt>
                <c:pt idx="1304">
                  <c:v>-1.9957800000000001</c:v>
                </c:pt>
                <c:pt idx="1305">
                  <c:v>-1.9967600000000001</c:v>
                </c:pt>
                <c:pt idx="1306">
                  <c:v>-1.99783</c:v>
                </c:pt>
                <c:pt idx="1307">
                  <c:v>-1.9987900000000001</c:v>
                </c:pt>
                <c:pt idx="1308">
                  <c:v>-1.99942</c:v>
                </c:pt>
                <c:pt idx="1309">
                  <c:v>-1.99973</c:v>
                </c:pt>
                <c:pt idx="1310">
                  <c:v>-1.9991099999999999</c:v>
                </c:pt>
                <c:pt idx="1311">
                  <c:v>-1.9981</c:v>
                </c:pt>
                <c:pt idx="1312">
                  <c:v>-1.9971000000000001</c:v>
                </c:pt>
                <c:pt idx="1313">
                  <c:v>-1.9960800000000001</c:v>
                </c:pt>
                <c:pt idx="1314">
                  <c:v>-1.9950600000000001</c:v>
                </c:pt>
                <c:pt idx="1315">
                  <c:v>-1.99414</c:v>
                </c:pt>
                <c:pt idx="1316">
                  <c:v>-1.99308</c:v>
                </c:pt>
                <c:pt idx="1317">
                  <c:v>-1.99213</c:v>
                </c:pt>
                <c:pt idx="1318">
                  <c:v>-1.99108</c:v>
                </c:pt>
                <c:pt idx="1319">
                  <c:v>-1.99013</c:v>
                </c:pt>
                <c:pt idx="1320">
                  <c:v>-1.98916</c:v>
                </c:pt>
                <c:pt idx="1321">
                  <c:v>-1.9881800000000001</c:v>
                </c:pt>
                <c:pt idx="1322">
                  <c:v>-1.9872000000000001</c:v>
                </c:pt>
                <c:pt idx="1323">
                  <c:v>-1.9861599999999999</c:v>
                </c:pt>
                <c:pt idx="1324">
                  <c:v>-1.9851099999999999</c:v>
                </c:pt>
                <c:pt idx="1325">
                  <c:v>-1.9841</c:v>
                </c:pt>
                <c:pt idx="1326">
                  <c:v>-1.98312</c:v>
                </c:pt>
                <c:pt idx="1327">
                  <c:v>-1.9821599999999999</c:v>
                </c:pt>
                <c:pt idx="1328">
                  <c:v>-1.98112</c:v>
                </c:pt>
                <c:pt idx="1329">
                  <c:v>-1.9801800000000001</c:v>
                </c:pt>
                <c:pt idx="1330">
                  <c:v>-1.9791099999999999</c:v>
                </c:pt>
                <c:pt idx="1331">
                  <c:v>-1.9781500000000001</c:v>
                </c:pt>
                <c:pt idx="1332">
                  <c:v>-1.9771099999999999</c:v>
                </c:pt>
                <c:pt idx="1333">
                  <c:v>-1.97617</c:v>
                </c:pt>
                <c:pt idx="1334">
                  <c:v>-1.9751099999999999</c:v>
                </c:pt>
                <c:pt idx="1335">
                  <c:v>-1.97411</c:v>
                </c:pt>
                <c:pt idx="1336">
                  <c:v>-1.9730700000000001</c:v>
                </c:pt>
                <c:pt idx="1337">
                  <c:v>-1.9720899999999999</c:v>
                </c:pt>
                <c:pt idx="1338">
                  <c:v>-1.97113</c:v>
                </c:pt>
                <c:pt idx="1339">
                  <c:v>-1.97017</c:v>
                </c:pt>
                <c:pt idx="1340">
                  <c:v>-1.9691000000000001</c:v>
                </c:pt>
                <c:pt idx="1341">
                  <c:v>-1.9681200000000001</c:v>
                </c:pt>
                <c:pt idx="1342">
                  <c:v>-1.9671799999999999</c:v>
                </c:pt>
                <c:pt idx="1343">
                  <c:v>-1.96618</c:v>
                </c:pt>
                <c:pt idx="1344">
                  <c:v>-1.9652000000000001</c:v>
                </c:pt>
                <c:pt idx="1345">
                  <c:v>-1.96411</c:v>
                </c:pt>
                <c:pt idx="1346">
                  <c:v>-1.9631400000000001</c:v>
                </c:pt>
                <c:pt idx="1347">
                  <c:v>-1.9621</c:v>
                </c:pt>
                <c:pt idx="1348">
                  <c:v>-1.96116</c:v>
                </c:pt>
                <c:pt idx="1349">
                  <c:v>-1.9601500000000001</c:v>
                </c:pt>
                <c:pt idx="1350">
                  <c:v>-1.95913</c:v>
                </c:pt>
                <c:pt idx="1351">
                  <c:v>-1.9581500000000001</c:v>
                </c:pt>
                <c:pt idx="1352">
                  <c:v>-1.9571700000000001</c:v>
                </c:pt>
                <c:pt idx="1353">
                  <c:v>-1.9561599999999999</c:v>
                </c:pt>
                <c:pt idx="1354">
                  <c:v>-1.9551700000000001</c:v>
                </c:pt>
                <c:pt idx="1355">
                  <c:v>-1.95418</c:v>
                </c:pt>
                <c:pt idx="1356">
                  <c:v>-1.95312</c:v>
                </c:pt>
                <c:pt idx="1357">
                  <c:v>-1.95217</c:v>
                </c:pt>
                <c:pt idx="1358">
                  <c:v>-1.95113</c:v>
                </c:pt>
                <c:pt idx="1359">
                  <c:v>-1.9501299999999999</c:v>
                </c:pt>
                <c:pt idx="1360">
                  <c:v>-1.9491499999999999</c:v>
                </c:pt>
                <c:pt idx="1361">
                  <c:v>-1.94818</c:v>
                </c:pt>
                <c:pt idx="1362">
                  <c:v>-1.9471099999999999</c:v>
                </c:pt>
                <c:pt idx="1363">
                  <c:v>-1.94611</c:v>
                </c:pt>
                <c:pt idx="1364">
                  <c:v>-1.9452</c:v>
                </c:pt>
                <c:pt idx="1365">
                  <c:v>-1.9442200000000001</c:v>
                </c:pt>
                <c:pt idx="1366">
                  <c:v>-1.94323</c:v>
                </c:pt>
                <c:pt idx="1367">
                  <c:v>-1.94218</c:v>
                </c:pt>
                <c:pt idx="1368">
                  <c:v>-1.9411499999999999</c:v>
                </c:pt>
                <c:pt idx="1369">
                  <c:v>-1.94015</c:v>
                </c:pt>
                <c:pt idx="1370">
                  <c:v>-1.93919</c:v>
                </c:pt>
                <c:pt idx="1371">
                  <c:v>-1.93818</c:v>
                </c:pt>
                <c:pt idx="1372">
                  <c:v>-1.93713</c:v>
                </c:pt>
                <c:pt idx="1373">
                  <c:v>-1.9361900000000001</c:v>
                </c:pt>
                <c:pt idx="1374">
                  <c:v>-1.9351499999999999</c:v>
                </c:pt>
                <c:pt idx="1375">
                  <c:v>-1.93415</c:v>
                </c:pt>
                <c:pt idx="1376">
                  <c:v>-1.9331499999999999</c:v>
                </c:pt>
                <c:pt idx="1377">
                  <c:v>-1.9321699999999999</c:v>
                </c:pt>
                <c:pt idx="1378">
                  <c:v>-1.9311400000000001</c:v>
                </c:pt>
                <c:pt idx="1379">
                  <c:v>-1.93015</c:v>
                </c:pt>
                <c:pt idx="1380">
                  <c:v>-1.9291700000000001</c:v>
                </c:pt>
                <c:pt idx="1381">
                  <c:v>-1.92815</c:v>
                </c:pt>
                <c:pt idx="1382">
                  <c:v>-1.92717</c:v>
                </c:pt>
                <c:pt idx="1383">
                  <c:v>-1.92618</c:v>
                </c:pt>
                <c:pt idx="1384">
                  <c:v>-1.9252199999999999</c:v>
                </c:pt>
                <c:pt idx="1385">
                  <c:v>-1.92414</c:v>
                </c:pt>
                <c:pt idx="1386">
                  <c:v>-1.92317</c:v>
                </c:pt>
                <c:pt idx="1387">
                  <c:v>-1.9221900000000001</c:v>
                </c:pt>
                <c:pt idx="1388">
                  <c:v>-1.9212400000000001</c:v>
                </c:pt>
                <c:pt idx="1389">
                  <c:v>-1.9201999999999999</c:v>
                </c:pt>
                <c:pt idx="1390">
                  <c:v>-1.9191800000000001</c:v>
                </c:pt>
                <c:pt idx="1391">
                  <c:v>-1.9181699999999999</c:v>
                </c:pt>
                <c:pt idx="1392">
                  <c:v>-1.9171400000000001</c:v>
                </c:pt>
                <c:pt idx="1393">
                  <c:v>-1.91618</c:v>
                </c:pt>
                <c:pt idx="1394">
                  <c:v>-1.91517</c:v>
                </c:pt>
                <c:pt idx="1395">
                  <c:v>-1.9141900000000001</c:v>
                </c:pt>
                <c:pt idx="1396">
                  <c:v>-1.91316</c:v>
                </c:pt>
                <c:pt idx="1397">
                  <c:v>-1.91214</c:v>
                </c:pt>
                <c:pt idx="1398">
                  <c:v>-1.91116</c:v>
                </c:pt>
                <c:pt idx="1399">
                  <c:v>-1.91022</c:v>
                </c:pt>
                <c:pt idx="1400">
                  <c:v>-1.90916</c:v>
                </c:pt>
                <c:pt idx="1401">
                  <c:v>-1.9081699999999999</c:v>
                </c:pt>
                <c:pt idx="1402">
                  <c:v>-1.9071199999999999</c:v>
                </c:pt>
                <c:pt idx="1403">
                  <c:v>-1.9060900000000001</c:v>
                </c:pt>
                <c:pt idx="1404">
                  <c:v>-1.90516</c:v>
                </c:pt>
                <c:pt idx="1405">
                  <c:v>-1.9042300000000001</c:v>
                </c:pt>
                <c:pt idx="1406">
                  <c:v>-1.9031199999999999</c:v>
                </c:pt>
                <c:pt idx="1407">
                  <c:v>-1.90211</c:v>
                </c:pt>
                <c:pt idx="1408">
                  <c:v>-1.9011800000000001</c:v>
                </c:pt>
                <c:pt idx="1409">
                  <c:v>-1.9001600000000001</c:v>
                </c:pt>
                <c:pt idx="1410">
                  <c:v>-1.8992100000000001</c:v>
                </c:pt>
                <c:pt idx="1411">
                  <c:v>-1.89815</c:v>
                </c:pt>
                <c:pt idx="1412">
                  <c:v>-1.8971800000000001</c:v>
                </c:pt>
                <c:pt idx="1413">
                  <c:v>-1.89615</c:v>
                </c:pt>
                <c:pt idx="1414">
                  <c:v>-1.89514</c:v>
                </c:pt>
                <c:pt idx="1415">
                  <c:v>-1.8941300000000001</c:v>
                </c:pt>
                <c:pt idx="1416">
                  <c:v>-1.8931899999999999</c:v>
                </c:pt>
                <c:pt idx="1417">
                  <c:v>-1.8921399999999999</c:v>
                </c:pt>
                <c:pt idx="1418">
                  <c:v>-1.8912</c:v>
                </c:pt>
                <c:pt idx="1419">
                  <c:v>-1.8901399999999999</c:v>
                </c:pt>
                <c:pt idx="1420">
                  <c:v>-1.8891500000000001</c:v>
                </c:pt>
                <c:pt idx="1421">
                  <c:v>-1.8882399999999999</c:v>
                </c:pt>
                <c:pt idx="1422">
                  <c:v>-1.8871199999999999</c:v>
                </c:pt>
                <c:pt idx="1423">
                  <c:v>-1.88615</c:v>
                </c:pt>
                <c:pt idx="1424">
                  <c:v>-1.8851500000000001</c:v>
                </c:pt>
                <c:pt idx="1425">
                  <c:v>-1.8841000000000001</c:v>
                </c:pt>
                <c:pt idx="1426">
                  <c:v>-1.8831100000000001</c:v>
                </c:pt>
                <c:pt idx="1427">
                  <c:v>-1.8821300000000001</c:v>
                </c:pt>
                <c:pt idx="1428">
                  <c:v>-1.8810800000000001</c:v>
                </c:pt>
                <c:pt idx="1429">
                  <c:v>-1.8801300000000001</c:v>
                </c:pt>
                <c:pt idx="1430">
                  <c:v>-1.87917</c:v>
                </c:pt>
                <c:pt idx="1431">
                  <c:v>-1.8781699999999999</c:v>
                </c:pt>
                <c:pt idx="1432">
                  <c:v>-1.8771800000000001</c:v>
                </c:pt>
                <c:pt idx="1433">
                  <c:v>-1.87619</c:v>
                </c:pt>
                <c:pt idx="1434">
                  <c:v>-1.87517</c:v>
                </c:pt>
                <c:pt idx="1435">
                  <c:v>-1.8741000000000001</c:v>
                </c:pt>
                <c:pt idx="1436">
                  <c:v>-1.87317</c:v>
                </c:pt>
                <c:pt idx="1437">
                  <c:v>-1.8721300000000001</c:v>
                </c:pt>
                <c:pt idx="1438">
                  <c:v>-1.8711599999999999</c:v>
                </c:pt>
                <c:pt idx="1439">
                  <c:v>-1.8701000000000001</c:v>
                </c:pt>
                <c:pt idx="1440">
                  <c:v>-1.86914</c:v>
                </c:pt>
                <c:pt idx="1441">
                  <c:v>-1.86815</c:v>
                </c:pt>
                <c:pt idx="1442">
                  <c:v>-1.8670899999999999</c:v>
                </c:pt>
                <c:pt idx="1443">
                  <c:v>-1.8661700000000001</c:v>
                </c:pt>
                <c:pt idx="1444">
                  <c:v>-1.8651599999999999</c:v>
                </c:pt>
                <c:pt idx="1445">
                  <c:v>-1.8641700000000001</c:v>
                </c:pt>
                <c:pt idx="1446">
                  <c:v>-1.86314</c:v>
                </c:pt>
                <c:pt idx="1447">
                  <c:v>-1.8621099999999999</c:v>
                </c:pt>
                <c:pt idx="1448">
                  <c:v>-1.86114</c:v>
                </c:pt>
                <c:pt idx="1449">
                  <c:v>-1.86009</c:v>
                </c:pt>
                <c:pt idx="1450">
                  <c:v>-1.85917</c:v>
                </c:pt>
                <c:pt idx="1451">
                  <c:v>-1.8581399999999999</c:v>
                </c:pt>
                <c:pt idx="1452">
                  <c:v>-1.8571200000000001</c:v>
                </c:pt>
                <c:pt idx="1453">
                  <c:v>-1.85616</c:v>
                </c:pt>
                <c:pt idx="1454">
                  <c:v>-1.8552</c:v>
                </c:pt>
                <c:pt idx="1455">
                  <c:v>-1.85415</c:v>
                </c:pt>
                <c:pt idx="1456">
                  <c:v>-1.8531500000000001</c:v>
                </c:pt>
                <c:pt idx="1457">
                  <c:v>-1.85212</c:v>
                </c:pt>
                <c:pt idx="1458">
                  <c:v>-1.85118</c:v>
                </c:pt>
                <c:pt idx="1459">
                  <c:v>-1.85019</c:v>
                </c:pt>
                <c:pt idx="1460">
                  <c:v>-1.8491500000000001</c:v>
                </c:pt>
                <c:pt idx="1461">
                  <c:v>-1.84815</c:v>
                </c:pt>
                <c:pt idx="1462">
                  <c:v>-1.8471299999999999</c:v>
                </c:pt>
                <c:pt idx="1463">
                  <c:v>-1.84615</c:v>
                </c:pt>
                <c:pt idx="1464">
                  <c:v>-1.8451900000000001</c:v>
                </c:pt>
                <c:pt idx="1465">
                  <c:v>-1.8441700000000001</c:v>
                </c:pt>
                <c:pt idx="1466">
                  <c:v>-1.8431500000000001</c:v>
                </c:pt>
                <c:pt idx="1467">
                  <c:v>-1.84213</c:v>
                </c:pt>
                <c:pt idx="1468">
                  <c:v>-1.84114</c:v>
                </c:pt>
                <c:pt idx="1469">
                  <c:v>-1.8401099999999999</c:v>
                </c:pt>
                <c:pt idx="1470">
                  <c:v>-1.8391500000000001</c:v>
                </c:pt>
                <c:pt idx="1471">
                  <c:v>-1.83815</c:v>
                </c:pt>
                <c:pt idx="1472">
                  <c:v>-1.83714</c:v>
                </c:pt>
                <c:pt idx="1473">
                  <c:v>-1.8361099999999999</c:v>
                </c:pt>
                <c:pt idx="1474">
                  <c:v>-1.83517</c:v>
                </c:pt>
                <c:pt idx="1475">
                  <c:v>-1.8342099999999999</c:v>
                </c:pt>
                <c:pt idx="1476">
                  <c:v>-1.8331900000000001</c:v>
                </c:pt>
                <c:pt idx="1477">
                  <c:v>-1.8321799999999999</c:v>
                </c:pt>
                <c:pt idx="1478">
                  <c:v>-1.8311200000000001</c:v>
                </c:pt>
                <c:pt idx="1479">
                  <c:v>-1.8302</c:v>
                </c:pt>
                <c:pt idx="1480">
                  <c:v>-1.8291900000000001</c:v>
                </c:pt>
                <c:pt idx="1481">
                  <c:v>-1.8278099999999999</c:v>
                </c:pt>
                <c:pt idx="1482">
                  <c:v>-1.8265100000000001</c:v>
                </c:pt>
                <c:pt idx="1483">
                  <c:v>-1.8254300000000001</c:v>
                </c:pt>
                <c:pt idx="1484">
                  <c:v>-1.8244499999999999</c:v>
                </c:pt>
                <c:pt idx="1485">
                  <c:v>-1.8234600000000001</c:v>
                </c:pt>
                <c:pt idx="1486">
                  <c:v>-1.8224800000000001</c:v>
                </c:pt>
                <c:pt idx="1487">
                  <c:v>-1.82145</c:v>
                </c:pt>
                <c:pt idx="1488">
                  <c:v>-1.8204400000000001</c:v>
                </c:pt>
                <c:pt idx="1489">
                  <c:v>-1.81942</c:v>
                </c:pt>
                <c:pt idx="1490">
                  <c:v>-1.81846</c:v>
                </c:pt>
                <c:pt idx="1491">
                  <c:v>-1.8174699999999999</c:v>
                </c:pt>
                <c:pt idx="1492">
                  <c:v>-1.81647</c:v>
                </c:pt>
                <c:pt idx="1493">
                  <c:v>-1.8153999999999999</c:v>
                </c:pt>
                <c:pt idx="1494">
                  <c:v>-1.81443</c:v>
                </c:pt>
                <c:pt idx="1495">
                  <c:v>-1.81342</c:v>
                </c:pt>
                <c:pt idx="1496">
                  <c:v>-1.8124100000000001</c:v>
                </c:pt>
                <c:pt idx="1497">
                  <c:v>-1.81149</c:v>
                </c:pt>
                <c:pt idx="1498">
                  <c:v>-1.81047</c:v>
                </c:pt>
                <c:pt idx="1499">
                  <c:v>-1.8094699999999999</c:v>
                </c:pt>
                <c:pt idx="1500">
                  <c:v>-1.8084199999999999</c:v>
                </c:pt>
                <c:pt idx="1501">
                  <c:v>-1.80745</c:v>
                </c:pt>
                <c:pt idx="1502">
                  <c:v>-1.8065</c:v>
                </c:pt>
                <c:pt idx="1503">
                  <c:v>-1.80545</c:v>
                </c:pt>
                <c:pt idx="1504">
                  <c:v>-1.8044500000000001</c:v>
                </c:pt>
                <c:pt idx="1505">
                  <c:v>-1.80349</c:v>
                </c:pt>
                <c:pt idx="1506">
                  <c:v>-1.8024100000000001</c:v>
                </c:pt>
                <c:pt idx="1507">
                  <c:v>-1.8014699999999999</c:v>
                </c:pt>
                <c:pt idx="1508">
                  <c:v>-1.80047</c:v>
                </c:pt>
                <c:pt idx="1509">
                  <c:v>-1.7994300000000001</c:v>
                </c:pt>
                <c:pt idx="1510">
                  <c:v>-1.7984800000000001</c:v>
                </c:pt>
                <c:pt idx="1511">
                  <c:v>-1.7974699999999999</c:v>
                </c:pt>
                <c:pt idx="1512">
                  <c:v>-1.79647</c:v>
                </c:pt>
                <c:pt idx="1513">
                  <c:v>-1.79542</c:v>
                </c:pt>
                <c:pt idx="1514">
                  <c:v>-1.79443</c:v>
                </c:pt>
                <c:pt idx="1515">
                  <c:v>-1.79342</c:v>
                </c:pt>
                <c:pt idx="1516">
                  <c:v>-1.7924500000000001</c:v>
                </c:pt>
                <c:pt idx="1517">
                  <c:v>-1.79152</c:v>
                </c:pt>
                <c:pt idx="1518">
                  <c:v>-1.7904599999999999</c:v>
                </c:pt>
                <c:pt idx="1519">
                  <c:v>-1.78948</c:v>
                </c:pt>
                <c:pt idx="1520">
                  <c:v>-1.78847</c:v>
                </c:pt>
                <c:pt idx="1521">
                  <c:v>-1.78748</c:v>
                </c:pt>
                <c:pt idx="1522">
                  <c:v>-1.78644</c:v>
                </c:pt>
                <c:pt idx="1523">
                  <c:v>-1.78546</c:v>
                </c:pt>
                <c:pt idx="1524">
                  <c:v>-1.7844199999999999</c:v>
                </c:pt>
                <c:pt idx="1525">
                  <c:v>-1.7834399999999999</c:v>
                </c:pt>
                <c:pt idx="1526">
                  <c:v>-1.7824500000000001</c:v>
                </c:pt>
                <c:pt idx="1527">
                  <c:v>-1.7814700000000001</c:v>
                </c:pt>
                <c:pt idx="1528">
                  <c:v>-1.78044</c:v>
                </c:pt>
                <c:pt idx="1529">
                  <c:v>-1.77945</c:v>
                </c:pt>
                <c:pt idx="1530">
                  <c:v>-1.7784800000000001</c:v>
                </c:pt>
                <c:pt idx="1531">
                  <c:v>-1.7774700000000001</c:v>
                </c:pt>
                <c:pt idx="1532">
                  <c:v>-1.7764899999999999</c:v>
                </c:pt>
                <c:pt idx="1533">
                  <c:v>-1.7754399999999999</c:v>
                </c:pt>
                <c:pt idx="1534">
                  <c:v>-1.7744599999999999</c:v>
                </c:pt>
                <c:pt idx="1535">
                  <c:v>-1.77345</c:v>
                </c:pt>
                <c:pt idx="1536">
                  <c:v>-1.7723899999999999</c:v>
                </c:pt>
                <c:pt idx="1537">
                  <c:v>-1.77142</c:v>
                </c:pt>
                <c:pt idx="1538">
                  <c:v>-1.77044</c:v>
                </c:pt>
                <c:pt idx="1539">
                  <c:v>-1.7694099999999999</c:v>
                </c:pt>
                <c:pt idx="1540">
                  <c:v>-1.7685</c:v>
                </c:pt>
                <c:pt idx="1541">
                  <c:v>-1.76752</c:v>
                </c:pt>
                <c:pt idx="1542">
                  <c:v>-1.7664899999999999</c:v>
                </c:pt>
                <c:pt idx="1543">
                  <c:v>-1.76553</c:v>
                </c:pt>
                <c:pt idx="1544">
                  <c:v>-1.76451</c:v>
                </c:pt>
                <c:pt idx="1545">
                  <c:v>-1.7634799999999999</c:v>
                </c:pt>
                <c:pt idx="1546">
                  <c:v>-1.7625299999999999</c:v>
                </c:pt>
                <c:pt idx="1547">
                  <c:v>-1.7615499999999999</c:v>
                </c:pt>
                <c:pt idx="1548">
                  <c:v>-1.7604500000000001</c:v>
                </c:pt>
                <c:pt idx="1549">
                  <c:v>-1.7594399999999999</c:v>
                </c:pt>
                <c:pt idx="1550">
                  <c:v>-1.75848</c:v>
                </c:pt>
                <c:pt idx="1551">
                  <c:v>-1.75749</c:v>
                </c:pt>
                <c:pt idx="1552">
                  <c:v>-1.75654</c:v>
                </c:pt>
                <c:pt idx="1553">
                  <c:v>-1.75543</c:v>
                </c:pt>
                <c:pt idx="1554">
                  <c:v>-1.7544500000000001</c:v>
                </c:pt>
                <c:pt idx="1555">
                  <c:v>-1.75342</c:v>
                </c:pt>
                <c:pt idx="1556">
                  <c:v>-1.7525200000000001</c:v>
                </c:pt>
                <c:pt idx="1557">
                  <c:v>-1.7514799999999999</c:v>
                </c:pt>
                <c:pt idx="1558">
                  <c:v>-1.7504900000000001</c:v>
                </c:pt>
                <c:pt idx="1559">
                  <c:v>-1.74946</c:v>
                </c:pt>
                <c:pt idx="1560">
                  <c:v>-1.74848</c:v>
                </c:pt>
                <c:pt idx="1561">
                  <c:v>-1.7474499999999999</c:v>
                </c:pt>
                <c:pt idx="1562">
                  <c:v>-1.7464999999999999</c:v>
                </c:pt>
                <c:pt idx="1563">
                  <c:v>-1.74552</c:v>
                </c:pt>
                <c:pt idx="1564">
                  <c:v>-1.7445299999999999</c:v>
                </c:pt>
                <c:pt idx="1565">
                  <c:v>-1.74349</c:v>
                </c:pt>
                <c:pt idx="1566">
                  <c:v>-1.74251</c:v>
                </c:pt>
                <c:pt idx="1567">
                  <c:v>-1.7415700000000001</c:v>
                </c:pt>
                <c:pt idx="1568">
                  <c:v>-1.7404999999999999</c:v>
                </c:pt>
                <c:pt idx="1569">
                  <c:v>-1.7395799999999999</c:v>
                </c:pt>
                <c:pt idx="1570">
                  <c:v>-1.7385299999999999</c:v>
                </c:pt>
                <c:pt idx="1571">
                  <c:v>-1.7375100000000001</c:v>
                </c:pt>
                <c:pt idx="1572">
                  <c:v>-1.7364900000000001</c:v>
                </c:pt>
                <c:pt idx="1573">
                  <c:v>-1.7354799999999999</c:v>
                </c:pt>
                <c:pt idx="1574">
                  <c:v>-1.73451</c:v>
                </c:pt>
                <c:pt idx="1575">
                  <c:v>-1.7335</c:v>
                </c:pt>
                <c:pt idx="1576">
                  <c:v>-1.7324299999999999</c:v>
                </c:pt>
                <c:pt idx="1577">
                  <c:v>-1.73149</c:v>
                </c:pt>
                <c:pt idx="1578">
                  <c:v>-1.7304900000000001</c:v>
                </c:pt>
                <c:pt idx="1579">
                  <c:v>-1.7295400000000001</c:v>
                </c:pt>
                <c:pt idx="1580">
                  <c:v>-1.7285200000000001</c:v>
                </c:pt>
                <c:pt idx="1581">
                  <c:v>-1.7274400000000001</c:v>
                </c:pt>
                <c:pt idx="1582">
                  <c:v>-1.7264299999999999</c:v>
                </c:pt>
                <c:pt idx="1583">
                  <c:v>-1.7255</c:v>
                </c:pt>
                <c:pt idx="1584">
                  <c:v>-1.7244999999999999</c:v>
                </c:pt>
                <c:pt idx="1585">
                  <c:v>-1.7235400000000001</c:v>
                </c:pt>
                <c:pt idx="1586">
                  <c:v>-1.7225699999999999</c:v>
                </c:pt>
                <c:pt idx="1587">
                  <c:v>-1.7215</c:v>
                </c:pt>
                <c:pt idx="1588">
                  <c:v>-1.72044</c:v>
                </c:pt>
                <c:pt idx="1589">
                  <c:v>-1.71946</c:v>
                </c:pt>
                <c:pt idx="1590">
                  <c:v>-1.7184900000000001</c:v>
                </c:pt>
                <c:pt idx="1591">
                  <c:v>-1.7175199999999999</c:v>
                </c:pt>
                <c:pt idx="1592">
                  <c:v>-1.7164900000000001</c:v>
                </c:pt>
                <c:pt idx="1593">
                  <c:v>-1.7154499999999999</c:v>
                </c:pt>
                <c:pt idx="1594">
                  <c:v>-1.7144299999999999</c:v>
                </c:pt>
                <c:pt idx="1595">
                  <c:v>-1.71347</c:v>
                </c:pt>
                <c:pt idx="1596">
                  <c:v>-1.71252</c:v>
                </c:pt>
                <c:pt idx="1597">
                  <c:v>-1.7114799999999999</c:v>
                </c:pt>
                <c:pt idx="1598">
                  <c:v>-1.71045</c:v>
                </c:pt>
                <c:pt idx="1599">
                  <c:v>-1.7094400000000001</c:v>
                </c:pt>
                <c:pt idx="1600">
                  <c:v>-1.70848</c:v>
                </c:pt>
                <c:pt idx="1601">
                  <c:v>-1.70746</c:v>
                </c:pt>
                <c:pt idx="1602">
                  <c:v>-1.70644</c:v>
                </c:pt>
                <c:pt idx="1603">
                  <c:v>-1.70543</c:v>
                </c:pt>
                <c:pt idx="1604">
                  <c:v>-1.70442</c:v>
                </c:pt>
                <c:pt idx="1605">
                  <c:v>-1.7034899999999999</c:v>
                </c:pt>
                <c:pt idx="1606">
                  <c:v>-1.70252</c:v>
                </c:pt>
                <c:pt idx="1607">
                  <c:v>-1.7015400000000001</c:v>
                </c:pt>
                <c:pt idx="1608">
                  <c:v>-1.7004699999999999</c:v>
                </c:pt>
                <c:pt idx="1609">
                  <c:v>-1.6994400000000001</c:v>
                </c:pt>
                <c:pt idx="1610">
                  <c:v>-1.6984300000000001</c:v>
                </c:pt>
                <c:pt idx="1611">
                  <c:v>-1.6974499999999999</c:v>
                </c:pt>
                <c:pt idx="1612">
                  <c:v>-1.69648</c:v>
                </c:pt>
                <c:pt idx="1613">
                  <c:v>-1.6955</c:v>
                </c:pt>
                <c:pt idx="1614">
                  <c:v>-1.6944600000000001</c:v>
                </c:pt>
                <c:pt idx="1615">
                  <c:v>-1.6934499999999999</c:v>
                </c:pt>
                <c:pt idx="1616">
                  <c:v>-1.69245</c:v>
                </c:pt>
                <c:pt idx="1617">
                  <c:v>-1.69147</c:v>
                </c:pt>
                <c:pt idx="1618">
                  <c:v>-1.69048</c:v>
                </c:pt>
                <c:pt idx="1619">
                  <c:v>-1.6894499999999999</c:v>
                </c:pt>
                <c:pt idx="1620">
                  <c:v>-1.6884999999999999</c:v>
                </c:pt>
                <c:pt idx="1621">
                  <c:v>-1.6874800000000001</c:v>
                </c:pt>
                <c:pt idx="1622">
                  <c:v>-1.6864699999999999</c:v>
                </c:pt>
                <c:pt idx="1623">
                  <c:v>-1.6854199999999999</c:v>
                </c:pt>
                <c:pt idx="1624">
                  <c:v>-1.68449</c:v>
                </c:pt>
                <c:pt idx="1625">
                  <c:v>-1.68344</c:v>
                </c:pt>
                <c:pt idx="1626">
                  <c:v>-1.6824300000000001</c:v>
                </c:pt>
                <c:pt idx="1627">
                  <c:v>-1.6814800000000001</c:v>
                </c:pt>
                <c:pt idx="1628">
                  <c:v>-1.6805000000000001</c:v>
                </c:pt>
                <c:pt idx="1629">
                  <c:v>-1.6795100000000001</c:v>
                </c:pt>
                <c:pt idx="1630">
                  <c:v>-1.67849</c:v>
                </c:pt>
                <c:pt idx="1631">
                  <c:v>-1.67747</c:v>
                </c:pt>
                <c:pt idx="1632">
                  <c:v>-1.6765099999999999</c:v>
                </c:pt>
                <c:pt idx="1633">
                  <c:v>-1.6754899999999999</c:v>
                </c:pt>
                <c:pt idx="1634">
                  <c:v>-1.6744699999999999</c:v>
                </c:pt>
                <c:pt idx="1635">
                  <c:v>-1.6734899999999999</c:v>
                </c:pt>
                <c:pt idx="1636">
                  <c:v>-1.67248</c:v>
                </c:pt>
                <c:pt idx="1637">
                  <c:v>-1.6715</c:v>
                </c:pt>
                <c:pt idx="1638">
                  <c:v>-1.6705099999999999</c:v>
                </c:pt>
                <c:pt idx="1639">
                  <c:v>-1.6694599999999999</c:v>
                </c:pt>
                <c:pt idx="1640">
                  <c:v>-1.66848</c:v>
                </c:pt>
                <c:pt idx="1641">
                  <c:v>-1.6674599999999999</c:v>
                </c:pt>
                <c:pt idx="1642">
                  <c:v>-1.6665700000000001</c:v>
                </c:pt>
                <c:pt idx="1643">
                  <c:v>-1.6654599999999999</c:v>
                </c:pt>
                <c:pt idx="1644">
                  <c:v>-1.66445</c:v>
                </c:pt>
                <c:pt idx="1645">
                  <c:v>-1.66343</c:v>
                </c:pt>
                <c:pt idx="1646">
                  <c:v>-1.6625300000000001</c:v>
                </c:pt>
                <c:pt idx="1647">
                  <c:v>-1.66147</c:v>
                </c:pt>
                <c:pt idx="1648">
                  <c:v>-1.6604699999999999</c:v>
                </c:pt>
                <c:pt idx="1649">
                  <c:v>-1.65947</c:v>
                </c:pt>
                <c:pt idx="1650">
                  <c:v>-1.6585000000000001</c:v>
                </c:pt>
                <c:pt idx="1651">
                  <c:v>-1.6575299999999999</c:v>
                </c:pt>
                <c:pt idx="1652">
                  <c:v>-1.6564399999999999</c:v>
                </c:pt>
                <c:pt idx="1653">
                  <c:v>-1.6554800000000001</c:v>
                </c:pt>
                <c:pt idx="1654">
                  <c:v>-1.65446</c:v>
                </c:pt>
                <c:pt idx="1655">
                  <c:v>-1.65354</c:v>
                </c:pt>
                <c:pt idx="1656">
                  <c:v>-1.6525399999999999</c:v>
                </c:pt>
                <c:pt idx="1657">
                  <c:v>-1.6515299999999999</c:v>
                </c:pt>
                <c:pt idx="1658">
                  <c:v>-1.6504700000000001</c:v>
                </c:pt>
                <c:pt idx="1659">
                  <c:v>-1.64951</c:v>
                </c:pt>
                <c:pt idx="1660">
                  <c:v>-1.64849</c:v>
                </c:pt>
                <c:pt idx="1661">
                  <c:v>-1.64751</c:v>
                </c:pt>
                <c:pt idx="1662">
                  <c:v>-1.64646</c:v>
                </c:pt>
                <c:pt idx="1663">
                  <c:v>-1.6454899999999999</c:v>
                </c:pt>
                <c:pt idx="1664">
                  <c:v>-1.6444700000000001</c:v>
                </c:pt>
                <c:pt idx="1665">
                  <c:v>-1.6434500000000001</c:v>
                </c:pt>
                <c:pt idx="1666">
                  <c:v>-1.64249</c:v>
                </c:pt>
                <c:pt idx="1667">
                  <c:v>-1.6415200000000001</c:v>
                </c:pt>
                <c:pt idx="1668">
                  <c:v>-1.6405400000000001</c:v>
                </c:pt>
                <c:pt idx="1669">
                  <c:v>-1.63948</c:v>
                </c:pt>
                <c:pt idx="1670">
                  <c:v>-1.6384799999999999</c:v>
                </c:pt>
                <c:pt idx="1671">
                  <c:v>-1.6375299999999999</c:v>
                </c:pt>
                <c:pt idx="1672">
                  <c:v>-1.63652</c:v>
                </c:pt>
                <c:pt idx="1673">
                  <c:v>-1.6354900000000001</c:v>
                </c:pt>
                <c:pt idx="1674">
                  <c:v>-1.6344799999999999</c:v>
                </c:pt>
                <c:pt idx="1675">
                  <c:v>-1.6334299999999999</c:v>
                </c:pt>
                <c:pt idx="1676">
                  <c:v>-1.6325000000000001</c:v>
                </c:pt>
                <c:pt idx="1677">
                  <c:v>-1.63151</c:v>
                </c:pt>
                <c:pt idx="1678">
                  <c:v>-1.63049</c:v>
                </c:pt>
                <c:pt idx="1679">
                  <c:v>-1.62948</c:v>
                </c:pt>
                <c:pt idx="1680">
                  <c:v>-1.62852</c:v>
                </c:pt>
                <c:pt idx="1681">
                  <c:v>-1.62747</c:v>
                </c:pt>
                <c:pt idx="1682">
                  <c:v>-1.6264000000000001</c:v>
                </c:pt>
                <c:pt idx="1683">
                  <c:v>-1.6254599999999999</c:v>
                </c:pt>
                <c:pt idx="1684">
                  <c:v>-1.6244799999999999</c:v>
                </c:pt>
                <c:pt idx="1685">
                  <c:v>-1.6234599999999999</c:v>
                </c:pt>
                <c:pt idx="1686">
                  <c:v>-1.6224700000000001</c:v>
                </c:pt>
                <c:pt idx="1687">
                  <c:v>-1.62141</c:v>
                </c:pt>
                <c:pt idx="1688">
                  <c:v>-1.62049</c:v>
                </c:pt>
                <c:pt idx="1689">
                  <c:v>-1.61947</c:v>
                </c:pt>
                <c:pt idx="1690">
                  <c:v>-1.61849</c:v>
                </c:pt>
                <c:pt idx="1691">
                  <c:v>-1.6174900000000001</c:v>
                </c:pt>
                <c:pt idx="1692">
                  <c:v>-1.6165</c:v>
                </c:pt>
                <c:pt idx="1693">
                  <c:v>-1.6155200000000001</c:v>
                </c:pt>
                <c:pt idx="1694">
                  <c:v>-1.61452</c:v>
                </c:pt>
                <c:pt idx="1695">
                  <c:v>-1.6135200000000001</c:v>
                </c:pt>
                <c:pt idx="1696">
                  <c:v>-1.6124700000000001</c:v>
                </c:pt>
                <c:pt idx="1697">
                  <c:v>-1.6115200000000001</c:v>
                </c:pt>
                <c:pt idx="1698">
                  <c:v>-1.61049</c:v>
                </c:pt>
                <c:pt idx="1699">
                  <c:v>-1.6093999999999999</c:v>
                </c:pt>
                <c:pt idx="1700">
                  <c:v>-1.6085</c:v>
                </c:pt>
                <c:pt idx="1701">
                  <c:v>-1.60751</c:v>
                </c:pt>
                <c:pt idx="1702">
                  <c:v>-1.60653</c:v>
                </c:pt>
                <c:pt idx="1703">
                  <c:v>-1.6054900000000001</c:v>
                </c:pt>
                <c:pt idx="1704">
                  <c:v>-1.6044799999999999</c:v>
                </c:pt>
                <c:pt idx="1705">
                  <c:v>-1.60347</c:v>
                </c:pt>
                <c:pt idx="1706">
                  <c:v>-1.6025100000000001</c:v>
                </c:pt>
                <c:pt idx="1707">
                  <c:v>-1.6014999999999999</c:v>
                </c:pt>
                <c:pt idx="1708">
                  <c:v>-1.60042</c:v>
                </c:pt>
                <c:pt idx="1709">
                  <c:v>-1.5995200000000001</c:v>
                </c:pt>
                <c:pt idx="1710">
                  <c:v>-1.59849</c:v>
                </c:pt>
                <c:pt idx="1711">
                  <c:v>-1.5975200000000001</c:v>
                </c:pt>
                <c:pt idx="1712">
                  <c:v>-1.5965499999999999</c:v>
                </c:pt>
                <c:pt idx="1713">
                  <c:v>-1.5954699999999999</c:v>
                </c:pt>
                <c:pt idx="1714">
                  <c:v>-1.5945100000000001</c:v>
                </c:pt>
                <c:pt idx="1715">
                  <c:v>-1.59352</c:v>
                </c:pt>
                <c:pt idx="1716">
                  <c:v>-1.59253</c:v>
                </c:pt>
                <c:pt idx="1717">
                  <c:v>-1.59151</c:v>
                </c:pt>
                <c:pt idx="1718">
                  <c:v>-1.5905100000000001</c:v>
                </c:pt>
                <c:pt idx="1719">
                  <c:v>-1.58952</c:v>
                </c:pt>
                <c:pt idx="1720">
                  <c:v>-1.5884799999999999</c:v>
                </c:pt>
                <c:pt idx="1721">
                  <c:v>-1.58752</c:v>
                </c:pt>
                <c:pt idx="1722">
                  <c:v>-1.5864799999999999</c:v>
                </c:pt>
                <c:pt idx="1723">
                  <c:v>-1.5854999999999999</c:v>
                </c:pt>
                <c:pt idx="1724">
                  <c:v>-1.58453</c:v>
                </c:pt>
                <c:pt idx="1725">
                  <c:v>-1.58348</c:v>
                </c:pt>
                <c:pt idx="1726">
                  <c:v>-1.5825400000000001</c:v>
                </c:pt>
                <c:pt idx="1727">
                  <c:v>-1.5814999999999999</c:v>
                </c:pt>
                <c:pt idx="1728">
                  <c:v>-1.5805100000000001</c:v>
                </c:pt>
                <c:pt idx="1729">
                  <c:v>-1.57948</c:v>
                </c:pt>
                <c:pt idx="1730">
                  <c:v>-1.5785499999999999</c:v>
                </c:pt>
                <c:pt idx="1731">
                  <c:v>-1.5774699999999999</c:v>
                </c:pt>
                <c:pt idx="1732">
                  <c:v>-1.5764800000000001</c:v>
                </c:pt>
                <c:pt idx="1733">
                  <c:v>-1.5755300000000001</c:v>
                </c:pt>
                <c:pt idx="1734">
                  <c:v>-1.5745100000000001</c:v>
                </c:pt>
                <c:pt idx="1735">
                  <c:v>-1.57351</c:v>
                </c:pt>
                <c:pt idx="1736">
                  <c:v>-1.57247</c:v>
                </c:pt>
                <c:pt idx="1737">
                  <c:v>-1.57148</c:v>
                </c:pt>
                <c:pt idx="1738">
                  <c:v>-1.57057</c:v>
                </c:pt>
                <c:pt idx="1739">
                  <c:v>-1.5695699999999999</c:v>
                </c:pt>
                <c:pt idx="1740">
                  <c:v>-1.5685500000000001</c:v>
                </c:pt>
                <c:pt idx="1741">
                  <c:v>-1.56755</c:v>
                </c:pt>
                <c:pt idx="1742">
                  <c:v>-1.5665199999999999</c:v>
                </c:pt>
                <c:pt idx="1743">
                  <c:v>-1.5654699999999999</c:v>
                </c:pt>
                <c:pt idx="1744">
                  <c:v>-1.56453</c:v>
                </c:pt>
                <c:pt idx="1745">
                  <c:v>-1.56351</c:v>
                </c:pt>
                <c:pt idx="1746">
                  <c:v>-1.5625</c:v>
                </c:pt>
                <c:pt idx="1747">
                  <c:v>-1.5615399999999999</c:v>
                </c:pt>
                <c:pt idx="1748">
                  <c:v>-1.5604899999999999</c:v>
                </c:pt>
                <c:pt idx="1749">
                  <c:v>-1.55949</c:v>
                </c:pt>
                <c:pt idx="1750">
                  <c:v>-1.55853</c:v>
                </c:pt>
                <c:pt idx="1751">
                  <c:v>-1.55749</c:v>
                </c:pt>
                <c:pt idx="1752">
                  <c:v>-1.5565100000000001</c:v>
                </c:pt>
                <c:pt idx="1753">
                  <c:v>-1.5555099999999999</c:v>
                </c:pt>
                <c:pt idx="1754">
                  <c:v>-1.5545500000000001</c:v>
                </c:pt>
                <c:pt idx="1755">
                  <c:v>-1.5535300000000001</c:v>
                </c:pt>
                <c:pt idx="1756">
                  <c:v>-1.5524899999999999</c:v>
                </c:pt>
                <c:pt idx="1757">
                  <c:v>-1.5515300000000001</c:v>
                </c:pt>
                <c:pt idx="1758">
                  <c:v>-1.5505</c:v>
                </c:pt>
                <c:pt idx="1759">
                  <c:v>-1.5495300000000001</c:v>
                </c:pt>
                <c:pt idx="1760">
                  <c:v>-1.54844</c:v>
                </c:pt>
                <c:pt idx="1761">
                  <c:v>-1.5476099999999999</c:v>
                </c:pt>
                <c:pt idx="1762">
                  <c:v>-1.5464500000000001</c:v>
                </c:pt>
                <c:pt idx="1763">
                  <c:v>-1.54552</c:v>
                </c:pt>
                <c:pt idx="1764">
                  <c:v>-1.54447</c:v>
                </c:pt>
                <c:pt idx="1765">
                  <c:v>-1.54348</c:v>
                </c:pt>
                <c:pt idx="1766">
                  <c:v>-1.54253</c:v>
                </c:pt>
                <c:pt idx="1767">
                  <c:v>-1.5415399999999999</c:v>
                </c:pt>
                <c:pt idx="1768">
                  <c:v>-1.5404599999999999</c:v>
                </c:pt>
                <c:pt idx="1769">
                  <c:v>-1.5394699999999999</c:v>
                </c:pt>
                <c:pt idx="1770">
                  <c:v>-1.53847</c:v>
                </c:pt>
                <c:pt idx="1771">
                  <c:v>-1.53748</c:v>
                </c:pt>
                <c:pt idx="1772">
                  <c:v>-1.5365899999999999</c:v>
                </c:pt>
                <c:pt idx="1773">
                  <c:v>-1.53548</c:v>
                </c:pt>
                <c:pt idx="1774">
                  <c:v>-1.5344800000000001</c:v>
                </c:pt>
                <c:pt idx="1775">
                  <c:v>-1.5334399999999999</c:v>
                </c:pt>
                <c:pt idx="1776">
                  <c:v>-1.53247</c:v>
                </c:pt>
                <c:pt idx="1777">
                  <c:v>-1.53149</c:v>
                </c:pt>
                <c:pt idx="1778">
                  <c:v>-1.5304899999999999</c:v>
                </c:pt>
                <c:pt idx="1779">
                  <c:v>-1.5295000000000001</c:v>
                </c:pt>
                <c:pt idx="1780">
                  <c:v>-1.52843</c:v>
                </c:pt>
                <c:pt idx="1781">
                  <c:v>-1.52752</c:v>
                </c:pt>
                <c:pt idx="1782">
                  <c:v>-1.5265200000000001</c:v>
                </c:pt>
                <c:pt idx="1783">
                  <c:v>-1.5255700000000001</c:v>
                </c:pt>
                <c:pt idx="1784">
                  <c:v>-1.5244800000000001</c:v>
                </c:pt>
                <c:pt idx="1785">
                  <c:v>-1.5235300000000001</c:v>
                </c:pt>
                <c:pt idx="1786">
                  <c:v>-1.5224899999999999</c:v>
                </c:pt>
                <c:pt idx="1787">
                  <c:v>-1.52149</c:v>
                </c:pt>
                <c:pt idx="1788">
                  <c:v>-1.5205</c:v>
                </c:pt>
                <c:pt idx="1789">
                  <c:v>-1.51945</c:v>
                </c:pt>
                <c:pt idx="1790">
                  <c:v>-1.5185299999999999</c:v>
                </c:pt>
                <c:pt idx="1791">
                  <c:v>-1.51746</c:v>
                </c:pt>
                <c:pt idx="1792">
                  <c:v>-1.5165</c:v>
                </c:pt>
                <c:pt idx="1793">
                  <c:v>-1.5155099999999999</c:v>
                </c:pt>
                <c:pt idx="1794">
                  <c:v>-1.51451</c:v>
                </c:pt>
                <c:pt idx="1795">
                  <c:v>-1.5134700000000001</c:v>
                </c:pt>
                <c:pt idx="1796">
                  <c:v>-1.5125</c:v>
                </c:pt>
                <c:pt idx="1797">
                  <c:v>-1.51145</c:v>
                </c:pt>
                <c:pt idx="1798">
                  <c:v>-1.51044</c:v>
                </c:pt>
                <c:pt idx="1799">
                  <c:v>-1.50946</c:v>
                </c:pt>
                <c:pt idx="1800">
                  <c:v>-1.5084900000000001</c:v>
                </c:pt>
                <c:pt idx="1801">
                  <c:v>-1.50746</c:v>
                </c:pt>
                <c:pt idx="1802">
                  <c:v>-1.5064200000000001</c:v>
                </c:pt>
                <c:pt idx="1803">
                  <c:v>-1.5055099999999999</c:v>
                </c:pt>
                <c:pt idx="1804">
                  <c:v>-1.50451</c:v>
                </c:pt>
                <c:pt idx="1805">
                  <c:v>-1.50353</c:v>
                </c:pt>
                <c:pt idx="1806">
                  <c:v>-1.5025299999999999</c:v>
                </c:pt>
                <c:pt idx="1807">
                  <c:v>-1.5015499999999999</c:v>
                </c:pt>
                <c:pt idx="1808">
                  <c:v>-1.50048</c:v>
                </c:pt>
                <c:pt idx="1809">
                  <c:v>-1.49949</c:v>
                </c:pt>
                <c:pt idx="1810">
                  <c:v>-1.49855</c:v>
                </c:pt>
                <c:pt idx="1811">
                  <c:v>-1.49749</c:v>
                </c:pt>
                <c:pt idx="1812">
                  <c:v>-1.49651</c:v>
                </c:pt>
                <c:pt idx="1813">
                  <c:v>-1.4955499999999999</c:v>
                </c:pt>
                <c:pt idx="1814">
                  <c:v>-1.4944900000000001</c:v>
                </c:pt>
                <c:pt idx="1815">
                  <c:v>-1.49349</c:v>
                </c:pt>
                <c:pt idx="1816">
                  <c:v>-1.49254</c:v>
                </c:pt>
                <c:pt idx="1817">
                  <c:v>-1.4915099999999999</c:v>
                </c:pt>
                <c:pt idx="1818">
                  <c:v>-1.49051</c:v>
                </c:pt>
                <c:pt idx="1819">
                  <c:v>-1.4895</c:v>
                </c:pt>
                <c:pt idx="1820">
                  <c:v>-1.4884299999999999</c:v>
                </c:pt>
                <c:pt idx="1821">
                  <c:v>-1.48753</c:v>
                </c:pt>
                <c:pt idx="1822">
                  <c:v>-1.4865200000000001</c:v>
                </c:pt>
                <c:pt idx="1823">
                  <c:v>-1.48542</c:v>
                </c:pt>
                <c:pt idx="1824">
                  <c:v>-1.4844900000000001</c:v>
                </c:pt>
                <c:pt idx="1825">
                  <c:v>-1.4835400000000001</c:v>
                </c:pt>
                <c:pt idx="1826">
                  <c:v>-1.48255</c:v>
                </c:pt>
                <c:pt idx="1827">
                  <c:v>-1.4815199999999999</c:v>
                </c:pt>
                <c:pt idx="1828">
                  <c:v>-1.4805299999999999</c:v>
                </c:pt>
                <c:pt idx="1829">
                  <c:v>-1.4794799999999999</c:v>
                </c:pt>
                <c:pt idx="1830">
                  <c:v>-1.47848</c:v>
                </c:pt>
                <c:pt idx="1831">
                  <c:v>-1.47753</c:v>
                </c:pt>
                <c:pt idx="1832">
                  <c:v>-1.4764999999999999</c:v>
                </c:pt>
                <c:pt idx="1833">
                  <c:v>-1.4755199999999999</c:v>
                </c:pt>
                <c:pt idx="1834">
                  <c:v>-1.4745200000000001</c:v>
                </c:pt>
                <c:pt idx="1835">
                  <c:v>-1.4734799999999999</c:v>
                </c:pt>
                <c:pt idx="1836">
                  <c:v>-1.47245</c:v>
                </c:pt>
                <c:pt idx="1837">
                  <c:v>-1.4715100000000001</c:v>
                </c:pt>
                <c:pt idx="1838">
                  <c:v>-1.4704900000000001</c:v>
                </c:pt>
                <c:pt idx="1839">
                  <c:v>-1.4694799999999999</c:v>
                </c:pt>
                <c:pt idx="1840">
                  <c:v>-1.46854</c:v>
                </c:pt>
                <c:pt idx="1841">
                  <c:v>-1.46746</c:v>
                </c:pt>
                <c:pt idx="1842">
                  <c:v>-1.4665299999999999</c:v>
                </c:pt>
                <c:pt idx="1843">
                  <c:v>-1.4655199999999999</c:v>
                </c:pt>
                <c:pt idx="1844">
                  <c:v>-1.46451</c:v>
                </c:pt>
                <c:pt idx="1845">
                  <c:v>-1.46353</c:v>
                </c:pt>
                <c:pt idx="1846">
                  <c:v>-1.4624900000000001</c:v>
                </c:pt>
                <c:pt idx="1847">
                  <c:v>-1.4614799999999999</c:v>
                </c:pt>
                <c:pt idx="1848">
                  <c:v>-1.4604900000000001</c:v>
                </c:pt>
                <c:pt idx="1849">
                  <c:v>-1.4595400000000001</c:v>
                </c:pt>
                <c:pt idx="1850">
                  <c:v>-1.45851</c:v>
                </c:pt>
                <c:pt idx="1851">
                  <c:v>-1.4575</c:v>
                </c:pt>
                <c:pt idx="1852">
                  <c:v>-1.45645</c:v>
                </c:pt>
                <c:pt idx="1853">
                  <c:v>-1.4554800000000001</c:v>
                </c:pt>
                <c:pt idx="1854">
                  <c:v>-1.45448</c:v>
                </c:pt>
                <c:pt idx="1855">
                  <c:v>-1.4534499999999999</c:v>
                </c:pt>
                <c:pt idx="1856">
                  <c:v>-1.4524999999999999</c:v>
                </c:pt>
                <c:pt idx="1857">
                  <c:v>-1.4514499999999999</c:v>
                </c:pt>
                <c:pt idx="1858">
                  <c:v>-1.4504999999999999</c:v>
                </c:pt>
                <c:pt idx="1859">
                  <c:v>-1.4494400000000001</c:v>
                </c:pt>
                <c:pt idx="1860">
                  <c:v>-1.44845</c:v>
                </c:pt>
                <c:pt idx="1861">
                  <c:v>-1.44746</c:v>
                </c:pt>
                <c:pt idx="1862">
                  <c:v>-1.44645</c:v>
                </c:pt>
                <c:pt idx="1863">
                  <c:v>-1.4455</c:v>
                </c:pt>
                <c:pt idx="1864">
                  <c:v>-1.44441</c:v>
                </c:pt>
                <c:pt idx="1865">
                  <c:v>-1.4434800000000001</c:v>
                </c:pt>
                <c:pt idx="1866">
                  <c:v>-1.44248</c:v>
                </c:pt>
                <c:pt idx="1867">
                  <c:v>-1.44147</c:v>
                </c:pt>
                <c:pt idx="1868">
                  <c:v>-1.4404999999999999</c:v>
                </c:pt>
                <c:pt idx="1869">
                  <c:v>-1.4394800000000001</c:v>
                </c:pt>
                <c:pt idx="1870">
                  <c:v>-1.4385600000000001</c:v>
                </c:pt>
                <c:pt idx="1871">
                  <c:v>-1.4375199999999999</c:v>
                </c:pt>
                <c:pt idx="1872">
                  <c:v>-1.4365300000000001</c:v>
                </c:pt>
                <c:pt idx="1873">
                  <c:v>-1.4355100000000001</c:v>
                </c:pt>
                <c:pt idx="1874">
                  <c:v>-1.43449</c:v>
                </c:pt>
                <c:pt idx="1875">
                  <c:v>-1.4335</c:v>
                </c:pt>
                <c:pt idx="1876">
                  <c:v>-1.4325000000000001</c:v>
                </c:pt>
                <c:pt idx="1877">
                  <c:v>-1.43147</c:v>
                </c:pt>
                <c:pt idx="1878">
                  <c:v>-1.4304600000000001</c:v>
                </c:pt>
                <c:pt idx="1879">
                  <c:v>-1.4295199999999999</c:v>
                </c:pt>
                <c:pt idx="1880">
                  <c:v>-1.42852</c:v>
                </c:pt>
                <c:pt idx="1881">
                  <c:v>-1.4275199999999999</c:v>
                </c:pt>
                <c:pt idx="1882">
                  <c:v>-1.4265399999999999</c:v>
                </c:pt>
                <c:pt idx="1883">
                  <c:v>-1.42547</c:v>
                </c:pt>
                <c:pt idx="1884">
                  <c:v>-1.4245300000000001</c:v>
                </c:pt>
                <c:pt idx="1885">
                  <c:v>-1.4234899999999999</c:v>
                </c:pt>
                <c:pt idx="1886">
                  <c:v>-1.42249</c:v>
                </c:pt>
                <c:pt idx="1887">
                  <c:v>-1.4215100000000001</c:v>
                </c:pt>
                <c:pt idx="1888">
                  <c:v>-1.42049</c:v>
                </c:pt>
                <c:pt idx="1889">
                  <c:v>-1.4194899999999999</c:v>
                </c:pt>
                <c:pt idx="1890">
                  <c:v>-1.41849</c:v>
                </c:pt>
                <c:pt idx="1891">
                  <c:v>-1.4175199999999999</c:v>
                </c:pt>
                <c:pt idx="1892">
                  <c:v>-1.41656</c:v>
                </c:pt>
                <c:pt idx="1893">
                  <c:v>-1.4155800000000001</c:v>
                </c:pt>
                <c:pt idx="1894">
                  <c:v>-1.4145300000000001</c:v>
                </c:pt>
                <c:pt idx="1895">
                  <c:v>-1.41354</c:v>
                </c:pt>
                <c:pt idx="1896">
                  <c:v>-1.41249</c:v>
                </c:pt>
                <c:pt idx="1897">
                  <c:v>-1.4114800000000001</c:v>
                </c:pt>
                <c:pt idx="1898">
                  <c:v>-1.4105300000000001</c:v>
                </c:pt>
                <c:pt idx="1899">
                  <c:v>-1.4095200000000001</c:v>
                </c:pt>
                <c:pt idx="1900">
                  <c:v>-1.40852</c:v>
                </c:pt>
                <c:pt idx="1901">
                  <c:v>-1.40754</c:v>
                </c:pt>
                <c:pt idx="1902">
                  <c:v>-1.4065099999999999</c:v>
                </c:pt>
                <c:pt idx="1903">
                  <c:v>-1.4055</c:v>
                </c:pt>
                <c:pt idx="1904">
                  <c:v>-1.4045300000000001</c:v>
                </c:pt>
                <c:pt idx="1905">
                  <c:v>-1.40347</c:v>
                </c:pt>
                <c:pt idx="1906">
                  <c:v>-1.40246</c:v>
                </c:pt>
                <c:pt idx="1907">
                  <c:v>-1.40147</c:v>
                </c:pt>
                <c:pt idx="1908">
                  <c:v>-1.40045</c:v>
                </c:pt>
                <c:pt idx="1909">
                  <c:v>-1.3995299999999999</c:v>
                </c:pt>
                <c:pt idx="1910">
                  <c:v>-1.39842</c:v>
                </c:pt>
                <c:pt idx="1911">
                  <c:v>-1.3975</c:v>
                </c:pt>
                <c:pt idx="1912">
                  <c:v>-1.3965399999999999</c:v>
                </c:pt>
                <c:pt idx="1913">
                  <c:v>-1.3955500000000001</c:v>
                </c:pt>
                <c:pt idx="1914">
                  <c:v>-1.39455</c:v>
                </c:pt>
                <c:pt idx="1915">
                  <c:v>-1.3936299999999999</c:v>
                </c:pt>
                <c:pt idx="1916">
                  <c:v>-1.3925099999999999</c:v>
                </c:pt>
                <c:pt idx="1917">
                  <c:v>-1.3914500000000001</c:v>
                </c:pt>
                <c:pt idx="1918">
                  <c:v>-1.39049</c:v>
                </c:pt>
                <c:pt idx="1919">
                  <c:v>-1.3895599999999999</c:v>
                </c:pt>
                <c:pt idx="1920">
                  <c:v>-1.38853</c:v>
                </c:pt>
                <c:pt idx="1921">
                  <c:v>-1.38754</c:v>
                </c:pt>
                <c:pt idx="1922">
                  <c:v>-1.38653</c:v>
                </c:pt>
                <c:pt idx="1923">
                  <c:v>-1.38554</c:v>
                </c:pt>
                <c:pt idx="1924">
                  <c:v>-1.38453</c:v>
                </c:pt>
                <c:pt idx="1925">
                  <c:v>-1.38351</c:v>
                </c:pt>
                <c:pt idx="1926">
                  <c:v>-1.38253</c:v>
                </c:pt>
                <c:pt idx="1927">
                  <c:v>-1.38151</c:v>
                </c:pt>
                <c:pt idx="1928">
                  <c:v>-1.3805000000000001</c:v>
                </c:pt>
                <c:pt idx="1929">
                  <c:v>-1.3794900000000001</c:v>
                </c:pt>
                <c:pt idx="1930">
                  <c:v>-1.37845</c:v>
                </c:pt>
                <c:pt idx="1931">
                  <c:v>-1.37748</c:v>
                </c:pt>
                <c:pt idx="1932">
                  <c:v>-1.37645</c:v>
                </c:pt>
                <c:pt idx="1933">
                  <c:v>-1.37548</c:v>
                </c:pt>
                <c:pt idx="1934">
                  <c:v>-1.3744799999999999</c:v>
                </c:pt>
                <c:pt idx="1935">
                  <c:v>-1.37355</c:v>
                </c:pt>
                <c:pt idx="1936">
                  <c:v>-1.3725099999999999</c:v>
                </c:pt>
                <c:pt idx="1937">
                  <c:v>-1.3715299999999999</c:v>
                </c:pt>
                <c:pt idx="1938">
                  <c:v>-1.37056</c:v>
                </c:pt>
                <c:pt idx="1939">
                  <c:v>-1.3695299999999999</c:v>
                </c:pt>
                <c:pt idx="1940">
                  <c:v>-1.3685</c:v>
                </c:pt>
                <c:pt idx="1941">
                  <c:v>-1.36754</c:v>
                </c:pt>
                <c:pt idx="1942">
                  <c:v>-1.36652</c:v>
                </c:pt>
                <c:pt idx="1943">
                  <c:v>-1.3655200000000001</c:v>
                </c:pt>
                <c:pt idx="1944">
                  <c:v>-1.36449</c:v>
                </c:pt>
                <c:pt idx="1945">
                  <c:v>-1.36348</c:v>
                </c:pt>
                <c:pt idx="1946">
                  <c:v>-1.36249</c:v>
                </c:pt>
                <c:pt idx="1947">
                  <c:v>-1.3615200000000001</c:v>
                </c:pt>
                <c:pt idx="1948">
                  <c:v>-1.36053</c:v>
                </c:pt>
                <c:pt idx="1949">
                  <c:v>-1.35947</c:v>
                </c:pt>
                <c:pt idx="1950">
                  <c:v>-1.35849</c:v>
                </c:pt>
                <c:pt idx="1951">
                  <c:v>-1.3574900000000001</c:v>
                </c:pt>
                <c:pt idx="1952">
                  <c:v>-1.3565199999999999</c:v>
                </c:pt>
                <c:pt idx="1953">
                  <c:v>-1.35548</c:v>
                </c:pt>
                <c:pt idx="1954">
                  <c:v>-1.3544700000000001</c:v>
                </c:pt>
                <c:pt idx="1955">
                  <c:v>-1.35351</c:v>
                </c:pt>
                <c:pt idx="1956">
                  <c:v>-1.3525100000000001</c:v>
                </c:pt>
                <c:pt idx="1957">
                  <c:v>-1.35148</c:v>
                </c:pt>
                <c:pt idx="1958">
                  <c:v>-1.3505400000000001</c:v>
                </c:pt>
                <c:pt idx="1959">
                  <c:v>-1.34955</c:v>
                </c:pt>
                <c:pt idx="1960">
                  <c:v>-1.34853</c:v>
                </c:pt>
                <c:pt idx="1961">
                  <c:v>-1.3475200000000001</c:v>
                </c:pt>
                <c:pt idx="1962">
                  <c:v>-1.3465</c:v>
                </c:pt>
                <c:pt idx="1963">
                  <c:v>-1.3454999999999999</c:v>
                </c:pt>
                <c:pt idx="1964">
                  <c:v>-1.3445199999999999</c:v>
                </c:pt>
                <c:pt idx="1965">
                  <c:v>-1.34351</c:v>
                </c:pt>
                <c:pt idx="1966">
                  <c:v>-1.34243</c:v>
                </c:pt>
                <c:pt idx="1967">
                  <c:v>-1.34144</c:v>
                </c:pt>
                <c:pt idx="1968">
                  <c:v>-1.3405100000000001</c:v>
                </c:pt>
                <c:pt idx="1969">
                  <c:v>-1.3394999999999999</c:v>
                </c:pt>
                <c:pt idx="1970">
                  <c:v>-1.3385499999999999</c:v>
                </c:pt>
                <c:pt idx="1971">
                  <c:v>-1.3375300000000001</c:v>
                </c:pt>
                <c:pt idx="1972">
                  <c:v>-1.33657</c:v>
                </c:pt>
                <c:pt idx="1973">
                  <c:v>-1.3354999999999999</c:v>
                </c:pt>
                <c:pt idx="1974">
                  <c:v>-1.3344800000000001</c:v>
                </c:pt>
                <c:pt idx="1975">
                  <c:v>-1.3334999999999999</c:v>
                </c:pt>
                <c:pt idx="1976">
                  <c:v>-1.33253</c:v>
                </c:pt>
                <c:pt idx="1977">
                  <c:v>-1.3315399999999999</c:v>
                </c:pt>
                <c:pt idx="1978">
                  <c:v>-1.3305400000000001</c:v>
                </c:pt>
                <c:pt idx="1979">
                  <c:v>-1.3295399999999999</c:v>
                </c:pt>
                <c:pt idx="1980">
                  <c:v>-1.32853</c:v>
                </c:pt>
                <c:pt idx="1981">
                  <c:v>-1.32755</c:v>
                </c:pt>
                <c:pt idx="1982">
                  <c:v>-1.3265499999999999</c:v>
                </c:pt>
                <c:pt idx="1983">
                  <c:v>-1.3255300000000001</c:v>
                </c:pt>
                <c:pt idx="1984">
                  <c:v>-1.32457</c:v>
                </c:pt>
                <c:pt idx="1985">
                  <c:v>-1.3235600000000001</c:v>
                </c:pt>
                <c:pt idx="1986">
                  <c:v>-1.3225899999999999</c:v>
                </c:pt>
                <c:pt idx="1987">
                  <c:v>-1.32152</c:v>
                </c:pt>
                <c:pt idx="1988">
                  <c:v>-1.32053</c:v>
                </c:pt>
                <c:pt idx="1989">
                  <c:v>-1.31952</c:v>
                </c:pt>
                <c:pt idx="1990">
                  <c:v>-1.31854</c:v>
                </c:pt>
                <c:pt idx="1991">
                  <c:v>-1.3175399999999999</c:v>
                </c:pt>
                <c:pt idx="1992">
                  <c:v>-1.31654</c:v>
                </c:pt>
                <c:pt idx="1993">
                  <c:v>-1.3155600000000001</c:v>
                </c:pt>
                <c:pt idx="1994">
                  <c:v>-1.3145</c:v>
                </c:pt>
                <c:pt idx="1995">
                  <c:v>-1.31355</c:v>
                </c:pt>
                <c:pt idx="1996">
                  <c:v>-1.31253</c:v>
                </c:pt>
                <c:pt idx="1997">
                  <c:v>-1.31148</c:v>
                </c:pt>
                <c:pt idx="1998">
                  <c:v>-1.3105100000000001</c:v>
                </c:pt>
                <c:pt idx="1999">
                  <c:v>-1.30951</c:v>
                </c:pt>
                <c:pt idx="2000">
                  <c:v>-1.3084800000000001</c:v>
                </c:pt>
                <c:pt idx="2001">
                  <c:v>-1.30745</c:v>
                </c:pt>
                <c:pt idx="2002">
                  <c:v>-1.3065899999999999</c:v>
                </c:pt>
                <c:pt idx="2003">
                  <c:v>-1.30562</c:v>
                </c:pt>
                <c:pt idx="2004">
                  <c:v>-1.3045100000000001</c:v>
                </c:pt>
                <c:pt idx="2005">
                  <c:v>-1.3035600000000001</c:v>
                </c:pt>
                <c:pt idx="2006">
                  <c:v>-1.3025800000000001</c:v>
                </c:pt>
                <c:pt idx="2007">
                  <c:v>-1.3015399999999999</c:v>
                </c:pt>
                <c:pt idx="2008">
                  <c:v>-1.3005599999999999</c:v>
                </c:pt>
                <c:pt idx="2009">
                  <c:v>-1.2995399999999999</c:v>
                </c:pt>
                <c:pt idx="2010">
                  <c:v>-1.2984800000000001</c:v>
                </c:pt>
                <c:pt idx="2011">
                  <c:v>-1.2975399999999999</c:v>
                </c:pt>
                <c:pt idx="2012">
                  <c:v>-1.2965199999999999</c:v>
                </c:pt>
                <c:pt idx="2013">
                  <c:v>-1.2955300000000001</c:v>
                </c:pt>
                <c:pt idx="2014">
                  <c:v>-1.29453</c:v>
                </c:pt>
                <c:pt idx="2015">
                  <c:v>-1.29349</c:v>
                </c:pt>
                <c:pt idx="2016">
                  <c:v>-1.29257</c:v>
                </c:pt>
                <c:pt idx="2017">
                  <c:v>-1.29148</c:v>
                </c:pt>
                <c:pt idx="2018">
                  <c:v>-1.29054</c:v>
                </c:pt>
                <c:pt idx="2019">
                  <c:v>-1.2895799999999999</c:v>
                </c:pt>
                <c:pt idx="2020">
                  <c:v>-1.2885200000000001</c:v>
                </c:pt>
                <c:pt idx="2021">
                  <c:v>-1.2875300000000001</c:v>
                </c:pt>
                <c:pt idx="2022">
                  <c:v>-1.28653</c:v>
                </c:pt>
                <c:pt idx="2023">
                  <c:v>-1.2855399999999999</c:v>
                </c:pt>
                <c:pt idx="2024">
                  <c:v>-1.28454</c:v>
                </c:pt>
                <c:pt idx="2025">
                  <c:v>-1.2836000000000001</c:v>
                </c:pt>
                <c:pt idx="2026">
                  <c:v>-1.2826299999999999</c:v>
                </c:pt>
                <c:pt idx="2027">
                  <c:v>-1.28159</c:v>
                </c:pt>
                <c:pt idx="2028">
                  <c:v>-1.2805599999999999</c:v>
                </c:pt>
                <c:pt idx="2029">
                  <c:v>-1.2795700000000001</c:v>
                </c:pt>
                <c:pt idx="2030">
                  <c:v>-1.2785299999999999</c:v>
                </c:pt>
                <c:pt idx="2031">
                  <c:v>-1.27762</c:v>
                </c:pt>
                <c:pt idx="2032">
                  <c:v>-1.2766</c:v>
                </c:pt>
                <c:pt idx="2033">
                  <c:v>-1.27555</c:v>
                </c:pt>
                <c:pt idx="2034">
                  <c:v>-1.2744899999999999</c:v>
                </c:pt>
                <c:pt idx="2035">
                  <c:v>-1.2735099999999999</c:v>
                </c:pt>
                <c:pt idx="2036">
                  <c:v>-1.2725599999999999</c:v>
                </c:pt>
                <c:pt idx="2037">
                  <c:v>-1.2715399999999999</c:v>
                </c:pt>
                <c:pt idx="2038">
                  <c:v>-1.27051</c:v>
                </c:pt>
                <c:pt idx="2039">
                  <c:v>-1.26946</c:v>
                </c:pt>
                <c:pt idx="2040">
                  <c:v>-1.2685200000000001</c:v>
                </c:pt>
                <c:pt idx="2041">
                  <c:v>-1.26755</c:v>
                </c:pt>
                <c:pt idx="2042">
                  <c:v>-1.2665500000000001</c:v>
                </c:pt>
                <c:pt idx="2043">
                  <c:v>-1.2655000000000001</c:v>
                </c:pt>
                <c:pt idx="2044">
                  <c:v>-1.2645200000000001</c:v>
                </c:pt>
                <c:pt idx="2045">
                  <c:v>-1.26353</c:v>
                </c:pt>
                <c:pt idx="2046">
                  <c:v>-1.26261</c:v>
                </c:pt>
                <c:pt idx="2047">
                  <c:v>-1.26156</c:v>
                </c:pt>
                <c:pt idx="2048">
                  <c:v>-1.2606200000000001</c:v>
                </c:pt>
                <c:pt idx="2049">
                  <c:v>-1.2595499999999999</c:v>
                </c:pt>
                <c:pt idx="2050">
                  <c:v>-1.25854</c:v>
                </c:pt>
                <c:pt idx="2051">
                  <c:v>-1.25756</c:v>
                </c:pt>
                <c:pt idx="2052">
                  <c:v>-1.2565500000000001</c:v>
                </c:pt>
                <c:pt idx="2053">
                  <c:v>-1.2556</c:v>
                </c:pt>
                <c:pt idx="2054">
                  <c:v>-1.25457</c:v>
                </c:pt>
                <c:pt idx="2055">
                  <c:v>-1.25356</c:v>
                </c:pt>
                <c:pt idx="2056">
                  <c:v>-1.25258</c:v>
                </c:pt>
                <c:pt idx="2057">
                  <c:v>-1.25159</c:v>
                </c:pt>
                <c:pt idx="2058">
                  <c:v>-1.25064</c:v>
                </c:pt>
                <c:pt idx="2059">
                  <c:v>-1.2495700000000001</c:v>
                </c:pt>
                <c:pt idx="2060">
                  <c:v>-1.24854</c:v>
                </c:pt>
                <c:pt idx="2061">
                  <c:v>-1.2475400000000001</c:v>
                </c:pt>
                <c:pt idx="2062">
                  <c:v>-1.24658</c:v>
                </c:pt>
                <c:pt idx="2063">
                  <c:v>-1.2455700000000001</c:v>
                </c:pt>
                <c:pt idx="2064">
                  <c:v>-1.2444999999999999</c:v>
                </c:pt>
                <c:pt idx="2065">
                  <c:v>-1.24349</c:v>
                </c:pt>
                <c:pt idx="2066">
                  <c:v>-1.2425299999999999</c:v>
                </c:pt>
                <c:pt idx="2067">
                  <c:v>-1.2415499999999999</c:v>
                </c:pt>
                <c:pt idx="2068">
                  <c:v>-1.24024</c:v>
                </c:pt>
                <c:pt idx="2069">
                  <c:v>-1.23888</c:v>
                </c:pt>
                <c:pt idx="2070">
                  <c:v>-1.2378499999999999</c:v>
                </c:pt>
                <c:pt idx="2071">
                  <c:v>-1.23685</c:v>
                </c:pt>
                <c:pt idx="2072">
                  <c:v>-1.2359</c:v>
                </c:pt>
                <c:pt idx="2073">
                  <c:v>-1.23489</c:v>
                </c:pt>
                <c:pt idx="2074">
                  <c:v>-1.23387</c:v>
                </c:pt>
                <c:pt idx="2075">
                  <c:v>-1.23288</c:v>
                </c:pt>
                <c:pt idx="2076">
                  <c:v>-1.2318800000000001</c:v>
                </c:pt>
                <c:pt idx="2077">
                  <c:v>-1.23088</c:v>
                </c:pt>
                <c:pt idx="2078">
                  <c:v>-1.2298500000000001</c:v>
                </c:pt>
                <c:pt idx="2079">
                  <c:v>-1.22888</c:v>
                </c:pt>
                <c:pt idx="2080">
                  <c:v>-1.2278800000000001</c:v>
                </c:pt>
                <c:pt idx="2081">
                  <c:v>-1.2268699999999999</c:v>
                </c:pt>
                <c:pt idx="2082">
                  <c:v>-1.22587</c:v>
                </c:pt>
                <c:pt idx="2083">
                  <c:v>-1.22489</c:v>
                </c:pt>
                <c:pt idx="2084">
                  <c:v>-1.2238599999999999</c:v>
                </c:pt>
                <c:pt idx="2085">
                  <c:v>-1.2228699999999999</c:v>
                </c:pt>
                <c:pt idx="2086">
                  <c:v>-1.2217899999999999</c:v>
                </c:pt>
                <c:pt idx="2087">
                  <c:v>-1.22085</c:v>
                </c:pt>
                <c:pt idx="2088">
                  <c:v>-1.2199</c:v>
                </c:pt>
                <c:pt idx="2089">
                  <c:v>-1.21885</c:v>
                </c:pt>
                <c:pt idx="2090">
                  <c:v>-1.2179</c:v>
                </c:pt>
                <c:pt idx="2091">
                  <c:v>-1.2168699999999999</c:v>
                </c:pt>
                <c:pt idx="2092">
                  <c:v>-1.21593</c:v>
                </c:pt>
                <c:pt idx="2093">
                  <c:v>-1.2148399999999999</c:v>
                </c:pt>
                <c:pt idx="2094">
                  <c:v>-1.2139200000000001</c:v>
                </c:pt>
                <c:pt idx="2095">
                  <c:v>-1.2128300000000001</c:v>
                </c:pt>
                <c:pt idx="2096">
                  <c:v>-1.21191</c:v>
                </c:pt>
                <c:pt idx="2097">
                  <c:v>-1.21082</c:v>
                </c:pt>
                <c:pt idx="2098">
                  <c:v>-1.2098599999999999</c:v>
                </c:pt>
                <c:pt idx="2099">
                  <c:v>-1.20886</c:v>
                </c:pt>
                <c:pt idx="2100">
                  <c:v>-1.2078199999999999</c:v>
                </c:pt>
                <c:pt idx="2101">
                  <c:v>-1.2069000000000001</c:v>
                </c:pt>
                <c:pt idx="2102">
                  <c:v>-1.2059200000000001</c:v>
                </c:pt>
                <c:pt idx="2103">
                  <c:v>-1.20485</c:v>
                </c:pt>
                <c:pt idx="2104">
                  <c:v>-1.20384</c:v>
                </c:pt>
                <c:pt idx="2105">
                  <c:v>-1.2028799999999999</c:v>
                </c:pt>
                <c:pt idx="2106">
                  <c:v>-1.20187</c:v>
                </c:pt>
                <c:pt idx="2107">
                  <c:v>-1.2008399999999999</c:v>
                </c:pt>
                <c:pt idx="2108">
                  <c:v>-1.1998599999999999</c:v>
                </c:pt>
                <c:pt idx="2109">
                  <c:v>-1.1988399999999999</c:v>
                </c:pt>
                <c:pt idx="2110">
                  <c:v>-1.19791</c:v>
                </c:pt>
                <c:pt idx="2111">
                  <c:v>-1.19689</c:v>
                </c:pt>
                <c:pt idx="2112">
                  <c:v>-1.1958500000000001</c:v>
                </c:pt>
                <c:pt idx="2113">
                  <c:v>-1.19486</c:v>
                </c:pt>
                <c:pt idx="2114">
                  <c:v>-1.19381</c:v>
                </c:pt>
                <c:pt idx="2115">
                  <c:v>-1.19285</c:v>
                </c:pt>
                <c:pt idx="2116">
                  <c:v>-1.1918800000000001</c:v>
                </c:pt>
                <c:pt idx="2117">
                  <c:v>-1.1908700000000001</c:v>
                </c:pt>
                <c:pt idx="2118">
                  <c:v>-1.18984</c:v>
                </c:pt>
                <c:pt idx="2119">
                  <c:v>-1.1888300000000001</c:v>
                </c:pt>
                <c:pt idx="2120">
                  <c:v>-1.18784</c:v>
                </c:pt>
                <c:pt idx="2121">
                  <c:v>-1.1868700000000001</c:v>
                </c:pt>
                <c:pt idx="2122">
                  <c:v>-1.18588</c:v>
                </c:pt>
                <c:pt idx="2123">
                  <c:v>-1.1849400000000001</c:v>
                </c:pt>
                <c:pt idx="2124">
                  <c:v>-1.18384</c:v>
                </c:pt>
                <c:pt idx="2125">
                  <c:v>-1.18283</c:v>
                </c:pt>
                <c:pt idx="2126">
                  <c:v>-1.18184</c:v>
                </c:pt>
                <c:pt idx="2127">
                  <c:v>-1.18085</c:v>
                </c:pt>
                <c:pt idx="2128">
                  <c:v>-1.17984</c:v>
                </c:pt>
                <c:pt idx="2129">
                  <c:v>-1.17879</c:v>
                </c:pt>
                <c:pt idx="2130">
                  <c:v>-1.1778</c:v>
                </c:pt>
                <c:pt idx="2131">
                  <c:v>-1.17686</c:v>
                </c:pt>
                <c:pt idx="2132">
                  <c:v>-1.1758500000000001</c:v>
                </c:pt>
                <c:pt idx="2133">
                  <c:v>-1.1748400000000001</c:v>
                </c:pt>
                <c:pt idx="2134">
                  <c:v>-1.17391</c:v>
                </c:pt>
                <c:pt idx="2135">
                  <c:v>-1.1728700000000001</c:v>
                </c:pt>
                <c:pt idx="2136">
                  <c:v>-1.1718500000000001</c:v>
                </c:pt>
                <c:pt idx="2137">
                  <c:v>-1.1708799999999999</c:v>
                </c:pt>
                <c:pt idx="2138">
                  <c:v>-1.1698200000000001</c:v>
                </c:pt>
                <c:pt idx="2139">
                  <c:v>-1.16889</c:v>
                </c:pt>
                <c:pt idx="2140">
                  <c:v>-1.16787</c:v>
                </c:pt>
                <c:pt idx="2141">
                  <c:v>-1.16683</c:v>
                </c:pt>
                <c:pt idx="2142">
                  <c:v>-1.1658500000000001</c:v>
                </c:pt>
                <c:pt idx="2143">
                  <c:v>-1.16483</c:v>
                </c:pt>
                <c:pt idx="2144">
                  <c:v>-1.1638200000000001</c:v>
                </c:pt>
                <c:pt idx="2145">
                  <c:v>-1.16289</c:v>
                </c:pt>
                <c:pt idx="2146">
                  <c:v>-1.16184</c:v>
                </c:pt>
                <c:pt idx="2147">
                  <c:v>-1.1608000000000001</c:v>
                </c:pt>
                <c:pt idx="2148">
                  <c:v>-1.15985</c:v>
                </c:pt>
                <c:pt idx="2149">
                  <c:v>-1.1588799999999999</c:v>
                </c:pt>
                <c:pt idx="2150">
                  <c:v>-1.15784</c:v>
                </c:pt>
                <c:pt idx="2151">
                  <c:v>-1.1569</c:v>
                </c:pt>
                <c:pt idx="2152">
                  <c:v>-1.15585</c:v>
                </c:pt>
                <c:pt idx="2153">
                  <c:v>-1.1548499999999999</c:v>
                </c:pt>
                <c:pt idx="2154">
                  <c:v>-1.15387</c:v>
                </c:pt>
                <c:pt idx="2155">
                  <c:v>-1.15289</c:v>
                </c:pt>
                <c:pt idx="2156">
                  <c:v>-1.15188</c:v>
                </c:pt>
                <c:pt idx="2157">
                  <c:v>-1.1508799999999999</c:v>
                </c:pt>
                <c:pt idx="2158">
                  <c:v>-1.1498600000000001</c:v>
                </c:pt>
                <c:pt idx="2159">
                  <c:v>-1.1488799999999999</c:v>
                </c:pt>
                <c:pt idx="2160">
                  <c:v>-1.1478900000000001</c:v>
                </c:pt>
                <c:pt idx="2161">
                  <c:v>-1.14689</c:v>
                </c:pt>
                <c:pt idx="2162">
                  <c:v>-1.14594</c:v>
                </c:pt>
                <c:pt idx="2163">
                  <c:v>-1.1448700000000001</c:v>
                </c:pt>
                <c:pt idx="2164">
                  <c:v>-1.1438200000000001</c:v>
                </c:pt>
                <c:pt idx="2165">
                  <c:v>-1.1428700000000001</c:v>
                </c:pt>
                <c:pt idx="2166">
                  <c:v>-1.14185</c:v>
                </c:pt>
                <c:pt idx="2167">
                  <c:v>-1.1409</c:v>
                </c:pt>
                <c:pt idx="2168">
                  <c:v>-1.13985</c:v>
                </c:pt>
                <c:pt idx="2169">
                  <c:v>-1.1389100000000001</c:v>
                </c:pt>
                <c:pt idx="2170">
                  <c:v>-1.1378699999999999</c:v>
                </c:pt>
                <c:pt idx="2171">
                  <c:v>-1.13687</c:v>
                </c:pt>
                <c:pt idx="2172">
                  <c:v>-1.1358999999999999</c:v>
                </c:pt>
                <c:pt idx="2173">
                  <c:v>-1.1349</c:v>
                </c:pt>
                <c:pt idx="2174">
                  <c:v>-1.13392</c:v>
                </c:pt>
                <c:pt idx="2175">
                  <c:v>-1.13289</c:v>
                </c:pt>
                <c:pt idx="2176">
                  <c:v>-1.1318299999999999</c:v>
                </c:pt>
                <c:pt idx="2177">
                  <c:v>-1.1309100000000001</c:v>
                </c:pt>
                <c:pt idx="2178">
                  <c:v>-1.1298900000000001</c:v>
                </c:pt>
                <c:pt idx="2179">
                  <c:v>-1.12887</c:v>
                </c:pt>
                <c:pt idx="2180">
                  <c:v>-1.1278999999999999</c:v>
                </c:pt>
                <c:pt idx="2181">
                  <c:v>-1.12687</c:v>
                </c:pt>
                <c:pt idx="2182">
                  <c:v>-1.1258900000000001</c:v>
                </c:pt>
                <c:pt idx="2183">
                  <c:v>-1.12496</c:v>
                </c:pt>
                <c:pt idx="2184">
                  <c:v>-1.12388</c:v>
                </c:pt>
                <c:pt idx="2185">
                  <c:v>-1.1228899999999999</c:v>
                </c:pt>
                <c:pt idx="2186">
                  <c:v>-1.12192</c:v>
                </c:pt>
                <c:pt idx="2187">
                  <c:v>-1.1208400000000001</c:v>
                </c:pt>
                <c:pt idx="2188">
                  <c:v>-1.1198900000000001</c:v>
                </c:pt>
                <c:pt idx="2189">
                  <c:v>-1.1188499999999999</c:v>
                </c:pt>
                <c:pt idx="2190">
                  <c:v>-1.1177999999999999</c:v>
                </c:pt>
                <c:pt idx="2191">
                  <c:v>-1.11686</c:v>
                </c:pt>
                <c:pt idx="2192">
                  <c:v>-1.11585</c:v>
                </c:pt>
                <c:pt idx="2193">
                  <c:v>-1.11487</c:v>
                </c:pt>
                <c:pt idx="2194">
                  <c:v>-1.1138999999999999</c:v>
                </c:pt>
                <c:pt idx="2195">
                  <c:v>-1.1129100000000001</c:v>
                </c:pt>
                <c:pt idx="2196">
                  <c:v>-1.11185</c:v>
                </c:pt>
                <c:pt idx="2197">
                  <c:v>-1.1108499999999999</c:v>
                </c:pt>
                <c:pt idx="2198">
                  <c:v>-1.1099000000000001</c:v>
                </c:pt>
                <c:pt idx="2199">
                  <c:v>-1.1089500000000001</c:v>
                </c:pt>
                <c:pt idx="2200">
                  <c:v>-1.10791</c:v>
                </c:pt>
                <c:pt idx="2201">
                  <c:v>-1.1069</c:v>
                </c:pt>
                <c:pt idx="2202">
                  <c:v>-1.1058699999999999</c:v>
                </c:pt>
                <c:pt idx="2203">
                  <c:v>-1.1049</c:v>
                </c:pt>
                <c:pt idx="2204">
                  <c:v>-1.10385</c:v>
                </c:pt>
                <c:pt idx="2205">
                  <c:v>-1.10287</c:v>
                </c:pt>
                <c:pt idx="2206">
                  <c:v>-1.1018699999999999</c:v>
                </c:pt>
                <c:pt idx="2207">
                  <c:v>-1.10084</c:v>
                </c:pt>
                <c:pt idx="2208">
                  <c:v>-1.0999000000000001</c:v>
                </c:pt>
                <c:pt idx="2209">
                  <c:v>-1.0988899999999999</c:v>
                </c:pt>
                <c:pt idx="2210">
                  <c:v>-1.0979000000000001</c:v>
                </c:pt>
                <c:pt idx="2211">
                  <c:v>-1.0969500000000001</c:v>
                </c:pt>
                <c:pt idx="2212">
                  <c:v>-1.09585</c:v>
                </c:pt>
                <c:pt idx="2213">
                  <c:v>-1.09483</c:v>
                </c:pt>
                <c:pt idx="2214">
                  <c:v>-1.09385</c:v>
                </c:pt>
                <c:pt idx="2215">
                  <c:v>-1.0928800000000001</c:v>
                </c:pt>
                <c:pt idx="2216">
                  <c:v>-1.09188</c:v>
                </c:pt>
                <c:pt idx="2217">
                  <c:v>-1.0909</c:v>
                </c:pt>
                <c:pt idx="2218">
                  <c:v>-1.0898699999999999</c:v>
                </c:pt>
                <c:pt idx="2219">
                  <c:v>-1.0888500000000001</c:v>
                </c:pt>
                <c:pt idx="2220">
                  <c:v>-1.08795</c:v>
                </c:pt>
                <c:pt idx="2221">
                  <c:v>-1.08687</c:v>
                </c:pt>
                <c:pt idx="2222">
                  <c:v>-1.0859399999999999</c:v>
                </c:pt>
                <c:pt idx="2223">
                  <c:v>-1.0849200000000001</c:v>
                </c:pt>
                <c:pt idx="2224">
                  <c:v>-1.08395</c:v>
                </c:pt>
                <c:pt idx="2225">
                  <c:v>-1.08287</c:v>
                </c:pt>
                <c:pt idx="2226">
                  <c:v>-1.08186</c:v>
                </c:pt>
                <c:pt idx="2227">
                  <c:v>-1.0809</c:v>
                </c:pt>
                <c:pt idx="2228">
                  <c:v>-1.0798700000000001</c:v>
                </c:pt>
                <c:pt idx="2229">
                  <c:v>-1.07891</c:v>
                </c:pt>
                <c:pt idx="2230">
                  <c:v>-1.07789</c:v>
                </c:pt>
                <c:pt idx="2231">
                  <c:v>-1.07691</c:v>
                </c:pt>
                <c:pt idx="2232">
                  <c:v>-1.0758399999999999</c:v>
                </c:pt>
                <c:pt idx="2233">
                  <c:v>-1.07487</c:v>
                </c:pt>
                <c:pt idx="2234">
                  <c:v>-1.0739000000000001</c:v>
                </c:pt>
                <c:pt idx="2235">
                  <c:v>-1.07283</c:v>
                </c:pt>
                <c:pt idx="2236">
                  <c:v>-1.0718799999999999</c:v>
                </c:pt>
                <c:pt idx="2237">
                  <c:v>-1.0709</c:v>
                </c:pt>
                <c:pt idx="2238">
                  <c:v>-1.06992</c:v>
                </c:pt>
                <c:pt idx="2239">
                  <c:v>-1.0688800000000001</c:v>
                </c:pt>
                <c:pt idx="2240">
                  <c:v>-1.06785</c:v>
                </c:pt>
                <c:pt idx="2241">
                  <c:v>-1.0668899999999999</c:v>
                </c:pt>
                <c:pt idx="2242">
                  <c:v>-1.0659000000000001</c:v>
                </c:pt>
                <c:pt idx="2243">
                  <c:v>-1.0649</c:v>
                </c:pt>
                <c:pt idx="2244">
                  <c:v>-1.06396</c:v>
                </c:pt>
                <c:pt idx="2245">
                  <c:v>-1.0628500000000001</c:v>
                </c:pt>
                <c:pt idx="2246">
                  <c:v>-1.0619499999999999</c:v>
                </c:pt>
                <c:pt idx="2247">
                  <c:v>-1.06088</c:v>
                </c:pt>
                <c:pt idx="2248">
                  <c:v>-1.05986</c:v>
                </c:pt>
                <c:pt idx="2249">
                  <c:v>-1.05884</c:v>
                </c:pt>
                <c:pt idx="2250">
                  <c:v>-1.0579099999999999</c:v>
                </c:pt>
                <c:pt idx="2251">
                  <c:v>-1.05691</c:v>
                </c:pt>
                <c:pt idx="2252">
                  <c:v>-1.05589</c:v>
                </c:pt>
                <c:pt idx="2253">
                  <c:v>-1.05488</c:v>
                </c:pt>
                <c:pt idx="2254">
                  <c:v>-1.05389</c:v>
                </c:pt>
                <c:pt idx="2255">
                  <c:v>-1.05291</c:v>
                </c:pt>
                <c:pt idx="2256">
                  <c:v>-1.0518799999999999</c:v>
                </c:pt>
                <c:pt idx="2257">
                  <c:v>-1.0508999999999999</c:v>
                </c:pt>
                <c:pt idx="2258">
                  <c:v>-1.04989</c:v>
                </c:pt>
                <c:pt idx="2259">
                  <c:v>-1.0488500000000001</c:v>
                </c:pt>
                <c:pt idx="2260">
                  <c:v>-1.0479000000000001</c:v>
                </c:pt>
                <c:pt idx="2261">
                  <c:v>-1.04694</c:v>
                </c:pt>
                <c:pt idx="2262">
                  <c:v>-1.0458700000000001</c:v>
                </c:pt>
                <c:pt idx="2263">
                  <c:v>-1.0449299999999999</c:v>
                </c:pt>
                <c:pt idx="2264">
                  <c:v>-1.04392</c:v>
                </c:pt>
                <c:pt idx="2265">
                  <c:v>-1.0429900000000001</c:v>
                </c:pt>
                <c:pt idx="2266">
                  <c:v>-1.04196</c:v>
                </c:pt>
                <c:pt idx="2267">
                  <c:v>-1.04094</c:v>
                </c:pt>
                <c:pt idx="2268">
                  <c:v>-1.0398799999999999</c:v>
                </c:pt>
                <c:pt idx="2269">
                  <c:v>-1.03887</c:v>
                </c:pt>
                <c:pt idx="2270">
                  <c:v>-1.0378700000000001</c:v>
                </c:pt>
                <c:pt idx="2271">
                  <c:v>-1.0369200000000001</c:v>
                </c:pt>
                <c:pt idx="2272">
                  <c:v>-1.0358799999999999</c:v>
                </c:pt>
                <c:pt idx="2273">
                  <c:v>-1.03494</c:v>
                </c:pt>
                <c:pt idx="2274">
                  <c:v>-1.03392</c:v>
                </c:pt>
                <c:pt idx="2275">
                  <c:v>-1.0328599999999999</c:v>
                </c:pt>
                <c:pt idx="2276">
                  <c:v>-1.0318799999999999</c:v>
                </c:pt>
                <c:pt idx="2277">
                  <c:v>-1.0309200000000001</c:v>
                </c:pt>
                <c:pt idx="2278">
                  <c:v>-1.0298799999999999</c:v>
                </c:pt>
                <c:pt idx="2279">
                  <c:v>-1.02887</c:v>
                </c:pt>
                <c:pt idx="2280">
                  <c:v>-1.0279</c:v>
                </c:pt>
                <c:pt idx="2281">
                  <c:v>-1.0268600000000001</c:v>
                </c:pt>
                <c:pt idx="2282">
                  <c:v>-1.02593</c:v>
                </c:pt>
                <c:pt idx="2283">
                  <c:v>-1.02495</c:v>
                </c:pt>
                <c:pt idx="2284">
                  <c:v>-1.02393</c:v>
                </c:pt>
                <c:pt idx="2285">
                  <c:v>-1.0228999999999999</c:v>
                </c:pt>
                <c:pt idx="2286">
                  <c:v>-1.02193</c:v>
                </c:pt>
                <c:pt idx="2287">
                  <c:v>-1.0209699999999999</c:v>
                </c:pt>
                <c:pt idx="2288">
                  <c:v>-1.01997</c:v>
                </c:pt>
                <c:pt idx="2289">
                  <c:v>-1.01892</c:v>
                </c:pt>
                <c:pt idx="2290">
                  <c:v>-1.0179400000000001</c:v>
                </c:pt>
                <c:pt idx="2291">
                  <c:v>-1.01695</c:v>
                </c:pt>
                <c:pt idx="2292">
                  <c:v>-1.0159</c:v>
                </c:pt>
                <c:pt idx="2293">
                  <c:v>-1.0148699999999999</c:v>
                </c:pt>
                <c:pt idx="2294">
                  <c:v>-1.01393</c:v>
                </c:pt>
                <c:pt idx="2295">
                  <c:v>-1.01284</c:v>
                </c:pt>
                <c:pt idx="2296">
                  <c:v>-1.0118799999999999</c:v>
                </c:pt>
                <c:pt idx="2297">
                  <c:v>-1.0108600000000001</c:v>
                </c:pt>
                <c:pt idx="2298">
                  <c:v>-1.00989</c:v>
                </c:pt>
                <c:pt idx="2299">
                  <c:v>-1.00888</c:v>
                </c:pt>
                <c:pt idx="2300">
                  <c:v>-1.00787</c:v>
                </c:pt>
                <c:pt idx="2301">
                  <c:v>-1.0068299999999999</c:v>
                </c:pt>
                <c:pt idx="2302">
                  <c:v>-1.00586</c:v>
                </c:pt>
                <c:pt idx="2303">
                  <c:v>-1.0048699999999999</c:v>
                </c:pt>
                <c:pt idx="2304">
                  <c:v>-1.0038899999999999</c:v>
                </c:pt>
                <c:pt idx="2305">
                  <c:v>-1.00285</c:v>
                </c:pt>
                <c:pt idx="2306">
                  <c:v>-1.0018899999999999</c:v>
                </c:pt>
                <c:pt idx="2307">
                  <c:v>-1.00085</c:v>
                </c:pt>
                <c:pt idx="2308">
                  <c:v>-0.99989799999999995</c:v>
                </c:pt>
                <c:pt idx="2309">
                  <c:v>-0.99894099999999997</c:v>
                </c:pt>
                <c:pt idx="2310">
                  <c:v>-0.99793900000000002</c:v>
                </c:pt>
                <c:pt idx="2311">
                  <c:v>-0.99692999999999998</c:v>
                </c:pt>
                <c:pt idx="2312">
                  <c:v>-0.99584300000000003</c:v>
                </c:pt>
                <c:pt idx="2313">
                  <c:v>-0.99493399999999999</c:v>
                </c:pt>
                <c:pt idx="2314">
                  <c:v>-0.99388100000000001</c:v>
                </c:pt>
                <c:pt idx="2315">
                  <c:v>-0.99287599999999998</c:v>
                </c:pt>
                <c:pt idx="2316">
                  <c:v>-0.99190800000000001</c:v>
                </c:pt>
                <c:pt idx="2317">
                  <c:v>-0.9909</c:v>
                </c:pt>
                <c:pt idx="2318">
                  <c:v>-0.98987499999999995</c:v>
                </c:pt>
                <c:pt idx="2319">
                  <c:v>-0.9889</c:v>
                </c:pt>
                <c:pt idx="2320">
                  <c:v>-0.98789800000000005</c:v>
                </c:pt>
                <c:pt idx="2321">
                  <c:v>-0.98691399999999996</c:v>
                </c:pt>
                <c:pt idx="2322">
                  <c:v>-0.98590900000000004</c:v>
                </c:pt>
                <c:pt idx="2323">
                  <c:v>-0.98488100000000001</c:v>
                </c:pt>
                <c:pt idx="2324">
                  <c:v>-0.983877</c:v>
                </c:pt>
                <c:pt idx="2325">
                  <c:v>-0.98286300000000004</c:v>
                </c:pt>
                <c:pt idx="2326">
                  <c:v>-0.98185800000000001</c:v>
                </c:pt>
                <c:pt idx="2327">
                  <c:v>-0.98091300000000003</c:v>
                </c:pt>
                <c:pt idx="2328">
                  <c:v>-0.97983900000000002</c:v>
                </c:pt>
                <c:pt idx="2329">
                  <c:v>-0.97889300000000001</c:v>
                </c:pt>
                <c:pt idx="2330">
                  <c:v>-0.97790500000000002</c:v>
                </c:pt>
                <c:pt idx="2331">
                  <c:v>-0.97692999999999997</c:v>
                </c:pt>
                <c:pt idx="2332">
                  <c:v>-0.97596499999999997</c:v>
                </c:pt>
                <c:pt idx="2333">
                  <c:v>-0.97492800000000002</c:v>
                </c:pt>
                <c:pt idx="2334">
                  <c:v>-0.97388600000000003</c:v>
                </c:pt>
                <c:pt idx="2335">
                  <c:v>-0.97297900000000004</c:v>
                </c:pt>
                <c:pt idx="2336">
                  <c:v>-0.97197699999999998</c:v>
                </c:pt>
                <c:pt idx="2337">
                  <c:v>-0.97096099999999996</c:v>
                </c:pt>
                <c:pt idx="2338">
                  <c:v>-0.96995200000000004</c:v>
                </c:pt>
                <c:pt idx="2339">
                  <c:v>-0.96890500000000002</c:v>
                </c:pt>
                <c:pt idx="2340">
                  <c:v>-0.96788300000000005</c:v>
                </c:pt>
                <c:pt idx="2341">
                  <c:v>-0.96689499999999995</c:v>
                </c:pt>
                <c:pt idx="2342">
                  <c:v>-0.96588600000000002</c:v>
                </c:pt>
                <c:pt idx="2343">
                  <c:v>-0.96492100000000003</c:v>
                </c:pt>
                <c:pt idx="2344">
                  <c:v>-0.96391700000000002</c:v>
                </c:pt>
                <c:pt idx="2345">
                  <c:v>-0.96291000000000004</c:v>
                </c:pt>
                <c:pt idx="2346">
                  <c:v>-0.96189800000000003</c:v>
                </c:pt>
                <c:pt idx="2347">
                  <c:v>-0.96084700000000001</c:v>
                </c:pt>
                <c:pt idx="2348">
                  <c:v>-0.95992299999999997</c:v>
                </c:pt>
                <c:pt idx="2349">
                  <c:v>-0.95890799999999998</c:v>
                </c:pt>
                <c:pt idx="2350">
                  <c:v>-0.95786099999999996</c:v>
                </c:pt>
                <c:pt idx="2351">
                  <c:v>-0.95690299999999995</c:v>
                </c:pt>
                <c:pt idx="2352">
                  <c:v>-0.95594199999999996</c:v>
                </c:pt>
                <c:pt idx="2353">
                  <c:v>-0.95496899999999996</c:v>
                </c:pt>
                <c:pt idx="2354">
                  <c:v>-0.95397399999999999</c:v>
                </c:pt>
                <c:pt idx="2355">
                  <c:v>-0.95296000000000003</c:v>
                </c:pt>
                <c:pt idx="2356">
                  <c:v>-0.951936</c:v>
                </c:pt>
                <c:pt idx="2357">
                  <c:v>-0.950928</c:v>
                </c:pt>
                <c:pt idx="2358">
                  <c:v>-0.94993799999999995</c:v>
                </c:pt>
                <c:pt idx="2359">
                  <c:v>-0.94892100000000001</c:v>
                </c:pt>
                <c:pt idx="2360">
                  <c:v>-0.94794100000000003</c:v>
                </c:pt>
                <c:pt idx="2361">
                  <c:v>-0.94692600000000005</c:v>
                </c:pt>
                <c:pt idx="2362">
                  <c:v>-0.94590700000000005</c:v>
                </c:pt>
                <c:pt idx="2363">
                  <c:v>-0.94488000000000005</c:v>
                </c:pt>
                <c:pt idx="2364">
                  <c:v>-0.94392600000000004</c:v>
                </c:pt>
                <c:pt idx="2365">
                  <c:v>-0.94294</c:v>
                </c:pt>
                <c:pt idx="2366">
                  <c:v>-0.94192900000000002</c:v>
                </c:pt>
                <c:pt idx="2367">
                  <c:v>-0.94092200000000004</c:v>
                </c:pt>
                <c:pt idx="2368">
                  <c:v>-0.93988499999999997</c:v>
                </c:pt>
                <c:pt idx="2369">
                  <c:v>-0.93888000000000005</c:v>
                </c:pt>
                <c:pt idx="2370">
                  <c:v>-0.93795200000000001</c:v>
                </c:pt>
                <c:pt idx="2371">
                  <c:v>-0.93689</c:v>
                </c:pt>
                <c:pt idx="2372">
                  <c:v>-0.93594299999999997</c:v>
                </c:pt>
                <c:pt idx="2373">
                  <c:v>-0.93496400000000002</c:v>
                </c:pt>
                <c:pt idx="2374">
                  <c:v>-0.93393499999999996</c:v>
                </c:pt>
                <c:pt idx="2375">
                  <c:v>-0.93289699999999998</c:v>
                </c:pt>
                <c:pt idx="2376">
                  <c:v>-0.93202099999999999</c:v>
                </c:pt>
                <c:pt idx="2377">
                  <c:v>-0.93093199999999998</c:v>
                </c:pt>
                <c:pt idx="2378">
                  <c:v>-0.92998000000000003</c:v>
                </c:pt>
                <c:pt idx="2379">
                  <c:v>-0.92890399999999995</c:v>
                </c:pt>
                <c:pt idx="2380">
                  <c:v>-0.92793099999999995</c:v>
                </c:pt>
                <c:pt idx="2381">
                  <c:v>-0.92693300000000001</c:v>
                </c:pt>
                <c:pt idx="2382">
                  <c:v>-0.92593499999999995</c:v>
                </c:pt>
                <c:pt idx="2383">
                  <c:v>-0.924956</c:v>
                </c:pt>
                <c:pt idx="2384">
                  <c:v>-0.92394100000000001</c:v>
                </c:pt>
                <c:pt idx="2385">
                  <c:v>-0.92291900000000004</c:v>
                </c:pt>
                <c:pt idx="2386">
                  <c:v>-0.92191599999999996</c:v>
                </c:pt>
                <c:pt idx="2387">
                  <c:v>-0.92095000000000005</c:v>
                </c:pt>
                <c:pt idx="2388">
                  <c:v>-0.91990099999999997</c:v>
                </c:pt>
                <c:pt idx="2389">
                  <c:v>-0.91891299999999998</c:v>
                </c:pt>
                <c:pt idx="2390">
                  <c:v>-0.91792099999999999</c:v>
                </c:pt>
                <c:pt idx="2391">
                  <c:v>-0.91689200000000004</c:v>
                </c:pt>
                <c:pt idx="2392">
                  <c:v>-0.91591800000000001</c:v>
                </c:pt>
                <c:pt idx="2393">
                  <c:v>-0.91495199999999999</c:v>
                </c:pt>
                <c:pt idx="2394">
                  <c:v>-0.91393999999999997</c:v>
                </c:pt>
                <c:pt idx="2395">
                  <c:v>-0.91293899999999994</c:v>
                </c:pt>
                <c:pt idx="2396">
                  <c:v>-0.91191900000000004</c:v>
                </c:pt>
                <c:pt idx="2397">
                  <c:v>-0.91099699999999995</c:v>
                </c:pt>
                <c:pt idx="2398">
                  <c:v>-0.90995700000000002</c:v>
                </c:pt>
                <c:pt idx="2399">
                  <c:v>-0.90895999999999999</c:v>
                </c:pt>
                <c:pt idx="2400">
                  <c:v>-0.90793999999999997</c:v>
                </c:pt>
                <c:pt idx="2401">
                  <c:v>-0.90690099999999996</c:v>
                </c:pt>
                <c:pt idx="2402">
                  <c:v>-0.90598100000000004</c:v>
                </c:pt>
                <c:pt idx="2403">
                  <c:v>-0.904922</c:v>
                </c:pt>
                <c:pt idx="2404">
                  <c:v>-0.90400899999999995</c:v>
                </c:pt>
                <c:pt idx="2405">
                  <c:v>-0.90293299999999999</c:v>
                </c:pt>
                <c:pt idx="2406">
                  <c:v>-0.90193000000000001</c:v>
                </c:pt>
                <c:pt idx="2407">
                  <c:v>-0.90100199999999997</c:v>
                </c:pt>
                <c:pt idx="2408">
                  <c:v>-0.89992000000000005</c:v>
                </c:pt>
                <c:pt idx="2409">
                  <c:v>-0.89896100000000001</c:v>
                </c:pt>
                <c:pt idx="2410">
                  <c:v>-0.89792799999999995</c:v>
                </c:pt>
                <c:pt idx="2411">
                  <c:v>-0.89696200000000004</c:v>
                </c:pt>
                <c:pt idx="2412">
                  <c:v>-0.89598500000000003</c:v>
                </c:pt>
                <c:pt idx="2413">
                  <c:v>-0.89491500000000002</c:v>
                </c:pt>
                <c:pt idx="2414">
                  <c:v>-0.89392499999999997</c:v>
                </c:pt>
                <c:pt idx="2415">
                  <c:v>-0.89294899999999999</c:v>
                </c:pt>
                <c:pt idx="2416">
                  <c:v>-0.89193100000000003</c:v>
                </c:pt>
                <c:pt idx="2417">
                  <c:v>-0.89094899999999999</c:v>
                </c:pt>
                <c:pt idx="2418">
                  <c:v>-0.88992300000000002</c:v>
                </c:pt>
                <c:pt idx="2419">
                  <c:v>-0.88898999999999995</c:v>
                </c:pt>
                <c:pt idx="2420">
                  <c:v>-0.88807199999999997</c:v>
                </c:pt>
                <c:pt idx="2421">
                  <c:v>-0.88701799999999997</c:v>
                </c:pt>
                <c:pt idx="2422">
                  <c:v>-0.88598399999999999</c:v>
                </c:pt>
                <c:pt idx="2423">
                  <c:v>-0.88493999999999995</c:v>
                </c:pt>
                <c:pt idx="2424">
                  <c:v>-0.88397199999999998</c:v>
                </c:pt>
                <c:pt idx="2425">
                  <c:v>-0.88294600000000001</c:v>
                </c:pt>
                <c:pt idx="2426">
                  <c:v>-0.88199700000000003</c:v>
                </c:pt>
                <c:pt idx="2427">
                  <c:v>-0.88095699999999999</c:v>
                </c:pt>
                <c:pt idx="2428">
                  <c:v>-0.87998399999999999</c:v>
                </c:pt>
                <c:pt idx="2429">
                  <c:v>-0.87895299999999998</c:v>
                </c:pt>
                <c:pt idx="2430">
                  <c:v>-0.87795000000000001</c:v>
                </c:pt>
                <c:pt idx="2431">
                  <c:v>-0.87695000000000001</c:v>
                </c:pt>
                <c:pt idx="2432">
                  <c:v>-0.87586900000000001</c:v>
                </c:pt>
                <c:pt idx="2433">
                  <c:v>-0.87494300000000003</c:v>
                </c:pt>
                <c:pt idx="2434">
                  <c:v>-0.87393399999999999</c:v>
                </c:pt>
                <c:pt idx="2435">
                  <c:v>-0.87295500000000004</c:v>
                </c:pt>
                <c:pt idx="2436">
                  <c:v>-0.87198500000000001</c:v>
                </c:pt>
                <c:pt idx="2437">
                  <c:v>-0.87093200000000004</c:v>
                </c:pt>
                <c:pt idx="2438">
                  <c:v>-0.86991499999999999</c:v>
                </c:pt>
                <c:pt idx="2439">
                  <c:v>-0.86893200000000004</c:v>
                </c:pt>
                <c:pt idx="2440">
                  <c:v>-0.867981</c:v>
                </c:pt>
                <c:pt idx="2441">
                  <c:v>-0.86694000000000004</c:v>
                </c:pt>
                <c:pt idx="2442">
                  <c:v>-0.86604700000000001</c:v>
                </c:pt>
                <c:pt idx="2443">
                  <c:v>-0.86497599999999997</c:v>
                </c:pt>
                <c:pt idx="2444">
                  <c:v>-0.86393500000000001</c:v>
                </c:pt>
                <c:pt idx="2445">
                  <c:v>-0.86297100000000004</c:v>
                </c:pt>
                <c:pt idx="2446">
                  <c:v>-0.86198200000000003</c:v>
                </c:pt>
                <c:pt idx="2447">
                  <c:v>-0.86101799999999995</c:v>
                </c:pt>
                <c:pt idx="2448">
                  <c:v>-0.85997199999999996</c:v>
                </c:pt>
                <c:pt idx="2449">
                  <c:v>-0.85896600000000001</c:v>
                </c:pt>
                <c:pt idx="2450">
                  <c:v>-0.85797500000000004</c:v>
                </c:pt>
                <c:pt idx="2451">
                  <c:v>-0.85695699999999997</c:v>
                </c:pt>
                <c:pt idx="2452">
                  <c:v>-0.85598700000000005</c:v>
                </c:pt>
                <c:pt idx="2453">
                  <c:v>-0.85499999999999998</c:v>
                </c:pt>
                <c:pt idx="2454">
                  <c:v>-0.85394400000000004</c:v>
                </c:pt>
                <c:pt idx="2455">
                  <c:v>-0.85293799999999997</c:v>
                </c:pt>
                <c:pt idx="2456">
                  <c:v>-0.85192500000000004</c:v>
                </c:pt>
                <c:pt idx="2457">
                  <c:v>-0.85094099999999995</c:v>
                </c:pt>
                <c:pt idx="2458">
                  <c:v>-0.84996099999999997</c:v>
                </c:pt>
                <c:pt idx="2459">
                  <c:v>-0.84897199999999995</c:v>
                </c:pt>
                <c:pt idx="2460">
                  <c:v>-0.84792999999999996</c:v>
                </c:pt>
                <c:pt idx="2461">
                  <c:v>-0.84695100000000001</c:v>
                </c:pt>
                <c:pt idx="2462">
                  <c:v>-0.84599199999999997</c:v>
                </c:pt>
                <c:pt idx="2463">
                  <c:v>-0.84496700000000002</c:v>
                </c:pt>
                <c:pt idx="2464">
                  <c:v>-0.84399199999999996</c:v>
                </c:pt>
                <c:pt idx="2465">
                  <c:v>-0.84297999999999995</c:v>
                </c:pt>
                <c:pt idx="2466">
                  <c:v>-0.84193399999999996</c:v>
                </c:pt>
                <c:pt idx="2467">
                  <c:v>-0.84097100000000002</c:v>
                </c:pt>
                <c:pt idx="2468">
                  <c:v>-0.84000399999999997</c:v>
                </c:pt>
                <c:pt idx="2469">
                  <c:v>-0.83899400000000002</c:v>
                </c:pt>
                <c:pt idx="2470">
                  <c:v>-0.83796099999999996</c:v>
                </c:pt>
                <c:pt idx="2471">
                  <c:v>-0.836951</c:v>
                </c:pt>
                <c:pt idx="2472">
                  <c:v>-0.83596400000000004</c:v>
                </c:pt>
                <c:pt idx="2473">
                  <c:v>-0.83493399999999995</c:v>
                </c:pt>
                <c:pt idx="2474">
                  <c:v>-0.83396800000000004</c:v>
                </c:pt>
                <c:pt idx="2475">
                  <c:v>-0.83300700000000005</c:v>
                </c:pt>
                <c:pt idx="2476">
                  <c:v>-0.83190399999999998</c:v>
                </c:pt>
                <c:pt idx="2477">
                  <c:v>-0.83097399999999999</c:v>
                </c:pt>
                <c:pt idx="2478">
                  <c:v>-0.82994599999999996</c:v>
                </c:pt>
                <c:pt idx="2479">
                  <c:v>-0.82898400000000005</c:v>
                </c:pt>
                <c:pt idx="2480">
                  <c:v>-0.82795700000000005</c:v>
                </c:pt>
                <c:pt idx="2481">
                  <c:v>-0.82694100000000004</c:v>
                </c:pt>
                <c:pt idx="2482">
                  <c:v>-0.82591899999999996</c:v>
                </c:pt>
                <c:pt idx="2483">
                  <c:v>-0.82494500000000004</c:v>
                </c:pt>
                <c:pt idx="2484">
                  <c:v>-0.82396400000000003</c:v>
                </c:pt>
                <c:pt idx="2485">
                  <c:v>-0.82298099999999996</c:v>
                </c:pt>
                <c:pt idx="2486">
                  <c:v>-0.82204500000000003</c:v>
                </c:pt>
                <c:pt idx="2487">
                  <c:v>-0.82097500000000001</c:v>
                </c:pt>
                <c:pt idx="2488">
                  <c:v>-0.82000200000000001</c:v>
                </c:pt>
                <c:pt idx="2489">
                  <c:v>-0.81892100000000001</c:v>
                </c:pt>
                <c:pt idx="2490">
                  <c:v>-0.81791899999999995</c:v>
                </c:pt>
                <c:pt idx="2491">
                  <c:v>-0.81700600000000001</c:v>
                </c:pt>
                <c:pt idx="2492">
                  <c:v>-0.81594199999999995</c:v>
                </c:pt>
                <c:pt idx="2493">
                  <c:v>-0.81496500000000005</c:v>
                </c:pt>
                <c:pt idx="2494">
                  <c:v>-0.81394500000000003</c:v>
                </c:pt>
                <c:pt idx="2495">
                  <c:v>-0.812967</c:v>
                </c:pt>
                <c:pt idx="2496">
                  <c:v>-0.81196299999999999</c:v>
                </c:pt>
                <c:pt idx="2497">
                  <c:v>-0.81102200000000002</c:v>
                </c:pt>
                <c:pt idx="2498">
                  <c:v>-0.80999200000000005</c:v>
                </c:pt>
                <c:pt idx="2499">
                  <c:v>-0.80895700000000004</c:v>
                </c:pt>
                <c:pt idx="2500">
                  <c:v>-0.80796400000000002</c:v>
                </c:pt>
                <c:pt idx="2501">
                  <c:v>-0.80696100000000004</c:v>
                </c:pt>
                <c:pt idx="2502">
                  <c:v>-0.80598199999999998</c:v>
                </c:pt>
                <c:pt idx="2503">
                  <c:v>-0.80499699999999996</c:v>
                </c:pt>
                <c:pt idx="2504">
                  <c:v>-0.80392200000000003</c:v>
                </c:pt>
                <c:pt idx="2505">
                  <c:v>-0.80260600000000004</c:v>
                </c:pt>
                <c:pt idx="2506">
                  <c:v>-0.801203</c:v>
                </c:pt>
                <c:pt idx="2507">
                  <c:v>-0.80026699999999995</c:v>
                </c:pt>
                <c:pt idx="2508">
                  <c:v>-0.79927700000000002</c:v>
                </c:pt>
                <c:pt idx="2509">
                  <c:v>-0.798288</c:v>
                </c:pt>
                <c:pt idx="2510">
                  <c:v>-0.79722599999999999</c:v>
                </c:pt>
                <c:pt idx="2511">
                  <c:v>-0.79626300000000005</c:v>
                </c:pt>
                <c:pt idx="2512">
                  <c:v>-0.79521299999999995</c:v>
                </c:pt>
                <c:pt idx="2513">
                  <c:v>-0.79428200000000004</c:v>
                </c:pt>
                <c:pt idx="2514">
                  <c:v>-0.79321399999999997</c:v>
                </c:pt>
                <c:pt idx="2515">
                  <c:v>-0.79222099999999995</c:v>
                </c:pt>
                <c:pt idx="2516">
                  <c:v>-0.79120500000000005</c:v>
                </c:pt>
                <c:pt idx="2517">
                  <c:v>-0.79023100000000002</c:v>
                </c:pt>
                <c:pt idx="2518">
                  <c:v>-0.78924399999999995</c:v>
                </c:pt>
                <c:pt idx="2519">
                  <c:v>-0.78828100000000001</c:v>
                </c:pt>
                <c:pt idx="2520">
                  <c:v>-0.787246</c:v>
                </c:pt>
                <c:pt idx="2521">
                  <c:v>-0.78622199999999998</c:v>
                </c:pt>
                <c:pt idx="2522">
                  <c:v>-0.785277</c:v>
                </c:pt>
                <c:pt idx="2523">
                  <c:v>-0.78421099999999999</c:v>
                </c:pt>
                <c:pt idx="2524">
                  <c:v>-0.78329000000000004</c:v>
                </c:pt>
                <c:pt idx="2525">
                  <c:v>-0.78225500000000003</c:v>
                </c:pt>
                <c:pt idx="2526">
                  <c:v>-0.78117899999999996</c:v>
                </c:pt>
                <c:pt idx="2527">
                  <c:v>-0.78022800000000003</c:v>
                </c:pt>
                <c:pt idx="2528">
                  <c:v>-0.77932599999999996</c:v>
                </c:pt>
                <c:pt idx="2529">
                  <c:v>-0.77831399999999995</c:v>
                </c:pt>
                <c:pt idx="2530">
                  <c:v>-0.77722599999999997</c:v>
                </c:pt>
                <c:pt idx="2531">
                  <c:v>-0.77622999999999998</c:v>
                </c:pt>
                <c:pt idx="2532">
                  <c:v>-0.77523200000000003</c:v>
                </c:pt>
                <c:pt idx="2533">
                  <c:v>-0.77429400000000004</c:v>
                </c:pt>
                <c:pt idx="2534">
                  <c:v>-0.77327699999999999</c:v>
                </c:pt>
                <c:pt idx="2535">
                  <c:v>-0.77224300000000001</c:v>
                </c:pt>
                <c:pt idx="2536">
                  <c:v>-0.77121300000000004</c:v>
                </c:pt>
                <c:pt idx="2537">
                  <c:v>-0.77022400000000002</c:v>
                </c:pt>
                <c:pt idx="2538">
                  <c:v>-0.76924899999999996</c:v>
                </c:pt>
                <c:pt idx="2539">
                  <c:v>-0.76823600000000003</c:v>
                </c:pt>
                <c:pt idx="2540">
                  <c:v>-0.76724899999999996</c:v>
                </c:pt>
                <c:pt idx="2541">
                  <c:v>-0.76622999999999997</c:v>
                </c:pt>
                <c:pt idx="2542">
                  <c:v>-0.76524899999999996</c:v>
                </c:pt>
                <c:pt idx="2543">
                  <c:v>-0.76424700000000001</c:v>
                </c:pt>
                <c:pt idx="2544">
                  <c:v>-0.76325600000000005</c:v>
                </c:pt>
                <c:pt idx="2545">
                  <c:v>-0.762262</c:v>
                </c:pt>
                <c:pt idx="2546">
                  <c:v>-0.76125799999999999</c:v>
                </c:pt>
                <c:pt idx="2547">
                  <c:v>-0.76023499999999999</c:v>
                </c:pt>
                <c:pt idx="2548">
                  <c:v>-0.75924899999999995</c:v>
                </c:pt>
                <c:pt idx="2549">
                  <c:v>-0.75828499999999999</c:v>
                </c:pt>
                <c:pt idx="2550">
                  <c:v>-0.75736300000000001</c:v>
                </c:pt>
                <c:pt idx="2551">
                  <c:v>-0.75633399999999995</c:v>
                </c:pt>
                <c:pt idx="2552">
                  <c:v>-0.75531400000000004</c:v>
                </c:pt>
                <c:pt idx="2553">
                  <c:v>-0.75434000000000001</c:v>
                </c:pt>
                <c:pt idx="2554">
                  <c:v>-0.75326700000000002</c:v>
                </c:pt>
                <c:pt idx="2555">
                  <c:v>-0.75230399999999997</c:v>
                </c:pt>
                <c:pt idx="2556">
                  <c:v>-0.751328</c:v>
                </c:pt>
                <c:pt idx="2557">
                  <c:v>-0.75035700000000005</c:v>
                </c:pt>
                <c:pt idx="2558">
                  <c:v>-0.74934100000000003</c:v>
                </c:pt>
                <c:pt idx="2559">
                  <c:v>-0.74831199999999998</c:v>
                </c:pt>
                <c:pt idx="2560">
                  <c:v>-0.74733799999999995</c:v>
                </c:pt>
                <c:pt idx="2561">
                  <c:v>-0.74633000000000005</c:v>
                </c:pt>
                <c:pt idx="2562">
                  <c:v>-0.74535700000000005</c:v>
                </c:pt>
                <c:pt idx="2563">
                  <c:v>-0.74435399999999996</c:v>
                </c:pt>
                <c:pt idx="2564">
                  <c:v>-0.74334599999999995</c:v>
                </c:pt>
                <c:pt idx="2565">
                  <c:v>-0.74233400000000005</c:v>
                </c:pt>
                <c:pt idx="2566">
                  <c:v>-0.74135399999999996</c:v>
                </c:pt>
                <c:pt idx="2567">
                  <c:v>-0.74042200000000002</c:v>
                </c:pt>
                <c:pt idx="2568">
                  <c:v>-0.73936800000000003</c:v>
                </c:pt>
                <c:pt idx="2569">
                  <c:v>-0.73830499999999999</c:v>
                </c:pt>
                <c:pt idx="2570">
                  <c:v>-0.73729199999999995</c:v>
                </c:pt>
                <c:pt idx="2571">
                  <c:v>-0.73630399999999996</c:v>
                </c:pt>
                <c:pt idx="2572">
                  <c:v>-0.73535300000000003</c:v>
                </c:pt>
                <c:pt idx="2573">
                  <c:v>-0.73439699999999997</c:v>
                </c:pt>
                <c:pt idx="2574">
                  <c:v>-0.73333199999999998</c:v>
                </c:pt>
                <c:pt idx="2575">
                  <c:v>-0.73233599999999999</c:v>
                </c:pt>
                <c:pt idx="2576">
                  <c:v>-0.73133400000000004</c:v>
                </c:pt>
                <c:pt idx="2577">
                  <c:v>-0.73039200000000004</c:v>
                </c:pt>
                <c:pt idx="2578">
                  <c:v>-0.729379</c:v>
                </c:pt>
                <c:pt idx="2579">
                  <c:v>-0.72841400000000001</c:v>
                </c:pt>
                <c:pt idx="2580">
                  <c:v>-0.72732399999999997</c:v>
                </c:pt>
                <c:pt idx="2581">
                  <c:v>-0.72634500000000002</c:v>
                </c:pt>
                <c:pt idx="2582">
                  <c:v>-0.72534500000000002</c:v>
                </c:pt>
                <c:pt idx="2583">
                  <c:v>-0.72435899999999998</c:v>
                </c:pt>
                <c:pt idx="2584">
                  <c:v>-0.72336999999999996</c:v>
                </c:pt>
                <c:pt idx="2585">
                  <c:v>-0.72231199999999995</c:v>
                </c:pt>
                <c:pt idx="2586">
                  <c:v>-0.72132099999999999</c:v>
                </c:pt>
                <c:pt idx="2587">
                  <c:v>-0.720356</c:v>
                </c:pt>
                <c:pt idx="2588">
                  <c:v>-0.71926100000000004</c:v>
                </c:pt>
                <c:pt idx="2589">
                  <c:v>-0.71834200000000004</c:v>
                </c:pt>
                <c:pt idx="2590">
                  <c:v>-0.71736299999999997</c:v>
                </c:pt>
                <c:pt idx="2591">
                  <c:v>-0.71631100000000003</c:v>
                </c:pt>
                <c:pt idx="2592">
                  <c:v>-0.71531599999999995</c:v>
                </c:pt>
                <c:pt idx="2593">
                  <c:v>-0.71435899999999997</c:v>
                </c:pt>
                <c:pt idx="2594">
                  <c:v>-0.71338400000000002</c:v>
                </c:pt>
                <c:pt idx="2595">
                  <c:v>-0.71236600000000005</c:v>
                </c:pt>
                <c:pt idx="2596">
                  <c:v>-0.71135599999999999</c:v>
                </c:pt>
                <c:pt idx="2597">
                  <c:v>-0.71029500000000001</c:v>
                </c:pt>
                <c:pt idx="2598">
                  <c:v>-0.70936900000000003</c:v>
                </c:pt>
                <c:pt idx="2599">
                  <c:v>-0.70835700000000001</c:v>
                </c:pt>
                <c:pt idx="2600">
                  <c:v>-0.70738299999999998</c:v>
                </c:pt>
                <c:pt idx="2601">
                  <c:v>-0.70639200000000002</c:v>
                </c:pt>
                <c:pt idx="2602">
                  <c:v>-0.70534399999999997</c:v>
                </c:pt>
                <c:pt idx="2603">
                  <c:v>-0.70432499999999998</c:v>
                </c:pt>
                <c:pt idx="2604">
                  <c:v>-0.70334300000000005</c:v>
                </c:pt>
                <c:pt idx="2605">
                  <c:v>-0.70228500000000005</c:v>
                </c:pt>
                <c:pt idx="2606">
                  <c:v>-0.701295</c:v>
                </c:pt>
                <c:pt idx="2607">
                  <c:v>-0.70036100000000001</c:v>
                </c:pt>
                <c:pt idx="2608">
                  <c:v>-0.69984599999999997</c:v>
                </c:pt>
                <c:pt idx="2609">
                  <c:v>-0.70038100000000003</c:v>
                </c:pt>
                <c:pt idx="2610">
                  <c:v>-0.70167000000000002</c:v>
                </c:pt>
                <c:pt idx="2611">
                  <c:v>-0.70303700000000002</c:v>
                </c:pt>
                <c:pt idx="2612">
                  <c:v>-0.70402600000000004</c:v>
                </c:pt>
                <c:pt idx="2613">
                  <c:v>-0.70505200000000001</c:v>
                </c:pt>
                <c:pt idx="2614">
                  <c:v>-0.70611299999999999</c:v>
                </c:pt>
                <c:pt idx="2615">
                  <c:v>-0.707098</c:v>
                </c:pt>
                <c:pt idx="2616">
                  <c:v>-0.70806800000000003</c:v>
                </c:pt>
                <c:pt idx="2617">
                  <c:v>-0.70909599999999995</c:v>
                </c:pt>
                <c:pt idx="2618">
                  <c:v>-0.71009199999999995</c:v>
                </c:pt>
                <c:pt idx="2619">
                  <c:v>-0.711086</c:v>
                </c:pt>
                <c:pt idx="2620">
                  <c:v>-0.71208800000000005</c:v>
                </c:pt>
                <c:pt idx="2621">
                  <c:v>-0.71306199999999997</c:v>
                </c:pt>
                <c:pt idx="2622">
                  <c:v>-0.71410600000000002</c:v>
                </c:pt>
                <c:pt idx="2623">
                  <c:v>-0.71503499999999998</c:v>
                </c:pt>
                <c:pt idx="2624">
                  <c:v>-0.716082</c:v>
                </c:pt>
                <c:pt idx="2625">
                  <c:v>-0.71699000000000002</c:v>
                </c:pt>
                <c:pt idx="2626">
                  <c:v>-0.718032</c:v>
                </c:pt>
                <c:pt idx="2627">
                  <c:v>-0.71899400000000002</c:v>
                </c:pt>
                <c:pt idx="2628">
                  <c:v>-0.72000299999999995</c:v>
                </c:pt>
                <c:pt idx="2629">
                  <c:v>-0.72103399999999995</c:v>
                </c:pt>
                <c:pt idx="2630">
                  <c:v>-0.72199500000000005</c:v>
                </c:pt>
                <c:pt idx="2631">
                  <c:v>-0.72304900000000005</c:v>
                </c:pt>
                <c:pt idx="2632">
                  <c:v>-0.724047</c:v>
                </c:pt>
                <c:pt idx="2633">
                  <c:v>-0.72506899999999996</c:v>
                </c:pt>
                <c:pt idx="2634">
                  <c:v>-0.72604100000000005</c:v>
                </c:pt>
                <c:pt idx="2635">
                  <c:v>-0.72701800000000005</c:v>
                </c:pt>
                <c:pt idx="2636">
                  <c:v>-0.72808099999999998</c:v>
                </c:pt>
                <c:pt idx="2637">
                  <c:v>-0.72906300000000002</c:v>
                </c:pt>
                <c:pt idx="2638">
                  <c:v>-0.73005200000000003</c:v>
                </c:pt>
                <c:pt idx="2639">
                  <c:v>-0.73106800000000005</c:v>
                </c:pt>
                <c:pt idx="2640">
                  <c:v>-0.73199199999999998</c:v>
                </c:pt>
                <c:pt idx="2641">
                  <c:v>-0.73305600000000004</c:v>
                </c:pt>
                <c:pt idx="2642">
                  <c:v>-0.73404700000000001</c:v>
                </c:pt>
                <c:pt idx="2643">
                  <c:v>-0.73509800000000003</c:v>
                </c:pt>
                <c:pt idx="2644">
                  <c:v>-0.73601799999999995</c:v>
                </c:pt>
                <c:pt idx="2645">
                  <c:v>-0.73703799999999997</c:v>
                </c:pt>
                <c:pt idx="2646">
                  <c:v>-0.73803399999999997</c:v>
                </c:pt>
                <c:pt idx="2647">
                  <c:v>-0.73902100000000004</c:v>
                </c:pt>
                <c:pt idx="2648">
                  <c:v>-0.74004400000000004</c:v>
                </c:pt>
                <c:pt idx="2649">
                  <c:v>-0.74102199999999996</c:v>
                </c:pt>
                <c:pt idx="2650">
                  <c:v>-0.74199599999999999</c:v>
                </c:pt>
                <c:pt idx="2651">
                  <c:v>-0.74305399999999999</c:v>
                </c:pt>
                <c:pt idx="2652">
                  <c:v>-0.74399499999999996</c:v>
                </c:pt>
                <c:pt idx="2653">
                  <c:v>-0.74504599999999999</c:v>
                </c:pt>
                <c:pt idx="2654">
                  <c:v>-0.74605999999999995</c:v>
                </c:pt>
                <c:pt idx="2655">
                  <c:v>-0.747</c:v>
                </c:pt>
                <c:pt idx="2656">
                  <c:v>-0.74796499999999999</c:v>
                </c:pt>
                <c:pt idx="2657">
                  <c:v>-0.74907400000000002</c:v>
                </c:pt>
                <c:pt idx="2658">
                  <c:v>-0.75010399999999999</c:v>
                </c:pt>
                <c:pt idx="2659">
                  <c:v>-0.75111399999999995</c:v>
                </c:pt>
                <c:pt idx="2660">
                  <c:v>-0.75203799999999998</c:v>
                </c:pt>
                <c:pt idx="2661">
                  <c:v>-0.75305800000000001</c:v>
                </c:pt>
                <c:pt idx="2662">
                  <c:v>-0.75407299999999999</c:v>
                </c:pt>
                <c:pt idx="2663">
                  <c:v>-0.75506799999999996</c:v>
                </c:pt>
                <c:pt idx="2664">
                  <c:v>-0.75607599999999997</c:v>
                </c:pt>
                <c:pt idx="2665">
                  <c:v>-0.75705100000000003</c:v>
                </c:pt>
                <c:pt idx="2666">
                  <c:v>-0.75806300000000004</c:v>
                </c:pt>
                <c:pt idx="2667">
                  <c:v>-0.759023</c:v>
                </c:pt>
                <c:pt idx="2668">
                  <c:v>-0.75993500000000003</c:v>
                </c:pt>
                <c:pt idx="2669">
                  <c:v>-0.76097700000000001</c:v>
                </c:pt>
                <c:pt idx="2670">
                  <c:v>-0.76195199999999996</c:v>
                </c:pt>
                <c:pt idx="2671">
                  <c:v>-0.76294600000000001</c:v>
                </c:pt>
                <c:pt idx="2672">
                  <c:v>-0.76392300000000002</c:v>
                </c:pt>
                <c:pt idx="2673">
                  <c:v>-0.76493900000000004</c:v>
                </c:pt>
                <c:pt idx="2674">
                  <c:v>-0.76598699999999997</c:v>
                </c:pt>
                <c:pt idx="2675">
                  <c:v>-0.76697300000000002</c:v>
                </c:pt>
                <c:pt idx="2676">
                  <c:v>-0.76797499999999996</c:v>
                </c:pt>
                <c:pt idx="2677">
                  <c:v>-0.76892000000000005</c:v>
                </c:pt>
                <c:pt idx="2678">
                  <c:v>-0.76997199999999999</c:v>
                </c:pt>
                <c:pt idx="2679">
                  <c:v>-0.77097000000000004</c:v>
                </c:pt>
                <c:pt idx="2680">
                  <c:v>-0.77201200000000003</c:v>
                </c:pt>
                <c:pt idx="2681">
                  <c:v>-0.77300999999999997</c:v>
                </c:pt>
                <c:pt idx="2682">
                  <c:v>-0.77398900000000004</c:v>
                </c:pt>
                <c:pt idx="2683">
                  <c:v>-0.77493299999999998</c:v>
                </c:pt>
                <c:pt idx="2684">
                  <c:v>-0.77605400000000002</c:v>
                </c:pt>
                <c:pt idx="2685">
                  <c:v>-0.77693199999999996</c:v>
                </c:pt>
                <c:pt idx="2686">
                  <c:v>-0.77800199999999997</c:v>
                </c:pt>
                <c:pt idx="2687">
                  <c:v>-0.77900499999999995</c:v>
                </c:pt>
                <c:pt idx="2688">
                  <c:v>-0.78001799999999999</c:v>
                </c:pt>
                <c:pt idx="2689">
                  <c:v>-0.78095499999999995</c:v>
                </c:pt>
                <c:pt idx="2690">
                  <c:v>-0.78192700000000004</c:v>
                </c:pt>
                <c:pt idx="2691">
                  <c:v>-0.78298000000000001</c:v>
                </c:pt>
                <c:pt idx="2692">
                  <c:v>-0.78395000000000004</c:v>
                </c:pt>
                <c:pt idx="2693">
                  <c:v>-0.78493400000000002</c:v>
                </c:pt>
                <c:pt idx="2694">
                  <c:v>-0.78598100000000004</c:v>
                </c:pt>
                <c:pt idx="2695">
                  <c:v>-0.78698500000000005</c:v>
                </c:pt>
                <c:pt idx="2696">
                  <c:v>-0.78800999999999999</c:v>
                </c:pt>
                <c:pt idx="2697">
                  <c:v>-0.78893199999999997</c:v>
                </c:pt>
                <c:pt idx="2698">
                  <c:v>-0.78993899999999995</c:v>
                </c:pt>
                <c:pt idx="2699">
                  <c:v>-0.79092399999999996</c:v>
                </c:pt>
                <c:pt idx="2700">
                  <c:v>-0.79190000000000005</c:v>
                </c:pt>
                <c:pt idx="2701">
                  <c:v>-0.79297300000000004</c:v>
                </c:pt>
                <c:pt idx="2702">
                  <c:v>-0.79405499999999996</c:v>
                </c:pt>
                <c:pt idx="2703">
                  <c:v>-0.79498199999999997</c:v>
                </c:pt>
                <c:pt idx="2704">
                  <c:v>-0.79600899999999997</c:v>
                </c:pt>
                <c:pt idx="2705">
                  <c:v>-0.79697099999999998</c:v>
                </c:pt>
                <c:pt idx="2706">
                  <c:v>-0.79796699999999998</c:v>
                </c:pt>
                <c:pt idx="2707">
                  <c:v>-0.79897200000000002</c:v>
                </c:pt>
                <c:pt idx="2708">
                  <c:v>-0.800037</c:v>
                </c:pt>
                <c:pt idx="2709">
                  <c:v>-0.80098400000000003</c:v>
                </c:pt>
                <c:pt idx="2710">
                  <c:v>-0.80194900000000002</c:v>
                </c:pt>
                <c:pt idx="2711">
                  <c:v>-0.80293800000000004</c:v>
                </c:pt>
                <c:pt idx="2712">
                  <c:v>-0.80394100000000002</c:v>
                </c:pt>
                <c:pt idx="2713">
                  <c:v>-0.80496100000000004</c:v>
                </c:pt>
                <c:pt idx="2714">
                  <c:v>-0.80598499999999995</c:v>
                </c:pt>
                <c:pt idx="2715">
                  <c:v>-0.80696900000000005</c:v>
                </c:pt>
                <c:pt idx="2716">
                  <c:v>-0.80796400000000002</c:v>
                </c:pt>
                <c:pt idx="2717">
                  <c:v>-0.80898899999999996</c:v>
                </c:pt>
                <c:pt idx="2718">
                  <c:v>-0.80998899999999996</c:v>
                </c:pt>
                <c:pt idx="2719">
                  <c:v>-0.81098000000000003</c:v>
                </c:pt>
                <c:pt idx="2720">
                  <c:v>-0.81189500000000003</c:v>
                </c:pt>
                <c:pt idx="2721">
                  <c:v>-0.81289800000000001</c:v>
                </c:pt>
                <c:pt idx="2722">
                  <c:v>-0.81393400000000005</c:v>
                </c:pt>
                <c:pt idx="2723">
                  <c:v>-0.81492500000000001</c:v>
                </c:pt>
                <c:pt idx="2724">
                  <c:v>-0.81600300000000003</c:v>
                </c:pt>
                <c:pt idx="2725">
                  <c:v>-0.81694599999999995</c:v>
                </c:pt>
                <c:pt idx="2726">
                  <c:v>-0.817967</c:v>
                </c:pt>
                <c:pt idx="2727">
                  <c:v>-0.81898800000000005</c:v>
                </c:pt>
                <c:pt idx="2728">
                  <c:v>-0.82001000000000002</c:v>
                </c:pt>
                <c:pt idx="2729">
                  <c:v>-0.82102699999999995</c:v>
                </c:pt>
                <c:pt idx="2730">
                  <c:v>-0.82199100000000003</c:v>
                </c:pt>
                <c:pt idx="2731">
                  <c:v>-0.82300499999999999</c:v>
                </c:pt>
                <c:pt idx="2732">
                  <c:v>-0.823986</c:v>
                </c:pt>
                <c:pt idx="2733">
                  <c:v>-0.82494299999999998</c:v>
                </c:pt>
                <c:pt idx="2734">
                  <c:v>-0.82593300000000003</c:v>
                </c:pt>
                <c:pt idx="2735">
                  <c:v>-0.82692699999999997</c:v>
                </c:pt>
                <c:pt idx="2736">
                  <c:v>-0.82794999999999996</c:v>
                </c:pt>
                <c:pt idx="2737">
                  <c:v>-0.82895399999999997</c:v>
                </c:pt>
                <c:pt idx="2738">
                  <c:v>-0.82989800000000002</c:v>
                </c:pt>
                <c:pt idx="2739">
                  <c:v>-0.83091800000000005</c:v>
                </c:pt>
                <c:pt idx="2740">
                  <c:v>-0.83194699999999999</c:v>
                </c:pt>
                <c:pt idx="2741">
                  <c:v>-0.83297100000000002</c:v>
                </c:pt>
                <c:pt idx="2742">
                  <c:v>-0.83395799999999998</c:v>
                </c:pt>
                <c:pt idx="2743">
                  <c:v>-0.83492</c:v>
                </c:pt>
                <c:pt idx="2744">
                  <c:v>-0.83587999999999996</c:v>
                </c:pt>
                <c:pt idx="2745">
                  <c:v>-0.83699299999999999</c:v>
                </c:pt>
                <c:pt idx="2746">
                  <c:v>-0.83801899999999996</c:v>
                </c:pt>
                <c:pt idx="2747">
                  <c:v>-0.83895500000000001</c:v>
                </c:pt>
                <c:pt idx="2748">
                  <c:v>-0.84003700000000003</c:v>
                </c:pt>
                <c:pt idx="2749">
                  <c:v>-0.84099100000000004</c:v>
                </c:pt>
                <c:pt idx="2750">
                  <c:v>-0.84197</c:v>
                </c:pt>
                <c:pt idx="2751">
                  <c:v>-0.84300299999999995</c:v>
                </c:pt>
                <c:pt idx="2752">
                  <c:v>-0.84402500000000003</c:v>
                </c:pt>
                <c:pt idx="2753">
                  <c:v>-0.845024</c:v>
                </c:pt>
                <c:pt idx="2754">
                  <c:v>-0.84597</c:v>
                </c:pt>
                <c:pt idx="2755">
                  <c:v>-0.84701099999999996</c:v>
                </c:pt>
                <c:pt idx="2756">
                  <c:v>-0.84799999999999998</c:v>
                </c:pt>
                <c:pt idx="2757">
                  <c:v>-0.84889999999999999</c:v>
                </c:pt>
                <c:pt idx="2758">
                  <c:v>-0.84997400000000001</c:v>
                </c:pt>
                <c:pt idx="2759">
                  <c:v>-0.85096499999999997</c:v>
                </c:pt>
                <c:pt idx="2760">
                  <c:v>-0.85199100000000005</c:v>
                </c:pt>
                <c:pt idx="2761">
                  <c:v>-0.85298200000000002</c:v>
                </c:pt>
                <c:pt idx="2762">
                  <c:v>-0.85395799999999999</c:v>
                </c:pt>
                <c:pt idx="2763">
                  <c:v>-0.85502199999999995</c:v>
                </c:pt>
                <c:pt idx="2764">
                  <c:v>-0.85599199999999998</c:v>
                </c:pt>
                <c:pt idx="2765">
                  <c:v>-0.85701700000000003</c:v>
                </c:pt>
                <c:pt idx="2766">
                  <c:v>-0.85798799999999997</c:v>
                </c:pt>
                <c:pt idx="2767">
                  <c:v>-0.85900399999999999</c:v>
                </c:pt>
                <c:pt idx="2768">
                  <c:v>-0.86001700000000003</c:v>
                </c:pt>
                <c:pt idx="2769">
                  <c:v>-0.860989</c:v>
                </c:pt>
                <c:pt idx="2770">
                  <c:v>-0.86191700000000004</c:v>
                </c:pt>
                <c:pt idx="2771">
                  <c:v>-0.86295599999999995</c:v>
                </c:pt>
                <c:pt idx="2772">
                  <c:v>-0.86395100000000002</c:v>
                </c:pt>
                <c:pt idx="2773">
                  <c:v>-0.86496300000000004</c:v>
                </c:pt>
                <c:pt idx="2774">
                  <c:v>-0.86602999999999997</c:v>
                </c:pt>
                <c:pt idx="2775">
                  <c:v>-0.86701399999999995</c:v>
                </c:pt>
                <c:pt idx="2776">
                  <c:v>-0.86799199999999999</c:v>
                </c:pt>
                <c:pt idx="2777">
                  <c:v>-0.86895699999999998</c:v>
                </c:pt>
                <c:pt idx="2778">
                  <c:v>-0.86987800000000004</c:v>
                </c:pt>
                <c:pt idx="2779">
                  <c:v>-0.87093399999999999</c:v>
                </c:pt>
                <c:pt idx="2780">
                  <c:v>-0.87192999999999998</c:v>
                </c:pt>
                <c:pt idx="2781">
                  <c:v>-0.87295900000000004</c:v>
                </c:pt>
                <c:pt idx="2782">
                  <c:v>-0.87399300000000002</c:v>
                </c:pt>
                <c:pt idx="2783">
                  <c:v>-0.87485900000000005</c:v>
                </c:pt>
                <c:pt idx="2784">
                  <c:v>-0.87596799999999997</c:v>
                </c:pt>
                <c:pt idx="2785">
                  <c:v>-0.877023</c:v>
                </c:pt>
                <c:pt idx="2786">
                  <c:v>-0.87793500000000002</c:v>
                </c:pt>
                <c:pt idx="2787">
                  <c:v>-0.87900500000000004</c:v>
                </c:pt>
                <c:pt idx="2788">
                  <c:v>-0.88000400000000001</c:v>
                </c:pt>
                <c:pt idx="2789">
                  <c:v>-0.88097099999999995</c:v>
                </c:pt>
                <c:pt idx="2790">
                  <c:v>-0.88193900000000003</c:v>
                </c:pt>
                <c:pt idx="2791">
                  <c:v>-0.88298100000000002</c:v>
                </c:pt>
                <c:pt idx="2792">
                  <c:v>-0.88402400000000003</c:v>
                </c:pt>
                <c:pt idx="2793">
                  <c:v>-0.88492400000000004</c:v>
                </c:pt>
                <c:pt idx="2794">
                  <c:v>-0.88600100000000004</c:v>
                </c:pt>
                <c:pt idx="2795">
                  <c:v>-0.88693500000000003</c:v>
                </c:pt>
                <c:pt idx="2796">
                  <c:v>-0.88804300000000003</c:v>
                </c:pt>
                <c:pt idx="2797">
                  <c:v>-0.88897800000000005</c:v>
                </c:pt>
                <c:pt idx="2798">
                  <c:v>-0.89</c:v>
                </c:pt>
                <c:pt idx="2799">
                  <c:v>-0.89095500000000005</c:v>
                </c:pt>
                <c:pt idx="2800">
                  <c:v>-0.89191900000000002</c:v>
                </c:pt>
                <c:pt idx="2801">
                  <c:v>-0.89296299999999995</c:v>
                </c:pt>
                <c:pt idx="2802">
                  <c:v>-0.89395899999999995</c:v>
                </c:pt>
                <c:pt idx="2803">
                  <c:v>-0.89492099999999997</c:v>
                </c:pt>
                <c:pt idx="2804">
                  <c:v>-0.89593999999999996</c:v>
                </c:pt>
                <c:pt idx="2805">
                  <c:v>-0.89695100000000005</c:v>
                </c:pt>
                <c:pt idx="2806">
                  <c:v>-0.89791299999999996</c:v>
                </c:pt>
                <c:pt idx="2807">
                  <c:v>-0.89894099999999999</c:v>
                </c:pt>
                <c:pt idx="2808">
                  <c:v>-0.89999499999999999</c:v>
                </c:pt>
                <c:pt idx="2809">
                  <c:v>-0.90090700000000001</c:v>
                </c:pt>
                <c:pt idx="2810">
                  <c:v>-0.90194300000000005</c:v>
                </c:pt>
                <c:pt idx="2811">
                  <c:v>-0.90298500000000004</c:v>
                </c:pt>
                <c:pt idx="2812">
                  <c:v>-0.90394600000000003</c:v>
                </c:pt>
                <c:pt idx="2813">
                  <c:v>-0.90494600000000003</c:v>
                </c:pt>
                <c:pt idx="2814">
                  <c:v>-0.90595899999999996</c:v>
                </c:pt>
                <c:pt idx="2815">
                  <c:v>-0.90691299999999997</c:v>
                </c:pt>
                <c:pt idx="2816">
                  <c:v>-0.90796299999999996</c:v>
                </c:pt>
                <c:pt idx="2817">
                  <c:v>-0.90897600000000001</c:v>
                </c:pt>
                <c:pt idx="2818">
                  <c:v>-0.91004499999999999</c:v>
                </c:pt>
                <c:pt idx="2819">
                  <c:v>-0.91093500000000005</c:v>
                </c:pt>
                <c:pt idx="2820">
                  <c:v>-0.91191100000000003</c:v>
                </c:pt>
                <c:pt idx="2821">
                  <c:v>-0.91292799999999996</c:v>
                </c:pt>
                <c:pt idx="2822">
                  <c:v>-0.91390300000000002</c:v>
                </c:pt>
                <c:pt idx="2823">
                  <c:v>-0.91495199999999999</c:v>
                </c:pt>
                <c:pt idx="2824">
                  <c:v>-0.91591100000000003</c:v>
                </c:pt>
                <c:pt idx="2825">
                  <c:v>-0.91691299999999998</c:v>
                </c:pt>
                <c:pt idx="2826">
                  <c:v>-0.91786999999999996</c:v>
                </c:pt>
                <c:pt idx="2827">
                  <c:v>-0.91893400000000003</c:v>
                </c:pt>
                <c:pt idx="2828">
                  <c:v>-0.91990799999999995</c:v>
                </c:pt>
                <c:pt idx="2829">
                  <c:v>-0.92100800000000005</c:v>
                </c:pt>
                <c:pt idx="2830">
                  <c:v>-0.92191199999999995</c:v>
                </c:pt>
                <c:pt idx="2831">
                  <c:v>-0.92293599999999998</c:v>
                </c:pt>
                <c:pt idx="2832">
                  <c:v>-0.92387300000000006</c:v>
                </c:pt>
                <c:pt idx="2833">
                  <c:v>-0.92492700000000005</c:v>
                </c:pt>
                <c:pt idx="2834">
                  <c:v>-0.92591699999999999</c:v>
                </c:pt>
                <c:pt idx="2835">
                  <c:v>-0.92691599999999996</c:v>
                </c:pt>
                <c:pt idx="2836">
                  <c:v>-0.92788700000000002</c:v>
                </c:pt>
                <c:pt idx="2837">
                  <c:v>-0.92894500000000002</c:v>
                </c:pt>
                <c:pt idx="2838">
                  <c:v>-0.93000099999999997</c:v>
                </c:pt>
                <c:pt idx="2839">
                  <c:v>-0.93093999999999999</c:v>
                </c:pt>
                <c:pt idx="2840">
                  <c:v>-0.93200899999999998</c:v>
                </c:pt>
                <c:pt idx="2841">
                  <c:v>-0.93295399999999995</c:v>
                </c:pt>
                <c:pt idx="2842">
                  <c:v>-0.933917</c:v>
                </c:pt>
                <c:pt idx="2843">
                  <c:v>-0.93493300000000001</c:v>
                </c:pt>
                <c:pt idx="2844">
                  <c:v>-0.93586400000000003</c:v>
                </c:pt>
                <c:pt idx="2845">
                  <c:v>-0.93690300000000004</c:v>
                </c:pt>
                <c:pt idx="2846">
                  <c:v>-0.93789</c:v>
                </c:pt>
                <c:pt idx="2847">
                  <c:v>-0.93889</c:v>
                </c:pt>
                <c:pt idx="2848">
                  <c:v>-0.93986899999999995</c:v>
                </c:pt>
                <c:pt idx="2849">
                  <c:v>-0.94086499999999995</c:v>
                </c:pt>
                <c:pt idx="2850">
                  <c:v>-0.94190300000000005</c:v>
                </c:pt>
                <c:pt idx="2851">
                  <c:v>-0.94293499999999997</c:v>
                </c:pt>
                <c:pt idx="2852">
                  <c:v>-0.94394</c:v>
                </c:pt>
                <c:pt idx="2853">
                  <c:v>-0.94487500000000002</c:v>
                </c:pt>
                <c:pt idx="2854">
                  <c:v>-0.94594900000000004</c:v>
                </c:pt>
                <c:pt idx="2855">
                  <c:v>-0.94690700000000005</c:v>
                </c:pt>
                <c:pt idx="2856">
                  <c:v>-0.947905</c:v>
                </c:pt>
                <c:pt idx="2857">
                  <c:v>-0.94890600000000003</c:v>
                </c:pt>
                <c:pt idx="2858">
                  <c:v>-0.94992200000000004</c:v>
                </c:pt>
                <c:pt idx="2859">
                  <c:v>-0.95093099999999997</c:v>
                </c:pt>
                <c:pt idx="2860">
                  <c:v>-0.95195399999999997</c:v>
                </c:pt>
                <c:pt idx="2861">
                  <c:v>-0.95291400000000004</c:v>
                </c:pt>
                <c:pt idx="2862">
                  <c:v>-0.95396000000000003</c:v>
                </c:pt>
                <c:pt idx="2863">
                  <c:v>-0.95494500000000004</c:v>
                </c:pt>
                <c:pt idx="2864">
                  <c:v>-0.95594999999999997</c:v>
                </c:pt>
                <c:pt idx="2865">
                  <c:v>-0.95692500000000003</c:v>
                </c:pt>
                <c:pt idx="2866">
                  <c:v>-0.95786000000000004</c:v>
                </c:pt>
                <c:pt idx="2867">
                  <c:v>-0.95896300000000001</c:v>
                </c:pt>
                <c:pt idx="2868">
                  <c:v>-0.95993799999999996</c:v>
                </c:pt>
                <c:pt idx="2869">
                  <c:v>-0.96093300000000004</c:v>
                </c:pt>
                <c:pt idx="2870">
                  <c:v>-0.96193200000000001</c:v>
                </c:pt>
                <c:pt idx="2871">
                  <c:v>-0.96293899999999999</c:v>
                </c:pt>
                <c:pt idx="2872">
                  <c:v>-0.96398300000000003</c:v>
                </c:pt>
                <c:pt idx="2873">
                  <c:v>-0.96494500000000005</c:v>
                </c:pt>
                <c:pt idx="2874">
                  <c:v>-0.96592299999999998</c:v>
                </c:pt>
                <c:pt idx="2875">
                  <c:v>-0.96688499999999999</c:v>
                </c:pt>
                <c:pt idx="2876">
                  <c:v>-0.96787699999999999</c:v>
                </c:pt>
                <c:pt idx="2877">
                  <c:v>-0.96896199999999999</c:v>
                </c:pt>
                <c:pt idx="2878">
                  <c:v>-0.96996899999999997</c:v>
                </c:pt>
                <c:pt idx="2879">
                  <c:v>-0.97094800000000003</c:v>
                </c:pt>
                <c:pt idx="2880">
                  <c:v>-0.971939</c:v>
                </c:pt>
                <c:pt idx="2881">
                  <c:v>-0.97291000000000005</c:v>
                </c:pt>
                <c:pt idx="2882">
                  <c:v>-0.97394700000000001</c:v>
                </c:pt>
                <c:pt idx="2883">
                  <c:v>-0.97498200000000002</c:v>
                </c:pt>
                <c:pt idx="2884">
                  <c:v>-0.97599599999999997</c:v>
                </c:pt>
                <c:pt idx="2885">
                  <c:v>-0.976885</c:v>
                </c:pt>
                <c:pt idx="2886">
                  <c:v>-0.97792999999999997</c:v>
                </c:pt>
                <c:pt idx="2887">
                  <c:v>-0.978823</c:v>
                </c:pt>
                <c:pt idx="2888">
                  <c:v>-0.97985100000000003</c:v>
                </c:pt>
                <c:pt idx="2889">
                  <c:v>-0.98092699999999999</c:v>
                </c:pt>
                <c:pt idx="2890">
                  <c:v>-0.98187899999999995</c:v>
                </c:pt>
                <c:pt idx="2891">
                  <c:v>-0.98292900000000005</c:v>
                </c:pt>
                <c:pt idx="2892">
                  <c:v>-0.98390200000000005</c:v>
                </c:pt>
                <c:pt idx="2893">
                  <c:v>-0.98490800000000001</c:v>
                </c:pt>
                <c:pt idx="2894">
                  <c:v>-0.98587599999999997</c:v>
                </c:pt>
                <c:pt idx="2895">
                  <c:v>-0.98693699999999995</c:v>
                </c:pt>
                <c:pt idx="2896">
                  <c:v>-0.98792599999999997</c:v>
                </c:pt>
                <c:pt idx="2897">
                  <c:v>-0.98892400000000003</c:v>
                </c:pt>
                <c:pt idx="2898">
                  <c:v>-0.98987700000000001</c:v>
                </c:pt>
                <c:pt idx="2899">
                  <c:v>-0.99084399999999995</c:v>
                </c:pt>
                <c:pt idx="2900">
                  <c:v>-0.99191700000000005</c:v>
                </c:pt>
                <c:pt idx="2901">
                  <c:v>-0.99286399999999997</c:v>
                </c:pt>
                <c:pt idx="2902">
                  <c:v>-0.99387800000000004</c:v>
                </c:pt>
                <c:pt idx="2903">
                  <c:v>-0.99499599999999999</c:v>
                </c:pt>
                <c:pt idx="2904">
                  <c:v>-0.99596099999999999</c:v>
                </c:pt>
                <c:pt idx="2905">
                  <c:v>-0.99687599999999998</c:v>
                </c:pt>
                <c:pt idx="2906">
                  <c:v>-0.99792899999999995</c:v>
                </c:pt>
                <c:pt idx="2907">
                  <c:v>-0.99895800000000001</c:v>
                </c:pt>
                <c:pt idx="2908">
                  <c:v>-0.99990299999999999</c:v>
                </c:pt>
                <c:pt idx="2909">
                  <c:v>-1.0008999999999999</c:v>
                </c:pt>
                <c:pt idx="2910">
                  <c:v>-1.00186</c:v>
                </c:pt>
                <c:pt idx="2911">
                  <c:v>-1.0028699999999999</c:v>
                </c:pt>
                <c:pt idx="2912">
                  <c:v>-1.00393</c:v>
                </c:pt>
                <c:pt idx="2913">
                  <c:v>-1.0049300000000001</c:v>
                </c:pt>
                <c:pt idx="2914">
                  <c:v>-1.0058499999999999</c:v>
                </c:pt>
                <c:pt idx="2915">
                  <c:v>-1.0069600000000001</c:v>
                </c:pt>
                <c:pt idx="2916">
                  <c:v>-1.0079</c:v>
                </c:pt>
                <c:pt idx="2917">
                  <c:v>-1.0088900000000001</c:v>
                </c:pt>
                <c:pt idx="2918">
                  <c:v>-1.0099199999999999</c:v>
                </c:pt>
                <c:pt idx="2919">
                  <c:v>-1.01091</c:v>
                </c:pt>
                <c:pt idx="2920">
                  <c:v>-1.0119</c:v>
                </c:pt>
                <c:pt idx="2921">
                  <c:v>-1.01288</c:v>
                </c:pt>
                <c:pt idx="2922">
                  <c:v>-1.0139</c:v>
                </c:pt>
                <c:pt idx="2923">
                  <c:v>-1.01494</c:v>
                </c:pt>
                <c:pt idx="2924">
                  <c:v>-1.01593</c:v>
                </c:pt>
                <c:pt idx="2925">
                  <c:v>-1.0168600000000001</c:v>
                </c:pt>
                <c:pt idx="2926">
                  <c:v>-1.01793</c:v>
                </c:pt>
                <c:pt idx="2927">
                  <c:v>-1.01891</c:v>
                </c:pt>
                <c:pt idx="2928">
                  <c:v>-1.0199400000000001</c:v>
                </c:pt>
                <c:pt idx="2929">
                  <c:v>-1.02088</c:v>
                </c:pt>
                <c:pt idx="2930">
                  <c:v>-1.02186</c:v>
                </c:pt>
                <c:pt idx="2931">
                  <c:v>-1.02284</c:v>
                </c:pt>
                <c:pt idx="2932">
                  <c:v>-1.0238799999999999</c:v>
                </c:pt>
                <c:pt idx="2933">
                  <c:v>-1.02488</c:v>
                </c:pt>
                <c:pt idx="2934">
                  <c:v>-1.0259100000000001</c:v>
                </c:pt>
                <c:pt idx="2935">
                  <c:v>-1.02685</c:v>
                </c:pt>
                <c:pt idx="2936">
                  <c:v>-1.0279199999999999</c:v>
                </c:pt>
                <c:pt idx="2937">
                  <c:v>-1.0288999999999999</c:v>
                </c:pt>
                <c:pt idx="2938">
                  <c:v>-1.0298</c:v>
                </c:pt>
                <c:pt idx="2939">
                  <c:v>-1.0309699999999999</c:v>
                </c:pt>
                <c:pt idx="2940">
                  <c:v>-1.0319499999999999</c:v>
                </c:pt>
                <c:pt idx="2941">
                  <c:v>-1.0329200000000001</c:v>
                </c:pt>
                <c:pt idx="2942">
                  <c:v>-1.0339100000000001</c:v>
                </c:pt>
                <c:pt idx="2943">
                  <c:v>-1.03491</c:v>
                </c:pt>
                <c:pt idx="2944">
                  <c:v>-1.0359400000000001</c:v>
                </c:pt>
                <c:pt idx="2945">
                  <c:v>-1.0368599999999999</c:v>
                </c:pt>
                <c:pt idx="2946">
                  <c:v>-1.0379100000000001</c:v>
                </c:pt>
                <c:pt idx="2947">
                  <c:v>-1.03891</c:v>
                </c:pt>
                <c:pt idx="2948">
                  <c:v>-1.03993</c:v>
                </c:pt>
                <c:pt idx="2949">
                  <c:v>-1.04095</c:v>
                </c:pt>
                <c:pt idx="2950">
                  <c:v>-1.0422100000000001</c:v>
                </c:pt>
                <c:pt idx="2951">
                  <c:v>-1.0436300000000001</c:v>
                </c:pt>
                <c:pt idx="2952">
                  <c:v>-1.04461</c:v>
                </c:pt>
                <c:pt idx="2953">
                  <c:v>-1.04562</c:v>
                </c:pt>
                <c:pt idx="2954">
                  <c:v>-1.0465800000000001</c:v>
                </c:pt>
                <c:pt idx="2955">
                  <c:v>-1.0476700000000001</c:v>
                </c:pt>
                <c:pt idx="2956">
                  <c:v>-1.0485899999999999</c:v>
                </c:pt>
                <c:pt idx="2957">
                  <c:v>-1.04958</c:v>
                </c:pt>
                <c:pt idx="2958">
                  <c:v>-1.0505899999999999</c:v>
                </c:pt>
                <c:pt idx="2959">
                  <c:v>-1.05159</c:v>
                </c:pt>
                <c:pt idx="2960">
                  <c:v>-1.0526500000000001</c:v>
                </c:pt>
                <c:pt idx="2961">
                  <c:v>-1.05365</c:v>
                </c:pt>
                <c:pt idx="2962">
                  <c:v>-1.0546599999999999</c:v>
                </c:pt>
                <c:pt idx="2963">
                  <c:v>-1.0556300000000001</c:v>
                </c:pt>
                <c:pt idx="2964">
                  <c:v>-1.05663</c:v>
                </c:pt>
                <c:pt idx="2965">
                  <c:v>-1.0576000000000001</c:v>
                </c:pt>
                <c:pt idx="2966">
                  <c:v>-1.0586199999999999</c:v>
                </c:pt>
                <c:pt idx="2967">
                  <c:v>-1.05966</c:v>
                </c:pt>
                <c:pt idx="2968">
                  <c:v>-1.0605800000000001</c:v>
                </c:pt>
                <c:pt idx="2969">
                  <c:v>-1.06165</c:v>
                </c:pt>
                <c:pt idx="2970">
                  <c:v>-1.06263</c:v>
                </c:pt>
                <c:pt idx="2971">
                  <c:v>-1.06369</c:v>
                </c:pt>
                <c:pt idx="2972">
                  <c:v>-1.0647</c:v>
                </c:pt>
                <c:pt idx="2973">
                  <c:v>-1.0656600000000001</c:v>
                </c:pt>
                <c:pt idx="2974">
                  <c:v>-1.0666</c:v>
                </c:pt>
                <c:pt idx="2975">
                  <c:v>-1.0676000000000001</c:v>
                </c:pt>
                <c:pt idx="2976">
                  <c:v>-1.0685899999999999</c:v>
                </c:pt>
                <c:pt idx="2977">
                  <c:v>-1.06962</c:v>
                </c:pt>
                <c:pt idx="2978">
                  <c:v>-1.0705499999999999</c:v>
                </c:pt>
                <c:pt idx="2979">
                  <c:v>-1.07158</c:v>
                </c:pt>
                <c:pt idx="2980">
                  <c:v>-1.0726</c:v>
                </c:pt>
                <c:pt idx="2981">
                  <c:v>-1.07362</c:v>
                </c:pt>
                <c:pt idx="2982">
                  <c:v>-1.0745800000000001</c:v>
                </c:pt>
                <c:pt idx="2983">
                  <c:v>-1.07561</c:v>
                </c:pt>
                <c:pt idx="2984">
                  <c:v>-1.0766899999999999</c:v>
                </c:pt>
                <c:pt idx="2985">
                  <c:v>-1.07765</c:v>
                </c:pt>
                <c:pt idx="2986">
                  <c:v>-1.07863</c:v>
                </c:pt>
                <c:pt idx="2987">
                  <c:v>-1.0795999999999999</c:v>
                </c:pt>
                <c:pt idx="2988">
                  <c:v>-1.08057</c:v>
                </c:pt>
                <c:pt idx="2989">
                  <c:v>-1.08155</c:v>
                </c:pt>
                <c:pt idx="2990">
                  <c:v>-1.0825499999999999</c:v>
                </c:pt>
                <c:pt idx="2991">
                  <c:v>-1.0835999999999999</c:v>
                </c:pt>
                <c:pt idx="2992">
                  <c:v>-1.0845899999999999</c:v>
                </c:pt>
                <c:pt idx="2993">
                  <c:v>-1.0855900000000001</c:v>
                </c:pt>
                <c:pt idx="2994">
                  <c:v>-1.0865899999999999</c:v>
                </c:pt>
                <c:pt idx="2995">
                  <c:v>-1.0875999999999999</c:v>
                </c:pt>
                <c:pt idx="2996">
                  <c:v>-1.0886199999999999</c:v>
                </c:pt>
                <c:pt idx="2997">
                  <c:v>-1.0895999999999999</c:v>
                </c:pt>
                <c:pt idx="2998">
                  <c:v>-1.09063</c:v>
                </c:pt>
                <c:pt idx="2999">
                  <c:v>-1.09158</c:v>
                </c:pt>
                <c:pt idx="3000">
                  <c:v>-1.0925400000000001</c:v>
                </c:pt>
                <c:pt idx="3001">
                  <c:v>-1.09354</c:v>
                </c:pt>
                <c:pt idx="3002">
                  <c:v>-1.0945800000000001</c:v>
                </c:pt>
                <c:pt idx="3003">
                  <c:v>-1.0955900000000001</c:v>
                </c:pt>
                <c:pt idx="3004">
                  <c:v>-1.09659</c:v>
                </c:pt>
                <c:pt idx="3005">
                  <c:v>-1.09758</c:v>
                </c:pt>
                <c:pt idx="3006">
                  <c:v>-1.0985799999999999</c:v>
                </c:pt>
                <c:pt idx="3007">
                  <c:v>-1.0995900000000001</c:v>
                </c:pt>
                <c:pt idx="3008">
                  <c:v>-1.1005799999999999</c:v>
                </c:pt>
                <c:pt idx="3009">
                  <c:v>-1.10161</c:v>
                </c:pt>
                <c:pt idx="3010">
                  <c:v>-1.10259</c:v>
                </c:pt>
                <c:pt idx="3011">
                  <c:v>-1.10362</c:v>
                </c:pt>
                <c:pt idx="3012">
                  <c:v>-1.1046100000000001</c:v>
                </c:pt>
                <c:pt idx="3013">
                  <c:v>-1.1055699999999999</c:v>
                </c:pt>
                <c:pt idx="3014">
                  <c:v>-1.1066</c:v>
                </c:pt>
                <c:pt idx="3015">
                  <c:v>-1.1075600000000001</c:v>
                </c:pt>
                <c:pt idx="3016">
                  <c:v>-1.10866</c:v>
                </c:pt>
                <c:pt idx="3017">
                  <c:v>-1.1095900000000001</c:v>
                </c:pt>
                <c:pt idx="3018">
                  <c:v>-1.11059</c:v>
                </c:pt>
                <c:pt idx="3019">
                  <c:v>-1.11158</c:v>
                </c:pt>
                <c:pt idx="3020">
                  <c:v>-1.1125499999999999</c:v>
                </c:pt>
                <c:pt idx="3021">
                  <c:v>-1.11358</c:v>
                </c:pt>
                <c:pt idx="3022">
                  <c:v>-1.11459</c:v>
                </c:pt>
                <c:pt idx="3023">
                  <c:v>-1.1155600000000001</c:v>
                </c:pt>
                <c:pt idx="3024">
                  <c:v>-1.1166</c:v>
                </c:pt>
                <c:pt idx="3025">
                  <c:v>-1.1176200000000001</c:v>
                </c:pt>
                <c:pt idx="3026">
                  <c:v>-1.1185499999999999</c:v>
                </c:pt>
                <c:pt idx="3027">
                  <c:v>-1.1195999999999999</c:v>
                </c:pt>
                <c:pt idx="3028">
                  <c:v>-1.12056</c:v>
                </c:pt>
                <c:pt idx="3029">
                  <c:v>-1.12164</c:v>
                </c:pt>
                <c:pt idx="3030">
                  <c:v>-1.1225700000000001</c:v>
                </c:pt>
                <c:pt idx="3031">
                  <c:v>-1.1236200000000001</c:v>
                </c:pt>
                <c:pt idx="3032">
                  <c:v>-1.12466</c:v>
                </c:pt>
                <c:pt idx="3033">
                  <c:v>-1.12561</c:v>
                </c:pt>
                <c:pt idx="3034">
                  <c:v>-1.1265499999999999</c:v>
                </c:pt>
                <c:pt idx="3035">
                  <c:v>-1.12765</c:v>
                </c:pt>
                <c:pt idx="3036">
                  <c:v>-1.1285700000000001</c:v>
                </c:pt>
                <c:pt idx="3037">
                  <c:v>-1.1296299999999999</c:v>
                </c:pt>
                <c:pt idx="3038">
                  <c:v>-1.13062</c:v>
                </c:pt>
                <c:pt idx="3039">
                  <c:v>-1.13161</c:v>
                </c:pt>
                <c:pt idx="3040">
                  <c:v>-1.1325700000000001</c:v>
                </c:pt>
                <c:pt idx="3041">
                  <c:v>-1.13361</c:v>
                </c:pt>
                <c:pt idx="3042">
                  <c:v>-1.1346000000000001</c:v>
                </c:pt>
                <c:pt idx="3043">
                  <c:v>-1.1356299999999999</c:v>
                </c:pt>
                <c:pt idx="3044">
                  <c:v>-1.13662</c:v>
                </c:pt>
                <c:pt idx="3045">
                  <c:v>-1.1375500000000001</c:v>
                </c:pt>
                <c:pt idx="3046">
                  <c:v>-1.13855</c:v>
                </c:pt>
                <c:pt idx="3047">
                  <c:v>-1.1395999999999999</c:v>
                </c:pt>
                <c:pt idx="3048">
                  <c:v>-1.14059</c:v>
                </c:pt>
                <c:pt idx="3049">
                  <c:v>-1.1415599999999999</c:v>
                </c:pt>
                <c:pt idx="3050">
                  <c:v>-1.1426000000000001</c:v>
                </c:pt>
                <c:pt idx="3051">
                  <c:v>-1.1435599999999999</c:v>
                </c:pt>
                <c:pt idx="3052">
                  <c:v>-1.14463</c:v>
                </c:pt>
                <c:pt idx="3053">
                  <c:v>-1.1455900000000001</c:v>
                </c:pt>
                <c:pt idx="3054">
                  <c:v>-1.14666</c:v>
                </c:pt>
                <c:pt idx="3055">
                  <c:v>-1.1475900000000001</c:v>
                </c:pt>
                <c:pt idx="3056">
                  <c:v>-1.1485799999999999</c:v>
                </c:pt>
                <c:pt idx="3057">
                  <c:v>-1.1495899999999999</c:v>
                </c:pt>
                <c:pt idx="3058">
                  <c:v>-1.1505799999999999</c:v>
                </c:pt>
                <c:pt idx="3059">
                  <c:v>-1.1516599999999999</c:v>
                </c:pt>
                <c:pt idx="3060">
                  <c:v>-1.1525700000000001</c:v>
                </c:pt>
                <c:pt idx="3061">
                  <c:v>-1.1535899999999999</c:v>
                </c:pt>
                <c:pt idx="3062">
                  <c:v>-1.15456</c:v>
                </c:pt>
                <c:pt idx="3063">
                  <c:v>-1.15551</c:v>
                </c:pt>
                <c:pt idx="3064">
                  <c:v>-1.15655</c:v>
                </c:pt>
                <c:pt idx="3065">
                  <c:v>-1.15754</c:v>
                </c:pt>
                <c:pt idx="3066">
                  <c:v>-1.1585700000000001</c:v>
                </c:pt>
                <c:pt idx="3067">
                  <c:v>-1.1596</c:v>
                </c:pt>
                <c:pt idx="3068">
                  <c:v>-1.16062</c:v>
                </c:pt>
                <c:pt idx="3069">
                  <c:v>-1.1616200000000001</c:v>
                </c:pt>
                <c:pt idx="3070">
                  <c:v>-1.1626000000000001</c:v>
                </c:pt>
                <c:pt idx="3071">
                  <c:v>-1.1635599999999999</c:v>
                </c:pt>
                <c:pt idx="3072">
                  <c:v>-1.1645300000000001</c:v>
                </c:pt>
                <c:pt idx="3073">
                  <c:v>-1.1655500000000001</c:v>
                </c:pt>
                <c:pt idx="3074">
                  <c:v>-1.1666399999999999</c:v>
                </c:pt>
                <c:pt idx="3075">
                  <c:v>-1.16764</c:v>
                </c:pt>
                <c:pt idx="3076">
                  <c:v>-1.1686099999999999</c:v>
                </c:pt>
                <c:pt idx="3077">
                  <c:v>-1.1696</c:v>
                </c:pt>
                <c:pt idx="3078">
                  <c:v>-1.17062</c:v>
                </c:pt>
                <c:pt idx="3079">
                  <c:v>-1.1715800000000001</c:v>
                </c:pt>
                <c:pt idx="3080">
                  <c:v>-1.1726099999999999</c:v>
                </c:pt>
                <c:pt idx="3081">
                  <c:v>-1.17361</c:v>
                </c:pt>
                <c:pt idx="3082">
                  <c:v>-1.17459</c:v>
                </c:pt>
                <c:pt idx="3083">
                  <c:v>-1.1755800000000001</c:v>
                </c:pt>
                <c:pt idx="3084">
                  <c:v>-1.1765300000000001</c:v>
                </c:pt>
                <c:pt idx="3085">
                  <c:v>-1.1775800000000001</c:v>
                </c:pt>
                <c:pt idx="3086">
                  <c:v>-1.17862</c:v>
                </c:pt>
                <c:pt idx="3087">
                  <c:v>-1.1796500000000001</c:v>
                </c:pt>
                <c:pt idx="3088">
                  <c:v>-1.18058</c:v>
                </c:pt>
                <c:pt idx="3089">
                  <c:v>-1.18157</c:v>
                </c:pt>
                <c:pt idx="3090">
                  <c:v>-1.18258</c:v>
                </c:pt>
                <c:pt idx="3091">
                  <c:v>-1.18353</c:v>
                </c:pt>
                <c:pt idx="3092">
                  <c:v>-1.1845600000000001</c:v>
                </c:pt>
                <c:pt idx="3093">
                  <c:v>-1.18557</c:v>
                </c:pt>
                <c:pt idx="3094">
                  <c:v>-1.1865300000000001</c:v>
                </c:pt>
                <c:pt idx="3095">
                  <c:v>-1.1875500000000001</c:v>
                </c:pt>
                <c:pt idx="3096">
                  <c:v>-1.1886000000000001</c:v>
                </c:pt>
                <c:pt idx="3097">
                  <c:v>-1.1895899999999999</c:v>
                </c:pt>
                <c:pt idx="3098">
                  <c:v>-1.1906699999999999</c:v>
                </c:pt>
                <c:pt idx="3099">
                  <c:v>-1.1916199999999999</c:v>
                </c:pt>
                <c:pt idx="3100">
                  <c:v>-1.1925699999999999</c:v>
                </c:pt>
                <c:pt idx="3101">
                  <c:v>-1.19357</c:v>
                </c:pt>
                <c:pt idx="3102">
                  <c:v>-1.1946300000000001</c:v>
                </c:pt>
                <c:pt idx="3103">
                  <c:v>-1.19564</c:v>
                </c:pt>
                <c:pt idx="3104">
                  <c:v>-1.19662</c:v>
                </c:pt>
                <c:pt idx="3105">
                  <c:v>-1.1976100000000001</c:v>
                </c:pt>
                <c:pt idx="3106">
                  <c:v>-1.1985699999999999</c:v>
                </c:pt>
                <c:pt idx="3107">
                  <c:v>-1.1995899999999999</c:v>
                </c:pt>
                <c:pt idx="3108">
                  <c:v>-1.20058</c:v>
                </c:pt>
                <c:pt idx="3109">
                  <c:v>-1.2015499999999999</c:v>
                </c:pt>
                <c:pt idx="3110">
                  <c:v>-1.2025999999999999</c:v>
                </c:pt>
                <c:pt idx="3111">
                  <c:v>-1.2035899999999999</c:v>
                </c:pt>
                <c:pt idx="3112">
                  <c:v>-1.2045399999999999</c:v>
                </c:pt>
                <c:pt idx="3113">
                  <c:v>-1.20563</c:v>
                </c:pt>
                <c:pt idx="3114">
                  <c:v>-1.2066600000000001</c:v>
                </c:pt>
                <c:pt idx="3115">
                  <c:v>-1.20763</c:v>
                </c:pt>
                <c:pt idx="3116">
                  <c:v>-1.20858</c:v>
                </c:pt>
                <c:pt idx="3117">
                  <c:v>-1.2096</c:v>
                </c:pt>
                <c:pt idx="3118">
                  <c:v>-1.2105900000000001</c:v>
                </c:pt>
                <c:pt idx="3119">
                  <c:v>-1.2116400000000001</c:v>
                </c:pt>
                <c:pt idx="3120">
                  <c:v>-1.2126300000000001</c:v>
                </c:pt>
                <c:pt idx="3121">
                  <c:v>-1.2136100000000001</c:v>
                </c:pt>
                <c:pt idx="3122">
                  <c:v>-1.2145699999999999</c:v>
                </c:pt>
                <c:pt idx="3123">
                  <c:v>-1.21557</c:v>
                </c:pt>
                <c:pt idx="3124">
                  <c:v>-1.21658</c:v>
                </c:pt>
                <c:pt idx="3125">
                  <c:v>-1.2176499999999999</c:v>
                </c:pt>
                <c:pt idx="3126">
                  <c:v>-1.2185900000000001</c:v>
                </c:pt>
                <c:pt idx="3127">
                  <c:v>-1.21963</c:v>
                </c:pt>
                <c:pt idx="3128">
                  <c:v>-1.22055</c:v>
                </c:pt>
                <c:pt idx="3129">
                  <c:v>-1.22157</c:v>
                </c:pt>
                <c:pt idx="3130">
                  <c:v>-1.2225699999999999</c:v>
                </c:pt>
                <c:pt idx="3131">
                  <c:v>-1.2235499999999999</c:v>
                </c:pt>
                <c:pt idx="3132">
                  <c:v>-1.2245699999999999</c:v>
                </c:pt>
                <c:pt idx="3133">
                  <c:v>-1.2255799999999999</c:v>
                </c:pt>
                <c:pt idx="3134">
                  <c:v>-1.2265999999999999</c:v>
                </c:pt>
                <c:pt idx="3135">
                  <c:v>-1.2276400000000001</c:v>
                </c:pt>
                <c:pt idx="3136">
                  <c:v>-1.22864</c:v>
                </c:pt>
                <c:pt idx="3137">
                  <c:v>-1.22959</c:v>
                </c:pt>
                <c:pt idx="3138">
                  <c:v>-1.23058</c:v>
                </c:pt>
                <c:pt idx="3139">
                  <c:v>-1.2315799999999999</c:v>
                </c:pt>
                <c:pt idx="3140">
                  <c:v>-1.23255</c:v>
                </c:pt>
                <c:pt idx="3141">
                  <c:v>-1.2336199999999999</c:v>
                </c:pt>
                <c:pt idx="3142">
                  <c:v>-1.23458</c:v>
                </c:pt>
                <c:pt idx="3143">
                  <c:v>-1.23559</c:v>
                </c:pt>
                <c:pt idx="3144">
                  <c:v>-1.2365999999999999</c:v>
                </c:pt>
                <c:pt idx="3145">
                  <c:v>-1.2376199999999999</c:v>
                </c:pt>
                <c:pt idx="3146">
                  <c:v>-1.23858</c:v>
                </c:pt>
                <c:pt idx="3147">
                  <c:v>-1.2396199999999999</c:v>
                </c:pt>
                <c:pt idx="3148">
                  <c:v>-1.2405900000000001</c:v>
                </c:pt>
                <c:pt idx="3149">
                  <c:v>-1.24159</c:v>
                </c:pt>
                <c:pt idx="3150">
                  <c:v>-1.2425999999999999</c:v>
                </c:pt>
                <c:pt idx="3151">
                  <c:v>-1.24359</c:v>
                </c:pt>
                <c:pt idx="3152">
                  <c:v>-1.24451</c:v>
                </c:pt>
                <c:pt idx="3153">
                  <c:v>-1.2455799999999999</c:v>
                </c:pt>
                <c:pt idx="3154">
                  <c:v>-1.2465999999999999</c:v>
                </c:pt>
                <c:pt idx="3155">
                  <c:v>-1.2475400000000001</c:v>
                </c:pt>
                <c:pt idx="3156">
                  <c:v>-1.2485200000000001</c:v>
                </c:pt>
                <c:pt idx="3157">
                  <c:v>-1.2496100000000001</c:v>
                </c:pt>
                <c:pt idx="3158">
                  <c:v>-1.25058</c:v>
                </c:pt>
                <c:pt idx="3159">
                  <c:v>-1.25162</c:v>
                </c:pt>
                <c:pt idx="3160">
                  <c:v>-1.2525900000000001</c:v>
                </c:pt>
                <c:pt idx="3161">
                  <c:v>-1.25362</c:v>
                </c:pt>
                <c:pt idx="3162">
                  <c:v>-1.25458</c:v>
                </c:pt>
                <c:pt idx="3163">
                  <c:v>-1.2555499999999999</c:v>
                </c:pt>
                <c:pt idx="3164">
                  <c:v>-1.2566200000000001</c:v>
                </c:pt>
                <c:pt idx="3165">
                  <c:v>-1.2576000000000001</c:v>
                </c:pt>
                <c:pt idx="3166">
                  <c:v>-1.2585500000000001</c:v>
                </c:pt>
                <c:pt idx="3167">
                  <c:v>-1.25956</c:v>
                </c:pt>
                <c:pt idx="3168">
                  <c:v>-1.2605599999999999</c:v>
                </c:pt>
                <c:pt idx="3169">
                  <c:v>-1.2616000000000001</c:v>
                </c:pt>
                <c:pt idx="3170">
                  <c:v>-1.26258</c:v>
                </c:pt>
                <c:pt idx="3171">
                  <c:v>-1.2636000000000001</c:v>
                </c:pt>
                <c:pt idx="3172">
                  <c:v>-1.26451</c:v>
                </c:pt>
                <c:pt idx="3173">
                  <c:v>-1.26556</c:v>
                </c:pt>
                <c:pt idx="3174">
                  <c:v>-1.2665999999999999</c:v>
                </c:pt>
                <c:pt idx="3175">
                  <c:v>-1.26756</c:v>
                </c:pt>
                <c:pt idx="3176">
                  <c:v>-1.26857</c:v>
                </c:pt>
                <c:pt idx="3177">
                  <c:v>-1.26955</c:v>
                </c:pt>
                <c:pt idx="3178">
                  <c:v>-1.27057</c:v>
                </c:pt>
                <c:pt idx="3179">
                  <c:v>-1.2715799999999999</c:v>
                </c:pt>
                <c:pt idx="3180">
                  <c:v>-1.27261</c:v>
                </c:pt>
                <c:pt idx="3181">
                  <c:v>-1.27355</c:v>
                </c:pt>
                <c:pt idx="3182">
                  <c:v>-1.2745500000000001</c:v>
                </c:pt>
                <c:pt idx="3183">
                  <c:v>-1.2756000000000001</c:v>
                </c:pt>
                <c:pt idx="3184">
                  <c:v>-1.2765899999999999</c:v>
                </c:pt>
                <c:pt idx="3185">
                  <c:v>-1.27756</c:v>
                </c:pt>
                <c:pt idx="3186">
                  <c:v>-1.2786</c:v>
                </c:pt>
                <c:pt idx="3187">
                  <c:v>-1.27956</c:v>
                </c:pt>
                <c:pt idx="3188">
                  <c:v>-1.28054</c:v>
                </c:pt>
                <c:pt idx="3189">
                  <c:v>-1.2816099999999999</c:v>
                </c:pt>
                <c:pt idx="3190">
                  <c:v>-1.2826</c:v>
                </c:pt>
                <c:pt idx="3191">
                  <c:v>-1.28363</c:v>
                </c:pt>
                <c:pt idx="3192">
                  <c:v>-1.2845899999999999</c:v>
                </c:pt>
                <c:pt idx="3193">
                  <c:v>-1.2855799999999999</c:v>
                </c:pt>
                <c:pt idx="3194">
                  <c:v>-1.2866200000000001</c:v>
                </c:pt>
                <c:pt idx="3195">
                  <c:v>-1.28755</c:v>
                </c:pt>
                <c:pt idx="3196">
                  <c:v>-1.2886</c:v>
                </c:pt>
                <c:pt idx="3197">
                  <c:v>-1.28956</c:v>
                </c:pt>
                <c:pt idx="3198">
                  <c:v>-1.2906200000000001</c:v>
                </c:pt>
                <c:pt idx="3199">
                  <c:v>-1.29155</c:v>
                </c:pt>
                <c:pt idx="3200">
                  <c:v>-1.2925800000000001</c:v>
                </c:pt>
                <c:pt idx="3201">
                  <c:v>-1.29355</c:v>
                </c:pt>
                <c:pt idx="3202">
                  <c:v>-1.2945500000000001</c:v>
                </c:pt>
                <c:pt idx="3203">
                  <c:v>-1.2955700000000001</c:v>
                </c:pt>
                <c:pt idx="3204">
                  <c:v>-1.2965100000000001</c:v>
                </c:pt>
                <c:pt idx="3205">
                  <c:v>-1.2975399999999999</c:v>
                </c:pt>
                <c:pt idx="3206">
                  <c:v>-1.2985199999999999</c:v>
                </c:pt>
                <c:pt idx="3207">
                  <c:v>-1.29959</c:v>
                </c:pt>
                <c:pt idx="3208">
                  <c:v>-1.3005899999999999</c:v>
                </c:pt>
                <c:pt idx="3209">
                  <c:v>-1.3015399999999999</c:v>
                </c:pt>
                <c:pt idx="3210">
                  <c:v>-1.3025899999999999</c:v>
                </c:pt>
                <c:pt idx="3211">
                  <c:v>-1.3035300000000001</c:v>
                </c:pt>
                <c:pt idx="3212">
                  <c:v>-1.30454</c:v>
                </c:pt>
                <c:pt idx="3213">
                  <c:v>-1.3055600000000001</c:v>
                </c:pt>
                <c:pt idx="3214">
                  <c:v>-1.3065599999999999</c:v>
                </c:pt>
                <c:pt idx="3215">
                  <c:v>-1.3075600000000001</c:v>
                </c:pt>
                <c:pt idx="3216">
                  <c:v>-1.3085199999999999</c:v>
                </c:pt>
                <c:pt idx="3217">
                  <c:v>-1.30955</c:v>
                </c:pt>
                <c:pt idx="3218">
                  <c:v>-1.31054</c:v>
                </c:pt>
                <c:pt idx="3219">
                  <c:v>-1.31151</c:v>
                </c:pt>
                <c:pt idx="3220">
                  <c:v>-1.3124899999999999</c:v>
                </c:pt>
                <c:pt idx="3221">
                  <c:v>-1.3135600000000001</c:v>
                </c:pt>
                <c:pt idx="3222">
                  <c:v>-1.31454</c:v>
                </c:pt>
                <c:pt idx="3223">
                  <c:v>-1.3155300000000001</c:v>
                </c:pt>
                <c:pt idx="3224">
                  <c:v>-1.3165500000000001</c:v>
                </c:pt>
                <c:pt idx="3225">
                  <c:v>-1.31749</c:v>
                </c:pt>
                <c:pt idx="3226">
                  <c:v>-1.31854</c:v>
                </c:pt>
                <c:pt idx="3227">
                  <c:v>-1.31952</c:v>
                </c:pt>
                <c:pt idx="3228">
                  <c:v>-1.3205899999999999</c:v>
                </c:pt>
                <c:pt idx="3229">
                  <c:v>-1.32158</c:v>
                </c:pt>
                <c:pt idx="3230">
                  <c:v>-1.3225800000000001</c:v>
                </c:pt>
                <c:pt idx="3231">
                  <c:v>-1.3235600000000001</c:v>
                </c:pt>
                <c:pt idx="3232">
                  <c:v>-1.3245800000000001</c:v>
                </c:pt>
                <c:pt idx="3233">
                  <c:v>-1.3255600000000001</c:v>
                </c:pt>
                <c:pt idx="3234">
                  <c:v>-1.3266199999999999</c:v>
                </c:pt>
                <c:pt idx="3235">
                  <c:v>-1.3275699999999999</c:v>
                </c:pt>
                <c:pt idx="3236">
                  <c:v>-1.32856</c:v>
                </c:pt>
                <c:pt idx="3237">
                  <c:v>-1.3295600000000001</c:v>
                </c:pt>
                <c:pt idx="3238">
                  <c:v>-1.33053</c:v>
                </c:pt>
                <c:pt idx="3239">
                  <c:v>-1.3314999999999999</c:v>
                </c:pt>
                <c:pt idx="3240">
                  <c:v>-1.33257</c:v>
                </c:pt>
                <c:pt idx="3241">
                  <c:v>-1.3335600000000001</c:v>
                </c:pt>
                <c:pt idx="3242">
                  <c:v>-1.3345199999999999</c:v>
                </c:pt>
                <c:pt idx="3243">
                  <c:v>-1.3355300000000001</c:v>
                </c:pt>
                <c:pt idx="3244">
                  <c:v>-1.33656</c:v>
                </c:pt>
                <c:pt idx="3245">
                  <c:v>-1.3375600000000001</c:v>
                </c:pt>
                <c:pt idx="3246">
                  <c:v>-1.33856</c:v>
                </c:pt>
                <c:pt idx="3247">
                  <c:v>-1.3395300000000001</c:v>
                </c:pt>
                <c:pt idx="3248">
                  <c:v>-1.3405</c:v>
                </c:pt>
                <c:pt idx="3249">
                  <c:v>-1.34155</c:v>
                </c:pt>
                <c:pt idx="3250">
                  <c:v>-1.34249</c:v>
                </c:pt>
                <c:pt idx="3251">
                  <c:v>-1.3434999999999999</c:v>
                </c:pt>
                <c:pt idx="3252">
                  <c:v>-1.3445499999999999</c:v>
                </c:pt>
                <c:pt idx="3253">
                  <c:v>-1.34558</c:v>
                </c:pt>
                <c:pt idx="3254">
                  <c:v>-1.34657</c:v>
                </c:pt>
                <c:pt idx="3255">
                  <c:v>-1.3475900000000001</c:v>
                </c:pt>
                <c:pt idx="3256">
                  <c:v>-1.34856</c:v>
                </c:pt>
                <c:pt idx="3257">
                  <c:v>-1.3495600000000001</c:v>
                </c:pt>
                <c:pt idx="3258">
                  <c:v>-1.35056</c:v>
                </c:pt>
                <c:pt idx="3259">
                  <c:v>-1.35154</c:v>
                </c:pt>
                <c:pt idx="3260">
                  <c:v>-1.3525100000000001</c:v>
                </c:pt>
                <c:pt idx="3261">
                  <c:v>-1.3534600000000001</c:v>
                </c:pt>
                <c:pt idx="3262">
                  <c:v>-1.3545</c:v>
                </c:pt>
                <c:pt idx="3263">
                  <c:v>-1.3554600000000001</c:v>
                </c:pt>
                <c:pt idx="3264">
                  <c:v>-1.35646</c:v>
                </c:pt>
                <c:pt idx="3265">
                  <c:v>-1.35747</c:v>
                </c:pt>
                <c:pt idx="3266">
                  <c:v>-1.35853</c:v>
                </c:pt>
                <c:pt idx="3267">
                  <c:v>-1.3594999999999999</c:v>
                </c:pt>
                <c:pt idx="3268">
                  <c:v>-1.36059</c:v>
                </c:pt>
                <c:pt idx="3269">
                  <c:v>-1.3615900000000001</c:v>
                </c:pt>
                <c:pt idx="3270">
                  <c:v>-1.36252</c:v>
                </c:pt>
                <c:pt idx="3271">
                  <c:v>-1.3635299999999999</c:v>
                </c:pt>
                <c:pt idx="3272">
                  <c:v>-1.3644700000000001</c:v>
                </c:pt>
                <c:pt idx="3273">
                  <c:v>-1.3655600000000001</c:v>
                </c:pt>
                <c:pt idx="3274">
                  <c:v>-1.36653</c:v>
                </c:pt>
                <c:pt idx="3275">
                  <c:v>-1.3675600000000001</c:v>
                </c:pt>
                <c:pt idx="3276">
                  <c:v>-1.3685</c:v>
                </c:pt>
                <c:pt idx="3277">
                  <c:v>-1.3695200000000001</c:v>
                </c:pt>
                <c:pt idx="3278">
                  <c:v>-1.37052</c:v>
                </c:pt>
                <c:pt idx="3279">
                  <c:v>-1.3715900000000001</c:v>
                </c:pt>
                <c:pt idx="3280">
                  <c:v>-1.3725400000000001</c:v>
                </c:pt>
                <c:pt idx="3281">
                  <c:v>-1.3735299999999999</c:v>
                </c:pt>
                <c:pt idx="3282">
                  <c:v>-1.37453</c:v>
                </c:pt>
                <c:pt idx="3283">
                  <c:v>-1.3755200000000001</c:v>
                </c:pt>
                <c:pt idx="3284">
                  <c:v>-1.3765400000000001</c:v>
                </c:pt>
                <c:pt idx="3285">
                  <c:v>-1.3775500000000001</c:v>
                </c:pt>
                <c:pt idx="3286">
                  <c:v>-1.3785700000000001</c:v>
                </c:pt>
                <c:pt idx="3287">
                  <c:v>-1.37954</c:v>
                </c:pt>
                <c:pt idx="3288">
                  <c:v>-1.3805799999999999</c:v>
                </c:pt>
                <c:pt idx="3289">
                  <c:v>-1.38157</c:v>
                </c:pt>
                <c:pt idx="3290">
                  <c:v>-1.3825099999999999</c:v>
                </c:pt>
                <c:pt idx="3291">
                  <c:v>-1.3835999999999999</c:v>
                </c:pt>
                <c:pt idx="3292">
                  <c:v>-1.3845000000000001</c:v>
                </c:pt>
                <c:pt idx="3293">
                  <c:v>-1.38551</c:v>
                </c:pt>
                <c:pt idx="3294">
                  <c:v>-1.3865400000000001</c:v>
                </c:pt>
                <c:pt idx="3295">
                  <c:v>-1.3875500000000001</c:v>
                </c:pt>
                <c:pt idx="3296">
                  <c:v>-1.38852</c:v>
                </c:pt>
                <c:pt idx="3297">
                  <c:v>-1.3894899999999999</c:v>
                </c:pt>
                <c:pt idx="3298">
                  <c:v>-1.3905099999999999</c:v>
                </c:pt>
                <c:pt idx="3299">
                  <c:v>-1.3915900000000001</c:v>
                </c:pt>
                <c:pt idx="3300">
                  <c:v>-1.39256</c:v>
                </c:pt>
                <c:pt idx="3301">
                  <c:v>-1.39357</c:v>
                </c:pt>
                <c:pt idx="3302">
                  <c:v>-1.3945700000000001</c:v>
                </c:pt>
                <c:pt idx="3303">
                  <c:v>-1.3955299999999999</c:v>
                </c:pt>
                <c:pt idx="3304">
                  <c:v>-1.39653</c:v>
                </c:pt>
                <c:pt idx="3305">
                  <c:v>-1.39754</c:v>
                </c:pt>
                <c:pt idx="3306">
                  <c:v>-1.3985700000000001</c:v>
                </c:pt>
                <c:pt idx="3307">
                  <c:v>-1.39947</c:v>
                </c:pt>
                <c:pt idx="3308">
                  <c:v>-1.40046</c:v>
                </c:pt>
                <c:pt idx="3309">
                  <c:v>-1.4014500000000001</c:v>
                </c:pt>
                <c:pt idx="3310">
                  <c:v>-1.4025000000000001</c:v>
                </c:pt>
                <c:pt idx="3311">
                  <c:v>-1.4034599999999999</c:v>
                </c:pt>
                <c:pt idx="3312">
                  <c:v>-1.4045700000000001</c:v>
                </c:pt>
                <c:pt idx="3313">
                  <c:v>-1.4055</c:v>
                </c:pt>
                <c:pt idx="3314">
                  <c:v>-1.40655</c:v>
                </c:pt>
                <c:pt idx="3315">
                  <c:v>-1.40754</c:v>
                </c:pt>
                <c:pt idx="3316">
                  <c:v>-1.40846</c:v>
                </c:pt>
                <c:pt idx="3317">
                  <c:v>-1.4095899999999999</c:v>
                </c:pt>
                <c:pt idx="3318">
                  <c:v>-1.41056</c:v>
                </c:pt>
                <c:pt idx="3319">
                  <c:v>-1.4114800000000001</c:v>
                </c:pt>
                <c:pt idx="3320">
                  <c:v>-1.4125099999999999</c:v>
                </c:pt>
                <c:pt idx="3321">
                  <c:v>-1.41351</c:v>
                </c:pt>
                <c:pt idx="3322">
                  <c:v>-1.41455</c:v>
                </c:pt>
                <c:pt idx="3323">
                  <c:v>-1.4155899999999999</c:v>
                </c:pt>
                <c:pt idx="3324">
                  <c:v>-1.41658</c:v>
                </c:pt>
                <c:pt idx="3325">
                  <c:v>-1.4175500000000001</c:v>
                </c:pt>
                <c:pt idx="3326">
                  <c:v>-1.4185000000000001</c:v>
                </c:pt>
                <c:pt idx="3327">
                  <c:v>-1.41953</c:v>
                </c:pt>
                <c:pt idx="3328">
                  <c:v>-1.4205000000000001</c:v>
                </c:pt>
                <c:pt idx="3329">
                  <c:v>-1.42154</c:v>
                </c:pt>
                <c:pt idx="3330">
                  <c:v>-1.4225099999999999</c:v>
                </c:pt>
                <c:pt idx="3331">
                  <c:v>-1.42353</c:v>
                </c:pt>
                <c:pt idx="3332">
                  <c:v>-1.4244699999999999</c:v>
                </c:pt>
                <c:pt idx="3333">
                  <c:v>-1.4254899999999999</c:v>
                </c:pt>
                <c:pt idx="3334">
                  <c:v>-1.4265600000000001</c:v>
                </c:pt>
                <c:pt idx="3335">
                  <c:v>-1.42753</c:v>
                </c:pt>
                <c:pt idx="3336">
                  <c:v>-1.4284699999999999</c:v>
                </c:pt>
                <c:pt idx="3337">
                  <c:v>-1.42953</c:v>
                </c:pt>
                <c:pt idx="3338">
                  <c:v>-1.43049</c:v>
                </c:pt>
                <c:pt idx="3339">
                  <c:v>-1.4315500000000001</c:v>
                </c:pt>
                <c:pt idx="3340">
                  <c:v>-1.43245</c:v>
                </c:pt>
                <c:pt idx="3341">
                  <c:v>-1.43354</c:v>
                </c:pt>
                <c:pt idx="3342">
                  <c:v>-1.4345300000000001</c:v>
                </c:pt>
                <c:pt idx="3343">
                  <c:v>-1.4355</c:v>
                </c:pt>
                <c:pt idx="3344">
                  <c:v>-1.43655</c:v>
                </c:pt>
                <c:pt idx="3345">
                  <c:v>-1.4374400000000001</c:v>
                </c:pt>
                <c:pt idx="3346">
                  <c:v>-1.4384699999999999</c:v>
                </c:pt>
                <c:pt idx="3347">
                  <c:v>-1.4395</c:v>
                </c:pt>
                <c:pt idx="3348">
                  <c:v>-1.4405300000000001</c:v>
                </c:pt>
                <c:pt idx="3349">
                  <c:v>-1.4415100000000001</c:v>
                </c:pt>
                <c:pt idx="3350">
                  <c:v>-1.4424999999999999</c:v>
                </c:pt>
                <c:pt idx="3351">
                  <c:v>-1.4434800000000001</c:v>
                </c:pt>
                <c:pt idx="3352">
                  <c:v>-1.4444300000000001</c:v>
                </c:pt>
                <c:pt idx="3353">
                  <c:v>-1.4454899999999999</c:v>
                </c:pt>
                <c:pt idx="3354">
                  <c:v>-1.4465300000000001</c:v>
                </c:pt>
                <c:pt idx="3355">
                  <c:v>-1.44753</c:v>
                </c:pt>
                <c:pt idx="3356">
                  <c:v>-1.4484999999999999</c:v>
                </c:pt>
                <c:pt idx="3357">
                  <c:v>-1.4495499999999999</c:v>
                </c:pt>
                <c:pt idx="3358">
                  <c:v>-1.4504699999999999</c:v>
                </c:pt>
                <c:pt idx="3359">
                  <c:v>-1.4514899999999999</c:v>
                </c:pt>
                <c:pt idx="3360">
                  <c:v>-1.4525300000000001</c:v>
                </c:pt>
                <c:pt idx="3361">
                  <c:v>-1.45353</c:v>
                </c:pt>
                <c:pt idx="3362">
                  <c:v>-1.4545300000000001</c:v>
                </c:pt>
                <c:pt idx="3363">
                  <c:v>-1.4554800000000001</c:v>
                </c:pt>
                <c:pt idx="3364">
                  <c:v>-1.45651</c:v>
                </c:pt>
                <c:pt idx="3365">
                  <c:v>-1.45753</c:v>
                </c:pt>
                <c:pt idx="3366">
                  <c:v>-1.4584999999999999</c:v>
                </c:pt>
                <c:pt idx="3367">
                  <c:v>-1.4595400000000001</c:v>
                </c:pt>
                <c:pt idx="3368">
                  <c:v>-1.46052</c:v>
                </c:pt>
                <c:pt idx="3369">
                  <c:v>-1.46153</c:v>
                </c:pt>
                <c:pt idx="3370">
                  <c:v>-1.46252</c:v>
                </c:pt>
                <c:pt idx="3371">
                  <c:v>-1.4635</c:v>
                </c:pt>
                <c:pt idx="3372">
                  <c:v>-1.4644699999999999</c:v>
                </c:pt>
                <c:pt idx="3373">
                  <c:v>-1.46553</c:v>
                </c:pt>
                <c:pt idx="3374">
                  <c:v>-1.4665299999999999</c:v>
                </c:pt>
                <c:pt idx="3375">
                  <c:v>-1.4674799999999999</c:v>
                </c:pt>
                <c:pt idx="3376">
                  <c:v>-1.4684699999999999</c:v>
                </c:pt>
                <c:pt idx="3377">
                  <c:v>-1.4695</c:v>
                </c:pt>
                <c:pt idx="3378">
                  <c:v>-1.4705699999999999</c:v>
                </c:pt>
                <c:pt idx="3379">
                  <c:v>-1.4715400000000001</c:v>
                </c:pt>
                <c:pt idx="3380">
                  <c:v>-1.47254</c:v>
                </c:pt>
                <c:pt idx="3381">
                  <c:v>-1.47356</c:v>
                </c:pt>
                <c:pt idx="3382">
                  <c:v>-1.47454</c:v>
                </c:pt>
                <c:pt idx="3383">
                  <c:v>-1.4755199999999999</c:v>
                </c:pt>
                <c:pt idx="3384">
                  <c:v>-1.4765600000000001</c:v>
                </c:pt>
                <c:pt idx="3385">
                  <c:v>-1.4775799999999999</c:v>
                </c:pt>
                <c:pt idx="3386">
                  <c:v>-1.47851</c:v>
                </c:pt>
                <c:pt idx="3387">
                  <c:v>-1.4795799999999999</c:v>
                </c:pt>
                <c:pt idx="3388">
                  <c:v>-1.4804999999999999</c:v>
                </c:pt>
                <c:pt idx="3389">
                  <c:v>-1.4815199999999999</c:v>
                </c:pt>
                <c:pt idx="3390">
                  <c:v>-1.48255</c:v>
                </c:pt>
                <c:pt idx="3391">
                  <c:v>-1.48353</c:v>
                </c:pt>
                <c:pt idx="3392">
                  <c:v>-1.48448</c:v>
                </c:pt>
                <c:pt idx="3393">
                  <c:v>-1.4854700000000001</c:v>
                </c:pt>
                <c:pt idx="3394">
                  <c:v>-1.4865299999999999</c:v>
                </c:pt>
                <c:pt idx="3395">
                  <c:v>-1.4875400000000001</c:v>
                </c:pt>
                <c:pt idx="3396">
                  <c:v>-1.4884500000000001</c:v>
                </c:pt>
                <c:pt idx="3397">
                  <c:v>-1.4895</c:v>
                </c:pt>
                <c:pt idx="3398">
                  <c:v>-1.49047</c:v>
                </c:pt>
                <c:pt idx="3399">
                  <c:v>-1.4915400000000001</c:v>
                </c:pt>
                <c:pt idx="3400">
                  <c:v>-1.49247</c:v>
                </c:pt>
                <c:pt idx="3401">
                  <c:v>-1.4935</c:v>
                </c:pt>
                <c:pt idx="3402">
                  <c:v>-1.4945200000000001</c:v>
                </c:pt>
                <c:pt idx="3403">
                  <c:v>-1.49552</c:v>
                </c:pt>
                <c:pt idx="3404">
                  <c:v>-1.49651</c:v>
                </c:pt>
                <c:pt idx="3405">
                  <c:v>-1.4975099999999999</c:v>
                </c:pt>
                <c:pt idx="3406">
                  <c:v>-1.49851</c:v>
                </c:pt>
                <c:pt idx="3407">
                  <c:v>-1.49952</c:v>
                </c:pt>
                <c:pt idx="3408">
                  <c:v>-1.5005299999999999</c:v>
                </c:pt>
                <c:pt idx="3409">
                  <c:v>-1.50152</c:v>
                </c:pt>
                <c:pt idx="3410">
                  <c:v>-1.50254</c:v>
                </c:pt>
                <c:pt idx="3411">
                  <c:v>-1.5035400000000001</c:v>
                </c:pt>
                <c:pt idx="3412">
                  <c:v>-1.50451</c:v>
                </c:pt>
                <c:pt idx="3413">
                  <c:v>-1.5054799999999999</c:v>
                </c:pt>
                <c:pt idx="3414">
                  <c:v>-1.50647</c:v>
                </c:pt>
                <c:pt idx="3415">
                  <c:v>-1.5074799999999999</c:v>
                </c:pt>
                <c:pt idx="3416">
                  <c:v>-1.50851</c:v>
                </c:pt>
                <c:pt idx="3417">
                  <c:v>-1.5096000000000001</c:v>
                </c:pt>
                <c:pt idx="3418">
                  <c:v>-1.51047</c:v>
                </c:pt>
                <c:pt idx="3419">
                  <c:v>-1.5114700000000001</c:v>
                </c:pt>
                <c:pt idx="3420">
                  <c:v>-1.51247</c:v>
                </c:pt>
                <c:pt idx="3421">
                  <c:v>-1.51346</c:v>
                </c:pt>
                <c:pt idx="3422">
                  <c:v>-1.51447</c:v>
                </c:pt>
                <c:pt idx="3423">
                  <c:v>-1.5155099999999999</c:v>
                </c:pt>
                <c:pt idx="3424">
                  <c:v>-1.51644</c:v>
                </c:pt>
                <c:pt idx="3425">
                  <c:v>-1.5175000000000001</c:v>
                </c:pt>
                <c:pt idx="3426">
                  <c:v>-1.51854</c:v>
                </c:pt>
                <c:pt idx="3427">
                  <c:v>-1.51953</c:v>
                </c:pt>
                <c:pt idx="3428">
                  <c:v>-1.5204899999999999</c:v>
                </c:pt>
                <c:pt idx="3429">
                  <c:v>-1.5215700000000001</c:v>
                </c:pt>
                <c:pt idx="3430">
                  <c:v>-1.52247</c:v>
                </c:pt>
                <c:pt idx="3431">
                  <c:v>-1.52355</c:v>
                </c:pt>
                <c:pt idx="3432">
                  <c:v>-1.5245299999999999</c:v>
                </c:pt>
                <c:pt idx="3433">
                  <c:v>-1.52552</c:v>
                </c:pt>
                <c:pt idx="3434">
                  <c:v>-1.5265299999999999</c:v>
                </c:pt>
                <c:pt idx="3435">
                  <c:v>-1.5275099999999999</c:v>
                </c:pt>
                <c:pt idx="3436">
                  <c:v>-1.5284899999999999</c:v>
                </c:pt>
                <c:pt idx="3437">
                  <c:v>-1.5294300000000001</c:v>
                </c:pt>
                <c:pt idx="3438">
                  <c:v>-1.5305800000000001</c:v>
                </c:pt>
                <c:pt idx="3439">
                  <c:v>-1.5315399999999999</c:v>
                </c:pt>
                <c:pt idx="3440">
                  <c:v>-1.5324599999999999</c:v>
                </c:pt>
                <c:pt idx="3441">
                  <c:v>-1.5335099999999999</c:v>
                </c:pt>
                <c:pt idx="3442">
                  <c:v>-1.5344599999999999</c:v>
                </c:pt>
                <c:pt idx="3443">
                  <c:v>-1.53545</c:v>
                </c:pt>
                <c:pt idx="3444">
                  <c:v>-1.5365200000000001</c:v>
                </c:pt>
                <c:pt idx="3445">
                  <c:v>-1.5375099999999999</c:v>
                </c:pt>
                <c:pt idx="3446">
                  <c:v>-1.5384800000000001</c:v>
                </c:pt>
                <c:pt idx="3447">
                  <c:v>-1.5394399999999999</c:v>
                </c:pt>
                <c:pt idx="3448">
                  <c:v>-1.5404599999999999</c:v>
                </c:pt>
                <c:pt idx="3449">
                  <c:v>-1.54158</c:v>
                </c:pt>
                <c:pt idx="3450">
                  <c:v>-1.5425</c:v>
                </c:pt>
                <c:pt idx="3451">
                  <c:v>-1.5435000000000001</c:v>
                </c:pt>
                <c:pt idx="3452">
                  <c:v>-1.54447</c:v>
                </c:pt>
                <c:pt idx="3453">
                  <c:v>-1.5455300000000001</c:v>
                </c:pt>
                <c:pt idx="3454">
                  <c:v>-1.5464800000000001</c:v>
                </c:pt>
                <c:pt idx="3455">
                  <c:v>-1.54752</c:v>
                </c:pt>
                <c:pt idx="3456">
                  <c:v>-1.5485</c:v>
                </c:pt>
                <c:pt idx="3457">
                  <c:v>-1.54952</c:v>
                </c:pt>
                <c:pt idx="3458">
                  <c:v>-1.5504599999999999</c:v>
                </c:pt>
                <c:pt idx="3459">
                  <c:v>-1.5515099999999999</c:v>
                </c:pt>
                <c:pt idx="3460">
                  <c:v>-1.5525199999999999</c:v>
                </c:pt>
                <c:pt idx="3461">
                  <c:v>-1.55349</c:v>
                </c:pt>
                <c:pt idx="3462">
                  <c:v>-1.55444</c:v>
                </c:pt>
                <c:pt idx="3463">
                  <c:v>-1.5554699999999999</c:v>
                </c:pt>
                <c:pt idx="3464">
                  <c:v>-1.5565500000000001</c:v>
                </c:pt>
                <c:pt idx="3465">
                  <c:v>-1.5574399999999999</c:v>
                </c:pt>
                <c:pt idx="3466">
                  <c:v>-1.55854</c:v>
                </c:pt>
                <c:pt idx="3467">
                  <c:v>-1.5595399999999999</c:v>
                </c:pt>
                <c:pt idx="3468">
                  <c:v>-1.5604899999999999</c:v>
                </c:pt>
                <c:pt idx="3469">
                  <c:v>-1.5615699999999999</c:v>
                </c:pt>
                <c:pt idx="3470">
                  <c:v>-1.56253</c:v>
                </c:pt>
                <c:pt idx="3471">
                  <c:v>-1.56355</c:v>
                </c:pt>
                <c:pt idx="3472">
                  <c:v>-1.5644899999999999</c:v>
                </c:pt>
                <c:pt idx="3473">
                  <c:v>-1.5654999999999999</c:v>
                </c:pt>
                <c:pt idx="3474">
                  <c:v>-1.56653</c:v>
                </c:pt>
                <c:pt idx="3475">
                  <c:v>-1.56749</c:v>
                </c:pt>
                <c:pt idx="3476">
                  <c:v>-1.56853</c:v>
                </c:pt>
                <c:pt idx="3477">
                  <c:v>-1.5695399999999999</c:v>
                </c:pt>
                <c:pt idx="3478">
                  <c:v>-1.57057</c:v>
                </c:pt>
                <c:pt idx="3479">
                  <c:v>-1.57155</c:v>
                </c:pt>
                <c:pt idx="3480">
                  <c:v>-1.57246</c:v>
                </c:pt>
                <c:pt idx="3481">
                  <c:v>-1.5734900000000001</c:v>
                </c:pt>
                <c:pt idx="3482">
                  <c:v>-1.5745</c:v>
                </c:pt>
                <c:pt idx="3483">
                  <c:v>-1.5754999999999999</c:v>
                </c:pt>
                <c:pt idx="3484">
                  <c:v>-1.5764899999999999</c:v>
                </c:pt>
                <c:pt idx="3485">
                  <c:v>-1.5774600000000001</c:v>
                </c:pt>
                <c:pt idx="3486">
                  <c:v>-1.5785</c:v>
                </c:pt>
                <c:pt idx="3487">
                  <c:v>-1.5794900000000001</c:v>
                </c:pt>
                <c:pt idx="3488">
                  <c:v>-1.5805199999999999</c:v>
                </c:pt>
                <c:pt idx="3489">
                  <c:v>-1.5814900000000001</c:v>
                </c:pt>
                <c:pt idx="3490">
                  <c:v>-1.5825400000000001</c:v>
                </c:pt>
                <c:pt idx="3491">
                  <c:v>-1.58352</c:v>
                </c:pt>
                <c:pt idx="3492">
                  <c:v>-1.5845100000000001</c:v>
                </c:pt>
                <c:pt idx="3493">
                  <c:v>-1.5854999999999999</c:v>
                </c:pt>
                <c:pt idx="3494">
                  <c:v>-1.5865400000000001</c:v>
                </c:pt>
                <c:pt idx="3495">
                  <c:v>-1.58745</c:v>
                </c:pt>
                <c:pt idx="3496">
                  <c:v>-1.5885</c:v>
                </c:pt>
                <c:pt idx="3497">
                  <c:v>-1.58951</c:v>
                </c:pt>
                <c:pt idx="3498">
                  <c:v>-1.5905400000000001</c:v>
                </c:pt>
                <c:pt idx="3499">
                  <c:v>-1.59155</c:v>
                </c:pt>
                <c:pt idx="3500">
                  <c:v>-1.5925400000000001</c:v>
                </c:pt>
                <c:pt idx="3501">
                  <c:v>-1.59351</c:v>
                </c:pt>
                <c:pt idx="3502">
                  <c:v>-1.59449</c:v>
                </c:pt>
                <c:pt idx="3503">
                  <c:v>-1.59548</c:v>
                </c:pt>
                <c:pt idx="3504">
                  <c:v>-1.5964700000000001</c:v>
                </c:pt>
                <c:pt idx="3505">
                  <c:v>-1.59751</c:v>
                </c:pt>
                <c:pt idx="3506">
                  <c:v>-1.5984499999999999</c:v>
                </c:pt>
                <c:pt idx="3507">
                  <c:v>-1.5995299999999999</c:v>
                </c:pt>
                <c:pt idx="3508">
                  <c:v>-1.60046</c:v>
                </c:pt>
                <c:pt idx="3509">
                  <c:v>-1.60144</c:v>
                </c:pt>
                <c:pt idx="3510">
                  <c:v>-1.6025199999999999</c:v>
                </c:pt>
                <c:pt idx="3511">
                  <c:v>-1.6034999999999999</c:v>
                </c:pt>
                <c:pt idx="3512">
                  <c:v>-1.60449</c:v>
                </c:pt>
                <c:pt idx="3513">
                  <c:v>-1.60551</c:v>
                </c:pt>
                <c:pt idx="3514">
                  <c:v>-1.60646</c:v>
                </c:pt>
                <c:pt idx="3515">
                  <c:v>-1.6075200000000001</c:v>
                </c:pt>
                <c:pt idx="3516">
                  <c:v>-1.6085199999999999</c:v>
                </c:pt>
                <c:pt idx="3517">
                  <c:v>-1.6094599999999999</c:v>
                </c:pt>
                <c:pt idx="3518">
                  <c:v>-1.6104499999999999</c:v>
                </c:pt>
                <c:pt idx="3519">
                  <c:v>-1.6114999999999999</c:v>
                </c:pt>
                <c:pt idx="3520">
                  <c:v>-1.61246</c:v>
                </c:pt>
                <c:pt idx="3521">
                  <c:v>-1.6134999999999999</c:v>
                </c:pt>
                <c:pt idx="3522">
                  <c:v>-1.6145099999999999</c:v>
                </c:pt>
                <c:pt idx="3523">
                  <c:v>-1.6155200000000001</c:v>
                </c:pt>
                <c:pt idx="3524">
                  <c:v>-1.61646</c:v>
                </c:pt>
                <c:pt idx="3525">
                  <c:v>-1.61744</c:v>
                </c:pt>
                <c:pt idx="3526">
                  <c:v>-1.6185</c:v>
                </c:pt>
                <c:pt idx="3527">
                  <c:v>-1.61948</c:v>
                </c:pt>
                <c:pt idx="3528">
                  <c:v>-1.6204799999999999</c:v>
                </c:pt>
                <c:pt idx="3529">
                  <c:v>-1.62148</c:v>
                </c:pt>
                <c:pt idx="3530">
                  <c:v>-1.6224400000000001</c:v>
                </c:pt>
                <c:pt idx="3531">
                  <c:v>-1.62348</c:v>
                </c:pt>
                <c:pt idx="3532">
                  <c:v>-1.6244700000000001</c:v>
                </c:pt>
                <c:pt idx="3533">
                  <c:v>-1.6255299999999999</c:v>
                </c:pt>
                <c:pt idx="3534">
                  <c:v>-1.62642</c:v>
                </c:pt>
                <c:pt idx="3535">
                  <c:v>-1.62751</c:v>
                </c:pt>
                <c:pt idx="3536">
                  <c:v>-1.6285000000000001</c:v>
                </c:pt>
                <c:pt idx="3537">
                  <c:v>-1.62948</c:v>
                </c:pt>
                <c:pt idx="3538">
                  <c:v>-1.6304799999999999</c:v>
                </c:pt>
                <c:pt idx="3539">
                  <c:v>-1.6314900000000001</c:v>
                </c:pt>
                <c:pt idx="3540">
                  <c:v>-1.63246</c:v>
                </c:pt>
                <c:pt idx="3541">
                  <c:v>-1.6335200000000001</c:v>
                </c:pt>
                <c:pt idx="3542">
                  <c:v>-1.6345000000000001</c:v>
                </c:pt>
                <c:pt idx="3543">
                  <c:v>-1.6355</c:v>
                </c:pt>
                <c:pt idx="3544">
                  <c:v>-1.6364799999999999</c:v>
                </c:pt>
                <c:pt idx="3545">
                  <c:v>-1.63747</c:v>
                </c:pt>
                <c:pt idx="3546">
                  <c:v>-1.63845</c:v>
                </c:pt>
                <c:pt idx="3547">
                  <c:v>-1.6394200000000001</c:v>
                </c:pt>
                <c:pt idx="3548">
                  <c:v>-1.64046</c:v>
                </c:pt>
                <c:pt idx="3549">
                  <c:v>-1.6414599999999999</c:v>
                </c:pt>
                <c:pt idx="3550">
                  <c:v>-1.6424399999999999</c:v>
                </c:pt>
                <c:pt idx="3551">
                  <c:v>-1.6434599999999999</c:v>
                </c:pt>
                <c:pt idx="3552">
                  <c:v>-1.64446</c:v>
                </c:pt>
                <c:pt idx="3553">
                  <c:v>-1.6454899999999999</c:v>
                </c:pt>
                <c:pt idx="3554">
                  <c:v>-1.64645</c:v>
                </c:pt>
                <c:pt idx="3555">
                  <c:v>-1.6474800000000001</c:v>
                </c:pt>
                <c:pt idx="3556">
                  <c:v>-1.6485000000000001</c:v>
                </c:pt>
                <c:pt idx="3557">
                  <c:v>-1.64947</c:v>
                </c:pt>
                <c:pt idx="3558">
                  <c:v>-1.6505300000000001</c:v>
                </c:pt>
                <c:pt idx="3559">
                  <c:v>-1.6514800000000001</c:v>
                </c:pt>
                <c:pt idx="3560">
                  <c:v>-1.6525399999999999</c:v>
                </c:pt>
                <c:pt idx="3561">
                  <c:v>-1.6534599999999999</c:v>
                </c:pt>
                <c:pt idx="3562">
                  <c:v>-1.65445</c:v>
                </c:pt>
                <c:pt idx="3563">
                  <c:v>-1.6554899999999999</c:v>
                </c:pt>
                <c:pt idx="3564">
                  <c:v>-1.65646</c:v>
                </c:pt>
                <c:pt idx="3565">
                  <c:v>-1.6576299999999999</c:v>
                </c:pt>
                <c:pt idx="3566">
                  <c:v>-1.6585399999999999</c:v>
                </c:pt>
                <c:pt idx="3567">
                  <c:v>-1.6595200000000001</c:v>
                </c:pt>
                <c:pt idx="3568">
                  <c:v>-1.66045</c:v>
                </c:pt>
                <c:pt idx="3569">
                  <c:v>-1.6615</c:v>
                </c:pt>
                <c:pt idx="3570">
                  <c:v>-1.6625000000000001</c:v>
                </c:pt>
                <c:pt idx="3571">
                  <c:v>-1.66347</c:v>
                </c:pt>
                <c:pt idx="3572">
                  <c:v>-1.6645000000000001</c:v>
                </c:pt>
                <c:pt idx="3573">
                  <c:v>-1.66544</c:v>
                </c:pt>
                <c:pt idx="3574">
                  <c:v>-1.6665099999999999</c:v>
                </c:pt>
                <c:pt idx="3575">
                  <c:v>-1.66744</c:v>
                </c:pt>
                <c:pt idx="3576">
                  <c:v>-1.6684600000000001</c:v>
                </c:pt>
                <c:pt idx="3577">
                  <c:v>-1.6695199999999999</c:v>
                </c:pt>
                <c:pt idx="3578">
                  <c:v>-1.6704399999999999</c:v>
                </c:pt>
                <c:pt idx="3579">
                  <c:v>-1.6714500000000001</c:v>
                </c:pt>
                <c:pt idx="3580">
                  <c:v>-1.67248</c:v>
                </c:pt>
                <c:pt idx="3581">
                  <c:v>-1.6735199999999999</c:v>
                </c:pt>
                <c:pt idx="3582">
                  <c:v>-1.6745099999999999</c:v>
                </c:pt>
                <c:pt idx="3583">
                  <c:v>-1.6755199999999999</c:v>
                </c:pt>
                <c:pt idx="3584">
                  <c:v>-1.67645</c:v>
                </c:pt>
                <c:pt idx="3585">
                  <c:v>-1.6775</c:v>
                </c:pt>
                <c:pt idx="3586">
                  <c:v>-1.6785099999999999</c:v>
                </c:pt>
                <c:pt idx="3587">
                  <c:v>-1.6795</c:v>
                </c:pt>
                <c:pt idx="3588">
                  <c:v>-1.6805399999999999</c:v>
                </c:pt>
                <c:pt idx="3589">
                  <c:v>-1.6814800000000001</c:v>
                </c:pt>
                <c:pt idx="3590">
                  <c:v>-1.68248</c:v>
                </c:pt>
                <c:pt idx="3591">
                  <c:v>-1.6834499999999999</c:v>
                </c:pt>
                <c:pt idx="3592">
                  <c:v>-1.68442</c:v>
                </c:pt>
                <c:pt idx="3593">
                  <c:v>-1.68544</c:v>
                </c:pt>
                <c:pt idx="3594">
                  <c:v>-1.68648</c:v>
                </c:pt>
                <c:pt idx="3595">
                  <c:v>-1.6874199999999999</c:v>
                </c:pt>
                <c:pt idx="3596">
                  <c:v>-1.68845</c:v>
                </c:pt>
                <c:pt idx="3597">
                  <c:v>-1.6894800000000001</c:v>
                </c:pt>
                <c:pt idx="3598">
                  <c:v>-1.6904699999999999</c:v>
                </c:pt>
                <c:pt idx="3599">
                  <c:v>-1.69146</c:v>
                </c:pt>
                <c:pt idx="3600">
                  <c:v>-1.6924600000000001</c:v>
                </c:pt>
                <c:pt idx="3601">
                  <c:v>-1.69346</c:v>
                </c:pt>
                <c:pt idx="3602">
                  <c:v>-1.6944999999999999</c:v>
                </c:pt>
                <c:pt idx="3603">
                  <c:v>-1.69546</c:v>
                </c:pt>
                <c:pt idx="3604">
                  <c:v>-1.6964900000000001</c:v>
                </c:pt>
                <c:pt idx="3605">
                  <c:v>-1.6974499999999999</c:v>
                </c:pt>
                <c:pt idx="3606">
                  <c:v>-1.6984300000000001</c:v>
                </c:pt>
                <c:pt idx="3607">
                  <c:v>-1.6995400000000001</c:v>
                </c:pt>
                <c:pt idx="3608">
                  <c:v>-1.70044</c:v>
                </c:pt>
                <c:pt idx="3609">
                  <c:v>-1.7015199999999999</c:v>
                </c:pt>
                <c:pt idx="3610">
                  <c:v>-1.7024900000000001</c:v>
                </c:pt>
                <c:pt idx="3611">
                  <c:v>-1.7034899999999999</c:v>
                </c:pt>
                <c:pt idx="3612">
                  <c:v>-1.70451</c:v>
                </c:pt>
                <c:pt idx="3613">
                  <c:v>-1.70546</c:v>
                </c:pt>
                <c:pt idx="3614">
                  <c:v>-1.7064900000000001</c:v>
                </c:pt>
                <c:pt idx="3615">
                  <c:v>-1.7074400000000001</c:v>
                </c:pt>
                <c:pt idx="3616">
                  <c:v>-1.70842</c:v>
                </c:pt>
                <c:pt idx="3617">
                  <c:v>-1.70946</c:v>
                </c:pt>
                <c:pt idx="3618">
                  <c:v>-1.7104699999999999</c:v>
                </c:pt>
                <c:pt idx="3619">
                  <c:v>-1.71149</c:v>
                </c:pt>
                <c:pt idx="3620">
                  <c:v>-1.7124999999999999</c:v>
                </c:pt>
                <c:pt idx="3621">
                  <c:v>-1.71346</c:v>
                </c:pt>
                <c:pt idx="3622">
                  <c:v>-1.7144600000000001</c:v>
                </c:pt>
                <c:pt idx="3623">
                  <c:v>-1.71546</c:v>
                </c:pt>
                <c:pt idx="3624">
                  <c:v>-1.71644</c:v>
                </c:pt>
                <c:pt idx="3625">
                  <c:v>-1.7175199999999999</c:v>
                </c:pt>
                <c:pt idx="3626">
                  <c:v>-1.71851</c:v>
                </c:pt>
                <c:pt idx="3627">
                  <c:v>-1.7194400000000001</c:v>
                </c:pt>
                <c:pt idx="3628">
                  <c:v>-1.7204600000000001</c:v>
                </c:pt>
                <c:pt idx="3629">
                  <c:v>-1.7214799999999999</c:v>
                </c:pt>
                <c:pt idx="3630">
                  <c:v>-1.72244</c:v>
                </c:pt>
                <c:pt idx="3631">
                  <c:v>-1.7235499999999999</c:v>
                </c:pt>
                <c:pt idx="3632">
                  <c:v>-1.7244299999999999</c:v>
                </c:pt>
                <c:pt idx="3633">
                  <c:v>-1.72543</c:v>
                </c:pt>
                <c:pt idx="3634">
                  <c:v>-1.7264900000000001</c:v>
                </c:pt>
                <c:pt idx="3635">
                  <c:v>-1.72746</c:v>
                </c:pt>
                <c:pt idx="3636">
                  <c:v>-1.7284900000000001</c:v>
                </c:pt>
                <c:pt idx="3637">
                  <c:v>-1.72953</c:v>
                </c:pt>
                <c:pt idx="3638">
                  <c:v>-1.7304900000000001</c:v>
                </c:pt>
                <c:pt idx="3639">
                  <c:v>-1.73146</c:v>
                </c:pt>
                <c:pt idx="3640">
                  <c:v>-1.7324900000000001</c:v>
                </c:pt>
                <c:pt idx="3641">
                  <c:v>-1.7334799999999999</c:v>
                </c:pt>
                <c:pt idx="3642">
                  <c:v>-1.73454</c:v>
                </c:pt>
                <c:pt idx="3643">
                  <c:v>-1.73549</c:v>
                </c:pt>
                <c:pt idx="3644">
                  <c:v>-1.7364599999999999</c:v>
                </c:pt>
                <c:pt idx="3645">
                  <c:v>-1.7375</c:v>
                </c:pt>
                <c:pt idx="3646">
                  <c:v>-1.73851</c:v>
                </c:pt>
                <c:pt idx="3647">
                  <c:v>-1.7394799999999999</c:v>
                </c:pt>
                <c:pt idx="3648">
                  <c:v>-1.7405200000000001</c:v>
                </c:pt>
                <c:pt idx="3649">
                  <c:v>-1.74153</c:v>
                </c:pt>
                <c:pt idx="3650">
                  <c:v>-1.74247</c:v>
                </c:pt>
                <c:pt idx="3651">
                  <c:v>-1.7435</c:v>
                </c:pt>
                <c:pt idx="3652">
                  <c:v>-1.7444200000000001</c:v>
                </c:pt>
                <c:pt idx="3653">
                  <c:v>-1.74552</c:v>
                </c:pt>
                <c:pt idx="3654">
                  <c:v>-1.74657</c:v>
                </c:pt>
                <c:pt idx="3655">
                  <c:v>-1.74753</c:v>
                </c:pt>
                <c:pt idx="3656">
                  <c:v>-1.74844</c:v>
                </c:pt>
                <c:pt idx="3657">
                  <c:v>-1.74949</c:v>
                </c:pt>
                <c:pt idx="3658">
                  <c:v>-1.7504599999999999</c:v>
                </c:pt>
                <c:pt idx="3659">
                  <c:v>-1.75145</c:v>
                </c:pt>
                <c:pt idx="3660">
                  <c:v>-1.7524599999999999</c:v>
                </c:pt>
                <c:pt idx="3661">
                  <c:v>-1.7534700000000001</c:v>
                </c:pt>
                <c:pt idx="3662">
                  <c:v>-1.75454</c:v>
                </c:pt>
                <c:pt idx="3663">
                  <c:v>-1.75552</c:v>
                </c:pt>
                <c:pt idx="3664">
                  <c:v>-1.7565200000000001</c:v>
                </c:pt>
                <c:pt idx="3665">
                  <c:v>-1.7574700000000001</c:v>
                </c:pt>
                <c:pt idx="3666">
                  <c:v>-1.7585</c:v>
                </c:pt>
                <c:pt idx="3667">
                  <c:v>-1.7594399999999999</c:v>
                </c:pt>
                <c:pt idx="3668">
                  <c:v>-1.7604900000000001</c:v>
                </c:pt>
                <c:pt idx="3669">
                  <c:v>-1.7615499999999999</c:v>
                </c:pt>
                <c:pt idx="3670">
                  <c:v>-1.7625200000000001</c:v>
                </c:pt>
                <c:pt idx="3671">
                  <c:v>-1.7635099999999999</c:v>
                </c:pt>
                <c:pt idx="3672">
                  <c:v>-1.7645</c:v>
                </c:pt>
                <c:pt idx="3673">
                  <c:v>-1.7655700000000001</c:v>
                </c:pt>
                <c:pt idx="3674">
                  <c:v>-1.76651</c:v>
                </c:pt>
                <c:pt idx="3675">
                  <c:v>-1.7675700000000001</c:v>
                </c:pt>
                <c:pt idx="3676">
                  <c:v>-1.76858</c:v>
                </c:pt>
                <c:pt idx="3677">
                  <c:v>-1.76953</c:v>
                </c:pt>
                <c:pt idx="3678">
                  <c:v>-1.7704500000000001</c:v>
                </c:pt>
                <c:pt idx="3679">
                  <c:v>-1.7714799999999999</c:v>
                </c:pt>
                <c:pt idx="3680">
                  <c:v>-1.7725200000000001</c:v>
                </c:pt>
                <c:pt idx="3681">
                  <c:v>-1.7735099999999999</c:v>
                </c:pt>
                <c:pt idx="3682">
                  <c:v>-1.7744599999999999</c:v>
                </c:pt>
                <c:pt idx="3683">
                  <c:v>-1.7755099999999999</c:v>
                </c:pt>
                <c:pt idx="3684">
                  <c:v>-1.7765</c:v>
                </c:pt>
                <c:pt idx="3685">
                  <c:v>-1.7775000000000001</c:v>
                </c:pt>
                <c:pt idx="3686">
                  <c:v>-1.7784899999999999</c:v>
                </c:pt>
                <c:pt idx="3687">
                  <c:v>-1.7795099999999999</c:v>
                </c:pt>
                <c:pt idx="3688">
                  <c:v>-1.7804199999999999</c:v>
                </c:pt>
                <c:pt idx="3689">
                  <c:v>-1.7815000000000001</c:v>
                </c:pt>
                <c:pt idx="3690">
                  <c:v>-1.78247</c:v>
                </c:pt>
                <c:pt idx="3691">
                  <c:v>-1.78346</c:v>
                </c:pt>
                <c:pt idx="3692">
                  <c:v>-1.78447</c:v>
                </c:pt>
                <c:pt idx="3693">
                  <c:v>-1.78546</c:v>
                </c:pt>
                <c:pt idx="3694">
                  <c:v>-1.7864800000000001</c:v>
                </c:pt>
                <c:pt idx="3695">
                  <c:v>-1.7874699999999999</c:v>
                </c:pt>
                <c:pt idx="3696">
                  <c:v>-1.78844</c:v>
                </c:pt>
                <c:pt idx="3697">
                  <c:v>-1.78949</c:v>
                </c:pt>
                <c:pt idx="3698">
                  <c:v>-1.7905199999999999</c:v>
                </c:pt>
                <c:pt idx="3699">
                  <c:v>-1.7914399999999999</c:v>
                </c:pt>
                <c:pt idx="3700">
                  <c:v>-1.79243</c:v>
                </c:pt>
                <c:pt idx="3701">
                  <c:v>-1.79342</c:v>
                </c:pt>
                <c:pt idx="3702">
                  <c:v>-1.79443</c:v>
                </c:pt>
                <c:pt idx="3703">
                  <c:v>-1.79548</c:v>
                </c:pt>
                <c:pt idx="3704">
                  <c:v>-1.79644</c:v>
                </c:pt>
                <c:pt idx="3705">
                  <c:v>-1.7974699999999999</c:v>
                </c:pt>
                <c:pt idx="3706">
                  <c:v>-1.7984899999999999</c:v>
                </c:pt>
                <c:pt idx="3707">
                  <c:v>-1.7994600000000001</c:v>
                </c:pt>
                <c:pt idx="3708">
                  <c:v>-1.8004899999999999</c:v>
                </c:pt>
                <c:pt idx="3709">
                  <c:v>-1.80149</c:v>
                </c:pt>
                <c:pt idx="3710">
                  <c:v>-1.8024500000000001</c:v>
                </c:pt>
                <c:pt idx="3711">
                  <c:v>-1.8034600000000001</c:v>
                </c:pt>
                <c:pt idx="3712">
                  <c:v>-1.8044800000000001</c:v>
                </c:pt>
                <c:pt idx="3713">
                  <c:v>-1.80548</c:v>
                </c:pt>
                <c:pt idx="3714">
                  <c:v>-1.8065500000000001</c:v>
                </c:pt>
                <c:pt idx="3715">
                  <c:v>-1.80745</c:v>
                </c:pt>
                <c:pt idx="3716">
                  <c:v>-1.8085</c:v>
                </c:pt>
                <c:pt idx="3717">
                  <c:v>-1.8094699999999999</c:v>
                </c:pt>
                <c:pt idx="3718">
                  <c:v>-1.8104800000000001</c:v>
                </c:pt>
                <c:pt idx="3719">
                  <c:v>-1.8115000000000001</c:v>
                </c:pt>
                <c:pt idx="3720">
                  <c:v>-1.8125</c:v>
                </c:pt>
                <c:pt idx="3721">
                  <c:v>-1.81348</c:v>
                </c:pt>
                <c:pt idx="3722">
                  <c:v>-1.8144800000000001</c:v>
                </c:pt>
                <c:pt idx="3723">
                  <c:v>-1.8154999999999999</c:v>
                </c:pt>
                <c:pt idx="3724">
                  <c:v>-1.8165100000000001</c:v>
                </c:pt>
                <c:pt idx="3725">
                  <c:v>-1.8174600000000001</c:v>
                </c:pt>
                <c:pt idx="3726">
                  <c:v>-1.81846</c:v>
                </c:pt>
                <c:pt idx="3727">
                  <c:v>-1.8194600000000001</c:v>
                </c:pt>
                <c:pt idx="3728">
                  <c:v>-1.82046</c:v>
                </c:pt>
                <c:pt idx="3729">
                  <c:v>-1.8214699999999999</c:v>
                </c:pt>
                <c:pt idx="3730">
                  <c:v>-1.82247</c:v>
                </c:pt>
                <c:pt idx="3731">
                  <c:v>-1.8234399999999999</c:v>
                </c:pt>
                <c:pt idx="3732">
                  <c:v>-1.8244899999999999</c:v>
                </c:pt>
                <c:pt idx="3733">
                  <c:v>-1.82544</c:v>
                </c:pt>
                <c:pt idx="3734">
                  <c:v>-1.8264199999999999</c:v>
                </c:pt>
                <c:pt idx="3735">
                  <c:v>-1.82751</c:v>
                </c:pt>
                <c:pt idx="3736">
                  <c:v>-1.8285</c:v>
                </c:pt>
                <c:pt idx="3737">
                  <c:v>-1.82951</c:v>
                </c:pt>
                <c:pt idx="3738">
                  <c:v>-1.83049</c:v>
                </c:pt>
                <c:pt idx="3739">
                  <c:v>-1.8314600000000001</c:v>
                </c:pt>
                <c:pt idx="3740">
                  <c:v>-1.8325499999999999</c:v>
                </c:pt>
                <c:pt idx="3741">
                  <c:v>-1.8335399999999999</c:v>
                </c:pt>
                <c:pt idx="3742">
                  <c:v>-1.8345400000000001</c:v>
                </c:pt>
                <c:pt idx="3743">
                  <c:v>-1.8354900000000001</c:v>
                </c:pt>
                <c:pt idx="3744">
                  <c:v>-1.83649</c:v>
                </c:pt>
                <c:pt idx="3745">
                  <c:v>-1.83745</c:v>
                </c:pt>
                <c:pt idx="3746">
                  <c:v>-1.83846</c:v>
                </c:pt>
                <c:pt idx="3747">
                  <c:v>-1.8394600000000001</c:v>
                </c:pt>
                <c:pt idx="3748">
                  <c:v>-1.8404799999999999</c:v>
                </c:pt>
                <c:pt idx="3749">
                  <c:v>-1.84145</c:v>
                </c:pt>
                <c:pt idx="3750">
                  <c:v>-1.84246</c:v>
                </c:pt>
                <c:pt idx="3751">
                  <c:v>-1.84345</c:v>
                </c:pt>
                <c:pt idx="3752">
                  <c:v>-1.8444799999999999</c:v>
                </c:pt>
                <c:pt idx="3753">
                  <c:v>-1.84545</c:v>
                </c:pt>
                <c:pt idx="3754">
                  <c:v>-1.84646</c:v>
                </c:pt>
                <c:pt idx="3755">
                  <c:v>-1.8473900000000001</c:v>
                </c:pt>
                <c:pt idx="3756">
                  <c:v>-1.8484700000000001</c:v>
                </c:pt>
                <c:pt idx="3757">
                  <c:v>-1.8494999999999999</c:v>
                </c:pt>
                <c:pt idx="3758">
                  <c:v>-1.8504799999999999</c:v>
                </c:pt>
                <c:pt idx="3759">
                  <c:v>-1.8515200000000001</c:v>
                </c:pt>
                <c:pt idx="3760">
                  <c:v>-1.8524799999999999</c:v>
                </c:pt>
                <c:pt idx="3761">
                  <c:v>-1.8534299999999999</c:v>
                </c:pt>
                <c:pt idx="3762">
                  <c:v>-1.8545</c:v>
                </c:pt>
                <c:pt idx="3763">
                  <c:v>-1.8555200000000001</c:v>
                </c:pt>
                <c:pt idx="3764">
                  <c:v>-1.8565</c:v>
                </c:pt>
                <c:pt idx="3765">
                  <c:v>-1.85744</c:v>
                </c:pt>
                <c:pt idx="3766">
                  <c:v>-1.8584700000000001</c:v>
                </c:pt>
                <c:pt idx="3767">
                  <c:v>-1.8594599999999999</c:v>
                </c:pt>
                <c:pt idx="3768">
                  <c:v>-1.8604499999999999</c:v>
                </c:pt>
                <c:pt idx="3769">
                  <c:v>-1.8614599999999999</c:v>
                </c:pt>
                <c:pt idx="3770">
                  <c:v>-1.8624700000000001</c:v>
                </c:pt>
                <c:pt idx="3771">
                  <c:v>-1.86344</c:v>
                </c:pt>
                <c:pt idx="3772">
                  <c:v>-1.8644499999999999</c:v>
                </c:pt>
                <c:pt idx="3773">
                  <c:v>-1.86541</c:v>
                </c:pt>
                <c:pt idx="3774">
                  <c:v>-1.86643</c:v>
                </c:pt>
                <c:pt idx="3775">
                  <c:v>-1.8674299999999999</c:v>
                </c:pt>
                <c:pt idx="3776">
                  <c:v>-1.86846</c:v>
                </c:pt>
                <c:pt idx="3777">
                  <c:v>-1.8694599999999999</c:v>
                </c:pt>
                <c:pt idx="3778">
                  <c:v>-1.87046</c:v>
                </c:pt>
                <c:pt idx="3779">
                  <c:v>-1.87154</c:v>
                </c:pt>
                <c:pt idx="3780">
                  <c:v>-1.87243</c:v>
                </c:pt>
                <c:pt idx="3781">
                  <c:v>-1.8734500000000001</c:v>
                </c:pt>
                <c:pt idx="3782">
                  <c:v>-1.87446</c:v>
                </c:pt>
                <c:pt idx="3783">
                  <c:v>-1.87548</c:v>
                </c:pt>
                <c:pt idx="3784">
                  <c:v>-1.87649</c:v>
                </c:pt>
                <c:pt idx="3785">
                  <c:v>-1.87747</c:v>
                </c:pt>
                <c:pt idx="3786">
                  <c:v>-1.8785000000000001</c:v>
                </c:pt>
                <c:pt idx="3787">
                  <c:v>-1.8794599999999999</c:v>
                </c:pt>
                <c:pt idx="3788">
                  <c:v>-1.88046</c:v>
                </c:pt>
                <c:pt idx="3789">
                  <c:v>-1.8814500000000001</c:v>
                </c:pt>
                <c:pt idx="3790">
                  <c:v>-1.88246</c:v>
                </c:pt>
                <c:pt idx="3791">
                  <c:v>-1.8834500000000001</c:v>
                </c:pt>
                <c:pt idx="3792">
                  <c:v>-1.88439</c:v>
                </c:pt>
                <c:pt idx="3793">
                  <c:v>-1.88547</c:v>
                </c:pt>
                <c:pt idx="3794">
                  <c:v>-1.8864300000000001</c:v>
                </c:pt>
                <c:pt idx="3795">
                  <c:v>-1.88747</c:v>
                </c:pt>
                <c:pt idx="3796">
                  <c:v>-1.88842</c:v>
                </c:pt>
                <c:pt idx="3797">
                  <c:v>-1.8894599999999999</c:v>
                </c:pt>
                <c:pt idx="3798">
                  <c:v>-1.89052</c:v>
                </c:pt>
                <c:pt idx="3799">
                  <c:v>-1.8915</c:v>
                </c:pt>
                <c:pt idx="3800">
                  <c:v>-1.89245</c:v>
                </c:pt>
                <c:pt idx="3801">
                  <c:v>-1.8935200000000001</c:v>
                </c:pt>
                <c:pt idx="3802">
                  <c:v>-1.89449</c:v>
                </c:pt>
                <c:pt idx="3803">
                  <c:v>-1.89544</c:v>
                </c:pt>
                <c:pt idx="3804">
                  <c:v>-1.89646</c:v>
                </c:pt>
                <c:pt idx="3805">
                  <c:v>-1.8975</c:v>
                </c:pt>
                <c:pt idx="3806">
                  <c:v>-1.8985099999999999</c:v>
                </c:pt>
                <c:pt idx="3807">
                  <c:v>-1.8995299999999999</c:v>
                </c:pt>
                <c:pt idx="3808">
                  <c:v>-1.9004700000000001</c:v>
                </c:pt>
                <c:pt idx="3809">
                  <c:v>-1.90144</c:v>
                </c:pt>
                <c:pt idx="3810">
                  <c:v>-1.9024700000000001</c:v>
                </c:pt>
                <c:pt idx="3811">
                  <c:v>-1.9034899999999999</c:v>
                </c:pt>
                <c:pt idx="3812">
                  <c:v>-1.90448</c:v>
                </c:pt>
                <c:pt idx="3813">
                  <c:v>-1.9054500000000001</c:v>
                </c:pt>
                <c:pt idx="3814">
                  <c:v>-1.9064300000000001</c:v>
                </c:pt>
                <c:pt idx="3815">
                  <c:v>-1.9074800000000001</c:v>
                </c:pt>
                <c:pt idx="3816">
                  <c:v>-1.9085000000000001</c:v>
                </c:pt>
                <c:pt idx="3817">
                  <c:v>-1.9100999999999999</c:v>
                </c:pt>
                <c:pt idx="3818">
                  <c:v>-1.9110499999999999</c:v>
                </c:pt>
                <c:pt idx="3819">
                  <c:v>-1.9120299999999999</c:v>
                </c:pt>
                <c:pt idx="3820">
                  <c:v>-1.91307</c:v>
                </c:pt>
                <c:pt idx="3821">
                  <c:v>-1.91405</c:v>
                </c:pt>
                <c:pt idx="3822">
                  <c:v>-1.91506</c:v>
                </c:pt>
                <c:pt idx="3823">
                  <c:v>-1.9160900000000001</c:v>
                </c:pt>
                <c:pt idx="3824">
                  <c:v>-1.9171</c:v>
                </c:pt>
                <c:pt idx="3825">
                  <c:v>-1.9180600000000001</c:v>
                </c:pt>
                <c:pt idx="3826">
                  <c:v>-1.9191400000000001</c:v>
                </c:pt>
                <c:pt idx="3827">
                  <c:v>-1.9200299999999999</c:v>
                </c:pt>
                <c:pt idx="3828">
                  <c:v>-1.9211400000000001</c:v>
                </c:pt>
                <c:pt idx="3829">
                  <c:v>-1.9220999999999999</c:v>
                </c:pt>
                <c:pt idx="3830">
                  <c:v>-1.9230700000000001</c:v>
                </c:pt>
                <c:pt idx="3831">
                  <c:v>-1.9240999999999999</c:v>
                </c:pt>
                <c:pt idx="3832">
                  <c:v>-1.9250799999999999</c:v>
                </c:pt>
                <c:pt idx="3833">
                  <c:v>-1.9260999999999999</c:v>
                </c:pt>
                <c:pt idx="3834">
                  <c:v>-1.9270799999999999</c:v>
                </c:pt>
                <c:pt idx="3835">
                  <c:v>-1.9280600000000001</c:v>
                </c:pt>
                <c:pt idx="3836">
                  <c:v>-1.92906</c:v>
                </c:pt>
                <c:pt idx="3837">
                  <c:v>-1.93007</c:v>
                </c:pt>
                <c:pt idx="3838">
                  <c:v>-1.9310499999999999</c:v>
                </c:pt>
                <c:pt idx="3839">
                  <c:v>-1.93208</c:v>
                </c:pt>
                <c:pt idx="3840">
                  <c:v>-1.9330499999999999</c:v>
                </c:pt>
                <c:pt idx="3841">
                  <c:v>-1.93408</c:v>
                </c:pt>
                <c:pt idx="3842">
                  <c:v>-1.9351</c:v>
                </c:pt>
                <c:pt idx="3843">
                  <c:v>-1.9361200000000001</c:v>
                </c:pt>
                <c:pt idx="3844">
                  <c:v>-1.9370799999999999</c:v>
                </c:pt>
                <c:pt idx="3845">
                  <c:v>-1.93807</c:v>
                </c:pt>
                <c:pt idx="3846">
                  <c:v>-1.9390499999999999</c:v>
                </c:pt>
                <c:pt idx="3847">
                  <c:v>-1.9400500000000001</c:v>
                </c:pt>
                <c:pt idx="3848">
                  <c:v>-1.94109</c:v>
                </c:pt>
                <c:pt idx="3849">
                  <c:v>-1.9420900000000001</c:v>
                </c:pt>
                <c:pt idx="3850">
                  <c:v>-1.9431099999999999</c:v>
                </c:pt>
                <c:pt idx="3851">
                  <c:v>-1.9440900000000001</c:v>
                </c:pt>
                <c:pt idx="3852">
                  <c:v>-1.9451000000000001</c:v>
                </c:pt>
                <c:pt idx="3853">
                  <c:v>-1.9460599999999999</c:v>
                </c:pt>
                <c:pt idx="3854">
                  <c:v>-1.94702</c:v>
                </c:pt>
                <c:pt idx="3855">
                  <c:v>-1.9480599999999999</c:v>
                </c:pt>
                <c:pt idx="3856">
                  <c:v>-1.9490700000000001</c:v>
                </c:pt>
                <c:pt idx="3857">
                  <c:v>-1.9500599999999999</c:v>
                </c:pt>
                <c:pt idx="3858">
                  <c:v>-1.95105</c:v>
                </c:pt>
                <c:pt idx="3859">
                  <c:v>-1.95204</c:v>
                </c:pt>
                <c:pt idx="3860">
                  <c:v>-1.9530400000000001</c:v>
                </c:pt>
                <c:pt idx="3861">
                  <c:v>-1.9540599999999999</c:v>
                </c:pt>
                <c:pt idx="3862">
                  <c:v>-1.95506</c:v>
                </c:pt>
                <c:pt idx="3863">
                  <c:v>-1.95607</c:v>
                </c:pt>
                <c:pt idx="3864">
                  <c:v>-1.95705</c:v>
                </c:pt>
                <c:pt idx="3865">
                  <c:v>-1.9579899999999999</c:v>
                </c:pt>
                <c:pt idx="3866">
                  <c:v>-1.95899</c:v>
                </c:pt>
                <c:pt idx="3867">
                  <c:v>-1.96004</c:v>
                </c:pt>
                <c:pt idx="3868">
                  <c:v>-1.9610399999999999</c:v>
                </c:pt>
                <c:pt idx="3869">
                  <c:v>-1.96207</c:v>
                </c:pt>
                <c:pt idx="3870">
                  <c:v>-1.96306</c:v>
                </c:pt>
                <c:pt idx="3871">
                  <c:v>-1.96404</c:v>
                </c:pt>
                <c:pt idx="3872">
                  <c:v>-1.96506</c:v>
                </c:pt>
                <c:pt idx="3873">
                  <c:v>-1.9660599999999999</c:v>
                </c:pt>
                <c:pt idx="3874">
                  <c:v>-1.9670399999999999</c:v>
                </c:pt>
                <c:pt idx="3875">
                  <c:v>-1.9680599999999999</c:v>
                </c:pt>
                <c:pt idx="3876">
                  <c:v>-1.9690300000000001</c:v>
                </c:pt>
                <c:pt idx="3877">
                  <c:v>-1.9700800000000001</c:v>
                </c:pt>
                <c:pt idx="3878">
                  <c:v>-1.9710099999999999</c:v>
                </c:pt>
                <c:pt idx="3879">
                  <c:v>-1.9720599999999999</c:v>
                </c:pt>
                <c:pt idx="3880">
                  <c:v>-1.9730000000000001</c:v>
                </c:pt>
                <c:pt idx="3881">
                  <c:v>-1.97401</c:v>
                </c:pt>
                <c:pt idx="3882">
                  <c:v>-1.97499</c:v>
                </c:pt>
                <c:pt idx="3883">
                  <c:v>-1.976</c:v>
                </c:pt>
                <c:pt idx="3884">
                  <c:v>-1.97706</c:v>
                </c:pt>
                <c:pt idx="3885">
                  <c:v>-1.9780500000000001</c:v>
                </c:pt>
                <c:pt idx="3886">
                  <c:v>-1.9790099999999999</c:v>
                </c:pt>
                <c:pt idx="3887">
                  <c:v>-1.98007</c:v>
                </c:pt>
                <c:pt idx="3888">
                  <c:v>-1.9810099999999999</c:v>
                </c:pt>
                <c:pt idx="3889">
                  <c:v>-1.98201</c:v>
                </c:pt>
                <c:pt idx="3890">
                  <c:v>-1.98309</c:v>
                </c:pt>
                <c:pt idx="3891">
                  <c:v>-1.9840100000000001</c:v>
                </c:pt>
                <c:pt idx="3892">
                  <c:v>-1.9850300000000001</c:v>
                </c:pt>
                <c:pt idx="3893">
                  <c:v>-1.9861</c:v>
                </c:pt>
                <c:pt idx="3894">
                  <c:v>-1.98708</c:v>
                </c:pt>
                <c:pt idx="3895">
                  <c:v>-1.9880800000000001</c:v>
                </c:pt>
                <c:pt idx="3896">
                  <c:v>-1.9890699999999999</c:v>
                </c:pt>
                <c:pt idx="3897">
                  <c:v>-1.99003</c:v>
                </c:pt>
                <c:pt idx="3898">
                  <c:v>-1.9909699999999999</c:v>
                </c:pt>
                <c:pt idx="3899">
                  <c:v>-1.9920500000000001</c:v>
                </c:pt>
                <c:pt idx="3900">
                  <c:v>-1.9930600000000001</c:v>
                </c:pt>
                <c:pt idx="3901">
                  <c:v>-1.994</c:v>
                </c:pt>
                <c:pt idx="3902">
                  <c:v>-1.9950600000000001</c:v>
                </c:pt>
                <c:pt idx="3903">
                  <c:v>-1.9959899999999999</c:v>
                </c:pt>
                <c:pt idx="3904">
                  <c:v>-1.99699</c:v>
                </c:pt>
                <c:pt idx="3905">
                  <c:v>-1.99803</c:v>
                </c:pt>
                <c:pt idx="3906">
                  <c:v>-1.99905</c:v>
                </c:pt>
                <c:pt idx="3907">
                  <c:v>-1.9995400000000001</c:v>
                </c:pt>
                <c:pt idx="3908">
                  <c:v>-1.9998</c:v>
                </c:pt>
                <c:pt idx="3909">
                  <c:v>-1.99915</c:v>
                </c:pt>
                <c:pt idx="3910">
                  <c:v>-1.99813</c:v>
                </c:pt>
                <c:pt idx="3911">
                  <c:v>-1.9971399999999999</c:v>
                </c:pt>
                <c:pt idx="3912">
                  <c:v>-1.9960899999999999</c:v>
                </c:pt>
                <c:pt idx="3913">
                  <c:v>-1.99509</c:v>
                </c:pt>
                <c:pt idx="3914">
                  <c:v>-1.9940899999999999</c:v>
                </c:pt>
                <c:pt idx="3915">
                  <c:v>-1.9931099999999999</c:v>
                </c:pt>
                <c:pt idx="3916">
                  <c:v>-1.9920500000000001</c:v>
                </c:pt>
                <c:pt idx="3917">
                  <c:v>-1.9910699999999999</c:v>
                </c:pt>
                <c:pt idx="3918">
                  <c:v>-1.9901800000000001</c:v>
                </c:pt>
                <c:pt idx="3919">
                  <c:v>-1.9891700000000001</c:v>
                </c:pt>
                <c:pt idx="3920">
                  <c:v>-1.98813</c:v>
                </c:pt>
                <c:pt idx="3921">
                  <c:v>-1.9872099999999999</c:v>
                </c:pt>
                <c:pt idx="3922">
                  <c:v>-1.9861500000000001</c:v>
                </c:pt>
                <c:pt idx="3923">
                  <c:v>-1.98516</c:v>
                </c:pt>
                <c:pt idx="3924">
                  <c:v>-1.9841</c:v>
                </c:pt>
                <c:pt idx="3925">
                  <c:v>-1.9831700000000001</c:v>
                </c:pt>
                <c:pt idx="3926">
                  <c:v>-1.9821800000000001</c:v>
                </c:pt>
                <c:pt idx="3927">
                  <c:v>-1.98112</c:v>
                </c:pt>
                <c:pt idx="3928">
                  <c:v>-1.9801200000000001</c:v>
                </c:pt>
                <c:pt idx="3929">
                  <c:v>-1.97906</c:v>
                </c:pt>
                <c:pt idx="3930">
                  <c:v>-1.97814</c:v>
                </c:pt>
                <c:pt idx="3931">
                  <c:v>-1.97716</c:v>
                </c:pt>
                <c:pt idx="3932">
                  <c:v>-1.97617</c:v>
                </c:pt>
                <c:pt idx="3933">
                  <c:v>-1.97509</c:v>
                </c:pt>
                <c:pt idx="3934">
                  <c:v>-1.9741</c:v>
                </c:pt>
                <c:pt idx="3935">
                  <c:v>-1.9731099999999999</c:v>
                </c:pt>
                <c:pt idx="3936">
                  <c:v>-1.97211</c:v>
                </c:pt>
                <c:pt idx="3937">
                  <c:v>-1.97113</c:v>
                </c:pt>
                <c:pt idx="3938">
                  <c:v>-1.9701</c:v>
                </c:pt>
                <c:pt idx="3939">
                  <c:v>-1.9690799999999999</c:v>
                </c:pt>
                <c:pt idx="3940">
                  <c:v>-1.96817</c:v>
                </c:pt>
                <c:pt idx="3941">
                  <c:v>-1.96713</c:v>
                </c:pt>
                <c:pt idx="3942">
                  <c:v>-1.9661500000000001</c:v>
                </c:pt>
                <c:pt idx="3943">
                  <c:v>-1.96516</c:v>
                </c:pt>
                <c:pt idx="3944">
                  <c:v>-1.96408</c:v>
                </c:pt>
                <c:pt idx="3945">
                  <c:v>-1.96309</c:v>
                </c:pt>
                <c:pt idx="3946">
                  <c:v>-1.9621</c:v>
                </c:pt>
                <c:pt idx="3947">
                  <c:v>-1.96113</c:v>
                </c:pt>
                <c:pt idx="3948">
                  <c:v>-1.9601200000000001</c:v>
                </c:pt>
                <c:pt idx="3949">
                  <c:v>-1.9590700000000001</c:v>
                </c:pt>
                <c:pt idx="3950">
                  <c:v>-1.95811</c:v>
                </c:pt>
                <c:pt idx="3951">
                  <c:v>-1.9571799999999999</c:v>
                </c:pt>
                <c:pt idx="3952">
                  <c:v>-1.95618</c:v>
                </c:pt>
                <c:pt idx="3953">
                  <c:v>-1.95516</c:v>
                </c:pt>
                <c:pt idx="3954">
                  <c:v>-1.95411</c:v>
                </c:pt>
                <c:pt idx="3955">
                  <c:v>-1.9530799999999999</c:v>
                </c:pt>
                <c:pt idx="3956">
                  <c:v>-1.9521200000000001</c:v>
                </c:pt>
                <c:pt idx="3957">
                  <c:v>-1.9510700000000001</c:v>
                </c:pt>
                <c:pt idx="3958">
                  <c:v>-1.95008</c:v>
                </c:pt>
                <c:pt idx="3959">
                  <c:v>-1.94912</c:v>
                </c:pt>
                <c:pt idx="3960">
                  <c:v>-1.94817</c:v>
                </c:pt>
                <c:pt idx="3961">
                  <c:v>-1.9471799999999999</c:v>
                </c:pt>
                <c:pt idx="3962">
                  <c:v>-1.94611</c:v>
                </c:pt>
                <c:pt idx="3963">
                  <c:v>-1.94523</c:v>
                </c:pt>
                <c:pt idx="3964">
                  <c:v>-1.9441900000000001</c:v>
                </c:pt>
                <c:pt idx="3965">
                  <c:v>-1.9432199999999999</c:v>
                </c:pt>
                <c:pt idx="3966">
                  <c:v>-1.94221</c:v>
                </c:pt>
                <c:pt idx="3967">
                  <c:v>-1.9411499999999999</c:v>
                </c:pt>
                <c:pt idx="3968">
                  <c:v>-1.94021</c:v>
                </c:pt>
                <c:pt idx="3969">
                  <c:v>-1.9392100000000001</c:v>
                </c:pt>
                <c:pt idx="3970">
                  <c:v>-1.9380900000000001</c:v>
                </c:pt>
                <c:pt idx="3971">
                  <c:v>-1.9371799999999999</c:v>
                </c:pt>
                <c:pt idx="3972">
                  <c:v>-1.9361600000000001</c:v>
                </c:pt>
                <c:pt idx="3973">
                  <c:v>-1.93509</c:v>
                </c:pt>
                <c:pt idx="3974">
                  <c:v>-1.9340999999999999</c:v>
                </c:pt>
                <c:pt idx="3975">
                  <c:v>-1.9331100000000001</c:v>
                </c:pt>
                <c:pt idx="3976">
                  <c:v>-1.9321200000000001</c:v>
                </c:pt>
                <c:pt idx="3977">
                  <c:v>-1.9311199999999999</c:v>
                </c:pt>
                <c:pt idx="3978">
                  <c:v>-1.9300600000000001</c:v>
                </c:pt>
                <c:pt idx="3979">
                  <c:v>-1.9291199999999999</c:v>
                </c:pt>
                <c:pt idx="3980">
                  <c:v>-1.92814</c:v>
                </c:pt>
                <c:pt idx="3981">
                  <c:v>-1.9271499999999999</c:v>
                </c:pt>
                <c:pt idx="3982">
                  <c:v>-1.9261600000000001</c:v>
                </c:pt>
                <c:pt idx="3983">
                  <c:v>-1.9251400000000001</c:v>
                </c:pt>
                <c:pt idx="3984">
                  <c:v>-1.9241200000000001</c:v>
                </c:pt>
                <c:pt idx="3985">
                  <c:v>-1.92323</c:v>
                </c:pt>
                <c:pt idx="3986">
                  <c:v>-1.9221900000000001</c:v>
                </c:pt>
                <c:pt idx="3987">
                  <c:v>-1.9212100000000001</c:v>
                </c:pt>
                <c:pt idx="3988">
                  <c:v>-1.9200999999999999</c:v>
                </c:pt>
                <c:pt idx="3989">
                  <c:v>-1.9192</c:v>
                </c:pt>
                <c:pt idx="3990">
                  <c:v>-1.91812</c:v>
                </c:pt>
                <c:pt idx="3991">
                  <c:v>-1.9172100000000001</c:v>
                </c:pt>
                <c:pt idx="3992">
                  <c:v>-1.9161300000000001</c:v>
                </c:pt>
                <c:pt idx="3993">
                  <c:v>-1.91517</c:v>
                </c:pt>
                <c:pt idx="3994">
                  <c:v>-1.9141699999999999</c:v>
                </c:pt>
                <c:pt idx="3995">
                  <c:v>-1.9131800000000001</c:v>
                </c:pt>
                <c:pt idx="3996">
                  <c:v>-1.9121300000000001</c:v>
                </c:pt>
                <c:pt idx="3997">
                  <c:v>-1.9111400000000001</c:v>
                </c:pt>
                <c:pt idx="3998">
                  <c:v>-1.9101399999999999</c:v>
                </c:pt>
                <c:pt idx="3999">
                  <c:v>-1.90913</c:v>
                </c:pt>
                <c:pt idx="4000">
                  <c:v>-1.9080999999999999</c:v>
                </c:pt>
                <c:pt idx="4001">
                  <c:v>-1.90706</c:v>
                </c:pt>
                <c:pt idx="4002">
                  <c:v>-1.90618</c:v>
                </c:pt>
                <c:pt idx="4003">
                  <c:v>-1.9052100000000001</c:v>
                </c:pt>
                <c:pt idx="4004">
                  <c:v>-1.9041600000000001</c:v>
                </c:pt>
                <c:pt idx="4005">
                  <c:v>-1.9031499999999999</c:v>
                </c:pt>
                <c:pt idx="4006">
                  <c:v>-1.9021699999999999</c:v>
                </c:pt>
                <c:pt idx="4007">
                  <c:v>-1.9011499999999999</c:v>
                </c:pt>
                <c:pt idx="4008">
                  <c:v>-1.9001600000000001</c:v>
                </c:pt>
                <c:pt idx="4009">
                  <c:v>-1.8992800000000001</c:v>
                </c:pt>
                <c:pt idx="4010">
                  <c:v>-1.8982000000000001</c:v>
                </c:pt>
                <c:pt idx="4011">
                  <c:v>-1.89717</c:v>
                </c:pt>
                <c:pt idx="4012">
                  <c:v>-1.8961300000000001</c:v>
                </c:pt>
                <c:pt idx="4013">
                  <c:v>-1.89517</c:v>
                </c:pt>
                <c:pt idx="4014">
                  <c:v>-1.89422</c:v>
                </c:pt>
                <c:pt idx="4015">
                  <c:v>-1.8931899999999999</c:v>
                </c:pt>
                <c:pt idx="4016">
                  <c:v>-1.89218</c:v>
                </c:pt>
                <c:pt idx="4017">
                  <c:v>-1.8911500000000001</c:v>
                </c:pt>
                <c:pt idx="4018">
                  <c:v>-1.89018</c:v>
                </c:pt>
                <c:pt idx="4019">
                  <c:v>-1.88917</c:v>
                </c:pt>
                <c:pt idx="4020">
                  <c:v>-1.8881699999999999</c:v>
                </c:pt>
                <c:pt idx="4021">
                  <c:v>-1.8871899999999999</c:v>
                </c:pt>
                <c:pt idx="4022">
                  <c:v>-1.88611</c:v>
                </c:pt>
                <c:pt idx="4023">
                  <c:v>-1.8851500000000001</c:v>
                </c:pt>
                <c:pt idx="4024">
                  <c:v>-1.8841300000000001</c:v>
                </c:pt>
                <c:pt idx="4025">
                  <c:v>-1.88313</c:v>
                </c:pt>
                <c:pt idx="4026">
                  <c:v>-1.88219</c:v>
                </c:pt>
                <c:pt idx="4027">
                  <c:v>-1.8810899999999999</c:v>
                </c:pt>
                <c:pt idx="4028">
                  <c:v>-1.88012</c:v>
                </c:pt>
                <c:pt idx="4029">
                  <c:v>-1.87913</c:v>
                </c:pt>
                <c:pt idx="4030">
                  <c:v>-1.87822</c:v>
                </c:pt>
                <c:pt idx="4031">
                  <c:v>-1.87717</c:v>
                </c:pt>
                <c:pt idx="4032">
                  <c:v>-1.8761399999999999</c:v>
                </c:pt>
                <c:pt idx="4033">
                  <c:v>-1.8751899999999999</c:v>
                </c:pt>
                <c:pt idx="4034">
                  <c:v>-1.8741099999999999</c:v>
                </c:pt>
                <c:pt idx="4035">
                  <c:v>-1.87313</c:v>
                </c:pt>
                <c:pt idx="4036">
                  <c:v>-1.87216</c:v>
                </c:pt>
                <c:pt idx="4037">
                  <c:v>-1.8711599999999999</c:v>
                </c:pt>
                <c:pt idx="4038">
                  <c:v>-1.8701700000000001</c:v>
                </c:pt>
                <c:pt idx="4039">
                  <c:v>-1.86913</c:v>
                </c:pt>
                <c:pt idx="4040">
                  <c:v>-1.86815</c:v>
                </c:pt>
                <c:pt idx="4041">
                  <c:v>-1.8671500000000001</c:v>
                </c:pt>
                <c:pt idx="4042">
                  <c:v>-1.86615</c:v>
                </c:pt>
                <c:pt idx="4043">
                  <c:v>-1.8651199999999999</c:v>
                </c:pt>
                <c:pt idx="4044">
                  <c:v>-1.8641099999999999</c:v>
                </c:pt>
                <c:pt idx="4045">
                  <c:v>-1.86314</c:v>
                </c:pt>
                <c:pt idx="4046">
                  <c:v>-1.8621700000000001</c:v>
                </c:pt>
                <c:pt idx="4047">
                  <c:v>-1.8610899999999999</c:v>
                </c:pt>
                <c:pt idx="4048">
                  <c:v>-1.8601099999999999</c:v>
                </c:pt>
                <c:pt idx="4049">
                  <c:v>-1.85911</c:v>
                </c:pt>
                <c:pt idx="4050">
                  <c:v>-1.8581300000000001</c:v>
                </c:pt>
                <c:pt idx="4051">
                  <c:v>-1.85711</c:v>
                </c:pt>
                <c:pt idx="4052">
                  <c:v>-1.85619</c:v>
                </c:pt>
                <c:pt idx="4053">
                  <c:v>-1.8551899999999999</c:v>
                </c:pt>
                <c:pt idx="4054">
                  <c:v>-1.8541799999999999</c:v>
                </c:pt>
                <c:pt idx="4055">
                  <c:v>-1.8532200000000001</c:v>
                </c:pt>
                <c:pt idx="4056">
                  <c:v>-1.85223</c:v>
                </c:pt>
                <c:pt idx="4057">
                  <c:v>-1.85118</c:v>
                </c:pt>
                <c:pt idx="4058">
                  <c:v>-1.85019</c:v>
                </c:pt>
                <c:pt idx="4059">
                  <c:v>-1.8491500000000001</c:v>
                </c:pt>
                <c:pt idx="4060">
                  <c:v>-1.84816</c:v>
                </c:pt>
                <c:pt idx="4061">
                  <c:v>-1.84721</c:v>
                </c:pt>
                <c:pt idx="4062">
                  <c:v>-1.8462099999999999</c:v>
                </c:pt>
                <c:pt idx="4063">
                  <c:v>-1.8452</c:v>
                </c:pt>
                <c:pt idx="4064">
                  <c:v>-1.8442099999999999</c:v>
                </c:pt>
                <c:pt idx="4065">
                  <c:v>-1.8431500000000001</c:v>
                </c:pt>
                <c:pt idx="4066">
                  <c:v>-1.8421400000000001</c:v>
                </c:pt>
                <c:pt idx="4067">
                  <c:v>-1.84117</c:v>
                </c:pt>
                <c:pt idx="4068">
                  <c:v>-1.84013</c:v>
                </c:pt>
                <c:pt idx="4069">
                  <c:v>-1.8391999999999999</c:v>
                </c:pt>
                <c:pt idx="4070">
                  <c:v>-1.8382000000000001</c:v>
                </c:pt>
                <c:pt idx="4071">
                  <c:v>-1.8367899999999999</c:v>
                </c:pt>
                <c:pt idx="4072">
                  <c:v>-1.8354600000000001</c:v>
                </c:pt>
                <c:pt idx="4073">
                  <c:v>-1.8345</c:v>
                </c:pt>
                <c:pt idx="4074">
                  <c:v>-1.83351</c:v>
                </c:pt>
                <c:pt idx="4075">
                  <c:v>-1.8325499999999999</c:v>
                </c:pt>
                <c:pt idx="4076">
                  <c:v>-1.83152</c:v>
                </c:pt>
                <c:pt idx="4077">
                  <c:v>-1.8305</c:v>
                </c:pt>
                <c:pt idx="4078">
                  <c:v>-1.8295300000000001</c:v>
                </c:pt>
                <c:pt idx="4079">
                  <c:v>-1.82843</c:v>
                </c:pt>
                <c:pt idx="4080">
                  <c:v>-1.8274900000000001</c:v>
                </c:pt>
                <c:pt idx="4081">
                  <c:v>-1.82646</c:v>
                </c:pt>
                <c:pt idx="4082">
                  <c:v>-1.82541</c:v>
                </c:pt>
                <c:pt idx="4083">
                  <c:v>-1.8244199999999999</c:v>
                </c:pt>
                <c:pt idx="4084">
                  <c:v>-1.8234399999999999</c:v>
                </c:pt>
                <c:pt idx="4085">
                  <c:v>-1.82246</c:v>
                </c:pt>
                <c:pt idx="4086">
                  <c:v>-1.82151</c:v>
                </c:pt>
                <c:pt idx="4087">
                  <c:v>-1.8204199999999999</c:v>
                </c:pt>
                <c:pt idx="4088">
                  <c:v>-1.81948</c:v>
                </c:pt>
                <c:pt idx="4089">
                  <c:v>-1.8184800000000001</c:v>
                </c:pt>
                <c:pt idx="4090">
                  <c:v>-1.8174399999999999</c:v>
                </c:pt>
                <c:pt idx="4091">
                  <c:v>-1.81646</c:v>
                </c:pt>
                <c:pt idx="4092">
                  <c:v>-1.81548</c:v>
                </c:pt>
                <c:pt idx="4093">
                  <c:v>-1.8144499999999999</c:v>
                </c:pt>
                <c:pt idx="4094">
                  <c:v>-1.8134999999999999</c:v>
                </c:pt>
                <c:pt idx="4095">
                  <c:v>-1.8125100000000001</c:v>
                </c:pt>
                <c:pt idx="4096">
                  <c:v>-1.81149</c:v>
                </c:pt>
                <c:pt idx="4097">
                  <c:v>-1.8105</c:v>
                </c:pt>
                <c:pt idx="4098">
                  <c:v>-1.8094600000000001</c:v>
                </c:pt>
                <c:pt idx="4099">
                  <c:v>-1.8084800000000001</c:v>
                </c:pt>
                <c:pt idx="4100">
                  <c:v>-1.8075000000000001</c:v>
                </c:pt>
                <c:pt idx="4101">
                  <c:v>-1.8064800000000001</c:v>
                </c:pt>
                <c:pt idx="4102">
                  <c:v>-1.80548</c:v>
                </c:pt>
                <c:pt idx="4103">
                  <c:v>-1.80444</c:v>
                </c:pt>
                <c:pt idx="4104">
                  <c:v>-1.8034699999999999</c:v>
                </c:pt>
                <c:pt idx="4105">
                  <c:v>-1.8024199999999999</c:v>
                </c:pt>
                <c:pt idx="4106">
                  <c:v>-1.80148</c:v>
                </c:pt>
                <c:pt idx="4107">
                  <c:v>-1.8004800000000001</c:v>
                </c:pt>
                <c:pt idx="4108">
                  <c:v>-1.7995099999999999</c:v>
                </c:pt>
                <c:pt idx="4109">
                  <c:v>-1.79844</c:v>
                </c:pt>
                <c:pt idx="4110">
                  <c:v>-1.79745</c:v>
                </c:pt>
                <c:pt idx="4111">
                  <c:v>-1.7964800000000001</c:v>
                </c:pt>
                <c:pt idx="4112">
                  <c:v>-1.7954399999999999</c:v>
                </c:pt>
                <c:pt idx="4113">
                  <c:v>-1.7944500000000001</c:v>
                </c:pt>
                <c:pt idx="4114">
                  <c:v>-1.79345</c:v>
                </c:pt>
                <c:pt idx="4115">
                  <c:v>-1.79244</c:v>
                </c:pt>
                <c:pt idx="4116">
                  <c:v>-1.79142</c:v>
                </c:pt>
                <c:pt idx="4117">
                  <c:v>-1.7904599999999999</c:v>
                </c:pt>
                <c:pt idx="4118">
                  <c:v>-1.7894699999999999</c:v>
                </c:pt>
                <c:pt idx="4119">
                  <c:v>-1.7884500000000001</c:v>
                </c:pt>
                <c:pt idx="4120">
                  <c:v>-1.7874399999999999</c:v>
                </c:pt>
                <c:pt idx="4121">
                  <c:v>-1.7865</c:v>
                </c:pt>
                <c:pt idx="4122">
                  <c:v>-1.7854399999999999</c:v>
                </c:pt>
                <c:pt idx="4123">
                  <c:v>-1.7845200000000001</c:v>
                </c:pt>
                <c:pt idx="4124">
                  <c:v>-1.78346</c:v>
                </c:pt>
                <c:pt idx="4125">
                  <c:v>-1.78251</c:v>
                </c:pt>
                <c:pt idx="4126">
                  <c:v>-1.7814700000000001</c:v>
                </c:pt>
                <c:pt idx="4127">
                  <c:v>-1.78047</c:v>
                </c:pt>
                <c:pt idx="4128">
                  <c:v>-1.77945</c:v>
                </c:pt>
                <c:pt idx="4129">
                  <c:v>-1.7784800000000001</c:v>
                </c:pt>
                <c:pt idx="4130">
                  <c:v>-1.77752</c:v>
                </c:pt>
                <c:pt idx="4131">
                  <c:v>-1.7764800000000001</c:v>
                </c:pt>
                <c:pt idx="4132">
                  <c:v>-1.7754799999999999</c:v>
                </c:pt>
                <c:pt idx="4133">
                  <c:v>-1.7745200000000001</c:v>
                </c:pt>
                <c:pt idx="4134">
                  <c:v>-1.77346</c:v>
                </c:pt>
                <c:pt idx="4135">
                  <c:v>-1.77244</c:v>
                </c:pt>
                <c:pt idx="4136">
                  <c:v>-1.7714399999999999</c:v>
                </c:pt>
                <c:pt idx="4137">
                  <c:v>-1.7705</c:v>
                </c:pt>
                <c:pt idx="4138">
                  <c:v>-1.76956</c:v>
                </c:pt>
                <c:pt idx="4139">
                  <c:v>-1.7685299999999999</c:v>
                </c:pt>
                <c:pt idx="4140">
                  <c:v>-1.7674700000000001</c:v>
                </c:pt>
                <c:pt idx="4141">
                  <c:v>-1.7664299999999999</c:v>
                </c:pt>
                <c:pt idx="4142">
                  <c:v>-1.7654799999999999</c:v>
                </c:pt>
                <c:pt idx="4143">
                  <c:v>-1.76451</c:v>
                </c:pt>
                <c:pt idx="4144">
                  <c:v>-1.7635099999999999</c:v>
                </c:pt>
                <c:pt idx="4145">
                  <c:v>-1.7625299999999999</c:v>
                </c:pt>
                <c:pt idx="4146">
                  <c:v>-1.7615000000000001</c:v>
                </c:pt>
                <c:pt idx="4147">
                  <c:v>-1.76047</c:v>
                </c:pt>
                <c:pt idx="4148">
                  <c:v>-1.75952</c:v>
                </c:pt>
                <c:pt idx="4149">
                  <c:v>-1.7585200000000001</c:v>
                </c:pt>
                <c:pt idx="4150">
                  <c:v>-1.75746</c:v>
                </c:pt>
                <c:pt idx="4151">
                  <c:v>-1.7565</c:v>
                </c:pt>
                <c:pt idx="4152">
                  <c:v>-1.75549</c:v>
                </c:pt>
                <c:pt idx="4153">
                  <c:v>-1.7544999999999999</c:v>
                </c:pt>
                <c:pt idx="4154">
                  <c:v>-1.75349</c:v>
                </c:pt>
                <c:pt idx="4155">
                  <c:v>-1.7524900000000001</c:v>
                </c:pt>
                <c:pt idx="4156">
                  <c:v>-1.7514400000000001</c:v>
                </c:pt>
                <c:pt idx="4157">
                  <c:v>-1.75048</c:v>
                </c:pt>
                <c:pt idx="4158">
                  <c:v>-1.74949</c:v>
                </c:pt>
                <c:pt idx="4159">
                  <c:v>-1.74847</c:v>
                </c:pt>
                <c:pt idx="4160">
                  <c:v>-1.7475000000000001</c:v>
                </c:pt>
                <c:pt idx="4161">
                  <c:v>-1.7464999999999999</c:v>
                </c:pt>
                <c:pt idx="4162">
                  <c:v>-1.7455499999999999</c:v>
                </c:pt>
                <c:pt idx="4163">
                  <c:v>-1.74448</c:v>
                </c:pt>
                <c:pt idx="4164">
                  <c:v>-1.7435</c:v>
                </c:pt>
                <c:pt idx="4165">
                  <c:v>-1.74248</c:v>
                </c:pt>
                <c:pt idx="4166">
                  <c:v>-1.7414799999999999</c:v>
                </c:pt>
                <c:pt idx="4167">
                  <c:v>-1.74047</c:v>
                </c:pt>
                <c:pt idx="4168">
                  <c:v>-1.7395400000000001</c:v>
                </c:pt>
                <c:pt idx="4169">
                  <c:v>-1.7385200000000001</c:v>
                </c:pt>
                <c:pt idx="4170">
                  <c:v>-1.73746</c:v>
                </c:pt>
                <c:pt idx="4171">
                  <c:v>-1.73648</c:v>
                </c:pt>
                <c:pt idx="4172">
                  <c:v>-1.7354799999999999</c:v>
                </c:pt>
                <c:pt idx="4173">
                  <c:v>-1.73454</c:v>
                </c:pt>
                <c:pt idx="4174">
                  <c:v>-1.7334400000000001</c:v>
                </c:pt>
                <c:pt idx="4175">
                  <c:v>-1.7325299999999999</c:v>
                </c:pt>
                <c:pt idx="4176">
                  <c:v>-1.73149</c:v>
                </c:pt>
                <c:pt idx="4177">
                  <c:v>-1.7305200000000001</c:v>
                </c:pt>
                <c:pt idx="4178">
                  <c:v>-1.72949</c:v>
                </c:pt>
                <c:pt idx="4179">
                  <c:v>-1.7284900000000001</c:v>
                </c:pt>
                <c:pt idx="4180">
                  <c:v>-1.7275</c:v>
                </c:pt>
                <c:pt idx="4181">
                  <c:v>-1.72644</c:v>
                </c:pt>
                <c:pt idx="4182">
                  <c:v>-1.72549</c:v>
                </c:pt>
                <c:pt idx="4183">
                  <c:v>-1.7245200000000001</c:v>
                </c:pt>
                <c:pt idx="4184">
                  <c:v>-1.7235400000000001</c:v>
                </c:pt>
                <c:pt idx="4185">
                  <c:v>-1.7224999999999999</c:v>
                </c:pt>
                <c:pt idx="4186">
                  <c:v>-1.7215100000000001</c:v>
                </c:pt>
                <c:pt idx="4187">
                  <c:v>-1.72044</c:v>
                </c:pt>
                <c:pt idx="4188">
                  <c:v>-1.71949</c:v>
                </c:pt>
                <c:pt idx="4189">
                  <c:v>-1.71852</c:v>
                </c:pt>
                <c:pt idx="4190">
                  <c:v>-1.7174799999999999</c:v>
                </c:pt>
                <c:pt idx="4191">
                  <c:v>-1.71651</c:v>
                </c:pt>
                <c:pt idx="4192">
                  <c:v>-1.7154499999999999</c:v>
                </c:pt>
                <c:pt idx="4193">
                  <c:v>-1.71448</c:v>
                </c:pt>
                <c:pt idx="4194">
                  <c:v>-1.71346</c:v>
                </c:pt>
                <c:pt idx="4195">
                  <c:v>-1.71245</c:v>
                </c:pt>
                <c:pt idx="4196">
                  <c:v>-1.7114400000000001</c:v>
                </c:pt>
                <c:pt idx="4197">
                  <c:v>-1.71044</c:v>
                </c:pt>
                <c:pt idx="4198">
                  <c:v>-1.7094800000000001</c:v>
                </c:pt>
                <c:pt idx="4199">
                  <c:v>-1.7084600000000001</c:v>
                </c:pt>
                <c:pt idx="4200">
                  <c:v>-1.7074800000000001</c:v>
                </c:pt>
                <c:pt idx="4201">
                  <c:v>-1.7064600000000001</c:v>
                </c:pt>
                <c:pt idx="4202">
                  <c:v>-1.7054499999999999</c:v>
                </c:pt>
                <c:pt idx="4203">
                  <c:v>-1.70452</c:v>
                </c:pt>
                <c:pt idx="4204">
                  <c:v>-1.7034800000000001</c:v>
                </c:pt>
                <c:pt idx="4205">
                  <c:v>-1.7025399999999999</c:v>
                </c:pt>
                <c:pt idx="4206">
                  <c:v>-1.7015199999999999</c:v>
                </c:pt>
                <c:pt idx="4207">
                  <c:v>-1.70048</c:v>
                </c:pt>
                <c:pt idx="4208">
                  <c:v>-1.6995100000000001</c:v>
                </c:pt>
                <c:pt idx="4209">
                  <c:v>-1.6984699999999999</c:v>
                </c:pt>
                <c:pt idx="4210">
                  <c:v>-1.6974400000000001</c:v>
                </c:pt>
                <c:pt idx="4211">
                  <c:v>-1.6964900000000001</c:v>
                </c:pt>
                <c:pt idx="4212">
                  <c:v>-1.69547</c:v>
                </c:pt>
                <c:pt idx="4213">
                  <c:v>-1.6944999999999999</c:v>
                </c:pt>
                <c:pt idx="4214">
                  <c:v>-1.69347</c:v>
                </c:pt>
                <c:pt idx="4215">
                  <c:v>-1.6924300000000001</c:v>
                </c:pt>
                <c:pt idx="4216">
                  <c:v>-1.6914899999999999</c:v>
                </c:pt>
                <c:pt idx="4217">
                  <c:v>-1.6904699999999999</c:v>
                </c:pt>
                <c:pt idx="4218">
                  <c:v>-1.68947</c:v>
                </c:pt>
                <c:pt idx="4219">
                  <c:v>-1.68848</c:v>
                </c:pt>
                <c:pt idx="4220">
                  <c:v>-1.6874800000000001</c:v>
                </c:pt>
                <c:pt idx="4221">
                  <c:v>-1.68652</c:v>
                </c:pt>
                <c:pt idx="4222">
                  <c:v>-1.68544</c:v>
                </c:pt>
                <c:pt idx="4223">
                  <c:v>-1.6844699999999999</c:v>
                </c:pt>
                <c:pt idx="4224">
                  <c:v>-1.6834499999999999</c:v>
                </c:pt>
                <c:pt idx="4225">
                  <c:v>-1.6824300000000001</c:v>
                </c:pt>
                <c:pt idx="4226">
                  <c:v>-1.68147</c:v>
                </c:pt>
                <c:pt idx="4227">
                  <c:v>-1.6805399999999999</c:v>
                </c:pt>
                <c:pt idx="4228">
                  <c:v>-1.6795599999999999</c:v>
                </c:pt>
                <c:pt idx="4229">
                  <c:v>-1.67849</c:v>
                </c:pt>
                <c:pt idx="4230">
                  <c:v>-1.67746</c:v>
                </c:pt>
                <c:pt idx="4231">
                  <c:v>-1.6764300000000001</c:v>
                </c:pt>
                <c:pt idx="4232">
                  <c:v>-1.67554</c:v>
                </c:pt>
                <c:pt idx="4233">
                  <c:v>-1.6745000000000001</c:v>
                </c:pt>
                <c:pt idx="4234">
                  <c:v>-1.6734899999999999</c:v>
                </c:pt>
                <c:pt idx="4235">
                  <c:v>-1.67249</c:v>
                </c:pt>
                <c:pt idx="4236">
                  <c:v>-1.67154</c:v>
                </c:pt>
                <c:pt idx="4237">
                  <c:v>-1.6705399999999999</c:v>
                </c:pt>
                <c:pt idx="4238">
                  <c:v>-1.6694899999999999</c:v>
                </c:pt>
                <c:pt idx="4239">
                  <c:v>-1.6685300000000001</c:v>
                </c:pt>
                <c:pt idx="4240">
                  <c:v>-1.66753</c:v>
                </c:pt>
                <c:pt idx="4241">
                  <c:v>-1.66652</c:v>
                </c:pt>
                <c:pt idx="4242">
                  <c:v>-1.6654599999999999</c:v>
                </c:pt>
                <c:pt idx="4243">
                  <c:v>-1.6644600000000001</c:v>
                </c:pt>
                <c:pt idx="4244">
                  <c:v>-1.66347</c:v>
                </c:pt>
                <c:pt idx="4245">
                  <c:v>-1.6625000000000001</c:v>
                </c:pt>
                <c:pt idx="4246">
                  <c:v>-1.6614899999999999</c:v>
                </c:pt>
                <c:pt idx="4247">
                  <c:v>-1.6605000000000001</c:v>
                </c:pt>
                <c:pt idx="4248">
                  <c:v>-1.6595500000000001</c:v>
                </c:pt>
                <c:pt idx="4249">
                  <c:v>-1.6585300000000001</c:v>
                </c:pt>
                <c:pt idx="4250">
                  <c:v>-1.65754</c:v>
                </c:pt>
                <c:pt idx="4251">
                  <c:v>-1.6565000000000001</c:v>
                </c:pt>
                <c:pt idx="4252">
                  <c:v>-1.6554899999999999</c:v>
                </c:pt>
                <c:pt idx="4253">
                  <c:v>-1.6545399999999999</c:v>
                </c:pt>
                <c:pt idx="4254">
                  <c:v>-1.6534500000000001</c:v>
                </c:pt>
                <c:pt idx="4255">
                  <c:v>-1.65256</c:v>
                </c:pt>
                <c:pt idx="4256">
                  <c:v>-1.6515</c:v>
                </c:pt>
                <c:pt idx="4257">
                  <c:v>-1.6505099999999999</c:v>
                </c:pt>
                <c:pt idx="4258">
                  <c:v>-1.6495599999999999</c:v>
                </c:pt>
                <c:pt idx="4259">
                  <c:v>-1.6484799999999999</c:v>
                </c:pt>
                <c:pt idx="4260">
                  <c:v>-1.6475</c:v>
                </c:pt>
                <c:pt idx="4261">
                  <c:v>-1.6465000000000001</c:v>
                </c:pt>
                <c:pt idx="4262">
                  <c:v>-1.64547</c:v>
                </c:pt>
                <c:pt idx="4263">
                  <c:v>-1.64449</c:v>
                </c:pt>
                <c:pt idx="4264">
                  <c:v>-1.6435200000000001</c:v>
                </c:pt>
                <c:pt idx="4265">
                  <c:v>-1.6424799999999999</c:v>
                </c:pt>
                <c:pt idx="4266">
                  <c:v>-1.6414899999999999</c:v>
                </c:pt>
                <c:pt idx="4267">
                  <c:v>-1.64053</c:v>
                </c:pt>
                <c:pt idx="4268">
                  <c:v>-1.63947</c:v>
                </c:pt>
                <c:pt idx="4269">
                  <c:v>-1.6384700000000001</c:v>
                </c:pt>
                <c:pt idx="4270">
                  <c:v>-1.6375500000000001</c:v>
                </c:pt>
                <c:pt idx="4271">
                  <c:v>-1.6365099999999999</c:v>
                </c:pt>
                <c:pt idx="4272">
                  <c:v>-1.63548</c:v>
                </c:pt>
                <c:pt idx="4273">
                  <c:v>-1.6345400000000001</c:v>
                </c:pt>
                <c:pt idx="4274">
                  <c:v>-1.63354</c:v>
                </c:pt>
                <c:pt idx="4275">
                  <c:v>-1.63246</c:v>
                </c:pt>
                <c:pt idx="4276">
                  <c:v>-1.6315</c:v>
                </c:pt>
                <c:pt idx="4277">
                  <c:v>-1.6305099999999999</c:v>
                </c:pt>
                <c:pt idx="4278">
                  <c:v>-1.62957</c:v>
                </c:pt>
                <c:pt idx="4279">
                  <c:v>-1.6285499999999999</c:v>
                </c:pt>
                <c:pt idx="4280">
                  <c:v>-1.62747</c:v>
                </c:pt>
                <c:pt idx="4281">
                  <c:v>-1.62646</c:v>
                </c:pt>
                <c:pt idx="4282">
                  <c:v>-1.62548</c:v>
                </c:pt>
                <c:pt idx="4283">
                  <c:v>-1.62449</c:v>
                </c:pt>
                <c:pt idx="4284">
                  <c:v>-1.6234999999999999</c:v>
                </c:pt>
                <c:pt idx="4285">
                  <c:v>-1.62249</c:v>
                </c:pt>
                <c:pt idx="4286">
                  <c:v>-1.62141</c:v>
                </c:pt>
                <c:pt idx="4287">
                  <c:v>-1.62046</c:v>
                </c:pt>
                <c:pt idx="4288">
                  <c:v>-1.6194599999999999</c:v>
                </c:pt>
                <c:pt idx="4289">
                  <c:v>-1.61843</c:v>
                </c:pt>
                <c:pt idx="4290">
                  <c:v>-1.61748</c:v>
                </c:pt>
                <c:pt idx="4291">
                  <c:v>-1.6164799999999999</c:v>
                </c:pt>
                <c:pt idx="4292">
                  <c:v>-1.61547</c:v>
                </c:pt>
                <c:pt idx="4293">
                  <c:v>-1.6145</c:v>
                </c:pt>
                <c:pt idx="4294">
                  <c:v>-1.61355</c:v>
                </c:pt>
                <c:pt idx="4295">
                  <c:v>-1.61242</c:v>
                </c:pt>
                <c:pt idx="4296">
                  <c:v>-1.6114900000000001</c:v>
                </c:pt>
                <c:pt idx="4297">
                  <c:v>-1.6105</c:v>
                </c:pt>
                <c:pt idx="4298">
                  <c:v>-1.60948</c:v>
                </c:pt>
                <c:pt idx="4299">
                  <c:v>-1.6085700000000001</c:v>
                </c:pt>
                <c:pt idx="4300">
                  <c:v>-1.6074900000000001</c:v>
                </c:pt>
                <c:pt idx="4301">
                  <c:v>-1.6065100000000001</c:v>
                </c:pt>
                <c:pt idx="4302">
                  <c:v>-1.6055200000000001</c:v>
                </c:pt>
                <c:pt idx="4303">
                  <c:v>-1.6045</c:v>
                </c:pt>
                <c:pt idx="4304">
                  <c:v>-1.6034999999999999</c:v>
                </c:pt>
                <c:pt idx="4305">
                  <c:v>-1.6025700000000001</c:v>
                </c:pt>
                <c:pt idx="4306">
                  <c:v>-1.60148</c:v>
                </c:pt>
                <c:pt idx="4307">
                  <c:v>-1.6004799999999999</c:v>
                </c:pt>
                <c:pt idx="4308">
                  <c:v>-1.5995200000000001</c:v>
                </c:pt>
                <c:pt idx="4309">
                  <c:v>-1.5984799999999999</c:v>
                </c:pt>
                <c:pt idx="4310">
                  <c:v>-1.5974900000000001</c:v>
                </c:pt>
                <c:pt idx="4311">
                  <c:v>-1.5965499999999999</c:v>
                </c:pt>
                <c:pt idx="4312">
                  <c:v>-1.59552</c:v>
                </c:pt>
                <c:pt idx="4313">
                  <c:v>-1.59446</c:v>
                </c:pt>
                <c:pt idx="4314">
                  <c:v>-1.59354</c:v>
                </c:pt>
                <c:pt idx="4315">
                  <c:v>-1.5925100000000001</c:v>
                </c:pt>
                <c:pt idx="4316">
                  <c:v>-1.5916300000000001</c:v>
                </c:pt>
                <c:pt idx="4317">
                  <c:v>-1.5905800000000001</c:v>
                </c:pt>
                <c:pt idx="4318">
                  <c:v>-1.58958</c:v>
                </c:pt>
                <c:pt idx="4319">
                  <c:v>-1.5885199999999999</c:v>
                </c:pt>
                <c:pt idx="4320">
                  <c:v>-1.5874999999999999</c:v>
                </c:pt>
                <c:pt idx="4321">
                  <c:v>-1.5865100000000001</c:v>
                </c:pt>
                <c:pt idx="4322">
                  <c:v>-1.58561</c:v>
                </c:pt>
                <c:pt idx="4323">
                  <c:v>-1.5845400000000001</c:v>
                </c:pt>
                <c:pt idx="4324">
                  <c:v>-1.58344</c:v>
                </c:pt>
                <c:pt idx="4325">
                  <c:v>-1.5825400000000001</c:v>
                </c:pt>
                <c:pt idx="4326">
                  <c:v>-1.58151</c:v>
                </c:pt>
                <c:pt idx="4327">
                  <c:v>-1.58049</c:v>
                </c:pt>
                <c:pt idx="4328">
                  <c:v>-1.5795600000000001</c:v>
                </c:pt>
                <c:pt idx="4329">
                  <c:v>-1.5785100000000001</c:v>
                </c:pt>
                <c:pt idx="4330">
                  <c:v>-1.57755</c:v>
                </c:pt>
                <c:pt idx="4331">
                  <c:v>-1.5765</c:v>
                </c:pt>
                <c:pt idx="4332">
                  <c:v>-1.5754999999999999</c:v>
                </c:pt>
                <c:pt idx="4333">
                  <c:v>-1.5745</c:v>
                </c:pt>
                <c:pt idx="4334">
                  <c:v>-1.5734699999999999</c:v>
                </c:pt>
                <c:pt idx="4335">
                  <c:v>-1.57253</c:v>
                </c:pt>
                <c:pt idx="4336">
                  <c:v>-1.5715399999999999</c:v>
                </c:pt>
                <c:pt idx="4337">
                  <c:v>-1.57054</c:v>
                </c:pt>
                <c:pt idx="4338">
                  <c:v>-1.56952</c:v>
                </c:pt>
                <c:pt idx="4339">
                  <c:v>-1.56854</c:v>
                </c:pt>
                <c:pt idx="4340">
                  <c:v>-1.56752</c:v>
                </c:pt>
                <c:pt idx="4341">
                  <c:v>-1.5664800000000001</c:v>
                </c:pt>
                <c:pt idx="4342">
                  <c:v>-1.5655600000000001</c:v>
                </c:pt>
                <c:pt idx="4343">
                  <c:v>-1.56457</c:v>
                </c:pt>
                <c:pt idx="4344">
                  <c:v>-1.56352</c:v>
                </c:pt>
                <c:pt idx="4345">
                  <c:v>-1.5625</c:v>
                </c:pt>
                <c:pt idx="4346">
                  <c:v>-1.56151</c:v>
                </c:pt>
                <c:pt idx="4347">
                  <c:v>-1.5605</c:v>
                </c:pt>
                <c:pt idx="4348">
                  <c:v>-1.5595300000000001</c:v>
                </c:pt>
                <c:pt idx="4349">
                  <c:v>-1.55857</c:v>
                </c:pt>
                <c:pt idx="4350">
                  <c:v>-1.55745</c:v>
                </c:pt>
                <c:pt idx="4351">
                  <c:v>-1.55653</c:v>
                </c:pt>
                <c:pt idx="4352">
                  <c:v>-1.5555099999999999</c:v>
                </c:pt>
                <c:pt idx="4353">
                  <c:v>-1.5544899999999999</c:v>
                </c:pt>
                <c:pt idx="4354">
                  <c:v>-1.5535600000000001</c:v>
                </c:pt>
                <c:pt idx="4355">
                  <c:v>-1.5524800000000001</c:v>
                </c:pt>
                <c:pt idx="4356">
                  <c:v>-1.5515000000000001</c:v>
                </c:pt>
                <c:pt idx="4357">
                  <c:v>-1.55054</c:v>
                </c:pt>
                <c:pt idx="4358">
                  <c:v>-1.5494600000000001</c:v>
                </c:pt>
                <c:pt idx="4359">
                  <c:v>-1.5484800000000001</c:v>
                </c:pt>
                <c:pt idx="4360">
                  <c:v>-1.54759</c:v>
                </c:pt>
                <c:pt idx="4361">
                  <c:v>-1.54654</c:v>
                </c:pt>
                <c:pt idx="4362">
                  <c:v>-1.54548</c:v>
                </c:pt>
                <c:pt idx="4363">
                  <c:v>-1.5445599999999999</c:v>
                </c:pt>
                <c:pt idx="4364">
                  <c:v>-1.54348</c:v>
                </c:pt>
                <c:pt idx="4365">
                  <c:v>-1.5424899999999999</c:v>
                </c:pt>
                <c:pt idx="4366">
                  <c:v>-1.54149</c:v>
                </c:pt>
                <c:pt idx="4367">
                  <c:v>-1.5404599999999999</c:v>
                </c:pt>
                <c:pt idx="4368">
                  <c:v>-1.53945</c:v>
                </c:pt>
                <c:pt idx="4369">
                  <c:v>-1.5384899999999999</c:v>
                </c:pt>
                <c:pt idx="4370">
                  <c:v>-1.53752</c:v>
                </c:pt>
                <c:pt idx="4371">
                  <c:v>-1.5365500000000001</c:v>
                </c:pt>
                <c:pt idx="4372">
                  <c:v>-1.53552</c:v>
                </c:pt>
                <c:pt idx="4373">
                  <c:v>-1.5344599999999999</c:v>
                </c:pt>
                <c:pt idx="4374">
                  <c:v>-1.53345</c:v>
                </c:pt>
                <c:pt idx="4375">
                  <c:v>-1.53251</c:v>
                </c:pt>
                <c:pt idx="4376">
                  <c:v>-1.53149</c:v>
                </c:pt>
                <c:pt idx="4377">
                  <c:v>-1.53054</c:v>
                </c:pt>
                <c:pt idx="4378">
                  <c:v>-1.5295099999999999</c:v>
                </c:pt>
                <c:pt idx="4379">
                  <c:v>-1.5284899999999999</c:v>
                </c:pt>
                <c:pt idx="4380">
                  <c:v>-1.52752</c:v>
                </c:pt>
                <c:pt idx="4381">
                  <c:v>-1.52651</c:v>
                </c:pt>
                <c:pt idx="4382">
                  <c:v>-1.52562</c:v>
                </c:pt>
                <c:pt idx="4383">
                  <c:v>-1.5245299999999999</c:v>
                </c:pt>
                <c:pt idx="4384">
                  <c:v>-1.5235700000000001</c:v>
                </c:pt>
                <c:pt idx="4385">
                  <c:v>-1.5225</c:v>
                </c:pt>
                <c:pt idx="4386">
                  <c:v>-1.52153</c:v>
                </c:pt>
                <c:pt idx="4387">
                  <c:v>-1.5205</c:v>
                </c:pt>
                <c:pt idx="4388">
                  <c:v>-1.51956</c:v>
                </c:pt>
                <c:pt idx="4389">
                  <c:v>-1.51844</c:v>
                </c:pt>
                <c:pt idx="4390">
                  <c:v>-1.5174799999999999</c:v>
                </c:pt>
                <c:pt idx="4391">
                  <c:v>-1.51651</c:v>
                </c:pt>
                <c:pt idx="4392">
                  <c:v>-1.5155000000000001</c:v>
                </c:pt>
                <c:pt idx="4393">
                  <c:v>-1.5145599999999999</c:v>
                </c:pt>
                <c:pt idx="4394">
                  <c:v>-1.51349</c:v>
                </c:pt>
                <c:pt idx="4395">
                  <c:v>-1.5124500000000001</c:v>
                </c:pt>
                <c:pt idx="4396">
                  <c:v>-1.51153</c:v>
                </c:pt>
                <c:pt idx="4397">
                  <c:v>-1.51051</c:v>
                </c:pt>
                <c:pt idx="4398">
                  <c:v>-1.5095000000000001</c:v>
                </c:pt>
                <c:pt idx="4399">
                  <c:v>-1.50851</c:v>
                </c:pt>
                <c:pt idx="4400">
                  <c:v>-1.50752</c:v>
                </c:pt>
                <c:pt idx="4401">
                  <c:v>-1.5064599999999999</c:v>
                </c:pt>
                <c:pt idx="4402">
                  <c:v>-1.50549</c:v>
                </c:pt>
                <c:pt idx="4403">
                  <c:v>-1.5045500000000001</c:v>
                </c:pt>
                <c:pt idx="4404">
                  <c:v>-1.5035799999999999</c:v>
                </c:pt>
                <c:pt idx="4405">
                  <c:v>-1.5025900000000001</c:v>
                </c:pt>
                <c:pt idx="4406">
                  <c:v>-1.5015499999999999</c:v>
                </c:pt>
                <c:pt idx="4407">
                  <c:v>-1.5005200000000001</c:v>
                </c:pt>
                <c:pt idx="4408">
                  <c:v>-1.4995499999999999</c:v>
                </c:pt>
                <c:pt idx="4409">
                  <c:v>-1.4985599999999999</c:v>
                </c:pt>
                <c:pt idx="4410">
                  <c:v>-1.4975499999999999</c:v>
                </c:pt>
                <c:pt idx="4411">
                  <c:v>-1.49655</c:v>
                </c:pt>
                <c:pt idx="4412">
                  <c:v>-1.4955099999999999</c:v>
                </c:pt>
                <c:pt idx="4413">
                  <c:v>-1.4945600000000001</c:v>
                </c:pt>
                <c:pt idx="4414">
                  <c:v>-1.4935400000000001</c:v>
                </c:pt>
                <c:pt idx="4415">
                  <c:v>-1.49261</c:v>
                </c:pt>
                <c:pt idx="4416">
                  <c:v>-1.4915099999999999</c:v>
                </c:pt>
                <c:pt idx="4417">
                  <c:v>-1.49057</c:v>
                </c:pt>
                <c:pt idx="4418">
                  <c:v>-1.4895</c:v>
                </c:pt>
                <c:pt idx="4419">
                  <c:v>-1.4884900000000001</c:v>
                </c:pt>
                <c:pt idx="4420">
                  <c:v>-1.4875700000000001</c:v>
                </c:pt>
                <c:pt idx="4421">
                  <c:v>-1.48655</c:v>
                </c:pt>
                <c:pt idx="4422">
                  <c:v>-1.4855100000000001</c:v>
                </c:pt>
                <c:pt idx="4423">
                  <c:v>-1.48455</c:v>
                </c:pt>
                <c:pt idx="4424">
                  <c:v>-1.48356</c:v>
                </c:pt>
                <c:pt idx="4425">
                  <c:v>-1.48258</c:v>
                </c:pt>
                <c:pt idx="4426">
                  <c:v>-1.48156</c:v>
                </c:pt>
                <c:pt idx="4427">
                  <c:v>-1.48054</c:v>
                </c:pt>
                <c:pt idx="4428">
                  <c:v>-1.47953</c:v>
                </c:pt>
                <c:pt idx="4429">
                  <c:v>-1.4785200000000001</c:v>
                </c:pt>
                <c:pt idx="4430">
                  <c:v>-1.47759</c:v>
                </c:pt>
                <c:pt idx="4431">
                  <c:v>-1.4765299999999999</c:v>
                </c:pt>
                <c:pt idx="4432">
                  <c:v>-1.4755400000000001</c:v>
                </c:pt>
                <c:pt idx="4433">
                  <c:v>-1.4745699999999999</c:v>
                </c:pt>
                <c:pt idx="4434">
                  <c:v>-1.4735400000000001</c:v>
                </c:pt>
                <c:pt idx="4435">
                  <c:v>-1.4724900000000001</c:v>
                </c:pt>
                <c:pt idx="4436">
                  <c:v>-1.4715199999999999</c:v>
                </c:pt>
                <c:pt idx="4437">
                  <c:v>-1.47054</c:v>
                </c:pt>
                <c:pt idx="4438">
                  <c:v>-1.4694700000000001</c:v>
                </c:pt>
                <c:pt idx="4439">
                  <c:v>-1.4684900000000001</c:v>
                </c:pt>
                <c:pt idx="4440">
                  <c:v>-1.46753</c:v>
                </c:pt>
                <c:pt idx="4441">
                  <c:v>-1.4664900000000001</c:v>
                </c:pt>
                <c:pt idx="4442">
                  <c:v>-1.4655</c:v>
                </c:pt>
                <c:pt idx="4443">
                  <c:v>-1.46452</c:v>
                </c:pt>
                <c:pt idx="4444">
                  <c:v>-1.4635199999999999</c:v>
                </c:pt>
                <c:pt idx="4445">
                  <c:v>-1.46254</c:v>
                </c:pt>
                <c:pt idx="4446">
                  <c:v>-1.4615199999999999</c:v>
                </c:pt>
                <c:pt idx="4447">
                  <c:v>-1.4605300000000001</c:v>
                </c:pt>
                <c:pt idx="4448">
                  <c:v>-1.4596100000000001</c:v>
                </c:pt>
                <c:pt idx="4449">
                  <c:v>-1.4585300000000001</c:v>
                </c:pt>
                <c:pt idx="4450">
                  <c:v>-1.4576</c:v>
                </c:pt>
                <c:pt idx="4451">
                  <c:v>-1.45655</c:v>
                </c:pt>
                <c:pt idx="4452">
                  <c:v>-1.4555400000000001</c:v>
                </c:pt>
                <c:pt idx="4453">
                  <c:v>-1.45455</c:v>
                </c:pt>
                <c:pt idx="4454">
                  <c:v>-1.45353</c:v>
                </c:pt>
                <c:pt idx="4455">
                  <c:v>-1.45244</c:v>
                </c:pt>
                <c:pt idx="4456">
                  <c:v>-1.45147</c:v>
                </c:pt>
                <c:pt idx="4457">
                  <c:v>-1.4505300000000001</c:v>
                </c:pt>
                <c:pt idx="4458">
                  <c:v>-1.4495</c:v>
                </c:pt>
                <c:pt idx="4459">
                  <c:v>-1.4485399999999999</c:v>
                </c:pt>
                <c:pt idx="4460">
                  <c:v>-1.4475</c:v>
                </c:pt>
                <c:pt idx="4461">
                  <c:v>-1.4464999999999999</c:v>
                </c:pt>
                <c:pt idx="4462">
                  <c:v>-1.44546</c:v>
                </c:pt>
                <c:pt idx="4463">
                  <c:v>-1.44442</c:v>
                </c:pt>
                <c:pt idx="4464">
                  <c:v>-1.4434800000000001</c:v>
                </c:pt>
                <c:pt idx="4465">
                  <c:v>-1.44249</c:v>
                </c:pt>
                <c:pt idx="4466">
                  <c:v>-1.4415500000000001</c:v>
                </c:pt>
                <c:pt idx="4467">
                  <c:v>-1.4405300000000001</c:v>
                </c:pt>
                <c:pt idx="4468">
                  <c:v>-1.4394499999999999</c:v>
                </c:pt>
                <c:pt idx="4469">
                  <c:v>-1.43848</c:v>
                </c:pt>
                <c:pt idx="4470">
                  <c:v>-1.43753</c:v>
                </c:pt>
                <c:pt idx="4471">
                  <c:v>-1.43651</c:v>
                </c:pt>
                <c:pt idx="4472">
                  <c:v>-1.4354800000000001</c:v>
                </c:pt>
                <c:pt idx="4473">
                  <c:v>-1.4345300000000001</c:v>
                </c:pt>
                <c:pt idx="4474">
                  <c:v>-1.4335</c:v>
                </c:pt>
                <c:pt idx="4475">
                  <c:v>-1.4325399999999999</c:v>
                </c:pt>
                <c:pt idx="4476">
                  <c:v>-1.4315500000000001</c:v>
                </c:pt>
                <c:pt idx="4477">
                  <c:v>-1.43052</c:v>
                </c:pt>
                <c:pt idx="4478">
                  <c:v>-1.42957</c:v>
                </c:pt>
                <c:pt idx="4479">
                  <c:v>-1.4285300000000001</c:v>
                </c:pt>
                <c:pt idx="4480">
                  <c:v>-1.42747</c:v>
                </c:pt>
                <c:pt idx="4481">
                  <c:v>-1.42655</c:v>
                </c:pt>
                <c:pt idx="4482">
                  <c:v>-1.42553</c:v>
                </c:pt>
                <c:pt idx="4483">
                  <c:v>-1.42449</c:v>
                </c:pt>
                <c:pt idx="4484">
                  <c:v>-1.4234899999999999</c:v>
                </c:pt>
                <c:pt idx="4485">
                  <c:v>-1.4225300000000001</c:v>
                </c:pt>
                <c:pt idx="4486">
                  <c:v>-1.4215599999999999</c:v>
                </c:pt>
                <c:pt idx="4487">
                  <c:v>-1.4204699999999999</c:v>
                </c:pt>
                <c:pt idx="4488">
                  <c:v>-1.41954</c:v>
                </c:pt>
                <c:pt idx="4489">
                  <c:v>-1.41852</c:v>
                </c:pt>
                <c:pt idx="4490">
                  <c:v>-1.41751</c:v>
                </c:pt>
                <c:pt idx="4491">
                  <c:v>-1.41659</c:v>
                </c:pt>
                <c:pt idx="4492">
                  <c:v>-1.4156</c:v>
                </c:pt>
                <c:pt idx="4493">
                  <c:v>-1.41455</c:v>
                </c:pt>
                <c:pt idx="4494">
                  <c:v>-1.4135599999999999</c:v>
                </c:pt>
                <c:pt idx="4495">
                  <c:v>-1.4125300000000001</c:v>
                </c:pt>
                <c:pt idx="4496">
                  <c:v>-1.4115500000000001</c:v>
                </c:pt>
                <c:pt idx="4497">
                  <c:v>-1.4105700000000001</c:v>
                </c:pt>
                <c:pt idx="4498">
                  <c:v>-1.4095500000000001</c:v>
                </c:pt>
                <c:pt idx="4499">
                  <c:v>-1.40846</c:v>
                </c:pt>
                <c:pt idx="4500">
                  <c:v>-1.4075599999999999</c:v>
                </c:pt>
                <c:pt idx="4501">
                  <c:v>-1.40656</c:v>
                </c:pt>
                <c:pt idx="4502">
                  <c:v>-1.4055</c:v>
                </c:pt>
                <c:pt idx="4503">
                  <c:v>-1.4045700000000001</c:v>
                </c:pt>
                <c:pt idx="4504">
                  <c:v>-1.4035299999999999</c:v>
                </c:pt>
                <c:pt idx="4505">
                  <c:v>-1.4025399999999999</c:v>
                </c:pt>
                <c:pt idx="4506">
                  <c:v>-1.40144</c:v>
                </c:pt>
                <c:pt idx="4507">
                  <c:v>-1.4004799999999999</c:v>
                </c:pt>
                <c:pt idx="4508">
                  <c:v>-1.3995200000000001</c:v>
                </c:pt>
                <c:pt idx="4509">
                  <c:v>-1.39849</c:v>
                </c:pt>
                <c:pt idx="4510">
                  <c:v>-1.3974899999999999</c:v>
                </c:pt>
                <c:pt idx="4511">
                  <c:v>-1.3965099999999999</c:v>
                </c:pt>
                <c:pt idx="4512">
                  <c:v>-1.3955599999999999</c:v>
                </c:pt>
                <c:pt idx="4513">
                  <c:v>-1.3945799999999999</c:v>
                </c:pt>
                <c:pt idx="4514">
                  <c:v>-1.3935599999999999</c:v>
                </c:pt>
                <c:pt idx="4515">
                  <c:v>-1.39255</c:v>
                </c:pt>
                <c:pt idx="4516">
                  <c:v>-1.3915599999999999</c:v>
                </c:pt>
                <c:pt idx="4517">
                  <c:v>-1.39055</c:v>
                </c:pt>
                <c:pt idx="4518">
                  <c:v>-1.38958</c:v>
                </c:pt>
                <c:pt idx="4519">
                  <c:v>-1.3885400000000001</c:v>
                </c:pt>
                <c:pt idx="4520">
                  <c:v>-1.3875999999999999</c:v>
                </c:pt>
                <c:pt idx="4521">
                  <c:v>-1.3865000000000001</c:v>
                </c:pt>
                <c:pt idx="4522">
                  <c:v>-1.3855</c:v>
                </c:pt>
                <c:pt idx="4523">
                  <c:v>-1.3845799999999999</c:v>
                </c:pt>
                <c:pt idx="4524">
                  <c:v>-1.3835599999999999</c:v>
                </c:pt>
                <c:pt idx="4525">
                  <c:v>-1.38252</c:v>
                </c:pt>
                <c:pt idx="4526">
                  <c:v>-1.38154</c:v>
                </c:pt>
                <c:pt idx="4527">
                  <c:v>-1.38053</c:v>
                </c:pt>
                <c:pt idx="4528">
                  <c:v>-1.3794599999999999</c:v>
                </c:pt>
                <c:pt idx="4529">
                  <c:v>-1.37853</c:v>
                </c:pt>
                <c:pt idx="4530">
                  <c:v>-1.37748</c:v>
                </c:pt>
                <c:pt idx="4531">
                  <c:v>-1.37653</c:v>
                </c:pt>
                <c:pt idx="4532">
                  <c:v>-1.37547</c:v>
                </c:pt>
                <c:pt idx="4533">
                  <c:v>-1.3744700000000001</c:v>
                </c:pt>
                <c:pt idx="4534">
                  <c:v>-1.37355</c:v>
                </c:pt>
                <c:pt idx="4535">
                  <c:v>-1.3725499999999999</c:v>
                </c:pt>
                <c:pt idx="4536">
                  <c:v>-1.37151</c:v>
                </c:pt>
                <c:pt idx="4537">
                  <c:v>-1.37052</c:v>
                </c:pt>
                <c:pt idx="4538">
                  <c:v>-1.36958</c:v>
                </c:pt>
                <c:pt idx="4539">
                  <c:v>-1.36852</c:v>
                </c:pt>
                <c:pt idx="4540">
                  <c:v>-1.3675200000000001</c:v>
                </c:pt>
                <c:pt idx="4541">
                  <c:v>-1.36653</c:v>
                </c:pt>
                <c:pt idx="4542">
                  <c:v>-1.36551</c:v>
                </c:pt>
                <c:pt idx="4543">
                  <c:v>-1.36449</c:v>
                </c:pt>
                <c:pt idx="4544">
                  <c:v>-1.3634999999999999</c:v>
                </c:pt>
                <c:pt idx="4545">
                  <c:v>-1.3625100000000001</c:v>
                </c:pt>
                <c:pt idx="4546">
                  <c:v>-1.3611200000000001</c:v>
                </c:pt>
                <c:pt idx="4547">
                  <c:v>-1.3597699999999999</c:v>
                </c:pt>
                <c:pt idx="4548">
                  <c:v>-1.3588199999999999</c:v>
                </c:pt>
                <c:pt idx="4549">
                  <c:v>-1.35772</c:v>
                </c:pt>
                <c:pt idx="4550">
                  <c:v>-1.3567899999999999</c:v>
                </c:pt>
                <c:pt idx="4551">
                  <c:v>-1.3557999999999999</c:v>
                </c:pt>
                <c:pt idx="4552">
                  <c:v>-1.35487</c:v>
                </c:pt>
                <c:pt idx="4553">
                  <c:v>-1.3537600000000001</c:v>
                </c:pt>
                <c:pt idx="4554">
                  <c:v>-1.35276</c:v>
                </c:pt>
                <c:pt idx="4555">
                  <c:v>-1.35181</c:v>
                </c:pt>
                <c:pt idx="4556">
                  <c:v>-1.3508100000000001</c:v>
                </c:pt>
                <c:pt idx="4557">
                  <c:v>-1.3498000000000001</c:v>
                </c:pt>
                <c:pt idx="4558">
                  <c:v>-1.3488199999999999</c:v>
                </c:pt>
                <c:pt idx="4559">
                  <c:v>-1.34781</c:v>
                </c:pt>
                <c:pt idx="4560">
                  <c:v>-1.34684</c:v>
                </c:pt>
                <c:pt idx="4561">
                  <c:v>-1.34582</c:v>
                </c:pt>
                <c:pt idx="4562">
                  <c:v>-1.34484</c:v>
                </c:pt>
                <c:pt idx="4563">
                  <c:v>-1.3438699999999999</c:v>
                </c:pt>
                <c:pt idx="4564">
                  <c:v>-1.34287</c:v>
                </c:pt>
                <c:pt idx="4565">
                  <c:v>-1.3418000000000001</c:v>
                </c:pt>
                <c:pt idx="4566">
                  <c:v>-1.34077</c:v>
                </c:pt>
                <c:pt idx="4567">
                  <c:v>-1.33978</c:v>
                </c:pt>
                <c:pt idx="4568">
                  <c:v>-1.3388899999999999</c:v>
                </c:pt>
                <c:pt idx="4569">
                  <c:v>-1.3378300000000001</c:v>
                </c:pt>
                <c:pt idx="4570">
                  <c:v>-1.3368199999999999</c:v>
                </c:pt>
                <c:pt idx="4571">
                  <c:v>-1.3358399999999999</c:v>
                </c:pt>
                <c:pt idx="4572">
                  <c:v>-1.3348</c:v>
                </c:pt>
                <c:pt idx="4573">
                  <c:v>-1.3338099999999999</c:v>
                </c:pt>
                <c:pt idx="4574">
                  <c:v>-1.3327800000000001</c:v>
                </c:pt>
                <c:pt idx="4575">
                  <c:v>-1.3317699999999999</c:v>
                </c:pt>
                <c:pt idx="4576">
                  <c:v>-1.3307800000000001</c:v>
                </c:pt>
                <c:pt idx="4577">
                  <c:v>-1.32978</c:v>
                </c:pt>
                <c:pt idx="4578">
                  <c:v>-1.3288199999999999</c:v>
                </c:pt>
                <c:pt idx="4579">
                  <c:v>-1.32785</c:v>
                </c:pt>
                <c:pt idx="4580">
                  <c:v>-1.3269</c:v>
                </c:pt>
                <c:pt idx="4581">
                  <c:v>-1.32585</c:v>
                </c:pt>
                <c:pt idx="4582">
                  <c:v>-1.32481</c:v>
                </c:pt>
                <c:pt idx="4583">
                  <c:v>-1.32382</c:v>
                </c:pt>
                <c:pt idx="4584">
                  <c:v>-1.3228599999999999</c:v>
                </c:pt>
                <c:pt idx="4585">
                  <c:v>-1.32192</c:v>
                </c:pt>
                <c:pt idx="4586">
                  <c:v>-1.32081</c:v>
                </c:pt>
                <c:pt idx="4587">
                  <c:v>-1.31978</c:v>
                </c:pt>
                <c:pt idx="4588">
                  <c:v>-1.3188299999999999</c:v>
                </c:pt>
                <c:pt idx="4589">
                  <c:v>-1.3178000000000001</c:v>
                </c:pt>
                <c:pt idx="4590">
                  <c:v>-1.31687</c:v>
                </c:pt>
                <c:pt idx="4591">
                  <c:v>-1.3158300000000001</c:v>
                </c:pt>
                <c:pt idx="4592">
                  <c:v>-1.3148500000000001</c:v>
                </c:pt>
                <c:pt idx="4593">
                  <c:v>-1.31382</c:v>
                </c:pt>
                <c:pt idx="4594">
                  <c:v>-1.3128200000000001</c:v>
                </c:pt>
                <c:pt idx="4595">
                  <c:v>-1.31185</c:v>
                </c:pt>
                <c:pt idx="4596">
                  <c:v>-1.3107899999999999</c:v>
                </c:pt>
                <c:pt idx="4597">
                  <c:v>-1.30975</c:v>
                </c:pt>
                <c:pt idx="4598">
                  <c:v>-1.30877</c:v>
                </c:pt>
                <c:pt idx="4599">
                  <c:v>-1.3078399999999999</c:v>
                </c:pt>
                <c:pt idx="4600">
                  <c:v>-1.3068299999999999</c:v>
                </c:pt>
                <c:pt idx="4601">
                  <c:v>-1.30589</c:v>
                </c:pt>
                <c:pt idx="4602">
                  <c:v>-1.3048</c:v>
                </c:pt>
                <c:pt idx="4603">
                  <c:v>-1.3039000000000001</c:v>
                </c:pt>
                <c:pt idx="4604">
                  <c:v>-1.3028599999999999</c:v>
                </c:pt>
                <c:pt idx="4605">
                  <c:v>-1.3018700000000001</c:v>
                </c:pt>
                <c:pt idx="4606">
                  <c:v>-1.3008900000000001</c:v>
                </c:pt>
                <c:pt idx="4607">
                  <c:v>-1.29979</c:v>
                </c:pt>
                <c:pt idx="4608">
                  <c:v>-1.2987899999999999</c:v>
                </c:pt>
                <c:pt idx="4609">
                  <c:v>-1.29779</c:v>
                </c:pt>
                <c:pt idx="4610">
                  <c:v>-1.2967900000000001</c:v>
                </c:pt>
                <c:pt idx="4611">
                  <c:v>-1.2958099999999999</c:v>
                </c:pt>
                <c:pt idx="4612">
                  <c:v>-1.2948299999999999</c:v>
                </c:pt>
                <c:pt idx="4613">
                  <c:v>-1.29386</c:v>
                </c:pt>
                <c:pt idx="4614">
                  <c:v>-1.2928200000000001</c:v>
                </c:pt>
                <c:pt idx="4615">
                  <c:v>-1.2918400000000001</c:v>
                </c:pt>
                <c:pt idx="4616">
                  <c:v>-1.29084</c:v>
                </c:pt>
                <c:pt idx="4617">
                  <c:v>-1.2898099999999999</c:v>
                </c:pt>
                <c:pt idx="4618">
                  <c:v>-1.2888200000000001</c:v>
                </c:pt>
                <c:pt idx="4619">
                  <c:v>-1.2878400000000001</c:v>
                </c:pt>
                <c:pt idx="4620">
                  <c:v>-1.2868599999999999</c:v>
                </c:pt>
                <c:pt idx="4621">
                  <c:v>-1.2858499999999999</c:v>
                </c:pt>
                <c:pt idx="4622">
                  <c:v>-1.28485</c:v>
                </c:pt>
                <c:pt idx="4623">
                  <c:v>-1.2838799999999999</c:v>
                </c:pt>
                <c:pt idx="4624">
                  <c:v>-1.28287</c:v>
                </c:pt>
                <c:pt idx="4625">
                  <c:v>-1.2818400000000001</c:v>
                </c:pt>
                <c:pt idx="4626">
                  <c:v>-1.28085</c:v>
                </c:pt>
                <c:pt idx="4627">
                  <c:v>-1.27989</c:v>
                </c:pt>
                <c:pt idx="4628">
                  <c:v>-1.2788900000000001</c:v>
                </c:pt>
                <c:pt idx="4629">
                  <c:v>-1.2779</c:v>
                </c:pt>
                <c:pt idx="4630">
                  <c:v>-1.27685</c:v>
                </c:pt>
                <c:pt idx="4631">
                  <c:v>-1.2758100000000001</c:v>
                </c:pt>
                <c:pt idx="4632">
                  <c:v>-1.27478</c:v>
                </c:pt>
                <c:pt idx="4633">
                  <c:v>-1.27382</c:v>
                </c:pt>
                <c:pt idx="4634">
                  <c:v>-1.27281</c:v>
                </c:pt>
                <c:pt idx="4635">
                  <c:v>-1.2718400000000001</c:v>
                </c:pt>
                <c:pt idx="4636">
                  <c:v>-1.27088</c:v>
                </c:pt>
                <c:pt idx="4637">
                  <c:v>-1.26976</c:v>
                </c:pt>
                <c:pt idx="4638">
                  <c:v>-1.2688299999999999</c:v>
                </c:pt>
                <c:pt idx="4639">
                  <c:v>-1.2678100000000001</c:v>
                </c:pt>
                <c:pt idx="4640">
                  <c:v>-1.26688</c:v>
                </c:pt>
                <c:pt idx="4641">
                  <c:v>-1.26583</c:v>
                </c:pt>
                <c:pt idx="4642">
                  <c:v>-1.2648200000000001</c:v>
                </c:pt>
                <c:pt idx="4643">
                  <c:v>-1.2638799999999999</c:v>
                </c:pt>
                <c:pt idx="4644">
                  <c:v>-1.2628699999999999</c:v>
                </c:pt>
                <c:pt idx="4645">
                  <c:v>-1.26186</c:v>
                </c:pt>
                <c:pt idx="4646">
                  <c:v>-1.2608699999999999</c:v>
                </c:pt>
                <c:pt idx="4647">
                  <c:v>-1.25986</c:v>
                </c:pt>
                <c:pt idx="4648">
                  <c:v>-1.2588299999999999</c:v>
                </c:pt>
                <c:pt idx="4649">
                  <c:v>-1.25787</c:v>
                </c:pt>
                <c:pt idx="4650">
                  <c:v>-1.25682</c:v>
                </c:pt>
                <c:pt idx="4651">
                  <c:v>-1.25587</c:v>
                </c:pt>
                <c:pt idx="4652">
                  <c:v>-1.25488</c:v>
                </c:pt>
                <c:pt idx="4653">
                  <c:v>-1.2538400000000001</c:v>
                </c:pt>
                <c:pt idx="4654">
                  <c:v>-1.25284</c:v>
                </c:pt>
                <c:pt idx="4655">
                  <c:v>-1.25187</c:v>
                </c:pt>
                <c:pt idx="4656">
                  <c:v>-1.25088</c:v>
                </c:pt>
                <c:pt idx="4657">
                  <c:v>-1.24986</c:v>
                </c:pt>
                <c:pt idx="4658">
                  <c:v>-1.2487999999999999</c:v>
                </c:pt>
                <c:pt idx="4659">
                  <c:v>-1.2478800000000001</c:v>
                </c:pt>
                <c:pt idx="4660">
                  <c:v>-1.24682</c:v>
                </c:pt>
                <c:pt idx="4661">
                  <c:v>-1.24583</c:v>
                </c:pt>
                <c:pt idx="4662">
                  <c:v>-1.2448600000000001</c:v>
                </c:pt>
                <c:pt idx="4663">
                  <c:v>-1.2438400000000001</c:v>
                </c:pt>
                <c:pt idx="4664">
                  <c:v>-1.24288</c:v>
                </c:pt>
                <c:pt idx="4665">
                  <c:v>-1.24183</c:v>
                </c:pt>
                <c:pt idx="4666">
                  <c:v>-1.2408699999999999</c:v>
                </c:pt>
                <c:pt idx="4667">
                  <c:v>-1.2399</c:v>
                </c:pt>
                <c:pt idx="4668">
                  <c:v>-1.2388300000000001</c:v>
                </c:pt>
                <c:pt idx="4669">
                  <c:v>-1.2379100000000001</c:v>
                </c:pt>
                <c:pt idx="4670">
                  <c:v>-1.23691</c:v>
                </c:pt>
                <c:pt idx="4671">
                  <c:v>-1.2358800000000001</c:v>
                </c:pt>
                <c:pt idx="4672">
                  <c:v>-1.23489</c:v>
                </c:pt>
                <c:pt idx="4673">
                  <c:v>-1.23386</c:v>
                </c:pt>
                <c:pt idx="4674">
                  <c:v>-1.2328600000000001</c:v>
                </c:pt>
                <c:pt idx="4675">
                  <c:v>-1.23183</c:v>
                </c:pt>
                <c:pt idx="4676">
                  <c:v>-1.23092</c:v>
                </c:pt>
                <c:pt idx="4677">
                  <c:v>-1.2298199999999999</c:v>
                </c:pt>
                <c:pt idx="4678">
                  <c:v>-1.22888</c:v>
                </c:pt>
                <c:pt idx="4679">
                  <c:v>-1.22786</c:v>
                </c:pt>
                <c:pt idx="4680">
                  <c:v>-1.2268600000000001</c:v>
                </c:pt>
                <c:pt idx="4681">
                  <c:v>-1.2258599999999999</c:v>
                </c:pt>
                <c:pt idx="4682">
                  <c:v>-1.22488</c:v>
                </c:pt>
                <c:pt idx="4683">
                  <c:v>-1.2238100000000001</c:v>
                </c:pt>
                <c:pt idx="4684">
                  <c:v>-1.2228300000000001</c:v>
                </c:pt>
                <c:pt idx="4685">
                  <c:v>-1.2218599999999999</c:v>
                </c:pt>
                <c:pt idx="4686">
                  <c:v>-1.2208600000000001</c:v>
                </c:pt>
                <c:pt idx="4687">
                  <c:v>-1.21983</c:v>
                </c:pt>
                <c:pt idx="4688">
                  <c:v>-1.2189099999999999</c:v>
                </c:pt>
                <c:pt idx="4689">
                  <c:v>-1.2179</c:v>
                </c:pt>
                <c:pt idx="4690">
                  <c:v>-1.2169099999999999</c:v>
                </c:pt>
                <c:pt idx="4691">
                  <c:v>-1.2159</c:v>
                </c:pt>
                <c:pt idx="4692">
                  <c:v>-1.2149000000000001</c:v>
                </c:pt>
                <c:pt idx="4693">
                  <c:v>-1.2138800000000001</c:v>
                </c:pt>
                <c:pt idx="4694">
                  <c:v>-1.21286</c:v>
                </c:pt>
                <c:pt idx="4695">
                  <c:v>-1.2118800000000001</c:v>
                </c:pt>
                <c:pt idx="4696">
                  <c:v>-1.21082</c:v>
                </c:pt>
                <c:pt idx="4697">
                  <c:v>-1.2098</c:v>
                </c:pt>
                <c:pt idx="4698">
                  <c:v>-1.20882</c:v>
                </c:pt>
                <c:pt idx="4699">
                  <c:v>-1.2078599999999999</c:v>
                </c:pt>
                <c:pt idx="4700">
                  <c:v>-1.20688</c:v>
                </c:pt>
                <c:pt idx="4701">
                  <c:v>-1.20583</c:v>
                </c:pt>
                <c:pt idx="4702">
                  <c:v>-1.2048700000000001</c:v>
                </c:pt>
                <c:pt idx="4703">
                  <c:v>-1.2038599999999999</c:v>
                </c:pt>
                <c:pt idx="4704">
                  <c:v>-1.2028300000000001</c:v>
                </c:pt>
                <c:pt idx="4705">
                  <c:v>-1.2018599999999999</c:v>
                </c:pt>
                <c:pt idx="4706">
                  <c:v>-1.20089</c:v>
                </c:pt>
                <c:pt idx="4707">
                  <c:v>-1.1998200000000001</c:v>
                </c:pt>
                <c:pt idx="4708">
                  <c:v>-1.19882</c:v>
                </c:pt>
                <c:pt idx="4709">
                  <c:v>-1.1978200000000001</c:v>
                </c:pt>
                <c:pt idx="4710">
                  <c:v>-1.19686</c:v>
                </c:pt>
                <c:pt idx="4711">
                  <c:v>-1.1958800000000001</c:v>
                </c:pt>
                <c:pt idx="4712">
                  <c:v>-1.1948700000000001</c:v>
                </c:pt>
                <c:pt idx="4713">
                  <c:v>-1.19384</c:v>
                </c:pt>
                <c:pt idx="4714">
                  <c:v>-1.19282</c:v>
                </c:pt>
                <c:pt idx="4715">
                  <c:v>-1.19187</c:v>
                </c:pt>
                <c:pt idx="4716">
                  <c:v>-1.1908799999999999</c:v>
                </c:pt>
                <c:pt idx="4717">
                  <c:v>-1.18984</c:v>
                </c:pt>
                <c:pt idx="4718">
                  <c:v>-1.1888799999999999</c:v>
                </c:pt>
                <c:pt idx="4719">
                  <c:v>-1.1878299999999999</c:v>
                </c:pt>
                <c:pt idx="4720">
                  <c:v>-1.1868000000000001</c:v>
                </c:pt>
                <c:pt idx="4721">
                  <c:v>-1.18581</c:v>
                </c:pt>
                <c:pt idx="4722">
                  <c:v>-1.1848700000000001</c:v>
                </c:pt>
                <c:pt idx="4723">
                  <c:v>-1.18387</c:v>
                </c:pt>
                <c:pt idx="4724">
                  <c:v>-1.1828399999999999</c:v>
                </c:pt>
                <c:pt idx="4725">
                  <c:v>-1.18184</c:v>
                </c:pt>
                <c:pt idx="4726">
                  <c:v>-1.18083</c:v>
                </c:pt>
                <c:pt idx="4727">
                  <c:v>-1.1798200000000001</c:v>
                </c:pt>
                <c:pt idx="4728">
                  <c:v>-1.17885</c:v>
                </c:pt>
                <c:pt idx="4729">
                  <c:v>-1.17787</c:v>
                </c:pt>
                <c:pt idx="4730">
                  <c:v>-1.17683</c:v>
                </c:pt>
                <c:pt idx="4731">
                  <c:v>-1.1758599999999999</c:v>
                </c:pt>
                <c:pt idx="4732">
                  <c:v>-1.17483</c:v>
                </c:pt>
                <c:pt idx="4733">
                  <c:v>-1.1738999999999999</c:v>
                </c:pt>
                <c:pt idx="4734">
                  <c:v>-1.17282</c:v>
                </c:pt>
                <c:pt idx="4735">
                  <c:v>-1.17188</c:v>
                </c:pt>
                <c:pt idx="4736">
                  <c:v>-1.17092</c:v>
                </c:pt>
                <c:pt idx="4737">
                  <c:v>-1.1698299999999999</c:v>
                </c:pt>
                <c:pt idx="4738">
                  <c:v>-1.16892</c:v>
                </c:pt>
                <c:pt idx="4739">
                  <c:v>-1.16788</c:v>
                </c:pt>
                <c:pt idx="4740">
                  <c:v>-1.1668400000000001</c:v>
                </c:pt>
                <c:pt idx="4741">
                  <c:v>-1.16588</c:v>
                </c:pt>
                <c:pt idx="4742">
                  <c:v>-1.1648700000000001</c:v>
                </c:pt>
                <c:pt idx="4743">
                  <c:v>-1.1638500000000001</c:v>
                </c:pt>
                <c:pt idx="4744">
                  <c:v>-1.1629</c:v>
                </c:pt>
                <c:pt idx="4745">
                  <c:v>-1.16188</c:v>
                </c:pt>
                <c:pt idx="4746">
                  <c:v>-1.1608499999999999</c:v>
                </c:pt>
                <c:pt idx="4747">
                  <c:v>-1.1598299999999999</c:v>
                </c:pt>
                <c:pt idx="4748">
                  <c:v>-1.15882</c:v>
                </c:pt>
                <c:pt idx="4749">
                  <c:v>-1.1578200000000001</c:v>
                </c:pt>
                <c:pt idx="4750">
                  <c:v>-1.1569100000000001</c:v>
                </c:pt>
                <c:pt idx="4751">
                  <c:v>-1.15585</c:v>
                </c:pt>
                <c:pt idx="4752">
                  <c:v>-1.15479</c:v>
                </c:pt>
                <c:pt idx="4753">
                  <c:v>-1.1538999999999999</c:v>
                </c:pt>
                <c:pt idx="4754">
                  <c:v>-1.15286</c:v>
                </c:pt>
                <c:pt idx="4755">
                  <c:v>-1.1519200000000001</c:v>
                </c:pt>
                <c:pt idx="4756">
                  <c:v>-1.1509</c:v>
                </c:pt>
                <c:pt idx="4757">
                  <c:v>-1.14984</c:v>
                </c:pt>
                <c:pt idx="4758">
                  <c:v>-1.14886</c:v>
                </c:pt>
                <c:pt idx="4759">
                  <c:v>-1.1479299999999999</c:v>
                </c:pt>
                <c:pt idx="4760">
                  <c:v>-1.1469100000000001</c:v>
                </c:pt>
                <c:pt idx="4761">
                  <c:v>-1.14594</c:v>
                </c:pt>
                <c:pt idx="4762">
                  <c:v>-1.1448799999999999</c:v>
                </c:pt>
                <c:pt idx="4763">
                  <c:v>-1.1438699999999999</c:v>
                </c:pt>
                <c:pt idx="4764">
                  <c:v>-1.1428799999999999</c:v>
                </c:pt>
                <c:pt idx="4765">
                  <c:v>-1.14188</c:v>
                </c:pt>
                <c:pt idx="4766">
                  <c:v>-1.1409</c:v>
                </c:pt>
                <c:pt idx="4767">
                  <c:v>-1.13992</c:v>
                </c:pt>
                <c:pt idx="4768">
                  <c:v>-1.13889</c:v>
                </c:pt>
                <c:pt idx="4769">
                  <c:v>-1.1378299999999999</c:v>
                </c:pt>
                <c:pt idx="4770">
                  <c:v>-1.1368799999999999</c:v>
                </c:pt>
                <c:pt idx="4771">
                  <c:v>-1.13588</c:v>
                </c:pt>
                <c:pt idx="4772">
                  <c:v>-1.1348800000000001</c:v>
                </c:pt>
                <c:pt idx="4773">
                  <c:v>-1.1338299999999999</c:v>
                </c:pt>
                <c:pt idx="4774">
                  <c:v>-1.13286</c:v>
                </c:pt>
                <c:pt idx="4775">
                  <c:v>-1.13184</c:v>
                </c:pt>
                <c:pt idx="4776">
                  <c:v>-1.13096</c:v>
                </c:pt>
                <c:pt idx="4777">
                  <c:v>-1.1298600000000001</c:v>
                </c:pt>
                <c:pt idx="4778">
                  <c:v>-1.1288499999999999</c:v>
                </c:pt>
                <c:pt idx="4779">
                  <c:v>-1.12791</c:v>
                </c:pt>
                <c:pt idx="4780">
                  <c:v>-1.1268800000000001</c:v>
                </c:pt>
                <c:pt idx="4781">
                  <c:v>-1.1258900000000001</c:v>
                </c:pt>
                <c:pt idx="4782">
                  <c:v>-1.12486</c:v>
                </c:pt>
                <c:pt idx="4783">
                  <c:v>-1.12392</c:v>
                </c:pt>
                <c:pt idx="4784">
                  <c:v>-1.12287</c:v>
                </c:pt>
                <c:pt idx="4785">
                  <c:v>-1.1218999999999999</c:v>
                </c:pt>
                <c:pt idx="4786">
                  <c:v>-1.12086</c:v>
                </c:pt>
                <c:pt idx="4787">
                  <c:v>-1.11985</c:v>
                </c:pt>
                <c:pt idx="4788">
                  <c:v>-1.1188499999999999</c:v>
                </c:pt>
                <c:pt idx="4789">
                  <c:v>-1.1178600000000001</c:v>
                </c:pt>
                <c:pt idx="4790">
                  <c:v>-1.1169100000000001</c:v>
                </c:pt>
                <c:pt idx="4791">
                  <c:v>-1.1158300000000001</c:v>
                </c:pt>
                <c:pt idx="4792">
                  <c:v>-1.1148899999999999</c:v>
                </c:pt>
                <c:pt idx="4793">
                  <c:v>-1.11388</c:v>
                </c:pt>
                <c:pt idx="4794">
                  <c:v>-1.1128800000000001</c:v>
                </c:pt>
                <c:pt idx="4795">
                  <c:v>-1.1119000000000001</c:v>
                </c:pt>
                <c:pt idx="4796">
                  <c:v>-1.1108899999999999</c:v>
                </c:pt>
                <c:pt idx="4797">
                  <c:v>-1.10991</c:v>
                </c:pt>
                <c:pt idx="4798">
                  <c:v>-1.1088800000000001</c:v>
                </c:pt>
                <c:pt idx="4799">
                  <c:v>-1.1079600000000001</c:v>
                </c:pt>
                <c:pt idx="4800">
                  <c:v>-1.1069</c:v>
                </c:pt>
                <c:pt idx="4801">
                  <c:v>-1.1059000000000001</c:v>
                </c:pt>
                <c:pt idx="4802">
                  <c:v>-1.1049</c:v>
                </c:pt>
                <c:pt idx="4803">
                  <c:v>-1.1039099999999999</c:v>
                </c:pt>
                <c:pt idx="4804">
                  <c:v>-1.10287</c:v>
                </c:pt>
                <c:pt idx="4805">
                  <c:v>-1.10188</c:v>
                </c:pt>
                <c:pt idx="4806">
                  <c:v>-1.1008599999999999</c:v>
                </c:pt>
                <c:pt idx="4807">
                  <c:v>-1.0998300000000001</c:v>
                </c:pt>
                <c:pt idx="4808">
                  <c:v>-1.0989199999999999</c:v>
                </c:pt>
                <c:pt idx="4809">
                  <c:v>-1.0978600000000001</c:v>
                </c:pt>
                <c:pt idx="4810">
                  <c:v>-1.0969</c:v>
                </c:pt>
                <c:pt idx="4811">
                  <c:v>-1.0959000000000001</c:v>
                </c:pt>
                <c:pt idx="4812">
                  <c:v>-1.0948100000000001</c:v>
                </c:pt>
                <c:pt idx="4813">
                  <c:v>-1.0938300000000001</c:v>
                </c:pt>
                <c:pt idx="4814">
                  <c:v>-1.0928500000000001</c:v>
                </c:pt>
                <c:pt idx="4815">
                  <c:v>-1.09189</c:v>
                </c:pt>
                <c:pt idx="4816">
                  <c:v>-1.09091</c:v>
                </c:pt>
                <c:pt idx="4817">
                  <c:v>-1.0899099999999999</c:v>
                </c:pt>
                <c:pt idx="4818">
                  <c:v>-1.0888899999999999</c:v>
                </c:pt>
                <c:pt idx="4819">
                  <c:v>-1.0879099999999999</c:v>
                </c:pt>
                <c:pt idx="4820">
                  <c:v>-1.08694</c:v>
                </c:pt>
                <c:pt idx="4821">
                  <c:v>-1.08589</c:v>
                </c:pt>
                <c:pt idx="4822">
                  <c:v>-1.0848800000000001</c:v>
                </c:pt>
                <c:pt idx="4823">
                  <c:v>-1.08389</c:v>
                </c:pt>
                <c:pt idx="4824">
                  <c:v>-1.0828899999999999</c:v>
                </c:pt>
                <c:pt idx="4825">
                  <c:v>-1.08186</c:v>
                </c:pt>
                <c:pt idx="4826">
                  <c:v>-1.0808800000000001</c:v>
                </c:pt>
                <c:pt idx="4827">
                  <c:v>-1.07992</c:v>
                </c:pt>
                <c:pt idx="4828">
                  <c:v>-1.0789</c:v>
                </c:pt>
                <c:pt idx="4829">
                  <c:v>-1.07796</c:v>
                </c:pt>
                <c:pt idx="4830">
                  <c:v>-1.0768800000000001</c:v>
                </c:pt>
                <c:pt idx="4831">
                  <c:v>-1.07592</c:v>
                </c:pt>
                <c:pt idx="4832">
                  <c:v>-1.07491</c:v>
                </c:pt>
                <c:pt idx="4833">
                  <c:v>-1.07386</c:v>
                </c:pt>
                <c:pt idx="4834">
                  <c:v>-1.0728899999999999</c:v>
                </c:pt>
                <c:pt idx="4835">
                  <c:v>-1.0718099999999999</c:v>
                </c:pt>
                <c:pt idx="4836">
                  <c:v>-1.0708899999999999</c:v>
                </c:pt>
                <c:pt idx="4837">
                  <c:v>-1.0698799999999999</c:v>
                </c:pt>
                <c:pt idx="4838">
                  <c:v>-1.06891</c:v>
                </c:pt>
                <c:pt idx="4839">
                  <c:v>-1.06789</c:v>
                </c:pt>
                <c:pt idx="4840">
                  <c:v>-1.06684</c:v>
                </c:pt>
                <c:pt idx="4841">
                  <c:v>-1.0658399999999999</c:v>
                </c:pt>
                <c:pt idx="4842">
                  <c:v>-1.06497</c:v>
                </c:pt>
                <c:pt idx="4843">
                  <c:v>-1.06396</c:v>
                </c:pt>
                <c:pt idx="4844">
                  <c:v>-1.06288</c:v>
                </c:pt>
                <c:pt idx="4845">
                  <c:v>-1.06192</c:v>
                </c:pt>
                <c:pt idx="4846">
                  <c:v>-1.0609599999999999</c:v>
                </c:pt>
                <c:pt idx="4847">
                  <c:v>-1.05986</c:v>
                </c:pt>
                <c:pt idx="4848">
                  <c:v>-1.05894</c:v>
                </c:pt>
                <c:pt idx="4849">
                  <c:v>-1.0579099999999999</c:v>
                </c:pt>
                <c:pt idx="4850">
                  <c:v>-1.0568900000000001</c:v>
                </c:pt>
                <c:pt idx="4851">
                  <c:v>-1.0558700000000001</c:v>
                </c:pt>
                <c:pt idx="4852">
                  <c:v>-1.0549500000000001</c:v>
                </c:pt>
                <c:pt idx="4853">
                  <c:v>-1.0539000000000001</c:v>
                </c:pt>
                <c:pt idx="4854">
                  <c:v>-1.0529500000000001</c:v>
                </c:pt>
                <c:pt idx="4855">
                  <c:v>-1.05189</c:v>
                </c:pt>
                <c:pt idx="4856">
                  <c:v>-1.05088</c:v>
                </c:pt>
                <c:pt idx="4857">
                  <c:v>-1.0498499999999999</c:v>
                </c:pt>
                <c:pt idx="4858">
                  <c:v>-1.04887</c:v>
                </c:pt>
                <c:pt idx="4859">
                  <c:v>-1.0479099999999999</c:v>
                </c:pt>
                <c:pt idx="4860">
                  <c:v>-1.0468999999999999</c:v>
                </c:pt>
                <c:pt idx="4861">
                  <c:v>-1.04586</c:v>
                </c:pt>
                <c:pt idx="4862">
                  <c:v>-1.0448999999999999</c:v>
                </c:pt>
                <c:pt idx="4863">
                  <c:v>-1.04396</c:v>
                </c:pt>
                <c:pt idx="4864">
                  <c:v>-1.0428900000000001</c:v>
                </c:pt>
                <c:pt idx="4865">
                  <c:v>-1.0419700000000001</c:v>
                </c:pt>
                <c:pt idx="4866">
                  <c:v>-1.04101</c:v>
                </c:pt>
                <c:pt idx="4867">
                  <c:v>-1.03992</c:v>
                </c:pt>
                <c:pt idx="4868">
                  <c:v>-1.0388599999999999</c:v>
                </c:pt>
                <c:pt idx="4869">
                  <c:v>-1.0379400000000001</c:v>
                </c:pt>
                <c:pt idx="4870">
                  <c:v>-1.0368999999999999</c:v>
                </c:pt>
                <c:pt idx="4871">
                  <c:v>-1.0360100000000001</c:v>
                </c:pt>
                <c:pt idx="4872">
                  <c:v>-1.03494</c:v>
                </c:pt>
                <c:pt idx="4873">
                  <c:v>-1.0339400000000001</c:v>
                </c:pt>
                <c:pt idx="4874">
                  <c:v>-1.0329200000000001</c:v>
                </c:pt>
                <c:pt idx="4875">
                  <c:v>-1.0319</c:v>
                </c:pt>
                <c:pt idx="4876">
                  <c:v>-1.03095</c:v>
                </c:pt>
                <c:pt idx="4877">
                  <c:v>-1.0298799999999999</c:v>
                </c:pt>
                <c:pt idx="4878">
                  <c:v>-1.0288900000000001</c:v>
                </c:pt>
                <c:pt idx="4879">
                  <c:v>-1.0279100000000001</c:v>
                </c:pt>
                <c:pt idx="4880">
                  <c:v>-1.02695</c:v>
                </c:pt>
                <c:pt idx="4881">
                  <c:v>-1.0259400000000001</c:v>
                </c:pt>
                <c:pt idx="4882">
                  <c:v>-1.0248999999999999</c:v>
                </c:pt>
                <c:pt idx="4883">
                  <c:v>-1.0238799999999999</c:v>
                </c:pt>
                <c:pt idx="4884">
                  <c:v>-1.02285</c:v>
                </c:pt>
                <c:pt idx="4885">
                  <c:v>-1.02193</c:v>
                </c:pt>
                <c:pt idx="4886">
                  <c:v>-1.02092</c:v>
                </c:pt>
                <c:pt idx="4887">
                  <c:v>-1.0200100000000001</c:v>
                </c:pt>
                <c:pt idx="4888">
                  <c:v>-1.01891</c:v>
                </c:pt>
                <c:pt idx="4889">
                  <c:v>-1.01793</c:v>
                </c:pt>
                <c:pt idx="4890">
                  <c:v>-1.01692</c:v>
                </c:pt>
                <c:pt idx="4891">
                  <c:v>-1.0159199999999999</c:v>
                </c:pt>
                <c:pt idx="4892">
                  <c:v>-1.01492</c:v>
                </c:pt>
                <c:pt idx="4893">
                  <c:v>-1.0139199999999999</c:v>
                </c:pt>
                <c:pt idx="4894">
                  <c:v>-1.01291</c:v>
                </c:pt>
                <c:pt idx="4895">
                  <c:v>-1.01187</c:v>
                </c:pt>
                <c:pt idx="4896">
                  <c:v>-1.01085</c:v>
                </c:pt>
                <c:pt idx="4897">
                  <c:v>-1.0099499999999999</c:v>
                </c:pt>
                <c:pt idx="4898">
                  <c:v>-1.0089900000000001</c:v>
                </c:pt>
                <c:pt idx="4899">
                  <c:v>-1.0078800000000001</c:v>
                </c:pt>
                <c:pt idx="4900">
                  <c:v>-1.0068900000000001</c:v>
                </c:pt>
                <c:pt idx="4901">
                  <c:v>-1.0058100000000001</c:v>
                </c:pt>
                <c:pt idx="4902">
                  <c:v>-1.0048999999999999</c:v>
                </c:pt>
                <c:pt idx="4903">
                  <c:v>-1.0038800000000001</c:v>
                </c:pt>
                <c:pt idx="4904">
                  <c:v>-1.00291</c:v>
                </c:pt>
                <c:pt idx="4905">
                  <c:v>-1.0019</c:v>
                </c:pt>
                <c:pt idx="4906">
                  <c:v>-1.00088</c:v>
                </c:pt>
                <c:pt idx="4907">
                  <c:v>-0.99985199999999996</c:v>
                </c:pt>
                <c:pt idx="4908">
                  <c:v>-0.99892999999999998</c:v>
                </c:pt>
                <c:pt idx="4909">
                  <c:v>-0.99797800000000003</c:v>
                </c:pt>
                <c:pt idx="4910">
                  <c:v>-0.99693100000000001</c:v>
                </c:pt>
                <c:pt idx="4911">
                  <c:v>-0.99595999999999996</c:v>
                </c:pt>
                <c:pt idx="4912">
                  <c:v>-0.99486600000000003</c:v>
                </c:pt>
                <c:pt idx="4913">
                  <c:v>-0.993919</c:v>
                </c:pt>
                <c:pt idx="4914">
                  <c:v>-0.99298200000000003</c:v>
                </c:pt>
                <c:pt idx="4915">
                  <c:v>-0.99195699999999998</c:v>
                </c:pt>
                <c:pt idx="4916">
                  <c:v>-0.990892</c:v>
                </c:pt>
                <c:pt idx="4917">
                  <c:v>-0.98985400000000001</c:v>
                </c:pt>
                <c:pt idx="4918">
                  <c:v>-0.98891099999999998</c:v>
                </c:pt>
                <c:pt idx="4919">
                  <c:v>-0.98788900000000002</c:v>
                </c:pt>
                <c:pt idx="4920">
                  <c:v>-0.98696300000000003</c:v>
                </c:pt>
                <c:pt idx="4921">
                  <c:v>-0.985958</c:v>
                </c:pt>
                <c:pt idx="4922">
                  <c:v>-0.98494099999999996</c:v>
                </c:pt>
                <c:pt idx="4923">
                  <c:v>-0.98388200000000003</c:v>
                </c:pt>
                <c:pt idx="4924">
                  <c:v>-0.98290200000000005</c:v>
                </c:pt>
                <c:pt idx="4925">
                  <c:v>-0.98190100000000002</c:v>
                </c:pt>
                <c:pt idx="4926">
                  <c:v>-0.980993</c:v>
                </c:pt>
                <c:pt idx="4927">
                  <c:v>-0.97988699999999995</c:v>
                </c:pt>
                <c:pt idx="4928">
                  <c:v>-0.97897800000000001</c:v>
                </c:pt>
                <c:pt idx="4929">
                  <c:v>-0.97793699999999995</c:v>
                </c:pt>
                <c:pt idx="4930">
                  <c:v>-0.97696899999999998</c:v>
                </c:pt>
                <c:pt idx="4931">
                  <c:v>-0.97601099999999996</c:v>
                </c:pt>
                <c:pt idx="4932">
                  <c:v>-0.97497</c:v>
                </c:pt>
                <c:pt idx="4933">
                  <c:v>-0.97396099999999997</c:v>
                </c:pt>
                <c:pt idx="4934">
                  <c:v>-0.97301400000000005</c:v>
                </c:pt>
                <c:pt idx="4935">
                  <c:v>-0.97198799999999996</c:v>
                </c:pt>
                <c:pt idx="4936">
                  <c:v>-0.97090699999999996</c:v>
                </c:pt>
                <c:pt idx="4937">
                  <c:v>-0.96997299999999997</c:v>
                </c:pt>
                <c:pt idx="4938">
                  <c:v>-0.96893899999999999</c:v>
                </c:pt>
                <c:pt idx="4939">
                  <c:v>-0.96790200000000004</c:v>
                </c:pt>
                <c:pt idx="4940">
                  <c:v>-0.966947</c:v>
                </c:pt>
                <c:pt idx="4941">
                  <c:v>-0.96592800000000001</c:v>
                </c:pt>
                <c:pt idx="4942">
                  <c:v>-0.96496499999999996</c:v>
                </c:pt>
                <c:pt idx="4943">
                  <c:v>-0.96397100000000002</c:v>
                </c:pt>
                <c:pt idx="4944">
                  <c:v>-0.962947</c:v>
                </c:pt>
                <c:pt idx="4945">
                  <c:v>-0.96195900000000001</c:v>
                </c:pt>
                <c:pt idx="4946">
                  <c:v>-0.96090399999999998</c:v>
                </c:pt>
                <c:pt idx="4947">
                  <c:v>-0.95990699999999995</c:v>
                </c:pt>
                <c:pt idx="4948">
                  <c:v>-0.95887500000000003</c:v>
                </c:pt>
                <c:pt idx="4949">
                  <c:v>-0.95794500000000005</c:v>
                </c:pt>
                <c:pt idx="4950">
                  <c:v>-0.95692999999999995</c:v>
                </c:pt>
                <c:pt idx="4951">
                  <c:v>-0.95590299999999995</c:v>
                </c:pt>
                <c:pt idx="4952">
                  <c:v>-0.95497299999999996</c:v>
                </c:pt>
                <c:pt idx="4953">
                  <c:v>-0.95403400000000005</c:v>
                </c:pt>
                <c:pt idx="4954">
                  <c:v>-0.95299199999999995</c:v>
                </c:pt>
                <c:pt idx="4955">
                  <c:v>-0.95197699999999996</c:v>
                </c:pt>
                <c:pt idx="4956">
                  <c:v>-0.95091499999999995</c:v>
                </c:pt>
                <c:pt idx="4957">
                  <c:v>-0.94995099999999999</c:v>
                </c:pt>
                <c:pt idx="4958">
                  <c:v>-0.94896100000000005</c:v>
                </c:pt>
                <c:pt idx="4959">
                  <c:v>-0.94797900000000002</c:v>
                </c:pt>
                <c:pt idx="4960">
                  <c:v>-0.94695499999999999</c:v>
                </c:pt>
                <c:pt idx="4961">
                  <c:v>-0.94590600000000002</c:v>
                </c:pt>
                <c:pt idx="4962">
                  <c:v>-0.94492799999999999</c:v>
                </c:pt>
                <c:pt idx="4963">
                  <c:v>-0.94389699999999999</c:v>
                </c:pt>
                <c:pt idx="4964">
                  <c:v>-0.94298300000000002</c:v>
                </c:pt>
                <c:pt idx="4965">
                  <c:v>-0.941944</c:v>
                </c:pt>
                <c:pt idx="4966">
                  <c:v>-0.94097299999999995</c:v>
                </c:pt>
                <c:pt idx="4967">
                  <c:v>-0.93988499999999997</c:v>
                </c:pt>
                <c:pt idx="4968">
                  <c:v>-0.93897399999999998</c:v>
                </c:pt>
                <c:pt idx="4969">
                  <c:v>-0.93793700000000002</c:v>
                </c:pt>
                <c:pt idx="4970">
                  <c:v>-0.93696999999999997</c:v>
                </c:pt>
                <c:pt idx="4971">
                  <c:v>-0.93600000000000005</c:v>
                </c:pt>
                <c:pt idx="4972">
                  <c:v>-0.93494100000000002</c:v>
                </c:pt>
                <c:pt idx="4973">
                  <c:v>-0.93391599999999997</c:v>
                </c:pt>
                <c:pt idx="4974">
                  <c:v>-0.93294999999999995</c:v>
                </c:pt>
                <c:pt idx="4975">
                  <c:v>-0.93201500000000004</c:v>
                </c:pt>
                <c:pt idx="4976">
                  <c:v>-0.93102200000000002</c:v>
                </c:pt>
                <c:pt idx="4977">
                  <c:v>-0.92996500000000004</c:v>
                </c:pt>
                <c:pt idx="4978">
                  <c:v>-0.92890300000000003</c:v>
                </c:pt>
                <c:pt idx="4979">
                  <c:v>-0.92796100000000004</c:v>
                </c:pt>
                <c:pt idx="4980">
                  <c:v>-0.92696299999999998</c:v>
                </c:pt>
                <c:pt idx="4981">
                  <c:v>-0.926006</c:v>
                </c:pt>
                <c:pt idx="4982">
                  <c:v>-0.924956</c:v>
                </c:pt>
                <c:pt idx="4983">
                  <c:v>-0.92403500000000005</c:v>
                </c:pt>
                <c:pt idx="4984">
                  <c:v>-0.92297799999999997</c:v>
                </c:pt>
                <c:pt idx="4985">
                  <c:v>-0.92194200000000004</c:v>
                </c:pt>
                <c:pt idx="4986">
                  <c:v>-0.92095400000000005</c:v>
                </c:pt>
                <c:pt idx="4987">
                  <c:v>-0.91994600000000004</c:v>
                </c:pt>
                <c:pt idx="4988">
                  <c:v>-0.91897200000000001</c:v>
                </c:pt>
                <c:pt idx="4989">
                  <c:v>-0.91795800000000005</c:v>
                </c:pt>
                <c:pt idx="4990">
                  <c:v>-0.91692099999999999</c:v>
                </c:pt>
                <c:pt idx="4991">
                  <c:v>-0.91596500000000003</c:v>
                </c:pt>
                <c:pt idx="4992">
                  <c:v>-0.91495300000000002</c:v>
                </c:pt>
                <c:pt idx="4993">
                  <c:v>-0.91396999999999995</c:v>
                </c:pt>
                <c:pt idx="4994">
                  <c:v>-0.91297899999999998</c:v>
                </c:pt>
                <c:pt idx="4995">
                  <c:v>-0.91198199999999996</c:v>
                </c:pt>
                <c:pt idx="4996">
                  <c:v>-0.91100800000000004</c:v>
                </c:pt>
                <c:pt idx="4997">
                  <c:v>-0.91001100000000001</c:v>
                </c:pt>
                <c:pt idx="4998">
                  <c:v>-0.90897899999999998</c:v>
                </c:pt>
                <c:pt idx="4999">
                  <c:v>-0.90797700000000003</c:v>
                </c:pt>
                <c:pt idx="5000">
                  <c:v>-0.90698699999999999</c:v>
                </c:pt>
                <c:pt idx="5001">
                  <c:v>-0.90598900000000004</c:v>
                </c:pt>
                <c:pt idx="5002">
                  <c:v>-0.90498000000000001</c:v>
                </c:pt>
                <c:pt idx="5003">
                  <c:v>-0.90400899999999995</c:v>
                </c:pt>
                <c:pt idx="5004">
                  <c:v>-0.90295400000000003</c:v>
                </c:pt>
                <c:pt idx="5005">
                  <c:v>-0.90201600000000004</c:v>
                </c:pt>
                <c:pt idx="5006">
                  <c:v>-0.90094799999999997</c:v>
                </c:pt>
                <c:pt idx="5007">
                  <c:v>-0.90004600000000001</c:v>
                </c:pt>
                <c:pt idx="5008">
                  <c:v>-0.89903599999999995</c:v>
                </c:pt>
                <c:pt idx="5009">
                  <c:v>-0.89795000000000003</c:v>
                </c:pt>
                <c:pt idx="5010">
                  <c:v>-0.89696799999999999</c:v>
                </c:pt>
                <c:pt idx="5011">
                  <c:v>-0.89593900000000004</c:v>
                </c:pt>
                <c:pt idx="5012">
                  <c:v>-0.89494700000000005</c:v>
                </c:pt>
                <c:pt idx="5013">
                  <c:v>-0.893957</c:v>
                </c:pt>
                <c:pt idx="5014">
                  <c:v>-0.89294399999999996</c:v>
                </c:pt>
                <c:pt idx="5015">
                  <c:v>-0.89199700000000004</c:v>
                </c:pt>
                <c:pt idx="5016">
                  <c:v>-0.89091500000000001</c:v>
                </c:pt>
                <c:pt idx="5017">
                  <c:v>-0.88996200000000003</c:v>
                </c:pt>
                <c:pt idx="5018">
                  <c:v>-0.88903500000000002</c:v>
                </c:pt>
                <c:pt idx="5019">
                  <c:v>-0.88808600000000004</c:v>
                </c:pt>
                <c:pt idx="5020">
                  <c:v>-0.88706600000000002</c:v>
                </c:pt>
                <c:pt idx="5021">
                  <c:v>-0.88601200000000002</c:v>
                </c:pt>
                <c:pt idx="5022">
                  <c:v>-0.88497700000000001</c:v>
                </c:pt>
                <c:pt idx="5023">
                  <c:v>-0.88392899999999996</c:v>
                </c:pt>
                <c:pt idx="5024">
                  <c:v>-0.88298100000000002</c:v>
                </c:pt>
                <c:pt idx="5025">
                  <c:v>-0.88197000000000003</c:v>
                </c:pt>
                <c:pt idx="5026">
                  <c:v>-0.88102199999999997</c:v>
                </c:pt>
                <c:pt idx="5027">
                  <c:v>-0.88000999999999996</c:v>
                </c:pt>
                <c:pt idx="5028">
                  <c:v>-0.87899700000000003</c:v>
                </c:pt>
                <c:pt idx="5029">
                  <c:v>-0.87798299999999996</c:v>
                </c:pt>
                <c:pt idx="5030">
                  <c:v>-0.87695800000000002</c:v>
                </c:pt>
                <c:pt idx="5031">
                  <c:v>-0.87556599999999996</c:v>
                </c:pt>
                <c:pt idx="5032">
                  <c:v>-0.87425200000000003</c:v>
                </c:pt>
                <c:pt idx="5033">
                  <c:v>-0.87319199999999997</c:v>
                </c:pt>
                <c:pt idx="5034">
                  <c:v>-0.87224000000000002</c:v>
                </c:pt>
                <c:pt idx="5035">
                  <c:v>-0.87124599999999996</c:v>
                </c:pt>
                <c:pt idx="5036">
                  <c:v>-0.87026400000000004</c:v>
                </c:pt>
                <c:pt idx="5037">
                  <c:v>-0.86919900000000005</c:v>
                </c:pt>
                <c:pt idx="5038">
                  <c:v>-0.86824999999999997</c:v>
                </c:pt>
                <c:pt idx="5039">
                  <c:v>-0.86726999999999999</c:v>
                </c:pt>
                <c:pt idx="5040">
                  <c:v>-0.86634800000000001</c:v>
                </c:pt>
                <c:pt idx="5041">
                  <c:v>-0.86523300000000003</c:v>
                </c:pt>
                <c:pt idx="5042">
                  <c:v>-0.86431400000000003</c:v>
                </c:pt>
                <c:pt idx="5043">
                  <c:v>-0.86330600000000002</c:v>
                </c:pt>
                <c:pt idx="5044">
                  <c:v>-0.86229199999999995</c:v>
                </c:pt>
                <c:pt idx="5045">
                  <c:v>-0.86125799999999997</c:v>
                </c:pt>
                <c:pt idx="5046">
                  <c:v>-0.860286</c:v>
                </c:pt>
                <c:pt idx="5047">
                  <c:v>-0.85928300000000002</c:v>
                </c:pt>
                <c:pt idx="5048">
                  <c:v>-0.85824199999999995</c:v>
                </c:pt>
                <c:pt idx="5049">
                  <c:v>-0.85723800000000006</c:v>
                </c:pt>
                <c:pt idx="5050">
                  <c:v>-0.85627799999999998</c:v>
                </c:pt>
                <c:pt idx="5051">
                  <c:v>-0.85528499999999996</c:v>
                </c:pt>
                <c:pt idx="5052">
                  <c:v>-0.85429299999999997</c:v>
                </c:pt>
                <c:pt idx="5053">
                  <c:v>-0.85325300000000004</c:v>
                </c:pt>
                <c:pt idx="5054">
                  <c:v>-0.85227799999999998</c:v>
                </c:pt>
                <c:pt idx="5055">
                  <c:v>-0.85125899999999999</c:v>
                </c:pt>
                <c:pt idx="5056">
                  <c:v>-0.85028499999999996</c:v>
                </c:pt>
                <c:pt idx="5057">
                  <c:v>-0.84925600000000001</c:v>
                </c:pt>
                <c:pt idx="5058">
                  <c:v>-0.84823999999999999</c:v>
                </c:pt>
                <c:pt idx="5059">
                  <c:v>-0.84721199999999997</c:v>
                </c:pt>
                <c:pt idx="5060">
                  <c:v>-0.84625099999999998</c:v>
                </c:pt>
                <c:pt idx="5061">
                  <c:v>-0.84528800000000004</c:v>
                </c:pt>
                <c:pt idx="5062">
                  <c:v>-0.84430300000000003</c:v>
                </c:pt>
                <c:pt idx="5063">
                  <c:v>-0.84328400000000003</c:v>
                </c:pt>
                <c:pt idx="5064">
                  <c:v>-0.84229299999999996</c:v>
                </c:pt>
                <c:pt idx="5065">
                  <c:v>-0.84125499999999998</c:v>
                </c:pt>
                <c:pt idx="5066">
                  <c:v>-0.84025499999999997</c:v>
                </c:pt>
                <c:pt idx="5067">
                  <c:v>-0.83929600000000004</c:v>
                </c:pt>
                <c:pt idx="5068">
                  <c:v>-0.83835999999999999</c:v>
                </c:pt>
                <c:pt idx="5069">
                  <c:v>-0.83725899999999998</c:v>
                </c:pt>
                <c:pt idx="5070">
                  <c:v>-0.83625099999999997</c:v>
                </c:pt>
                <c:pt idx="5071">
                  <c:v>-0.83521900000000004</c:v>
                </c:pt>
                <c:pt idx="5072">
                  <c:v>-0.83422799999999997</c:v>
                </c:pt>
                <c:pt idx="5073">
                  <c:v>-0.83327899999999999</c:v>
                </c:pt>
                <c:pt idx="5074">
                  <c:v>-0.83231900000000003</c:v>
                </c:pt>
                <c:pt idx="5075">
                  <c:v>-0.83123999999999998</c:v>
                </c:pt>
                <c:pt idx="5076">
                  <c:v>-0.83025400000000005</c:v>
                </c:pt>
                <c:pt idx="5077">
                  <c:v>-0.82926200000000005</c:v>
                </c:pt>
                <c:pt idx="5078">
                  <c:v>-0.828237</c:v>
                </c:pt>
                <c:pt idx="5079">
                  <c:v>-0.82725700000000002</c:v>
                </c:pt>
                <c:pt idx="5080">
                  <c:v>-0.82627899999999999</c:v>
                </c:pt>
                <c:pt idx="5081">
                  <c:v>-0.82522099999999998</c:v>
                </c:pt>
                <c:pt idx="5082">
                  <c:v>-0.82426299999999997</c:v>
                </c:pt>
                <c:pt idx="5083">
                  <c:v>-0.82326699999999997</c:v>
                </c:pt>
                <c:pt idx="5084">
                  <c:v>-0.82233199999999995</c:v>
                </c:pt>
                <c:pt idx="5085">
                  <c:v>-0.82130000000000003</c:v>
                </c:pt>
                <c:pt idx="5086">
                  <c:v>-0.82025999999999999</c:v>
                </c:pt>
                <c:pt idx="5087">
                  <c:v>-0.81931299999999996</c:v>
                </c:pt>
                <c:pt idx="5088">
                  <c:v>-0.81822600000000001</c:v>
                </c:pt>
                <c:pt idx="5089">
                  <c:v>-0.81724799999999997</c:v>
                </c:pt>
                <c:pt idx="5090">
                  <c:v>-0.816353</c:v>
                </c:pt>
                <c:pt idx="5091">
                  <c:v>-0.81532300000000002</c:v>
                </c:pt>
                <c:pt idx="5092">
                  <c:v>-0.81421299999999996</c:v>
                </c:pt>
                <c:pt idx="5093">
                  <c:v>-0.81320899999999996</c:v>
                </c:pt>
                <c:pt idx="5094">
                  <c:v>-0.81229300000000004</c:v>
                </c:pt>
                <c:pt idx="5095">
                  <c:v>-0.81130500000000005</c:v>
                </c:pt>
                <c:pt idx="5096">
                  <c:v>-0.810253</c:v>
                </c:pt>
                <c:pt idx="5097">
                  <c:v>-0.80929300000000004</c:v>
                </c:pt>
                <c:pt idx="5098">
                  <c:v>-0.80832999999999999</c:v>
                </c:pt>
                <c:pt idx="5099">
                  <c:v>-0.80723599999999995</c:v>
                </c:pt>
                <c:pt idx="5100">
                  <c:v>-0.80622799999999994</c:v>
                </c:pt>
                <c:pt idx="5101">
                  <c:v>-0.80521299999999996</c:v>
                </c:pt>
                <c:pt idx="5102">
                  <c:v>-0.80425199999999997</c:v>
                </c:pt>
                <c:pt idx="5103">
                  <c:v>-0.80323800000000001</c:v>
                </c:pt>
                <c:pt idx="5104">
                  <c:v>-0.80224099999999998</c:v>
                </c:pt>
                <c:pt idx="5105">
                  <c:v>-0.80130199999999996</c:v>
                </c:pt>
                <c:pt idx="5106">
                  <c:v>-0.80025800000000002</c:v>
                </c:pt>
                <c:pt idx="5107">
                  <c:v>-0.79928299999999997</c:v>
                </c:pt>
                <c:pt idx="5108">
                  <c:v>-0.79828100000000002</c:v>
                </c:pt>
                <c:pt idx="5109">
                  <c:v>-0.797288</c:v>
                </c:pt>
                <c:pt idx="5110">
                  <c:v>-0.796296</c:v>
                </c:pt>
                <c:pt idx="5111">
                  <c:v>-0.79528699999999997</c:v>
                </c:pt>
                <c:pt idx="5112">
                  <c:v>-0.79432599999999998</c:v>
                </c:pt>
                <c:pt idx="5113">
                  <c:v>-0.79331300000000005</c:v>
                </c:pt>
                <c:pt idx="5114">
                  <c:v>-0.79229799999999995</c:v>
                </c:pt>
                <c:pt idx="5115">
                  <c:v>-0.791269</c:v>
                </c:pt>
                <c:pt idx="5116">
                  <c:v>-0.79032899999999995</c:v>
                </c:pt>
                <c:pt idx="5117">
                  <c:v>-0.789296</c:v>
                </c:pt>
                <c:pt idx="5118">
                  <c:v>-0.78830299999999998</c:v>
                </c:pt>
                <c:pt idx="5119">
                  <c:v>-0.78727100000000005</c:v>
                </c:pt>
                <c:pt idx="5120">
                  <c:v>-0.78623900000000002</c:v>
                </c:pt>
                <c:pt idx="5121">
                  <c:v>-0.78523699999999996</c:v>
                </c:pt>
                <c:pt idx="5122">
                  <c:v>-0.78422999999999998</c:v>
                </c:pt>
                <c:pt idx="5123">
                  <c:v>-0.7833</c:v>
                </c:pt>
                <c:pt idx="5124">
                  <c:v>-0.78229000000000004</c:v>
                </c:pt>
                <c:pt idx="5125">
                  <c:v>-0.78125</c:v>
                </c:pt>
                <c:pt idx="5126">
                  <c:v>-0.78027599999999997</c:v>
                </c:pt>
                <c:pt idx="5127">
                  <c:v>-0.77932900000000005</c:v>
                </c:pt>
                <c:pt idx="5128">
                  <c:v>-0.77839100000000006</c:v>
                </c:pt>
                <c:pt idx="5129">
                  <c:v>-0.77729499999999996</c:v>
                </c:pt>
                <c:pt idx="5130">
                  <c:v>-0.77630500000000002</c:v>
                </c:pt>
                <c:pt idx="5131">
                  <c:v>-0.775281</c:v>
                </c:pt>
                <c:pt idx="5132">
                  <c:v>-0.774281</c:v>
                </c:pt>
                <c:pt idx="5133">
                  <c:v>-0.77331000000000005</c:v>
                </c:pt>
                <c:pt idx="5134">
                  <c:v>-0.77233399999999996</c:v>
                </c:pt>
                <c:pt idx="5135">
                  <c:v>-0.77124499999999996</c:v>
                </c:pt>
                <c:pt idx="5136">
                  <c:v>-0.770339</c:v>
                </c:pt>
                <c:pt idx="5137">
                  <c:v>-0.76926700000000003</c:v>
                </c:pt>
                <c:pt idx="5138">
                  <c:v>-0.76824999999999999</c:v>
                </c:pt>
                <c:pt idx="5139">
                  <c:v>-0.76732299999999998</c:v>
                </c:pt>
                <c:pt idx="5140">
                  <c:v>-0.76627500000000004</c:v>
                </c:pt>
                <c:pt idx="5141">
                  <c:v>-0.76524199999999998</c:v>
                </c:pt>
                <c:pt idx="5142">
                  <c:v>-0.764235</c:v>
                </c:pt>
                <c:pt idx="5143">
                  <c:v>-0.76323799999999997</c:v>
                </c:pt>
                <c:pt idx="5144">
                  <c:v>-0.76228600000000002</c:v>
                </c:pt>
                <c:pt idx="5145">
                  <c:v>-0.76128799999999996</c:v>
                </c:pt>
                <c:pt idx="5146">
                  <c:v>-0.76027299999999998</c:v>
                </c:pt>
                <c:pt idx="5147">
                  <c:v>-0.75931700000000002</c:v>
                </c:pt>
                <c:pt idx="5148">
                  <c:v>-0.75831700000000002</c:v>
                </c:pt>
                <c:pt idx="5149">
                  <c:v>-0.75740399999999997</c:v>
                </c:pt>
                <c:pt idx="5150">
                  <c:v>-0.756382</c:v>
                </c:pt>
                <c:pt idx="5151">
                  <c:v>-0.75537100000000001</c:v>
                </c:pt>
                <c:pt idx="5152">
                  <c:v>-0.75431999999999999</c:v>
                </c:pt>
                <c:pt idx="5153">
                  <c:v>-0.75334699999999999</c:v>
                </c:pt>
                <c:pt idx="5154">
                  <c:v>-0.75239100000000003</c:v>
                </c:pt>
                <c:pt idx="5155">
                  <c:v>-0.75142500000000001</c:v>
                </c:pt>
                <c:pt idx="5156">
                  <c:v>-0.75035600000000002</c:v>
                </c:pt>
                <c:pt idx="5157">
                  <c:v>-0.74929199999999996</c:v>
                </c:pt>
                <c:pt idx="5158">
                  <c:v>-0.74835099999999999</c:v>
                </c:pt>
                <c:pt idx="5159">
                  <c:v>-0.74740700000000004</c:v>
                </c:pt>
                <c:pt idx="5160">
                  <c:v>-0.74633499999999997</c:v>
                </c:pt>
                <c:pt idx="5161">
                  <c:v>-0.74533000000000005</c:v>
                </c:pt>
                <c:pt idx="5162">
                  <c:v>-0.74432699999999996</c:v>
                </c:pt>
                <c:pt idx="5163">
                  <c:v>-0.74337500000000001</c:v>
                </c:pt>
                <c:pt idx="5164">
                  <c:v>-0.74231199999999997</c:v>
                </c:pt>
                <c:pt idx="5165">
                  <c:v>-0.74138099999999996</c:v>
                </c:pt>
                <c:pt idx="5166">
                  <c:v>-0.74034500000000003</c:v>
                </c:pt>
                <c:pt idx="5167">
                  <c:v>-0.73931500000000006</c:v>
                </c:pt>
                <c:pt idx="5168">
                  <c:v>-0.73839200000000005</c:v>
                </c:pt>
                <c:pt idx="5169">
                  <c:v>-0.73733400000000004</c:v>
                </c:pt>
                <c:pt idx="5170">
                  <c:v>-0.736313</c:v>
                </c:pt>
                <c:pt idx="5171">
                  <c:v>-0.73539399999999999</c:v>
                </c:pt>
                <c:pt idx="5172">
                  <c:v>-0.73445700000000003</c:v>
                </c:pt>
                <c:pt idx="5173">
                  <c:v>-0.73333700000000002</c:v>
                </c:pt>
                <c:pt idx="5174">
                  <c:v>-0.73239399999999999</c:v>
                </c:pt>
                <c:pt idx="5175">
                  <c:v>-0.73133499999999996</c:v>
                </c:pt>
                <c:pt idx="5176">
                  <c:v>-0.73038199999999998</c:v>
                </c:pt>
                <c:pt idx="5177">
                  <c:v>-0.729406</c:v>
                </c:pt>
                <c:pt idx="5178">
                  <c:v>-0.72835799999999995</c:v>
                </c:pt>
                <c:pt idx="5179">
                  <c:v>-0.72737499999999999</c:v>
                </c:pt>
                <c:pt idx="5180">
                  <c:v>-0.72635700000000003</c:v>
                </c:pt>
                <c:pt idx="5181">
                  <c:v>-0.72530300000000003</c:v>
                </c:pt>
                <c:pt idx="5182">
                  <c:v>-0.72434500000000002</c:v>
                </c:pt>
                <c:pt idx="5183">
                  <c:v>-0.72340899999999997</c:v>
                </c:pt>
                <c:pt idx="5184">
                  <c:v>-0.72232600000000002</c:v>
                </c:pt>
                <c:pt idx="5185">
                  <c:v>-0.721391</c:v>
                </c:pt>
                <c:pt idx="5186">
                  <c:v>-0.72033400000000003</c:v>
                </c:pt>
                <c:pt idx="5187">
                  <c:v>-0.71931199999999995</c:v>
                </c:pt>
                <c:pt idx="5188">
                  <c:v>-0.71836599999999995</c:v>
                </c:pt>
                <c:pt idx="5189">
                  <c:v>-0.71738800000000003</c:v>
                </c:pt>
                <c:pt idx="5190">
                  <c:v>-0.71629900000000002</c:v>
                </c:pt>
                <c:pt idx="5191">
                  <c:v>-0.71531500000000003</c:v>
                </c:pt>
                <c:pt idx="5192">
                  <c:v>-0.71438999999999997</c:v>
                </c:pt>
                <c:pt idx="5193">
                  <c:v>-0.71335899999999997</c:v>
                </c:pt>
                <c:pt idx="5194">
                  <c:v>-0.71238100000000004</c:v>
                </c:pt>
                <c:pt idx="5195">
                  <c:v>-0.71136600000000005</c:v>
                </c:pt>
                <c:pt idx="5196">
                  <c:v>-0.71037600000000001</c:v>
                </c:pt>
                <c:pt idx="5197">
                  <c:v>-0.70937799999999995</c:v>
                </c:pt>
                <c:pt idx="5198">
                  <c:v>-0.70836200000000005</c:v>
                </c:pt>
                <c:pt idx="5199">
                  <c:v>-0.70740199999999998</c:v>
                </c:pt>
                <c:pt idx="5200">
                  <c:v>-0.70641100000000001</c:v>
                </c:pt>
                <c:pt idx="5201">
                  <c:v>-0.70539799999999997</c:v>
                </c:pt>
                <c:pt idx="5202">
                  <c:v>-0.70436900000000002</c:v>
                </c:pt>
                <c:pt idx="5203">
                  <c:v>-0.70334300000000005</c:v>
                </c:pt>
                <c:pt idx="5204">
                  <c:v>-0.702322</c:v>
                </c:pt>
                <c:pt idx="5205">
                  <c:v>-0.70137400000000005</c:v>
                </c:pt>
                <c:pt idx="5206">
                  <c:v>-0.70040000000000002</c:v>
                </c:pt>
                <c:pt idx="5207">
                  <c:v>-0.69972599999999996</c:v>
                </c:pt>
                <c:pt idx="5208">
                  <c:v>-0.70077500000000004</c:v>
                </c:pt>
                <c:pt idx="5209">
                  <c:v>-0.70203400000000005</c:v>
                </c:pt>
                <c:pt idx="5210">
                  <c:v>-0.70302699999999996</c:v>
                </c:pt>
                <c:pt idx="5211">
                  <c:v>-0.70404699999999998</c:v>
                </c:pt>
                <c:pt idx="5212">
                  <c:v>-0.70505899999999999</c:v>
                </c:pt>
                <c:pt idx="5213">
                  <c:v>-0.70612699999999995</c:v>
                </c:pt>
                <c:pt idx="5214">
                  <c:v>-0.70704400000000001</c:v>
                </c:pt>
                <c:pt idx="5215">
                  <c:v>-0.70807900000000001</c:v>
                </c:pt>
                <c:pt idx="5216">
                  <c:v>-0.70906100000000005</c:v>
                </c:pt>
                <c:pt idx="5217">
                  <c:v>-0.71003099999999997</c:v>
                </c:pt>
                <c:pt idx="5218">
                  <c:v>-0.71105600000000002</c:v>
                </c:pt>
                <c:pt idx="5219">
                  <c:v>-0.71207299999999996</c:v>
                </c:pt>
                <c:pt idx="5220">
                  <c:v>-0.71310099999999998</c:v>
                </c:pt>
                <c:pt idx="5221">
                  <c:v>-0.71408499999999997</c:v>
                </c:pt>
                <c:pt idx="5222">
                  <c:v>-0.71509500000000004</c:v>
                </c:pt>
                <c:pt idx="5223">
                  <c:v>-0.71603499999999998</c:v>
                </c:pt>
                <c:pt idx="5224">
                  <c:v>-0.71706499999999995</c:v>
                </c:pt>
                <c:pt idx="5225">
                  <c:v>-0.71810099999999999</c:v>
                </c:pt>
                <c:pt idx="5226">
                  <c:v>-0.71903600000000001</c:v>
                </c:pt>
                <c:pt idx="5227">
                  <c:v>-0.72007200000000005</c:v>
                </c:pt>
                <c:pt idx="5228">
                  <c:v>-0.72100699999999995</c:v>
                </c:pt>
                <c:pt idx="5229">
                  <c:v>-0.72200399999999998</c:v>
                </c:pt>
                <c:pt idx="5230">
                  <c:v>-0.72305900000000001</c:v>
                </c:pt>
                <c:pt idx="5231">
                  <c:v>-0.72406099999999995</c:v>
                </c:pt>
                <c:pt idx="5232">
                  <c:v>-0.72500699999999996</c:v>
                </c:pt>
                <c:pt idx="5233">
                  <c:v>-0.72602699999999998</c:v>
                </c:pt>
                <c:pt idx="5234">
                  <c:v>-0.72711000000000003</c:v>
                </c:pt>
                <c:pt idx="5235">
                  <c:v>-0.72808399999999995</c:v>
                </c:pt>
                <c:pt idx="5236">
                  <c:v>-0.72911000000000004</c:v>
                </c:pt>
                <c:pt idx="5237">
                  <c:v>-0.73008799999999996</c:v>
                </c:pt>
                <c:pt idx="5238">
                  <c:v>-0.73101300000000002</c:v>
                </c:pt>
                <c:pt idx="5239">
                  <c:v>-0.73209299999999999</c:v>
                </c:pt>
                <c:pt idx="5240">
                  <c:v>-0.73305299999999995</c:v>
                </c:pt>
                <c:pt idx="5241">
                  <c:v>-0.73409400000000002</c:v>
                </c:pt>
                <c:pt idx="5242">
                  <c:v>-0.73508099999999998</c:v>
                </c:pt>
                <c:pt idx="5243">
                  <c:v>-0.73609400000000003</c:v>
                </c:pt>
                <c:pt idx="5244">
                  <c:v>-0.73704999999999998</c:v>
                </c:pt>
                <c:pt idx="5245">
                  <c:v>-0.73803399999999997</c:v>
                </c:pt>
                <c:pt idx="5246">
                  <c:v>-0.73905399999999999</c:v>
                </c:pt>
                <c:pt idx="5247">
                  <c:v>-0.74005200000000004</c:v>
                </c:pt>
                <c:pt idx="5248">
                  <c:v>-0.74104999999999999</c:v>
                </c:pt>
                <c:pt idx="5249">
                  <c:v>-0.74205299999999996</c:v>
                </c:pt>
                <c:pt idx="5250">
                  <c:v>-0.74305699999999997</c:v>
                </c:pt>
                <c:pt idx="5251">
                  <c:v>-0.74401300000000004</c:v>
                </c:pt>
                <c:pt idx="5252">
                  <c:v>-0.74505999999999994</c:v>
                </c:pt>
                <c:pt idx="5253">
                  <c:v>-0.74600200000000005</c:v>
                </c:pt>
                <c:pt idx="5254">
                  <c:v>-0.74706399999999995</c:v>
                </c:pt>
                <c:pt idx="5255">
                  <c:v>-0.74805500000000003</c:v>
                </c:pt>
                <c:pt idx="5256">
                  <c:v>-0.74903200000000003</c:v>
                </c:pt>
                <c:pt idx="5257">
                  <c:v>-0.75004400000000004</c:v>
                </c:pt>
                <c:pt idx="5258">
                  <c:v>-0.75108299999999995</c:v>
                </c:pt>
                <c:pt idx="5259">
                  <c:v>-0.75200900000000004</c:v>
                </c:pt>
                <c:pt idx="5260">
                  <c:v>-0.75304000000000004</c:v>
                </c:pt>
                <c:pt idx="5261">
                  <c:v>-0.75406799999999996</c:v>
                </c:pt>
                <c:pt idx="5262">
                  <c:v>-0.75505699999999998</c:v>
                </c:pt>
                <c:pt idx="5263">
                  <c:v>-0.75604400000000005</c:v>
                </c:pt>
                <c:pt idx="5264">
                  <c:v>-0.75705800000000001</c:v>
                </c:pt>
                <c:pt idx="5265">
                  <c:v>-0.75801700000000005</c:v>
                </c:pt>
                <c:pt idx="5266">
                  <c:v>-0.75899799999999995</c:v>
                </c:pt>
                <c:pt idx="5267">
                  <c:v>-0.75992000000000004</c:v>
                </c:pt>
                <c:pt idx="5268">
                  <c:v>-0.76094700000000004</c:v>
                </c:pt>
                <c:pt idx="5269">
                  <c:v>-0.76198600000000005</c:v>
                </c:pt>
                <c:pt idx="5270">
                  <c:v>-0.76292199999999999</c:v>
                </c:pt>
                <c:pt idx="5271">
                  <c:v>-0.76394200000000001</c:v>
                </c:pt>
                <c:pt idx="5272">
                  <c:v>-0.76498500000000003</c:v>
                </c:pt>
                <c:pt idx="5273">
                  <c:v>-0.76593599999999995</c:v>
                </c:pt>
                <c:pt idx="5274">
                  <c:v>-0.766957</c:v>
                </c:pt>
                <c:pt idx="5275">
                  <c:v>-0.76797499999999996</c:v>
                </c:pt>
                <c:pt idx="5276">
                  <c:v>-0.76896500000000001</c:v>
                </c:pt>
                <c:pt idx="5277">
                  <c:v>-0.76995400000000003</c:v>
                </c:pt>
                <c:pt idx="5278">
                  <c:v>-0.77092099999999997</c:v>
                </c:pt>
                <c:pt idx="5279">
                  <c:v>-0.772038</c:v>
                </c:pt>
                <c:pt idx="5280">
                  <c:v>-0.77302400000000004</c:v>
                </c:pt>
                <c:pt idx="5281">
                  <c:v>-0.77403100000000002</c:v>
                </c:pt>
                <c:pt idx="5282">
                  <c:v>-0.77494300000000005</c:v>
                </c:pt>
                <c:pt idx="5283">
                  <c:v>-0.77602800000000005</c:v>
                </c:pt>
                <c:pt idx="5284">
                  <c:v>-0.77695400000000003</c:v>
                </c:pt>
                <c:pt idx="5285">
                  <c:v>-0.778003</c:v>
                </c:pt>
                <c:pt idx="5286">
                  <c:v>-0.77900800000000003</c:v>
                </c:pt>
                <c:pt idx="5287">
                  <c:v>-0.77993400000000002</c:v>
                </c:pt>
                <c:pt idx="5288">
                  <c:v>-0.78096200000000005</c:v>
                </c:pt>
                <c:pt idx="5289">
                  <c:v>-0.78196500000000002</c:v>
                </c:pt>
                <c:pt idx="5290">
                  <c:v>-0.782945</c:v>
                </c:pt>
                <c:pt idx="5291">
                  <c:v>-0.78399099999999999</c:v>
                </c:pt>
                <c:pt idx="5292">
                  <c:v>-0.78500499999999995</c:v>
                </c:pt>
                <c:pt idx="5293">
                  <c:v>-0.78594399999999998</c:v>
                </c:pt>
                <c:pt idx="5294">
                  <c:v>-0.78694600000000003</c:v>
                </c:pt>
                <c:pt idx="5295">
                  <c:v>-0.78803000000000001</c:v>
                </c:pt>
                <c:pt idx="5296">
                  <c:v>-0.78898199999999996</c:v>
                </c:pt>
                <c:pt idx="5297">
                  <c:v>-0.78990800000000005</c:v>
                </c:pt>
                <c:pt idx="5298">
                  <c:v>-0.79092799999999996</c:v>
                </c:pt>
                <c:pt idx="5299">
                  <c:v>-0.79200300000000001</c:v>
                </c:pt>
                <c:pt idx="5300">
                  <c:v>-0.79297399999999996</c:v>
                </c:pt>
                <c:pt idx="5301">
                  <c:v>-0.79398500000000005</c:v>
                </c:pt>
                <c:pt idx="5302">
                  <c:v>-0.79504699999999995</c:v>
                </c:pt>
                <c:pt idx="5303">
                  <c:v>-0.796014</c:v>
                </c:pt>
                <c:pt idx="5304">
                  <c:v>-0.79692600000000002</c:v>
                </c:pt>
                <c:pt idx="5305">
                  <c:v>-0.79792600000000002</c:v>
                </c:pt>
                <c:pt idx="5306">
                  <c:v>-0.79900400000000005</c:v>
                </c:pt>
                <c:pt idx="5307">
                  <c:v>-0.79999500000000001</c:v>
                </c:pt>
                <c:pt idx="5308">
                  <c:v>-0.80095400000000005</c:v>
                </c:pt>
                <c:pt idx="5309">
                  <c:v>-0.80200899999999997</c:v>
                </c:pt>
                <c:pt idx="5310">
                  <c:v>-0.80290700000000004</c:v>
                </c:pt>
                <c:pt idx="5311">
                  <c:v>-0.80395700000000003</c:v>
                </c:pt>
                <c:pt idx="5312">
                  <c:v>-0.80497200000000002</c:v>
                </c:pt>
                <c:pt idx="5313">
                  <c:v>-0.80600300000000002</c:v>
                </c:pt>
                <c:pt idx="5314">
                  <c:v>-0.80695899999999998</c:v>
                </c:pt>
                <c:pt idx="5315">
                  <c:v>-0.80790700000000004</c:v>
                </c:pt>
                <c:pt idx="5316">
                  <c:v>-0.80895899999999998</c:v>
                </c:pt>
                <c:pt idx="5317">
                  <c:v>-0.80998199999999998</c:v>
                </c:pt>
                <c:pt idx="5318">
                  <c:v>-0.81103800000000004</c:v>
                </c:pt>
                <c:pt idx="5319">
                  <c:v>-0.81196000000000002</c:v>
                </c:pt>
                <c:pt idx="5320">
                  <c:v>-0.81294999999999995</c:v>
                </c:pt>
                <c:pt idx="5321">
                  <c:v>-0.813944</c:v>
                </c:pt>
                <c:pt idx="5322">
                  <c:v>-0.81492699999999996</c:v>
                </c:pt>
                <c:pt idx="5323">
                  <c:v>-0.81596500000000005</c:v>
                </c:pt>
                <c:pt idx="5324">
                  <c:v>-0.81697799999999998</c:v>
                </c:pt>
                <c:pt idx="5325">
                  <c:v>-0.81798300000000002</c:v>
                </c:pt>
                <c:pt idx="5326">
                  <c:v>-0.81896199999999997</c:v>
                </c:pt>
                <c:pt idx="5327">
                  <c:v>-0.81995700000000005</c:v>
                </c:pt>
                <c:pt idx="5328">
                  <c:v>-0.82090300000000005</c:v>
                </c:pt>
                <c:pt idx="5329">
                  <c:v>-0.82198499999999997</c:v>
                </c:pt>
                <c:pt idx="5330">
                  <c:v>-0.82295499999999999</c:v>
                </c:pt>
                <c:pt idx="5331">
                  <c:v>-0.82397600000000004</c:v>
                </c:pt>
                <c:pt idx="5332">
                  <c:v>-0.82494900000000004</c:v>
                </c:pt>
                <c:pt idx="5333">
                  <c:v>-0.82591800000000004</c:v>
                </c:pt>
                <c:pt idx="5334">
                  <c:v>-0.82692600000000005</c:v>
                </c:pt>
                <c:pt idx="5335">
                  <c:v>-0.82794800000000002</c:v>
                </c:pt>
                <c:pt idx="5336">
                  <c:v>-0.82889100000000004</c:v>
                </c:pt>
                <c:pt idx="5337">
                  <c:v>-0.82988399999999996</c:v>
                </c:pt>
                <c:pt idx="5338">
                  <c:v>-0.83098899999999998</c:v>
                </c:pt>
                <c:pt idx="5339">
                  <c:v>-0.83193499999999998</c:v>
                </c:pt>
                <c:pt idx="5340">
                  <c:v>-0.832986</c:v>
                </c:pt>
                <c:pt idx="5341">
                  <c:v>-0.83402399999999999</c:v>
                </c:pt>
                <c:pt idx="5342">
                  <c:v>-0.83494900000000005</c:v>
                </c:pt>
                <c:pt idx="5343">
                  <c:v>-0.83591899999999997</c:v>
                </c:pt>
                <c:pt idx="5344">
                  <c:v>-0.83693600000000001</c:v>
                </c:pt>
                <c:pt idx="5345">
                  <c:v>-0.83798799999999996</c:v>
                </c:pt>
                <c:pt idx="5346">
                  <c:v>-0.83900300000000005</c:v>
                </c:pt>
                <c:pt idx="5347">
                  <c:v>-0.83998600000000001</c:v>
                </c:pt>
                <c:pt idx="5348">
                  <c:v>-0.84096199999999999</c:v>
                </c:pt>
                <c:pt idx="5349">
                  <c:v>-0.84199800000000002</c:v>
                </c:pt>
                <c:pt idx="5350">
                  <c:v>-0.84298200000000001</c:v>
                </c:pt>
                <c:pt idx="5351">
                  <c:v>-0.84393899999999999</c:v>
                </c:pt>
                <c:pt idx="5352">
                  <c:v>-0.84500500000000001</c:v>
                </c:pt>
                <c:pt idx="5353">
                  <c:v>-0.84597999999999995</c:v>
                </c:pt>
                <c:pt idx="5354">
                  <c:v>-0.84694100000000005</c:v>
                </c:pt>
                <c:pt idx="5355">
                  <c:v>-0.84794499999999995</c:v>
                </c:pt>
                <c:pt idx="5356">
                  <c:v>-0.84887500000000005</c:v>
                </c:pt>
                <c:pt idx="5357">
                  <c:v>-0.849939</c:v>
                </c:pt>
                <c:pt idx="5358">
                  <c:v>-0.85095600000000005</c:v>
                </c:pt>
                <c:pt idx="5359">
                  <c:v>-0.85200799999999999</c:v>
                </c:pt>
                <c:pt idx="5360">
                  <c:v>-0.852935</c:v>
                </c:pt>
                <c:pt idx="5361">
                  <c:v>-0.85394000000000003</c:v>
                </c:pt>
                <c:pt idx="5362">
                  <c:v>-0.85498799999999997</c:v>
                </c:pt>
                <c:pt idx="5363">
                  <c:v>-0.85595900000000003</c:v>
                </c:pt>
                <c:pt idx="5364">
                  <c:v>-0.85703300000000004</c:v>
                </c:pt>
                <c:pt idx="5365">
                  <c:v>-0.85791700000000004</c:v>
                </c:pt>
                <c:pt idx="5366">
                  <c:v>-0.85894700000000002</c:v>
                </c:pt>
                <c:pt idx="5367">
                  <c:v>-0.85993799999999998</c:v>
                </c:pt>
                <c:pt idx="5368">
                  <c:v>-0.86096300000000003</c:v>
                </c:pt>
                <c:pt idx="5369">
                  <c:v>-0.86196899999999999</c:v>
                </c:pt>
                <c:pt idx="5370">
                  <c:v>-0.862954</c:v>
                </c:pt>
                <c:pt idx="5371">
                  <c:v>-0.86396399999999995</c:v>
                </c:pt>
                <c:pt idx="5372">
                  <c:v>-0.86499899999999996</c:v>
                </c:pt>
                <c:pt idx="5373">
                  <c:v>-0.86603300000000005</c:v>
                </c:pt>
                <c:pt idx="5374">
                  <c:v>-0.86698799999999998</c:v>
                </c:pt>
                <c:pt idx="5375">
                  <c:v>-0.86801499999999998</c:v>
                </c:pt>
                <c:pt idx="5376">
                  <c:v>-0.86896700000000004</c:v>
                </c:pt>
                <c:pt idx="5377">
                  <c:v>-0.86988399999999999</c:v>
                </c:pt>
                <c:pt idx="5378">
                  <c:v>-0.87095699999999998</c:v>
                </c:pt>
                <c:pt idx="5379">
                  <c:v>-0.87202299999999999</c:v>
                </c:pt>
                <c:pt idx="5380">
                  <c:v>-0.87295500000000004</c:v>
                </c:pt>
                <c:pt idx="5381">
                  <c:v>-0.87394799999999995</c:v>
                </c:pt>
                <c:pt idx="5382">
                  <c:v>-0.87497999999999998</c:v>
                </c:pt>
                <c:pt idx="5383">
                  <c:v>-0.87593900000000002</c:v>
                </c:pt>
                <c:pt idx="5384">
                  <c:v>-0.87699499999999997</c:v>
                </c:pt>
                <c:pt idx="5385">
                  <c:v>-0.87797899999999995</c:v>
                </c:pt>
                <c:pt idx="5386">
                  <c:v>-0.87898600000000005</c:v>
                </c:pt>
                <c:pt idx="5387">
                  <c:v>-0.87991799999999998</c:v>
                </c:pt>
                <c:pt idx="5388">
                  <c:v>-0.88098399999999999</c:v>
                </c:pt>
                <c:pt idx="5389">
                  <c:v>-0.88194600000000001</c:v>
                </c:pt>
                <c:pt idx="5390">
                  <c:v>-0.88300199999999995</c:v>
                </c:pt>
                <c:pt idx="5391">
                  <c:v>-0.88398100000000002</c:v>
                </c:pt>
                <c:pt idx="5392">
                  <c:v>-0.88496600000000003</c:v>
                </c:pt>
                <c:pt idx="5393">
                  <c:v>-0.88599899999999998</c:v>
                </c:pt>
                <c:pt idx="5394">
                  <c:v>-0.88697000000000004</c:v>
                </c:pt>
                <c:pt idx="5395">
                  <c:v>-0.88803600000000005</c:v>
                </c:pt>
                <c:pt idx="5396">
                  <c:v>-0.88903100000000002</c:v>
                </c:pt>
                <c:pt idx="5397">
                  <c:v>-0.88993800000000001</c:v>
                </c:pt>
                <c:pt idx="5398">
                  <c:v>-0.89096299999999995</c:v>
                </c:pt>
                <c:pt idx="5399">
                  <c:v>-0.89194300000000004</c:v>
                </c:pt>
                <c:pt idx="5400">
                  <c:v>-0.89288599999999996</c:v>
                </c:pt>
                <c:pt idx="5401">
                  <c:v>-0.89391600000000004</c:v>
                </c:pt>
                <c:pt idx="5402">
                  <c:v>-0.894953</c:v>
                </c:pt>
                <c:pt idx="5403">
                  <c:v>-0.89591600000000005</c:v>
                </c:pt>
                <c:pt idx="5404">
                  <c:v>-0.89692099999999997</c:v>
                </c:pt>
                <c:pt idx="5405">
                  <c:v>-0.89795999999999998</c:v>
                </c:pt>
                <c:pt idx="5406">
                  <c:v>-0.89897099999999996</c:v>
                </c:pt>
                <c:pt idx="5407">
                  <c:v>-0.89996299999999996</c:v>
                </c:pt>
                <c:pt idx="5408">
                  <c:v>-0.900949</c:v>
                </c:pt>
                <c:pt idx="5409">
                  <c:v>-0.90196500000000002</c:v>
                </c:pt>
                <c:pt idx="5410">
                  <c:v>-0.902976</c:v>
                </c:pt>
                <c:pt idx="5411">
                  <c:v>-0.90399700000000005</c:v>
                </c:pt>
                <c:pt idx="5412">
                  <c:v>-0.90495400000000004</c:v>
                </c:pt>
                <c:pt idx="5413">
                  <c:v>-0.90593800000000002</c:v>
                </c:pt>
                <c:pt idx="5414">
                  <c:v>-0.90690599999999999</c:v>
                </c:pt>
                <c:pt idx="5415">
                  <c:v>-0.90798199999999996</c:v>
                </c:pt>
                <c:pt idx="5416">
                  <c:v>-0.90894299999999995</c:v>
                </c:pt>
                <c:pt idx="5417">
                  <c:v>-0.90995700000000002</c:v>
                </c:pt>
                <c:pt idx="5418">
                  <c:v>-0.91094900000000001</c:v>
                </c:pt>
                <c:pt idx="5419">
                  <c:v>-0.91196900000000003</c:v>
                </c:pt>
                <c:pt idx="5420">
                  <c:v>-0.91297600000000001</c:v>
                </c:pt>
                <c:pt idx="5421">
                  <c:v>-0.91394399999999998</c:v>
                </c:pt>
                <c:pt idx="5422">
                  <c:v>-0.91490099999999996</c:v>
                </c:pt>
                <c:pt idx="5423">
                  <c:v>-0.915879</c:v>
                </c:pt>
                <c:pt idx="5424">
                  <c:v>-0.91689100000000001</c:v>
                </c:pt>
                <c:pt idx="5425">
                  <c:v>-0.91791100000000003</c:v>
                </c:pt>
                <c:pt idx="5426">
                  <c:v>-0.91888999999999998</c:v>
                </c:pt>
                <c:pt idx="5427">
                  <c:v>-0.919906</c:v>
                </c:pt>
                <c:pt idx="5428">
                  <c:v>-0.92095199999999999</c:v>
                </c:pt>
                <c:pt idx="5429">
                  <c:v>-0.92193000000000003</c:v>
                </c:pt>
                <c:pt idx="5430">
                  <c:v>-0.92295499999999997</c:v>
                </c:pt>
                <c:pt idx="5431">
                  <c:v>-0.92395099999999997</c:v>
                </c:pt>
                <c:pt idx="5432">
                  <c:v>-0.924898</c:v>
                </c:pt>
                <c:pt idx="5433">
                  <c:v>-0.92597099999999999</c:v>
                </c:pt>
                <c:pt idx="5434">
                  <c:v>-0.92699900000000002</c:v>
                </c:pt>
                <c:pt idx="5435">
                  <c:v>-0.92789299999999997</c:v>
                </c:pt>
                <c:pt idx="5436">
                  <c:v>-0.92893400000000004</c:v>
                </c:pt>
                <c:pt idx="5437">
                  <c:v>-0.92993300000000001</c:v>
                </c:pt>
                <c:pt idx="5438">
                  <c:v>-0.93092699999999995</c:v>
                </c:pt>
                <c:pt idx="5439">
                  <c:v>-0.93199399999999999</c:v>
                </c:pt>
                <c:pt idx="5440">
                  <c:v>-0.93293899999999996</c:v>
                </c:pt>
                <c:pt idx="5441">
                  <c:v>-0.93394999999999995</c:v>
                </c:pt>
                <c:pt idx="5442">
                  <c:v>-0.93493899999999996</c:v>
                </c:pt>
                <c:pt idx="5443">
                  <c:v>-0.93591500000000005</c:v>
                </c:pt>
                <c:pt idx="5444">
                  <c:v>-0.93689500000000003</c:v>
                </c:pt>
                <c:pt idx="5445">
                  <c:v>-0.937944</c:v>
                </c:pt>
                <c:pt idx="5446">
                  <c:v>-0.93890399999999996</c:v>
                </c:pt>
                <c:pt idx="5447">
                  <c:v>-0.93991899999999995</c:v>
                </c:pt>
                <c:pt idx="5448">
                  <c:v>-0.94090399999999996</c:v>
                </c:pt>
                <c:pt idx="5449">
                  <c:v>-0.941855</c:v>
                </c:pt>
                <c:pt idx="5450">
                  <c:v>-0.94296800000000003</c:v>
                </c:pt>
                <c:pt idx="5451">
                  <c:v>-0.943971</c:v>
                </c:pt>
                <c:pt idx="5452">
                  <c:v>-0.94489500000000004</c:v>
                </c:pt>
                <c:pt idx="5453">
                  <c:v>-0.94592399999999999</c:v>
                </c:pt>
                <c:pt idx="5454">
                  <c:v>-0.946963</c:v>
                </c:pt>
                <c:pt idx="5455">
                  <c:v>-0.94797500000000001</c:v>
                </c:pt>
                <c:pt idx="5456">
                  <c:v>-0.94892100000000001</c:v>
                </c:pt>
                <c:pt idx="5457">
                  <c:v>-0.94994800000000001</c:v>
                </c:pt>
                <c:pt idx="5458">
                  <c:v>-0.95093899999999998</c:v>
                </c:pt>
                <c:pt idx="5459">
                  <c:v>-0.95194800000000002</c:v>
                </c:pt>
                <c:pt idx="5460">
                  <c:v>-0.95295399999999997</c:v>
                </c:pt>
                <c:pt idx="5461">
                  <c:v>-0.95399599999999996</c:v>
                </c:pt>
                <c:pt idx="5462">
                  <c:v>-0.95500799999999997</c:v>
                </c:pt>
                <c:pt idx="5463">
                  <c:v>-0.95593799999999995</c:v>
                </c:pt>
                <c:pt idx="5464">
                  <c:v>-0.95689500000000005</c:v>
                </c:pt>
                <c:pt idx="5465">
                  <c:v>-0.95786199999999999</c:v>
                </c:pt>
                <c:pt idx="5466">
                  <c:v>-0.95887199999999995</c:v>
                </c:pt>
                <c:pt idx="5467">
                  <c:v>-0.95991599999999999</c:v>
                </c:pt>
                <c:pt idx="5468">
                  <c:v>-0.96087500000000003</c:v>
                </c:pt>
                <c:pt idx="5469">
                  <c:v>-0.96189100000000005</c:v>
                </c:pt>
                <c:pt idx="5470">
                  <c:v>-0.96292299999999997</c:v>
                </c:pt>
                <c:pt idx="5471">
                  <c:v>-0.96388099999999999</c:v>
                </c:pt>
                <c:pt idx="5472">
                  <c:v>-0.96495900000000001</c:v>
                </c:pt>
                <c:pt idx="5473">
                  <c:v>-0.96589899999999995</c:v>
                </c:pt>
                <c:pt idx="5474">
                  <c:v>-0.966916</c:v>
                </c:pt>
                <c:pt idx="5475">
                  <c:v>-0.96791400000000005</c:v>
                </c:pt>
                <c:pt idx="5476">
                  <c:v>-0.96889999999999998</c:v>
                </c:pt>
                <c:pt idx="5477">
                  <c:v>-0.96992800000000001</c:v>
                </c:pt>
                <c:pt idx="5478">
                  <c:v>-0.97086899999999998</c:v>
                </c:pt>
                <c:pt idx="5479">
                  <c:v>-0.97193799999999997</c:v>
                </c:pt>
                <c:pt idx="5480">
                  <c:v>-0.97290200000000004</c:v>
                </c:pt>
                <c:pt idx="5481">
                  <c:v>-0.97389499999999996</c:v>
                </c:pt>
                <c:pt idx="5482">
                  <c:v>-0.97496799999999995</c:v>
                </c:pt>
                <c:pt idx="5483">
                  <c:v>-0.97597500000000004</c:v>
                </c:pt>
                <c:pt idx="5484">
                  <c:v>-0.97694199999999998</c:v>
                </c:pt>
                <c:pt idx="5485">
                  <c:v>-0.97790699999999997</c:v>
                </c:pt>
                <c:pt idx="5486">
                  <c:v>-0.97890900000000003</c:v>
                </c:pt>
                <c:pt idx="5487">
                  <c:v>-0.97989999999999999</c:v>
                </c:pt>
                <c:pt idx="5488">
                  <c:v>-0.980881</c:v>
                </c:pt>
                <c:pt idx="5489">
                  <c:v>-0.98187100000000005</c:v>
                </c:pt>
                <c:pt idx="5490">
                  <c:v>-0.982881</c:v>
                </c:pt>
                <c:pt idx="5491">
                  <c:v>-0.983908</c:v>
                </c:pt>
                <c:pt idx="5492">
                  <c:v>-0.98494300000000001</c:v>
                </c:pt>
                <c:pt idx="5493">
                  <c:v>-0.98588799999999999</c:v>
                </c:pt>
                <c:pt idx="5494">
                  <c:v>-0.98689300000000002</c:v>
                </c:pt>
                <c:pt idx="5495">
                  <c:v>-0.98790699999999998</c:v>
                </c:pt>
                <c:pt idx="5496">
                  <c:v>-0.98888900000000002</c:v>
                </c:pt>
                <c:pt idx="5497">
                  <c:v>-0.98983600000000005</c:v>
                </c:pt>
                <c:pt idx="5498">
                  <c:v>-0.99090999999999996</c:v>
                </c:pt>
                <c:pt idx="5499">
                  <c:v>-0.99193100000000001</c:v>
                </c:pt>
                <c:pt idx="5500">
                  <c:v>-0.99293299999999995</c:v>
                </c:pt>
                <c:pt idx="5501">
                  <c:v>-0.99389099999999997</c:v>
                </c:pt>
                <c:pt idx="5502">
                  <c:v>-0.99492000000000003</c:v>
                </c:pt>
                <c:pt idx="5503">
                  <c:v>-0.99589099999999997</c:v>
                </c:pt>
                <c:pt idx="5504">
                  <c:v>-0.996861</c:v>
                </c:pt>
                <c:pt idx="5505">
                  <c:v>-0.99793299999999996</c:v>
                </c:pt>
                <c:pt idx="5506">
                  <c:v>-0.99887999999999999</c:v>
                </c:pt>
                <c:pt idx="5507">
                  <c:v>-0.99988699999999997</c:v>
                </c:pt>
                <c:pt idx="5508">
                  <c:v>-1.0008600000000001</c:v>
                </c:pt>
                <c:pt idx="5509">
                  <c:v>-1.0018800000000001</c:v>
                </c:pt>
                <c:pt idx="5510">
                  <c:v>-1.00291</c:v>
                </c:pt>
                <c:pt idx="5511">
                  <c:v>-1.0039199999999999</c:v>
                </c:pt>
                <c:pt idx="5512">
                  <c:v>-1.0048999999999999</c:v>
                </c:pt>
                <c:pt idx="5513">
                  <c:v>-1.00589</c:v>
                </c:pt>
                <c:pt idx="5514">
                  <c:v>-1.00688</c:v>
                </c:pt>
                <c:pt idx="5515">
                  <c:v>-1.0079499999999999</c:v>
                </c:pt>
                <c:pt idx="5516">
                  <c:v>-1.0088900000000001</c:v>
                </c:pt>
                <c:pt idx="5517">
                  <c:v>-1.00989</c:v>
                </c:pt>
                <c:pt idx="5518">
                  <c:v>-1.0109300000000001</c:v>
                </c:pt>
                <c:pt idx="5519">
                  <c:v>-1.0119</c:v>
                </c:pt>
                <c:pt idx="5520">
                  <c:v>-1.0128900000000001</c:v>
                </c:pt>
                <c:pt idx="5521">
                  <c:v>-1.0139400000000001</c:v>
                </c:pt>
                <c:pt idx="5522">
                  <c:v>-1.01494</c:v>
                </c:pt>
                <c:pt idx="5523">
                  <c:v>-1.0159199999999999</c:v>
                </c:pt>
                <c:pt idx="5524">
                  <c:v>-1.0168600000000001</c:v>
                </c:pt>
                <c:pt idx="5525">
                  <c:v>-1.0178799999999999</c:v>
                </c:pt>
                <c:pt idx="5526">
                  <c:v>-1.01895</c:v>
                </c:pt>
                <c:pt idx="5527">
                  <c:v>-1.02</c:v>
                </c:pt>
                <c:pt idx="5528">
                  <c:v>-1.02098</c:v>
                </c:pt>
                <c:pt idx="5529">
                  <c:v>-1.0219400000000001</c:v>
                </c:pt>
                <c:pt idx="5530">
                  <c:v>-1.0229299999999999</c:v>
                </c:pt>
                <c:pt idx="5531">
                  <c:v>-1.0239100000000001</c:v>
                </c:pt>
                <c:pt idx="5532">
                  <c:v>-1.0249299999999999</c:v>
                </c:pt>
                <c:pt idx="5533">
                  <c:v>-1.0259400000000001</c:v>
                </c:pt>
                <c:pt idx="5534">
                  <c:v>-1.0268600000000001</c:v>
                </c:pt>
                <c:pt idx="5535">
                  <c:v>-1.0279</c:v>
                </c:pt>
                <c:pt idx="5536">
                  <c:v>-1.0289600000000001</c:v>
                </c:pt>
                <c:pt idx="5537">
                  <c:v>-1.0299199999999999</c:v>
                </c:pt>
                <c:pt idx="5538">
                  <c:v>-1.03094</c:v>
                </c:pt>
                <c:pt idx="5539">
                  <c:v>-1.03193</c:v>
                </c:pt>
                <c:pt idx="5540">
                  <c:v>-1.0329299999999999</c:v>
                </c:pt>
                <c:pt idx="5541">
                  <c:v>-1.03389</c:v>
                </c:pt>
                <c:pt idx="5542">
                  <c:v>-1.0348900000000001</c:v>
                </c:pt>
                <c:pt idx="5543">
                  <c:v>-1.0359400000000001</c:v>
                </c:pt>
                <c:pt idx="5544">
                  <c:v>-1.0369200000000001</c:v>
                </c:pt>
                <c:pt idx="5545">
                  <c:v>-1.03793</c:v>
                </c:pt>
                <c:pt idx="5546">
                  <c:v>-1.0389200000000001</c:v>
                </c:pt>
                <c:pt idx="5547">
                  <c:v>-1.0398700000000001</c:v>
                </c:pt>
                <c:pt idx="5548">
                  <c:v>-1.0409200000000001</c:v>
                </c:pt>
                <c:pt idx="5549">
                  <c:v>-1.0419</c:v>
                </c:pt>
                <c:pt idx="5550">
                  <c:v>-1.0429200000000001</c:v>
                </c:pt>
                <c:pt idx="5551">
                  <c:v>-1.0438799999999999</c:v>
                </c:pt>
                <c:pt idx="5552">
                  <c:v>-1.0449200000000001</c:v>
                </c:pt>
                <c:pt idx="5553">
                  <c:v>-1.04589</c:v>
                </c:pt>
                <c:pt idx="5554">
                  <c:v>-1.0469200000000001</c:v>
                </c:pt>
                <c:pt idx="5555">
                  <c:v>-1.04786</c:v>
                </c:pt>
                <c:pt idx="5556">
                  <c:v>-1.0488999999999999</c:v>
                </c:pt>
                <c:pt idx="5557">
                  <c:v>-1.04983</c:v>
                </c:pt>
                <c:pt idx="5558">
                  <c:v>-1.05091</c:v>
                </c:pt>
                <c:pt idx="5559">
                  <c:v>-1.0518799999999999</c:v>
                </c:pt>
                <c:pt idx="5560">
                  <c:v>-1.0528999999999999</c:v>
                </c:pt>
                <c:pt idx="5561">
                  <c:v>-1.0538700000000001</c:v>
                </c:pt>
                <c:pt idx="5562">
                  <c:v>-1.05491</c:v>
                </c:pt>
                <c:pt idx="5563">
                  <c:v>-1.05592</c:v>
                </c:pt>
                <c:pt idx="5564">
                  <c:v>-1.05687</c:v>
                </c:pt>
                <c:pt idx="5565">
                  <c:v>-1.05789</c:v>
                </c:pt>
                <c:pt idx="5566">
                  <c:v>-1.05888</c:v>
                </c:pt>
                <c:pt idx="5567">
                  <c:v>-1.05989</c:v>
                </c:pt>
                <c:pt idx="5568">
                  <c:v>-1.0609</c:v>
                </c:pt>
                <c:pt idx="5569">
                  <c:v>-1.06193</c:v>
                </c:pt>
                <c:pt idx="5570">
                  <c:v>-1.0629200000000001</c:v>
                </c:pt>
                <c:pt idx="5571">
                  <c:v>-1.06395</c:v>
                </c:pt>
                <c:pt idx="5572">
                  <c:v>-1.06491</c:v>
                </c:pt>
                <c:pt idx="5573">
                  <c:v>-1.0659000000000001</c:v>
                </c:pt>
                <c:pt idx="5574">
                  <c:v>-1.0668299999999999</c:v>
                </c:pt>
                <c:pt idx="5575">
                  <c:v>-1.0679000000000001</c:v>
                </c:pt>
                <c:pt idx="5576">
                  <c:v>-1.0689200000000001</c:v>
                </c:pt>
                <c:pt idx="5577">
                  <c:v>-1.0698700000000001</c:v>
                </c:pt>
                <c:pt idx="5578">
                  <c:v>-1.0708800000000001</c:v>
                </c:pt>
                <c:pt idx="5579">
                  <c:v>-1.0718799999999999</c:v>
                </c:pt>
                <c:pt idx="5580">
                  <c:v>-1.07284</c:v>
                </c:pt>
                <c:pt idx="5581">
                  <c:v>-1.07429</c:v>
                </c:pt>
                <c:pt idx="5582">
                  <c:v>-1.07559</c:v>
                </c:pt>
                <c:pt idx="5583">
                  <c:v>-1.07657</c:v>
                </c:pt>
                <c:pt idx="5584">
                  <c:v>-1.0776699999999999</c:v>
                </c:pt>
                <c:pt idx="5585">
                  <c:v>-1.07863</c:v>
                </c:pt>
                <c:pt idx="5586">
                  <c:v>-1.0796399999999999</c:v>
                </c:pt>
                <c:pt idx="5587">
                  <c:v>-1.08053</c:v>
                </c:pt>
                <c:pt idx="5588">
                  <c:v>-1.0815699999999999</c:v>
                </c:pt>
                <c:pt idx="5589">
                  <c:v>-1.0826</c:v>
                </c:pt>
                <c:pt idx="5590">
                  <c:v>-1.08358</c:v>
                </c:pt>
                <c:pt idx="5591">
                  <c:v>-1.0846</c:v>
                </c:pt>
                <c:pt idx="5592">
                  <c:v>-1.0855900000000001</c:v>
                </c:pt>
                <c:pt idx="5593">
                  <c:v>-1.0865499999999999</c:v>
                </c:pt>
                <c:pt idx="5594">
                  <c:v>-1.0875999999999999</c:v>
                </c:pt>
                <c:pt idx="5595">
                  <c:v>-1.0886100000000001</c:v>
                </c:pt>
                <c:pt idx="5596">
                  <c:v>-1.0895900000000001</c:v>
                </c:pt>
                <c:pt idx="5597">
                  <c:v>-1.09057</c:v>
                </c:pt>
                <c:pt idx="5598">
                  <c:v>-1.09155</c:v>
                </c:pt>
                <c:pt idx="5599">
                  <c:v>-1.09253</c:v>
                </c:pt>
                <c:pt idx="5600">
                  <c:v>-1.09354</c:v>
                </c:pt>
                <c:pt idx="5601">
                  <c:v>-1.09457</c:v>
                </c:pt>
                <c:pt idx="5602">
                  <c:v>-1.0955699999999999</c:v>
                </c:pt>
                <c:pt idx="5603">
                  <c:v>-1.0966100000000001</c:v>
                </c:pt>
                <c:pt idx="5604">
                  <c:v>-1.09758</c:v>
                </c:pt>
                <c:pt idx="5605">
                  <c:v>-1.09857</c:v>
                </c:pt>
                <c:pt idx="5606">
                  <c:v>-1.0995699999999999</c:v>
                </c:pt>
                <c:pt idx="5607">
                  <c:v>-1.10057</c:v>
                </c:pt>
                <c:pt idx="5608">
                  <c:v>-1.1015600000000001</c:v>
                </c:pt>
                <c:pt idx="5609">
                  <c:v>-1.10263</c:v>
                </c:pt>
                <c:pt idx="5610">
                  <c:v>-1.1035699999999999</c:v>
                </c:pt>
                <c:pt idx="5611">
                  <c:v>-1.10456</c:v>
                </c:pt>
                <c:pt idx="5612">
                  <c:v>-1.10562</c:v>
                </c:pt>
                <c:pt idx="5613">
                  <c:v>-1.10659</c:v>
                </c:pt>
                <c:pt idx="5614">
                  <c:v>-1.1076299999999999</c:v>
                </c:pt>
                <c:pt idx="5615">
                  <c:v>-1.1085400000000001</c:v>
                </c:pt>
                <c:pt idx="5616">
                  <c:v>-1.1095600000000001</c:v>
                </c:pt>
                <c:pt idx="5617">
                  <c:v>-1.1105400000000001</c:v>
                </c:pt>
                <c:pt idx="5618">
                  <c:v>-1.1115999999999999</c:v>
                </c:pt>
                <c:pt idx="5619">
                  <c:v>-1.11256</c:v>
                </c:pt>
                <c:pt idx="5620">
                  <c:v>-1.11361</c:v>
                </c:pt>
                <c:pt idx="5621">
                  <c:v>-1.11459</c:v>
                </c:pt>
                <c:pt idx="5622">
                  <c:v>-1.11558</c:v>
                </c:pt>
                <c:pt idx="5623">
                  <c:v>-1.1166100000000001</c:v>
                </c:pt>
                <c:pt idx="5624">
                  <c:v>-1.1175600000000001</c:v>
                </c:pt>
                <c:pt idx="5625">
                  <c:v>-1.1185700000000001</c:v>
                </c:pt>
                <c:pt idx="5626">
                  <c:v>-1.1195900000000001</c:v>
                </c:pt>
                <c:pt idx="5627">
                  <c:v>-1.12052</c:v>
                </c:pt>
                <c:pt idx="5628">
                  <c:v>-1.12155</c:v>
                </c:pt>
                <c:pt idx="5629">
                  <c:v>-1.1226</c:v>
                </c:pt>
                <c:pt idx="5630">
                  <c:v>-1.1236299999999999</c:v>
                </c:pt>
                <c:pt idx="5631">
                  <c:v>-1.12459</c:v>
                </c:pt>
                <c:pt idx="5632">
                  <c:v>-1.12561</c:v>
                </c:pt>
                <c:pt idx="5633">
                  <c:v>-1.1265499999999999</c:v>
                </c:pt>
                <c:pt idx="5634">
                  <c:v>-1.12758</c:v>
                </c:pt>
                <c:pt idx="5635">
                  <c:v>-1.1286099999999999</c:v>
                </c:pt>
                <c:pt idx="5636">
                  <c:v>-1.1296299999999999</c:v>
                </c:pt>
                <c:pt idx="5637">
                  <c:v>-1.1305799999999999</c:v>
                </c:pt>
                <c:pt idx="5638">
                  <c:v>-1.1315999999999999</c:v>
                </c:pt>
                <c:pt idx="5639">
                  <c:v>-1.1325799999999999</c:v>
                </c:pt>
                <c:pt idx="5640">
                  <c:v>-1.1335599999999999</c:v>
                </c:pt>
                <c:pt idx="5641">
                  <c:v>-1.13459</c:v>
                </c:pt>
                <c:pt idx="5642">
                  <c:v>-1.13567</c:v>
                </c:pt>
                <c:pt idx="5643">
                  <c:v>-1.1366099999999999</c:v>
                </c:pt>
                <c:pt idx="5644">
                  <c:v>-1.1375299999999999</c:v>
                </c:pt>
                <c:pt idx="5645">
                  <c:v>-1.1386000000000001</c:v>
                </c:pt>
                <c:pt idx="5646">
                  <c:v>-1.1395999999999999</c:v>
                </c:pt>
                <c:pt idx="5647">
                  <c:v>-1.14063</c:v>
                </c:pt>
                <c:pt idx="5648">
                  <c:v>-1.1415500000000001</c:v>
                </c:pt>
                <c:pt idx="5649">
                  <c:v>-1.14253</c:v>
                </c:pt>
                <c:pt idx="5650">
                  <c:v>-1.1435299999999999</c:v>
                </c:pt>
                <c:pt idx="5651">
                  <c:v>-1.14456</c:v>
                </c:pt>
                <c:pt idx="5652">
                  <c:v>-1.14567</c:v>
                </c:pt>
                <c:pt idx="5653">
                  <c:v>-1.1466099999999999</c:v>
                </c:pt>
                <c:pt idx="5654">
                  <c:v>-1.1476</c:v>
                </c:pt>
                <c:pt idx="5655">
                  <c:v>-1.14856</c:v>
                </c:pt>
                <c:pt idx="5656">
                  <c:v>-1.1495599999999999</c:v>
                </c:pt>
                <c:pt idx="5657">
                  <c:v>-1.1506000000000001</c:v>
                </c:pt>
                <c:pt idx="5658">
                  <c:v>-1.1515899999999999</c:v>
                </c:pt>
                <c:pt idx="5659">
                  <c:v>-1.1525799999999999</c:v>
                </c:pt>
                <c:pt idx="5660">
                  <c:v>-1.15361</c:v>
                </c:pt>
                <c:pt idx="5661">
                  <c:v>-1.1545300000000001</c:v>
                </c:pt>
                <c:pt idx="5662">
                  <c:v>-1.1555500000000001</c:v>
                </c:pt>
                <c:pt idx="5663">
                  <c:v>-1.1565799999999999</c:v>
                </c:pt>
                <c:pt idx="5664">
                  <c:v>-1.15761</c:v>
                </c:pt>
                <c:pt idx="5665">
                  <c:v>-1.1585700000000001</c:v>
                </c:pt>
                <c:pt idx="5666">
                  <c:v>-1.15954</c:v>
                </c:pt>
                <c:pt idx="5667">
                  <c:v>-1.1605399999999999</c:v>
                </c:pt>
                <c:pt idx="5668">
                  <c:v>-1.16154</c:v>
                </c:pt>
                <c:pt idx="5669">
                  <c:v>-1.1625799999999999</c:v>
                </c:pt>
                <c:pt idx="5670">
                  <c:v>-1.16354</c:v>
                </c:pt>
                <c:pt idx="5671">
                  <c:v>-1.16459</c:v>
                </c:pt>
                <c:pt idx="5672">
                  <c:v>-1.1655599999999999</c:v>
                </c:pt>
                <c:pt idx="5673">
                  <c:v>-1.1666000000000001</c:v>
                </c:pt>
                <c:pt idx="5674">
                  <c:v>-1.1675899999999999</c:v>
                </c:pt>
                <c:pt idx="5675">
                  <c:v>-1.1686000000000001</c:v>
                </c:pt>
                <c:pt idx="5676">
                  <c:v>-1.1696</c:v>
                </c:pt>
                <c:pt idx="5677">
                  <c:v>-1.17055</c:v>
                </c:pt>
                <c:pt idx="5678">
                  <c:v>-1.17154</c:v>
                </c:pt>
                <c:pt idx="5679">
                  <c:v>-1.1725699999999999</c:v>
                </c:pt>
                <c:pt idx="5680">
                  <c:v>-1.1735800000000001</c:v>
                </c:pt>
                <c:pt idx="5681">
                  <c:v>-1.17459</c:v>
                </c:pt>
                <c:pt idx="5682">
                  <c:v>-1.17557</c:v>
                </c:pt>
                <c:pt idx="5683">
                  <c:v>-1.1765099999999999</c:v>
                </c:pt>
                <c:pt idx="5684">
                  <c:v>-1.1775800000000001</c:v>
                </c:pt>
                <c:pt idx="5685">
                  <c:v>-1.1785300000000001</c:v>
                </c:pt>
                <c:pt idx="5686">
                  <c:v>-1.1795899999999999</c:v>
                </c:pt>
                <c:pt idx="5687">
                  <c:v>-1.1806300000000001</c:v>
                </c:pt>
                <c:pt idx="5688">
                  <c:v>-1.1815</c:v>
                </c:pt>
                <c:pt idx="5689">
                  <c:v>-1.18248</c:v>
                </c:pt>
                <c:pt idx="5690">
                  <c:v>-1.18354</c:v>
                </c:pt>
                <c:pt idx="5691">
                  <c:v>-1.1845699999999999</c:v>
                </c:pt>
                <c:pt idx="5692">
                  <c:v>-1.1855899999999999</c:v>
                </c:pt>
                <c:pt idx="5693">
                  <c:v>-1.1865699999999999</c:v>
                </c:pt>
                <c:pt idx="5694">
                  <c:v>-1.1875500000000001</c:v>
                </c:pt>
                <c:pt idx="5695">
                  <c:v>-1.1886000000000001</c:v>
                </c:pt>
                <c:pt idx="5696">
                  <c:v>-1.1895899999999999</c:v>
                </c:pt>
                <c:pt idx="5697">
                  <c:v>-1.1906000000000001</c:v>
                </c:pt>
                <c:pt idx="5698">
                  <c:v>-1.1915800000000001</c:v>
                </c:pt>
                <c:pt idx="5699">
                  <c:v>-1.1926099999999999</c:v>
                </c:pt>
                <c:pt idx="5700">
                  <c:v>-1.1934899999999999</c:v>
                </c:pt>
                <c:pt idx="5701">
                  <c:v>-1.19459</c:v>
                </c:pt>
                <c:pt idx="5702">
                  <c:v>-1.1955899999999999</c:v>
                </c:pt>
                <c:pt idx="5703">
                  <c:v>-1.1966300000000001</c:v>
                </c:pt>
                <c:pt idx="5704">
                  <c:v>-1.1975800000000001</c:v>
                </c:pt>
                <c:pt idx="5705">
                  <c:v>-1.1985300000000001</c:v>
                </c:pt>
                <c:pt idx="5706">
                  <c:v>-1.1995199999999999</c:v>
                </c:pt>
                <c:pt idx="5707">
                  <c:v>-1.20061</c:v>
                </c:pt>
                <c:pt idx="5708">
                  <c:v>-1.2015400000000001</c:v>
                </c:pt>
                <c:pt idx="5709">
                  <c:v>-1.2025600000000001</c:v>
                </c:pt>
                <c:pt idx="5710">
                  <c:v>-1.2035199999999999</c:v>
                </c:pt>
                <c:pt idx="5711">
                  <c:v>-1.20451</c:v>
                </c:pt>
                <c:pt idx="5712">
                  <c:v>-1.2055899999999999</c:v>
                </c:pt>
                <c:pt idx="5713">
                  <c:v>-1.2066600000000001</c:v>
                </c:pt>
                <c:pt idx="5714">
                  <c:v>-1.20756</c:v>
                </c:pt>
                <c:pt idx="5715">
                  <c:v>-1.2085699999999999</c:v>
                </c:pt>
                <c:pt idx="5716">
                  <c:v>-1.2096</c:v>
                </c:pt>
                <c:pt idx="5717">
                  <c:v>-1.2105999999999999</c:v>
                </c:pt>
                <c:pt idx="5718">
                  <c:v>-1.2116100000000001</c:v>
                </c:pt>
                <c:pt idx="5719">
                  <c:v>-1.2125900000000001</c:v>
                </c:pt>
                <c:pt idx="5720">
                  <c:v>-1.2136400000000001</c:v>
                </c:pt>
                <c:pt idx="5721">
                  <c:v>-1.21462</c:v>
                </c:pt>
                <c:pt idx="5722">
                  <c:v>-1.2156</c:v>
                </c:pt>
                <c:pt idx="5723">
                  <c:v>-1.21655</c:v>
                </c:pt>
                <c:pt idx="5724">
                  <c:v>-1.2176499999999999</c:v>
                </c:pt>
                <c:pt idx="5725">
                  <c:v>-1.21858</c:v>
                </c:pt>
                <c:pt idx="5726">
                  <c:v>-1.21957</c:v>
                </c:pt>
                <c:pt idx="5727">
                  <c:v>-1.2205900000000001</c:v>
                </c:pt>
                <c:pt idx="5728">
                  <c:v>-1.2215499999999999</c:v>
                </c:pt>
                <c:pt idx="5729">
                  <c:v>-1.2225600000000001</c:v>
                </c:pt>
                <c:pt idx="5730">
                  <c:v>-1.2235799999999999</c:v>
                </c:pt>
                <c:pt idx="5731">
                  <c:v>-1.2245699999999999</c:v>
                </c:pt>
                <c:pt idx="5732">
                  <c:v>-1.22559</c:v>
                </c:pt>
                <c:pt idx="5733">
                  <c:v>-1.2265600000000001</c:v>
                </c:pt>
                <c:pt idx="5734">
                  <c:v>-1.2275799999999999</c:v>
                </c:pt>
                <c:pt idx="5735">
                  <c:v>-1.2285699999999999</c:v>
                </c:pt>
                <c:pt idx="5736">
                  <c:v>-1.2295799999999999</c:v>
                </c:pt>
                <c:pt idx="5737">
                  <c:v>-1.2305900000000001</c:v>
                </c:pt>
                <c:pt idx="5738">
                  <c:v>-1.2315700000000001</c:v>
                </c:pt>
                <c:pt idx="5739">
                  <c:v>-1.23262</c:v>
                </c:pt>
                <c:pt idx="5740">
                  <c:v>-1.2336199999999999</c:v>
                </c:pt>
                <c:pt idx="5741">
                  <c:v>-1.2346200000000001</c:v>
                </c:pt>
                <c:pt idx="5742">
                  <c:v>-1.23559</c:v>
                </c:pt>
                <c:pt idx="5743">
                  <c:v>-1.23661</c:v>
                </c:pt>
                <c:pt idx="5744">
                  <c:v>-1.2376199999999999</c:v>
                </c:pt>
                <c:pt idx="5745">
                  <c:v>-1.2385299999999999</c:v>
                </c:pt>
                <c:pt idx="5746">
                  <c:v>-1.2395799999999999</c:v>
                </c:pt>
                <c:pt idx="5747">
                  <c:v>-1.24057</c:v>
                </c:pt>
                <c:pt idx="5748">
                  <c:v>-1.2415799999999999</c:v>
                </c:pt>
                <c:pt idx="5749">
                  <c:v>-1.24254</c:v>
                </c:pt>
                <c:pt idx="5750">
                  <c:v>-1.24352</c:v>
                </c:pt>
                <c:pt idx="5751">
                  <c:v>-1.2445200000000001</c:v>
                </c:pt>
                <c:pt idx="5752">
                  <c:v>-1.24563</c:v>
                </c:pt>
                <c:pt idx="5753">
                  <c:v>-1.24655</c:v>
                </c:pt>
                <c:pt idx="5754">
                  <c:v>-1.2474799999999999</c:v>
                </c:pt>
                <c:pt idx="5755">
                  <c:v>-1.24855</c:v>
                </c:pt>
                <c:pt idx="5756">
                  <c:v>-1.24962</c:v>
                </c:pt>
                <c:pt idx="5757">
                  <c:v>-1.25058</c:v>
                </c:pt>
                <c:pt idx="5758">
                  <c:v>-1.2516</c:v>
                </c:pt>
                <c:pt idx="5759">
                  <c:v>-1.2525900000000001</c:v>
                </c:pt>
                <c:pt idx="5760">
                  <c:v>-1.2535700000000001</c:v>
                </c:pt>
                <c:pt idx="5761">
                  <c:v>-1.2545500000000001</c:v>
                </c:pt>
                <c:pt idx="5762">
                  <c:v>-1.2556099999999999</c:v>
                </c:pt>
                <c:pt idx="5763">
                  <c:v>-1.2565299999999999</c:v>
                </c:pt>
                <c:pt idx="5764">
                  <c:v>-1.2575700000000001</c:v>
                </c:pt>
                <c:pt idx="5765">
                  <c:v>-1.25857</c:v>
                </c:pt>
                <c:pt idx="5766">
                  <c:v>-1.25956</c:v>
                </c:pt>
                <c:pt idx="5767">
                  <c:v>-1.2604599999999999</c:v>
                </c:pt>
                <c:pt idx="5768">
                  <c:v>-1.2615700000000001</c:v>
                </c:pt>
                <c:pt idx="5769">
                  <c:v>-1.2625500000000001</c:v>
                </c:pt>
                <c:pt idx="5770">
                  <c:v>-1.2635799999999999</c:v>
                </c:pt>
                <c:pt idx="5771">
                  <c:v>-1.26451</c:v>
                </c:pt>
                <c:pt idx="5772">
                  <c:v>-1.26553</c:v>
                </c:pt>
                <c:pt idx="5773">
                  <c:v>-1.2665299999999999</c:v>
                </c:pt>
                <c:pt idx="5774">
                  <c:v>-1.26753</c:v>
                </c:pt>
                <c:pt idx="5775">
                  <c:v>-1.2685599999999999</c:v>
                </c:pt>
                <c:pt idx="5776">
                  <c:v>-1.26952</c:v>
                </c:pt>
                <c:pt idx="5777">
                  <c:v>-1.2706</c:v>
                </c:pt>
                <c:pt idx="5778">
                  <c:v>-1.2715799999999999</c:v>
                </c:pt>
                <c:pt idx="5779">
                  <c:v>-1.27261</c:v>
                </c:pt>
                <c:pt idx="5780">
                  <c:v>-1.27356</c:v>
                </c:pt>
                <c:pt idx="5781">
                  <c:v>-1.2746</c:v>
                </c:pt>
                <c:pt idx="5782">
                  <c:v>-1.2756000000000001</c:v>
                </c:pt>
                <c:pt idx="5783">
                  <c:v>-1.27657</c:v>
                </c:pt>
                <c:pt idx="5784">
                  <c:v>-1.27756</c:v>
                </c:pt>
                <c:pt idx="5785">
                  <c:v>-1.2785899999999999</c:v>
                </c:pt>
                <c:pt idx="5786">
                  <c:v>-1.2795099999999999</c:v>
                </c:pt>
                <c:pt idx="5787">
                  <c:v>-1.2805800000000001</c:v>
                </c:pt>
                <c:pt idx="5788">
                  <c:v>-1.28155</c:v>
                </c:pt>
                <c:pt idx="5789">
                  <c:v>-1.28257</c:v>
                </c:pt>
                <c:pt idx="5790">
                  <c:v>-1.28363</c:v>
                </c:pt>
                <c:pt idx="5791">
                  <c:v>-1.2845500000000001</c:v>
                </c:pt>
                <c:pt idx="5792">
                  <c:v>-1.28555</c:v>
                </c:pt>
                <c:pt idx="5793">
                  <c:v>-1.28661</c:v>
                </c:pt>
                <c:pt idx="5794">
                  <c:v>-1.2875700000000001</c:v>
                </c:pt>
                <c:pt idx="5795">
                  <c:v>-1.2886</c:v>
                </c:pt>
                <c:pt idx="5796">
                  <c:v>-1.28956</c:v>
                </c:pt>
                <c:pt idx="5797">
                  <c:v>-1.29054</c:v>
                </c:pt>
                <c:pt idx="5798">
                  <c:v>-1.29156</c:v>
                </c:pt>
                <c:pt idx="5799">
                  <c:v>-1.29254</c:v>
                </c:pt>
                <c:pt idx="5800">
                  <c:v>-1.2935300000000001</c:v>
                </c:pt>
                <c:pt idx="5801">
                  <c:v>-1.2946</c:v>
                </c:pt>
                <c:pt idx="5802">
                  <c:v>-1.29558</c:v>
                </c:pt>
                <c:pt idx="5803">
                  <c:v>-1.2965100000000001</c:v>
                </c:pt>
                <c:pt idx="5804">
                  <c:v>-1.29752</c:v>
                </c:pt>
                <c:pt idx="5805">
                  <c:v>-1.2985800000000001</c:v>
                </c:pt>
                <c:pt idx="5806">
                  <c:v>-1.2995399999999999</c:v>
                </c:pt>
                <c:pt idx="5807">
                  <c:v>-1.3005</c:v>
                </c:pt>
                <c:pt idx="5808">
                  <c:v>-1.30159</c:v>
                </c:pt>
                <c:pt idx="5809">
                  <c:v>-1.3025599999999999</c:v>
                </c:pt>
                <c:pt idx="5810">
                  <c:v>-1.3035600000000001</c:v>
                </c:pt>
                <c:pt idx="5811">
                  <c:v>-1.30457</c:v>
                </c:pt>
                <c:pt idx="5812">
                  <c:v>-1.3055699999999999</c:v>
                </c:pt>
                <c:pt idx="5813">
                  <c:v>-1.30657</c:v>
                </c:pt>
                <c:pt idx="5814">
                  <c:v>-1.3075300000000001</c:v>
                </c:pt>
                <c:pt idx="5815">
                  <c:v>-1.3085599999999999</c:v>
                </c:pt>
                <c:pt idx="5816">
                  <c:v>-1.3094699999999999</c:v>
                </c:pt>
                <c:pt idx="5817">
                  <c:v>-1.3105</c:v>
                </c:pt>
                <c:pt idx="5818">
                  <c:v>-1.31152</c:v>
                </c:pt>
                <c:pt idx="5819">
                  <c:v>-1.3125500000000001</c:v>
                </c:pt>
                <c:pt idx="5820">
                  <c:v>-1.31352</c:v>
                </c:pt>
                <c:pt idx="5821">
                  <c:v>-1.3145500000000001</c:v>
                </c:pt>
                <c:pt idx="5822">
                  <c:v>-1.3155600000000001</c:v>
                </c:pt>
                <c:pt idx="5823">
                  <c:v>-1.31654</c:v>
                </c:pt>
                <c:pt idx="5824">
                  <c:v>-1.31752</c:v>
                </c:pt>
                <c:pt idx="5825">
                  <c:v>-1.31853</c:v>
                </c:pt>
                <c:pt idx="5826">
                  <c:v>-1.3194900000000001</c:v>
                </c:pt>
                <c:pt idx="5827">
                  <c:v>-1.3205499999999999</c:v>
                </c:pt>
                <c:pt idx="5828">
                  <c:v>-1.32151</c:v>
                </c:pt>
                <c:pt idx="5829">
                  <c:v>-1.3225</c:v>
                </c:pt>
                <c:pt idx="5830">
                  <c:v>-1.3235300000000001</c:v>
                </c:pt>
                <c:pt idx="5831">
                  <c:v>-1.32457</c:v>
                </c:pt>
                <c:pt idx="5832">
                  <c:v>-1.3255699999999999</c:v>
                </c:pt>
                <c:pt idx="5833">
                  <c:v>-1.32656</c:v>
                </c:pt>
                <c:pt idx="5834">
                  <c:v>-1.32761</c:v>
                </c:pt>
                <c:pt idx="5835">
                  <c:v>-1.32856</c:v>
                </c:pt>
                <c:pt idx="5836">
                  <c:v>-1.3295399999999999</c:v>
                </c:pt>
                <c:pt idx="5837">
                  <c:v>-1.3305</c:v>
                </c:pt>
                <c:pt idx="5838">
                  <c:v>-1.3314900000000001</c:v>
                </c:pt>
                <c:pt idx="5839">
                  <c:v>-1.3325100000000001</c:v>
                </c:pt>
                <c:pt idx="5840">
                  <c:v>-1.3335300000000001</c:v>
                </c:pt>
                <c:pt idx="5841">
                  <c:v>-1.33453</c:v>
                </c:pt>
                <c:pt idx="5842">
                  <c:v>-1.3354999999999999</c:v>
                </c:pt>
                <c:pt idx="5843">
                  <c:v>-1.3365</c:v>
                </c:pt>
                <c:pt idx="5844">
                  <c:v>-1.3375300000000001</c:v>
                </c:pt>
                <c:pt idx="5845">
                  <c:v>-1.3385499999999999</c:v>
                </c:pt>
                <c:pt idx="5846">
                  <c:v>-1.33955</c:v>
                </c:pt>
                <c:pt idx="5847">
                  <c:v>-1.34049</c:v>
                </c:pt>
                <c:pt idx="5848">
                  <c:v>-1.3415699999999999</c:v>
                </c:pt>
                <c:pt idx="5849">
                  <c:v>-1.34249</c:v>
                </c:pt>
                <c:pt idx="5850">
                  <c:v>-1.34358</c:v>
                </c:pt>
                <c:pt idx="5851">
                  <c:v>-1.3445400000000001</c:v>
                </c:pt>
                <c:pt idx="5852">
                  <c:v>-1.3455699999999999</c:v>
                </c:pt>
                <c:pt idx="5853">
                  <c:v>-1.3464799999999999</c:v>
                </c:pt>
                <c:pt idx="5854">
                  <c:v>-1.34754</c:v>
                </c:pt>
                <c:pt idx="5855">
                  <c:v>-1.3485100000000001</c:v>
                </c:pt>
                <c:pt idx="5856">
                  <c:v>-1.34962</c:v>
                </c:pt>
                <c:pt idx="5857">
                  <c:v>-1.35053</c:v>
                </c:pt>
                <c:pt idx="5858">
                  <c:v>-1.35148</c:v>
                </c:pt>
                <c:pt idx="5859">
                  <c:v>-1.3525199999999999</c:v>
                </c:pt>
                <c:pt idx="5860">
                  <c:v>-1.3534299999999999</c:v>
                </c:pt>
                <c:pt idx="5861">
                  <c:v>-1.3545199999999999</c:v>
                </c:pt>
                <c:pt idx="5862">
                  <c:v>-1.3555200000000001</c:v>
                </c:pt>
                <c:pt idx="5863">
                  <c:v>-1.35649</c:v>
                </c:pt>
                <c:pt idx="5864">
                  <c:v>-1.35754</c:v>
                </c:pt>
                <c:pt idx="5865">
                  <c:v>-1.35849</c:v>
                </c:pt>
                <c:pt idx="5866">
                  <c:v>-1.3594999999999999</c:v>
                </c:pt>
                <c:pt idx="5867">
                  <c:v>-1.3606</c:v>
                </c:pt>
                <c:pt idx="5868">
                  <c:v>-1.3615200000000001</c:v>
                </c:pt>
                <c:pt idx="5869">
                  <c:v>-1.36252</c:v>
                </c:pt>
                <c:pt idx="5870">
                  <c:v>-1.3634900000000001</c:v>
                </c:pt>
                <c:pt idx="5871">
                  <c:v>-1.3645499999999999</c:v>
                </c:pt>
                <c:pt idx="5872">
                  <c:v>-1.36554</c:v>
                </c:pt>
                <c:pt idx="5873">
                  <c:v>-1.36656</c:v>
                </c:pt>
                <c:pt idx="5874">
                  <c:v>-1.3675299999999999</c:v>
                </c:pt>
                <c:pt idx="5875">
                  <c:v>-1.3685400000000001</c:v>
                </c:pt>
                <c:pt idx="5876">
                  <c:v>-1.3695299999999999</c:v>
                </c:pt>
                <c:pt idx="5877">
                  <c:v>-1.3705700000000001</c:v>
                </c:pt>
                <c:pt idx="5878">
                  <c:v>-1.3715200000000001</c:v>
                </c:pt>
                <c:pt idx="5879">
                  <c:v>-1.37253</c:v>
                </c:pt>
                <c:pt idx="5880">
                  <c:v>-1.37354</c:v>
                </c:pt>
                <c:pt idx="5881">
                  <c:v>-1.3745099999999999</c:v>
                </c:pt>
                <c:pt idx="5882">
                  <c:v>-1.37547</c:v>
                </c:pt>
                <c:pt idx="5883">
                  <c:v>-1.3765400000000001</c:v>
                </c:pt>
                <c:pt idx="5884">
                  <c:v>-1.3775500000000001</c:v>
                </c:pt>
                <c:pt idx="5885">
                  <c:v>-1.3785099999999999</c:v>
                </c:pt>
                <c:pt idx="5886">
                  <c:v>-1.3795299999999999</c:v>
                </c:pt>
                <c:pt idx="5887">
                  <c:v>-1.3805000000000001</c:v>
                </c:pt>
                <c:pt idx="5888">
                  <c:v>-1.3815299999999999</c:v>
                </c:pt>
                <c:pt idx="5889">
                  <c:v>-1.38256</c:v>
                </c:pt>
                <c:pt idx="5890">
                  <c:v>-1.38354</c:v>
                </c:pt>
                <c:pt idx="5891">
                  <c:v>-1.38452</c:v>
                </c:pt>
                <c:pt idx="5892">
                  <c:v>-1.3855200000000001</c:v>
                </c:pt>
                <c:pt idx="5893">
                  <c:v>-1.3865099999999999</c:v>
                </c:pt>
                <c:pt idx="5894">
                  <c:v>-1.3875500000000001</c:v>
                </c:pt>
                <c:pt idx="5895">
                  <c:v>-1.38853</c:v>
                </c:pt>
                <c:pt idx="5896">
                  <c:v>-1.38958</c:v>
                </c:pt>
                <c:pt idx="5897">
                  <c:v>-1.3905400000000001</c:v>
                </c:pt>
                <c:pt idx="5898">
                  <c:v>-1.3915299999999999</c:v>
                </c:pt>
                <c:pt idx="5899">
                  <c:v>-1.39256</c:v>
                </c:pt>
                <c:pt idx="5900">
                  <c:v>-1.39361</c:v>
                </c:pt>
                <c:pt idx="5901">
                  <c:v>-1.3946000000000001</c:v>
                </c:pt>
                <c:pt idx="5902">
                  <c:v>-1.39554</c:v>
                </c:pt>
                <c:pt idx="5903">
                  <c:v>-1.3964799999999999</c:v>
                </c:pt>
                <c:pt idx="5904">
                  <c:v>-1.39747</c:v>
                </c:pt>
                <c:pt idx="5905">
                  <c:v>-1.39855</c:v>
                </c:pt>
                <c:pt idx="5906">
                  <c:v>-1.3995</c:v>
                </c:pt>
                <c:pt idx="5907">
                  <c:v>-1.4004799999999999</c:v>
                </c:pt>
                <c:pt idx="5908">
                  <c:v>-1.4015</c:v>
                </c:pt>
                <c:pt idx="5909">
                  <c:v>-1.40256</c:v>
                </c:pt>
                <c:pt idx="5910">
                  <c:v>-1.4035200000000001</c:v>
                </c:pt>
                <c:pt idx="5911">
                  <c:v>-1.4045300000000001</c:v>
                </c:pt>
                <c:pt idx="5912">
                  <c:v>-1.4055500000000001</c:v>
                </c:pt>
                <c:pt idx="5913">
                  <c:v>-1.40655</c:v>
                </c:pt>
                <c:pt idx="5914">
                  <c:v>-1.4075500000000001</c:v>
                </c:pt>
                <c:pt idx="5915">
                  <c:v>-1.4085300000000001</c:v>
                </c:pt>
                <c:pt idx="5916">
                  <c:v>-1.40957</c:v>
                </c:pt>
                <c:pt idx="5917">
                  <c:v>-1.41056</c:v>
                </c:pt>
                <c:pt idx="5918">
                  <c:v>-1.41154</c:v>
                </c:pt>
                <c:pt idx="5919">
                  <c:v>-1.4125399999999999</c:v>
                </c:pt>
                <c:pt idx="5920">
                  <c:v>-1.4135200000000001</c:v>
                </c:pt>
                <c:pt idx="5921">
                  <c:v>-1.41455</c:v>
                </c:pt>
                <c:pt idx="5922">
                  <c:v>-1.41561</c:v>
                </c:pt>
                <c:pt idx="5923">
                  <c:v>-1.41655</c:v>
                </c:pt>
                <c:pt idx="5924">
                  <c:v>-1.41751</c:v>
                </c:pt>
                <c:pt idx="5925">
                  <c:v>-1.41852</c:v>
                </c:pt>
                <c:pt idx="5926">
                  <c:v>-1.4194899999999999</c:v>
                </c:pt>
                <c:pt idx="5927">
                  <c:v>-1.4204699999999999</c:v>
                </c:pt>
                <c:pt idx="5928">
                  <c:v>-1.4214800000000001</c:v>
                </c:pt>
                <c:pt idx="5929">
                  <c:v>-1.42249</c:v>
                </c:pt>
                <c:pt idx="5930">
                  <c:v>-1.4235199999999999</c:v>
                </c:pt>
                <c:pt idx="5931">
                  <c:v>-1.4245099999999999</c:v>
                </c:pt>
                <c:pt idx="5932">
                  <c:v>-1.4255800000000001</c:v>
                </c:pt>
                <c:pt idx="5933">
                  <c:v>-1.4265099999999999</c:v>
                </c:pt>
                <c:pt idx="5934">
                  <c:v>-1.4275100000000001</c:v>
                </c:pt>
                <c:pt idx="5935">
                  <c:v>-1.4285000000000001</c:v>
                </c:pt>
                <c:pt idx="5936">
                  <c:v>-1.42947</c:v>
                </c:pt>
                <c:pt idx="5937">
                  <c:v>-1.43049</c:v>
                </c:pt>
                <c:pt idx="5938">
                  <c:v>-1.43154</c:v>
                </c:pt>
                <c:pt idx="5939">
                  <c:v>-1.43252</c:v>
                </c:pt>
                <c:pt idx="5940">
                  <c:v>-1.4335100000000001</c:v>
                </c:pt>
                <c:pt idx="5941">
                  <c:v>-1.4345399999999999</c:v>
                </c:pt>
                <c:pt idx="5942">
                  <c:v>-1.4355100000000001</c:v>
                </c:pt>
                <c:pt idx="5943">
                  <c:v>-1.43652</c:v>
                </c:pt>
                <c:pt idx="5944">
                  <c:v>-1.4375100000000001</c:v>
                </c:pt>
                <c:pt idx="5945">
                  <c:v>-1.43848</c:v>
                </c:pt>
                <c:pt idx="5946">
                  <c:v>-1.4395199999999999</c:v>
                </c:pt>
                <c:pt idx="5947">
                  <c:v>-1.4405300000000001</c:v>
                </c:pt>
                <c:pt idx="5948">
                  <c:v>-1.4415</c:v>
                </c:pt>
                <c:pt idx="5949">
                  <c:v>-1.44255</c:v>
                </c:pt>
                <c:pt idx="5950">
                  <c:v>-1.44347</c:v>
                </c:pt>
                <c:pt idx="5951">
                  <c:v>-1.44441</c:v>
                </c:pt>
                <c:pt idx="5952">
                  <c:v>-1.44547</c:v>
                </c:pt>
                <c:pt idx="5953">
                  <c:v>-1.44651</c:v>
                </c:pt>
                <c:pt idx="5954">
                  <c:v>-1.4475</c:v>
                </c:pt>
                <c:pt idx="5955">
                  <c:v>-1.4484999999999999</c:v>
                </c:pt>
                <c:pt idx="5956">
                  <c:v>-1.4494899999999999</c:v>
                </c:pt>
                <c:pt idx="5957">
                  <c:v>-1.45045</c:v>
                </c:pt>
                <c:pt idx="5958">
                  <c:v>-1.45147</c:v>
                </c:pt>
                <c:pt idx="5959">
                  <c:v>-1.45252</c:v>
                </c:pt>
                <c:pt idx="5960">
                  <c:v>-1.4535499999999999</c:v>
                </c:pt>
                <c:pt idx="5961">
                  <c:v>-1.4545600000000001</c:v>
                </c:pt>
                <c:pt idx="5962">
                  <c:v>-1.4555199999999999</c:v>
                </c:pt>
                <c:pt idx="5963">
                  <c:v>-1.4564900000000001</c:v>
                </c:pt>
                <c:pt idx="5964">
                  <c:v>-1.4575199999999999</c:v>
                </c:pt>
                <c:pt idx="5965">
                  <c:v>-1.4585600000000001</c:v>
                </c:pt>
                <c:pt idx="5966">
                  <c:v>-1.45957</c:v>
                </c:pt>
                <c:pt idx="5967">
                  <c:v>-1.46052</c:v>
                </c:pt>
                <c:pt idx="5968">
                  <c:v>-1.4615100000000001</c:v>
                </c:pt>
                <c:pt idx="5969">
                  <c:v>-1.4624999999999999</c:v>
                </c:pt>
                <c:pt idx="5970">
                  <c:v>-1.4635199999999999</c:v>
                </c:pt>
                <c:pt idx="5971">
                  <c:v>-1.46448</c:v>
                </c:pt>
                <c:pt idx="5972">
                  <c:v>-1.46549</c:v>
                </c:pt>
                <c:pt idx="5973">
                  <c:v>-1.46652</c:v>
                </c:pt>
                <c:pt idx="5974">
                  <c:v>-1.4675499999999999</c:v>
                </c:pt>
                <c:pt idx="5975">
                  <c:v>-1.46851</c:v>
                </c:pt>
                <c:pt idx="5976">
                  <c:v>-1.4695</c:v>
                </c:pt>
                <c:pt idx="5977">
                  <c:v>-1.4704900000000001</c:v>
                </c:pt>
                <c:pt idx="5978">
                  <c:v>-1.4715199999999999</c:v>
                </c:pt>
                <c:pt idx="5979">
                  <c:v>-1.4724900000000001</c:v>
                </c:pt>
                <c:pt idx="5980">
                  <c:v>-1.4734499999999999</c:v>
                </c:pt>
                <c:pt idx="5981">
                  <c:v>-1.47455</c:v>
                </c:pt>
                <c:pt idx="5982">
                  <c:v>-1.4755400000000001</c:v>
                </c:pt>
                <c:pt idx="5983">
                  <c:v>-1.4765299999999999</c:v>
                </c:pt>
                <c:pt idx="5984">
                  <c:v>-1.4774700000000001</c:v>
                </c:pt>
                <c:pt idx="5985">
                  <c:v>-1.4784999999999999</c:v>
                </c:pt>
                <c:pt idx="5986">
                  <c:v>-1.4794700000000001</c:v>
                </c:pt>
                <c:pt idx="5987">
                  <c:v>-1.4805200000000001</c:v>
                </c:pt>
                <c:pt idx="5988">
                  <c:v>-1.4815400000000001</c:v>
                </c:pt>
                <c:pt idx="5989">
                  <c:v>-1.48255</c:v>
                </c:pt>
                <c:pt idx="5990">
                  <c:v>-1.4835199999999999</c:v>
                </c:pt>
                <c:pt idx="5991">
                  <c:v>-1.4844900000000001</c:v>
                </c:pt>
                <c:pt idx="5992">
                  <c:v>-1.4854700000000001</c:v>
                </c:pt>
                <c:pt idx="5993">
                  <c:v>-1.4864900000000001</c:v>
                </c:pt>
                <c:pt idx="5994">
                  <c:v>-1.48752</c:v>
                </c:pt>
                <c:pt idx="5995">
                  <c:v>-1.48848</c:v>
                </c:pt>
                <c:pt idx="5996">
                  <c:v>-1.4894499999999999</c:v>
                </c:pt>
                <c:pt idx="5997">
                  <c:v>-1.4904500000000001</c:v>
                </c:pt>
                <c:pt idx="5998">
                  <c:v>-1.4915099999999999</c:v>
                </c:pt>
                <c:pt idx="5999">
                  <c:v>-1.49251</c:v>
                </c:pt>
                <c:pt idx="6000">
                  <c:v>-1.4934799999999999</c:v>
                </c:pt>
                <c:pt idx="6001">
                  <c:v>-1.49454</c:v>
                </c:pt>
                <c:pt idx="6002">
                  <c:v>-1.49553</c:v>
                </c:pt>
                <c:pt idx="6003">
                  <c:v>-1.49651</c:v>
                </c:pt>
                <c:pt idx="6004">
                  <c:v>-1.49749</c:v>
                </c:pt>
                <c:pt idx="6005">
                  <c:v>-1.4985299999999999</c:v>
                </c:pt>
                <c:pt idx="6006">
                  <c:v>-1.4994799999999999</c:v>
                </c:pt>
                <c:pt idx="6007">
                  <c:v>-1.50054</c:v>
                </c:pt>
                <c:pt idx="6008">
                  <c:v>-1.5016099999999999</c:v>
                </c:pt>
                <c:pt idx="6009">
                  <c:v>-1.5025299999999999</c:v>
                </c:pt>
                <c:pt idx="6010">
                  <c:v>-1.5034700000000001</c:v>
                </c:pt>
                <c:pt idx="6011">
                  <c:v>-1.5045200000000001</c:v>
                </c:pt>
                <c:pt idx="6012">
                  <c:v>-1.50553</c:v>
                </c:pt>
                <c:pt idx="6013">
                  <c:v>-1.50644</c:v>
                </c:pt>
                <c:pt idx="6014">
                  <c:v>-1.50749</c:v>
                </c:pt>
                <c:pt idx="6015">
                  <c:v>-1.5084900000000001</c:v>
                </c:pt>
                <c:pt idx="6016">
                  <c:v>-1.5094799999999999</c:v>
                </c:pt>
                <c:pt idx="6017">
                  <c:v>-1.5105</c:v>
                </c:pt>
                <c:pt idx="6018">
                  <c:v>-1.5114799999999999</c:v>
                </c:pt>
                <c:pt idx="6019">
                  <c:v>-1.5124899999999999</c:v>
                </c:pt>
                <c:pt idx="6020">
                  <c:v>-1.5135099999999999</c:v>
                </c:pt>
                <c:pt idx="6021">
                  <c:v>-1.5144200000000001</c:v>
                </c:pt>
                <c:pt idx="6022">
                  <c:v>-1.5154300000000001</c:v>
                </c:pt>
                <c:pt idx="6023">
                  <c:v>-1.51647</c:v>
                </c:pt>
                <c:pt idx="6024">
                  <c:v>-1.51746</c:v>
                </c:pt>
                <c:pt idx="6025">
                  <c:v>-1.5184599999999999</c:v>
                </c:pt>
                <c:pt idx="6026">
                  <c:v>-1.51949</c:v>
                </c:pt>
                <c:pt idx="6027">
                  <c:v>-1.52047</c:v>
                </c:pt>
                <c:pt idx="6028">
                  <c:v>-1.5214799999999999</c:v>
                </c:pt>
                <c:pt idx="6029">
                  <c:v>-1.5224200000000001</c:v>
                </c:pt>
                <c:pt idx="6030">
                  <c:v>-1.5234700000000001</c:v>
                </c:pt>
                <c:pt idx="6031">
                  <c:v>-1.52454</c:v>
                </c:pt>
                <c:pt idx="6032">
                  <c:v>-1.5255300000000001</c:v>
                </c:pt>
                <c:pt idx="6033">
                  <c:v>-1.5265</c:v>
                </c:pt>
                <c:pt idx="6034">
                  <c:v>-1.5275099999999999</c:v>
                </c:pt>
                <c:pt idx="6035">
                  <c:v>-1.52843</c:v>
                </c:pt>
                <c:pt idx="6036">
                  <c:v>-1.5295000000000001</c:v>
                </c:pt>
                <c:pt idx="6037">
                  <c:v>-1.5304899999999999</c:v>
                </c:pt>
                <c:pt idx="6038">
                  <c:v>-1.5314700000000001</c:v>
                </c:pt>
                <c:pt idx="6039">
                  <c:v>-1.5324800000000001</c:v>
                </c:pt>
                <c:pt idx="6040">
                  <c:v>-1.5334300000000001</c:v>
                </c:pt>
                <c:pt idx="6041">
                  <c:v>-1.5344500000000001</c:v>
                </c:pt>
                <c:pt idx="6042">
                  <c:v>-1.53549</c:v>
                </c:pt>
                <c:pt idx="6043">
                  <c:v>-1.5365599999999999</c:v>
                </c:pt>
                <c:pt idx="6044">
                  <c:v>-1.53745</c:v>
                </c:pt>
                <c:pt idx="6045">
                  <c:v>-1.5384500000000001</c:v>
                </c:pt>
                <c:pt idx="6046">
                  <c:v>-1.5395000000000001</c:v>
                </c:pt>
                <c:pt idx="6047">
                  <c:v>-1.5405</c:v>
                </c:pt>
                <c:pt idx="6048">
                  <c:v>-1.5415399999999999</c:v>
                </c:pt>
                <c:pt idx="6049">
                  <c:v>-1.5425</c:v>
                </c:pt>
                <c:pt idx="6050">
                  <c:v>-1.5435099999999999</c:v>
                </c:pt>
                <c:pt idx="6051">
                  <c:v>-1.5445199999999999</c:v>
                </c:pt>
                <c:pt idx="6052">
                  <c:v>-1.54555</c:v>
                </c:pt>
                <c:pt idx="6053">
                  <c:v>-1.54653</c:v>
                </c:pt>
                <c:pt idx="6054">
                  <c:v>-1.5475099999999999</c:v>
                </c:pt>
                <c:pt idx="6055">
                  <c:v>-1.54847</c:v>
                </c:pt>
                <c:pt idx="6056">
                  <c:v>-1.54945</c:v>
                </c:pt>
                <c:pt idx="6057">
                  <c:v>-1.5504500000000001</c:v>
                </c:pt>
                <c:pt idx="6058">
                  <c:v>-1.5514699999999999</c:v>
                </c:pt>
                <c:pt idx="6059">
                  <c:v>-1.5525199999999999</c:v>
                </c:pt>
                <c:pt idx="6060">
                  <c:v>-1.5534699999999999</c:v>
                </c:pt>
                <c:pt idx="6061">
                  <c:v>-1.5545199999999999</c:v>
                </c:pt>
                <c:pt idx="6062">
                  <c:v>-1.55545</c:v>
                </c:pt>
                <c:pt idx="6063">
                  <c:v>-1.5564899999999999</c:v>
                </c:pt>
                <c:pt idx="6064">
                  <c:v>-1.5575300000000001</c:v>
                </c:pt>
                <c:pt idx="6065">
                  <c:v>-1.55857</c:v>
                </c:pt>
                <c:pt idx="6066">
                  <c:v>-1.5594699999999999</c:v>
                </c:pt>
                <c:pt idx="6067">
                  <c:v>-1.56047</c:v>
                </c:pt>
                <c:pt idx="6068">
                  <c:v>-1.56151</c:v>
                </c:pt>
                <c:pt idx="6069">
                  <c:v>-1.56247</c:v>
                </c:pt>
                <c:pt idx="6070">
                  <c:v>-1.56352</c:v>
                </c:pt>
                <c:pt idx="6071">
                  <c:v>-1.5645100000000001</c:v>
                </c:pt>
                <c:pt idx="6072">
                  <c:v>-1.56549</c:v>
                </c:pt>
                <c:pt idx="6073">
                  <c:v>-1.56647</c:v>
                </c:pt>
                <c:pt idx="6074">
                  <c:v>-1.5674999999999999</c:v>
                </c:pt>
                <c:pt idx="6075">
                  <c:v>-1.56846</c:v>
                </c:pt>
                <c:pt idx="6076">
                  <c:v>-1.5694999999999999</c:v>
                </c:pt>
                <c:pt idx="6077">
                  <c:v>-1.5705100000000001</c:v>
                </c:pt>
                <c:pt idx="6078">
                  <c:v>-1.57151</c:v>
                </c:pt>
                <c:pt idx="6079">
                  <c:v>-1.5724499999999999</c:v>
                </c:pt>
                <c:pt idx="6080">
                  <c:v>-1.5734600000000001</c:v>
                </c:pt>
                <c:pt idx="6081">
                  <c:v>-1.5744499999999999</c:v>
                </c:pt>
                <c:pt idx="6082">
                  <c:v>-1.5755300000000001</c:v>
                </c:pt>
                <c:pt idx="6083">
                  <c:v>-1.57647</c:v>
                </c:pt>
                <c:pt idx="6084">
                  <c:v>-1.5774699999999999</c:v>
                </c:pt>
                <c:pt idx="6085">
                  <c:v>-1.5784800000000001</c:v>
                </c:pt>
                <c:pt idx="6086">
                  <c:v>-1.57948</c:v>
                </c:pt>
                <c:pt idx="6087">
                  <c:v>-1.5804800000000001</c:v>
                </c:pt>
                <c:pt idx="6088">
                  <c:v>-1.5814699999999999</c:v>
                </c:pt>
                <c:pt idx="6089">
                  <c:v>-1.58247</c:v>
                </c:pt>
                <c:pt idx="6090">
                  <c:v>-1.5834699999999999</c:v>
                </c:pt>
                <c:pt idx="6091">
                  <c:v>-1.5845100000000001</c:v>
                </c:pt>
                <c:pt idx="6092">
                  <c:v>-1.5855300000000001</c:v>
                </c:pt>
                <c:pt idx="6093">
                  <c:v>-1.5865</c:v>
                </c:pt>
                <c:pt idx="6094">
                  <c:v>-1.58752</c:v>
                </c:pt>
                <c:pt idx="6095">
                  <c:v>-1.5885</c:v>
                </c:pt>
                <c:pt idx="6096">
                  <c:v>-1.5894999999999999</c:v>
                </c:pt>
                <c:pt idx="6097">
                  <c:v>-1.5905100000000001</c:v>
                </c:pt>
                <c:pt idx="6098">
                  <c:v>-1.5914900000000001</c:v>
                </c:pt>
                <c:pt idx="6099">
                  <c:v>-1.5925100000000001</c:v>
                </c:pt>
                <c:pt idx="6100">
                  <c:v>-1.5934999999999999</c:v>
                </c:pt>
                <c:pt idx="6101">
                  <c:v>-1.5944199999999999</c:v>
                </c:pt>
                <c:pt idx="6102">
                  <c:v>-1.59541</c:v>
                </c:pt>
                <c:pt idx="6103">
                  <c:v>-1.5964</c:v>
                </c:pt>
                <c:pt idx="6104">
                  <c:v>-1.5974699999999999</c:v>
                </c:pt>
                <c:pt idx="6105">
                  <c:v>-1.5984700000000001</c:v>
                </c:pt>
                <c:pt idx="6106">
                  <c:v>-1.59951</c:v>
                </c:pt>
                <c:pt idx="6107">
                  <c:v>-1.6005199999999999</c:v>
                </c:pt>
                <c:pt idx="6108">
                  <c:v>-1.6014900000000001</c:v>
                </c:pt>
                <c:pt idx="6109">
                  <c:v>-1.60249</c:v>
                </c:pt>
                <c:pt idx="6110">
                  <c:v>-1.60347</c:v>
                </c:pt>
                <c:pt idx="6111">
                  <c:v>-1.6044799999999999</c:v>
                </c:pt>
                <c:pt idx="6112">
                  <c:v>-1.60547</c:v>
                </c:pt>
                <c:pt idx="6113">
                  <c:v>-1.60649</c:v>
                </c:pt>
                <c:pt idx="6114">
                  <c:v>-1.60751</c:v>
                </c:pt>
                <c:pt idx="6115">
                  <c:v>-1.6085100000000001</c:v>
                </c:pt>
                <c:pt idx="6116">
                  <c:v>-1.60947</c:v>
                </c:pt>
                <c:pt idx="6117">
                  <c:v>-1.6104400000000001</c:v>
                </c:pt>
                <c:pt idx="6118">
                  <c:v>-1.6114999999999999</c:v>
                </c:pt>
                <c:pt idx="6119">
                  <c:v>-1.61246</c:v>
                </c:pt>
                <c:pt idx="6120">
                  <c:v>-1.61351</c:v>
                </c:pt>
                <c:pt idx="6121">
                  <c:v>-1.6145099999999999</c:v>
                </c:pt>
                <c:pt idx="6122">
                  <c:v>-1.61548</c:v>
                </c:pt>
                <c:pt idx="6123">
                  <c:v>-1.6164799999999999</c:v>
                </c:pt>
                <c:pt idx="6124">
                  <c:v>-1.6174500000000001</c:v>
                </c:pt>
                <c:pt idx="6125">
                  <c:v>-1.6184799999999999</c:v>
                </c:pt>
                <c:pt idx="6126">
                  <c:v>-1.61951</c:v>
                </c:pt>
                <c:pt idx="6127">
                  <c:v>-1.6204499999999999</c:v>
                </c:pt>
                <c:pt idx="6128">
                  <c:v>-1.62147</c:v>
                </c:pt>
                <c:pt idx="6129">
                  <c:v>-1.62243</c:v>
                </c:pt>
                <c:pt idx="6130">
                  <c:v>-1.6234599999999999</c:v>
                </c:pt>
                <c:pt idx="6131">
                  <c:v>-1.62453</c:v>
                </c:pt>
                <c:pt idx="6132">
                  <c:v>-1.62544</c:v>
                </c:pt>
                <c:pt idx="6133">
                  <c:v>-1.62646</c:v>
                </c:pt>
                <c:pt idx="6134">
                  <c:v>-1.6274599999999999</c:v>
                </c:pt>
                <c:pt idx="6135">
                  <c:v>-1.6284799999999999</c:v>
                </c:pt>
                <c:pt idx="6136">
                  <c:v>-1.62951</c:v>
                </c:pt>
                <c:pt idx="6137">
                  <c:v>-1.6304700000000001</c:v>
                </c:pt>
                <c:pt idx="6138">
                  <c:v>-1.63147</c:v>
                </c:pt>
                <c:pt idx="6139">
                  <c:v>-1.6324399999999999</c:v>
                </c:pt>
                <c:pt idx="6140">
                  <c:v>-1.6335</c:v>
                </c:pt>
                <c:pt idx="6141">
                  <c:v>-1.63453</c:v>
                </c:pt>
                <c:pt idx="6142">
                  <c:v>-1.63548</c:v>
                </c:pt>
                <c:pt idx="6143">
                  <c:v>-1.6365000000000001</c:v>
                </c:pt>
                <c:pt idx="6144">
                  <c:v>-1.6374899999999999</c:v>
                </c:pt>
                <c:pt idx="6145">
                  <c:v>-1.63849</c:v>
                </c:pt>
                <c:pt idx="6146">
                  <c:v>-1.6394200000000001</c:v>
                </c:pt>
                <c:pt idx="6147">
                  <c:v>-1.6404399999999999</c:v>
                </c:pt>
                <c:pt idx="6148">
                  <c:v>-1.6414500000000001</c:v>
                </c:pt>
                <c:pt idx="6149">
                  <c:v>-1.64246</c:v>
                </c:pt>
                <c:pt idx="6150">
                  <c:v>-1.6434299999999999</c:v>
                </c:pt>
                <c:pt idx="6151">
                  <c:v>-1.64445</c:v>
                </c:pt>
                <c:pt idx="6152">
                  <c:v>-1.6454599999999999</c:v>
                </c:pt>
                <c:pt idx="6153">
                  <c:v>-1.64645</c:v>
                </c:pt>
                <c:pt idx="6154">
                  <c:v>-1.64744</c:v>
                </c:pt>
                <c:pt idx="6155">
                  <c:v>-1.6484799999999999</c:v>
                </c:pt>
                <c:pt idx="6156">
                  <c:v>-1.6494899999999999</c:v>
                </c:pt>
                <c:pt idx="6157">
                  <c:v>-1.6504799999999999</c:v>
                </c:pt>
                <c:pt idx="6158">
                  <c:v>-1.6515</c:v>
                </c:pt>
                <c:pt idx="6159">
                  <c:v>-1.6524799999999999</c:v>
                </c:pt>
                <c:pt idx="6160">
                  <c:v>-1.6534500000000001</c:v>
                </c:pt>
                <c:pt idx="6161">
                  <c:v>-1.65448</c:v>
                </c:pt>
                <c:pt idx="6162">
                  <c:v>-1.65544</c:v>
                </c:pt>
                <c:pt idx="6163">
                  <c:v>-1.65646</c:v>
                </c:pt>
                <c:pt idx="6164">
                  <c:v>-1.6575200000000001</c:v>
                </c:pt>
                <c:pt idx="6165">
                  <c:v>-1.65849</c:v>
                </c:pt>
                <c:pt idx="6166">
                  <c:v>-1.6594800000000001</c:v>
                </c:pt>
                <c:pt idx="6167">
                  <c:v>-1.6604300000000001</c:v>
                </c:pt>
                <c:pt idx="6168">
                  <c:v>-1.6614500000000001</c:v>
                </c:pt>
                <c:pt idx="6169">
                  <c:v>-1.6624399999999999</c:v>
                </c:pt>
                <c:pt idx="6170">
                  <c:v>-1.6634599999999999</c:v>
                </c:pt>
                <c:pt idx="6171">
                  <c:v>-1.6644300000000001</c:v>
                </c:pt>
                <c:pt idx="6172">
                  <c:v>-1.66544</c:v>
                </c:pt>
                <c:pt idx="6173">
                  <c:v>-1.6665000000000001</c:v>
                </c:pt>
                <c:pt idx="6174">
                  <c:v>-1.6674500000000001</c:v>
                </c:pt>
                <c:pt idx="6175">
                  <c:v>-1.6684300000000001</c:v>
                </c:pt>
                <c:pt idx="6176">
                  <c:v>-1.6695</c:v>
                </c:pt>
                <c:pt idx="6177">
                  <c:v>-1.6704600000000001</c:v>
                </c:pt>
                <c:pt idx="6178">
                  <c:v>-1.6714800000000001</c:v>
                </c:pt>
                <c:pt idx="6179">
                  <c:v>-1.6724699999999999</c:v>
                </c:pt>
                <c:pt idx="6180">
                  <c:v>-1.6734500000000001</c:v>
                </c:pt>
                <c:pt idx="6181">
                  <c:v>-1.67449</c:v>
                </c:pt>
                <c:pt idx="6182">
                  <c:v>-1.6755199999999999</c:v>
                </c:pt>
                <c:pt idx="6183">
                  <c:v>-1.6764399999999999</c:v>
                </c:pt>
                <c:pt idx="6184">
                  <c:v>-1.6773899999999999</c:v>
                </c:pt>
                <c:pt idx="6185">
                  <c:v>-1.67848</c:v>
                </c:pt>
                <c:pt idx="6186">
                  <c:v>-1.67954</c:v>
                </c:pt>
                <c:pt idx="6187">
                  <c:v>-1.68052</c:v>
                </c:pt>
                <c:pt idx="6188">
                  <c:v>-1.6815</c:v>
                </c:pt>
                <c:pt idx="6189">
                  <c:v>-1.68242</c:v>
                </c:pt>
                <c:pt idx="6190">
                  <c:v>-1.6834499999999999</c:v>
                </c:pt>
                <c:pt idx="6191">
                  <c:v>-1.6843900000000001</c:v>
                </c:pt>
                <c:pt idx="6192">
                  <c:v>-1.6854899999999999</c:v>
                </c:pt>
                <c:pt idx="6193">
                  <c:v>-1.6865000000000001</c:v>
                </c:pt>
                <c:pt idx="6194">
                  <c:v>-1.6874</c:v>
                </c:pt>
                <c:pt idx="6195">
                  <c:v>-1.68848</c:v>
                </c:pt>
                <c:pt idx="6196">
                  <c:v>-1.68947</c:v>
                </c:pt>
                <c:pt idx="6197">
                  <c:v>-1.6904399999999999</c:v>
                </c:pt>
                <c:pt idx="6198">
                  <c:v>-1.6914100000000001</c:v>
                </c:pt>
                <c:pt idx="6199">
                  <c:v>-1.6924300000000001</c:v>
                </c:pt>
                <c:pt idx="6200">
                  <c:v>-1.6935100000000001</c:v>
                </c:pt>
                <c:pt idx="6201">
                  <c:v>-1.69448</c:v>
                </c:pt>
                <c:pt idx="6202">
                  <c:v>-1.6955</c:v>
                </c:pt>
                <c:pt idx="6203">
                  <c:v>-1.69648</c:v>
                </c:pt>
                <c:pt idx="6204">
                  <c:v>-1.6974199999999999</c:v>
                </c:pt>
                <c:pt idx="6205">
                  <c:v>-1.69845</c:v>
                </c:pt>
                <c:pt idx="6206">
                  <c:v>-1.69943</c:v>
                </c:pt>
                <c:pt idx="6207">
                  <c:v>-1.7004699999999999</c:v>
                </c:pt>
                <c:pt idx="6208">
                  <c:v>-1.7015</c:v>
                </c:pt>
                <c:pt idx="6209">
                  <c:v>-1.7025300000000001</c:v>
                </c:pt>
                <c:pt idx="6210">
                  <c:v>-1.7034899999999999</c:v>
                </c:pt>
                <c:pt idx="6211">
                  <c:v>-1.70448</c:v>
                </c:pt>
                <c:pt idx="6212">
                  <c:v>-1.7054499999999999</c:v>
                </c:pt>
                <c:pt idx="6213">
                  <c:v>-1.7064999999999999</c:v>
                </c:pt>
                <c:pt idx="6214">
                  <c:v>-1.7074</c:v>
                </c:pt>
                <c:pt idx="6215">
                  <c:v>-1.7084699999999999</c:v>
                </c:pt>
                <c:pt idx="6216">
                  <c:v>-1.70946</c:v>
                </c:pt>
                <c:pt idx="6217">
                  <c:v>-1.7104699999999999</c:v>
                </c:pt>
                <c:pt idx="6218">
                  <c:v>-1.7114499999999999</c:v>
                </c:pt>
                <c:pt idx="6219">
                  <c:v>-1.71248</c:v>
                </c:pt>
                <c:pt idx="6220">
                  <c:v>-1.7134400000000001</c:v>
                </c:pt>
                <c:pt idx="6221">
                  <c:v>-1.71445</c:v>
                </c:pt>
                <c:pt idx="6222">
                  <c:v>-1.71543</c:v>
                </c:pt>
                <c:pt idx="6223">
                  <c:v>-1.71644</c:v>
                </c:pt>
                <c:pt idx="6224">
                  <c:v>-1.7174799999999999</c:v>
                </c:pt>
                <c:pt idx="6225">
                  <c:v>-1.7184699999999999</c:v>
                </c:pt>
                <c:pt idx="6226">
                  <c:v>-1.7194</c:v>
                </c:pt>
                <c:pt idx="6227">
                  <c:v>-1.7204200000000001</c:v>
                </c:pt>
                <c:pt idx="6228">
                  <c:v>-1.7214499999999999</c:v>
                </c:pt>
                <c:pt idx="6229">
                  <c:v>-1.7224299999999999</c:v>
                </c:pt>
                <c:pt idx="6230">
                  <c:v>-1.7235499999999999</c:v>
                </c:pt>
                <c:pt idx="6231">
                  <c:v>-1.72444</c:v>
                </c:pt>
                <c:pt idx="6232">
                  <c:v>-1.72549</c:v>
                </c:pt>
                <c:pt idx="6233">
                  <c:v>-1.72641</c:v>
                </c:pt>
                <c:pt idx="6234">
                  <c:v>-1.7274400000000001</c:v>
                </c:pt>
                <c:pt idx="6235">
                  <c:v>-1.72844</c:v>
                </c:pt>
                <c:pt idx="6236">
                  <c:v>-1.7294499999999999</c:v>
                </c:pt>
                <c:pt idx="6237">
                  <c:v>-1.73044</c:v>
                </c:pt>
                <c:pt idx="6238">
                  <c:v>-1.73139</c:v>
                </c:pt>
                <c:pt idx="6239">
                  <c:v>-1.73247</c:v>
                </c:pt>
                <c:pt idx="6240">
                  <c:v>-1.73349</c:v>
                </c:pt>
                <c:pt idx="6241">
                  <c:v>-1.7344999999999999</c:v>
                </c:pt>
                <c:pt idx="6242">
                  <c:v>-1.7354700000000001</c:v>
                </c:pt>
                <c:pt idx="6243">
                  <c:v>-1.7364900000000001</c:v>
                </c:pt>
                <c:pt idx="6244">
                  <c:v>-1.7374700000000001</c:v>
                </c:pt>
                <c:pt idx="6245">
                  <c:v>-1.7384599999999999</c:v>
                </c:pt>
                <c:pt idx="6246">
                  <c:v>-1.73952</c:v>
                </c:pt>
                <c:pt idx="6247">
                  <c:v>-1.74047</c:v>
                </c:pt>
                <c:pt idx="6248">
                  <c:v>-1.74152</c:v>
                </c:pt>
                <c:pt idx="6249">
                  <c:v>-1.7424900000000001</c:v>
                </c:pt>
                <c:pt idx="6250">
                  <c:v>-1.7434799999999999</c:v>
                </c:pt>
                <c:pt idx="6251">
                  <c:v>-1.7444200000000001</c:v>
                </c:pt>
                <c:pt idx="6252">
                  <c:v>-1.7455000000000001</c:v>
                </c:pt>
                <c:pt idx="6253">
                  <c:v>-1.7464900000000001</c:v>
                </c:pt>
                <c:pt idx="6254">
                  <c:v>-1.7474400000000001</c:v>
                </c:pt>
                <c:pt idx="6255">
                  <c:v>-1.7484</c:v>
                </c:pt>
                <c:pt idx="6256">
                  <c:v>-1.74942</c:v>
                </c:pt>
                <c:pt idx="6257">
                  <c:v>-1.75048</c:v>
                </c:pt>
                <c:pt idx="6258">
                  <c:v>-1.7514000000000001</c:v>
                </c:pt>
                <c:pt idx="6259">
                  <c:v>-1.75244</c:v>
                </c:pt>
                <c:pt idx="6260">
                  <c:v>-1.75345</c:v>
                </c:pt>
                <c:pt idx="6261">
                  <c:v>-1.7544500000000001</c:v>
                </c:pt>
                <c:pt idx="6262">
                  <c:v>-1.75546</c:v>
                </c:pt>
                <c:pt idx="6263">
                  <c:v>-1.75644</c:v>
                </c:pt>
                <c:pt idx="6264">
                  <c:v>-1.7574700000000001</c:v>
                </c:pt>
                <c:pt idx="6265">
                  <c:v>-1.7584500000000001</c:v>
                </c:pt>
                <c:pt idx="6266">
                  <c:v>-1.7595099999999999</c:v>
                </c:pt>
                <c:pt idx="6267">
                  <c:v>-1.76044</c:v>
                </c:pt>
                <c:pt idx="6268">
                  <c:v>-1.7614799999999999</c:v>
                </c:pt>
                <c:pt idx="6269">
                  <c:v>-1.7624899999999999</c:v>
                </c:pt>
                <c:pt idx="6270">
                  <c:v>-1.76342</c:v>
                </c:pt>
                <c:pt idx="6271">
                  <c:v>-1.7645</c:v>
                </c:pt>
                <c:pt idx="6272">
                  <c:v>-1.7655099999999999</c:v>
                </c:pt>
                <c:pt idx="6273">
                  <c:v>-1.76647</c:v>
                </c:pt>
                <c:pt idx="6274">
                  <c:v>-1.7675099999999999</c:v>
                </c:pt>
                <c:pt idx="6275">
                  <c:v>-1.76847</c:v>
                </c:pt>
                <c:pt idx="6276">
                  <c:v>-1.76945</c:v>
                </c:pt>
                <c:pt idx="6277">
                  <c:v>-1.77044</c:v>
                </c:pt>
                <c:pt idx="6278">
                  <c:v>-1.7714099999999999</c:v>
                </c:pt>
                <c:pt idx="6279">
                  <c:v>-1.7725</c:v>
                </c:pt>
                <c:pt idx="6280">
                  <c:v>-1.7734099999999999</c:v>
                </c:pt>
                <c:pt idx="6281">
                  <c:v>-1.77444</c:v>
                </c:pt>
                <c:pt idx="6282">
                  <c:v>-1.77542</c:v>
                </c:pt>
                <c:pt idx="6283">
                  <c:v>-1.7764599999999999</c:v>
                </c:pt>
                <c:pt idx="6284">
                  <c:v>-1.7774399999999999</c:v>
                </c:pt>
                <c:pt idx="6285">
                  <c:v>-1.77844</c:v>
                </c:pt>
                <c:pt idx="6286">
                  <c:v>-1.77945</c:v>
                </c:pt>
                <c:pt idx="6287">
                  <c:v>-1.78041</c:v>
                </c:pt>
                <c:pt idx="6288">
                  <c:v>-1.78149</c:v>
                </c:pt>
                <c:pt idx="6289">
                  <c:v>-1.7824899999999999</c:v>
                </c:pt>
                <c:pt idx="6290">
                  <c:v>-1.7834099999999999</c:v>
                </c:pt>
                <c:pt idx="6291">
                  <c:v>-1.7844899999999999</c:v>
                </c:pt>
                <c:pt idx="6292">
                  <c:v>-1.7854300000000001</c:v>
                </c:pt>
                <c:pt idx="6293">
                  <c:v>-1.7864599999999999</c:v>
                </c:pt>
                <c:pt idx="6294">
                  <c:v>-1.7875000000000001</c:v>
                </c:pt>
                <c:pt idx="6295">
                  <c:v>-1.7884</c:v>
                </c:pt>
                <c:pt idx="6296">
                  <c:v>-1.78948</c:v>
                </c:pt>
                <c:pt idx="6297">
                  <c:v>-1.79047</c:v>
                </c:pt>
                <c:pt idx="6298">
                  <c:v>-1.7915000000000001</c:v>
                </c:pt>
                <c:pt idx="6299">
                  <c:v>-1.7924599999999999</c:v>
                </c:pt>
                <c:pt idx="6300">
                  <c:v>-1.7934099999999999</c:v>
                </c:pt>
                <c:pt idx="6301">
                  <c:v>-1.79447</c:v>
                </c:pt>
                <c:pt idx="6302">
                  <c:v>-1.79549</c:v>
                </c:pt>
                <c:pt idx="6303">
                  <c:v>-1.79643</c:v>
                </c:pt>
                <c:pt idx="6304">
                  <c:v>-1.79741</c:v>
                </c:pt>
                <c:pt idx="6305">
                  <c:v>-1.7984199999999999</c:v>
                </c:pt>
                <c:pt idx="6306">
                  <c:v>-1.79945</c:v>
                </c:pt>
                <c:pt idx="6307">
                  <c:v>-1.8004500000000001</c:v>
                </c:pt>
                <c:pt idx="6308">
                  <c:v>-1.80138</c:v>
                </c:pt>
                <c:pt idx="6309">
                  <c:v>-1.8023899999999999</c:v>
                </c:pt>
                <c:pt idx="6310">
                  <c:v>-1.80342</c:v>
                </c:pt>
                <c:pt idx="6311">
                  <c:v>-1.8044899999999999</c:v>
                </c:pt>
                <c:pt idx="6312">
                  <c:v>-1.8054600000000001</c:v>
                </c:pt>
                <c:pt idx="6313">
                  <c:v>-1.8064499999999999</c:v>
                </c:pt>
                <c:pt idx="6314">
                  <c:v>-1.8074399999999999</c:v>
                </c:pt>
                <c:pt idx="6315">
                  <c:v>-1.8084199999999999</c:v>
                </c:pt>
                <c:pt idx="6316">
                  <c:v>-1.8095000000000001</c:v>
                </c:pt>
                <c:pt idx="6317">
                  <c:v>-1.81047</c:v>
                </c:pt>
                <c:pt idx="6318">
                  <c:v>-1.8113999999999999</c:v>
                </c:pt>
                <c:pt idx="6319">
                  <c:v>-1.8124899999999999</c:v>
                </c:pt>
                <c:pt idx="6320">
                  <c:v>-1.81342</c:v>
                </c:pt>
                <c:pt idx="6321">
                  <c:v>-1.81447</c:v>
                </c:pt>
                <c:pt idx="6322">
                  <c:v>-1.81541</c:v>
                </c:pt>
                <c:pt idx="6323">
                  <c:v>-1.8164400000000001</c:v>
                </c:pt>
                <c:pt idx="6324">
                  <c:v>-1.81745</c:v>
                </c:pt>
                <c:pt idx="6325">
                  <c:v>-1.8184199999999999</c:v>
                </c:pt>
                <c:pt idx="6326">
                  <c:v>-1.81941</c:v>
                </c:pt>
                <c:pt idx="6327">
                  <c:v>-1.8203800000000001</c:v>
                </c:pt>
                <c:pt idx="6328">
                  <c:v>-1.8214399999999999</c:v>
                </c:pt>
                <c:pt idx="6329">
                  <c:v>-1.82247</c:v>
                </c:pt>
                <c:pt idx="6330">
                  <c:v>-1.82348</c:v>
                </c:pt>
                <c:pt idx="6331">
                  <c:v>-1.8244400000000001</c:v>
                </c:pt>
                <c:pt idx="6332">
                  <c:v>-1.82538</c:v>
                </c:pt>
                <c:pt idx="6333">
                  <c:v>-1.82646</c:v>
                </c:pt>
                <c:pt idx="6334">
                  <c:v>-1.82748</c:v>
                </c:pt>
                <c:pt idx="6335">
                  <c:v>-1.82846</c:v>
                </c:pt>
                <c:pt idx="6336">
                  <c:v>-1.8294600000000001</c:v>
                </c:pt>
                <c:pt idx="6337">
                  <c:v>-1.83046</c:v>
                </c:pt>
                <c:pt idx="6338">
                  <c:v>-1.83148</c:v>
                </c:pt>
                <c:pt idx="6339">
                  <c:v>-1.8325199999999999</c:v>
                </c:pt>
                <c:pt idx="6340">
                  <c:v>-1.8334699999999999</c:v>
                </c:pt>
                <c:pt idx="6341">
                  <c:v>-1.8344800000000001</c:v>
                </c:pt>
                <c:pt idx="6342">
                  <c:v>-1.83545</c:v>
                </c:pt>
                <c:pt idx="6343">
                  <c:v>-1.8364799999999999</c:v>
                </c:pt>
                <c:pt idx="6344">
                  <c:v>-1.8374200000000001</c:v>
                </c:pt>
                <c:pt idx="6345">
                  <c:v>-1.8384499999999999</c:v>
                </c:pt>
                <c:pt idx="6346">
                  <c:v>-1.83938</c:v>
                </c:pt>
                <c:pt idx="6347">
                  <c:v>-1.84046</c:v>
                </c:pt>
                <c:pt idx="6348">
                  <c:v>-1.84141</c:v>
                </c:pt>
                <c:pt idx="6349">
                  <c:v>-1.8424400000000001</c:v>
                </c:pt>
                <c:pt idx="6350">
                  <c:v>-1.8434600000000001</c:v>
                </c:pt>
                <c:pt idx="6351">
                  <c:v>-1.8445199999999999</c:v>
                </c:pt>
                <c:pt idx="6352">
                  <c:v>-1.8454200000000001</c:v>
                </c:pt>
                <c:pt idx="6353">
                  <c:v>-1.84649</c:v>
                </c:pt>
                <c:pt idx="6354">
                  <c:v>-1.8475200000000001</c:v>
                </c:pt>
                <c:pt idx="6355">
                  <c:v>-1.84842</c:v>
                </c:pt>
                <c:pt idx="6356">
                  <c:v>-1.84945</c:v>
                </c:pt>
                <c:pt idx="6357">
                  <c:v>-1.8504799999999999</c:v>
                </c:pt>
                <c:pt idx="6358">
                  <c:v>-1.85148</c:v>
                </c:pt>
                <c:pt idx="6359">
                  <c:v>-1.8524799999999999</c:v>
                </c:pt>
                <c:pt idx="6360">
                  <c:v>-1.85348</c:v>
                </c:pt>
                <c:pt idx="6361">
                  <c:v>-1.85446</c:v>
                </c:pt>
                <c:pt idx="6362">
                  <c:v>-1.8554900000000001</c:v>
                </c:pt>
                <c:pt idx="6363">
                  <c:v>-1.8564700000000001</c:v>
                </c:pt>
                <c:pt idx="6364">
                  <c:v>-1.85745</c:v>
                </c:pt>
                <c:pt idx="6365">
                  <c:v>-1.85843</c:v>
                </c:pt>
                <c:pt idx="6366">
                  <c:v>-1.85941</c:v>
                </c:pt>
                <c:pt idx="6367">
                  <c:v>-1.86042</c:v>
                </c:pt>
                <c:pt idx="6368">
                  <c:v>-1.8614599999999999</c:v>
                </c:pt>
                <c:pt idx="6369">
                  <c:v>-1.8624000000000001</c:v>
                </c:pt>
                <c:pt idx="6370">
                  <c:v>-1.8633999999999999</c:v>
                </c:pt>
                <c:pt idx="6371">
                  <c:v>-1.8644400000000001</c:v>
                </c:pt>
                <c:pt idx="6372">
                  <c:v>-1.86548</c:v>
                </c:pt>
                <c:pt idx="6373">
                  <c:v>-1.8663799999999999</c:v>
                </c:pt>
                <c:pt idx="6374">
                  <c:v>-1.86738</c:v>
                </c:pt>
                <c:pt idx="6375">
                  <c:v>-1.8684400000000001</c:v>
                </c:pt>
                <c:pt idx="6376">
                  <c:v>-1.8694200000000001</c:v>
                </c:pt>
                <c:pt idx="6377">
                  <c:v>-1.87043</c:v>
                </c:pt>
                <c:pt idx="6378">
                  <c:v>-1.87144</c:v>
                </c:pt>
                <c:pt idx="6379">
                  <c:v>-1.87246</c:v>
                </c:pt>
                <c:pt idx="6380">
                  <c:v>-1.8734599999999999</c:v>
                </c:pt>
                <c:pt idx="6381">
                  <c:v>-1.8744400000000001</c:v>
                </c:pt>
                <c:pt idx="6382">
                  <c:v>-1.8754200000000001</c:v>
                </c:pt>
                <c:pt idx="6383">
                  <c:v>-1.87643</c:v>
                </c:pt>
                <c:pt idx="6384">
                  <c:v>-1.8774599999999999</c:v>
                </c:pt>
                <c:pt idx="6385">
                  <c:v>-1.8784799999999999</c:v>
                </c:pt>
                <c:pt idx="6386">
                  <c:v>-1.8794200000000001</c:v>
                </c:pt>
                <c:pt idx="6387">
                  <c:v>-1.88042</c:v>
                </c:pt>
                <c:pt idx="6388">
                  <c:v>-1.8814599999999999</c:v>
                </c:pt>
                <c:pt idx="6389">
                  <c:v>-1.88242</c:v>
                </c:pt>
                <c:pt idx="6390">
                  <c:v>-1.8834</c:v>
                </c:pt>
                <c:pt idx="6391">
                  <c:v>-1.88439</c:v>
                </c:pt>
                <c:pt idx="6392">
                  <c:v>-1.88541</c:v>
                </c:pt>
                <c:pt idx="6393">
                  <c:v>-1.8864300000000001</c:v>
                </c:pt>
                <c:pt idx="6394">
                  <c:v>-1.8874299999999999</c:v>
                </c:pt>
                <c:pt idx="6395">
                  <c:v>-1.88845</c:v>
                </c:pt>
                <c:pt idx="6396">
                  <c:v>-1.8894</c:v>
                </c:pt>
                <c:pt idx="6397">
                  <c:v>-1.8904099999999999</c:v>
                </c:pt>
                <c:pt idx="6398">
                  <c:v>-1.8914200000000001</c:v>
                </c:pt>
                <c:pt idx="6399">
                  <c:v>-1.8924700000000001</c:v>
                </c:pt>
                <c:pt idx="6400">
                  <c:v>-1.8934500000000001</c:v>
                </c:pt>
                <c:pt idx="6401">
                  <c:v>-1.8944799999999999</c:v>
                </c:pt>
                <c:pt idx="6402">
                  <c:v>-1.8954899999999999</c:v>
                </c:pt>
                <c:pt idx="6403">
                  <c:v>-1.89646</c:v>
                </c:pt>
                <c:pt idx="6404">
                  <c:v>-1.8974500000000001</c:v>
                </c:pt>
                <c:pt idx="6405">
                  <c:v>-1.89845</c:v>
                </c:pt>
                <c:pt idx="6406">
                  <c:v>-1.89947</c:v>
                </c:pt>
                <c:pt idx="6407">
                  <c:v>-1.9004000000000001</c:v>
                </c:pt>
                <c:pt idx="6408">
                  <c:v>-1.9014500000000001</c:v>
                </c:pt>
                <c:pt idx="6409">
                  <c:v>-1.9024099999999999</c:v>
                </c:pt>
                <c:pt idx="6410">
                  <c:v>-1.9034</c:v>
                </c:pt>
                <c:pt idx="6411">
                  <c:v>-1.90442</c:v>
                </c:pt>
                <c:pt idx="6412">
                  <c:v>-1.9054800000000001</c:v>
                </c:pt>
                <c:pt idx="6413">
                  <c:v>-1.90639</c:v>
                </c:pt>
                <c:pt idx="6414">
                  <c:v>-1.9074199999999999</c:v>
                </c:pt>
                <c:pt idx="6415">
                  <c:v>-1.9084700000000001</c:v>
                </c:pt>
                <c:pt idx="6416">
                  <c:v>-1.9094500000000001</c:v>
                </c:pt>
                <c:pt idx="6417">
                  <c:v>-1.9105099999999999</c:v>
                </c:pt>
                <c:pt idx="6418">
                  <c:v>-1.9114500000000001</c:v>
                </c:pt>
                <c:pt idx="6419">
                  <c:v>-1.9124399999999999</c:v>
                </c:pt>
                <c:pt idx="6420">
                  <c:v>-1.9134899999999999</c:v>
                </c:pt>
                <c:pt idx="6421">
                  <c:v>-1.9144000000000001</c:v>
                </c:pt>
                <c:pt idx="6422">
                  <c:v>-1.9154500000000001</c:v>
                </c:pt>
                <c:pt idx="6423">
                  <c:v>-1.9164600000000001</c:v>
                </c:pt>
                <c:pt idx="6424">
                  <c:v>-1.9173800000000001</c:v>
                </c:pt>
                <c:pt idx="6425">
                  <c:v>-1.91839</c:v>
                </c:pt>
                <c:pt idx="6426">
                  <c:v>-1.9194500000000001</c:v>
                </c:pt>
                <c:pt idx="6427">
                  <c:v>-1.9205000000000001</c:v>
                </c:pt>
                <c:pt idx="6428">
                  <c:v>-1.9215199999999999</c:v>
                </c:pt>
                <c:pt idx="6429">
                  <c:v>-1.9225099999999999</c:v>
                </c:pt>
                <c:pt idx="6430">
                  <c:v>-1.92344</c:v>
                </c:pt>
                <c:pt idx="6431">
                  <c:v>-1.92442</c:v>
                </c:pt>
                <c:pt idx="6432">
                  <c:v>-1.9254599999999999</c:v>
                </c:pt>
                <c:pt idx="6433">
                  <c:v>-1.9264699999999999</c:v>
                </c:pt>
                <c:pt idx="6434">
                  <c:v>-1.9274100000000001</c:v>
                </c:pt>
                <c:pt idx="6435">
                  <c:v>-1.92876</c:v>
                </c:pt>
                <c:pt idx="6436">
                  <c:v>-1.93008</c:v>
                </c:pt>
                <c:pt idx="6437">
                  <c:v>-1.9311400000000001</c:v>
                </c:pt>
                <c:pt idx="6438">
                  <c:v>-1.9321900000000001</c:v>
                </c:pt>
                <c:pt idx="6439">
                  <c:v>-1.93316</c:v>
                </c:pt>
                <c:pt idx="6440">
                  <c:v>-1.93415</c:v>
                </c:pt>
                <c:pt idx="6441">
                  <c:v>-1.93512</c:v>
                </c:pt>
                <c:pt idx="6442">
                  <c:v>-1.93614</c:v>
                </c:pt>
                <c:pt idx="6443">
                  <c:v>-1.9371</c:v>
                </c:pt>
                <c:pt idx="6444">
                  <c:v>-1.9381600000000001</c:v>
                </c:pt>
                <c:pt idx="6445">
                  <c:v>-1.93916</c:v>
                </c:pt>
                <c:pt idx="6446">
                  <c:v>-1.9401200000000001</c:v>
                </c:pt>
                <c:pt idx="6447">
                  <c:v>-1.9411099999999999</c:v>
                </c:pt>
                <c:pt idx="6448">
                  <c:v>-1.94218</c:v>
                </c:pt>
                <c:pt idx="6449">
                  <c:v>-1.9432199999999999</c:v>
                </c:pt>
                <c:pt idx="6450">
                  <c:v>-1.9441900000000001</c:v>
                </c:pt>
                <c:pt idx="6451">
                  <c:v>-1.9452</c:v>
                </c:pt>
                <c:pt idx="6452">
                  <c:v>-1.9461599999999999</c:v>
                </c:pt>
                <c:pt idx="6453">
                  <c:v>-1.94712</c:v>
                </c:pt>
                <c:pt idx="6454">
                  <c:v>-1.9480999999999999</c:v>
                </c:pt>
                <c:pt idx="6455">
                  <c:v>-1.94916</c:v>
                </c:pt>
                <c:pt idx="6456">
                  <c:v>-1.9500999999999999</c:v>
                </c:pt>
                <c:pt idx="6457">
                  <c:v>-1.9510700000000001</c:v>
                </c:pt>
                <c:pt idx="6458">
                  <c:v>-1.9520999999999999</c:v>
                </c:pt>
                <c:pt idx="6459">
                  <c:v>-1.95319</c:v>
                </c:pt>
                <c:pt idx="6460">
                  <c:v>-1.95417</c:v>
                </c:pt>
                <c:pt idx="6461">
                  <c:v>-1.9551000000000001</c:v>
                </c:pt>
                <c:pt idx="6462">
                  <c:v>-1.9561299999999999</c:v>
                </c:pt>
                <c:pt idx="6463">
                  <c:v>-1.9571799999999999</c:v>
                </c:pt>
                <c:pt idx="6464">
                  <c:v>-1.9581299999999999</c:v>
                </c:pt>
                <c:pt idx="6465">
                  <c:v>-1.9591799999999999</c:v>
                </c:pt>
                <c:pt idx="6466">
                  <c:v>-1.96017</c:v>
                </c:pt>
                <c:pt idx="6467">
                  <c:v>-1.96112</c:v>
                </c:pt>
                <c:pt idx="6468">
                  <c:v>-1.9621299999999999</c:v>
                </c:pt>
                <c:pt idx="6469">
                  <c:v>-1.9631099999999999</c:v>
                </c:pt>
                <c:pt idx="6470">
                  <c:v>-1.96417</c:v>
                </c:pt>
                <c:pt idx="6471">
                  <c:v>-1.9651099999999999</c:v>
                </c:pt>
                <c:pt idx="6472">
                  <c:v>-1.9661200000000001</c:v>
                </c:pt>
                <c:pt idx="6473">
                  <c:v>-1.9671400000000001</c:v>
                </c:pt>
                <c:pt idx="6474">
                  <c:v>-1.9681299999999999</c:v>
                </c:pt>
                <c:pt idx="6475">
                  <c:v>-1.96915</c:v>
                </c:pt>
                <c:pt idx="6476">
                  <c:v>-1.9701500000000001</c:v>
                </c:pt>
                <c:pt idx="6477">
                  <c:v>-1.97113</c:v>
                </c:pt>
                <c:pt idx="6478">
                  <c:v>-1.97207</c:v>
                </c:pt>
                <c:pt idx="6479">
                  <c:v>-1.9730700000000001</c:v>
                </c:pt>
                <c:pt idx="6480">
                  <c:v>-1.97411</c:v>
                </c:pt>
                <c:pt idx="6481">
                  <c:v>-1.9750799999999999</c:v>
                </c:pt>
                <c:pt idx="6482">
                  <c:v>-1.97611</c:v>
                </c:pt>
                <c:pt idx="6483">
                  <c:v>-1.9771000000000001</c:v>
                </c:pt>
                <c:pt idx="6484">
                  <c:v>-1.9781</c:v>
                </c:pt>
                <c:pt idx="6485">
                  <c:v>-1.9790700000000001</c:v>
                </c:pt>
                <c:pt idx="6486">
                  <c:v>-1.9801200000000001</c:v>
                </c:pt>
                <c:pt idx="6487">
                  <c:v>-1.9810399999999999</c:v>
                </c:pt>
                <c:pt idx="6488">
                  <c:v>-1.9821800000000001</c:v>
                </c:pt>
                <c:pt idx="6489">
                  <c:v>-1.9831099999999999</c:v>
                </c:pt>
                <c:pt idx="6490">
                  <c:v>-1.9841</c:v>
                </c:pt>
                <c:pt idx="6491">
                  <c:v>-1.98509</c:v>
                </c:pt>
                <c:pt idx="6492">
                  <c:v>-1.9861599999999999</c:v>
                </c:pt>
                <c:pt idx="6493">
                  <c:v>-1.9871300000000001</c:v>
                </c:pt>
                <c:pt idx="6494">
                  <c:v>-1.98813</c:v>
                </c:pt>
                <c:pt idx="6495">
                  <c:v>-1.98909</c:v>
                </c:pt>
                <c:pt idx="6496">
                  <c:v>-1.9900899999999999</c:v>
                </c:pt>
                <c:pt idx="6497">
                  <c:v>-1.99109</c:v>
                </c:pt>
                <c:pt idx="6498">
                  <c:v>-1.9921</c:v>
                </c:pt>
                <c:pt idx="6499">
                  <c:v>-1.9931300000000001</c:v>
                </c:pt>
                <c:pt idx="6500">
                  <c:v>-1.99407</c:v>
                </c:pt>
                <c:pt idx="6501">
                  <c:v>-1.9950300000000001</c:v>
                </c:pt>
                <c:pt idx="6502">
                  <c:v>-1.99607</c:v>
                </c:pt>
                <c:pt idx="6503">
                  <c:v>-1.9971300000000001</c:v>
                </c:pt>
                <c:pt idx="6504">
                  <c:v>-1.9981599999999999</c:v>
                </c:pt>
                <c:pt idx="6505">
                  <c:v>-1.99908</c:v>
                </c:pt>
                <c:pt idx="6506">
                  <c:v>-1.99976</c:v>
                </c:pt>
                <c:pt idx="6507">
                  <c:v>-1.99912</c:v>
                </c:pt>
                <c:pt idx="6508">
                  <c:v>-1.9981</c:v>
                </c:pt>
                <c:pt idx="6509">
                  <c:v>-1.99709</c:v>
                </c:pt>
                <c:pt idx="6510">
                  <c:v>-1.9960899999999999</c:v>
                </c:pt>
                <c:pt idx="6511">
                  <c:v>-1.99508</c:v>
                </c:pt>
                <c:pt idx="6512">
                  <c:v>-1.9940800000000001</c:v>
                </c:pt>
                <c:pt idx="6513">
                  <c:v>-1.99308</c:v>
                </c:pt>
                <c:pt idx="6514">
                  <c:v>-1.99211</c:v>
                </c:pt>
                <c:pt idx="6515">
                  <c:v>-1.99112</c:v>
                </c:pt>
                <c:pt idx="6516">
                  <c:v>-1.99004</c:v>
                </c:pt>
                <c:pt idx="6517">
                  <c:v>-1.9891399999999999</c:v>
                </c:pt>
                <c:pt idx="6518">
                  <c:v>-1.9881599999999999</c:v>
                </c:pt>
                <c:pt idx="6519">
                  <c:v>-1.9871399999999999</c:v>
                </c:pt>
                <c:pt idx="6520">
                  <c:v>-1.98611</c:v>
                </c:pt>
                <c:pt idx="6521">
                  <c:v>-1.98509</c:v>
                </c:pt>
                <c:pt idx="6522">
                  <c:v>-1.9841</c:v>
                </c:pt>
                <c:pt idx="6523">
                  <c:v>-1.98308</c:v>
                </c:pt>
                <c:pt idx="6524">
                  <c:v>-1.9821800000000001</c:v>
                </c:pt>
                <c:pt idx="6525">
                  <c:v>-1.98116</c:v>
                </c:pt>
                <c:pt idx="6526">
                  <c:v>-1.98011</c:v>
                </c:pt>
                <c:pt idx="6527">
                  <c:v>-1.9791300000000001</c:v>
                </c:pt>
                <c:pt idx="6528">
                  <c:v>-1.9780800000000001</c:v>
                </c:pt>
                <c:pt idx="6529">
                  <c:v>-1.9771300000000001</c:v>
                </c:pt>
                <c:pt idx="6530">
                  <c:v>-1.97611</c:v>
                </c:pt>
                <c:pt idx="6531">
                  <c:v>-1.9751399999999999</c:v>
                </c:pt>
                <c:pt idx="6532">
                  <c:v>-1.97404</c:v>
                </c:pt>
                <c:pt idx="6533">
                  <c:v>-1.97312</c:v>
                </c:pt>
                <c:pt idx="6534">
                  <c:v>-1.9721500000000001</c:v>
                </c:pt>
                <c:pt idx="6535">
                  <c:v>-1.97115</c:v>
                </c:pt>
                <c:pt idx="6536">
                  <c:v>-1.9701500000000001</c:v>
                </c:pt>
                <c:pt idx="6537">
                  <c:v>-1.96909</c:v>
                </c:pt>
                <c:pt idx="6538">
                  <c:v>-1.9681299999999999</c:v>
                </c:pt>
                <c:pt idx="6539">
                  <c:v>-1.9672099999999999</c:v>
                </c:pt>
                <c:pt idx="6540">
                  <c:v>-1.96618</c:v>
                </c:pt>
                <c:pt idx="6541">
                  <c:v>-1.96512</c:v>
                </c:pt>
                <c:pt idx="6542">
                  <c:v>-1.96411</c:v>
                </c:pt>
                <c:pt idx="6543">
                  <c:v>-1.9631400000000001</c:v>
                </c:pt>
                <c:pt idx="6544">
                  <c:v>-1.9620899999999999</c:v>
                </c:pt>
                <c:pt idx="6545">
                  <c:v>-1.9611499999999999</c:v>
                </c:pt>
                <c:pt idx="6546">
                  <c:v>-1.9601299999999999</c:v>
                </c:pt>
                <c:pt idx="6547">
                  <c:v>-1.9590700000000001</c:v>
                </c:pt>
                <c:pt idx="6548">
                  <c:v>-1.9581200000000001</c:v>
                </c:pt>
                <c:pt idx="6549">
                  <c:v>-1.9571799999999999</c:v>
                </c:pt>
                <c:pt idx="6550">
                  <c:v>-1.95614</c:v>
                </c:pt>
                <c:pt idx="6551">
                  <c:v>-1.95519</c:v>
                </c:pt>
                <c:pt idx="6552">
                  <c:v>-1.9541200000000001</c:v>
                </c:pt>
                <c:pt idx="6553">
                  <c:v>-1.9531400000000001</c:v>
                </c:pt>
                <c:pt idx="6554">
                  <c:v>-1.9521200000000001</c:v>
                </c:pt>
                <c:pt idx="6555">
                  <c:v>-1.95112</c:v>
                </c:pt>
                <c:pt idx="6556">
                  <c:v>-1.95008</c:v>
                </c:pt>
                <c:pt idx="6557">
                  <c:v>-1.9491400000000001</c:v>
                </c:pt>
                <c:pt idx="6558">
                  <c:v>-1.9481200000000001</c:v>
                </c:pt>
                <c:pt idx="6559">
                  <c:v>-1.9471099999999999</c:v>
                </c:pt>
                <c:pt idx="6560">
                  <c:v>-1.94617</c:v>
                </c:pt>
                <c:pt idx="6561">
                  <c:v>-1.94519</c:v>
                </c:pt>
                <c:pt idx="6562">
                  <c:v>-1.9441999999999999</c:v>
                </c:pt>
                <c:pt idx="6563">
                  <c:v>-1.94323</c:v>
                </c:pt>
                <c:pt idx="6564">
                  <c:v>-1.94217</c:v>
                </c:pt>
                <c:pt idx="6565">
                  <c:v>-1.9412</c:v>
                </c:pt>
                <c:pt idx="6566">
                  <c:v>-1.94014</c:v>
                </c:pt>
                <c:pt idx="6567">
                  <c:v>-1.9391799999999999</c:v>
                </c:pt>
                <c:pt idx="6568">
                  <c:v>-1.93821</c:v>
                </c:pt>
                <c:pt idx="6569">
                  <c:v>-1.9372</c:v>
                </c:pt>
                <c:pt idx="6570">
                  <c:v>-1.93614</c:v>
                </c:pt>
                <c:pt idx="6571">
                  <c:v>-1.93513</c:v>
                </c:pt>
                <c:pt idx="6572">
                  <c:v>-1.9341299999999999</c:v>
                </c:pt>
                <c:pt idx="6573">
                  <c:v>-1.9331199999999999</c:v>
                </c:pt>
                <c:pt idx="6574">
                  <c:v>-1.93214</c:v>
                </c:pt>
                <c:pt idx="6575">
                  <c:v>-1.93113</c:v>
                </c:pt>
                <c:pt idx="6576">
                  <c:v>-1.93005</c:v>
                </c:pt>
                <c:pt idx="6577">
                  <c:v>-1.92903</c:v>
                </c:pt>
                <c:pt idx="6578">
                  <c:v>-1.9280999999999999</c:v>
                </c:pt>
                <c:pt idx="6579">
                  <c:v>-1.9271</c:v>
                </c:pt>
                <c:pt idx="6580">
                  <c:v>-1.9261200000000001</c:v>
                </c:pt>
                <c:pt idx="6581">
                  <c:v>-1.9251199999999999</c:v>
                </c:pt>
                <c:pt idx="6582">
                  <c:v>-1.92408</c:v>
                </c:pt>
                <c:pt idx="6583">
                  <c:v>-1.92309</c:v>
                </c:pt>
                <c:pt idx="6584">
                  <c:v>-1.9221699999999999</c:v>
                </c:pt>
                <c:pt idx="6585">
                  <c:v>-1.9212</c:v>
                </c:pt>
                <c:pt idx="6586">
                  <c:v>-1.9201699999999999</c:v>
                </c:pt>
                <c:pt idx="6587">
                  <c:v>-1.9191400000000001</c:v>
                </c:pt>
                <c:pt idx="6588">
                  <c:v>-1.9180900000000001</c:v>
                </c:pt>
                <c:pt idx="6589">
                  <c:v>-1.9171499999999999</c:v>
                </c:pt>
                <c:pt idx="6590">
                  <c:v>-1.9162399999999999</c:v>
                </c:pt>
                <c:pt idx="6591">
                  <c:v>-1.91513</c:v>
                </c:pt>
                <c:pt idx="6592">
                  <c:v>-1.91421</c:v>
                </c:pt>
                <c:pt idx="6593">
                  <c:v>-1.91317</c:v>
                </c:pt>
                <c:pt idx="6594">
                  <c:v>-1.9121300000000001</c:v>
                </c:pt>
                <c:pt idx="6595">
                  <c:v>-1.91116</c:v>
                </c:pt>
                <c:pt idx="6596">
                  <c:v>-1.91015</c:v>
                </c:pt>
                <c:pt idx="6597">
                  <c:v>-1.90917</c:v>
                </c:pt>
                <c:pt idx="6598">
                  <c:v>-1.9081399999999999</c:v>
                </c:pt>
                <c:pt idx="6599">
                  <c:v>-1.9071499999999999</c:v>
                </c:pt>
                <c:pt idx="6600">
                  <c:v>-1.90615</c:v>
                </c:pt>
                <c:pt idx="6601">
                  <c:v>-1.90513</c:v>
                </c:pt>
                <c:pt idx="6602">
                  <c:v>-1.9041600000000001</c:v>
                </c:pt>
                <c:pt idx="6603">
                  <c:v>-1.90313</c:v>
                </c:pt>
                <c:pt idx="6604">
                  <c:v>-1.90212</c:v>
                </c:pt>
                <c:pt idx="6605">
                  <c:v>-1.9011400000000001</c:v>
                </c:pt>
                <c:pt idx="6606">
                  <c:v>-1.90019</c:v>
                </c:pt>
                <c:pt idx="6607">
                  <c:v>-1.8992500000000001</c:v>
                </c:pt>
                <c:pt idx="6608">
                  <c:v>-1.89818</c:v>
                </c:pt>
                <c:pt idx="6609">
                  <c:v>-1.8971499999999999</c:v>
                </c:pt>
                <c:pt idx="6610">
                  <c:v>-1.8961600000000001</c:v>
                </c:pt>
                <c:pt idx="6611">
                  <c:v>-1.89514</c:v>
                </c:pt>
                <c:pt idx="6612">
                  <c:v>-1.8941600000000001</c:v>
                </c:pt>
                <c:pt idx="6613">
                  <c:v>-1.8931500000000001</c:v>
                </c:pt>
                <c:pt idx="6614">
                  <c:v>-1.8921300000000001</c:v>
                </c:pt>
                <c:pt idx="6615">
                  <c:v>-1.8911800000000001</c:v>
                </c:pt>
                <c:pt idx="6616">
                  <c:v>-1.89011</c:v>
                </c:pt>
                <c:pt idx="6617">
                  <c:v>-1.88916</c:v>
                </c:pt>
                <c:pt idx="6618">
                  <c:v>-1.8881600000000001</c:v>
                </c:pt>
                <c:pt idx="6619">
                  <c:v>-1.8871199999999999</c:v>
                </c:pt>
                <c:pt idx="6620">
                  <c:v>-1.8860600000000001</c:v>
                </c:pt>
                <c:pt idx="6621">
                  <c:v>-1.8850899999999999</c:v>
                </c:pt>
                <c:pt idx="6622">
                  <c:v>-1.8841300000000001</c:v>
                </c:pt>
                <c:pt idx="6623">
                  <c:v>-1.8831</c:v>
                </c:pt>
                <c:pt idx="6624">
                  <c:v>-1.8821600000000001</c:v>
                </c:pt>
                <c:pt idx="6625">
                  <c:v>-1.88106</c:v>
                </c:pt>
                <c:pt idx="6626">
                  <c:v>-1.8801300000000001</c:v>
                </c:pt>
                <c:pt idx="6627">
                  <c:v>-1.8791100000000001</c:v>
                </c:pt>
                <c:pt idx="6628">
                  <c:v>-1.8781699999999999</c:v>
                </c:pt>
                <c:pt idx="6629">
                  <c:v>-1.87717</c:v>
                </c:pt>
                <c:pt idx="6630">
                  <c:v>-1.8761699999999999</c:v>
                </c:pt>
                <c:pt idx="6631">
                  <c:v>-1.87517</c:v>
                </c:pt>
                <c:pt idx="6632">
                  <c:v>-1.87416</c:v>
                </c:pt>
                <c:pt idx="6633">
                  <c:v>-1.87317</c:v>
                </c:pt>
                <c:pt idx="6634">
                  <c:v>-1.87215</c:v>
                </c:pt>
                <c:pt idx="6635">
                  <c:v>-1.87114</c:v>
                </c:pt>
                <c:pt idx="6636">
                  <c:v>-1.87009</c:v>
                </c:pt>
                <c:pt idx="6637">
                  <c:v>-1.86914</c:v>
                </c:pt>
                <c:pt idx="6638">
                  <c:v>-1.86815</c:v>
                </c:pt>
                <c:pt idx="6639">
                  <c:v>-1.8671500000000001</c:v>
                </c:pt>
                <c:pt idx="6640">
                  <c:v>-1.86616</c:v>
                </c:pt>
                <c:pt idx="6641">
                  <c:v>-1.8651199999999999</c:v>
                </c:pt>
                <c:pt idx="6642">
                  <c:v>-1.86412</c:v>
                </c:pt>
                <c:pt idx="6643">
                  <c:v>-1.86314</c:v>
                </c:pt>
                <c:pt idx="6644">
                  <c:v>-1.86215</c:v>
                </c:pt>
                <c:pt idx="6645">
                  <c:v>-1.8611200000000001</c:v>
                </c:pt>
                <c:pt idx="6646">
                  <c:v>-1.8601099999999999</c:v>
                </c:pt>
                <c:pt idx="6647">
                  <c:v>-1.8591500000000001</c:v>
                </c:pt>
                <c:pt idx="6648">
                  <c:v>-1.8582000000000001</c:v>
                </c:pt>
                <c:pt idx="6649">
                  <c:v>-1.8571899999999999</c:v>
                </c:pt>
                <c:pt idx="6650">
                  <c:v>-1.8562399999999999</c:v>
                </c:pt>
                <c:pt idx="6651">
                  <c:v>-1.8551899999999999</c:v>
                </c:pt>
                <c:pt idx="6652">
                  <c:v>-1.8541799999999999</c:v>
                </c:pt>
                <c:pt idx="6653">
                  <c:v>-1.8531500000000001</c:v>
                </c:pt>
                <c:pt idx="6654">
                  <c:v>-1.8521399999999999</c:v>
                </c:pt>
                <c:pt idx="6655">
                  <c:v>-1.85117</c:v>
                </c:pt>
                <c:pt idx="6656">
                  <c:v>-1.8501799999999999</c:v>
                </c:pt>
                <c:pt idx="6657">
                  <c:v>-1.8491599999999999</c:v>
                </c:pt>
                <c:pt idx="6658">
                  <c:v>-1.8481399999999999</c:v>
                </c:pt>
                <c:pt idx="6659">
                  <c:v>-1.8471</c:v>
                </c:pt>
                <c:pt idx="6660">
                  <c:v>-1.8461399999999999</c:v>
                </c:pt>
                <c:pt idx="6661">
                  <c:v>-1.84517</c:v>
                </c:pt>
                <c:pt idx="6662">
                  <c:v>-1.8441700000000001</c:v>
                </c:pt>
                <c:pt idx="6663">
                  <c:v>-1.84317</c:v>
                </c:pt>
                <c:pt idx="6664">
                  <c:v>-1.84178</c:v>
                </c:pt>
                <c:pt idx="6665">
                  <c:v>-1.8404799999999999</c:v>
                </c:pt>
                <c:pt idx="6666">
                  <c:v>-1.8393900000000001</c:v>
                </c:pt>
                <c:pt idx="6667">
                  <c:v>-1.8384799999999999</c:v>
                </c:pt>
                <c:pt idx="6668">
                  <c:v>-1.8373900000000001</c:v>
                </c:pt>
                <c:pt idx="6669">
                  <c:v>-1.8364499999999999</c:v>
                </c:pt>
                <c:pt idx="6670">
                  <c:v>-1.8354699999999999</c:v>
                </c:pt>
                <c:pt idx="6671">
                  <c:v>-1.83446</c:v>
                </c:pt>
                <c:pt idx="6672">
                  <c:v>-1.8334900000000001</c:v>
                </c:pt>
                <c:pt idx="6673">
                  <c:v>-1.8325</c:v>
                </c:pt>
                <c:pt idx="6674">
                  <c:v>-1.8314699999999999</c:v>
                </c:pt>
                <c:pt idx="6675">
                  <c:v>-1.83047</c:v>
                </c:pt>
                <c:pt idx="6676">
                  <c:v>-1.82948</c:v>
                </c:pt>
                <c:pt idx="6677">
                  <c:v>-1.8284800000000001</c:v>
                </c:pt>
                <c:pt idx="6678">
                  <c:v>-1.82752</c:v>
                </c:pt>
                <c:pt idx="6679">
                  <c:v>-1.8264</c:v>
                </c:pt>
                <c:pt idx="6680">
                  <c:v>-1.82541</c:v>
                </c:pt>
                <c:pt idx="6681">
                  <c:v>-1.82439</c:v>
                </c:pt>
                <c:pt idx="6682">
                  <c:v>-1.8233900000000001</c:v>
                </c:pt>
                <c:pt idx="6683">
                  <c:v>-1.82243</c:v>
                </c:pt>
                <c:pt idx="6684">
                  <c:v>-1.8213999999999999</c:v>
                </c:pt>
                <c:pt idx="6685">
                  <c:v>-1.8205</c:v>
                </c:pt>
                <c:pt idx="6686">
                  <c:v>-1.81941</c:v>
                </c:pt>
                <c:pt idx="6687">
                  <c:v>-1.8184899999999999</c:v>
                </c:pt>
                <c:pt idx="6688">
                  <c:v>-1.8174399999999999</c:v>
                </c:pt>
                <c:pt idx="6689">
                  <c:v>-1.8164400000000001</c:v>
                </c:pt>
                <c:pt idx="6690">
                  <c:v>-1.8154399999999999</c:v>
                </c:pt>
                <c:pt idx="6691">
                  <c:v>-1.8144400000000001</c:v>
                </c:pt>
                <c:pt idx="6692">
                  <c:v>-1.81338</c:v>
                </c:pt>
                <c:pt idx="6693">
                  <c:v>-1.8124499999999999</c:v>
                </c:pt>
                <c:pt idx="6694">
                  <c:v>-1.8114600000000001</c:v>
                </c:pt>
                <c:pt idx="6695">
                  <c:v>-1.81044</c:v>
                </c:pt>
                <c:pt idx="6696">
                  <c:v>-1.8094699999999999</c:v>
                </c:pt>
                <c:pt idx="6697">
                  <c:v>-1.8084499999999999</c:v>
                </c:pt>
                <c:pt idx="6698">
                  <c:v>-1.8074600000000001</c:v>
                </c:pt>
                <c:pt idx="6699">
                  <c:v>-1.80646</c:v>
                </c:pt>
                <c:pt idx="6700">
                  <c:v>-1.80548</c:v>
                </c:pt>
                <c:pt idx="6701">
                  <c:v>-1.80443</c:v>
                </c:pt>
                <c:pt idx="6702">
                  <c:v>-1.8034300000000001</c:v>
                </c:pt>
                <c:pt idx="6703">
                  <c:v>-1.8024199999999999</c:v>
                </c:pt>
                <c:pt idx="6704">
                  <c:v>-1.8014300000000001</c:v>
                </c:pt>
                <c:pt idx="6705">
                  <c:v>-1.80047</c:v>
                </c:pt>
                <c:pt idx="6706">
                  <c:v>-1.7994300000000001</c:v>
                </c:pt>
                <c:pt idx="6707">
                  <c:v>-1.79843</c:v>
                </c:pt>
                <c:pt idx="6708">
                  <c:v>-1.7974000000000001</c:v>
                </c:pt>
                <c:pt idx="6709">
                  <c:v>-1.7964199999999999</c:v>
                </c:pt>
                <c:pt idx="6710">
                  <c:v>-1.79545</c:v>
                </c:pt>
                <c:pt idx="6711">
                  <c:v>-1.7944599999999999</c:v>
                </c:pt>
                <c:pt idx="6712">
                  <c:v>-1.79342</c:v>
                </c:pt>
                <c:pt idx="6713">
                  <c:v>-1.79247</c:v>
                </c:pt>
                <c:pt idx="6714">
                  <c:v>-1.79145</c:v>
                </c:pt>
                <c:pt idx="6715">
                  <c:v>-1.79044</c:v>
                </c:pt>
                <c:pt idx="6716">
                  <c:v>-1.7894300000000001</c:v>
                </c:pt>
                <c:pt idx="6717">
                  <c:v>-1.78844</c:v>
                </c:pt>
                <c:pt idx="6718">
                  <c:v>-1.7875000000000001</c:v>
                </c:pt>
                <c:pt idx="6719">
                  <c:v>-1.7864899999999999</c:v>
                </c:pt>
                <c:pt idx="6720">
                  <c:v>-1.7855099999999999</c:v>
                </c:pt>
                <c:pt idx="6721">
                  <c:v>-1.78444</c:v>
                </c:pt>
                <c:pt idx="6722">
                  <c:v>-1.7834399999999999</c:v>
                </c:pt>
                <c:pt idx="6723">
                  <c:v>-1.78243</c:v>
                </c:pt>
                <c:pt idx="6724">
                  <c:v>-1.78149</c:v>
                </c:pt>
                <c:pt idx="6725">
                  <c:v>-1.7804500000000001</c:v>
                </c:pt>
                <c:pt idx="6726">
                  <c:v>-1.77949</c:v>
                </c:pt>
                <c:pt idx="6727">
                  <c:v>-1.7785299999999999</c:v>
                </c:pt>
                <c:pt idx="6728">
                  <c:v>-1.7774799999999999</c:v>
                </c:pt>
                <c:pt idx="6729">
                  <c:v>-1.77644</c:v>
                </c:pt>
                <c:pt idx="6730">
                  <c:v>-1.7754099999999999</c:v>
                </c:pt>
                <c:pt idx="6731">
                  <c:v>-1.7744500000000001</c:v>
                </c:pt>
                <c:pt idx="6732">
                  <c:v>-1.77349</c:v>
                </c:pt>
                <c:pt idx="6733">
                  <c:v>-1.7724299999999999</c:v>
                </c:pt>
                <c:pt idx="6734">
                  <c:v>-1.7714399999999999</c:v>
                </c:pt>
                <c:pt idx="6735">
                  <c:v>-1.7704500000000001</c:v>
                </c:pt>
                <c:pt idx="6736">
                  <c:v>-1.76945</c:v>
                </c:pt>
                <c:pt idx="6737">
                  <c:v>-1.7685</c:v>
                </c:pt>
                <c:pt idx="6738">
                  <c:v>-1.7675399999999999</c:v>
                </c:pt>
                <c:pt idx="6739">
                  <c:v>-1.7665500000000001</c:v>
                </c:pt>
                <c:pt idx="6740">
                  <c:v>-1.7655000000000001</c:v>
                </c:pt>
                <c:pt idx="6741">
                  <c:v>-1.7644899999999999</c:v>
                </c:pt>
                <c:pt idx="6742">
                  <c:v>-1.7635000000000001</c:v>
                </c:pt>
                <c:pt idx="6743">
                  <c:v>-1.7625299999999999</c:v>
                </c:pt>
                <c:pt idx="6744">
                  <c:v>-1.76149</c:v>
                </c:pt>
                <c:pt idx="6745">
                  <c:v>-1.7604500000000001</c:v>
                </c:pt>
                <c:pt idx="6746">
                  <c:v>-1.75945</c:v>
                </c:pt>
                <c:pt idx="6747">
                  <c:v>-1.7584299999999999</c:v>
                </c:pt>
                <c:pt idx="6748">
                  <c:v>-1.75749</c:v>
                </c:pt>
                <c:pt idx="6749">
                  <c:v>-1.7565</c:v>
                </c:pt>
                <c:pt idx="6750">
                  <c:v>-1.7554399999999999</c:v>
                </c:pt>
                <c:pt idx="6751">
                  <c:v>-1.7544200000000001</c:v>
                </c:pt>
                <c:pt idx="6752">
                  <c:v>-1.7534799999999999</c:v>
                </c:pt>
                <c:pt idx="6753">
                  <c:v>-1.7524500000000001</c:v>
                </c:pt>
                <c:pt idx="6754">
                  <c:v>-1.75145</c:v>
                </c:pt>
                <c:pt idx="6755">
                  <c:v>-1.7504200000000001</c:v>
                </c:pt>
                <c:pt idx="6756">
                  <c:v>-1.7494400000000001</c:v>
                </c:pt>
                <c:pt idx="6757">
                  <c:v>-1.74844</c:v>
                </c:pt>
                <c:pt idx="6758">
                  <c:v>-1.7474799999999999</c:v>
                </c:pt>
                <c:pt idx="6759">
                  <c:v>-1.74648</c:v>
                </c:pt>
                <c:pt idx="6760">
                  <c:v>-1.7455099999999999</c:v>
                </c:pt>
                <c:pt idx="6761">
                  <c:v>-1.7444599999999999</c:v>
                </c:pt>
                <c:pt idx="6762">
                  <c:v>-1.7434700000000001</c:v>
                </c:pt>
                <c:pt idx="6763">
                  <c:v>-1.7424599999999999</c:v>
                </c:pt>
                <c:pt idx="6764">
                  <c:v>-1.74152</c:v>
                </c:pt>
                <c:pt idx="6765">
                  <c:v>-1.7405200000000001</c:v>
                </c:pt>
                <c:pt idx="6766">
                  <c:v>-1.73956</c:v>
                </c:pt>
                <c:pt idx="6767">
                  <c:v>-1.7385299999999999</c:v>
                </c:pt>
                <c:pt idx="6768">
                  <c:v>-1.7374400000000001</c:v>
                </c:pt>
                <c:pt idx="6769">
                  <c:v>-1.7364599999999999</c:v>
                </c:pt>
                <c:pt idx="6770">
                  <c:v>-1.7355100000000001</c:v>
                </c:pt>
                <c:pt idx="6771">
                  <c:v>-1.73447</c:v>
                </c:pt>
                <c:pt idx="6772">
                  <c:v>-1.73346</c:v>
                </c:pt>
                <c:pt idx="6773">
                  <c:v>-1.73247</c:v>
                </c:pt>
                <c:pt idx="6774">
                  <c:v>-1.73146</c:v>
                </c:pt>
                <c:pt idx="6775">
                  <c:v>-1.73044</c:v>
                </c:pt>
                <c:pt idx="6776">
                  <c:v>-1.72949</c:v>
                </c:pt>
                <c:pt idx="6777">
                  <c:v>-1.72847</c:v>
                </c:pt>
                <c:pt idx="6778">
                  <c:v>-1.72743</c:v>
                </c:pt>
                <c:pt idx="6779">
                  <c:v>-1.72644</c:v>
                </c:pt>
                <c:pt idx="6780">
                  <c:v>-1.7254799999999999</c:v>
                </c:pt>
                <c:pt idx="6781">
                  <c:v>-1.7244600000000001</c:v>
                </c:pt>
                <c:pt idx="6782">
                  <c:v>-1.7235</c:v>
                </c:pt>
                <c:pt idx="6783">
                  <c:v>-1.7224699999999999</c:v>
                </c:pt>
                <c:pt idx="6784">
                  <c:v>-1.7214400000000001</c:v>
                </c:pt>
                <c:pt idx="6785">
                  <c:v>-1.7203900000000001</c:v>
                </c:pt>
                <c:pt idx="6786">
                  <c:v>-1.7194199999999999</c:v>
                </c:pt>
                <c:pt idx="6787">
                  <c:v>-1.71848</c:v>
                </c:pt>
                <c:pt idx="6788">
                  <c:v>-1.7174799999999999</c:v>
                </c:pt>
                <c:pt idx="6789">
                  <c:v>-1.7164699999999999</c:v>
                </c:pt>
                <c:pt idx="6790">
                  <c:v>-1.71543</c:v>
                </c:pt>
                <c:pt idx="6791">
                  <c:v>-1.7144600000000001</c:v>
                </c:pt>
                <c:pt idx="6792">
                  <c:v>-1.7133700000000001</c:v>
                </c:pt>
                <c:pt idx="6793">
                  <c:v>-1.7124299999999999</c:v>
                </c:pt>
                <c:pt idx="6794">
                  <c:v>-1.71139</c:v>
                </c:pt>
                <c:pt idx="6795">
                  <c:v>-1.71045</c:v>
                </c:pt>
                <c:pt idx="6796">
                  <c:v>-1.7094199999999999</c:v>
                </c:pt>
                <c:pt idx="6797">
                  <c:v>-1.70848</c:v>
                </c:pt>
                <c:pt idx="6798">
                  <c:v>-1.7074400000000001</c:v>
                </c:pt>
                <c:pt idx="6799">
                  <c:v>-1.7064900000000001</c:v>
                </c:pt>
                <c:pt idx="6800">
                  <c:v>-1.7054400000000001</c:v>
                </c:pt>
                <c:pt idx="6801">
                  <c:v>-1.7044600000000001</c:v>
                </c:pt>
                <c:pt idx="6802">
                  <c:v>-1.70347</c:v>
                </c:pt>
                <c:pt idx="6803">
                  <c:v>-1.7024699999999999</c:v>
                </c:pt>
                <c:pt idx="6804">
                  <c:v>-1.7015400000000001</c:v>
                </c:pt>
                <c:pt idx="6805">
                  <c:v>-1.7005300000000001</c:v>
                </c:pt>
                <c:pt idx="6806">
                  <c:v>-1.6995100000000001</c:v>
                </c:pt>
                <c:pt idx="6807">
                  <c:v>-1.6984999999999999</c:v>
                </c:pt>
                <c:pt idx="6808">
                  <c:v>-1.69743</c:v>
                </c:pt>
                <c:pt idx="6809">
                  <c:v>-1.6964900000000001</c:v>
                </c:pt>
                <c:pt idx="6810">
                  <c:v>-1.69546</c:v>
                </c:pt>
                <c:pt idx="6811">
                  <c:v>-1.69448</c:v>
                </c:pt>
                <c:pt idx="6812">
                  <c:v>-1.6934199999999999</c:v>
                </c:pt>
                <c:pt idx="6813">
                  <c:v>-1.6924399999999999</c:v>
                </c:pt>
                <c:pt idx="6814">
                  <c:v>-1.6914199999999999</c:v>
                </c:pt>
                <c:pt idx="6815">
                  <c:v>-1.69048</c:v>
                </c:pt>
                <c:pt idx="6816">
                  <c:v>-1.68946</c:v>
                </c:pt>
                <c:pt idx="6817">
                  <c:v>-1.68848</c:v>
                </c:pt>
                <c:pt idx="6818">
                  <c:v>-1.68746</c:v>
                </c:pt>
                <c:pt idx="6819">
                  <c:v>-1.6864399999999999</c:v>
                </c:pt>
                <c:pt idx="6820">
                  <c:v>-1.6854899999999999</c:v>
                </c:pt>
                <c:pt idx="6821">
                  <c:v>-1.68441</c:v>
                </c:pt>
                <c:pt idx="6822">
                  <c:v>-1.68344</c:v>
                </c:pt>
                <c:pt idx="6823">
                  <c:v>-1.68245</c:v>
                </c:pt>
                <c:pt idx="6824">
                  <c:v>-1.6814899999999999</c:v>
                </c:pt>
                <c:pt idx="6825">
                  <c:v>-1.68052</c:v>
                </c:pt>
                <c:pt idx="6826">
                  <c:v>-1.6795199999999999</c:v>
                </c:pt>
                <c:pt idx="6827">
                  <c:v>-1.6785300000000001</c:v>
                </c:pt>
                <c:pt idx="6828">
                  <c:v>-1.67747</c:v>
                </c:pt>
                <c:pt idx="6829">
                  <c:v>-1.6765300000000001</c:v>
                </c:pt>
                <c:pt idx="6830">
                  <c:v>-1.6754899999999999</c:v>
                </c:pt>
                <c:pt idx="6831">
                  <c:v>-1.67452</c:v>
                </c:pt>
                <c:pt idx="6832">
                  <c:v>-1.6735</c:v>
                </c:pt>
                <c:pt idx="6833">
                  <c:v>-1.67249</c:v>
                </c:pt>
                <c:pt idx="6834">
                  <c:v>-1.6714899999999999</c:v>
                </c:pt>
                <c:pt idx="6835">
                  <c:v>-1.6705099999999999</c:v>
                </c:pt>
                <c:pt idx="6836">
                  <c:v>-1.6694800000000001</c:v>
                </c:pt>
                <c:pt idx="6837">
                  <c:v>-1.66852</c:v>
                </c:pt>
                <c:pt idx="6838">
                  <c:v>-1.6674599999999999</c:v>
                </c:pt>
                <c:pt idx="6839">
                  <c:v>-1.6665000000000001</c:v>
                </c:pt>
                <c:pt idx="6840">
                  <c:v>-1.66543</c:v>
                </c:pt>
                <c:pt idx="6841">
                  <c:v>-1.6645000000000001</c:v>
                </c:pt>
                <c:pt idx="6842">
                  <c:v>-1.66347</c:v>
                </c:pt>
                <c:pt idx="6843">
                  <c:v>-1.66245</c:v>
                </c:pt>
                <c:pt idx="6844">
                  <c:v>-1.6615200000000001</c:v>
                </c:pt>
                <c:pt idx="6845">
                  <c:v>-1.66046</c:v>
                </c:pt>
                <c:pt idx="6846">
                  <c:v>-1.6594800000000001</c:v>
                </c:pt>
                <c:pt idx="6847">
                  <c:v>-1.65849</c:v>
                </c:pt>
                <c:pt idx="6848">
                  <c:v>-1.6575500000000001</c:v>
                </c:pt>
                <c:pt idx="6849">
                  <c:v>-1.65649</c:v>
                </c:pt>
                <c:pt idx="6850">
                  <c:v>-1.6555200000000001</c:v>
                </c:pt>
                <c:pt idx="6851">
                  <c:v>-1.6545000000000001</c:v>
                </c:pt>
                <c:pt idx="6852">
                  <c:v>-1.6534599999999999</c:v>
                </c:pt>
                <c:pt idx="6853">
                  <c:v>-1.65252</c:v>
                </c:pt>
                <c:pt idx="6854">
                  <c:v>-1.65158</c:v>
                </c:pt>
                <c:pt idx="6855">
                  <c:v>-1.65049</c:v>
                </c:pt>
                <c:pt idx="6856">
                  <c:v>-1.64947</c:v>
                </c:pt>
                <c:pt idx="6857">
                  <c:v>-1.64852</c:v>
                </c:pt>
                <c:pt idx="6858">
                  <c:v>-1.64747</c:v>
                </c:pt>
                <c:pt idx="6859">
                  <c:v>-1.6464799999999999</c:v>
                </c:pt>
                <c:pt idx="6860">
                  <c:v>-1.6455</c:v>
                </c:pt>
                <c:pt idx="6861">
                  <c:v>-1.64445</c:v>
                </c:pt>
                <c:pt idx="6862">
                  <c:v>-1.64347</c:v>
                </c:pt>
                <c:pt idx="6863">
                  <c:v>-1.64253</c:v>
                </c:pt>
                <c:pt idx="6864">
                  <c:v>-1.6414599999999999</c:v>
                </c:pt>
                <c:pt idx="6865">
                  <c:v>-1.6405099999999999</c:v>
                </c:pt>
                <c:pt idx="6866">
                  <c:v>-1.6394299999999999</c:v>
                </c:pt>
                <c:pt idx="6867">
                  <c:v>-1.6384799999999999</c:v>
                </c:pt>
                <c:pt idx="6868">
                  <c:v>-1.6375299999999999</c:v>
                </c:pt>
                <c:pt idx="6869">
                  <c:v>-1.63656</c:v>
                </c:pt>
                <c:pt idx="6870">
                  <c:v>-1.63557</c:v>
                </c:pt>
                <c:pt idx="6871">
                  <c:v>-1.6344799999999999</c:v>
                </c:pt>
                <c:pt idx="6872">
                  <c:v>-1.6335</c:v>
                </c:pt>
                <c:pt idx="6873">
                  <c:v>-1.63246</c:v>
                </c:pt>
                <c:pt idx="6874">
                  <c:v>-1.6315200000000001</c:v>
                </c:pt>
                <c:pt idx="6875">
                  <c:v>-1.63052</c:v>
                </c:pt>
                <c:pt idx="6876">
                  <c:v>-1.6295299999999999</c:v>
                </c:pt>
                <c:pt idx="6877">
                  <c:v>-1.6284700000000001</c:v>
                </c:pt>
                <c:pt idx="6878">
                  <c:v>-1.62747</c:v>
                </c:pt>
                <c:pt idx="6879">
                  <c:v>-1.62645</c:v>
                </c:pt>
                <c:pt idx="6880">
                  <c:v>-1.62551</c:v>
                </c:pt>
                <c:pt idx="6881">
                  <c:v>-1.6244799999999999</c:v>
                </c:pt>
                <c:pt idx="6882">
                  <c:v>-1.6234599999999999</c:v>
                </c:pt>
                <c:pt idx="6883">
                  <c:v>-1.6224499999999999</c:v>
                </c:pt>
                <c:pt idx="6884">
                  <c:v>-1.6214999999999999</c:v>
                </c:pt>
                <c:pt idx="6885">
                  <c:v>-1.6204499999999999</c:v>
                </c:pt>
                <c:pt idx="6886">
                  <c:v>-1.6194500000000001</c:v>
                </c:pt>
                <c:pt idx="6887">
                  <c:v>-1.61849</c:v>
                </c:pt>
                <c:pt idx="6888">
                  <c:v>-1.6174599999999999</c:v>
                </c:pt>
                <c:pt idx="6889">
                  <c:v>-1.61646</c:v>
                </c:pt>
                <c:pt idx="6890">
                  <c:v>-1.6155200000000001</c:v>
                </c:pt>
                <c:pt idx="6891">
                  <c:v>-1.61452</c:v>
                </c:pt>
                <c:pt idx="6892">
                  <c:v>-1.6135200000000001</c:v>
                </c:pt>
                <c:pt idx="6893">
                  <c:v>-1.61246</c:v>
                </c:pt>
                <c:pt idx="6894">
                  <c:v>-1.61154</c:v>
                </c:pt>
                <c:pt idx="6895">
                  <c:v>-1.61049</c:v>
                </c:pt>
                <c:pt idx="6896">
                  <c:v>-1.60948</c:v>
                </c:pt>
                <c:pt idx="6897">
                  <c:v>-1.6085100000000001</c:v>
                </c:pt>
                <c:pt idx="6898">
                  <c:v>-1.6075200000000001</c:v>
                </c:pt>
                <c:pt idx="6899">
                  <c:v>-1.6064799999999999</c:v>
                </c:pt>
                <c:pt idx="6900">
                  <c:v>-1.6054999999999999</c:v>
                </c:pt>
                <c:pt idx="6901">
                  <c:v>-1.60442</c:v>
                </c:pt>
                <c:pt idx="6902">
                  <c:v>-1.6034999999999999</c:v>
                </c:pt>
                <c:pt idx="6903">
                  <c:v>-1.60256</c:v>
                </c:pt>
                <c:pt idx="6904">
                  <c:v>-1.6014600000000001</c:v>
                </c:pt>
                <c:pt idx="6905">
                  <c:v>-1.6005100000000001</c:v>
                </c:pt>
                <c:pt idx="6906">
                  <c:v>-1.59948</c:v>
                </c:pt>
                <c:pt idx="6907">
                  <c:v>-1.5984700000000001</c:v>
                </c:pt>
                <c:pt idx="6908">
                  <c:v>-1.59754</c:v>
                </c:pt>
                <c:pt idx="6909">
                  <c:v>-1.5964799999999999</c:v>
                </c:pt>
                <c:pt idx="6910">
                  <c:v>-1.5954900000000001</c:v>
                </c:pt>
                <c:pt idx="6911">
                  <c:v>-1.5945199999999999</c:v>
                </c:pt>
                <c:pt idx="6912">
                  <c:v>-1.59348</c:v>
                </c:pt>
                <c:pt idx="6913">
                  <c:v>-1.5925800000000001</c:v>
                </c:pt>
                <c:pt idx="6914">
                  <c:v>-1.59155</c:v>
                </c:pt>
                <c:pt idx="6915">
                  <c:v>-1.59056</c:v>
                </c:pt>
                <c:pt idx="6916">
                  <c:v>-1.58952</c:v>
                </c:pt>
                <c:pt idx="6917">
                  <c:v>-1.58856</c:v>
                </c:pt>
                <c:pt idx="6918">
                  <c:v>-1.58754</c:v>
                </c:pt>
                <c:pt idx="6919">
                  <c:v>-1.5865</c:v>
                </c:pt>
                <c:pt idx="6920">
                  <c:v>-1.58555</c:v>
                </c:pt>
                <c:pt idx="6921">
                  <c:v>-1.58453</c:v>
                </c:pt>
                <c:pt idx="6922">
                  <c:v>-1.58351</c:v>
                </c:pt>
                <c:pt idx="6923">
                  <c:v>-1.5825400000000001</c:v>
                </c:pt>
                <c:pt idx="6924">
                  <c:v>-1.5815399999999999</c:v>
                </c:pt>
                <c:pt idx="6925">
                  <c:v>-1.5805100000000001</c:v>
                </c:pt>
                <c:pt idx="6926">
                  <c:v>-1.5794999999999999</c:v>
                </c:pt>
                <c:pt idx="6927">
                  <c:v>-1.5785100000000001</c:v>
                </c:pt>
                <c:pt idx="6928">
                  <c:v>-1.5774600000000001</c:v>
                </c:pt>
                <c:pt idx="6929">
                  <c:v>-1.5764800000000001</c:v>
                </c:pt>
                <c:pt idx="6930">
                  <c:v>-1.57548</c:v>
                </c:pt>
                <c:pt idx="6931">
                  <c:v>-1.57447</c:v>
                </c:pt>
                <c:pt idx="6932">
                  <c:v>-1.57351</c:v>
                </c:pt>
                <c:pt idx="6933">
                  <c:v>-1.57246</c:v>
                </c:pt>
                <c:pt idx="6934">
                  <c:v>-1.5714900000000001</c:v>
                </c:pt>
                <c:pt idx="6935">
                  <c:v>-1.5705199999999999</c:v>
                </c:pt>
                <c:pt idx="6936">
                  <c:v>-1.5696000000000001</c:v>
                </c:pt>
                <c:pt idx="6937">
                  <c:v>-1.5686100000000001</c:v>
                </c:pt>
                <c:pt idx="6938">
                  <c:v>-1.56749</c:v>
                </c:pt>
                <c:pt idx="6939">
                  <c:v>-1.56647</c:v>
                </c:pt>
                <c:pt idx="6940">
                  <c:v>-1.5655300000000001</c:v>
                </c:pt>
                <c:pt idx="6941">
                  <c:v>-1.5645</c:v>
                </c:pt>
                <c:pt idx="6942">
                  <c:v>-1.5635300000000001</c:v>
                </c:pt>
                <c:pt idx="6943">
                  <c:v>-1.56247</c:v>
                </c:pt>
                <c:pt idx="6944">
                  <c:v>-1.5615399999999999</c:v>
                </c:pt>
                <c:pt idx="6945">
                  <c:v>-1.5605100000000001</c:v>
                </c:pt>
                <c:pt idx="6946">
                  <c:v>-1.55948</c:v>
                </c:pt>
                <c:pt idx="6947">
                  <c:v>-1.5585599999999999</c:v>
                </c:pt>
                <c:pt idx="6948">
                  <c:v>-1.5575000000000001</c:v>
                </c:pt>
                <c:pt idx="6949">
                  <c:v>-1.5565500000000001</c:v>
                </c:pt>
                <c:pt idx="6950">
                  <c:v>-1.55548</c:v>
                </c:pt>
                <c:pt idx="6951">
                  <c:v>-1.5544899999999999</c:v>
                </c:pt>
                <c:pt idx="6952">
                  <c:v>-1.55349</c:v>
                </c:pt>
                <c:pt idx="6953">
                  <c:v>-1.5525199999999999</c:v>
                </c:pt>
                <c:pt idx="6954">
                  <c:v>-1.55149</c:v>
                </c:pt>
                <c:pt idx="6955">
                  <c:v>-1.5504899999999999</c:v>
                </c:pt>
                <c:pt idx="6956">
                  <c:v>-1.5495399999999999</c:v>
                </c:pt>
                <c:pt idx="6957">
                  <c:v>-1.5485199999999999</c:v>
                </c:pt>
                <c:pt idx="6958">
                  <c:v>-1.54756</c:v>
                </c:pt>
                <c:pt idx="6959">
                  <c:v>-1.5465199999999999</c:v>
                </c:pt>
                <c:pt idx="6960">
                  <c:v>-1.54552</c:v>
                </c:pt>
                <c:pt idx="6961">
                  <c:v>-1.5445</c:v>
                </c:pt>
                <c:pt idx="6962">
                  <c:v>-1.5435000000000001</c:v>
                </c:pt>
                <c:pt idx="6963">
                  <c:v>-1.5425199999999999</c:v>
                </c:pt>
                <c:pt idx="6964">
                  <c:v>-1.5415300000000001</c:v>
                </c:pt>
                <c:pt idx="6965">
                  <c:v>-1.5405199999999999</c:v>
                </c:pt>
                <c:pt idx="6966">
                  <c:v>-1.53952</c:v>
                </c:pt>
                <c:pt idx="6967">
                  <c:v>-1.53851</c:v>
                </c:pt>
                <c:pt idx="6968">
                  <c:v>-1.53749</c:v>
                </c:pt>
                <c:pt idx="6969">
                  <c:v>-1.53654</c:v>
                </c:pt>
                <c:pt idx="6970">
                  <c:v>-1.53556</c:v>
                </c:pt>
                <c:pt idx="6971">
                  <c:v>-1.5344800000000001</c:v>
                </c:pt>
                <c:pt idx="6972">
                  <c:v>-1.5335399999999999</c:v>
                </c:pt>
                <c:pt idx="6973">
                  <c:v>-1.53244</c:v>
                </c:pt>
                <c:pt idx="6974">
                  <c:v>-1.5315000000000001</c:v>
                </c:pt>
                <c:pt idx="6975">
                  <c:v>-1.5305299999999999</c:v>
                </c:pt>
                <c:pt idx="6976">
                  <c:v>-1.52948</c:v>
                </c:pt>
                <c:pt idx="6977">
                  <c:v>-1.52847</c:v>
                </c:pt>
                <c:pt idx="6978">
                  <c:v>-1.52752</c:v>
                </c:pt>
                <c:pt idx="6979">
                  <c:v>-1.52657</c:v>
                </c:pt>
                <c:pt idx="6980">
                  <c:v>-1.5255399999999999</c:v>
                </c:pt>
                <c:pt idx="6981">
                  <c:v>-1.52454</c:v>
                </c:pt>
                <c:pt idx="6982">
                  <c:v>-1.5235099999999999</c:v>
                </c:pt>
                <c:pt idx="6983">
                  <c:v>-1.5224899999999999</c:v>
                </c:pt>
                <c:pt idx="6984">
                  <c:v>-1.52153</c:v>
                </c:pt>
                <c:pt idx="6985">
                  <c:v>-1.52047</c:v>
                </c:pt>
                <c:pt idx="6986">
                  <c:v>-1.51952</c:v>
                </c:pt>
                <c:pt idx="6987">
                  <c:v>-1.5185500000000001</c:v>
                </c:pt>
                <c:pt idx="6988">
                  <c:v>-1.51752</c:v>
                </c:pt>
                <c:pt idx="6989">
                  <c:v>-1.5165200000000001</c:v>
                </c:pt>
                <c:pt idx="6990">
                  <c:v>-1.51553</c:v>
                </c:pt>
                <c:pt idx="6991">
                  <c:v>-1.5145500000000001</c:v>
                </c:pt>
                <c:pt idx="6992">
                  <c:v>-1.51349</c:v>
                </c:pt>
                <c:pt idx="6993">
                  <c:v>-1.51251</c:v>
                </c:pt>
                <c:pt idx="6994">
                  <c:v>-1.51145</c:v>
                </c:pt>
                <c:pt idx="6995">
                  <c:v>-1.5105</c:v>
                </c:pt>
                <c:pt idx="6996">
                  <c:v>-1.5095700000000001</c:v>
                </c:pt>
                <c:pt idx="6997">
                  <c:v>-1.50851</c:v>
                </c:pt>
                <c:pt idx="6998">
                  <c:v>-1.50756</c:v>
                </c:pt>
                <c:pt idx="6999">
                  <c:v>-1.50648</c:v>
                </c:pt>
                <c:pt idx="7000">
                  <c:v>-1.50553</c:v>
                </c:pt>
                <c:pt idx="7001">
                  <c:v>-1.50457</c:v>
                </c:pt>
                <c:pt idx="7002">
                  <c:v>-1.5036099999999999</c:v>
                </c:pt>
                <c:pt idx="7003">
                  <c:v>-1.5025500000000001</c:v>
                </c:pt>
                <c:pt idx="7004">
                  <c:v>-1.5015700000000001</c:v>
                </c:pt>
                <c:pt idx="7005">
                  <c:v>-1.5005500000000001</c:v>
                </c:pt>
                <c:pt idx="7006">
                  <c:v>-1.4995499999999999</c:v>
                </c:pt>
                <c:pt idx="7007">
                  <c:v>-1.4985299999999999</c:v>
                </c:pt>
                <c:pt idx="7008">
                  <c:v>-1.49753</c:v>
                </c:pt>
                <c:pt idx="7009">
                  <c:v>-1.49651</c:v>
                </c:pt>
                <c:pt idx="7010">
                  <c:v>-1.49553</c:v>
                </c:pt>
                <c:pt idx="7011">
                  <c:v>-1.49454</c:v>
                </c:pt>
                <c:pt idx="7012">
                  <c:v>-1.49353</c:v>
                </c:pt>
                <c:pt idx="7013">
                  <c:v>-1.4925900000000001</c:v>
                </c:pt>
                <c:pt idx="7014">
                  <c:v>-1.4915</c:v>
                </c:pt>
                <c:pt idx="7015">
                  <c:v>-1.4905600000000001</c:v>
                </c:pt>
                <c:pt idx="7016">
                  <c:v>-1.4894499999999999</c:v>
                </c:pt>
                <c:pt idx="7017">
                  <c:v>-1.4884500000000001</c:v>
                </c:pt>
                <c:pt idx="7018">
                  <c:v>-1.48753</c:v>
                </c:pt>
                <c:pt idx="7019">
                  <c:v>-1.48654</c:v>
                </c:pt>
                <c:pt idx="7020">
                  <c:v>-1.48552</c:v>
                </c:pt>
                <c:pt idx="7021">
                  <c:v>-1.4844900000000001</c:v>
                </c:pt>
                <c:pt idx="7022">
                  <c:v>-1.4835799999999999</c:v>
                </c:pt>
                <c:pt idx="7023">
                  <c:v>-1.4825299999999999</c:v>
                </c:pt>
                <c:pt idx="7024">
                  <c:v>-1.4815799999999999</c:v>
                </c:pt>
                <c:pt idx="7025">
                  <c:v>-1.48054</c:v>
                </c:pt>
                <c:pt idx="7026">
                  <c:v>-1.4795199999999999</c:v>
                </c:pt>
                <c:pt idx="7027">
                  <c:v>-1.4785299999999999</c:v>
                </c:pt>
                <c:pt idx="7028">
                  <c:v>-1.4775400000000001</c:v>
                </c:pt>
                <c:pt idx="7029">
                  <c:v>-1.4765900000000001</c:v>
                </c:pt>
                <c:pt idx="7030">
                  <c:v>-1.4755199999999999</c:v>
                </c:pt>
                <c:pt idx="7031">
                  <c:v>-1.4745600000000001</c:v>
                </c:pt>
                <c:pt idx="7032">
                  <c:v>-1.47353</c:v>
                </c:pt>
                <c:pt idx="7033">
                  <c:v>-1.4724999999999999</c:v>
                </c:pt>
                <c:pt idx="7034">
                  <c:v>-1.4715400000000001</c:v>
                </c:pt>
                <c:pt idx="7035">
                  <c:v>-1.4705299999999999</c:v>
                </c:pt>
                <c:pt idx="7036">
                  <c:v>-1.4695100000000001</c:v>
                </c:pt>
                <c:pt idx="7037">
                  <c:v>-1.46848</c:v>
                </c:pt>
                <c:pt idx="7038">
                  <c:v>-1.4674499999999999</c:v>
                </c:pt>
                <c:pt idx="7039">
                  <c:v>-1.4664900000000001</c:v>
                </c:pt>
                <c:pt idx="7040">
                  <c:v>-1.4655400000000001</c:v>
                </c:pt>
                <c:pt idx="7041">
                  <c:v>-1.46451</c:v>
                </c:pt>
                <c:pt idx="7042">
                  <c:v>-1.46356</c:v>
                </c:pt>
                <c:pt idx="7043">
                  <c:v>-1.46252</c:v>
                </c:pt>
                <c:pt idx="7044">
                  <c:v>-1.4615100000000001</c:v>
                </c:pt>
                <c:pt idx="7045">
                  <c:v>-1.4605600000000001</c:v>
                </c:pt>
                <c:pt idx="7046">
                  <c:v>-1.4595800000000001</c:v>
                </c:pt>
                <c:pt idx="7047">
                  <c:v>-1.45852</c:v>
                </c:pt>
                <c:pt idx="7048">
                  <c:v>-1.4575</c:v>
                </c:pt>
                <c:pt idx="7049">
                  <c:v>-1.45651</c:v>
                </c:pt>
                <c:pt idx="7050">
                  <c:v>-1.4555499999999999</c:v>
                </c:pt>
                <c:pt idx="7051">
                  <c:v>-1.45452</c:v>
                </c:pt>
                <c:pt idx="7052">
                  <c:v>-1.4535499999999999</c:v>
                </c:pt>
                <c:pt idx="7053">
                  <c:v>-1.45251</c:v>
                </c:pt>
                <c:pt idx="7054">
                  <c:v>-1.4515199999999999</c:v>
                </c:pt>
                <c:pt idx="7055">
                  <c:v>-1.4505699999999999</c:v>
                </c:pt>
                <c:pt idx="7056">
                  <c:v>-1.4494899999999999</c:v>
                </c:pt>
                <c:pt idx="7057">
                  <c:v>-1.44859</c:v>
                </c:pt>
                <c:pt idx="7058">
                  <c:v>-1.44754</c:v>
                </c:pt>
                <c:pt idx="7059">
                  <c:v>-1.4464600000000001</c:v>
                </c:pt>
                <c:pt idx="7060">
                  <c:v>-1.44543</c:v>
                </c:pt>
                <c:pt idx="7061">
                  <c:v>-1.4443999999999999</c:v>
                </c:pt>
                <c:pt idx="7062">
                  <c:v>-1.4434899999999999</c:v>
                </c:pt>
                <c:pt idx="7063">
                  <c:v>-1.44255</c:v>
                </c:pt>
                <c:pt idx="7064">
                  <c:v>-1.4415</c:v>
                </c:pt>
                <c:pt idx="7065">
                  <c:v>-1.44049</c:v>
                </c:pt>
                <c:pt idx="7066">
                  <c:v>-1.4394800000000001</c:v>
                </c:pt>
                <c:pt idx="7067">
                  <c:v>-1.4385399999999999</c:v>
                </c:pt>
                <c:pt idx="7068">
                  <c:v>-1.4375500000000001</c:v>
                </c:pt>
                <c:pt idx="7069">
                  <c:v>-1.4365600000000001</c:v>
                </c:pt>
                <c:pt idx="7070">
                  <c:v>-1.43554</c:v>
                </c:pt>
                <c:pt idx="7071">
                  <c:v>-1.4345399999999999</c:v>
                </c:pt>
                <c:pt idx="7072">
                  <c:v>-1.4335199999999999</c:v>
                </c:pt>
                <c:pt idx="7073">
                  <c:v>-1.43252</c:v>
                </c:pt>
                <c:pt idx="7074">
                  <c:v>-1.4315199999999999</c:v>
                </c:pt>
                <c:pt idx="7075">
                  <c:v>-1.43052</c:v>
                </c:pt>
                <c:pt idx="7076">
                  <c:v>-1.42954</c:v>
                </c:pt>
                <c:pt idx="7077">
                  <c:v>-1.4286099999999999</c:v>
                </c:pt>
                <c:pt idx="7078">
                  <c:v>-1.4275899999999999</c:v>
                </c:pt>
                <c:pt idx="7079">
                  <c:v>-1.4265399999999999</c:v>
                </c:pt>
                <c:pt idx="7080">
                  <c:v>-1.4255100000000001</c:v>
                </c:pt>
                <c:pt idx="7081">
                  <c:v>-1.42455</c:v>
                </c:pt>
                <c:pt idx="7082">
                  <c:v>-1.4234899999999999</c:v>
                </c:pt>
                <c:pt idx="7083">
                  <c:v>-1.42248</c:v>
                </c:pt>
                <c:pt idx="7084">
                  <c:v>-1.4215</c:v>
                </c:pt>
                <c:pt idx="7085">
                  <c:v>-1.42048</c:v>
                </c:pt>
                <c:pt idx="7086">
                  <c:v>-1.41953</c:v>
                </c:pt>
                <c:pt idx="7087">
                  <c:v>-1.41856</c:v>
                </c:pt>
                <c:pt idx="7088">
                  <c:v>-1.41754</c:v>
                </c:pt>
                <c:pt idx="7089">
                  <c:v>-1.41656</c:v>
                </c:pt>
                <c:pt idx="7090">
                  <c:v>-1.4155800000000001</c:v>
                </c:pt>
                <c:pt idx="7091">
                  <c:v>-1.41456</c:v>
                </c:pt>
                <c:pt idx="7092">
                  <c:v>-1.41354</c:v>
                </c:pt>
                <c:pt idx="7093">
                  <c:v>-1.4125099999999999</c:v>
                </c:pt>
                <c:pt idx="7094">
                  <c:v>-1.41153</c:v>
                </c:pt>
                <c:pt idx="7095">
                  <c:v>-1.41055</c:v>
                </c:pt>
                <c:pt idx="7096">
                  <c:v>-1.4095599999999999</c:v>
                </c:pt>
                <c:pt idx="7097">
                  <c:v>-1.4085000000000001</c:v>
                </c:pt>
                <c:pt idx="7098">
                  <c:v>-1.40747</c:v>
                </c:pt>
                <c:pt idx="7099">
                  <c:v>-1.4065300000000001</c:v>
                </c:pt>
                <c:pt idx="7100">
                  <c:v>-1.40554</c:v>
                </c:pt>
                <c:pt idx="7101">
                  <c:v>-1.40455</c:v>
                </c:pt>
                <c:pt idx="7102">
                  <c:v>-1.4034599999999999</c:v>
                </c:pt>
                <c:pt idx="7103">
                  <c:v>-1.4025000000000001</c:v>
                </c:pt>
                <c:pt idx="7104">
                  <c:v>-1.4014899999999999</c:v>
                </c:pt>
                <c:pt idx="7105">
                  <c:v>-1.40046</c:v>
                </c:pt>
                <c:pt idx="7106">
                  <c:v>-1.3995200000000001</c:v>
                </c:pt>
                <c:pt idx="7107">
                  <c:v>-1.3985000000000001</c:v>
                </c:pt>
                <c:pt idx="7108">
                  <c:v>-1.3974599999999999</c:v>
                </c:pt>
                <c:pt idx="7109">
                  <c:v>-1.3965000000000001</c:v>
                </c:pt>
                <c:pt idx="7110">
                  <c:v>-1.3955599999999999</c:v>
                </c:pt>
                <c:pt idx="7111">
                  <c:v>-1.39459</c:v>
                </c:pt>
                <c:pt idx="7112">
                  <c:v>-1.39361</c:v>
                </c:pt>
                <c:pt idx="7113">
                  <c:v>-1.3925799999999999</c:v>
                </c:pt>
                <c:pt idx="7114">
                  <c:v>-1.3915500000000001</c:v>
                </c:pt>
                <c:pt idx="7115">
                  <c:v>-1.3905400000000001</c:v>
                </c:pt>
                <c:pt idx="7116">
                  <c:v>-1.3895200000000001</c:v>
                </c:pt>
                <c:pt idx="7117">
                  <c:v>-1.38856</c:v>
                </c:pt>
                <c:pt idx="7118">
                  <c:v>-1.38754</c:v>
                </c:pt>
                <c:pt idx="7119">
                  <c:v>-1.3865000000000001</c:v>
                </c:pt>
                <c:pt idx="7120">
                  <c:v>-1.3855299999999999</c:v>
                </c:pt>
                <c:pt idx="7121">
                  <c:v>-1.3845700000000001</c:v>
                </c:pt>
                <c:pt idx="7122">
                  <c:v>-1.38358</c:v>
                </c:pt>
                <c:pt idx="7123">
                  <c:v>-1.3825400000000001</c:v>
                </c:pt>
                <c:pt idx="7124">
                  <c:v>-1.3814900000000001</c:v>
                </c:pt>
                <c:pt idx="7125">
                  <c:v>-1.3804700000000001</c:v>
                </c:pt>
                <c:pt idx="7126">
                  <c:v>-1.3794599999999999</c:v>
                </c:pt>
                <c:pt idx="7127">
                  <c:v>-1.3784700000000001</c:v>
                </c:pt>
                <c:pt idx="7128">
                  <c:v>-1.3774999999999999</c:v>
                </c:pt>
                <c:pt idx="7129">
                  <c:v>-1.37656</c:v>
                </c:pt>
                <c:pt idx="7130">
                  <c:v>-1.3754999999999999</c:v>
                </c:pt>
                <c:pt idx="7131">
                  <c:v>-1.37453</c:v>
                </c:pt>
                <c:pt idx="7132">
                  <c:v>-1.37355</c:v>
                </c:pt>
                <c:pt idx="7133">
                  <c:v>-1.37249</c:v>
                </c:pt>
                <c:pt idx="7134">
                  <c:v>-1.37151</c:v>
                </c:pt>
                <c:pt idx="7135">
                  <c:v>-1.37049</c:v>
                </c:pt>
                <c:pt idx="7136">
                  <c:v>-1.36954</c:v>
                </c:pt>
                <c:pt idx="7137">
                  <c:v>-1.3685400000000001</c:v>
                </c:pt>
                <c:pt idx="7138">
                  <c:v>-1.3675299999999999</c:v>
                </c:pt>
                <c:pt idx="7139">
                  <c:v>-1.36652</c:v>
                </c:pt>
                <c:pt idx="7140">
                  <c:v>-1.3655299999999999</c:v>
                </c:pt>
                <c:pt idx="7141">
                  <c:v>-1.3645099999999999</c:v>
                </c:pt>
                <c:pt idx="7142">
                  <c:v>-1.36351</c:v>
                </c:pt>
                <c:pt idx="7143">
                  <c:v>-1.3625100000000001</c:v>
                </c:pt>
                <c:pt idx="7144">
                  <c:v>-1.3615600000000001</c:v>
                </c:pt>
                <c:pt idx="7145">
                  <c:v>-1.3605499999999999</c:v>
                </c:pt>
                <c:pt idx="7146">
                  <c:v>-1.3595200000000001</c:v>
                </c:pt>
                <c:pt idx="7147">
                  <c:v>-1.3585400000000001</c:v>
                </c:pt>
                <c:pt idx="7148">
                  <c:v>-1.35747</c:v>
                </c:pt>
                <c:pt idx="7149">
                  <c:v>-1.3565</c:v>
                </c:pt>
                <c:pt idx="7150">
                  <c:v>-1.3554900000000001</c:v>
                </c:pt>
                <c:pt idx="7151">
                  <c:v>-1.3545</c:v>
                </c:pt>
                <c:pt idx="7152">
                  <c:v>-1.3534200000000001</c:v>
                </c:pt>
                <c:pt idx="7153">
                  <c:v>-1.3524799999999999</c:v>
                </c:pt>
                <c:pt idx="7154">
                  <c:v>-1.3514900000000001</c:v>
                </c:pt>
                <c:pt idx="7155">
                  <c:v>-1.35053</c:v>
                </c:pt>
                <c:pt idx="7156">
                  <c:v>-1.34948</c:v>
                </c:pt>
                <c:pt idx="7157">
                  <c:v>-1.3485</c:v>
                </c:pt>
                <c:pt idx="7158">
                  <c:v>-1.34748</c:v>
                </c:pt>
                <c:pt idx="7159">
                  <c:v>-1.3465499999999999</c:v>
                </c:pt>
                <c:pt idx="7160">
                  <c:v>-1.3454999999999999</c:v>
                </c:pt>
                <c:pt idx="7161">
                  <c:v>-1.34457</c:v>
                </c:pt>
                <c:pt idx="7162">
                  <c:v>-1.34352</c:v>
                </c:pt>
                <c:pt idx="7163">
                  <c:v>-1.3424799999999999</c:v>
                </c:pt>
                <c:pt idx="7164">
                  <c:v>-1.34154</c:v>
                </c:pt>
                <c:pt idx="7165">
                  <c:v>-1.3405100000000001</c:v>
                </c:pt>
                <c:pt idx="7166">
                  <c:v>-1.3395300000000001</c:v>
                </c:pt>
                <c:pt idx="7167">
                  <c:v>-1.3385800000000001</c:v>
                </c:pt>
                <c:pt idx="7168">
                  <c:v>-1.3375300000000001</c:v>
                </c:pt>
                <c:pt idx="7169">
                  <c:v>-1.3365100000000001</c:v>
                </c:pt>
                <c:pt idx="7170">
                  <c:v>-1.33551</c:v>
                </c:pt>
                <c:pt idx="7171">
                  <c:v>-1.33456</c:v>
                </c:pt>
                <c:pt idx="7172">
                  <c:v>-1.3335600000000001</c:v>
                </c:pt>
                <c:pt idx="7173">
                  <c:v>-1.3325100000000001</c:v>
                </c:pt>
                <c:pt idx="7174">
                  <c:v>-1.3314600000000001</c:v>
                </c:pt>
                <c:pt idx="7175">
                  <c:v>-1.3305</c:v>
                </c:pt>
                <c:pt idx="7176">
                  <c:v>-1.32952</c:v>
                </c:pt>
                <c:pt idx="7177">
                  <c:v>-1.3285899999999999</c:v>
                </c:pt>
                <c:pt idx="7178">
                  <c:v>-1.32762</c:v>
                </c:pt>
                <c:pt idx="7179">
                  <c:v>-1.32653</c:v>
                </c:pt>
                <c:pt idx="7180">
                  <c:v>-1.32559</c:v>
                </c:pt>
                <c:pt idx="7181">
                  <c:v>-1.3245199999999999</c:v>
                </c:pt>
                <c:pt idx="7182">
                  <c:v>-1.32359</c:v>
                </c:pt>
                <c:pt idx="7183">
                  <c:v>-1.3226</c:v>
                </c:pt>
                <c:pt idx="7184">
                  <c:v>-1.3215699999999999</c:v>
                </c:pt>
                <c:pt idx="7185">
                  <c:v>-1.3205100000000001</c:v>
                </c:pt>
                <c:pt idx="7186">
                  <c:v>-1.3195600000000001</c:v>
                </c:pt>
                <c:pt idx="7187">
                  <c:v>-1.3185500000000001</c:v>
                </c:pt>
                <c:pt idx="7188">
                  <c:v>-1.31758</c:v>
                </c:pt>
                <c:pt idx="7189">
                  <c:v>-1.3165800000000001</c:v>
                </c:pt>
                <c:pt idx="7190">
                  <c:v>-1.3156000000000001</c:v>
                </c:pt>
                <c:pt idx="7191">
                  <c:v>-1.3145199999999999</c:v>
                </c:pt>
                <c:pt idx="7192">
                  <c:v>-1.31351</c:v>
                </c:pt>
                <c:pt idx="7193">
                  <c:v>-1.3125100000000001</c:v>
                </c:pt>
                <c:pt idx="7194">
                  <c:v>-1.3115399999999999</c:v>
                </c:pt>
                <c:pt idx="7195">
                  <c:v>-1.3105500000000001</c:v>
                </c:pt>
                <c:pt idx="7196">
                  <c:v>-1.30948</c:v>
                </c:pt>
                <c:pt idx="7197">
                  <c:v>-1.3084800000000001</c:v>
                </c:pt>
                <c:pt idx="7198">
                  <c:v>-1.30759</c:v>
                </c:pt>
                <c:pt idx="7199">
                  <c:v>-1.3065500000000001</c:v>
                </c:pt>
                <c:pt idx="7200">
                  <c:v>-1.30559</c:v>
                </c:pt>
                <c:pt idx="7201">
                  <c:v>-1.30454</c:v>
                </c:pt>
                <c:pt idx="7202">
                  <c:v>-1.30359</c:v>
                </c:pt>
                <c:pt idx="7203">
                  <c:v>-1.3025100000000001</c:v>
                </c:pt>
                <c:pt idx="7204">
                  <c:v>-1.3015399999999999</c:v>
                </c:pt>
                <c:pt idx="7205">
                  <c:v>-1.30057</c:v>
                </c:pt>
                <c:pt idx="7206">
                  <c:v>-1.29959</c:v>
                </c:pt>
                <c:pt idx="7207">
                  <c:v>-1.29853</c:v>
                </c:pt>
                <c:pt idx="7208">
                  <c:v>-1.29755</c:v>
                </c:pt>
                <c:pt idx="7209">
                  <c:v>-1.2965800000000001</c:v>
                </c:pt>
                <c:pt idx="7210">
                  <c:v>-1.2955300000000001</c:v>
                </c:pt>
                <c:pt idx="7211">
                  <c:v>-1.29461</c:v>
                </c:pt>
                <c:pt idx="7212">
                  <c:v>-1.2935300000000001</c:v>
                </c:pt>
                <c:pt idx="7213">
                  <c:v>-1.29257</c:v>
                </c:pt>
                <c:pt idx="7214">
                  <c:v>-1.29159</c:v>
                </c:pt>
                <c:pt idx="7215">
                  <c:v>-1.29053</c:v>
                </c:pt>
                <c:pt idx="7216">
                  <c:v>-1.28955</c:v>
                </c:pt>
                <c:pt idx="7217">
                  <c:v>-1.2885200000000001</c:v>
                </c:pt>
                <c:pt idx="7218">
                  <c:v>-1.2875300000000001</c:v>
                </c:pt>
                <c:pt idx="7219">
                  <c:v>-1.28653</c:v>
                </c:pt>
                <c:pt idx="7220">
                  <c:v>-1.28556</c:v>
                </c:pt>
                <c:pt idx="7221">
                  <c:v>-1.28457</c:v>
                </c:pt>
                <c:pt idx="7222">
                  <c:v>-1.28365</c:v>
                </c:pt>
                <c:pt idx="7223">
                  <c:v>-1.2822199999999999</c:v>
                </c:pt>
                <c:pt idx="7224">
                  <c:v>-1.28078</c:v>
                </c:pt>
                <c:pt idx="7225">
                  <c:v>-1.2798</c:v>
                </c:pt>
                <c:pt idx="7226">
                  <c:v>-1.27891</c:v>
                </c:pt>
                <c:pt idx="7227">
                  <c:v>-1.2778700000000001</c:v>
                </c:pt>
                <c:pt idx="7228">
                  <c:v>-1.27685</c:v>
                </c:pt>
                <c:pt idx="7229">
                  <c:v>-1.27583</c:v>
                </c:pt>
                <c:pt idx="7230">
                  <c:v>-1.27484</c:v>
                </c:pt>
                <c:pt idx="7231">
                  <c:v>-1.2738400000000001</c:v>
                </c:pt>
                <c:pt idx="7232">
                  <c:v>-1.27285</c:v>
                </c:pt>
                <c:pt idx="7233">
                  <c:v>-1.2718700000000001</c:v>
                </c:pt>
                <c:pt idx="7234">
                  <c:v>-1.27084</c:v>
                </c:pt>
                <c:pt idx="7235">
                  <c:v>-1.2697799999999999</c:v>
                </c:pt>
                <c:pt idx="7236">
                  <c:v>-1.2688299999999999</c:v>
                </c:pt>
                <c:pt idx="7237">
                  <c:v>-1.2678</c:v>
                </c:pt>
                <c:pt idx="7238">
                  <c:v>-1.26684</c:v>
                </c:pt>
                <c:pt idx="7239">
                  <c:v>-1.2658199999999999</c:v>
                </c:pt>
                <c:pt idx="7240">
                  <c:v>-1.2647900000000001</c:v>
                </c:pt>
                <c:pt idx="7241">
                  <c:v>-1.2638400000000001</c:v>
                </c:pt>
                <c:pt idx="7242">
                  <c:v>-1.2628600000000001</c:v>
                </c:pt>
                <c:pt idx="7243">
                  <c:v>-1.26186</c:v>
                </c:pt>
                <c:pt idx="7244">
                  <c:v>-1.26085</c:v>
                </c:pt>
                <c:pt idx="7245">
                  <c:v>-1.2598199999999999</c:v>
                </c:pt>
                <c:pt idx="7246">
                  <c:v>-1.2588299999999999</c:v>
                </c:pt>
                <c:pt idx="7247">
                  <c:v>-1.25787</c:v>
                </c:pt>
                <c:pt idx="7248">
                  <c:v>-1.25682</c:v>
                </c:pt>
                <c:pt idx="7249">
                  <c:v>-1.25583</c:v>
                </c:pt>
                <c:pt idx="7250">
                  <c:v>-1.25488</c:v>
                </c:pt>
                <c:pt idx="7251">
                  <c:v>-1.2538199999999999</c:v>
                </c:pt>
                <c:pt idx="7252">
                  <c:v>-1.2528300000000001</c:v>
                </c:pt>
                <c:pt idx="7253">
                  <c:v>-1.2519100000000001</c:v>
                </c:pt>
                <c:pt idx="7254">
                  <c:v>-1.25082</c:v>
                </c:pt>
                <c:pt idx="7255">
                  <c:v>-1.2499</c:v>
                </c:pt>
                <c:pt idx="7256">
                  <c:v>-1.24884</c:v>
                </c:pt>
                <c:pt idx="7257">
                  <c:v>-1.2478400000000001</c:v>
                </c:pt>
                <c:pt idx="7258">
                  <c:v>-1.2468600000000001</c:v>
                </c:pt>
                <c:pt idx="7259">
                  <c:v>-1.2458499999999999</c:v>
                </c:pt>
                <c:pt idx="7260">
                  <c:v>-1.2448600000000001</c:v>
                </c:pt>
                <c:pt idx="7261">
                  <c:v>-1.24383</c:v>
                </c:pt>
                <c:pt idx="7262">
                  <c:v>-1.2428399999999999</c:v>
                </c:pt>
                <c:pt idx="7263">
                  <c:v>-1.24183</c:v>
                </c:pt>
                <c:pt idx="7264">
                  <c:v>-1.24089</c:v>
                </c:pt>
                <c:pt idx="7265">
                  <c:v>-1.23986</c:v>
                </c:pt>
                <c:pt idx="7266">
                  <c:v>-1.2388699999999999</c:v>
                </c:pt>
                <c:pt idx="7267">
                  <c:v>-1.2379199999999999</c:v>
                </c:pt>
                <c:pt idx="7268">
                  <c:v>-1.23689</c:v>
                </c:pt>
                <c:pt idx="7269">
                  <c:v>-1.2358899999999999</c:v>
                </c:pt>
                <c:pt idx="7270">
                  <c:v>-1.2348600000000001</c:v>
                </c:pt>
                <c:pt idx="7271">
                  <c:v>-1.2339100000000001</c:v>
                </c:pt>
                <c:pt idx="7272">
                  <c:v>-1.2329000000000001</c:v>
                </c:pt>
                <c:pt idx="7273">
                  <c:v>-1.2318800000000001</c:v>
                </c:pt>
                <c:pt idx="7274">
                  <c:v>-1.2308399999999999</c:v>
                </c:pt>
                <c:pt idx="7275">
                  <c:v>-1.2299100000000001</c:v>
                </c:pt>
                <c:pt idx="7276">
                  <c:v>-1.2288699999999999</c:v>
                </c:pt>
                <c:pt idx="7277">
                  <c:v>-1.2279</c:v>
                </c:pt>
                <c:pt idx="7278">
                  <c:v>-1.22685</c:v>
                </c:pt>
                <c:pt idx="7279">
                  <c:v>-1.2258800000000001</c:v>
                </c:pt>
                <c:pt idx="7280">
                  <c:v>-1.22481</c:v>
                </c:pt>
                <c:pt idx="7281">
                  <c:v>-1.2238599999999999</c:v>
                </c:pt>
                <c:pt idx="7282">
                  <c:v>-1.2228000000000001</c:v>
                </c:pt>
                <c:pt idx="7283">
                  <c:v>-1.22187</c:v>
                </c:pt>
                <c:pt idx="7284">
                  <c:v>-1.2208699999999999</c:v>
                </c:pt>
                <c:pt idx="7285">
                  <c:v>-1.2198899999999999</c:v>
                </c:pt>
                <c:pt idx="7286">
                  <c:v>-1.2189000000000001</c:v>
                </c:pt>
                <c:pt idx="7287">
                  <c:v>-1.2179899999999999</c:v>
                </c:pt>
                <c:pt idx="7288">
                  <c:v>-1.2168399999999999</c:v>
                </c:pt>
                <c:pt idx="7289">
                  <c:v>-1.21593</c:v>
                </c:pt>
                <c:pt idx="7290">
                  <c:v>-1.21492</c:v>
                </c:pt>
                <c:pt idx="7291">
                  <c:v>-1.2139200000000001</c:v>
                </c:pt>
                <c:pt idx="7292">
                  <c:v>-1.21295</c:v>
                </c:pt>
                <c:pt idx="7293">
                  <c:v>-1.21191</c:v>
                </c:pt>
                <c:pt idx="7294">
                  <c:v>-1.2108300000000001</c:v>
                </c:pt>
                <c:pt idx="7295">
                  <c:v>-1.2098800000000001</c:v>
                </c:pt>
                <c:pt idx="7296">
                  <c:v>-1.20888</c:v>
                </c:pt>
                <c:pt idx="7297">
                  <c:v>-1.20791</c:v>
                </c:pt>
                <c:pt idx="7298">
                  <c:v>-1.20688</c:v>
                </c:pt>
                <c:pt idx="7299">
                  <c:v>-1.20587</c:v>
                </c:pt>
                <c:pt idx="7300">
                  <c:v>-1.2049000000000001</c:v>
                </c:pt>
                <c:pt idx="7301">
                  <c:v>-1.20384</c:v>
                </c:pt>
                <c:pt idx="7302">
                  <c:v>-1.20286</c:v>
                </c:pt>
                <c:pt idx="7303">
                  <c:v>-1.2018800000000001</c:v>
                </c:pt>
                <c:pt idx="7304">
                  <c:v>-1.2009300000000001</c:v>
                </c:pt>
                <c:pt idx="7305">
                  <c:v>-1.1998899999999999</c:v>
                </c:pt>
                <c:pt idx="7306">
                  <c:v>-1.1988399999999999</c:v>
                </c:pt>
                <c:pt idx="7307">
                  <c:v>-1.1978800000000001</c:v>
                </c:pt>
                <c:pt idx="7308">
                  <c:v>-1.1969099999999999</c:v>
                </c:pt>
                <c:pt idx="7309">
                  <c:v>-1.19591</c:v>
                </c:pt>
                <c:pt idx="7310">
                  <c:v>-1.19485</c:v>
                </c:pt>
                <c:pt idx="7311">
                  <c:v>-1.1939</c:v>
                </c:pt>
                <c:pt idx="7312">
                  <c:v>-1.19286</c:v>
                </c:pt>
                <c:pt idx="7313">
                  <c:v>-1.19191</c:v>
                </c:pt>
                <c:pt idx="7314">
                  <c:v>-1.19093</c:v>
                </c:pt>
                <c:pt idx="7315">
                  <c:v>-1.18991</c:v>
                </c:pt>
                <c:pt idx="7316">
                  <c:v>-1.1888700000000001</c:v>
                </c:pt>
                <c:pt idx="7317">
                  <c:v>-1.1878599999999999</c:v>
                </c:pt>
                <c:pt idx="7318">
                  <c:v>-1.1868300000000001</c:v>
                </c:pt>
                <c:pt idx="7319">
                  <c:v>-1.1859</c:v>
                </c:pt>
                <c:pt idx="7320">
                  <c:v>-1.1849000000000001</c:v>
                </c:pt>
                <c:pt idx="7321">
                  <c:v>-1.18391</c:v>
                </c:pt>
                <c:pt idx="7322">
                  <c:v>-1.18286</c:v>
                </c:pt>
                <c:pt idx="7323">
                  <c:v>-1.1817899999999999</c:v>
                </c:pt>
                <c:pt idx="7324">
                  <c:v>-1.18085</c:v>
                </c:pt>
                <c:pt idx="7325">
                  <c:v>-1.17987</c:v>
                </c:pt>
                <c:pt idx="7326">
                  <c:v>-1.17886</c:v>
                </c:pt>
                <c:pt idx="7327">
                  <c:v>-1.1778</c:v>
                </c:pt>
                <c:pt idx="7328">
                  <c:v>-1.17679</c:v>
                </c:pt>
                <c:pt idx="7329">
                  <c:v>-1.17588</c:v>
                </c:pt>
                <c:pt idx="7330">
                  <c:v>-1.1748799999999999</c:v>
                </c:pt>
                <c:pt idx="7331">
                  <c:v>-1.1738999999999999</c:v>
                </c:pt>
                <c:pt idx="7332">
                  <c:v>-1.1728799999999999</c:v>
                </c:pt>
                <c:pt idx="7333">
                  <c:v>-1.1718999999999999</c:v>
                </c:pt>
                <c:pt idx="7334">
                  <c:v>-1.1708400000000001</c:v>
                </c:pt>
                <c:pt idx="7335">
                  <c:v>-1.1698299999999999</c:v>
                </c:pt>
                <c:pt idx="7336">
                  <c:v>-1.1689099999999999</c:v>
                </c:pt>
                <c:pt idx="7337">
                  <c:v>-1.1679299999999999</c:v>
                </c:pt>
                <c:pt idx="7338">
                  <c:v>-1.16689</c:v>
                </c:pt>
                <c:pt idx="7339">
                  <c:v>-1.1659200000000001</c:v>
                </c:pt>
                <c:pt idx="7340">
                  <c:v>-1.1648400000000001</c:v>
                </c:pt>
                <c:pt idx="7341">
                  <c:v>-1.16384</c:v>
                </c:pt>
                <c:pt idx="7342">
                  <c:v>-1.1628700000000001</c:v>
                </c:pt>
                <c:pt idx="7343">
                  <c:v>-1.16187</c:v>
                </c:pt>
                <c:pt idx="7344">
                  <c:v>-1.16086</c:v>
                </c:pt>
                <c:pt idx="7345">
                  <c:v>-1.1598200000000001</c:v>
                </c:pt>
                <c:pt idx="7346">
                  <c:v>-1.15889</c:v>
                </c:pt>
                <c:pt idx="7347">
                  <c:v>-1.1578900000000001</c:v>
                </c:pt>
                <c:pt idx="7348">
                  <c:v>-1.1568700000000001</c:v>
                </c:pt>
                <c:pt idx="7349">
                  <c:v>-1.15587</c:v>
                </c:pt>
                <c:pt idx="7350">
                  <c:v>-1.1548700000000001</c:v>
                </c:pt>
                <c:pt idx="7351">
                  <c:v>-1.1539200000000001</c:v>
                </c:pt>
                <c:pt idx="7352">
                  <c:v>-1.15289</c:v>
                </c:pt>
                <c:pt idx="7353">
                  <c:v>-1.1519299999999999</c:v>
                </c:pt>
                <c:pt idx="7354">
                  <c:v>-1.1509199999999999</c:v>
                </c:pt>
                <c:pt idx="7355">
                  <c:v>-1.1499299999999999</c:v>
                </c:pt>
                <c:pt idx="7356">
                  <c:v>-1.14889</c:v>
                </c:pt>
                <c:pt idx="7357">
                  <c:v>-1.1478600000000001</c:v>
                </c:pt>
                <c:pt idx="7358">
                  <c:v>-1.14697</c:v>
                </c:pt>
                <c:pt idx="7359">
                  <c:v>-1.14591</c:v>
                </c:pt>
                <c:pt idx="7360">
                  <c:v>-1.14483</c:v>
                </c:pt>
                <c:pt idx="7361">
                  <c:v>-1.1438999999999999</c:v>
                </c:pt>
                <c:pt idx="7362">
                  <c:v>-1.14293</c:v>
                </c:pt>
                <c:pt idx="7363">
                  <c:v>-1.1418299999999999</c:v>
                </c:pt>
                <c:pt idx="7364">
                  <c:v>-1.1409400000000001</c:v>
                </c:pt>
                <c:pt idx="7365">
                  <c:v>-1.13988</c:v>
                </c:pt>
                <c:pt idx="7366">
                  <c:v>-1.1389199999999999</c:v>
                </c:pt>
                <c:pt idx="7367">
                  <c:v>-1.1378900000000001</c:v>
                </c:pt>
                <c:pt idx="7368">
                  <c:v>-1.1368199999999999</c:v>
                </c:pt>
                <c:pt idx="7369">
                  <c:v>-1.13591</c:v>
                </c:pt>
                <c:pt idx="7370">
                  <c:v>-1.1348400000000001</c:v>
                </c:pt>
                <c:pt idx="7371">
                  <c:v>-1.13391</c:v>
                </c:pt>
                <c:pt idx="7372">
                  <c:v>-1.13289</c:v>
                </c:pt>
                <c:pt idx="7373">
                  <c:v>-1.1318999999999999</c:v>
                </c:pt>
                <c:pt idx="7374">
                  <c:v>-1.1309100000000001</c:v>
                </c:pt>
                <c:pt idx="7375">
                  <c:v>-1.1299699999999999</c:v>
                </c:pt>
                <c:pt idx="7376">
                  <c:v>-1.12893</c:v>
                </c:pt>
                <c:pt idx="7377">
                  <c:v>-1.1278999999999999</c:v>
                </c:pt>
                <c:pt idx="7378">
                  <c:v>-1.1269199999999999</c:v>
                </c:pt>
                <c:pt idx="7379">
                  <c:v>-1.1258999999999999</c:v>
                </c:pt>
                <c:pt idx="7380">
                  <c:v>-1.1249400000000001</c:v>
                </c:pt>
                <c:pt idx="7381">
                  <c:v>-1.1239300000000001</c:v>
                </c:pt>
                <c:pt idx="7382">
                  <c:v>-1.12287</c:v>
                </c:pt>
                <c:pt idx="7383">
                  <c:v>-1.12188</c:v>
                </c:pt>
                <c:pt idx="7384">
                  <c:v>-1.12086</c:v>
                </c:pt>
                <c:pt idx="7385">
                  <c:v>-1.11985</c:v>
                </c:pt>
                <c:pt idx="7386">
                  <c:v>-1.11887</c:v>
                </c:pt>
                <c:pt idx="7387">
                  <c:v>-1.1178300000000001</c:v>
                </c:pt>
                <c:pt idx="7388">
                  <c:v>-1.11687</c:v>
                </c:pt>
                <c:pt idx="7389">
                  <c:v>-1.11589</c:v>
                </c:pt>
                <c:pt idx="7390">
                  <c:v>-1.1148800000000001</c:v>
                </c:pt>
                <c:pt idx="7391">
                  <c:v>-1.11388</c:v>
                </c:pt>
                <c:pt idx="7392">
                  <c:v>-1.11293</c:v>
                </c:pt>
                <c:pt idx="7393">
                  <c:v>-1.11189</c:v>
                </c:pt>
                <c:pt idx="7394">
                  <c:v>-1.1108899999999999</c:v>
                </c:pt>
                <c:pt idx="7395">
                  <c:v>-1.1099300000000001</c:v>
                </c:pt>
                <c:pt idx="7396">
                  <c:v>-1.1089199999999999</c:v>
                </c:pt>
                <c:pt idx="7397">
                  <c:v>-1.1079300000000001</c:v>
                </c:pt>
                <c:pt idx="7398">
                  <c:v>-1.1069</c:v>
                </c:pt>
                <c:pt idx="7399">
                  <c:v>-1.10588</c:v>
                </c:pt>
                <c:pt idx="7400">
                  <c:v>-1.1048899999999999</c:v>
                </c:pt>
                <c:pt idx="7401">
                  <c:v>-1.10392</c:v>
                </c:pt>
                <c:pt idx="7402">
                  <c:v>-1.1029</c:v>
                </c:pt>
                <c:pt idx="7403">
                  <c:v>-1.1019300000000001</c:v>
                </c:pt>
                <c:pt idx="7404">
                  <c:v>-1.1009100000000001</c:v>
                </c:pt>
                <c:pt idx="7405">
                  <c:v>-1.09985</c:v>
                </c:pt>
                <c:pt idx="7406">
                  <c:v>-1.09884</c:v>
                </c:pt>
                <c:pt idx="7407">
                  <c:v>-1.09788</c:v>
                </c:pt>
                <c:pt idx="7408">
                  <c:v>-1.0969</c:v>
                </c:pt>
                <c:pt idx="7409">
                  <c:v>-1.0959000000000001</c:v>
                </c:pt>
                <c:pt idx="7410">
                  <c:v>-1.09484</c:v>
                </c:pt>
                <c:pt idx="7411">
                  <c:v>-1.0938300000000001</c:v>
                </c:pt>
                <c:pt idx="7412">
                  <c:v>-1.09284</c:v>
                </c:pt>
                <c:pt idx="7413">
                  <c:v>-1.0918600000000001</c:v>
                </c:pt>
                <c:pt idx="7414">
                  <c:v>-1.09091</c:v>
                </c:pt>
                <c:pt idx="7415">
                  <c:v>-1.0899099999999999</c:v>
                </c:pt>
                <c:pt idx="7416">
                  <c:v>-1.08891</c:v>
                </c:pt>
                <c:pt idx="7417">
                  <c:v>-1.08796</c:v>
                </c:pt>
                <c:pt idx="7418">
                  <c:v>-1.08693</c:v>
                </c:pt>
                <c:pt idx="7419">
                  <c:v>-1.08589</c:v>
                </c:pt>
                <c:pt idx="7420">
                  <c:v>-1.0848599999999999</c:v>
                </c:pt>
                <c:pt idx="7421">
                  <c:v>-1.0839300000000001</c:v>
                </c:pt>
                <c:pt idx="7422">
                  <c:v>-1.08294</c:v>
                </c:pt>
                <c:pt idx="7423">
                  <c:v>-1.0819099999999999</c:v>
                </c:pt>
                <c:pt idx="7424">
                  <c:v>-1.08091</c:v>
                </c:pt>
                <c:pt idx="7425">
                  <c:v>-1.0799000000000001</c:v>
                </c:pt>
                <c:pt idx="7426">
                  <c:v>-1.0788800000000001</c:v>
                </c:pt>
                <c:pt idx="7427">
                  <c:v>-1.0779099999999999</c:v>
                </c:pt>
                <c:pt idx="7428">
                  <c:v>-1.0769</c:v>
                </c:pt>
                <c:pt idx="7429">
                  <c:v>-1.07595</c:v>
                </c:pt>
                <c:pt idx="7430">
                  <c:v>-1.07491</c:v>
                </c:pt>
                <c:pt idx="7431">
                  <c:v>-1.0739700000000001</c:v>
                </c:pt>
                <c:pt idx="7432">
                  <c:v>-1.0729</c:v>
                </c:pt>
                <c:pt idx="7433">
                  <c:v>-1.07185</c:v>
                </c:pt>
                <c:pt idx="7434">
                  <c:v>-1.0709</c:v>
                </c:pt>
                <c:pt idx="7435">
                  <c:v>-1.06986</c:v>
                </c:pt>
                <c:pt idx="7436">
                  <c:v>-1.0689</c:v>
                </c:pt>
                <c:pt idx="7437">
                  <c:v>-1.0678700000000001</c:v>
                </c:pt>
                <c:pt idx="7438">
                  <c:v>-1.0668899999999999</c:v>
                </c:pt>
                <c:pt idx="7439">
                  <c:v>-1.06596</c:v>
                </c:pt>
                <c:pt idx="7440">
                  <c:v>-1.06498</c:v>
                </c:pt>
                <c:pt idx="7441">
                  <c:v>-1.0639700000000001</c:v>
                </c:pt>
                <c:pt idx="7442">
                  <c:v>-1.0629</c:v>
                </c:pt>
                <c:pt idx="7443">
                  <c:v>-1.06196</c:v>
                </c:pt>
                <c:pt idx="7444">
                  <c:v>-1.0609</c:v>
                </c:pt>
                <c:pt idx="7445">
                  <c:v>-1.05986</c:v>
                </c:pt>
                <c:pt idx="7446">
                  <c:v>-1.0589500000000001</c:v>
                </c:pt>
                <c:pt idx="7447">
                  <c:v>-1.05789</c:v>
                </c:pt>
                <c:pt idx="7448">
                  <c:v>-1.05697</c:v>
                </c:pt>
                <c:pt idx="7449">
                  <c:v>-1.0559499999999999</c:v>
                </c:pt>
                <c:pt idx="7450">
                  <c:v>-1.05491</c:v>
                </c:pt>
                <c:pt idx="7451">
                  <c:v>-1.0539799999999999</c:v>
                </c:pt>
                <c:pt idx="7452">
                  <c:v>-1.05294</c:v>
                </c:pt>
                <c:pt idx="7453">
                  <c:v>-1.05193</c:v>
                </c:pt>
                <c:pt idx="7454">
                  <c:v>-1.05088</c:v>
                </c:pt>
                <c:pt idx="7455">
                  <c:v>-1.0499000000000001</c:v>
                </c:pt>
                <c:pt idx="7456">
                  <c:v>-1.04888</c:v>
                </c:pt>
                <c:pt idx="7457">
                  <c:v>-1.0479099999999999</c:v>
                </c:pt>
                <c:pt idx="7458">
                  <c:v>-1.04687</c:v>
                </c:pt>
                <c:pt idx="7459">
                  <c:v>-1.04589</c:v>
                </c:pt>
                <c:pt idx="7460">
                  <c:v>-1.0449200000000001</c:v>
                </c:pt>
                <c:pt idx="7461">
                  <c:v>-1.04389</c:v>
                </c:pt>
                <c:pt idx="7462">
                  <c:v>-1.04291</c:v>
                </c:pt>
                <c:pt idx="7463">
                  <c:v>-1.0419700000000001</c:v>
                </c:pt>
                <c:pt idx="7464">
                  <c:v>-1.04091</c:v>
                </c:pt>
                <c:pt idx="7465">
                  <c:v>-1.0399400000000001</c:v>
                </c:pt>
                <c:pt idx="7466">
                  <c:v>-1.03888</c:v>
                </c:pt>
                <c:pt idx="7467">
                  <c:v>-1.03793</c:v>
                </c:pt>
                <c:pt idx="7468">
                  <c:v>-1.0369200000000001</c:v>
                </c:pt>
                <c:pt idx="7469">
                  <c:v>-1.03592</c:v>
                </c:pt>
                <c:pt idx="7470">
                  <c:v>-1.0348999999999999</c:v>
                </c:pt>
                <c:pt idx="7471">
                  <c:v>-1.03392</c:v>
                </c:pt>
                <c:pt idx="7472">
                  <c:v>-1.0328599999999999</c:v>
                </c:pt>
                <c:pt idx="7473">
                  <c:v>-1.0319400000000001</c:v>
                </c:pt>
                <c:pt idx="7474">
                  <c:v>-1.03095</c:v>
                </c:pt>
                <c:pt idx="7475">
                  <c:v>-1.0299199999999999</c:v>
                </c:pt>
                <c:pt idx="7476">
                  <c:v>-1.02891</c:v>
                </c:pt>
                <c:pt idx="7477">
                  <c:v>-1.0278700000000001</c:v>
                </c:pt>
                <c:pt idx="7478">
                  <c:v>-1.02685</c:v>
                </c:pt>
                <c:pt idx="7479">
                  <c:v>-1.0259199999999999</c:v>
                </c:pt>
                <c:pt idx="7480">
                  <c:v>-1.0249699999999999</c:v>
                </c:pt>
                <c:pt idx="7481">
                  <c:v>-1.0239199999999999</c:v>
                </c:pt>
                <c:pt idx="7482">
                  <c:v>-1.0228999999999999</c:v>
                </c:pt>
                <c:pt idx="7483">
                  <c:v>-1.0219499999999999</c:v>
                </c:pt>
                <c:pt idx="7484">
                  <c:v>-1.0209699999999999</c:v>
                </c:pt>
                <c:pt idx="7485">
                  <c:v>-1.0200100000000001</c:v>
                </c:pt>
                <c:pt idx="7486">
                  <c:v>-1.01895</c:v>
                </c:pt>
                <c:pt idx="7487">
                  <c:v>-1.01793</c:v>
                </c:pt>
                <c:pt idx="7488">
                  <c:v>-1.01691</c:v>
                </c:pt>
                <c:pt idx="7489">
                  <c:v>-1.0159199999999999</c:v>
                </c:pt>
                <c:pt idx="7490">
                  <c:v>-1.0149300000000001</c:v>
                </c:pt>
                <c:pt idx="7491">
                  <c:v>-1.0139400000000001</c:v>
                </c:pt>
                <c:pt idx="7492">
                  <c:v>-1.01294</c:v>
                </c:pt>
                <c:pt idx="7493">
                  <c:v>-1.0119</c:v>
                </c:pt>
                <c:pt idx="7494">
                  <c:v>-1.0109399999999999</c:v>
                </c:pt>
                <c:pt idx="7495">
                  <c:v>-1.0099100000000001</c:v>
                </c:pt>
                <c:pt idx="7496">
                  <c:v>-1.0089699999999999</c:v>
                </c:pt>
                <c:pt idx="7497">
                  <c:v>-1.0079800000000001</c:v>
                </c:pt>
                <c:pt idx="7498">
                  <c:v>-1.00692</c:v>
                </c:pt>
                <c:pt idx="7499">
                  <c:v>-1.0059499999999999</c:v>
                </c:pt>
                <c:pt idx="7500">
                  <c:v>-1.00492</c:v>
                </c:pt>
                <c:pt idx="7501">
                  <c:v>-1.0039100000000001</c:v>
                </c:pt>
                <c:pt idx="7502">
                  <c:v>-1.0028699999999999</c:v>
                </c:pt>
                <c:pt idx="7503">
                  <c:v>-1.0018800000000001</c:v>
                </c:pt>
                <c:pt idx="7504">
                  <c:v>-1.0009300000000001</c:v>
                </c:pt>
                <c:pt idx="7505">
                  <c:v>-0.99993500000000002</c:v>
                </c:pt>
                <c:pt idx="7506">
                  <c:v>-0.99892199999999998</c:v>
                </c:pt>
                <c:pt idx="7507">
                  <c:v>-0.99795500000000004</c:v>
                </c:pt>
                <c:pt idx="7508">
                  <c:v>-0.99688200000000005</c:v>
                </c:pt>
                <c:pt idx="7509">
                  <c:v>-0.99599300000000002</c:v>
                </c:pt>
                <c:pt idx="7510">
                  <c:v>-0.99498600000000004</c:v>
                </c:pt>
                <c:pt idx="7511">
                  <c:v>-0.993869</c:v>
                </c:pt>
                <c:pt idx="7512">
                  <c:v>-0.992927</c:v>
                </c:pt>
                <c:pt idx="7513">
                  <c:v>-0.99186399999999997</c:v>
                </c:pt>
                <c:pt idx="7514">
                  <c:v>-0.99085000000000001</c:v>
                </c:pt>
                <c:pt idx="7515">
                  <c:v>-0.98991899999999999</c:v>
                </c:pt>
                <c:pt idx="7516">
                  <c:v>-0.98890500000000003</c:v>
                </c:pt>
                <c:pt idx="7517">
                  <c:v>-0.98793299999999995</c:v>
                </c:pt>
                <c:pt idx="7518">
                  <c:v>-0.98697199999999996</c:v>
                </c:pt>
                <c:pt idx="7519">
                  <c:v>-0.98590900000000004</c:v>
                </c:pt>
                <c:pt idx="7520">
                  <c:v>-0.98495999999999995</c:v>
                </c:pt>
                <c:pt idx="7521">
                  <c:v>-0.98386899999999999</c:v>
                </c:pt>
                <c:pt idx="7522">
                  <c:v>-0.98285500000000003</c:v>
                </c:pt>
                <c:pt idx="7523">
                  <c:v>-0.98195500000000002</c:v>
                </c:pt>
                <c:pt idx="7524">
                  <c:v>-0.98092299999999999</c:v>
                </c:pt>
                <c:pt idx="7525">
                  <c:v>-0.97986499999999999</c:v>
                </c:pt>
                <c:pt idx="7526">
                  <c:v>-0.97886899999999999</c:v>
                </c:pt>
                <c:pt idx="7527">
                  <c:v>-0.977904</c:v>
                </c:pt>
                <c:pt idx="7528">
                  <c:v>-0.97699400000000003</c:v>
                </c:pt>
                <c:pt idx="7529">
                  <c:v>-0.97597</c:v>
                </c:pt>
                <c:pt idx="7530">
                  <c:v>-0.97494800000000004</c:v>
                </c:pt>
                <c:pt idx="7531">
                  <c:v>-0.97393300000000005</c:v>
                </c:pt>
                <c:pt idx="7532">
                  <c:v>-0.97300500000000001</c:v>
                </c:pt>
                <c:pt idx="7533">
                  <c:v>-0.97197100000000003</c:v>
                </c:pt>
                <c:pt idx="7534">
                  <c:v>-0.97091899999999998</c:v>
                </c:pt>
                <c:pt idx="7535">
                  <c:v>-0.97002900000000003</c:v>
                </c:pt>
                <c:pt idx="7536">
                  <c:v>-0.96890600000000004</c:v>
                </c:pt>
                <c:pt idx="7537">
                  <c:v>-0.96790900000000002</c:v>
                </c:pt>
                <c:pt idx="7538">
                  <c:v>-0.966943</c:v>
                </c:pt>
                <c:pt idx="7539">
                  <c:v>-0.96597</c:v>
                </c:pt>
                <c:pt idx="7540">
                  <c:v>-0.96493799999999996</c:v>
                </c:pt>
                <c:pt idx="7541">
                  <c:v>-0.963924</c:v>
                </c:pt>
                <c:pt idx="7542">
                  <c:v>-0.96294100000000005</c:v>
                </c:pt>
                <c:pt idx="7543">
                  <c:v>-0.96194100000000005</c:v>
                </c:pt>
                <c:pt idx="7544">
                  <c:v>-0.96092200000000005</c:v>
                </c:pt>
                <c:pt idx="7545">
                  <c:v>-0.959928</c:v>
                </c:pt>
                <c:pt idx="7546">
                  <c:v>-0.95891999999999999</c:v>
                </c:pt>
                <c:pt idx="7547">
                  <c:v>-0.95791000000000004</c:v>
                </c:pt>
                <c:pt idx="7548">
                  <c:v>-0.95696000000000003</c:v>
                </c:pt>
                <c:pt idx="7549">
                  <c:v>-0.95596599999999998</c:v>
                </c:pt>
                <c:pt idx="7550">
                  <c:v>-0.95500200000000002</c:v>
                </c:pt>
                <c:pt idx="7551">
                  <c:v>-0.95397600000000005</c:v>
                </c:pt>
                <c:pt idx="7552">
                  <c:v>-0.952932</c:v>
                </c:pt>
                <c:pt idx="7553">
                  <c:v>-0.95194999999999996</c:v>
                </c:pt>
                <c:pt idx="7554">
                  <c:v>-0.950936</c:v>
                </c:pt>
                <c:pt idx="7555">
                  <c:v>-0.94995799999999997</c:v>
                </c:pt>
                <c:pt idx="7556">
                  <c:v>-0.94894000000000001</c:v>
                </c:pt>
                <c:pt idx="7557">
                  <c:v>-0.94795099999999999</c:v>
                </c:pt>
                <c:pt idx="7558">
                  <c:v>-0.94697100000000001</c:v>
                </c:pt>
                <c:pt idx="7559">
                  <c:v>-0.94591700000000001</c:v>
                </c:pt>
                <c:pt idx="7560">
                  <c:v>-0.94494699999999998</c:v>
                </c:pt>
                <c:pt idx="7561">
                  <c:v>-0.94392200000000004</c:v>
                </c:pt>
                <c:pt idx="7562">
                  <c:v>-0.94295700000000005</c:v>
                </c:pt>
                <c:pt idx="7563">
                  <c:v>-0.94192299999999995</c:v>
                </c:pt>
                <c:pt idx="7564">
                  <c:v>-0.94094599999999995</c:v>
                </c:pt>
                <c:pt idx="7565">
                  <c:v>-0.93996299999999999</c:v>
                </c:pt>
                <c:pt idx="7566">
                  <c:v>-0.93891599999999997</c:v>
                </c:pt>
                <c:pt idx="7567">
                  <c:v>-0.93796800000000002</c:v>
                </c:pt>
                <c:pt idx="7568">
                  <c:v>-0.93694100000000002</c:v>
                </c:pt>
                <c:pt idx="7569">
                  <c:v>-0.93593999999999999</c:v>
                </c:pt>
                <c:pt idx="7570">
                  <c:v>-0.93496500000000005</c:v>
                </c:pt>
                <c:pt idx="7571">
                  <c:v>-0.93393899999999996</c:v>
                </c:pt>
                <c:pt idx="7572">
                  <c:v>-0.93295399999999995</c:v>
                </c:pt>
                <c:pt idx="7573">
                  <c:v>-0.93201500000000004</c:v>
                </c:pt>
                <c:pt idx="7574">
                  <c:v>-0.93096500000000004</c:v>
                </c:pt>
                <c:pt idx="7575">
                  <c:v>-0.92993599999999998</c:v>
                </c:pt>
                <c:pt idx="7576">
                  <c:v>-0.92894399999999999</c:v>
                </c:pt>
                <c:pt idx="7577">
                  <c:v>-0.92794500000000002</c:v>
                </c:pt>
                <c:pt idx="7578">
                  <c:v>-0.926956</c:v>
                </c:pt>
                <c:pt idx="7579">
                  <c:v>-0.92599600000000004</c:v>
                </c:pt>
                <c:pt idx="7580">
                  <c:v>-0.92495099999999997</c:v>
                </c:pt>
                <c:pt idx="7581">
                  <c:v>-0.92393899999999995</c:v>
                </c:pt>
                <c:pt idx="7582">
                  <c:v>-0.92296299999999998</c:v>
                </c:pt>
                <c:pt idx="7583">
                  <c:v>-0.92196599999999995</c:v>
                </c:pt>
                <c:pt idx="7584">
                  <c:v>-0.92093199999999997</c:v>
                </c:pt>
                <c:pt idx="7585">
                  <c:v>-0.91994200000000004</c:v>
                </c:pt>
                <c:pt idx="7586">
                  <c:v>-0.91890899999999998</c:v>
                </c:pt>
                <c:pt idx="7587">
                  <c:v>-0.91795800000000005</c:v>
                </c:pt>
                <c:pt idx="7588">
                  <c:v>-0.91695199999999999</c:v>
                </c:pt>
                <c:pt idx="7589">
                  <c:v>-0.91596699999999998</c:v>
                </c:pt>
                <c:pt idx="7590">
                  <c:v>-0.91491299999999998</c:v>
                </c:pt>
                <c:pt idx="7591">
                  <c:v>-0.91395000000000004</c:v>
                </c:pt>
                <c:pt idx="7592">
                  <c:v>-0.91292799999999996</c:v>
                </c:pt>
                <c:pt idx="7593">
                  <c:v>-0.911999</c:v>
                </c:pt>
                <c:pt idx="7594">
                  <c:v>-0.91100000000000003</c:v>
                </c:pt>
                <c:pt idx="7595">
                  <c:v>-0.909972</c:v>
                </c:pt>
                <c:pt idx="7596">
                  <c:v>-0.90897600000000001</c:v>
                </c:pt>
                <c:pt idx="7597">
                  <c:v>-0.90792899999999999</c:v>
                </c:pt>
                <c:pt idx="7598">
                  <c:v>-0.90687700000000004</c:v>
                </c:pt>
                <c:pt idx="7599">
                  <c:v>-0.90592700000000004</c:v>
                </c:pt>
                <c:pt idx="7600">
                  <c:v>-0.90493100000000004</c:v>
                </c:pt>
                <c:pt idx="7601">
                  <c:v>-0.90401299999999996</c:v>
                </c:pt>
                <c:pt idx="7602">
                  <c:v>-0.90297400000000005</c:v>
                </c:pt>
                <c:pt idx="7603">
                  <c:v>-0.90193299999999998</c:v>
                </c:pt>
                <c:pt idx="7604">
                  <c:v>-0.90096799999999999</c:v>
                </c:pt>
                <c:pt idx="7605">
                  <c:v>-0.89997000000000005</c:v>
                </c:pt>
                <c:pt idx="7606">
                  <c:v>-0.89897499999999997</c:v>
                </c:pt>
                <c:pt idx="7607">
                  <c:v>-0.89803299999999997</c:v>
                </c:pt>
                <c:pt idx="7608">
                  <c:v>-0.89693400000000001</c:v>
                </c:pt>
                <c:pt idx="7609">
                  <c:v>-0.895984</c:v>
                </c:pt>
                <c:pt idx="7610">
                  <c:v>-0.89498800000000001</c:v>
                </c:pt>
                <c:pt idx="7611">
                  <c:v>-0.89395999999999998</c:v>
                </c:pt>
                <c:pt idx="7612">
                  <c:v>-0.89294700000000005</c:v>
                </c:pt>
                <c:pt idx="7613">
                  <c:v>-0.89195400000000002</c:v>
                </c:pt>
                <c:pt idx="7614">
                  <c:v>-0.890961</c:v>
                </c:pt>
                <c:pt idx="7615">
                  <c:v>-0.88994700000000004</c:v>
                </c:pt>
                <c:pt idx="7616">
                  <c:v>-0.88900999999999997</c:v>
                </c:pt>
                <c:pt idx="7617">
                  <c:v>-0.88803600000000005</c:v>
                </c:pt>
                <c:pt idx="7618">
                  <c:v>-0.88701399999999997</c:v>
                </c:pt>
                <c:pt idx="7619">
                  <c:v>-0.88591399999999998</c:v>
                </c:pt>
                <c:pt idx="7620">
                  <c:v>-0.88494600000000001</c:v>
                </c:pt>
                <c:pt idx="7621">
                  <c:v>-0.88399000000000005</c:v>
                </c:pt>
                <c:pt idx="7622">
                  <c:v>-0.88297499999999995</c:v>
                </c:pt>
                <c:pt idx="7623">
                  <c:v>-0.88198799999999999</c:v>
                </c:pt>
                <c:pt idx="7624">
                  <c:v>-0.88097300000000001</c:v>
                </c:pt>
                <c:pt idx="7625">
                  <c:v>-0.87999700000000003</c:v>
                </c:pt>
                <c:pt idx="7626">
                  <c:v>-0.87902999999999998</c:v>
                </c:pt>
                <c:pt idx="7627">
                  <c:v>-0.877996</c:v>
                </c:pt>
                <c:pt idx="7628">
                  <c:v>-0.87702000000000002</c:v>
                </c:pt>
                <c:pt idx="7629">
                  <c:v>-0.87596600000000002</c:v>
                </c:pt>
                <c:pt idx="7630">
                  <c:v>-0.87499400000000005</c:v>
                </c:pt>
                <c:pt idx="7631">
                  <c:v>-0.87391700000000005</c:v>
                </c:pt>
                <c:pt idx="7632">
                  <c:v>-0.87297499999999995</c:v>
                </c:pt>
                <c:pt idx="7633">
                  <c:v>-0.87196899999999999</c:v>
                </c:pt>
                <c:pt idx="7634">
                  <c:v>-0.87090500000000004</c:v>
                </c:pt>
                <c:pt idx="7635">
                  <c:v>-0.86995500000000003</c:v>
                </c:pt>
                <c:pt idx="7636">
                  <c:v>-0.868977</c:v>
                </c:pt>
                <c:pt idx="7637">
                  <c:v>-0.86801300000000003</c:v>
                </c:pt>
                <c:pt idx="7638">
                  <c:v>-0.86702999999999997</c:v>
                </c:pt>
                <c:pt idx="7639">
                  <c:v>-0.866035</c:v>
                </c:pt>
                <c:pt idx="7640">
                  <c:v>-0.86502699999999999</c:v>
                </c:pt>
                <c:pt idx="7641">
                  <c:v>-0.86399300000000001</c:v>
                </c:pt>
                <c:pt idx="7642">
                  <c:v>-0.86297500000000005</c:v>
                </c:pt>
                <c:pt idx="7643">
                  <c:v>-0.86195200000000005</c:v>
                </c:pt>
                <c:pt idx="7644">
                  <c:v>-0.86092900000000006</c:v>
                </c:pt>
                <c:pt idx="7645">
                  <c:v>-0.85999300000000001</c:v>
                </c:pt>
                <c:pt idx="7646">
                  <c:v>-0.85898699999999995</c:v>
                </c:pt>
                <c:pt idx="7647">
                  <c:v>-0.85802599999999996</c:v>
                </c:pt>
                <c:pt idx="7648">
                  <c:v>-0.85696099999999997</c:v>
                </c:pt>
                <c:pt idx="7649">
                  <c:v>-0.85599700000000001</c:v>
                </c:pt>
                <c:pt idx="7650">
                  <c:v>-0.855043</c:v>
                </c:pt>
                <c:pt idx="7651">
                  <c:v>-0.85397599999999996</c:v>
                </c:pt>
                <c:pt idx="7652">
                  <c:v>-0.85295799999999999</c:v>
                </c:pt>
                <c:pt idx="7653">
                  <c:v>-0.85194999999999999</c:v>
                </c:pt>
                <c:pt idx="7654">
                  <c:v>-0.85100299999999995</c:v>
                </c:pt>
                <c:pt idx="7655">
                  <c:v>-0.84999000000000002</c:v>
                </c:pt>
                <c:pt idx="7656">
                  <c:v>-0.84901199999999999</c:v>
                </c:pt>
                <c:pt idx="7657">
                  <c:v>-0.84797100000000003</c:v>
                </c:pt>
                <c:pt idx="7658">
                  <c:v>-0.846966</c:v>
                </c:pt>
                <c:pt idx="7659">
                  <c:v>-0.84597599999999995</c:v>
                </c:pt>
                <c:pt idx="7660">
                  <c:v>-0.84501899999999996</c:v>
                </c:pt>
                <c:pt idx="7661">
                  <c:v>-0.84397800000000001</c:v>
                </c:pt>
                <c:pt idx="7662">
                  <c:v>-0.84296400000000005</c:v>
                </c:pt>
                <c:pt idx="7663">
                  <c:v>-0.84200399999999997</c:v>
                </c:pt>
                <c:pt idx="7664">
                  <c:v>-0.84097599999999995</c:v>
                </c:pt>
                <c:pt idx="7665">
                  <c:v>-0.83998200000000001</c:v>
                </c:pt>
                <c:pt idx="7666">
                  <c:v>-0.83897600000000006</c:v>
                </c:pt>
                <c:pt idx="7667">
                  <c:v>-0.838032</c:v>
                </c:pt>
                <c:pt idx="7668">
                  <c:v>-0.83696800000000005</c:v>
                </c:pt>
                <c:pt idx="7669">
                  <c:v>-0.83588600000000002</c:v>
                </c:pt>
                <c:pt idx="7670">
                  <c:v>-0.83493899999999999</c:v>
                </c:pt>
                <c:pt idx="7671">
                  <c:v>-0.83399699999999999</c:v>
                </c:pt>
                <c:pt idx="7672">
                  <c:v>-0.83302399999999999</c:v>
                </c:pt>
                <c:pt idx="7673">
                  <c:v>-0.83196599999999998</c:v>
                </c:pt>
                <c:pt idx="7674">
                  <c:v>-0.83096300000000001</c:v>
                </c:pt>
                <c:pt idx="7675">
                  <c:v>-0.82992900000000003</c:v>
                </c:pt>
                <c:pt idx="7676">
                  <c:v>-0.82898499999999997</c:v>
                </c:pt>
                <c:pt idx="7677">
                  <c:v>-0.827959</c:v>
                </c:pt>
                <c:pt idx="7678">
                  <c:v>-0.82695399999999997</c:v>
                </c:pt>
                <c:pt idx="7679">
                  <c:v>-0.82597200000000004</c:v>
                </c:pt>
                <c:pt idx="7680">
                  <c:v>-0.82488799999999995</c:v>
                </c:pt>
                <c:pt idx="7681">
                  <c:v>-0.82396599999999998</c:v>
                </c:pt>
                <c:pt idx="7682">
                  <c:v>-0.82298300000000002</c:v>
                </c:pt>
                <c:pt idx="7683">
                  <c:v>-0.82194900000000004</c:v>
                </c:pt>
                <c:pt idx="7684">
                  <c:v>-0.82097399999999998</c:v>
                </c:pt>
                <c:pt idx="7685">
                  <c:v>-0.81999200000000005</c:v>
                </c:pt>
                <c:pt idx="7686">
                  <c:v>-0.81895200000000001</c:v>
                </c:pt>
                <c:pt idx="7687">
                  <c:v>-0.81793099999999996</c:v>
                </c:pt>
                <c:pt idx="7688">
                  <c:v>-0.81700300000000003</c:v>
                </c:pt>
                <c:pt idx="7689">
                  <c:v>-0.81602200000000003</c:v>
                </c:pt>
                <c:pt idx="7690">
                  <c:v>-0.81495200000000001</c:v>
                </c:pt>
                <c:pt idx="7691">
                  <c:v>-0.81394299999999997</c:v>
                </c:pt>
                <c:pt idx="7692">
                  <c:v>-0.81298499999999996</c:v>
                </c:pt>
                <c:pt idx="7693">
                  <c:v>-0.81193800000000005</c:v>
                </c:pt>
                <c:pt idx="7694">
                  <c:v>-0.81099500000000002</c:v>
                </c:pt>
                <c:pt idx="7695">
                  <c:v>-0.809979</c:v>
                </c:pt>
                <c:pt idx="7696">
                  <c:v>-0.80901599999999996</c:v>
                </c:pt>
                <c:pt idx="7697">
                  <c:v>-0.80793300000000001</c:v>
                </c:pt>
                <c:pt idx="7698">
                  <c:v>-0.80699299999999996</c:v>
                </c:pt>
                <c:pt idx="7699">
                  <c:v>-0.80595700000000003</c:v>
                </c:pt>
                <c:pt idx="7700">
                  <c:v>-0.80494399999999999</c:v>
                </c:pt>
                <c:pt idx="7701">
                  <c:v>-0.80395300000000003</c:v>
                </c:pt>
                <c:pt idx="7702">
                  <c:v>-0.80298400000000003</c:v>
                </c:pt>
                <c:pt idx="7703">
                  <c:v>-0.80197300000000005</c:v>
                </c:pt>
                <c:pt idx="7704">
                  <c:v>-0.80096000000000001</c:v>
                </c:pt>
                <c:pt idx="7705">
                  <c:v>-0.80005300000000001</c:v>
                </c:pt>
                <c:pt idx="7706">
                  <c:v>-0.79899699999999996</c:v>
                </c:pt>
                <c:pt idx="7707">
                  <c:v>-0.79800899999999997</c:v>
                </c:pt>
                <c:pt idx="7708">
                  <c:v>-0.79702799999999996</c:v>
                </c:pt>
                <c:pt idx="7709">
                  <c:v>-0.79602499999999998</c:v>
                </c:pt>
                <c:pt idx="7710">
                  <c:v>-0.79461700000000002</c:v>
                </c:pt>
                <c:pt idx="7711">
                  <c:v>-0.79326200000000002</c:v>
                </c:pt>
                <c:pt idx="7712">
                  <c:v>-0.79222999999999999</c:v>
                </c:pt>
                <c:pt idx="7713">
                  <c:v>-0.79123900000000003</c:v>
                </c:pt>
                <c:pt idx="7714">
                  <c:v>-0.79024300000000003</c:v>
                </c:pt>
                <c:pt idx="7715">
                  <c:v>-0.78923299999999996</c:v>
                </c:pt>
                <c:pt idx="7716">
                  <c:v>-0.78827199999999997</c:v>
                </c:pt>
                <c:pt idx="7717">
                  <c:v>-0.78728699999999996</c:v>
                </c:pt>
                <c:pt idx="7718">
                  <c:v>-0.78625999999999996</c:v>
                </c:pt>
                <c:pt idx="7719">
                  <c:v>-0.78522800000000004</c:v>
                </c:pt>
                <c:pt idx="7720">
                  <c:v>-0.78420800000000002</c:v>
                </c:pt>
                <c:pt idx="7721">
                  <c:v>-0.78326099999999999</c:v>
                </c:pt>
                <c:pt idx="7722">
                  <c:v>-0.78226200000000001</c:v>
                </c:pt>
                <c:pt idx="7723">
                  <c:v>-0.78125</c:v>
                </c:pt>
                <c:pt idx="7724">
                  <c:v>-0.78028200000000003</c:v>
                </c:pt>
                <c:pt idx="7725">
                  <c:v>-0.77930999999999995</c:v>
                </c:pt>
                <c:pt idx="7726">
                  <c:v>-0.77832000000000001</c:v>
                </c:pt>
                <c:pt idx="7727">
                  <c:v>-0.77729800000000004</c:v>
                </c:pt>
                <c:pt idx="7728">
                  <c:v>-0.77628200000000003</c:v>
                </c:pt>
                <c:pt idx="7729">
                  <c:v>-0.77530699999999997</c:v>
                </c:pt>
                <c:pt idx="7730">
                  <c:v>-0.77421499999999999</c:v>
                </c:pt>
                <c:pt idx="7731">
                  <c:v>-0.77324499999999996</c:v>
                </c:pt>
                <c:pt idx="7732">
                  <c:v>-0.77219300000000002</c:v>
                </c:pt>
                <c:pt idx="7733">
                  <c:v>-0.77127000000000001</c:v>
                </c:pt>
                <c:pt idx="7734">
                  <c:v>-0.77020200000000005</c:v>
                </c:pt>
                <c:pt idx="7735">
                  <c:v>-0.76925600000000005</c:v>
                </c:pt>
                <c:pt idx="7736">
                  <c:v>-0.76828799999999997</c:v>
                </c:pt>
                <c:pt idx="7737">
                  <c:v>-0.76726000000000005</c:v>
                </c:pt>
                <c:pt idx="7738">
                  <c:v>-0.76632</c:v>
                </c:pt>
                <c:pt idx="7739">
                  <c:v>-0.76527999999999996</c:v>
                </c:pt>
                <c:pt idx="7740">
                  <c:v>-0.76423399999999997</c:v>
                </c:pt>
                <c:pt idx="7741">
                  <c:v>-0.76326000000000005</c:v>
                </c:pt>
                <c:pt idx="7742">
                  <c:v>-0.76228799999999997</c:v>
                </c:pt>
                <c:pt idx="7743">
                  <c:v>-0.76122699999999999</c:v>
                </c:pt>
                <c:pt idx="7744">
                  <c:v>-0.76033200000000001</c:v>
                </c:pt>
                <c:pt idx="7745">
                  <c:v>-0.759266</c:v>
                </c:pt>
                <c:pt idx="7746">
                  <c:v>-0.75830699999999995</c:v>
                </c:pt>
                <c:pt idx="7747">
                  <c:v>-0.757301</c:v>
                </c:pt>
                <c:pt idx="7748">
                  <c:v>-0.75633499999999998</c:v>
                </c:pt>
                <c:pt idx="7749">
                  <c:v>-0.75528600000000001</c:v>
                </c:pt>
                <c:pt idx="7750">
                  <c:v>-0.754301</c:v>
                </c:pt>
                <c:pt idx="7751">
                  <c:v>-0.75331999999999999</c:v>
                </c:pt>
                <c:pt idx="7752">
                  <c:v>-0.75233399999999995</c:v>
                </c:pt>
                <c:pt idx="7753">
                  <c:v>-0.75129699999999999</c:v>
                </c:pt>
                <c:pt idx="7754">
                  <c:v>-0.75034699999999999</c:v>
                </c:pt>
                <c:pt idx="7755">
                  <c:v>-0.74929800000000002</c:v>
                </c:pt>
                <c:pt idx="7756">
                  <c:v>-0.74834000000000001</c:v>
                </c:pt>
                <c:pt idx="7757">
                  <c:v>-0.74735700000000005</c:v>
                </c:pt>
                <c:pt idx="7758">
                  <c:v>-0.74637299999999995</c:v>
                </c:pt>
                <c:pt idx="7759">
                  <c:v>-0.74529299999999998</c:v>
                </c:pt>
                <c:pt idx="7760">
                  <c:v>-0.74434</c:v>
                </c:pt>
                <c:pt idx="7761">
                  <c:v>-0.74330300000000005</c:v>
                </c:pt>
                <c:pt idx="7762">
                  <c:v>-0.74229400000000001</c:v>
                </c:pt>
                <c:pt idx="7763">
                  <c:v>-0.74136400000000002</c:v>
                </c:pt>
                <c:pt idx="7764">
                  <c:v>-0.74032100000000001</c:v>
                </c:pt>
                <c:pt idx="7765">
                  <c:v>-0.73929800000000001</c:v>
                </c:pt>
                <c:pt idx="7766">
                  <c:v>-0.73830600000000002</c:v>
                </c:pt>
                <c:pt idx="7767">
                  <c:v>-0.73727600000000004</c:v>
                </c:pt>
                <c:pt idx="7768">
                  <c:v>-0.73633499999999996</c:v>
                </c:pt>
                <c:pt idx="7769">
                  <c:v>-0.73537399999999997</c:v>
                </c:pt>
                <c:pt idx="7770">
                  <c:v>-0.73436000000000001</c:v>
                </c:pt>
                <c:pt idx="7771">
                  <c:v>-0.73336800000000002</c:v>
                </c:pt>
                <c:pt idx="7772">
                  <c:v>-0.73237099999999999</c:v>
                </c:pt>
                <c:pt idx="7773">
                  <c:v>-0.73135600000000001</c:v>
                </c:pt>
                <c:pt idx="7774">
                  <c:v>-0.730348</c:v>
                </c:pt>
                <c:pt idx="7775">
                  <c:v>-0.72940499999999997</c:v>
                </c:pt>
                <c:pt idx="7776">
                  <c:v>-0.72834500000000002</c:v>
                </c:pt>
                <c:pt idx="7777">
                  <c:v>-0.72737200000000002</c:v>
                </c:pt>
                <c:pt idx="7778">
                  <c:v>-0.726352</c:v>
                </c:pt>
                <c:pt idx="7779">
                  <c:v>-0.72531599999999996</c:v>
                </c:pt>
                <c:pt idx="7780">
                  <c:v>-0.72435899999999998</c:v>
                </c:pt>
                <c:pt idx="7781">
                  <c:v>-0.723329</c:v>
                </c:pt>
                <c:pt idx="7782">
                  <c:v>-0.72227799999999998</c:v>
                </c:pt>
                <c:pt idx="7783">
                  <c:v>-0.72132600000000002</c:v>
                </c:pt>
                <c:pt idx="7784">
                  <c:v>-0.72036500000000003</c:v>
                </c:pt>
                <c:pt idx="7785">
                  <c:v>-0.71937200000000001</c:v>
                </c:pt>
                <c:pt idx="7786">
                  <c:v>-0.71833800000000003</c:v>
                </c:pt>
                <c:pt idx="7787">
                  <c:v>-0.717387</c:v>
                </c:pt>
                <c:pt idx="7788">
                  <c:v>-0.71635499999999996</c:v>
                </c:pt>
                <c:pt idx="7789">
                  <c:v>-0.71529900000000002</c:v>
                </c:pt>
                <c:pt idx="7790">
                  <c:v>-0.71435700000000002</c:v>
                </c:pt>
                <c:pt idx="7791">
                  <c:v>-0.71338500000000005</c:v>
                </c:pt>
                <c:pt idx="7792">
                  <c:v>-0.71243000000000001</c:v>
                </c:pt>
                <c:pt idx="7793">
                  <c:v>-0.71134200000000003</c:v>
                </c:pt>
                <c:pt idx="7794">
                  <c:v>-0.71039200000000002</c:v>
                </c:pt>
                <c:pt idx="7795">
                  <c:v>-0.70931200000000005</c:v>
                </c:pt>
                <c:pt idx="7796">
                  <c:v>-0.70836399999999999</c:v>
                </c:pt>
                <c:pt idx="7797">
                  <c:v>-0.70732899999999999</c:v>
                </c:pt>
                <c:pt idx="7798">
                  <c:v>-0.70640700000000001</c:v>
                </c:pt>
                <c:pt idx="7799">
                  <c:v>-0.70532499999999998</c:v>
                </c:pt>
                <c:pt idx="7800">
                  <c:v>-0.70434799999999997</c:v>
                </c:pt>
                <c:pt idx="7801">
                  <c:v>-0.70330099999999995</c:v>
                </c:pt>
                <c:pt idx="7802">
                  <c:v>-0.70236200000000004</c:v>
                </c:pt>
                <c:pt idx="7803">
                  <c:v>-0.70133599999999996</c:v>
                </c:pt>
                <c:pt idx="7804">
                  <c:v>-0.70034399999999997</c:v>
                </c:pt>
                <c:pt idx="7805">
                  <c:v>-0.699743</c:v>
                </c:pt>
                <c:pt idx="7806">
                  <c:v>-0.700407</c:v>
                </c:pt>
                <c:pt idx="7807">
                  <c:v>-0.70169099999999995</c:v>
                </c:pt>
                <c:pt idx="7808">
                  <c:v>-0.70303300000000002</c:v>
                </c:pt>
                <c:pt idx="7809">
                  <c:v>-0.70402299999999995</c:v>
                </c:pt>
                <c:pt idx="7810">
                  <c:v>-0.70503899999999997</c:v>
                </c:pt>
                <c:pt idx="7811">
                  <c:v>-0.70608300000000002</c:v>
                </c:pt>
                <c:pt idx="7812">
                  <c:v>-0.70710399999999995</c:v>
                </c:pt>
                <c:pt idx="7813">
                  <c:v>-0.70812900000000001</c:v>
                </c:pt>
                <c:pt idx="7814">
                  <c:v>-0.70903300000000002</c:v>
                </c:pt>
                <c:pt idx="7815">
                  <c:v>-0.71006400000000003</c:v>
                </c:pt>
                <c:pt idx="7816">
                  <c:v>-0.71107200000000004</c:v>
                </c:pt>
                <c:pt idx="7817">
                  <c:v>-0.71213099999999996</c:v>
                </c:pt>
                <c:pt idx="7818">
                  <c:v>-0.71306700000000001</c:v>
                </c:pt>
                <c:pt idx="7819">
                  <c:v>-0.71411500000000006</c:v>
                </c:pt>
                <c:pt idx="7820">
                  <c:v>-0.71504900000000005</c:v>
                </c:pt>
                <c:pt idx="7821">
                  <c:v>-0.71603899999999998</c:v>
                </c:pt>
                <c:pt idx="7822">
                  <c:v>-0.717055</c:v>
                </c:pt>
                <c:pt idx="7823">
                  <c:v>-0.71804500000000004</c:v>
                </c:pt>
                <c:pt idx="7824">
                  <c:v>-0.71902100000000002</c:v>
                </c:pt>
                <c:pt idx="7825">
                  <c:v>-0.72007500000000002</c:v>
                </c:pt>
                <c:pt idx="7826">
                  <c:v>-0.72108899999999998</c:v>
                </c:pt>
                <c:pt idx="7827">
                  <c:v>-0.72199999999999998</c:v>
                </c:pt>
                <c:pt idx="7828">
                  <c:v>-0.72306000000000004</c:v>
                </c:pt>
                <c:pt idx="7829">
                  <c:v>-0.72402299999999997</c:v>
                </c:pt>
                <c:pt idx="7830">
                  <c:v>-0.72507600000000005</c:v>
                </c:pt>
                <c:pt idx="7831">
                  <c:v>-0.72606199999999999</c:v>
                </c:pt>
                <c:pt idx="7832">
                  <c:v>-0.72705500000000001</c:v>
                </c:pt>
                <c:pt idx="7833">
                  <c:v>-0.72809999999999997</c:v>
                </c:pt>
                <c:pt idx="7834">
                  <c:v>-0.72912200000000005</c:v>
                </c:pt>
                <c:pt idx="7835">
                  <c:v>-0.730074</c:v>
                </c:pt>
                <c:pt idx="7836">
                  <c:v>-0.73108099999999998</c:v>
                </c:pt>
                <c:pt idx="7837">
                  <c:v>-0.73207599999999995</c:v>
                </c:pt>
                <c:pt idx="7838">
                  <c:v>-0.73310299999999995</c:v>
                </c:pt>
                <c:pt idx="7839">
                  <c:v>-0.73406000000000005</c:v>
                </c:pt>
                <c:pt idx="7840">
                  <c:v>-0.735066</c:v>
                </c:pt>
                <c:pt idx="7841">
                  <c:v>-0.73603499999999999</c:v>
                </c:pt>
                <c:pt idx="7842">
                  <c:v>-0.73707299999999998</c:v>
                </c:pt>
                <c:pt idx="7843">
                  <c:v>-0.738039</c:v>
                </c:pt>
                <c:pt idx="7844">
                  <c:v>-0.73903600000000003</c:v>
                </c:pt>
                <c:pt idx="7845">
                  <c:v>-0.74009599999999998</c:v>
                </c:pt>
                <c:pt idx="7846">
                  <c:v>-0.74107900000000004</c:v>
                </c:pt>
                <c:pt idx="7847">
                  <c:v>-0.74205699999999997</c:v>
                </c:pt>
                <c:pt idx="7848">
                  <c:v>-0.74306099999999997</c:v>
                </c:pt>
                <c:pt idx="7849">
                  <c:v>-0.74402900000000005</c:v>
                </c:pt>
                <c:pt idx="7850">
                  <c:v>-0.74505399999999999</c:v>
                </c:pt>
                <c:pt idx="7851">
                  <c:v>-0.74607599999999996</c:v>
                </c:pt>
                <c:pt idx="7852">
                  <c:v>-0.747054</c:v>
                </c:pt>
                <c:pt idx="7853">
                  <c:v>-0.74805299999999997</c:v>
                </c:pt>
                <c:pt idx="7854">
                  <c:v>-0.74907999999999997</c:v>
                </c:pt>
                <c:pt idx="7855">
                  <c:v>-0.75009499999999996</c:v>
                </c:pt>
                <c:pt idx="7856">
                  <c:v>-0.75107599999999997</c:v>
                </c:pt>
                <c:pt idx="7857">
                  <c:v>-0.75209599999999999</c:v>
                </c:pt>
                <c:pt idx="7858">
                  <c:v>-0.75303699999999996</c:v>
                </c:pt>
                <c:pt idx="7859">
                  <c:v>-0.75403299999999995</c:v>
                </c:pt>
                <c:pt idx="7860">
                  <c:v>-0.75509099999999996</c:v>
                </c:pt>
                <c:pt idx="7861">
                  <c:v>-0.75612100000000004</c:v>
                </c:pt>
                <c:pt idx="7862">
                  <c:v>-0.75709400000000004</c:v>
                </c:pt>
                <c:pt idx="7863">
                  <c:v>-0.75810200000000005</c:v>
                </c:pt>
                <c:pt idx="7864">
                  <c:v>-0.75904799999999994</c:v>
                </c:pt>
                <c:pt idx="7865">
                  <c:v>-0.75995100000000004</c:v>
                </c:pt>
                <c:pt idx="7866">
                  <c:v>-0.76093200000000005</c:v>
                </c:pt>
                <c:pt idx="7867">
                  <c:v>-0.76200500000000004</c:v>
                </c:pt>
                <c:pt idx="7868">
                  <c:v>-0.76296699999999995</c:v>
                </c:pt>
                <c:pt idx="7869">
                  <c:v>-0.76398999999999995</c:v>
                </c:pt>
                <c:pt idx="7870">
                  <c:v>-0.76496399999999998</c:v>
                </c:pt>
                <c:pt idx="7871">
                  <c:v>-0.76598900000000003</c:v>
                </c:pt>
                <c:pt idx="7872">
                  <c:v>-0.76705599999999996</c:v>
                </c:pt>
                <c:pt idx="7873">
                  <c:v>-0.76796799999999998</c:v>
                </c:pt>
                <c:pt idx="7874">
                  <c:v>-0.76896699999999996</c:v>
                </c:pt>
                <c:pt idx="7875">
                  <c:v>-0.76995199999999997</c:v>
                </c:pt>
                <c:pt idx="7876">
                  <c:v>-0.77099700000000004</c:v>
                </c:pt>
                <c:pt idx="7877">
                  <c:v>-0.77203699999999997</c:v>
                </c:pt>
                <c:pt idx="7878">
                  <c:v>-0.77303999999999995</c:v>
                </c:pt>
                <c:pt idx="7879">
                  <c:v>-0.77401200000000003</c:v>
                </c:pt>
                <c:pt idx="7880">
                  <c:v>-0.77501100000000001</c:v>
                </c:pt>
                <c:pt idx="7881">
                  <c:v>-0.77606900000000001</c:v>
                </c:pt>
                <c:pt idx="7882">
                  <c:v>-0.77702099999999996</c:v>
                </c:pt>
                <c:pt idx="7883">
                  <c:v>-0.77804300000000004</c:v>
                </c:pt>
                <c:pt idx="7884">
                  <c:v>-0.77902099999999996</c:v>
                </c:pt>
                <c:pt idx="7885">
                  <c:v>-0.77995400000000004</c:v>
                </c:pt>
                <c:pt idx="7886">
                  <c:v>-0.78096699999999997</c:v>
                </c:pt>
                <c:pt idx="7887">
                  <c:v>-0.78191100000000002</c:v>
                </c:pt>
                <c:pt idx="7888">
                  <c:v>-0.78300700000000001</c:v>
                </c:pt>
                <c:pt idx="7889">
                  <c:v>-0.78399399999999997</c:v>
                </c:pt>
                <c:pt idx="7890">
                  <c:v>-0.78497499999999998</c:v>
                </c:pt>
                <c:pt idx="7891">
                  <c:v>-0.78597600000000001</c:v>
                </c:pt>
                <c:pt idx="7892">
                  <c:v>-0.786972</c:v>
                </c:pt>
                <c:pt idx="7893">
                  <c:v>-0.78801299999999996</c:v>
                </c:pt>
                <c:pt idx="7894">
                  <c:v>-0.78905999999999998</c:v>
                </c:pt>
                <c:pt idx="7895">
                  <c:v>-0.78997499999999998</c:v>
                </c:pt>
                <c:pt idx="7896">
                  <c:v>-0.790987</c:v>
                </c:pt>
                <c:pt idx="7897">
                  <c:v>-0.79197300000000004</c:v>
                </c:pt>
                <c:pt idx="7898">
                  <c:v>-0.79295099999999996</c:v>
                </c:pt>
                <c:pt idx="7899">
                  <c:v>-0.79406100000000002</c:v>
                </c:pt>
                <c:pt idx="7900">
                  <c:v>-0.79499799999999998</c:v>
                </c:pt>
                <c:pt idx="7901">
                  <c:v>-0.79597700000000005</c:v>
                </c:pt>
                <c:pt idx="7902">
                  <c:v>-0.796987</c:v>
                </c:pt>
                <c:pt idx="7903">
                  <c:v>-0.79799900000000001</c:v>
                </c:pt>
                <c:pt idx="7904">
                  <c:v>-0.79894699999999996</c:v>
                </c:pt>
                <c:pt idx="7905">
                  <c:v>-0.79999900000000002</c:v>
                </c:pt>
                <c:pt idx="7906">
                  <c:v>-0.80097799999999997</c:v>
                </c:pt>
                <c:pt idx="7907">
                  <c:v>-0.80196100000000003</c:v>
                </c:pt>
                <c:pt idx="7908">
                  <c:v>-0.80298700000000001</c:v>
                </c:pt>
                <c:pt idx="7909">
                  <c:v>-0.80401100000000003</c:v>
                </c:pt>
                <c:pt idx="7910">
                  <c:v>-0.80499699999999996</c:v>
                </c:pt>
                <c:pt idx="7911">
                  <c:v>-0.80599600000000005</c:v>
                </c:pt>
                <c:pt idx="7912">
                  <c:v>-0.80694299999999997</c:v>
                </c:pt>
                <c:pt idx="7913">
                  <c:v>-0.80791500000000005</c:v>
                </c:pt>
                <c:pt idx="7914">
                  <c:v>-0.80898099999999995</c:v>
                </c:pt>
                <c:pt idx="7915">
                  <c:v>-0.80995200000000001</c:v>
                </c:pt>
                <c:pt idx="7916">
                  <c:v>-0.81100300000000003</c:v>
                </c:pt>
                <c:pt idx="7917">
                  <c:v>-0.81191800000000003</c:v>
                </c:pt>
                <c:pt idx="7918">
                  <c:v>-0.81293499999999996</c:v>
                </c:pt>
                <c:pt idx="7919">
                  <c:v>-0.81393499999999996</c:v>
                </c:pt>
                <c:pt idx="7920">
                  <c:v>-0.81492600000000004</c:v>
                </c:pt>
                <c:pt idx="7921">
                  <c:v>-0.81600200000000001</c:v>
                </c:pt>
                <c:pt idx="7922">
                  <c:v>-0.81698000000000004</c:v>
                </c:pt>
                <c:pt idx="7923">
                  <c:v>-0.81802900000000001</c:v>
                </c:pt>
                <c:pt idx="7924">
                  <c:v>-0.81896999999999998</c:v>
                </c:pt>
                <c:pt idx="7925">
                  <c:v>-0.81998000000000004</c:v>
                </c:pt>
                <c:pt idx="7926">
                  <c:v>-0.82098099999999996</c:v>
                </c:pt>
                <c:pt idx="7927">
                  <c:v>-0.82201100000000005</c:v>
                </c:pt>
                <c:pt idx="7928">
                  <c:v>-0.82298800000000005</c:v>
                </c:pt>
                <c:pt idx="7929">
                  <c:v>-0.82396400000000003</c:v>
                </c:pt>
                <c:pt idx="7930">
                  <c:v>-0.824936</c:v>
                </c:pt>
                <c:pt idx="7931">
                  <c:v>-0.82592699999999997</c:v>
                </c:pt>
                <c:pt idx="7932">
                  <c:v>-0.82690399999999997</c:v>
                </c:pt>
                <c:pt idx="7933">
                  <c:v>-0.82797200000000004</c:v>
                </c:pt>
                <c:pt idx="7934">
                  <c:v>-0.82900499999999999</c:v>
                </c:pt>
                <c:pt idx="7935">
                  <c:v>-0.82996800000000004</c:v>
                </c:pt>
                <c:pt idx="7936">
                  <c:v>-0.83094699999999999</c:v>
                </c:pt>
                <c:pt idx="7937">
                  <c:v>-0.83199800000000002</c:v>
                </c:pt>
                <c:pt idx="7938">
                  <c:v>-0.83298000000000005</c:v>
                </c:pt>
                <c:pt idx="7939">
                  <c:v>-0.83400200000000002</c:v>
                </c:pt>
                <c:pt idx="7940">
                  <c:v>-0.83498000000000006</c:v>
                </c:pt>
                <c:pt idx="7941">
                  <c:v>-0.835955</c:v>
                </c:pt>
                <c:pt idx="7942">
                  <c:v>-0.83704299999999998</c:v>
                </c:pt>
                <c:pt idx="7943">
                  <c:v>-0.83796899999999996</c:v>
                </c:pt>
                <c:pt idx="7944">
                  <c:v>-0.83898799999999996</c:v>
                </c:pt>
                <c:pt idx="7945">
                  <c:v>-0.84001599999999998</c:v>
                </c:pt>
                <c:pt idx="7946">
                  <c:v>-0.84099999999999997</c:v>
                </c:pt>
                <c:pt idx="7947">
                  <c:v>-0.841951</c:v>
                </c:pt>
                <c:pt idx="7948">
                  <c:v>-0.84295500000000001</c:v>
                </c:pt>
                <c:pt idx="7949">
                  <c:v>-0.84407799999999999</c:v>
                </c:pt>
                <c:pt idx="7950">
                  <c:v>-0.84500900000000001</c:v>
                </c:pt>
                <c:pt idx="7951">
                  <c:v>-0.84599599999999997</c:v>
                </c:pt>
                <c:pt idx="7952">
                  <c:v>-0.84694999999999998</c:v>
                </c:pt>
                <c:pt idx="7953">
                  <c:v>-0.84793399999999997</c:v>
                </c:pt>
                <c:pt idx="7954">
                  <c:v>-0.84899400000000003</c:v>
                </c:pt>
                <c:pt idx="7955">
                  <c:v>-0.84996799999999995</c:v>
                </c:pt>
                <c:pt idx="7956">
                  <c:v>-0.85096400000000005</c:v>
                </c:pt>
                <c:pt idx="7957">
                  <c:v>-0.85193600000000003</c:v>
                </c:pt>
                <c:pt idx="7958">
                  <c:v>-0.85297100000000003</c:v>
                </c:pt>
                <c:pt idx="7959">
                  <c:v>-0.85395200000000004</c:v>
                </c:pt>
                <c:pt idx="7960">
                  <c:v>-0.85505399999999998</c:v>
                </c:pt>
                <c:pt idx="7961">
                  <c:v>-0.85599599999999998</c:v>
                </c:pt>
                <c:pt idx="7962">
                  <c:v>-0.85696899999999998</c:v>
                </c:pt>
                <c:pt idx="7963">
                  <c:v>-0.85795600000000005</c:v>
                </c:pt>
                <c:pt idx="7964">
                  <c:v>-0.85896899999999998</c:v>
                </c:pt>
                <c:pt idx="7965">
                  <c:v>-0.85997000000000001</c:v>
                </c:pt>
                <c:pt idx="7966">
                  <c:v>-0.86096600000000001</c:v>
                </c:pt>
                <c:pt idx="7967">
                  <c:v>-0.862008</c:v>
                </c:pt>
                <c:pt idx="7968">
                  <c:v>-0.863012</c:v>
                </c:pt>
                <c:pt idx="7969">
                  <c:v>-0.864039</c:v>
                </c:pt>
                <c:pt idx="7970">
                  <c:v>-0.86500699999999997</c:v>
                </c:pt>
                <c:pt idx="7971">
                  <c:v>-0.86604800000000004</c:v>
                </c:pt>
                <c:pt idx="7972">
                  <c:v>-0.86702800000000002</c:v>
                </c:pt>
                <c:pt idx="7973">
                  <c:v>-0.86795199999999995</c:v>
                </c:pt>
                <c:pt idx="7974">
                  <c:v>-0.86900500000000003</c:v>
                </c:pt>
                <c:pt idx="7975">
                  <c:v>-0.86994700000000003</c:v>
                </c:pt>
                <c:pt idx="7976">
                  <c:v>-0.87096300000000004</c:v>
                </c:pt>
                <c:pt idx="7977">
                  <c:v>-0.871973</c:v>
                </c:pt>
                <c:pt idx="7978">
                  <c:v>-0.87292400000000003</c:v>
                </c:pt>
                <c:pt idx="7979">
                  <c:v>-0.87395599999999996</c:v>
                </c:pt>
                <c:pt idx="7980">
                  <c:v>-0.874942</c:v>
                </c:pt>
                <c:pt idx="7981">
                  <c:v>-0.87596099999999999</c:v>
                </c:pt>
                <c:pt idx="7982">
                  <c:v>-0.876996</c:v>
                </c:pt>
                <c:pt idx="7983">
                  <c:v>-0.87803500000000001</c:v>
                </c:pt>
                <c:pt idx="7984">
                  <c:v>-0.87901200000000002</c:v>
                </c:pt>
                <c:pt idx="7985">
                  <c:v>-0.87998200000000004</c:v>
                </c:pt>
                <c:pt idx="7986">
                  <c:v>-0.88094799999999995</c:v>
                </c:pt>
                <c:pt idx="7987">
                  <c:v>-0.88201499999999999</c:v>
                </c:pt>
                <c:pt idx="7988">
                  <c:v>-0.88302499999999995</c:v>
                </c:pt>
                <c:pt idx="7989">
                  <c:v>-0.88399099999999997</c:v>
                </c:pt>
                <c:pt idx="7990">
                  <c:v>-0.88495100000000004</c:v>
                </c:pt>
                <c:pt idx="7991">
                  <c:v>-0.88604000000000005</c:v>
                </c:pt>
                <c:pt idx="7992">
                  <c:v>-0.887015</c:v>
                </c:pt>
                <c:pt idx="7993">
                  <c:v>-0.88799899999999998</c:v>
                </c:pt>
                <c:pt idx="7994">
                  <c:v>-0.88907899999999995</c:v>
                </c:pt>
                <c:pt idx="7995">
                  <c:v>-0.88998999999999995</c:v>
                </c:pt>
                <c:pt idx="7996">
                  <c:v>-0.89097000000000004</c:v>
                </c:pt>
                <c:pt idx="7997">
                  <c:v>-0.89195500000000005</c:v>
                </c:pt>
                <c:pt idx="7998">
                  <c:v>-0.89295800000000003</c:v>
                </c:pt>
                <c:pt idx="7999">
                  <c:v>-0.89399899999999999</c:v>
                </c:pt>
                <c:pt idx="8000">
                  <c:v>-0.89498699999999998</c:v>
                </c:pt>
                <c:pt idx="8001">
                  <c:v>-0.89591299999999996</c:v>
                </c:pt>
                <c:pt idx="8002">
                  <c:v>-0.896984</c:v>
                </c:pt>
                <c:pt idx="8003">
                  <c:v>-0.89801600000000004</c:v>
                </c:pt>
                <c:pt idx="8004">
                  <c:v>-0.89906299999999995</c:v>
                </c:pt>
                <c:pt idx="8005">
                  <c:v>-0.89998599999999995</c:v>
                </c:pt>
                <c:pt idx="8006">
                  <c:v>-0.90098199999999995</c:v>
                </c:pt>
                <c:pt idx="8007">
                  <c:v>-0.90199200000000002</c:v>
                </c:pt>
                <c:pt idx="8008">
                  <c:v>-0.90298</c:v>
                </c:pt>
                <c:pt idx="8009">
                  <c:v>-0.90405000000000002</c:v>
                </c:pt>
                <c:pt idx="8010">
                  <c:v>-0.90500400000000003</c:v>
                </c:pt>
                <c:pt idx="8011">
                  <c:v>-0.90602300000000002</c:v>
                </c:pt>
                <c:pt idx="8012">
                  <c:v>-0.90694699999999995</c:v>
                </c:pt>
                <c:pt idx="8013">
                  <c:v>-0.90802899999999998</c:v>
                </c:pt>
                <c:pt idx="8014">
                  <c:v>-0.90899099999999999</c:v>
                </c:pt>
                <c:pt idx="8015">
                  <c:v>-0.91000199999999998</c:v>
                </c:pt>
                <c:pt idx="8016">
                  <c:v>-0.91099699999999995</c:v>
                </c:pt>
                <c:pt idx="8017">
                  <c:v>-0.91198500000000005</c:v>
                </c:pt>
                <c:pt idx="8018">
                  <c:v>-0.91295800000000005</c:v>
                </c:pt>
                <c:pt idx="8019">
                  <c:v>-0.91398599999999997</c:v>
                </c:pt>
                <c:pt idx="8020">
                  <c:v>-0.91494799999999998</c:v>
                </c:pt>
                <c:pt idx="8021">
                  <c:v>-0.91588899999999995</c:v>
                </c:pt>
                <c:pt idx="8022">
                  <c:v>-0.91690400000000005</c:v>
                </c:pt>
                <c:pt idx="8023">
                  <c:v>-0.91788199999999998</c:v>
                </c:pt>
                <c:pt idx="8024">
                  <c:v>-0.918929</c:v>
                </c:pt>
                <c:pt idx="8025">
                  <c:v>-0.91997600000000002</c:v>
                </c:pt>
                <c:pt idx="8026">
                  <c:v>-0.92096800000000001</c:v>
                </c:pt>
                <c:pt idx="8027">
                  <c:v>-0.92197600000000002</c:v>
                </c:pt>
                <c:pt idx="8028">
                  <c:v>-0.92295899999999997</c:v>
                </c:pt>
                <c:pt idx="8029">
                  <c:v>-0.92393999999999998</c:v>
                </c:pt>
                <c:pt idx="8030">
                  <c:v>-0.92493300000000001</c:v>
                </c:pt>
                <c:pt idx="8031">
                  <c:v>-0.92601</c:v>
                </c:pt>
                <c:pt idx="8032">
                  <c:v>-0.92696100000000003</c:v>
                </c:pt>
                <c:pt idx="8033">
                  <c:v>-0.927929</c:v>
                </c:pt>
                <c:pt idx="8034">
                  <c:v>-0.92892699999999995</c:v>
                </c:pt>
                <c:pt idx="8035">
                  <c:v>-0.93000099999999997</c:v>
                </c:pt>
                <c:pt idx="8036">
                  <c:v>-0.93102600000000002</c:v>
                </c:pt>
                <c:pt idx="8037">
                  <c:v>-0.93204900000000002</c:v>
                </c:pt>
                <c:pt idx="8038">
                  <c:v>-0.93296900000000005</c:v>
                </c:pt>
                <c:pt idx="8039">
                  <c:v>-0.93395399999999995</c:v>
                </c:pt>
                <c:pt idx="8040">
                  <c:v>-0.934944</c:v>
                </c:pt>
                <c:pt idx="8041">
                  <c:v>-0.935944</c:v>
                </c:pt>
                <c:pt idx="8042">
                  <c:v>-0.93693099999999996</c:v>
                </c:pt>
                <c:pt idx="8043">
                  <c:v>-0.93790200000000001</c:v>
                </c:pt>
                <c:pt idx="8044">
                  <c:v>-0.93890499999999999</c:v>
                </c:pt>
                <c:pt idx="8045">
                  <c:v>-0.93991199999999997</c:v>
                </c:pt>
                <c:pt idx="8046">
                  <c:v>-0.94094</c:v>
                </c:pt>
                <c:pt idx="8047">
                  <c:v>-0.94193800000000005</c:v>
                </c:pt>
                <c:pt idx="8048">
                  <c:v>-0.94297799999999998</c:v>
                </c:pt>
                <c:pt idx="8049">
                  <c:v>-0.94398099999999996</c:v>
                </c:pt>
                <c:pt idx="8050">
                  <c:v>-0.94492200000000004</c:v>
                </c:pt>
                <c:pt idx="8051">
                  <c:v>-0.94593099999999997</c:v>
                </c:pt>
                <c:pt idx="8052">
                  <c:v>-0.94691899999999996</c:v>
                </c:pt>
                <c:pt idx="8053">
                  <c:v>-0.94794</c:v>
                </c:pt>
                <c:pt idx="8054">
                  <c:v>-0.94898199999999999</c:v>
                </c:pt>
                <c:pt idx="8055">
                  <c:v>-0.94995300000000005</c:v>
                </c:pt>
                <c:pt idx="8056">
                  <c:v>-0.95098099999999997</c:v>
                </c:pt>
                <c:pt idx="8057">
                  <c:v>-0.95203199999999999</c:v>
                </c:pt>
                <c:pt idx="8058">
                  <c:v>-0.95298899999999998</c:v>
                </c:pt>
                <c:pt idx="8059">
                  <c:v>-0.95404</c:v>
                </c:pt>
                <c:pt idx="8060">
                  <c:v>-0.95505600000000002</c:v>
                </c:pt>
                <c:pt idx="8061">
                  <c:v>-0.95595600000000003</c:v>
                </c:pt>
                <c:pt idx="8062">
                  <c:v>-0.95691599999999999</c:v>
                </c:pt>
                <c:pt idx="8063">
                  <c:v>-0.95787299999999997</c:v>
                </c:pt>
                <c:pt idx="8064">
                  <c:v>-0.95888899999999999</c:v>
                </c:pt>
                <c:pt idx="8065">
                  <c:v>-0.95992100000000002</c:v>
                </c:pt>
                <c:pt idx="8066">
                  <c:v>-0.96090699999999996</c:v>
                </c:pt>
                <c:pt idx="8067">
                  <c:v>-0.96194400000000002</c:v>
                </c:pt>
                <c:pt idx="8068">
                  <c:v>-0.96297299999999997</c:v>
                </c:pt>
                <c:pt idx="8069">
                  <c:v>-0.96401099999999995</c:v>
                </c:pt>
                <c:pt idx="8070">
                  <c:v>-0.96496700000000002</c:v>
                </c:pt>
                <c:pt idx="8071">
                  <c:v>-0.96594500000000005</c:v>
                </c:pt>
                <c:pt idx="8072">
                  <c:v>-0.96696499999999996</c:v>
                </c:pt>
                <c:pt idx="8073">
                  <c:v>-0.96793600000000002</c:v>
                </c:pt>
                <c:pt idx="8074">
                  <c:v>-0.96895500000000001</c:v>
                </c:pt>
                <c:pt idx="8075">
                  <c:v>-0.96994499999999995</c:v>
                </c:pt>
                <c:pt idx="8076">
                  <c:v>-0.97091300000000003</c:v>
                </c:pt>
                <c:pt idx="8077">
                  <c:v>-0.97197599999999995</c:v>
                </c:pt>
                <c:pt idx="8078">
                  <c:v>-0.97297500000000003</c:v>
                </c:pt>
                <c:pt idx="8079">
                  <c:v>-0.97394700000000001</c:v>
                </c:pt>
                <c:pt idx="8080">
                  <c:v>-0.97500200000000004</c:v>
                </c:pt>
                <c:pt idx="8081">
                  <c:v>-0.97597500000000004</c:v>
                </c:pt>
                <c:pt idx="8082">
                  <c:v>-0.97693600000000003</c:v>
                </c:pt>
                <c:pt idx="8083">
                  <c:v>-0.97793600000000003</c:v>
                </c:pt>
                <c:pt idx="8084">
                  <c:v>-0.97887000000000002</c:v>
                </c:pt>
                <c:pt idx="8085">
                  <c:v>-0.97992599999999996</c:v>
                </c:pt>
                <c:pt idx="8086">
                  <c:v>-0.98089899999999997</c:v>
                </c:pt>
                <c:pt idx="8087">
                  <c:v>-0.98195600000000005</c:v>
                </c:pt>
                <c:pt idx="8088">
                  <c:v>-0.98292900000000005</c:v>
                </c:pt>
                <c:pt idx="8089">
                  <c:v>-0.98391700000000004</c:v>
                </c:pt>
                <c:pt idx="8090">
                  <c:v>-0.98495100000000002</c:v>
                </c:pt>
                <c:pt idx="8091">
                  <c:v>-0.98590900000000004</c:v>
                </c:pt>
                <c:pt idx="8092">
                  <c:v>-0.98693600000000004</c:v>
                </c:pt>
                <c:pt idx="8093">
                  <c:v>-0.98794400000000004</c:v>
                </c:pt>
                <c:pt idx="8094">
                  <c:v>-0.98893200000000003</c:v>
                </c:pt>
                <c:pt idx="8095">
                  <c:v>-0.98996300000000004</c:v>
                </c:pt>
                <c:pt idx="8096">
                  <c:v>-0.990985</c:v>
                </c:pt>
                <c:pt idx="8097">
                  <c:v>-0.99194300000000002</c:v>
                </c:pt>
                <c:pt idx="8098">
                  <c:v>-0.99293900000000002</c:v>
                </c:pt>
                <c:pt idx="8099">
                  <c:v>-0.99393200000000004</c:v>
                </c:pt>
                <c:pt idx="8100">
                  <c:v>-0.99488799999999999</c:v>
                </c:pt>
                <c:pt idx="8101">
                  <c:v>-0.99594199999999999</c:v>
                </c:pt>
                <c:pt idx="8102">
                  <c:v>-0.99694300000000002</c:v>
                </c:pt>
                <c:pt idx="8103">
                  <c:v>-0.99801799999999996</c:v>
                </c:pt>
                <c:pt idx="8104">
                  <c:v>-0.99900699999999998</c:v>
                </c:pt>
                <c:pt idx="8105">
                  <c:v>-0.99991699999999994</c:v>
                </c:pt>
                <c:pt idx="8106">
                  <c:v>-1.00091</c:v>
                </c:pt>
                <c:pt idx="8107">
                  <c:v>-1.0019199999999999</c:v>
                </c:pt>
                <c:pt idx="8108">
                  <c:v>-1.00291</c:v>
                </c:pt>
                <c:pt idx="8109">
                  <c:v>-1.0039100000000001</c:v>
                </c:pt>
                <c:pt idx="8110">
                  <c:v>-1.0048900000000001</c:v>
                </c:pt>
                <c:pt idx="8111">
                  <c:v>-1.00586</c:v>
                </c:pt>
                <c:pt idx="8112">
                  <c:v>-1.0069300000000001</c:v>
                </c:pt>
                <c:pt idx="8113">
                  <c:v>-1.0079499999999999</c:v>
                </c:pt>
                <c:pt idx="8114">
                  <c:v>-1.0089900000000001</c:v>
                </c:pt>
                <c:pt idx="8115">
                  <c:v>-1.0099400000000001</c:v>
                </c:pt>
                <c:pt idx="8116">
                  <c:v>-1.0109600000000001</c:v>
                </c:pt>
                <c:pt idx="8117">
                  <c:v>-1.01196</c:v>
                </c:pt>
                <c:pt idx="8118">
                  <c:v>-1.0129300000000001</c:v>
                </c:pt>
                <c:pt idx="8119">
                  <c:v>-1.0139499999999999</c:v>
                </c:pt>
                <c:pt idx="8120">
                  <c:v>-1.01494</c:v>
                </c:pt>
                <c:pt idx="8121">
                  <c:v>-1.0159400000000001</c:v>
                </c:pt>
                <c:pt idx="8122">
                  <c:v>-1.0169600000000001</c:v>
                </c:pt>
                <c:pt idx="8123">
                  <c:v>-1.01799</c:v>
                </c:pt>
                <c:pt idx="8124">
                  <c:v>-1.0189900000000001</c:v>
                </c:pt>
                <c:pt idx="8125">
                  <c:v>-1.0199800000000001</c:v>
                </c:pt>
                <c:pt idx="8126">
                  <c:v>-1.0209600000000001</c:v>
                </c:pt>
                <c:pt idx="8127">
                  <c:v>-1.02196</c:v>
                </c:pt>
                <c:pt idx="8128">
                  <c:v>-1.02295</c:v>
                </c:pt>
                <c:pt idx="8129">
                  <c:v>-1.02396</c:v>
                </c:pt>
                <c:pt idx="8130">
                  <c:v>-1.02495</c:v>
                </c:pt>
                <c:pt idx="8131">
                  <c:v>-1.02593</c:v>
                </c:pt>
                <c:pt idx="8132">
                  <c:v>-1.0269200000000001</c:v>
                </c:pt>
                <c:pt idx="8133">
                  <c:v>-1.02793</c:v>
                </c:pt>
                <c:pt idx="8134">
                  <c:v>-1.02891</c:v>
                </c:pt>
                <c:pt idx="8135">
                  <c:v>-1.0299</c:v>
                </c:pt>
                <c:pt idx="8136">
                  <c:v>-1.03094</c:v>
                </c:pt>
                <c:pt idx="8137">
                  <c:v>-1.0318700000000001</c:v>
                </c:pt>
                <c:pt idx="8138">
                  <c:v>-1.03295</c:v>
                </c:pt>
                <c:pt idx="8139">
                  <c:v>-1.034</c:v>
                </c:pt>
                <c:pt idx="8140">
                  <c:v>-1.03494</c:v>
                </c:pt>
                <c:pt idx="8141">
                  <c:v>-1.0359400000000001</c:v>
                </c:pt>
                <c:pt idx="8142">
                  <c:v>-1.0369699999999999</c:v>
                </c:pt>
                <c:pt idx="8143">
                  <c:v>-1.03793</c:v>
                </c:pt>
                <c:pt idx="8144">
                  <c:v>-1.0389699999999999</c:v>
                </c:pt>
                <c:pt idx="8145">
                  <c:v>-1.0399400000000001</c:v>
                </c:pt>
                <c:pt idx="8146">
                  <c:v>-1.0409600000000001</c:v>
                </c:pt>
                <c:pt idx="8147">
                  <c:v>-1.0420100000000001</c:v>
                </c:pt>
                <c:pt idx="8148">
                  <c:v>-1.0429999999999999</c:v>
                </c:pt>
                <c:pt idx="8149">
                  <c:v>-1.0439000000000001</c:v>
                </c:pt>
                <c:pt idx="8150">
                  <c:v>-1.0449200000000001</c:v>
                </c:pt>
                <c:pt idx="8151">
                  <c:v>-1.0459499999999999</c:v>
                </c:pt>
                <c:pt idx="8152">
                  <c:v>-1.0468999999999999</c:v>
                </c:pt>
                <c:pt idx="8153">
                  <c:v>-1.04796</c:v>
                </c:pt>
                <c:pt idx="8154">
                  <c:v>-1.04891</c:v>
                </c:pt>
                <c:pt idx="8155">
                  <c:v>-1.04992</c:v>
                </c:pt>
                <c:pt idx="8156">
                  <c:v>-1.0509299999999999</c:v>
                </c:pt>
                <c:pt idx="8157">
                  <c:v>-1.0519400000000001</c:v>
                </c:pt>
                <c:pt idx="8158">
                  <c:v>-1.0529500000000001</c:v>
                </c:pt>
                <c:pt idx="8159">
                  <c:v>-1.05392</c:v>
                </c:pt>
                <c:pt idx="8160">
                  <c:v>-1.0549500000000001</c:v>
                </c:pt>
                <c:pt idx="8161">
                  <c:v>-1.0559799999999999</c:v>
                </c:pt>
                <c:pt idx="8162">
                  <c:v>-1.0569500000000001</c:v>
                </c:pt>
                <c:pt idx="8163">
                  <c:v>-1.05799</c:v>
                </c:pt>
                <c:pt idx="8164">
                  <c:v>-1.0589500000000001</c:v>
                </c:pt>
                <c:pt idx="8165">
                  <c:v>-1.05996</c:v>
                </c:pt>
                <c:pt idx="8166">
                  <c:v>-1.0609599999999999</c:v>
                </c:pt>
                <c:pt idx="8167">
                  <c:v>-1.06196</c:v>
                </c:pt>
                <c:pt idx="8168">
                  <c:v>-1.0629599999999999</c:v>
                </c:pt>
                <c:pt idx="8169">
                  <c:v>-1.0639799999999999</c:v>
                </c:pt>
                <c:pt idx="8170">
                  <c:v>-1.0649900000000001</c:v>
                </c:pt>
                <c:pt idx="8171">
                  <c:v>-1.06593</c:v>
                </c:pt>
                <c:pt idx="8172">
                  <c:v>-1.0669200000000001</c:v>
                </c:pt>
                <c:pt idx="8173">
                  <c:v>-1.0679099999999999</c:v>
                </c:pt>
                <c:pt idx="8174">
                  <c:v>-1.0688899999999999</c:v>
                </c:pt>
                <c:pt idx="8175">
                  <c:v>-1.0699399999999999</c:v>
                </c:pt>
                <c:pt idx="8176">
                  <c:v>-1.0709</c:v>
                </c:pt>
                <c:pt idx="8177">
                  <c:v>-1.0719399999999999</c:v>
                </c:pt>
                <c:pt idx="8178">
                  <c:v>-1.0728899999999999</c:v>
                </c:pt>
                <c:pt idx="8179">
                  <c:v>-1.07392</c:v>
                </c:pt>
                <c:pt idx="8180">
                  <c:v>-1.0749899999999999</c:v>
                </c:pt>
                <c:pt idx="8181">
                  <c:v>-1.07595</c:v>
                </c:pt>
                <c:pt idx="8182">
                  <c:v>-1.0769599999999999</c:v>
                </c:pt>
                <c:pt idx="8183">
                  <c:v>-1.0779700000000001</c:v>
                </c:pt>
                <c:pt idx="8184">
                  <c:v>-1.07894</c:v>
                </c:pt>
                <c:pt idx="8185">
                  <c:v>-1.07995</c:v>
                </c:pt>
                <c:pt idx="8186">
                  <c:v>-1.0809200000000001</c:v>
                </c:pt>
                <c:pt idx="8187">
                  <c:v>-1.0819099999999999</c:v>
                </c:pt>
                <c:pt idx="8188">
                  <c:v>-1.08291</c:v>
                </c:pt>
                <c:pt idx="8189">
                  <c:v>-1.08395</c:v>
                </c:pt>
                <c:pt idx="8190">
                  <c:v>-1.08494</c:v>
                </c:pt>
                <c:pt idx="8191">
                  <c:v>-1.08596</c:v>
                </c:pt>
                <c:pt idx="8192">
                  <c:v>-1.08691</c:v>
                </c:pt>
                <c:pt idx="8193">
                  <c:v>-1.0879399999999999</c:v>
                </c:pt>
                <c:pt idx="8194">
                  <c:v>-1.0889500000000001</c:v>
                </c:pt>
                <c:pt idx="8195">
                  <c:v>-1.08996</c:v>
                </c:pt>
                <c:pt idx="8196">
                  <c:v>-1.09097</c:v>
                </c:pt>
                <c:pt idx="8197">
                  <c:v>-1.09188</c:v>
                </c:pt>
                <c:pt idx="8198">
                  <c:v>-1.0928899999999999</c:v>
                </c:pt>
                <c:pt idx="8199">
                  <c:v>-1.09395</c:v>
                </c:pt>
                <c:pt idx="8200">
                  <c:v>-1.09494</c:v>
                </c:pt>
                <c:pt idx="8201">
                  <c:v>-1.0959099999999999</c:v>
                </c:pt>
                <c:pt idx="8202">
                  <c:v>-1.0969199999999999</c:v>
                </c:pt>
                <c:pt idx="8203">
                  <c:v>-1.0979099999999999</c:v>
                </c:pt>
                <c:pt idx="8204">
                  <c:v>-1.09887</c:v>
                </c:pt>
                <c:pt idx="8205">
                  <c:v>-1.0999000000000001</c:v>
                </c:pt>
                <c:pt idx="8206">
                  <c:v>-1.1008599999999999</c:v>
                </c:pt>
                <c:pt idx="8207">
                  <c:v>-1.1019300000000001</c:v>
                </c:pt>
                <c:pt idx="8208">
                  <c:v>-1.1029199999999999</c:v>
                </c:pt>
                <c:pt idx="8209">
                  <c:v>-1.1039300000000001</c:v>
                </c:pt>
                <c:pt idx="8210">
                  <c:v>-1.1049</c:v>
                </c:pt>
                <c:pt idx="8211">
                  <c:v>-1.1059000000000001</c:v>
                </c:pt>
                <c:pt idx="8212">
                  <c:v>-1.1069199999999999</c:v>
                </c:pt>
                <c:pt idx="8213">
                  <c:v>-1.1079600000000001</c:v>
                </c:pt>
                <c:pt idx="8214">
                  <c:v>-1.1089800000000001</c:v>
                </c:pt>
                <c:pt idx="8215">
                  <c:v>-1.1099399999999999</c:v>
                </c:pt>
                <c:pt idx="8216">
                  <c:v>-1.1109199999999999</c:v>
                </c:pt>
                <c:pt idx="8217">
                  <c:v>-1.11192</c:v>
                </c:pt>
                <c:pt idx="8218">
                  <c:v>-1.1128400000000001</c:v>
                </c:pt>
                <c:pt idx="8219">
                  <c:v>-1.1138999999999999</c:v>
                </c:pt>
                <c:pt idx="8220">
                  <c:v>-1.11494</c:v>
                </c:pt>
                <c:pt idx="8221">
                  <c:v>-1.11588</c:v>
                </c:pt>
                <c:pt idx="8222">
                  <c:v>-1.11694</c:v>
                </c:pt>
                <c:pt idx="8223">
                  <c:v>-1.11788</c:v>
                </c:pt>
                <c:pt idx="8224">
                  <c:v>-1.1188800000000001</c:v>
                </c:pt>
                <c:pt idx="8225">
                  <c:v>-1.1198300000000001</c:v>
                </c:pt>
                <c:pt idx="8226">
                  <c:v>-1.12087</c:v>
                </c:pt>
                <c:pt idx="8227">
                  <c:v>-1.12195</c:v>
                </c:pt>
                <c:pt idx="8228">
                  <c:v>-1.12293</c:v>
                </c:pt>
                <c:pt idx="8229">
                  <c:v>-1.12391</c:v>
                </c:pt>
                <c:pt idx="8230">
                  <c:v>-1.1249800000000001</c:v>
                </c:pt>
                <c:pt idx="8231">
                  <c:v>-1.12588</c:v>
                </c:pt>
                <c:pt idx="8232">
                  <c:v>-1.1269199999999999</c:v>
                </c:pt>
                <c:pt idx="8233">
                  <c:v>-1.1278600000000001</c:v>
                </c:pt>
                <c:pt idx="8234">
                  <c:v>-1.1289</c:v>
                </c:pt>
                <c:pt idx="8235">
                  <c:v>-1.1299699999999999</c:v>
                </c:pt>
                <c:pt idx="8236">
                  <c:v>-1.1309400000000001</c:v>
                </c:pt>
                <c:pt idx="8237">
                  <c:v>-1.1318999999999999</c:v>
                </c:pt>
                <c:pt idx="8238">
                  <c:v>-1.13286</c:v>
                </c:pt>
                <c:pt idx="8239">
                  <c:v>-1.13391</c:v>
                </c:pt>
                <c:pt idx="8240">
                  <c:v>-1.1349199999999999</c:v>
                </c:pt>
                <c:pt idx="8241">
                  <c:v>-1.1358600000000001</c:v>
                </c:pt>
                <c:pt idx="8242">
                  <c:v>-1.13689</c:v>
                </c:pt>
                <c:pt idx="8243">
                  <c:v>-1.1378699999999999</c:v>
                </c:pt>
                <c:pt idx="8244">
                  <c:v>-1.13893</c:v>
                </c:pt>
                <c:pt idx="8245">
                  <c:v>-1.1398699999999999</c:v>
                </c:pt>
                <c:pt idx="8246">
                  <c:v>-1.1409</c:v>
                </c:pt>
                <c:pt idx="8247">
                  <c:v>-1.14192</c:v>
                </c:pt>
                <c:pt idx="8248">
                  <c:v>-1.1428700000000001</c:v>
                </c:pt>
                <c:pt idx="8249">
                  <c:v>-1.14391</c:v>
                </c:pt>
                <c:pt idx="8250">
                  <c:v>-1.1449</c:v>
                </c:pt>
                <c:pt idx="8251">
                  <c:v>-1.14591</c:v>
                </c:pt>
                <c:pt idx="8252">
                  <c:v>-1.1469199999999999</c:v>
                </c:pt>
                <c:pt idx="8253">
                  <c:v>-1.14795</c:v>
                </c:pt>
                <c:pt idx="8254">
                  <c:v>-1.14893</c:v>
                </c:pt>
                <c:pt idx="8255">
                  <c:v>-1.1499200000000001</c:v>
                </c:pt>
                <c:pt idx="8256">
                  <c:v>-1.1509</c:v>
                </c:pt>
                <c:pt idx="8257">
                  <c:v>-1.1518900000000001</c:v>
                </c:pt>
                <c:pt idx="8258">
                  <c:v>-1.1529100000000001</c:v>
                </c:pt>
                <c:pt idx="8259">
                  <c:v>-1.15385</c:v>
                </c:pt>
                <c:pt idx="8260">
                  <c:v>-1.1548499999999999</c:v>
                </c:pt>
                <c:pt idx="8261">
                  <c:v>-1.15584</c:v>
                </c:pt>
                <c:pt idx="8262">
                  <c:v>-1.15693</c:v>
                </c:pt>
                <c:pt idx="8263">
                  <c:v>-1.15787</c:v>
                </c:pt>
                <c:pt idx="8264">
                  <c:v>-1.1589100000000001</c:v>
                </c:pt>
                <c:pt idx="8265">
                  <c:v>-1.1598599999999999</c:v>
                </c:pt>
                <c:pt idx="8266">
                  <c:v>-1.16089</c:v>
                </c:pt>
                <c:pt idx="8267">
                  <c:v>-1.16184</c:v>
                </c:pt>
                <c:pt idx="8268">
                  <c:v>-1.16289</c:v>
                </c:pt>
                <c:pt idx="8269">
                  <c:v>-1.1638500000000001</c:v>
                </c:pt>
                <c:pt idx="8270">
                  <c:v>-1.16483</c:v>
                </c:pt>
                <c:pt idx="8271">
                  <c:v>-1.16587</c:v>
                </c:pt>
                <c:pt idx="8272">
                  <c:v>-1.1669099999999999</c:v>
                </c:pt>
                <c:pt idx="8273">
                  <c:v>-1.16788</c:v>
                </c:pt>
                <c:pt idx="8274">
                  <c:v>-1.16882</c:v>
                </c:pt>
                <c:pt idx="8275">
                  <c:v>-1.1698599999999999</c:v>
                </c:pt>
                <c:pt idx="8276">
                  <c:v>-1.17086</c:v>
                </c:pt>
                <c:pt idx="8277">
                  <c:v>-1.1718999999999999</c:v>
                </c:pt>
                <c:pt idx="8278">
                  <c:v>-1.1728799999999999</c:v>
                </c:pt>
                <c:pt idx="8279">
                  <c:v>-1.1738900000000001</c:v>
                </c:pt>
                <c:pt idx="8280">
                  <c:v>-1.1749499999999999</c:v>
                </c:pt>
                <c:pt idx="8281">
                  <c:v>-1.17618</c:v>
                </c:pt>
                <c:pt idx="8282">
                  <c:v>-1.1775500000000001</c:v>
                </c:pt>
                <c:pt idx="8283">
                  <c:v>-1.17859</c:v>
                </c:pt>
                <c:pt idx="8284">
                  <c:v>-1.1796599999999999</c:v>
                </c:pt>
                <c:pt idx="8285">
                  <c:v>-1.18058</c:v>
                </c:pt>
                <c:pt idx="8286">
                  <c:v>-1.1815500000000001</c:v>
                </c:pt>
                <c:pt idx="8287">
                  <c:v>-1.18258</c:v>
                </c:pt>
                <c:pt idx="8288">
                  <c:v>-1.1835599999999999</c:v>
                </c:pt>
                <c:pt idx="8289">
                  <c:v>-1.1846300000000001</c:v>
                </c:pt>
                <c:pt idx="8290">
                  <c:v>-1.1856</c:v>
                </c:pt>
                <c:pt idx="8291">
                  <c:v>-1.18658</c:v>
                </c:pt>
                <c:pt idx="8292">
                  <c:v>-1.1875500000000001</c:v>
                </c:pt>
                <c:pt idx="8293">
                  <c:v>-1.1886399999999999</c:v>
                </c:pt>
                <c:pt idx="8294">
                  <c:v>-1.1895899999999999</c:v>
                </c:pt>
                <c:pt idx="8295">
                  <c:v>-1.1906399999999999</c:v>
                </c:pt>
                <c:pt idx="8296">
                  <c:v>-1.1916</c:v>
                </c:pt>
                <c:pt idx="8297">
                  <c:v>-1.19255</c:v>
                </c:pt>
                <c:pt idx="8298">
                  <c:v>-1.1935899999999999</c:v>
                </c:pt>
                <c:pt idx="8299">
                  <c:v>-1.1946300000000001</c:v>
                </c:pt>
                <c:pt idx="8300">
                  <c:v>-1.1956599999999999</c:v>
                </c:pt>
                <c:pt idx="8301">
                  <c:v>-1.19662</c:v>
                </c:pt>
                <c:pt idx="8302">
                  <c:v>-1.19757</c:v>
                </c:pt>
                <c:pt idx="8303">
                  <c:v>-1.19861</c:v>
                </c:pt>
                <c:pt idx="8304">
                  <c:v>-1.19957</c:v>
                </c:pt>
                <c:pt idx="8305">
                  <c:v>-1.20062</c:v>
                </c:pt>
                <c:pt idx="8306">
                  <c:v>-1.2015899999999999</c:v>
                </c:pt>
                <c:pt idx="8307">
                  <c:v>-1.20261</c:v>
                </c:pt>
                <c:pt idx="8308">
                  <c:v>-1.2035400000000001</c:v>
                </c:pt>
                <c:pt idx="8309">
                  <c:v>-1.20459</c:v>
                </c:pt>
                <c:pt idx="8310">
                  <c:v>-1.2056199999999999</c:v>
                </c:pt>
                <c:pt idx="8311">
                  <c:v>-1.20665</c:v>
                </c:pt>
                <c:pt idx="8312">
                  <c:v>-1.2076</c:v>
                </c:pt>
                <c:pt idx="8313">
                  <c:v>-1.2085699999999999</c:v>
                </c:pt>
                <c:pt idx="8314">
                  <c:v>-1.2095899999999999</c:v>
                </c:pt>
                <c:pt idx="8315">
                  <c:v>-1.2105900000000001</c:v>
                </c:pt>
                <c:pt idx="8316">
                  <c:v>-1.2116199999999999</c:v>
                </c:pt>
                <c:pt idx="8317">
                  <c:v>-1.21262</c:v>
                </c:pt>
                <c:pt idx="8318">
                  <c:v>-1.2136199999999999</c:v>
                </c:pt>
                <c:pt idx="8319">
                  <c:v>-1.2145600000000001</c:v>
                </c:pt>
                <c:pt idx="8320">
                  <c:v>-1.2156499999999999</c:v>
                </c:pt>
                <c:pt idx="8321">
                  <c:v>-1.2165999999999999</c:v>
                </c:pt>
                <c:pt idx="8322">
                  <c:v>-1.2176100000000001</c:v>
                </c:pt>
                <c:pt idx="8323">
                  <c:v>-1.21858</c:v>
                </c:pt>
                <c:pt idx="8324">
                  <c:v>-1.2196100000000001</c:v>
                </c:pt>
                <c:pt idx="8325">
                  <c:v>-1.22055</c:v>
                </c:pt>
                <c:pt idx="8326">
                  <c:v>-1.2215800000000001</c:v>
                </c:pt>
                <c:pt idx="8327">
                  <c:v>-1.2225699999999999</c:v>
                </c:pt>
                <c:pt idx="8328">
                  <c:v>-1.22357</c:v>
                </c:pt>
                <c:pt idx="8329">
                  <c:v>-1.2245999999999999</c:v>
                </c:pt>
                <c:pt idx="8330">
                  <c:v>-1.22556</c:v>
                </c:pt>
                <c:pt idx="8331">
                  <c:v>-1.2265999999999999</c:v>
                </c:pt>
                <c:pt idx="8332">
                  <c:v>-1.2276400000000001</c:v>
                </c:pt>
                <c:pt idx="8333">
                  <c:v>-1.2286300000000001</c:v>
                </c:pt>
                <c:pt idx="8334">
                  <c:v>-1.22963</c:v>
                </c:pt>
                <c:pt idx="8335">
                  <c:v>-1.23061</c:v>
                </c:pt>
                <c:pt idx="8336">
                  <c:v>-1.2316100000000001</c:v>
                </c:pt>
                <c:pt idx="8337">
                  <c:v>-1.23258</c:v>
                </c:pt>
                <c:pt idx="8338">
                  <c:v>-1.2336100000000001</c:v>
                </c:pt>
                <c:pt idx="8339">
                  <c:v>-1.2346299999999999</c:v>
                </c:pt>
                <c:pt idx="8340">
                  <c:v>-1.2355799999999999</c:v>
                </c:pt>
                <c:pt idx="8341">
                  <c:v>-1.23654</c:v>
                </c:pt>
                <c:pt idx="8342">
                  <c:v>-1.23769</c:v>
                </c:pt>
                <c:pt idx="8343">
                  <c:v>-1.2385299999999999</c:v>
                </c:pt>
                <c:pt idx="8344">
                  <c:v>-1.23967</c:v>
                </c:pt>
                <c:pt idx="8345">
                  <c:v>-1.24058</c:v>
                </c:pt>
                <c:pt idx="8346">
                  <c:v>-1.24159</c:v>
                </c:pt>
                <c:pt idx="8347">
                  <c:v>-1.2424999999999999</c:v>
                </c:pt>
                <c:pt idx="8348">
                  <c:v>-1.2435799999999999</c:v>
                </c:pt>
                <c:pt idx="8349">
                  <c:v>-1.24455</c:v>
                </c:pt>
                <c:pt idx="8350">
                  <c:v>-1.24556</c:v>
                </c:pt>
                <c:pt idx="8351">
                  <c:v>-1.2465599999999999</c:v>
                </c:pt>
                <c:pt idx="8352">
                  <c:v>-1.24756</c:v>
                </c:pt>
                <c:pt idx="8353">
                  <c:v>-1.2486200000000001</c:v>
                </c:pt>
                <c:pt idx="8354">
                  <c:v>-1.2496400000000001</c:v>
                </c:pt>
                <c:pt idx="8355">
                  <c:v>-1.2506200000000001</c:v>
                </c:pt>
                <c:pt idx="8356">
                  <c:v>-1.2516099999999999</c:v>
                </c:pt>
                <c:pt idx="8357">
                  <c:v>-1.25261</c:v>
                </c:pt>
                <c:pt idx="8358">
                  <c:v>-1.2536499999999999</c:v>
                </c:pt>
                <c:pt idx="8359">
                  <c:v>-1.25461</c:v>
                </c:pt>
                <c:pt idx="8360">
                  <c:v>-1.2556</c:v>
                </c:pt>
                <c:pt idx="8361">
                  <c:v>-1.25668</c:v>
                </c:pt>
                <c:pt idx="8362">
                  <c:v>-1.25759</c:v>
                </c:pt>
                <c:pt idx="8363">
                  <c:v>-1.2586200000000001</c:v>
                </c:pt>
                <c:pt idx="8364">
                  <c:v>-1.2595799999999999</c:v>
                </c:pt>
                <c:pt idx="8365">
                  <c:v>-1.2605900000000001</c:v>
                </c:pt>
                <c:pt idx="8366">
                  <c:v>-1.2615499999999999</c:v>
                </c:pt>
                <c:pt idx="8367">
                  <c:v>-1.2625900000000001</c:v>
                </c:pt>
                <c:pt idx="8368">
                  <c:v>-1.26359</c:v>
                </c:pt>
                <c:pt idx="8369">
                  <c:v>-1.26458</c:v>
                </c:pt>
                <c:pt idx="8370">
                  <c:v>-1.2656000000000001</c:v>
                </c:pt>
                <c:pt idx="8371">
                  <c:v>-1.2665999999999999</c:v>
                </c:pt>
                <c:pt idx="8372">
                  <c:v>-1.2676000000000001</c:v>
                </c:pt>
                <c:pt idx="8373">
                  <c:v>-1.26857</c:v>
                </c:pt>
                <c:pt idx="8374">
                  <c:v>-1.2696099999999999</c:v>
                </c:pt>
                <c:pt idx="8375">
                  <c:v>-1.27054</c:v>
                </c:pt>
                <c:pt idx="8376">
                  <c:v>-1.27163</c:v>
                </c:pt>
                <c:pt idx="8377">
                  <c:v>-1.2726299999999999</c:v>
                </c:pt>
                <c:pt idx="8378">
                  <c:v>-1.2735700000000001</c:v>
                </c:pt>
                <c:pt idx="8379">
                  <c:v>-1.2745500000000001</c:v>
                </c:pt>
                <c:pt idx="8380">
                  <c:v>-1.27555</c:v>
                </c:pt>
                <c:pt idx="8381">
                  <c:v>-1.27661</c:v>
                </c:pt>
                <c:pt idx="8382">
                  <c:v>-1.2775799999999999</c:v>
                </c:pt>
                <c:pt idx="8383">
                  <c:v>-1.2786299999999999</c:v>
                </c:pt>
                <c:pt idx="8384">
                  <c:v>-1.27962</c:v>
                </c:pt>
                <c:pt idx="8385">
                  <c:v>-1.2806299999999999</c:v>
                </c:pt>
                <c:pt idx="8386">
                  <c:v>-1.28156</c:v>
                </c:pt>
                <c:pt idx="8387">
                  <c:v>-1.2826500000000001</c:v>
                </c:pt>
                <c:pt idx="8388">
                  <c:v>-1.2836000000000001</c:v>
                </c:pt>
                <c:pt idx="8389">
                  <c:v>-1.2846</c:v>
                </c:pt>
                <c:pt idx="8390">
                  <c:v>-1.2856099999999999</c:v>
                </c:pt>
                <c:pt idx="8391">
                  <c:v>-1.28654</c:v>
                </c:pt>
                <c:pt idx="8392">
                  <c:v>-1.2875700000000001</c:v>
                </c:pt>
                <c:pt idx="8393">
                  <c:v>-1.2885599999999999</c:v>
                </c:pt>
                <c:pt idx="8394">
                  <c:v>-1.2896399999999999</c:v>
                </c:pt>
                <c:pt idx="8395">
                  <c:v>-1.2905899999999999</c:v>
                </c:pt>
                <c:pt idx="8396">
                  <c:v>-1.29152</c:v>
                </c:pt>
                <c:pt idx="8397">
                  <c:v>-1.2925800000000001</c:v>
                </c:pt>
                <c:pt idx="8398">
                  <c:v>-1.29356</c:v>
                </c:pt>
                <c:pt idx="8399">
                  <c:v>-1.2945800000000001</c:v>
                </c:pt>
                <c:pt idx="8400">
                  <c:v>-1.2956099999999999</c:v>
                </c:pt>
                <c:pt idx="8401">
                  <c:v>-1.29657</c:v>
                </c:pt>
                <c:pt idx="8402">
                  <c:v>-1.2975699999999999</c:v>
                </c:pt>
                <c:pt idx="8403">
                  <c:v>-1.29853</c:v>
                </c:pt>
                <c:pt idx="8404">
                  <c:v>-1.29965</c:v>
                </c:pt>
                <c:pt idx="8405">
                  <c:v>-1.3005800000000001</c:v>
                </c:pt>
                <c:pt idx="8406">
                  <c:v>-1.30162</c:v>
                </c:pt>
                <c:pt idx="8407">
                  <c:v>-1.30257</c:v>
                </c:pt>
                <c:pt idx="8408">
                  <c:v>-1.30359</c:v>
                </c:pt>
                <c:pt idx="8409">
                  <c:v>-1.3045599999999999</c:v>
                </c:pt>
                <c:pt idx="8410">
                  <c:v>-1.3056000000000001</c:v>
                </c:pt>
                <c:pt idx="8411">
                  <c:v>-1.30661</c:v>
                </c:pt>
                <c:pt idx="8412">
                  <c:v>-1.30762</c:v>
                </c:pt>
                <c:pt idx="8413">
                  <c:v>-1.3086</c:v>
                </c:pt>
                <c:pt idx="8414">
                  <c:v>-1.30958</c:v>
                </c:pt>
                <c:pt idx="8415">
                  <c:v>-1.3105599999999999</c:v>
                </c:pt>
                <c:pt idx="8416">
                  <c:v>-1.3115399999999999</c:v>
                </c:pt>
                <c:pt idx="8417">
                  <c:v>-1.3125599999999999</c:v>
                </c:pt>
                <c:pt idx="8418">
                  <c:v>-1.3135600000000001</c:v>
                </c:pt>
                <c:pt idx="8419">
                  <c:v>-1.31454</c:v>
                </c:pt>
                <c:pt idx="8420">
                  <c:v>-1.3156099999999999</c:v>
                </c:pt>
                <c:pt idx="8421">
                  <c:v>-1.3165800000000001</c:v>
                </c:pt>
                <c:pt idx="8422">
                  <c:v>-1.3175600000000001</c:v>
                </c:pt>
                <c:pt idx="8423">
                  <c:v>-1.31857</c:v>
                </c:pt>
                <c:pt idx="8424">
                  <c:v>-1.3195399999999999</c:v>
                </c:pt>
                <c:pt idx="8425">
                  <c:v>-1.32053</c:v>
                </c:pt>
                <c:pt idx="8426">
                  <c:v>-1.32162</c:v>
                </c:pt>
                <c:pt idx="8427">
                  <c:v>-1.3225499999999999</c:v>
                </c:pt>
                <c:pt idx="8428">
                  <c:v>-1.32358</c:v>
                </c:pt>
                <c:pt idx="8429">
                  <c:v>-1.32453</c:v>
                </c:pt>
                <c:pt idx="8430">
                  <c:v>-1.32559</c:v>
                </c:pt>
                <c:pt idx="8431">
                  <c:v>-1.3266100000000001</c:v>
                </c:pt>
                <c:pt idx="8432">
                  <c:v>-1.3276399999999999</c:v>
                </c:pt>
                <c:pt idx="8433">
                  <c:v>-1.3285499999999999</c:v>
                </c:pt>
                <c:pt idx="8434">
                  <c:v>-1.3295600000000001</c:v>
                </c:pt>
                <c:pt idx="8435">
                  <c:v>-1.33056</c:v>
                </c:pt>
                <c:pt idx="8436">
                  <c:v>-1.33152</c:v>
                </c:pt>
                <c:pt idx="8437">
                  <c:v>-1.33253</c:v>
                </c:pt>
                <c:pt idx="8438">
                  <c:v>-1.3335600000000001</c:v>
                </c:pt>
                <c:pt idx="8439">
                  <c:v>-1.3345499999999999</c:v>
                </c:pt>
                <c:pt idx="8440">
                  <c:v>-1.3355300000000001</c:v>
                </c:pt>
                <c:pt idx="8441">
                  <c:v>-1.33649</c:v>
                </c:pt>
                <c:pt idx="8442">
                  <c:v>-1.33752</c:v>
                </c:pt>
                <c:pt idx="8443">
                  <c:v>-1.33866</c:v>
                </c:pt>
                <c:pt idx="8444">
                  <c:v>-1.3394999999999999</c:v>
                </c:pt>
                <c:pt idx="8445">
                  <c:v>-1.34053</c:v>
                </c:pt>
                <c:pt idx="8446">
                  <c:v>-1.3415299999999999</c:v>
                </c:pt>
                <c:pt idx="8447">
                  <c:v>-1.34249</c:v>
                </c:pt>
                <c:pt idx="8448">
                  <c:v>-1.34352</c:v>
                </c:pt>
                <c:pt idx="8449">
                  <c:v>-1.34457</c:v>
                </c:pt>
                <c:pt idx="8450">
                  <c:v>-1.3455900000000001</c:v>
                </c:pt>
                <c:pt idx="8451">
                  <c:v>-1.34657</c:v>
                </c:pt>
                <c:pt idx="8452">
                  <c:v>-1.34755</c:v>
                </c:pt>
                <c:pt idx="8453">
                  <c:v>-1.34856</c:v>
                </c:pt>
                <c:pt idx="8454">
                  <c:v>-1.3495200000000001</c:v>
                </c:pt>
                <c:pt idx="8455">
                  <c:v>-1.35059</c:v>
                </c:pt>
                <c:pt idx="8456">
                  <c:v>-1.3514900000000001</c:v>
                </c:pt>
                <c:pt idx="8457">
                  <c:v>-1.35253</c:v>
                </c:pt>
                <c:pt idx="8458">
                  <c:v>-1.3535200000000001</c:v>
                </c:pt>
                <c:pt idx="8459">
                  <c:v>-1.35449</c:v>
                </c:pt>
                <c:pt idx="8460">
                  <c:v>-1.3555299999999999</c:v>
                </c:pt>
                <c:pt idx="8461">
                  <c:v>-1.3564499999999999</c:v>
                </c:pt>
                <c:pt idx="8462">
                  <c:v>-1.3574900000000001</c:v>
                </c:pt>
                <c:pt idx="8463">
                  <c:v>-1.3585199999999999</c:v>
                </c:pt>
                <c:pt idx="8464">
                  <c:v>-1.35958</c:v>
                </c:pt>
                <c:pt idx="8465">
                  <c:v>-1.3605400000000001</c:v>
                </c:pt>
                <c:pt idx="8466">
                  <c:v>-1.3615900000000001</c:v>
                </c:pt>
                <c:pt idx="8467">
                  <c:v>-1.36253</c:v>
                </c:pt>
                <c:pt idx="8468">
                  <c:v>-1.36348</c:v>
                </c:pt>
                <c:pt idx="8469">
                  <c:v>-1.3645400000000001</c:v>
                </c:pt>
                <c:pt idx="8470">
                  <c:v>-1.3655999999999999</c:v>
                </c:pt>
                <c:pt idx="8471">
                  <c:v>-1.3665700000000001</c:v>
                </c:pt>
                <c:pt idx="8472">
                  <c:v>-1.3674999999999999</c:v>
                </c:pt>
                <c:pt idx="8473">
                  <c:v>-1.3685</c:v>
                </c:pt>
                <c:pt idx="8474">
                  <c:v>-1.3695600000000001</c:v>
                </c:pt>
                <c:pt idx="8475">
                  <c:v>-1.3705499999999999</c:v>
                </c:pt>
                <c:pt idx="8476">
                  <c:v>-1.37158</c:v>
                </c:pt>
                <c:pt idx="8477">
                  <c:v>-1.37256</c:v>
                </c:pt>
                <c:pt idx="8478">
                  <c:v>-1.3735299999999999</c:v>
                </c:pt>
                <c:pt idx="8479">
                  <c:v>-1.37456</c:v>
                </c:pt>
                <c:pt idx="8480">
                  <c:v>-1.37554</c:v>
                </c:pt>
                <c:pt idx="8481">
                  <c:v>-1.37653</c:v>
                </c:pt>
                <c:pt idx="8482">
                  <c:v>-1.3775200000000001</c:v>
                </c:pt>
                <c:pt idx="8483">
                  <c:v>-1.3785400000000001</c:v>
                </c:pt>
                <c:pt idx="8484">
                  <c:v>-1.37951</c:v>
                </c:pt>
                <c:pt idx="8485">
                  <c:v>-1.38052</c:v>
                </c:pt>
                <c:pt idx="8486">
                  <c:v>-1.3815299999999999</c:v>
                </c:pt>
                <c:pt idx="8487">
                  <c:v>-1.3825400000000001</c:v>
                </c:pt>
                <c:pt idx="8488">
                  <c:v>-1.3835299999999999</c:v>
                </c:pt>
                <c:pt idx="8489">
                  <c:v>-1.3845400000000001</c:v>
                </c:pt>
                <c:pt idx="8490">
                  <c:v>-1.38554</c:v>
                </c:pt>
                <c:pt idx="8491">
                  <c:v>-1.3865400000000001</c:v>
                </c:pt>
                <c:pt idx="8492">
                  <c:v>-1.38758</c:v>
                </c:pt>
                <c:pt idx="8493">
                  <c:v>-1.38856</c:v>
                </c:pt>
                <c:pt idx="8494">
                  <c:v>-1.38954</c:v>
                </c:pt>
                <c:pt idx="8495">
                  <c:v>-1.39055</c:v>
                </c:pt>
                <c:pt idx="8496">
                  <c:v>-1.39157</c:v>
                </c:pt>
                <c:pt idx="8497">
                  <c:v>-1.39259</c:v>
                </c:pt>
                <c:pt idx="8498">
                  <c:v>-1.39361</c:v>
                </c:pt>
                <c:pt idx="8499">
                  <c:v>-1.39462</c:v>
                </c:pt>
                <c:pt idx="8500">
                  <c:v>-1.3955599999999999</c:v>
                </c:pt>
                <c:pt idx="8501">
                  <c:v>-1.3965700000000001</c:v>
                </c:pt>
                <c:pt idx="8502">
                  <c:v>-1.3975</c:v>
                </c:pt>
                <c:pt idx="8503">
                  <c:v>-1.3984799999999999</c:v>
                </c:pt>
                <c:pt idx="8504">
                  <c:v>-1.3995500000000001</c:v>
                </c:pt>
                <c:pt idx="8505">
                  <c:v>-1.40049</c:v>
                </c:pt>
                <c:pt idx="8506">
                  <c:v>-1.4015299999999999</c:v>
                </c:pt>
                <c:pt idx="8507">
                  <c:v>-1.4025399999999999</c:v>
                </c:pt>
                <c:pt idx="8508">
                  <c:v>-1.40354</c:v>
                </c:pt>
                <c:pt idx="8509">
                  <c:v>-1.40455</c:v>
                </c:pt>
                <c:pt idx="8510">
                  <c:v>-1.40557</c:v>
                </c:pt>
                <c:pt idx="8511">
                  <c:v>-1.4065300000000001</c:v>
                </c:pt>
                <c:pt idx="8512">
                  <c:v>-1.4075200000000001</c:v>
                </c:pt>
                <c:pt idx="8513">
                  <c:v>-1.40856</c:v>
                </c:pt>
                <c:pt idx="8514">
                  <c:v>-1.4095200000000001</c:v>
                </c:pt>
                <c:pt idx="8515">
                  <c:v>-1.4105399999999999</c:v>
                </c:pt>
                <c:pt idx="8516">
                  <c:v>-1.4115899999999999</c:v>
                </c:pt>
                <c:pt idx="8517">
                  <c:v>-1.41252</c:v>
                </c:pt>
                <c:pt idx="8518">
                  <c:v>-1.41353</c:v>
                </c:pt>
                <c:pt idx="8519">
                  <c:v>-1.4145300000000001</c:v>
                </c:pt>
                <c:pt idx="8520">
                  <c:v>-1.41561</c:v>
                </c:pt>
                <c:pt idx="8521">
                  <c:v>-1.41658</c:v>
                </c:pt>
                <c:pt idx="8522">
                  <c:v>-1.41754</c:v>
                </c:pt>
                <c:pt idx="8523">
                  <c:v>-1.41852</c:v>
                </c:pt>
                <c:pt idx="8524">
                  <c:v>-1.4195500000000001</c:v>
                </c:pt>
                <c:pt idx="8525">
                  <c:v>-1.4205000000000001</c:v>
                </c:pt>
                <c:pt idx="8526">
                  <c:v>-1.4215100000000001</c:v>
                </c:pt>
                <c:pt idx="8527">
                  <c:v>-1.4225300000000001</c:v>
                </c:pt>
                <c:pt idx="8528">
                  <c:v>-1.4235100000000001</c:v>
                </c:pt>
                <c:pt idx="8529">
                  <c:v>-1.4244600000000001</c:v>
                </c:pt>
                <c:pt idx="8530">
                  <c:v>-1.42557</c:v>
                </c:pt>
                <c:pt idx="8531">
                  <c:v>-1.4266000000000001</c:v>
                </c:pt>
                <c:pt idx="8532">
                  <c:v>-1.4275599999999999</c:v>
                </c:pt>
                <c:pt idx="8533">
                  <c:v>-1.42849</c:v>
                </c:pt>
                <c:pt idx="8534">
                  <c:v>-1.4295899999999999</c:v>
                </c:pt>
                <c:pt idx="8535">
                  <c:v>-1.43055</c:v>
                </c:pt>
                <c:pt idx="8536">
                  <c:v>-1.4315199999999999</c:v>
                </c:pt>
                <c:pt idx="8537">
                  <c:v>-1.43249</c:v>
                </c:pt>
                <c:pt idx="8538">
                  <c:v>-1.4335199999999999</c:v>
                </c:pt>
                <c:pt idx="8539">
                  <c:v>-1.4345000000000001</c:v>
                </c:pt>
                <c:pt idx="8540">
                  <c:v>-1.43553</c:v>
                </c:pt>
                <c:pt idx="8541">
                  <c:v>-1.43651</c:v>
                </c:pt>
                <c:pt idx="8542">
                  <c:v>-1.4374800000000001</c:v>
                </c:pt>
                <c:pt idx="8543">
                  <c:v>-1.43852</c:v>
                </c:pt>
                <c:pt idx="8544">
                  <c:v>-1.4395100000000001</c:v>
                </c:pt>
                <c:pt idx="8545">
                  <c:v>-1.44048</c:v>
                </c:pt>
                <c:pt idx="8546">
                  <c:v>-1.4415199999999999</c:v>
                </c:pt>
                <c:pt idx="8547">
                  <c:v>-1.44251</c:v>
                </c:pt>
                <c:pt idx="8548">
                  <c:v>-1.4435199999999999</c:v>
                </c:pt>
                <c:pt idx="8549">
                  <c:v>-1.4444999999999999</c:v>
                </c:pt>
                <c:pt idx="8550">
                  <c:v>-1.4455100000000001</c:v>
                </c:pt>
                <c:pt idx="8551">
                  <c:v>-1.4464699999999999</c:v>
                </c:pt>
                <c:pt idx="8552">
                  <c:v>-1.44753</c:v>
                </c:pt>
                <c:pt idx="8553">
                  <c:v>-1.44852</c:v>
                </c:pt>
                <c:pt idx="8554">
                  <c:v>-1.4495499999999999</c:v>
                </c:pt>
                <c:pt idx="8555">
                  <c:v>-1.45048</c:v>
                </c:pt>
                <c:pt idx="8556">
                  <c:v>-1.45153</c:v>
                </c:pt>
                <c:pt idx="8557">
                  <c:v>-1.4524699999999999</c:v>
                </c:pt>
                <c:pt idx="8558">
                  <c:v>-1.4535499999999999</c:v>
                </c:pt>
                <c:pt idx="8559">
                  <c:v>-1.4545399999999999</c:v>
                </c:pt>
                <c:pt idx="8560">
                  <c:v>-1.4555100000000001</c:v>
                </c:pt>
                <c:pt idx="8561">
                  <c:v>-1.45655</c:v>
                </c:pt>
                <c:pt idx="8562">
                  <c:v>-1.4575800000000001</c:v>
                </c:pt>
                <c:pt idx="8563">
                  <c:v>-1.4585600000000001</c:v>
                </c:pt>
                <c:pt idx="8564">
                  <c:v>-1.4596</c:v>
                </c:pt>
                <c:pt idx="8565">
                  <c:v>-1.4604699999999999</c:v>
                </c:pt>
                <c:pt idx="8566">
                  <c:v>-1.4615100000000001</c:v>
                </c:pt>
                <c:pt idx="8567">
                  <c:v>-1.46251</c:v>
                </c:pt>
                <c:pt idx="8568">
                  <c:v>-1.4635</c:v>
                </c:pt>
                <c:pt idx="8569">
                  <c:v>-1.4645300000000001</c:v>
                </c:pt>
                <c:pt idx="8570">
                  <c:v>-1.4655800000000001</c:v>
                </c:pt>
                <c:pt idx="8571">
                  <c:v>-1.46648</c:v>
                </c:pt>
                <c:pt idx="8572">
                  <c:v>-1.4674799999999999</c:v>
                </c:pt>
                <c:pt idx="8573">
                  <c:v>-1.4684900000000001</c:v>
                </c:pt>
                <c:pt idx="8574">
                  <c:v>-1.46956</c:v>
                </c:pt>
                <c:pt idx="8575">
                  <c:v>-1.47051</c:v>
                </c:pt>
                <c:pt idx="8576">
                  <c:v>-1.4715199999999999</c:v>
                </c:pt>
                <c:pt idx="8577">
                  <c:v>-1.47255</c:v>
                </c:pt>
                <c:pt idx="8578">
                  <c:v>-1.4735799999999999</c:v>
                </c:pt>
                <c:pt idx="8579">
                  <c:v>-1.4744900000000001</c:v>
                </c:pt>
                <c:pt idx="8580">
                  <c:v>-1.4755400000000001</c:v>
                </c:pt>
                <c:pt idx="8581">
                  <c:v>-1.4765600000000001</c:v>
                </c:pt>
                <c:pt idx="8582">
                  <c:v>-1.4775400000000001</c:v>
                </c:pt>
                <c:pt idx="8583">
                  <c:v>-1.4784900000000001</c:v>
                </c:pt>
                <c:pt idx="8584">
                  <c:v>-1.4795100000000001</c:v>
                </c:pt>
                <c:pt idx="8585">
                  <c:v>-1.4805299999999999</c:v>
                </c:pt>
                <c:pt idx="8586">
                  <c:v>-1.4816</c:v>
                </c:pt>
                <c:pt idx="8587">
                  <c:v>-1.48251</c:v>
                </c:pt>
                <c:pt idx="8588">
                  <c:v>-1.4835499999999999</c:v>
                </c:pt>
                <c:pt idx="8589">
                  <c:v>-1.48451</c:v>
                </c:pt>
                <c:pt idx="8590">
                  <c:v>-1.4854700000000001</c:v>
                </c:pt>
                <c:pt idx="8591">
                  <c:v>-1.4865299999999999</c:v>
                </c:pt>
                <c:pt idx="8592">
                  <c:v>-1.4875700000000001</c:v>
                </c:pt>
                <c:pt idx="8593">
                  <c:v>-1.4884999999999999</c:v>
                </c:pt>
                <c:pt idx="8594">
                  <c:v>-1.4894499999999999</c:v>
                </c:pt>
                <c:pt idx="8595">
                  <c:v>-1.4904900000000001</c:v>
                </c:pt>
                <c:pt idx="8596">
                  <c:v>-1.4914700000000001</c:v>
                </c:pt>
                <c:pt idx="8597">
                  <c:v>-1.49251</c:v>
                </c:pt>
                <c:pt idx="8598">
                  <c:v>-1.49349</c:v>
                </c:pt>
                <c:pt idx="8599">
                  <c:v>-1.4945200000000001</c:v>
                </c:pt>
                <c:pt idx="8600">
                  <c:v>-1.4955099999999999</c:v>
                </c:pt>
                <c:pt idx="8601">
                  <c:v>-1.49655</c:v>
                </c:pt>
                <c:pt idx="8602">
                  <c:v>-1.4975700000000001</c:v>
                </c:pt>
                <c:pt idx="8603">
                  <c:v>-1.49854</c:v>
                </c:pt>
                <c:pt idx="8604">
                  <c:v>-1.4995499999999999</c:v>
                </c:pt>
                <c:pt idx="8605">
                  <c:v>-1.50047</c:v>
                </c:pt>
                <c:pt idx="8606">
                  <c:v>-1.5015400000000001</c:v>
                </c:pt>
                <c:pt idx="8607">
                  <c:v>-1.5025599999999999</c:v>
                </c:pt>
                <c:pt idx="8608">
                  <c:v>-1.50349</c:v>
                </c:pt>
                <c:pt idx="8609">
                  <c:v>-1.5045299999999999</c:v>
                </c:pt>
                <c:pt idx="8610">
                  <c:v>-1.5054700000000001</c:v>
                </c:pt>
                <c:pt idx="8611">
                  <c:v>-1.5064599999999999</c:v>
                </c:pt>
                <c:pt idx="8612">
                  <c:v>-1.50753</c:v>
                </c:pt>
                <c:pt idx="8613">
                  <c:v>-1.5085</c:v>
                </c:pt>
                <c:pt idx="8614">
                  <c:v>-1.50952</c:v>
                </c:pt>
                <c:pt idx="8615">
                  <c:v>-1.5105599999999999</c:v>
                </c:pt>
                <c:pt idx="8616">
                  <c:v>-1.51149</c:v>
                </c:pt>
                <c:pt idx="8617">
                  <c:v>-1.5124899999999999</c:v>
                </c:pt>
                <c:pt idx="8618">
                  <c:v>-1.5135400000000001</c:v>
                </c:pt>
                <c:pt idx="8619">
                  <c:v>-1.51451</c:v>
                </c:pt>
                <c:pt idx="8620">
                  <c:v>-1.51552</c:v>
                </c:pt>
                <c:pt idx="8621">
                  <c:v>-1.5164899999999999</c:v>
                </c:pt>
                <c:pt idx="8622">
                  <c:v>-1.5175000000000001</c:v>
                </c:pt>
                <c:pt idx="8623">
                  <c:v>-1.51851</c:v>
                </c:pt>
                <c:pt idx="8624">
                  <c:v>-1.5195099999999999</c:v>
                </c:pt>
                <c:pt idx="8625">
                  <c:v>-1.5205</c:v>
                </c:pt>
                <c:pt idx="8626">
                  <c:v>-1.52152</c:v>
                </c:pt>
                <c:pt idx="8627">
                  <c:v>-1.5225299999999999</c:v>
                </c:pt>
                <c:pt idx="8628">
                  <c:v>-1.5235000000000001</c:v>
                </c:pt>
                <c:pt idx="8629">
                  <c:v>-1.5245200000000001</c:v>
                </c:pt>
                <c:pt idx="8630">
                  <c:v>-1.5255399999999999</c:v>
                </c:pt>
                <c:pt idx="8631">
                  <c:v>-1.5264899999999999</c:v>
                </c:pt>
                <c:pt idx="8632">
                  <c:v>-1.52749</c:v>
                </c:pt>
                <c:pt idx="8633">
                  <c:v>-1.52851</c:v>
                </c:pt>
                <c:pt idx="8634">
                  <c:v>-1.52946</c:v>
                </c:pt>
                <c:pt idx="8635">
                  <c:v>-1.5305200000000001</c:v>
                </c:pt>
                <c:pt idx="8636">
                  <c:v>-1.53148</c:v>
                </c:pt>
                <c:pt idx="8637">
                  <c:v>-1.5324599999999999</c:v>
                </c:pt>
                <c:pt idx="8638">
                  <c:v>-1.53346</c:v>
                </c:pt>
                <c:pt idx="8639">
                  <c:v>-1.5344599999999999</c:v>
                </c:pt>
                <c:pt idx="8640">
                  <c:v>-1.53545</c:v>
                </c:pt>
                <c:pt idx="8641">
                  <c:v>-1.53654</c:v>
                </c:pt>
                <c:pt idx="8642">
                  <c:v>-1.53749</c:v>
                </c:pt>
                <c:pt idx="8643">
                  <c:v>-1.53847</c:v>
                </c:pt>
                <c:pt idx="8644">
                  <c:v>-1.5395399999999999</c:v>
                </c:pt>
                <c:pt idx="8645">
                  <c:v>-1.5404899999999999</c:v>
                </c:pt>
                <c:pt idx="8646">
                  <c:v>-1.5414699999999999</c:v>
                </c:pt>
                <c:pt idx="8647">
                  <c:v>-1.54244</c:v>
                </c:pt>
                <c:pt idx="8648">
                  <c:v>-1.5434399999999999</c:v>
                </c:pt>
                <c:pt idx="8649">
                  <c:v>-1.5444899999999999</c:v>
                </c:pt>
                <c:pt idx="8650">
                  <c:v>-1.5455000000000001</c:v>
                </c:pt>
                <c:pt idx="8651">
                  <c:v>-1.5465</c:v>
                </c:pt>
                <c:pt idx="8652">
                  <c:v>-1.54755</c:v>
                </c:pt>
                <c:pt idx="8653">
                  <c:v>-1.5485</c:v>
                </c:pt>
                <c:pt idx="8654">
                  <c:v>-1.54949</c:v>
                </c:pt>
                <c:pt idx="8655">
                  <c:v>-1.55047</c:v>
                </c:pt>
                <c:pt idx="8656">
                  <c:v>-1.55148</c:v>
                </c:pt>
                <c:pt idx="8657">
                  <c:v>-1.55247</c:v>
                </c:pt>
                <c:pt idx="8658">
                  <c:v>-1.5535300000000001</c:v>
                </c:pt>
                <c:pt idx="8659">
                  <c:v>-1.55444</c:v>
                </c:pt>
                <c:pt idx="8660">
                  <c:v>-1.5555099999999999</c:v>
                </c:pt>
                <c:pt idx="8661">
                  <c:v>-1.5564800000000001</c:v>
                </c:pt>
                <c:pt idx="8662">
                  <c:v>-1.5574600000000001</c:v>
                </c:pt>
                <c:pt idx="8663">
                  <c:v>-1.5585199999999999</c:v>
                </c:pt>
                <c:pt idx="8664">
                  <c:v>-1.5595399999999999</c:v>
                </c:pt>
                <c:pt idx="8665">
                  <c:v>-1.56047</c:v>
                </c:pt>
                <c:pt idx="8666">
                  <c:v>-1.5615000000000001</c:v>
                </c:pt>
                <c:pt idx="8667">
                  <c:v>-1.5625199999999999</c:v>
                </c:pt>
                <c:pt idx="8668">
                  <c:v>-1.56352</c:v>
                </c:pt>
                <c:pt idx="8669">
                  <c:v>-1.56454</c:v>
                </c:pt>
                <c:pt idx="8670">
                  <c:v>-1.5655300000000001</c:v>
                </c:pt>
                <c:pt idx="8671">
                  <c:v>-1.5664899999999999</c:v>
                </c:pt>
                <c:pt idx="8672">
                  <c:v>-1.5675300000000001</c:v>
                </c:pt>
                <c:pt idx="8673">
                  <c:v>-1.56854</c:v>
                </c:pt>
                <c:pt idx="8674">
                  <c:v>-1.5695600000000001</c:v>
                </c:pt>
                <c:pt idx="8675">
                  <c:v>-1.57054</c:v>
                </c:pt>
                <c:pt idx="8676">
                  <c:v>-1.5715300000000001</c:v>
                </c:pt>
                <c:pt idx="8677">
                  <c:v>-1.57243</c:v>
                </c:pt>
                <c:pt idx="8678">
                  <c:v>-1.57351</c:v>
                </c:pt>
                <c:pt idx="8679">
                  <c:v>-1.5745100000000001</c:v>
                </c:pt>
                <c:pt idx="8680">
                  <c:v>-1.57545</c:v>
                </c:pt>
                <c:pt idx="8681">
                  <c:v>-1.57656</c:v>
                </c:pt>
                <c:pt idx="8682">
                  <c:v>-1.57752</c:v>
                </c:pt>
                <c:pt idx="8683">
                  <c:v>-1.5784400000000001</c:v>
                </c:pt>
                <c:pt idx="8684">
                  <c:v>-1.5795300000000001</c:v>
                </c:pt>
                <c:pt idx="8685">
                  <c:v>-1.5805</c:v>
                </c:pt>
                <c:pt idx="8686">
                  <c:v>-1.5815399999999999</c:v>
                </c:pt>
                <c:pt idx="8687">
                  <c:v>-1.58247</c:v>
                </c:pt>
                <c:pt idx="8688">
                  <c:v>-1.58355</c:v>
                </c:pt>
                <c:pt idx="8689">
                  <c:v>-1.5844800000000001</c:v>
                </c:pt>
                <c:pt idx="8690">
                  <c:v>-1.58552</c:v>
                </c:pt>
                <c:pt idx="8691">
                  <c:v>-1.5865100000000001</c:v>
                </c:pt>
                <c:pt idx="8692">
                  <c:v>-1.58752</c:v>
                </c:pt>
                <c:pt idx="8693">
                  <c:v>-1.5885</c:v>
                </c:pt>
                <c:pt idx="8694">
                  <c:v>-1.58954</c:v>
                </c:pt>
                <c:pt idx="8695">
                  <c:v>-1.59049</c:v>
                </c:pt>
                <c:pt idx="8696">
                  <c:v>-1.5915600000000001</c:v>
                </c:pt>
                <c:pt idx="8697">
                  <c:v>-1.5925400000000001</c:v>
                </c:pt>
                <c:pt idx="8698">
                  <c:v>-1.59352</c:v>
                </c:pt>
                <c:pt idx="8699">
                  <c:v>-1.59453</c:v>
                </c:pt>
                <c:pt idx="8700">
                  <c:v>-1.59544</c:v>
                </c:pt>
                <c:pt idx="8701">
                  <c:v>-1.5964700000000001</c:v>
                </c:pt>
                <c:pt idx="8702">
                  <c:v>-1.59745</c:v>
                </c:pt>
                <c:pt idx="8703">
                  <c:v>-1.59849</c:v>
                </c:pt>
                <c:pt idx="8704">
                  <c:v>-1.59948</c:v>
                </c:pt>
                <c:pt idx="8705">
                  <c:v>-1.60049</c:v>
                </c:pt>
                <c:pt idx="8706">
                  <c:v>-1.6014699999999999</c:v>
                </c:pt>
                <c:pt idx="8707">
                  <c:v>-1.6025100000000001</c:v>
                </c:pt>
                <c:pt idx="8708">
                  <c:v>-1.60348</c:v>
                </c:pt>
                <c:pt idx="8709">
                  <c:v>-1.6045100000000001</c:v>
                </c:pt>
                <c:pt idx="8710">
                  <c:v>-1.6054999999999999</c:v>
                </c:pt>
                <c:pt idx="8711">
                  <c:v>-1.6064700000000001</c:v>
                </c:pt>
                <c:pt idx="8712">
                  <c:v>-1.6075200000000001</c:v>
                </c:pt>
                <c:pt idx="8713">
                  <c:v>-1.60849</c:v>
                </c:pt>
                <c:pt idx="8714">
                  <c:v>-1.60947</c:v>
                </c:pt>
                <c:pt idx="8715">
                  <c:v>-1.61042</c:v>
                </c:pt>
                <c:pt idx="8716">
                  <c:v>-1.6114999999999999</c:v>
                </c:pt>
                <c:pt idx="8717">
                  <c:v>-1.61249</c:v>
                </c:pt>
                <c:pt idx="8718">
                  <c:v>-1.6135299999999999</c:v>
                </c:pt>
                <c:pt idx="8719">
                  <c:v>-1.6144799999999999</c:v>
                </c:pt>
                <c:pt idx="8720">
                  <c:v>-1.61547</c:v>
                </c:pt>
                <c:pt idx="8721">
                  <c:v>-1.61649</c:v>
                </c:pt>
                <c:pt idx="8722">
                  <c:v>-1.6174599999999999</c:v>
                </c:pt>
                <c:pt idx="8723">
                  <c:v>-1.6184700000000001</c:v>
                </c:pt>
                <c:pt idx="8724">
                  <c:v>-1.6194299999999999</c:v>
                </c:pt>
                <c:pt idx="8725">
                  <c:v>-1.6204700000000001</c:v>
                </c:pt>
                <c:pt idx="8726">
                  <c:v>-1.62144</c:v>
                </c:pt>
                <c:pt idx="8727">
                  <c:v>-1.62243</c:v>
                </c:pt>
                <c:pt idx="8728">
                  <c:v>-1.62348</c:v>
                </c:pt>
                <c:pt idx="8729">
                  <c:v>-1.62446</c:v>
                </c:pt>
                <c:pt idx="8730">
                  <c:v>-1.62548</c:v>
                </c:pt>
                <c:pt idx="8731">
                  <c:v>-1.6264400000000001</c:v>
                </c:pt>
                <c:pt idx="8732">
                  <c:v>-1.62744</c:v>
                </c:pt>
                <c:pt idx="8733">
                  <c:v>-1.6284799999999999</c:v>
                </c:pt>
                <c:pt idx="8734">
                  <c:v>-1.62957</c:v>
                </c:pt>
                <c:pt idx="8735">
                  <c:v>-1.6305000000000001</c:v>
                </c:pt>
                <c:pt idx="8736">
                  <c:v>-1.63147</c:v>
                </c:pt>
                <c:pt idx="8737">
                  <c:v>-1.6324700000000001</c:v>
                </c:pt>
                <c:pt idx="8738">
                  <c:v>-1.6334500000000001</c:v>
                </c:pt>
                <c:pt idx="8739">
                  <c:v>-1.6344799999999999</c:v>
                </c:pt>
                <c:pt idx="8740">
                  <c:v>-1.6354900000000001</c:v>
                </c:pt>
                <c:pt idx="8741">
                  <c:v>-1.6365099999999999</c:v>
                </c:pt>
                <c:pt idx="8742">
                  <c:v>-1.6374899999999999</c:v>
                </c:pt>
                <c:pt idx="8743">
                  <c:v>-1.63852</c:v>
                </c:pt>
                <c:pt idx="8744">
                  <c:v>-1.6395</c:v>
                </c:pt>
                <c:pt idx="8745">
                  <c:v>-1.64045</c:v>
                </c:pt>
                <c:pt idx="8746">
                  <c:v>-1.6414800000000001</c:v>
                </c:pt>
                <c:pt idx="8747">
                  <c:v>-1.64246</c:v>
                </c:pt>
                <c:pt idx="8748">
                  <c:v>-1.6434200000000001</c:v>
                </c:pt>
                <c:pt idx="8749">
                  <c:v>-1.6444700000000001</c:v>
                </c:pt>
                <c:pt idx="8750">
                  <c:v>-1.6454500000000001</c:v>
                </c:pt>
                <c:pt idx="8751">
                  <c:v>-1.6464799999999999</c:v>
                </c:pt>
                <c:pt idx="8752">
                  <c:v>-1.6474800000000001</c:v>
                </c:pt>
                <c:pt idx="8753">
                  <c:v>-1.6484700000000001</c:v>
                </c:pt>
                <c:pt idx="8754">
                  <c:v>-1.6494500000000001</c:v>
                </c:pt>
                <c:pt idx="8755">
                  <c:v>-1.65049</c:v>
                </c:pt>
                <c:pt idx="8756">
                  <c:v>-1.6514800000000001</c:v>
                </c:pt>
                <c:pt idx="8757">
                  <c:v>-1.6525399999999999</c:v>
                </c:pt>
                <c:pt idx="8758">
                  <c:v>-1.6534899999999999</c:v>
                </c:pt>
                <c:pt idx="8759">
                  <c:v>-1.6545099999999999</c:v>
                </c:pt>
                <c:pt idx="8760">
                  <c:v>-1.6555</c:v>
                </c:pt>
                <c:pt idx="8761">
                  <c:v>-1.65649</c:v>
                </c:pt>
                <c:pt idx="8762">
                  <c:v>-1.6575299999999999</c:v>
                </c:pt>
                <c:pt idx="8763">
                  <c:v>-1.65852</c:v>
                </c:pt>
                <c:pt idx="8764">
                  <c:v>-1.6594899999999999</c:v>
                </c:pt>
                <c:pt idx="8765">
                  <c:v>-1.66046</c:v>
                </c:pt>
                <c:pt idx="8766">
                  <c:v>-1.6614599999999999</c:v>
                </c:pt>
                <c:pt idx="8767">
                  <c:v>-1.6624699999999999</c:v>
                </c:pt>
                <c:pt idx="8768">
                  <c:v>-1.6634899999999999</c:v>
                </c:pt>
                <c:pt idx="8769">
                  <c:v>-1.6644300000000001</c:v>
                </c:pt>
                <c:pt idx="8770">
                  <c:v>-1.6654800000000001</c:v>
                </c:pt>
                <c:pt idx="8771">
                  <c:v>-1.66649</c:v>
                </c:pt>
                <c:pt idx="8772">
                  <c:v>-1.6674599999999999</c:v>
                </c:pt>
                <c:pt idx="8773">
                  <c:v>-1.6685000000000001</c:v>
                </c:pt>
                <c:pt idx="8774">
                  <c:v>-1.6694100000000001</c:v>
                </c:pt>
                <c:pt idx="8775">
                  <c:v>-1.67045</c:v>
                </c:pt>
                <c:pt idx="8776">
                  <c:v>-1.6715100000000001</c:v>
                </c:pt>
                <c:pt idx="8777">
                  <c:v>-1.67252</c:v>
                </c:pt>
                <c:pt idx="8778">
                  <c:v>-1.6735</c:v>
                </c:pt>
                <c:pt idx="8779">
                  <c:v>-1.67456</c:v>
                </c:pt>
                <c:pt idx="8780">
                  <c:v>-1.67554</c:v>
                </c:pt>
                <c:pt idx="8781">
                  <c:v>-1.67649</c:v>
                </c:pt>
                <c:pt idx="8782">
                  <c:v>-1.6774899999999999</c:v>
                </c:pt>
                <c:pt idx="8783">
                  <c:v>-1.6785099999999999</c:v>
                </c:pt>
                <c:pt idx="8784">
                  <c:v>-1.6795199999999999</c:v>
                </c:pt>
                <c:pt idx="8785">
                  <c:v>-1.6805300000000001</c:v>
                </c:pt>
                <c:pt idx="8786">
                  <c:v>-1.6815100000000001</c:v>
                </c:pt>
                <c:pt idx="8787">
                  <c:v>-1.68248</c:v>
                </c:pt>
                <c:pt idx="8788">
                  <c:v>-1.68343</c:v>
                </c:pt>
                <c:pt idx="8789">
                  <c:v>-1.68449</c:v>
                </c:pt>
                <c:pt idx="8790">
                  <c:v>-1.6854899999999999</c:v>
                </c:pt>
                <c:pt idx="8791">
                  <c:v>-1.6865000000000001</c:v>
                </c:pt>
                <c:pt idx="8792">
                  <c:v>-1.68747</c:v>
                </c:pt>
                <c:pt idx="8793">
                  <c:v>-1.68845</c:v>
                </c:pt>
                <c:pt idx="8794">
                  <c:v>-1.6895100000000001</c:v>
                </c:pt>
                <c:pt idx="8795">
                  <c:v>-1.69051</c:v>
                </c:pt>
                <c:pt idx="8796">
                  <c:v>-1.6915</c:v>
                </c:pt>
                <c:pt idx="8797">
                  <c:v>-1.6924699999999999</c:v>
                </c:pt>
                <c:pt idx="8798">
                  <c:v>-1.69346</c:v>
                </c:pt>
                <c:pt idx="8799">
                  <c:v>-1.69448</c:v>
                </c:pt>
                <c:pt idx="8800">
                  <c:v>-1.6955</c:v>
                </c:pt>
                <c:pt idx="8801">
                  <c:v>-1.69648</c:v>
                </c:pt>
                <c:pt idx="8802">
                  <c:v>-1.6974800000000001</c:v>
                </c:pt>
                <c:pt idx="8803">
                  <c:v>-1.6984699999999999</c:v>
                </c:pt>
                <c:pt idx="8804">
                  <c:v>-1.69946</c:v>
                </c:pt>
                <c:pt idx="8805">
                  <c:v>-1.70052</c:v>
                </c:pt>
                <c:pt idx="8806">
                  <c:v>-1.7015499999999999</c:v>
                </c:pt>
                <c:pt idx="8807">
                  <c:v>-1.7024900000000001</c:v>
                </c:pt>
                <c:pt idx="8808">
                  <c:v>-1.7035100000000001</c:v>
                </c:pt>
                <c:pt idx="8809">
                  <c:v>-1.7044900000000001</c:v>
                </c:pt>
                <c:pt idx="8810">
                  <c:v>-1.7054199999999999</c:v>
                </c:pt>
                <c:pt idx="8811">
                  <c:v>-1.70651</c:v>
                </c:pt>
                <c:pt idx="8812">
                  <c:v>-1.7074800000000001</c:v>
                </c:pt>
                <c:pt idx="8813">
                  <c:v>-1.70844</c:v>
                </c:pt>
                <c:pt idx="8814">
                  <c:v>-1.7094400000000001</c:v>
                </c:pt>
                <c:pt idx="8815">
                  <c:v>-1.7104600000000001</c:v>
                </c:pt>
                <c:pt idx="8816">
                  <c:v>-1.7115</c:v>
                </c:pt>
                <c:pt idx="8817">
                  <c:v>-1.7124600000000001</c:v>
                </c:pt>
                <c:pt idx="8818">
                  <c:v>-1.7134799999999999</c:v>
                </c:pt>
                <c:pt idx="8819">
                  <c:v>-1.71441</c:v>
                </c:pt>
                <c:pt idx="8820">
                  <c:v>-1.7154400000000001</c:v>
                </c:pt>
                <c:pt idx="8821">
                  <c:v>-1.7164699999999999</c:v>
                </c:pt>
                <c:pt idx="8822">
                  <c:v>-1.7175400000000001</c:v>
                </c:pt>
                <c:pt idx="8823">
                  <c:v>-1.7184900000000001</c:v>
                </c:pt>
                <c:pt idx="8824">
                  <c:v>-1.71949</c:v>
                </c:pt>
                <c:pt idx="8825">
                  <c:v>-1.7204900000000001</c:v>
                </c:pt>
                <c:pt idx="8826">
                  <c:v>-1.7214499999999999</c:v>
                </c:pt>
                <c:pt idx="8827">
                  <c:v>-1.7224999999999999</c:v>
                </c:pt>
                <c:pt idx="8828">
                  <c:v>-1.7234799999999999</c:v>
                </c:pt>
                <c:pt idx="8829">
                  <c:v>-1.72448</c:v>
                </c:pt>
                <c:pt idx="8830">
                  <c:v>-1.7254700000000001</c:v>
                </c:pt>
                <c:pt idx="8831">
                  <c:v>-1.72644</c:v>
                </c:pt>
                <c:pt idx="8832">
                  <c:v>-1.72749</c:v>
                </c:pt>
                <c:pt idx="8833">
                  <c:v>-1.7284900000000001</c:v>
                </c:pt>
                <c:pt idx="8834">
                  <c:v>-1.72946</c:v>
                </c:pt>
                <c:pt idx="8835">
                  <c:v>-1.7305200000000001</c:v>
                </c:pt>
                <c:pt idx="8836">
                  <c:v>-1.73146</c:v>
                </c:pt>
                <c:pt idx="8837">
                  <c:v>-1.73245</c:v>
                </c:pt>
                <c:pt idx="8838">
                  <c:v>-1.7334700000000001</c:v>
                </c:pt>
                <c:pt idx="8839">
                  <c:v>-1.7344999999999999</c:v>
                </c:pt>
                <c:pt idx="8840">
                  <c:v>-1.7355400000000001</c:v>
                </c:pt>
                <c:pt idx="8841">
                  <c:v>-1.73647</c:v>
                </c:pt>
                <c:pt idx="8842">
                  <c:v>-1.7374499999999999</c:v>
                </c:pt>
                <c:pt idx="8843">
                  <c:v>-1.7384900000000001</c:v>
                </c:pt>
                <c:pt idx="8844">
                  <c:v>-1.73949</c:v>
                </c:pt>
                <c:pt idx="8845">
                  <c:v>-1.74051</c:v>
                </c:pt>
                <c:pt idx="8846">
                  <c:v>-1.74156</c:v>
                </c:pt>
                <c:pt idx="8847">
                  <c:v>-1.74251</c:v>
                </c:pt>
                <c:pt idx="8848">
                  <c:v>-1.74352</c:v>
                </c:pt>
                <c:pt idx="8849">
                  <c:v>-1.74451</c:v>
                </c:pt>
                <c:pt idx="8850">
                  <c:v>-1.7455499999999999</c:v>
                </c:pt>
                <c:pt idx="8851">
                  <c:v>-1.7464900000000001</c:v>
                </c:pt>
                <c:pt idx="8852">
                  <c:v>-1.7475000000000001</c:v>
                </c:pt>
                <c:pt idx="8853">
                  <c:v>-1.74848</c:v>
                </c:pt>
                <c:pt idx="8854">
                  <c:v>-1.74942</c:v>
                </c:pt>
                <c:pt idx="8855">
                  <c:v>-1.75048</c:v>
                </c:pt>
                <c:pt idx="8856">
                  <c:v>-1.75152</c:v>
                </c:pt>
                <c:pt idx="8857">
                  <c:v>-1.7524299999999999</c:v>
                </c:pt>
                <c:pt idx="8858">
                  <c:v>-1.7534799999999999</c:v>
                </c:pt>
                <c:pt idx="8859">
                  <c:v>-1.75448</c:v>
                </c:pt>
                <c:pt idx="8860">
                  <c:v>-1.75549</c:v>
                </c:pt>
                <c:pt idx="8861">
                  <c:v>-1.7564900000000001</c:v>
                </c:pt>
                <c:pt idx="8862">
                  <c:v>-1.75746</c:v>
                </c:pt>
                <c:pt idx="8863">
                  <c:v>-1.7585</c:v>
                </c:pt>
                <c:pt idx="8864">
                  <c:v>-1.7594399999999999</c:v>
                </c:pt>
                <c:pt idx="8865">
                  <c:v>-1.76047</c:v>
                </c:pt>
                <c:pt idx="8866">
                  <c:v>-1.7614700000000001</c:v>
                </c:pt>
                <c:pt idx="8867">
                  <c:v>-1.7624899999999999</c:v>
                </c:pt>
                <c:pt idx="8868">
                  <c:v>-1.76346</c:v>
                </c:pt>
                <c:pt idx="8869">
                  <c:v>-1.76447</c:v>
                </c:pt>
                <c:pt idx="8870">
                  <c:v>-1.76552</c:v>
                </c:pt>
                <c:pt idx="8871">
                  <c:v>-1.7664800000000001</c:v>
                </c:pt>
                <c:pt idx="8872">
                  <c:v>-1.76752</c:v>
                </c:pt>
                <c:pt idx="8873">
                  <c:v>-1.76851</c:v>
                </c:pt>
                <c:pt idx="8874">
                  <c:v>-1.76949</c:v>
                </c:pt>
                <c:pt idx="8875">
                  <c:v>-1.77041</c:v>
                </c:pt>
                <c:pt idx="8876">
                  <c:v>-1.7714700000000001</c:v>
                </c:pt>
                <c:pt idx="8877">
                  <c:v>-1.7724899999999999</c:v>
                </c:pt>
                <c:pt idx="8878">
                  <c:v>-1.7734799999999999</c:v>
                </c:pt>
                <c:pt idx="8879">
                  <c:v>-1.77444</c:v>
                </c:pt>
                <c:pt idx="8880">
                  <c:v>-1.7754300000000001</c:v>
                </c:pt>
                <c:pt idx="8881">
                  <c:v>-1.7764500000000001</c:v>
                </c:pt>
                <c:pt idx="8882">
                  <c:v>-1.77752</c:v>
                </c:pt>
                <c:pt idx="8883">
                  <c:v>-1.7784500000000001</c:v>
                </c:pt>
                <c:pt idx="8884">
                  <c:v>-1.7794700000000001</c:v>
                </c:pt>
                <c:pt idx="8885">
                  <c:v>-1.78043</c:v>
                </c:pt>
                <c:pt idx="8886">
                  <c:v>-1.78149</c:v>
                </c:pt>
                <c:pt idx="8887">
                  <c:v>-1.78251</c:v>
                </c:pt>
                <c:pt idx="8888">
                  <c:v>-1.78345</c:v>
                </c:pt>
                <c:pt idx="8889">
                  <c:v>-1.78447</c:v>
                </c:pt>
                <c:pt idx="8890">
                  <c:v>-1.7854399999999999</c:v>
                </c:pt>
                <c:pt idx="8891">
                  <c:v>-1.7864899999999999</c:v>
                </c:pt>
                <c:pt idx="8892">
                  <c:v>-1.7875300000000001</c:v>
                </c:pt>
                <c:pt idx="8893">
                  <c:v>-1.78843</c:v>
                </c:pt>
                <c:pt idx="8894">
                  <c:v>-1.78949</c:v>
                </c:pt>
                <c:pt idx="8895">
                  <c:v>-1.7904599999999999</c:v>
                </c:pt>
                <c:pt idx="8896">
                  <c:v>-1.79155</c:v>
                </c:pt>
                <c:pt idx="8897">
                  <c:v>-1.7924500000000001</c:v>
                </c:pt>
                <c:pt idx="8898">
                  <c:v>-1.7934600000000001</c:v>
                </c:pt>
                <c:pt idx="8899">
                  <c:v>-1.7944100000000001</c:v>
                </c:pt>
                <c:pt idx="8900">
                  <c:v>-1.7954600000000001</c:v>
                </c:pt>
                <c:pt idx="8901">
                  <c:v>-1.79647</c:v>
                </c:pt>
                <c:pt idx="8902">
                  <c:v>-1.7974600000000001</c:v>
                </c:pt>
                <c:pt idx="8903">
                  <c:v>-1.7984500000000001</c:v>
                </c:pt>
                <c:pt idx="8904">
                  <c:v>-1.7994699999999999</c:v>
                </c:pt>
                <c:pt idx="8905">
                  <c:v>-1.8005100000000001</c:v>
                </c:pt>
                <c:pt idx="8906">
                  <c:v>-1.8014699999999999</c:v>
                </c:pt>
                <c:pt idx="8907">
                  <c:v>-1.80247</c:v>
                </c:pt>
                <c:pt idx="8908">
                  <c:v>-1.8034300000000001</c:v>
                </c:pt>
                <c:pt idx="8909">
                  <c:v>-1.80444</c:v>
                </c:pt>
                <c:pt idx="8910">
                  <c:v>-1.8055000000000001</c:v>
                </c:pt>
                <c:pt idx="8911">
                  <c:v>-1.8065</c:v>
                </c:pt>
                <c:pt idx="8912">
                  <c:v>-1.8075000000000001</c:v>
                </c:pt>
                <c:pt idx="8913">
                  <c:v>-1.80846</c:v>
                </c:pt>
                <c:pt idx="8914">
                  <c:v>-1.80952</c:v>
                </c:pt>
                <c:pt idx="8915">
                  <c:v>-1.81053</c:v>
                </c:pt>
                <c:pt idx="8916">
                  <c:v>-1.8114699999999999</c:v>
                </c:pt>
                <c:pt idx="8917">
                  <c:v>-1.81254</c:v>
                </c:pt>
                <c:pt idx="8918">
                  <c:v>-1.8134699999999999</c:v>
                </c:pt>
                <c:pt idx="8919">
                  <c:v>-1.8144400000000001</c:v>
                </c:pt>
                <c:pt idx="8920">
                  <c:v>-1.81549</c:v>
                </c:pt>
                <c:pt idx="8921">
                  <c:v>-1.81647</c:v>
                </c:pt>
                <c:pt idx="8922">
                  <c:v>-1.8174999999999999</c:v>
                </c:pt>
                <c:pt idx="8923">
                  <c:v>-1.8185</c:v>
                </c:pt>
                <c:pt idx="8924">
                  <c:v>-1.8194600000000001</c:v>
                </c:pt>
                <c:pt idx="8925">
                  <c:v>-1.82047</c:v>
                </c:pt>
                <c:pt idx="8926">
                  <c:v>-1.82148</c:v>
                </c:pt>
                <c:pt idx="8927">
                  <c:v>-1.82246</c:v>
                </c:pt>
                <c:pt idx="8928">
                  <c:v>-1.8234399999999999</c:v>
                </c:pt>
                <c:pt idx="8929">
                  <c:v>-1.82446</c:v>
                </c:pt>
                <c:pt idx="8930">
                  <c:v>-1.82541</c:v>
                </c:pt>
                <c:pt idx="8931">
                  <c:v>-1.8264400000000001</c:v>
                </c:pt>
                <c:pt idx="8932">
                  <c:v>-1.82751</c:v>
                </c:pt>
                <c:pt idx="8933">
                  <c:v>-1.8285100000000001</c:v>
                </c:pt>
                <c:pt idx="8934">
                  <c:v>-1.8294600000000001</c:v>
                </c:pt>
                <c:pt idx="8935">
                  <c:v>-1.83047</c:v>
                </c:pt>
                <c:pt idx="8936">
                  <c:v>-1.8314900000000001</c:v>
                </c:pt>
                <c:pt idx="8937">
                  <c:v>-1.83249</c:v>
                </c:pt>
                <c:pt idx="8938">
                  <c:v>-1.83355</c:v>
                </c:pt>
                <c:pt idx="8939">
                  <c:v>-1.8344800000000001</c:v>
                </c:pt>
                <c:pt idx="8940">
                  <c:v>-1.8355600000000001</c:v>
                </c:pt>
                <c:pt idx="8941">
                  <c:v>-1.83647</c:v>
                </c:pt>
                <c:pt idx="8942">
                  <c:v>-1.83745</c:v>
                </c:pt>
                <c:pt idx="8943">
                  <c:v>-1.83846</c:v>
                </c:pt>
                <c:pt idx="8944">
                  <c:v>-1.83944</c:v>
                </c:pt>
                <c:pt idx="8945">
                  <c:v>-1.84036</c:v>
                </c:pt>
                <c:pt idx="8946">
                  <c:v>-1.8413900000000001</c:v>
                </c:pt>
                <c:pt idx="8947">
                  <c:v>-1.8424700000000001</c:v>
                </c:pt>
                <c:pt idx="8948">
                  <c:v>-1.84345</c:v>
                </c:pt>
                <c:pt idx="8949">
                  <c:v>-1.8445100000000001</c:v>
                </c:pt>
                <c:pt idx="8950">
                  <c:v>-1.84548</c:v>
                </c:pt>
                <c:pt idx="8951">
                  <c:v>-1.84649</c:v>
                </c:pt>
                <c:pt idx="8952">
                  <c:v>-1.8474900000000001</c:v>
                </c:pt>
                <c:pt idx="8953">
                  <c:v>-1.84846</c:v>
                </c:pt>
                <c:pt idx="8954">
                  <c:v>-1.84954</c:v>
                </c:pt>
                <c:pt idx="8955">
                  <c:v>-1.8505100000000001</c:v>
                </c:pt>
                <c:pt idx="8956">
                  <c:v>-1.8515600000000001</c:v>
                </c:pt>
                <c:pt idx="8957">
                  <c:v>-1.8525</c:v>
                </c:pt>
                <c:pt idx="8958">
                  <c:v>-1.85345</c:v>
                </c:pt>
                <c:pt idx="8959">
                  <c:v>-1.8544799999999999</c:v>
                </c:pt>
                <c:pt idx="8960">
                  <c:v>-1.85548</c:v>
                </c:pt>
                <c:pt idx="8961">
                  <c:v>-1.8565199999999999</c:v>
                </c:pt>
                <c:pt idx="8962">
                  <c:v>-1.85748</c:v>
                </c:pt>
                <c:pt idx="8963">
                  <c:v>-1.8583799999999999</c:v>
                </c:pt>
                <c:pt idx="8964">
                  <c:v>-1.8594999999999999</c:v>
                </c:pt>
                <c:pt idx="8965">
                  <c:v>-1.86052</c:v>
                </c:pt>
                <c:pt idx="8966">
                  <c:v>-1.86147</c:v>
                </c:pt>
                <c:pt idx="8967">
                  <c:v>-1.86246</c:v>
                </c:pt>
                <c:pt idx="8968">
                  <c:v>-1.86351</c:v>
                </c:pt>
                <c:pt idx="8969">
                  <c:v>-1.8644099999999999</c:v>
                </c:pt>
                <c:pt idx="8970">
                  <c:v>-1.86544</c:v>
                </c:pt>
                <c:pt idx="8971">
                  <c:v>-1.8665</c:v>
                </c:pt>
                <c:pt idx="8972">
                  <c:v>-1.8674900000000001</c:v>
                </c:pt>
                <c:pt idx="8973">
                  <c:v>-1.86846</c:v>
                </c:pt>
                <c:pt idx="8974">
                  <c:v>-1.86941</c:v>
                </c:pt>
                <c:pt idx="8975">
                  <c:v>-1.8704000000000001</c:v>
                </c:pt>
                <c:pt idx="8976">
                  <c:v>-1.8714500000000001</c:v>
                </c:pt>
                <c:pt idx="8977">
                  <c:v>-1.87246</c:v>
                </c:pt>
                <c:pt idx="8978">
                  <c:v>-1.87351</c:v>
                </c:pt>
                <c:pt idx="8979">
                  <c:v>-1.8744400000000001</c:v>
                </c:pt>
                <c:pt idx="8980">
                  <c:v>-1.8754299999999999</c:v>
                </c:pt>
                <c:pt idx="8981">
                  <c:v>-1.87649</c:v>
                </c:pt>
                <c:pt idx="8982">
                  <c:v>-1.8775299999999999</c:v>
                </c:pt>
                <c:pt idx="8983">
                  <c:v>-1.8784700000000001</c:v>
                </c:pt>
                <c:pt idx="8984">
                  <c:v>-1.87948</c:v>
                </c:pt>
                <c:pt idx="8985">
                  <c:v>-1.8804099999999999</c:v>
                </c:pt>
                <c:pt idx="8986">
                  <c:v>-1.8814200000000001</c:v>
                </c:pt>
                <c:pt idx="8987">
                  <c:v>-1.88242</c:v>
                </c:pt>
                <c:pt idx="8988">
                  <c:v>-1.8834599999999999</c:v>
                </c:pt>
                <c:pt idx="8989">
                  <c:v>-1.8844000000000001</c:v>
                </c:pt>
                <c:pt idx="8990">
                  <c:v>-1.8854500000000001</c:v>
                </c:pt>
                <c:pt idx="8991">
                  <c:v>-1.88642</c:v>
                </c:pt>
                <c:pt idx="8992">
                  <c:v>-1.8874200000000001</c:v>
                </c:pt>
                <c:pt idx="8993">
                  <c:v>-1.88846</c:v>
                </c:pt>
                <c:pt idx="8994">
                  <c:v>-1.8894599999999999</c:v>
                </c:pt>
                <c:pt idx="8995">
                  <c:v>-1.89046</c:v>
                </c:pt>
                <c:pt idx="8996">
                  <c:v>-1.8914500000000001</c:v>
                </c:pt>
                <c:pt idx="8997">
                  <c:v>-1.89246</c:v>
                </c:pt>
                <c:pt idx="8998">
                  <c:v>-1.89347</c:v>
                </c:pt>
                <c:pt idx="8999">
                  <c:v>-1.8944300000000001</c:v>
                </c:pt>
                <c:pt idx="9000">
                  <c:v>-1.8954599999999999</c:v>
                </c:pt>
                <c:pt idx="9001">
                  <c:v>-1.8965099999999999</c:v>
                </c:pt>
                <c:pt idx="9002">
                  <c:v>-1.8974599999999999</c:v>
                </c:pt>
                <c:pt idx="9003">
                  <c:v>-1.89856</c:v>
                </c:pt>
                <c:pt idx="9004">
                  <c:v>-1.8995500000000001</c:v>
                </c:pt>
                <c:pt idx="9005">
                  <c:v>-1.90045</c:v>
                </c:pt>
                <c:pt idx="9006">
                  <c:v>-1.9014800000000001</c:v>
                </c:pt>
                <c:pt idx="9007">
                  <c:v>-1.9024799999999999</c:v>
                </c:pt>
                <c:pt idx="9008">
                  <c:v>-1.90343</c:v>
                </c:pt>
                <c:pt idx="9009">
                  <c:v>-1.90448</c:v>
                </c:pt>
                <c:pt idx="9010">
                  <c:v>-1.90544</c:v>
                </c:pt>
                <c:pt idx="9011">
                  <c:v>-1.90648</c:v>
                </c:pt>
                <c:pt idx="9012">
                  <c:v>-1.9074</c:v>
                </c:pt>
                <c:pt idx="9013">
                  <c:v>-1.9084399999999999</c:v>
                </c:pt>
                <c:pt idx="9014">
                  <c:v>-1.90947</c:v>
                </c:pt>
                <c:pt idx="9015">
                  <c:v>-1.9105300000000001</c:v>
                </c:pt>
                <c:pt idx="9016">
                  <c:v>-1.91153</c:v>
                </c:pt>
                <c:pt idx="9017">
                  <c:v>-1.9125000000000001</c:v>
                </c:pt>
                <c:pt idx="9018">
                  <c:v>-1.9134</c:v>
                </c:pt>
                <c:pt idx="9019">
                  <c:v>-1.9144300000000001</c:v>
                </c:pt>
                <c:pt idx="9020">
                  <c:v>-1.9154500000000001</c:v>
                </c:pt>
                <c:pt idx="9021">
                  <c:v>-1.9164000000000001</c:v>
                </c:pt>
                <c:pt idx="9022">
                  <c:v>-1.9174100000000001</c:v>
                </c:pt>
                <c:pt idx="9023">
                  <c:v>-1.9184000000000001</c:v>
                </c:pt>
                <c:pt idx="9024">
                  <c:v>-1.91943</c:v>
                </c:pt>
                <c:pt idx="9025">
                  <c:v>-1.9205000000000001</c:v>
                </c:pt>
                <c:pt idx="9026">
                  <c:v>-1.9214899999999999</c:v>
                </c:pt>
                <c:pt idx="9027">
                  <c:v>-1.92249</c:v>
                </c:pt>
                <c:pt idx="9028">
                  <c:v>-1.9234500000000001</c:v>
                </c:pt>
                <c:pt idx="9029">
                  <c:v>-1.9244300000000001</c:v>
                </c:pt>
                <c:pt idx="9030">
                  <c:v>-1.9253899999999999</c:v>
                </c:pt>
                <c:pt idx="9031">
                  <c:v>-1.9264699999999999</c:v>
                </c:pt>
                <c:pt idx="9032">
                  <c:v>-1.9274100000000001</c:v>
                </c:pt>
                <c:pt idx="9033">
                  <c:v>-1.92835</c:v>
                </c:pt>
                <c:pt idx="9034">
                  <c:v>-1.92944</c:v>
                </c:pt>
                <c:pt idx="9035">
                  <c:v>-1.9303900000000001</c:v>
                </c:pt>
                <c:pt idx="9036">
                  <c:v>-1.9313800000000001</c:v>
                </c:pt>
                <c:pt idx="9037">
                  <c:v>-1.93245</c:v>
                </c:pt>
                <c:pt idx="9038">
                  <c:v>-1.93344</c:v>
                </c:pt>
                <c:pt idx="9039">
                  <c:v>-1.93448</c:v>
                </c:pt>
                <c:pt idx="9040">
                  <c:v>-1.9354499999999999</c:v>
                </c:pt>
                <c:pt idx="9041">
                  <c:v>-1.93648</c:v>
                </c:pt>
                <c:pt idx="9042">
                  <c:v>-1.93746</c:v>
                </c:pt>
                <c:pt idx="9043">
                  <c:v>-1.9384399999999999</c:v>
                </c:pt>
                <c:pt idx="9044">
                  <c:v>-1.9394899999999999</c:v>
                </c:pt>
                <c:pt idx="9045">
                  <c:v>-1.9404600000000001</c:v>
                </c:pt>
                <c:pt idx="9046">
                  <c:v>-1.94146</c:v>
                </c:pt>
                <c:pt idx="9047">
                  <c:v>-1.9424999999999999</c:v>
                </c:pt>
                <c:pt idx="9048">
                  <c:v>-1.9434800000000001</c:v>
                </c:pt>
                <c:pt idx="9049">
                  <c:v>-1.94448</c:v>
                </c:pt>
                <c:pt idx="9050">
                  <c:v>-1.9454400000000001</c:v>
                </c:pt>
                <c:pt idx="9051">
                  <c:v>-1.94642</c:v>
                </c:pt>
                <c:pt idx="9052">
                  <c:v>-1.9474499999999999</c:v>
                </c:pt>
                <c:pt idx="9053">
                  <c:v>-1.9484399999999999</c:v>
                </c:pt>
                <c:pt idx="9054">
                  <c:v>-1.9494400000000001</c:v>
                </c:pt>
                <c:pt idx="9055">
                  <c:v>-1.95044</c:v>
                </c:pt>
                <c:pt idx="9056">
                  <c:v>-1.9514199999999999</c:v>
                </c:pt>
                <c:pt idx="9057">
                  <c:v>-1.95244</c:v>
                </c:pt>
                <c:pt idx="9058">
                  <c:v>-1.95347</c:v>
                </c:pt>
                <c:pt idx="9059">
                  <c:v>-1.9547600000000001</c:v>
                </c:pt>
                <c:pt idx="9060">
                  <c:v>-1.95608</c:v>
                </c:pt>
                <c:pt idx="9061">
                  <c:v>-1.9571000000000001</c:v>
                </c:pt>
                <c:pt idx="9062">
                  <c:v>-1.9580200000000001</c:v>
                </c:pt>
                <c:pt idx="9063">
                  <c:v>-1.9589799999999999</c:v>
                </c:pt>
                <c:pt idx="9064">
                  <c:v>-1.96004</c:v>
                </c:pt>
                <c:pt idx="9065">
                  <c:v>-1.9610099999999999</c:v>
                </c:pt>
                <c:pt idx="9066">
                  <c:v>-1.9620299999999999</c:v>
                </c:pt>
                <c:pt idx="9067">
                  <c:v>-1.9630300000000001</c:v>
                </c:pt>
                <c:pt idx="9068">
                  <c:v>-1.96404</c:v>
                </c:pt>
                <c:pt idx="9069">
                  <c:v>-1.96509</c:v>
                </c:pt>
                <c:pt idx="9070">
                  <c:v>-1.96597</c:v>
                </c:pt>
                <c:pt idx="9071">
                  <c:v>-1.96705</c:v>
                </c:pt>
                <c:pt idx="9072">
                  <c:v>-1.9680899999999999</c:v>
                </c:pt>
                <c:pt idx="9073">
                  <c:v>-1.96906</c:v>
                </c:pt>
                <c:pt idx="9074">
                  <c:v>-1.97</c:v>
                </c:pt>
                <c:pt idx="9075">
                  <c:v>-1.9710300000000001</c:v>
                </c:pt>
                <c:pt idx="9076">
                  <c:v>-1.9719500000000001</c:v>
                </c:pt>
                <c:pt idx="9077">
                  <c:v>-1.97296</c:v>
                </c:pt>
                <c:pt idx="9078">
                  <c:v>-1.97397</c:v>
                </c:pt>
                <c:pt idx="9079">
                  <c:v>-1.9749699999999999</c:v>
                </c:pt>
                <c:pt idx="9080">
                  <c:v>-1.9760200000000001</c:v>
                </c:pt>
                <c:pt idx="9081">
                  <c:v>-1.97699</c:v>
                </c:pt>
                <c:pt idx="9082">
                  <c:v>-1.97801</c:v>
                </c:pt>
                <c:pt idx="9083">
                  <c:v>-1.9790399999999999</c:v>
                </c:pt>
                <c:pt idx="9084">
                  <c:v>-1.98007</c:v>
                </c:pt>
                <c:pt idx="9085">
                  <c:v>-1.98099</c:v>
                </c:pt>
                <c:pt idx="9086">
                  <c:v>-1.9820599999999999</c:v>
                </c:pt>
                <c:pt idx="9087">
                  <c:v>-1.98302</c:v>
                </c:pt>
                <c:pt idx="9088">
                  <c:v>-1.9839899999999999</c:v>
                </c:pt>
                <c:pt idx="9089">
                  <c:v>-1.9850399999999999</c:v>
                </c:pt>
                <c:pt idx="9090">
                  <c:v>-1.9860899999999999</c:v>
                </c:pt>
                <c:pt idx="9091">
                  <c:v>-1.98699</c:v>
                </c:pt>
                <c:pt idx="9092">
                  <c:v>-1.9880800000000001</c:v>
                </c:pt>
                <c:pt idx="9093">
                  <c:v>-1.9890600000000001</c:v>
                </c:pt>
                <c:pt idx="9094">
                  <c:v>-1.99003</c:v>
                </c:pt>
                <c:pt idx="9095">
                  <c:v>-1.99098</c:v>
                </c:pt>
                <c:pt idx="9096">
                  <c:v>-1.9920100000000001</c:v>
                </c:pt>
                <c:pt idx="9097">
                  <c:v>-1.9930600000000001</c:v>
                </c:pt>
                <c:pt idx="9098">
                  <c:v>-1.9940100000000001</c:v>
                </c:pt>
                <c:pt idx="9099">
                  <c:v>-1.99505</c:v>
                </c:pt>
                <c:pt idx="9100">
                  <c:v>-1.9959499999999999</c:v>
                </c:pt>
                <c:pt idx="9101">
                  <c:v>-1.9970000000000001</c:v>
                </c:pt>
                <c:pt idx="9102">
                  <c:v>-1.9980500000000001</c:v>
                </c:pt>
                <c:pt idx="9103">
                  <c:v>-1.9990000000000001</c:v>
                </c:pt>
                <c:pt idx="9104">
                  <c:v>-1.99952</c:v>
                </c:pt>
                <c:pt idx="9105">
                  <c:v>-1.9996100000000001</c:v>
                </c:pt>
                <c:pt idx="9106">
                  <c:v>-1.9991099999999999</c:v>
                </c:pt>
                <c:pt idx="9107">
                  <c:v>-1.9981100000000001</c:v>
                </c:pt>
                <c:pt idx="9108">
                  <c:v>-1.99709</c:v>
                </c:pt>
                <c:pt idx="9109">
                  <c:v>-1.9960599999999999</c:v>
                </c:pt>
                <c:pt idx="9110">
                  <c:v>-1.9951000000000001</c:v>
                </c:pt>
                <c:pt idx="9111">
                  <c:v>-1.99407</c:v>
                </c:pt>
                <c:pt idx="9112">
                  <c:v>-1.99308</c:v>
                </c:pt>
                <c:pt idx="9113">
                  <c:v>-1.99207</c:v>
                </c:pt>
                <c:pt idx="9114">
                  <c:v>-1.9910600000000001</c:v>
                </c:pt>
                <c:pt idx="9115">
                  <c:v>-1.99013</c:v>
                </c:pt>
                <c:pt idx="9116">
                  <c:v>-1.9891399999999999</c:v>
                </c:pt>
                <c:pt idx="9117">
                  <c:v>-1.9881500000000001</c:v>
                </c:pt>
                <c:pt idx="9118">
                  <c:v>-1.98716</c:v>
                </c:pt>
                <c:pt idx="9119">
                  <c:v>-1.98613</c:v>
                </c:pt>
                <c:pt idx="9120">
                  <c:v>-1.9851300000000001</c:v>
                </c:pt>
                <c:pt idx="9121">
                  <c:v>-1.9840899999999999</c:v>
                </c:pt>
                <c:pt idx="9122">
                  <c:v>-1.9831700000000001</c:v>
                </c:pt>
                <c:pt idx="9123">
                  <c:v>-1.9821</c:v>
                </c:pt>
                <c:pt idx="9124">
                  <c:v>-1.9811300000000001</c:v>
                </c:pt>
                <c:pt idx="9125">
                  <c:v>-1.9801</c:v>
                </c:pt>
                <c:pt idx="9126">
                  <c:v>-1.9791099999999999</c:v>
                </c:pt>
                <c:pt idx="9127">
                  <c:v>-1.9781200000000001</c:v>
                </c:pt>
                <c:pt idx="9128">
                  <c:v>-1.97709</c:v>
                </c:pt>
                <c:pt idx="9129">
                  <c:v>-1.97611</c:v>
                </c:pt>
                <c:pt idx="9130">
                  <c:v>-1.97506</c:v>
                </c:pt>
                <c:pt idx="9131">
                  <c:v>-1.9741299999999999</c:v>
                </c:pt>
                <c:pt idx="9132">
                  <c:v>-1.9731099999999999</c:v>
                </c:pt>
                <c:pt idx="9133">
                  <c:v>-1.9721</c:v>
                </c:pt>
                <c:pt idx="9134">
                  <c:v>-1.9711099999999999</c:v>
                </c:pt>
                <c:pt idx="9135">
                  <c:v>-1.97011</c:v>
                </c:pt>
                <c:pt idx="9136">
                  <c:v>-1.96913</c:v>
                </c:pt>
                <c:pt idx="9137">
                  <c:v>-1.9681299999999999</c:v>
                </c:pt>
                <c:pt idx="9138">
                  <c:v>-1.96712</c:v>
                </c:pt>
                <c:pt idx="9139">
                  <c:v>-1.96617</c:v>
                </c:pt>
                <c:pt idx="9140">
                  <c:v>-1.9651099999999999</c:v>
                </c:pt>
                <c:pt idx="9141">
                  <c:v>-1.9641599999999999</c:v>
                </c:pt>
                <c:pt idx="9142">
                  <c:v>-1.9630700000000001</c:v>
                </c:pt>
                <c:pt idx="9143">
                  <c:v>-1.9621</c:v>
                </c:pt>
                <c:pt idx="9144">
                  <c:v>-1.9611400000000001</c:v>
                </c:pt>
                <c:pt idx="9145">
                  <c:v>-1.9601299999999999</c:v>
                </c:pt>
                <c:pt idx="9146">
                  <c:v>-1.95906</c:v>
                </c:pt>
                <c:pt idx="9147">
                  <c:v>-1.9581500000000001</c:v>
                </c:pt>
                <c:pt idx="9148">
                  <c:v>-1.9571799999999999</c:v>
                </c:pt>
                <c:pt idx="9149">
                  <c:v>-1.9561299999999999</c:v>
                </c:pt>
                <c:pt idx="9150">
                  <c:v>-1.95513</c:v>
                </c:pt>
                <c:pt idx="9151">
                  <c:v>-1.9541299999999999</c:v>
                </c:pt>
                <c:pt idx="9152">
                  <c:v>-1.9531099999999999</c:v>
                </c:pt>
                <c:pt idx="9153">
                  <c:v>-1.95208</c:v>
                </c:pt>
                <c:pt idx="9154">
                  <c:v>-1.9511099999999999</c:v>
                </c:pt>
                <c:pt idx="9155">
                  <c:v>-1.95017</c:v>
                </c:pt>
                <c:pt idx="9156">
                  <c:v>-1.94913</c:v>
                </c:pt>
                <c:pt idx="9157">
                  <c:v>-1.9480999999999999</c:v>
                </c:pt>
                <c:pt idx="9158">
                  <c:v>-1.94713</c:v>
                </c:pt>
                <c:pt idx="9159">
                  <c:v>-1.9461299999999999</c:v>
                </c:pt>
                <c:pt idx="9160">
                  <c:v>-1.94512</c:v>
                </c:pt>
                <c:pt idx="9161">
                  <c:v>-1.9441999999999999</c:v>
                </c:pt>
                <c:pt idx="9162">
                  <c:v>-1.94326</c:v>
                </c:pt>
                <c:pt idx="9163">
                  <c:v>-1.94215</c:v>
                </c:pt>
                <c:pt idx="9164">
                  <c:v>-1.94116</c:v>
                </c:pt>
                <c:pt idx="9165">
                  <c:v>-1.94014</c:v>
                </c:pt>
                <c:pt idx="9166">
                  <c:v>-1.93916</c:v>
                </c:pt>
                <c:pt idx="9167">
                  <c:v>-1.9381699999999999</c:v>
                </c:pt>
                <c:pt idx="9168">
                  <c:v>-1.9371700000000001</c:v>
                </c:pt>
                <c:pt idx="9169">
                  <c:v>-1.9361299999999999</c:v>
                </c:pt>
                <c:pt idx="9170">
                  <c:v>-1.93512</c:v>
                </c:pt>
                <c:pt idx="9171">
                  <c:v>-1.9341299999999999</c:v>
                </c:pt>
                <c:pt idx="9172">
                  <c:v>-1.9331400000000001</c:v>
                </c:pt>
                <c:pt idx="9173">
                  <c:v>-1.93215</c:v>
                </c:pt>
                <c:pt idx="9174">
                  <c:v>-1.9311199999999999</c:v>
                </c:pt>
                <c:pt idx="9175">
                  <c:v>-1.93011</c:v>
                </c:pt>
                <c:pt idx="9176">
                  <c:v>-1.9291499999999999</c:v>
                </c:pt>
                <c:pt idx="9177">
                  <c:v>-1.9280900000000001</c:v>
                </c:pt>
                <c:pt idx="9178">
                  <c:v>-1.9271499999999999</c:v>
                </c:pt>
                <c:pt idx="9179">
                  <c:v>-1.92618</c:v>
                </c:pt>
                <c:pt idx="9180">
                  <c:v>-1.92513</c:v>
                </c:pt>
                <c:pt idx="9181">
                  <c:v>-1.92414</c:v>
                </c:pt>
                <c:pt idx="9182">
                  <c:v>-1.9231199999999999</c:v>
                </c:pt>
                <c:pt idx="9183">
                  <c:v>-1.9222300000000001</c:v>
                </c:pt>
                <c:pt idx="9184">
                  <c:v>-1.9212100000000001</c:v>
                </c:pt>
                <c:pt idx="9185">
                  <c:v>-1.9201999999999999</c:v>
                </c:pt>
                <c:pt idx="9186">
                  <c:v>-1.9191400000000001</c:v>
                </c:pt>
                <c:pt idx="9187">
                  <c:v>-1.9180999999999999</c:v>
                </c:pt>
                <c:pt idx="9188">
                  <c:v>-1.9172</c:v>
                </c:pt>
                <c:pt idx="9189">
                  <c:v>-1.9161900000000001</c:v>
                </c:pt>
                <c:pt idx="9190">
                  <c:v>-1.9151499999999999</c:v>
                </c:pt>
                <c:pt idx="9191">
                  <c:v>-1.91415</c:v>
                </c:pt>
                <c:pt idx="9192">
                  <c:v>-1.9131400000000001</c:v>
                </c:pt>
                <c:pt idx="9193">
                  <c:v>-1.91215</c:v>
                </c:pt>
                <c:pt idx="9194">
                  <c:v>-1.9111899999999999</c:v>
                </c:pt>
                <c:pt idx="9195">
                  <c:v>-1.9101999999999999</c:v>
                </c:pt>
                <c:pt idx="9196">
                  <c:v>-1.90916</c:v>
                </c:pt>
                <c:pt idx="9197">
                  <c:v>-1.9081300000000001</c:v>
                </c:pt>
                <c:pt idx="9198">
                  <c:v>-1.90713</c:v>
                </c:pt>
                <c:pt idx="9199">
                  <c:v>-1.90615</c:v>
                </c:pt>
                <c:pt idx="9200">
                  <c:v>-1.9051800000000001</c:v>
                </c:pt>
                <c:pt idx="9201">
                  <c:v>-1.9041399999999999</c:v>
                </c:pt>
                <c:pt idx="9202">
                  <c:v>-1.9031499999999999</c:v>
                </c:pt>
                <c:pt idx="9203">
                  <c:v>-1.90219</c:v>
                </c:pt>
                <c:pt idx="9204">
                  <c:v>-1.9010899999999999</c:v>
                </c:pt>
                <c:pt idx="9205">
                  <c:v>-1.9001600000000001</c:v>
                </c:pt>
                <c:pt idx="9206">
                  <c:v>-1.89923</c:v>
                </c:pt>
                <c:pt idx="9207">
                  <c:v>-1.8982000000000001</c:v>
                </c:pt>
                <c:pt idx="9208">
                  <c:v>-1.89714</c:v>
                </c:pt>
                <c:pt idx="9209">
                  <c:v>-1.89612</c:v>
                </c:pt>
                <c:pt idx="9210">
                  <c:v>-1.8951100000000001</c:v>
                </c:pt>
                <c:pt idx="9211">
                  <c:v>-1.8942099999999999</c:v>
                </c:pt>
                <c:pt idx="9212">
                  <c:v>-1.89316</c:v>
                </c:pt>
                <c:pt idx="9213">
                  <c:v>-1.8921699999999999</c:v>
                </c:pt>
                <c:pt idx="9214">
                  <c:v>-1.8911800000000001</c:v>
                </c:pt>
                <c:pt idx="9215">
                  <c:v>-1.89015</c:v>
                </c:pt>
                <c:pt idx="9216">
                  <c:v>-1.88914</c:v>
                </c:pt>
                <c:pt idx="9217">
                  <c:v>-1.8881600000000001</c:v>
                </c:pt>
                <c:pt idx="9218">
                  <c:v>-1.8871500000000001</c:v>
                </c:pt>
                <c:pt idx="9219">
                  <c:v>-1.88609</c:v>
                </c:pt>
                <c:pt idx="9220">
                  <c:v>-1.8851100000000001</c:v>
                </c:pt>
                <c:pt idx="9221">
                  <c:v>-1.8841399999999999</c:v>
                </c:pt>
                <c:pt idx="9222">
                  <c:v>-1.8831500000000001</c:v>
                </c:pt>
                <c:pt idx="9223">
                  <c:v>-1.8820600000000001</c:v>
                </c:pt>
                <c:pt idx="9224">
                  <c:v>-1.8811</c:v>
                </c:pt>
                <c:pt idx="9225">
                  <c:v>-1.8800699999999999</c:v>
                </c:pt>
                <c:pt idx="9226">
                  <c:v>-1.8791100000000001</c:v>
                </c:pt>
                <c:pt idx="9227">
                  <c:v>-1.87818</c:v>
                </c:pt>
                <c:pt idx="9228">
                  <c:v>-1.87727</c:v>
                </c:pt>
                <c:pt idx="9229">
                  <c:v>-1.87618</c:v>
                </c:pt>
                <c:pt idx="9230">
                  <c:v>-1.87517</c:v>
                </c:pt>
                <c:pt idx="9231">
                  <c:v>-1.8741099999999999</c:v>
                </c:pt>
                <c:pt idx="9232">
                  <c:v>-1.87317</c:v>
                </c:pt>
                <c:pt idx="9233">
                  <c:v>-1.8721699999999999</c:v>
                </c:pt>
                <c:pt idx="9234">
                  <c:v>-1.8711100000000001</c:v>
                </c:pt>
                <c:pt idx="9235">
                  <c:v>-1.8701700000000001</c:v>
                </c:pt>
                <c:pt idx="9236">
                  <c:v>-1.8691199999999999</c:v>
                </c:pt>
                <c:pt idx="9237">
                  <c:v>-1.86816</c:v>
                </c:pt>
                <c:pt idx="9238">
                  <c:v>-1.8671800000000001</c:v>
                </c:pt>
                <c:pt idx="9239">
                  <c:v>-1.8661300000000001</c:v>
                </c:pt>
                <c:pt idx="9240">
                  <c:v>-1.8651800000000001</c:v>
                </c:pt>
                <c:pt idx="9241">
                  <c:v>-1.8641399999999999</c:v>
                </c:pt>
                <c:pt idx="9242">
                  <c:v>-1.86313</c:v>
                </c:pt>
                <c:pt idx="9243">
                  <c:v>-1.8621000000000001</c:v>
                </c:pt>
                <c:pt idx="9244">
                  <c:v>-1.86113</c:v>
                </c:pt>
                <c:pt idx="9245">
                  <c:v>-1.8601099999999999</c:v>
                </c:pt>
                <c:pt idx="9246">
                  <c:v>-1.8591299999999999</c:v>
                </c:pt>
                <c:pt idx="9247">
                  <c:v>-1.85815</c:v>
                </c:pt>
                <c:pt idx="9248">
                  <c:v>-1.8571200000000001</c:v>
                </c:pt>
                <c:pt idx="9249">
                  <c:v>-1.85616</c:v>
                </c:pt>
                <c:pt idx="9250">
                  <c:v>-1.8552</c:v>
                </c:pt>
                <c:pt idx="9251">
                  <c:v>-1.8537999999999999</c:v>
                </c:pt>
                <c:pt idx="9252">
                  <c:v>-1.85246</c:v>
                </c:pt>
                <c:pt idx="9253">
                  <c:v>-1.8514900000000001</c:v>
                </c:pt>
                <c:pt idx="9254">
                  <c:v>-1.8504499999999999</c:v>
                </c:pt>
                <c:pt idx="9255">
                  <c:v>-1.84944</c:v>
                </c:pt>
                <c:pt idx="9256">
                  <c:v>-1.8484799999999999</c:v>
                </c:pt>
                <c:pt idx="9257">
                  <c:v>-1.84745</c:v>
                </c:pt>
                <c:pt idx="9258">
                  <c:v>-1.8464100000000001</c:v>
                </c:pt>
                <c:pt idx="9259">
                  <c:v>-1.8454600000000001</c:v>
                </c:pt>
                <c:pt idx="9260">
                  <c:v>-1.8444499999999999</c:v>
                </c:pt>
                <c:pt idx="9261">
                  <c:v>-1.84348</c:v>
                </c:pt>
                <c:pt idx="9262">
                  <c:v>-1.84246</c:v>
                </c:pt>
                <c:pt idx="9263">
                  <c:v>-1.8413600000000001</c:v>
                </c:pt>
                <c:pt idx="9264">
                  <c:v>-1.8404400000000001</c:v>
                </c:pt>
                <c:pt idx="9265">
                  <c:v>-1.83941</c:v>
                </c:pt>
                <c:pt idx="9266">
                  <c:v>-1.8384199999999999</c:v>
                </c:pt>
                <c:pt idx="9267">
                  <c:v>-1.8373900000000001</c:v>
                </c:pt>
                <c:pt idx="9268">
                  <c:v>-1.8364199999999999</c:v>
                </c:pt>
                <c:pt idx="9269">
                  <c:v>-1.83544</c:v>
                </c:pt>
                <c:pt idx="9270">
                  <c:v>-1.83446</c:v>
                </c:pt>
                <c:pt idx="9271">
                  <c:v>-1.83345</c:v>
                </c:pt>
                <c:pt idx="9272">
                  <c:v>-1.8325</c:v>
                </c:pt>
                <c:pt idx="9273">
                  <c:v>-1.8314600000000001</c:v>
                </c:pt>
                <c:pt idx="9274">
                  <c:v>-1.8304400000000001</c:v>
                </c:pt>
                <c:pt idx="9275">
                  <c:v>-1.82945</c:v>
                </c:pt>
                <c:pt idx="9276">
                  <c:v>-1.8284899999999999</c:v>
                </c:pt>
                <c:pt idx="9277">
                  <c:v>-1.82751</c:v>
                </c:pt>
                <c:pt idx="9278">
                  <c:v>-1.82643</c:v>
                </c:pt>
                <c:pt idx="9279">
                  <c:v>-1.8254699999999999</c:v>
                </c:pt>
                <c:pt idx="9280">
                  <c:v>-1.82443</c:v>
                </c:pt>
                <c:pt idx="9281">
                  <c:v>-1.8234399999999999</c:v>
                </c:pt>
                <c:pt idx="9282">
                  <c:v>-1.82246</c:v>
                </c:pt>
                <c:pt idx="9283">
                  <c:v>-1.82142</c:v>
                </c:pt>
                <c:pt idx="9284">
                  <c:v>-1.8204199999999999</c:v>
                </c:pt>
                <c:pt idx="9285">
                  <c:v>-1.8194399999999999</c:v>
                </c:pt>
                <c:pt idx="9286">
                  <c:v>-1.81837</c:v>
                </c:pt>
                <c:pt idx="9287">
                  <c:v>-1.81742</c:v>
                </c:pt>
                <c:pt idx="9288">
                  <c:v>-1.81646</c:v>
                </c:pt>
                <c:pt idx="9289">
                  <c:v>-1.8154300000000001</c:v>
                </c:pt>
                <c:pt idx="9290">
                  <c:v>-1.8144400000000001</c:v>
                </c:pt>
                <c:pt idx="9291">
                  <c:v>-1.8134600000000001</c:v>
                </c:pt>
                <c:pt idx="9292">
                  <c:v>-1.81246</c:v>
                </c:pt>
                <c:pt idx="9293">
                  <c:v>-1.8114600000000001</c:v>
                </c:pt>
                <c:pt idx="9294">
                  <c:v>-1.8104199999999999</c:v>
                </c:pt>
                <c:pt idx="9295">
                  <c:v>-1.8093900000000001</c:v>
                </c:pt>
                <c:pt idx="9296">
                  <c:v>-1.8083800000000001</c:v>
                </c:pt>
                <c:pt idx="9297">
                  <c:v>-1.80748</c:v>
                </c:pt>
                <c:pt idx="9298">
                  <c:v>-1.8064499999999999</c:v>
                </c:pt>
                <c:pt idx="9299">
                  <c:v>-1.8054399999999999</c:v>
                </c:pt>
                <c:pt idx="9300">
                  <c:v>-1.80443</c:v>
                </c:pt>
                <c:pt idx="9301">
                  <c:v>-1.80342</c:v>
                </c:pt>
                <c:pt idx="9302">
                  <c:v>-1.8023800000000001</c:v>
                </c:pt>
                <c:pt idx="9303">
                  <c:v>-1.80141</c:v>
                </c:pt>
                <c:pt idx="9304">
                  <c:v>-1.8004800000000001</c:v>
                </c:pt>
                <c:pt idx="9305">
                  <c:v>-1.79942</c:v>
                </c:pt>
                <c:pt idx="9306">
                  <c:v>-1.7984800000000001</c:v>
                </c:pt>
                <c:pt idx="9307">
                  <c:v>-1.7973699999999999</c:v>
                </c:pt>
                <c:pt idx="9308">
                  <c:v>-1.79643</c:v>
                </c:pt>
                <c:pt idx="9309">
                  <c:v>-1.79538</c:v>
                </c:pt>
                <c:pt idx="9310">
                  <c:v>-1.79444</c:v>
                </c:pt>
                <c:pt idx="9311">
                  <c:v>-1.7934300000000001</c:v>
                </c:pt>
                <c:pt idx="9312">
                  <c:v>-1.79247</c:v>
                </c:pt>
                <c:pt idx="9313">
                  <c:v>-1.79145</c:v>
                </c:pt>
                <c:pt idx="9314">
                  <c:v>-1.7904199999999999</c:v>
                </c:pt>
                <c:pt idx="9315">
                  <c:v>-1.7894300000000001</c:v>
                </c:pt>
                <c:pt idx="9316">
                  <c:v>-1.7884500000000001</c:v>
                </c:pt>
                <c:pt idx="9317">
                  <c:v>-1.7874399999999999</c:v>
                </c:pt>
                <c:pt idx="9318">
                  <c:v>-1.7864199999999999</c:v>
                </c:pt>
                <c:pt idx="9319">
                  <c:v>-1.7854099999999999</c:v>
                </c:pt>
                <c:pt idx="9320">
                  <c:v>-1.78444</c:v>
                </c:pt>
                <c:pt idx="9321">
                  <c:v>-1.7834700000000001</c:v>
                </c:pt>
                <c:pt idx="9322">
                  <c:v>-1.7823899999999999</c:v>
                </c:pt>
                <c:pt idx="9323">
                  <c:v>-1.78146</c:v>
                </c:pt>
                <c:pt idx="9324">
                  <c:v>-1.78044</c:v>
                </c:pt>
                <c:pt idx="9325">
                  <c:v>-1.77949</c:v>
                </c:pt>
                <c:pt idx="9326">
                  <c:v>-1.7784800000000001</c:v>
                </c:pt>
                <c:pt idx="9327">
                  <c:v>-1.7775000000000001</c:v>
                </c:pt>
                <c:pt idx="9328">
                  <c:v>-1.77644</c:v>
                </c:pt>
                <c:pt idx="9329">
                  <c:v>-1.77546</c:v>
                </c:pt>
                <c:pt idx="9330">
                  <c:v>-1.77444</c:v>
                </c:pt>
                <c:pt idx="9331">
                  <c:v>-1.77346</c:v>
                </c:pt>
                <c:pt idx="9332">
                  <c:v>-1.7724299999999999</c:v>
                </c:pt>
                <c:pt idx="9333">
                  <c:v>-1.7714099999999999</c:v>
                </c:pt>
                <c:pt idx="9334">
                  <c:v>-1.7704599999999999</c:v>
                </c:pt>
                <c:pt idx="9335">
                  <c:v>-1.76942</c:v>
                </c:pt>
                <c:pt idx="9336">
                  <c:v>-1.76847</c:v>
                </c:pt>
                <c:pt idx="9337">
                  <c:v>-1.7675700000000001</c:v>
                </c:pt>
                <c:pt idx="9338">
                  <c:v>-1.7665200000000001</c:v>
                </c:pt>
                <c:pt idx="9339">
                  <c:v>-1.76545</c:v>
                </c:pt>
                <c:pt idx="9340">
                  <c:v>-1.7644500000000001</c:v>
                </c:pt>
                <c:pt idx="9341">
                  <c:v>-1.7634399999999999</c:v>
                </c:pt>
                <c:pt idx="9342">
                  <c:v>-1.76251</c:v>
                </c:pt>
                <c:pt idx="9343">
                  <c:v>-1.7614399999999999</c:v>
                </c:pt>
                <c:pt idx="9344">
                  <c:v>-1.76047</c:v>
                </c:pt>
                <c:pt idx="9345">
                  <c:v>-1.7594399999999999</c:v>
                </c:pt>
                <c:pt idx="9346">
                  <c:v>-1.7584500000000001</c:v>
                </c:pt>
                <c:pt idx="9347">
                  <c:v>-1.7575000000000001</c:v>
                </c:pt>
                <c:pt idx="9348">
                  <c:v>-1.75647</c:v>
                </c:pt>
                <c:pt idx="9349">
                  <c:v>-1.7554700000000001</c:v>
                </c:pt>
                <c:pt idx="9350">
                  <c:v>-1.75447</c:v>
                </c:pt>
                <c:pt idx="9351">
                  <c:v>-1.75349</c:v>
                </c:pt>
                <c:pt idx="9352">
                  <c:v>-1.7524599999999999</c:v>
                </c:pt>
                <c:pt idx="9353">
                  <c:v>-1.75143</c:v>
                </c:pt>
                <c:pt idx="9354">
                  <c:v>-1.75044</c:v>
                </c:pt>
                <c:pt idx="9355">
                  <c:v>-1.74943</c:v>
                </c:pt>
                <c:pt idx="9356">
                  <c:v>-1.7484</c:v>
                </c:pt>
                <c:pt idx="9357">
                  <c:v>-1.74752</c:v>
                </c:pt>
                <c:pt idx="9358">
                  <c:v>-1.74648</c:v>
                </c:pt>
                <c:pt idx="9359">
                  <c:v>-1.7454799999999999</c:v>
                </c:pt>
                <c:pt idx="9360">
                  <c:v>-1.74448</c:v>
                </c:pt>
                <c:pt idx="9361">
                  <c:v>-1.7434799999999999</c:v>
                </c:pt>
                <c:pt idx="9362">
                  <c:v>-1.74247</c:v>
                </c:pt>
                <c:pt idx="9363">
                  <c:v>-1.74143</c:v>
                </c:pt>
                <c:pt idx="9364">
                  <c:v>-1.7404999999999999</c:v>
                </c:pt>
                <c:pt idx="9365">
                  <c:v>-1.7394700000000001</c:v>
                </c:pt>
                <c:pt idx="9366">
                  <c:v>-1.7383900000000001</c:v>
                </c:pt>
                <c:pt idx="9367">
                  <c:v>-1.7374499999999999</c:v>
                </c:pt>
                <c:pt idx="9368">
                  <c:v>-1.73644</c:v>
                </c:pt>
                <c:pt idx="9369">
                  <c:v>-1.7355</c:v>
                </c:pt>
                <c:pt idx="9370">
                  <c:v>-1.73448</c:v>
                </c:pt>
                <c:pt idx="9371">
                  <c:v>-1.7334499999999999</c:v>
                </c:pt>
                <c:pt idx="9372">
                  <c:v>-1.73247</c:v>
                </c:pt>
                <c:pt idx="9373">
                  <c:v>-1.7314000000000001</c:v>
                </c:pt>
                <c:pt idx="9374">
                  <c:v>-1.73047</c:v>
                </c:pt>
                <c:pt idx="9375">
                  <c:v>-1.7294099999999999</c:v>
                </c:pt>
                <c:pt idx="9376">
                  <c:v>-1.72844</c:v>
                </c:pt>
                <c:pt idx="9377">
                  <c:v>-1.7274799999999999</c:v>
                </c:pt>
                <c:pt idx="9378">
                  <c:v>-1.7264699999999999</c:v>
                </c:pt>
                <c:pt idx="9379">
                  <c:v>-1.7253799999999999</c:v>
                </c:pt>
                <c:pt idx="9380">
                  <c:v>-1.7244699999999999</c:v>
                </c:pt>
                <c:pt idx="9381">
                  <c:v>-1.7235</c:v>
                </c:pt>
                <c:pt idx="9382">
                  <c:v>-1.72245</c:v>
                </c:pt>
                <c:pt idx="9383">
                  <c:v>-1.7214</c:v>
                </c:pt>
                <c:pt idx="9384">
                  <c:v>-1.7204299999999999</c:v>
                </c:pt>
                <c:pt idx="9385">
                  <c:v>-1.71943</c:v>
                </c:pt>
                <c:pt idx="9386">
                  <c:v>-1.7184900000000001</c:v>
                </c:pt>
                <c:pt idx="9387">
                  <c:v>-1.7174799999999999</c:v>
                </c:pt>
                <c:pt idx="9388">
                  <c:v>-1.7164600000000001</c:v>
                </c:pt>
                <c:pt idx="9389">
                  <c:v>-1.7154400000000001</c:v>
                </c:pt>
                <c:pt idx="9390">
                  <c:v>-1.7144200000000001</c:v>
                </c:pt>
                <c:pt idx="9391">
                  <c:v>-1.71336</c:v>
                </c:pt>
                <c:pt idx="9392">
                  <c:v>-1.71255</c:v>
                </c:pt>
                <c:pt idx="9393">
                  <c:v>-1.7114499999999999</c:v>
                </c:pt>
                <c:pt idx="9394">
                  <c:v>-1.7104299999999999</c:v>
                </c:pt>
                <c:pt idx="9395">
                  <c:v>-1.7094</c:v>
                </c:pt>
                <c:pt idx="9396">
                  <c:v>-1.7084299999999999</c:v>
                </c:pt>
                <c:pt idx="9397">
                  <c:v>-1.7074100000000001</c:v>
                </c:pt>
                <c:pt idx="9398">
                  <c:v>-1.70638</c:v>
                </c:pt>
                <c:pt idx="9399">
                  <c:v>-1.7054199999999999</c:v>
                </c:pt>
                <c:pt idx="9400">
                  <c:v>-1.70441</c:v>
                </c:pt>
                <c:pt idx="9401">
                  <c:v>-1.70343</c:v>
                </c:pt>
                <c:pt idx="9402">
                  <c:v>-1.7024699999999999</c:v>
                </c:pt>
                <c:pt idx="9403">
                  <c:v>-1.7014899999999999</c:v>
                </c:pt>
                <c:pt idx="9404">
                  <c:v>-1.70045</c:v>
                </c:pt>
                <c:pt idx="9405">
                  <c:v>-1.6994499999999999</c:v>
                </c:pt>
                <c:pt idx="9406">
                  <c:v>-1.6984399999999999</c:v>
                </c:pt>
                <c:pt idx="9407">
                  <c:v>-1.6974</c:v>
                </c:pt>
                <c:pt idx="9408">
                  <c:v>-1.69642</c:v>
                </c:pt>
                <c:pt idx="9409">
                  <c:v>-1.6954899999999999</c:v>
                </c:pt>
                <c:pt idx="9410">
                  <c:v>-1.69442</c:v>
                </c:pt>
                <c:pt idx="9411">
                  <c:v>-1.6933800000000001</c:v>
                </c:pt>
                <c:pt idx="9412">
                  <c:v>-1.69242</c:v>
                </c:pt>
                <c:pt idx="9413">
                  <c:v>-1.6914199999999999</c:v>
                </c:pt>
                <c:pt idx="9414">
                  <c:v>-1.6904399999999999</c:v>
                </c:pt>
                <c:pt idx="9415">
                  <c:v>-1.6894400000000001</c:v>
                </c:pt>
                <c:pt idx="9416">
                  <c:v>-1.6884699999999999</c:v>
                </c:pt>
                <c:pt idx="9417">
                  <c:v>-1.6874499999999999</c:v>
                </c:pt>
                <c:pt idx="9418">
                  <c:v>-1.68645</c:v>
                </c:pt>
                <c:pt idx="9419">
                  <c:v>-1.68546</c:v>
                </c:pt>
                <c:pt idx="9420">
                  <c:v>-1.68445</c:v>
                </c:pt>
                <c:pt idx="9421">
                  <c:v>-1.68343</c:v>
                </c:pt>
                <c:pt idx="9422">
                  <c:v>-1.6824300000000001</c:v>
                </c:pt>
                <c:pt idx="9423">
                  <c:v>-1.6814199999999999</c:v>
                </c:pt>
                <c:pt idx="9424">
                  <c:v>-1.68048</c:v>
                </c:pt>
                <c:pt idx="9425">
                  <c:v>-1.6794899999999999</c:v>
                </c:pt>
                <c:pt idx="9426">
                  <c:v>-1.6784699999999999</c:v>
                </c:pt>
                <c:pt idx="9427">
                  <c:v>-1.6774500000000001</c:v>
                </c:pt>
                <c:pt idx="9428">
                  <c:v>-1.67648</c:v>
                </c:pt>
                <c:pt idx="9429">
                  <c:v>-1.6754800000000001</c:v>
                </c:pt>
                <c:pt idx="9430">
                  <c:v>-1.6745399999999999</c:v>
                </c:pt>
                <c:pt idx="9431">
                  <c:v>-1.6734800000000001</c:v>
                </c:pt>
                <c:pt idx="9432">
                  <c:v>-1.6725000000000001</c:v>
                </c:pt>
                <c:pt idx="9433">
                  <c:v>-1.6714599999999999</c:v>
                </c:pt>
                <c:pt idx="9434">
                  <c:v>-1.67042</c:v>
                </c:pt>
                <c:pt idx="9435">
                  <c:v>-1.66943</c:v>
                </c:pt>
                <c:pt idx="9436">
                  <c:v>-1.66845</c:v>
                </c:pt>
                <c:pt idx="9437">
                  <c:v>-1.6674500000000001</c:v>
                </c:pt>
                <c:pt idx="9438">
                  <c:v>-1.66645</c:v>
                </c:pt>
                <c:pt idx="9439">
                  <c:v>-1.66544</c:v>
                </c:pt>
                <c:pt idx="9440">
                  <c:v>-1.66449</c:v>
                </c:pt>
                <c:pt idx="9441">
                  <c:v>-1.66343</c:v>
                </c:pt>
                <c:pt idx="9442">
                  <c:v>-1.6624099999999999</c:v>
                </c:pt>
                <c:pt idx="9443">
                  <c:v>-1.6614199999999999</c:v>
                </c:pt>
                <c:pt idx="9444">
                  <c:v>-1.6604699999999999</c:v>
                </c:pt>
                <c:pt idx="9445">
                  <c:v>-1.65947</c:v>
                </c:pt>
                <c:pt idx="9446">
                  <c:v>-1.6584700000000001</c:v>
                </c:pt>
                <c:pt idx="9447">
                  <c:v>-1.6575</c:v>
                </c:pt>
                <c:pt idx="9448">
                  <c:v>-1.6564700000000001</c:v>
                </c:pt>
                <c:pt idx="9449">
                  <c:v>-1.6554800000000001</c:v>
                </c:pt>
                <c:pt idx="9450">
                  <c:v>-1.65446</c:v>
                </c:pt>
                <c:pt idx="9451">
                  <c:v>-1.65343</c:v>
                </c:pt>
                <c:pt idx="9452">
                  <c:v>-1.65249</c:v>
                </c:pt>
                <c:pt idx="9453">
                  <c:v>-1.65151</c:v>
                </c:pt>
                <c:pt idx="9454">
                  <c:v>-1.65046</c:v>
                </c:pt>
                <c:pt idx="9455">
                  <c:v>-1.6494599999999999</c:v>
                </c:pt>
                <c:pt idx="9456">
                  <c:v>-1.64845</c:v>
                </c:pt>
                <c:pt idx="9457">
                  <c:v>-1.6473899999999999</c:v>
                </c:pt>
                <c:pt idx="9458">
                  <c:v>-1.64646</c:v>
                </c:pt>
                <c:pt idx="9459">
                  <c:v>-1.6454299999999999</c:v>
                </c:pt>
                <c:pt idx="9460">
                  <c:v>-1.64446</c:v>
                </c:pt>
                <c:pt idx="9461">
                  <c:v>-1.6435299999999999</c:v>
                </c:pt>
                <c:pt idx="9462">
                  <c:v>-1.64246</c:v>
                </c:pt>
                <c:pt idx="9463">
                  <c:v>-1.6415</c:v>
                </c:pt>
                <c:pt idx="9464">
                  <c:v>-1.6404300000000001</c:v>
                </c:pt>
                <c:pt idx="9465">
                  <c:v>-1.6394</c:v>
                </c:pt>
                <c:pt idx="9466">
                  <c:v>-1.63845</c:v>
                </c:pt>
                <c:pt idx="9467">
                  <c:v>-1.63747</c:v>
                </c:pt>
                <c:pt idx="9468">
                  <c:v>-1.6364399999999999</c:v>
                </c:pt>
                <c:pt idx="9469">
                  <c:v>-1.6355</c:v>
                </c:pt>
                <c:pt idx="9470">
                  <c:v>-1.63445</c:v>
                </c:pt>
                <c:pt idx="9471">
                  <c:v>-1.6334</c:v>
                </c:pt>
                <c:pt idx="9472">
                  <c:v>-1.6324399999999999</c:v>
                </c:pt>
                <c:pt idx="9473">
                  <c:v>-1.6314500000000001</c:v>
                </c:pt>
                <c:pt idx="9474">
                  <c:v>-1.63045</c:v>
                </c:pt>
                <c:pt idx="9475">
                  <c:v>-1.6294500000000001</c:v>
                </c:pt>
                <c:pt idx="9476">
                  <c:v>-1.62842</c:v>
                </c:pt>
                <c:pt idx="9477">
                  <c:v>-1.6274500000000001</c:v>
                </c:pt>
                <c:pt idx="9478">
                  <c:v>-1.62646</c:v>
                </c:pt>
                <c:pt idx="9479">
                  <c:v>-1.6254900000000001</c:v>
                </c:pt>
                <c:pt idx="9480">
                  <c:v>-1.62443</c:v>
                </c:pt>
                <c:pt idx="9481">
                  <c:v>-1.6234500000000001</c:v>
                </c:pt>
                <c:pt idx="9482">
                  <c:v>-1.6224400000000001</c:v>
                </c:pt>
                <c:pt idx="9483">
                  <c:v>-1.6214599999999999</c:v>
                </c:pt>
                <c:pt idx="9484">
                  <c:v>-1.6204499999999999</c:v>
                </c:pt>
                <c:pt idx="9485">
                  <c:v>-1.61941</c:v>
                </c:pt>
                <c:pt idx="9486">
                  <c:v>-1.61849</c:v>
                </c:pt>
                <c:pt idx="9487">
                  <c:v>-1.6174200000000001</c:v>
                </c:pt>
                <c:pt idx="9488">
                  <c:v>-1.6164799999999999</c:v>
                </c:pt>
                <c:pt idx="9489">
                  <c:v>-1.61544</c:v>
                </c:pt>
                <c:pt idx="9490">
                  <c:v>-1.6144400000000001</c:v>
                </c:pt>
                <c:pt idx="9491">
                  <c:v>-1.6134599999999999</c:v>
                </c:pt>
                <c:pt idx="9492">
                  <c:v>-1.6124700000000001</c:v>
                </c:pt>
                <c:pt idx="9493">
                  <c:v>-1.61148</c:v>
                </c:pt>
                <c:pt idx="9494">
                  <c:v>-1.6104799999999999</c:v>
                </c:pt>
                <c:pt idx="9495">
                  <c:v>-1.60948</c:v>
                </c:pt>
                <c:pt idx="9496">
                  <c:v>-1.6084400000000001</c:v>
                </c:pt>
                <c:pt idx="9497">
                  <c:v>-1.60748</c:v>
                </c:pt>
                <c:pt idx="9498">
                  <c:v>-1.60646</c:v>
                </c:pt>
                <c:pt idx="9499">
                  <c:v>-1.6055200000000001</c:v>
                </c:pt>
                <c:pt idx="9500">
                  <c:v>-1.6044700000000001</c:v>
                </c:pt>
                <c:pt idx="9501">
                  <c:v>-1.6034600000000001</c:v>
                </c:pt>
                <c:pt idx="9502">
                  <c:v>-1.6024700000000001</c:v>
                </c:pt>
                <c:pt idx="9503">
                  <c:v>-1.60145</c:v>
                </c:pt>
                <c:pt idx="9504">
                  <c:v>-1.60042</c:v>
                </c:pt>
                <c:pt idx="9505">
                  <c:v>-1.59951</c:v>
                </c:pt>
                <c:pt idx="9506">
                  <c:v>-1.5984799999999999</c:v>
                </c:pt>
                <c:pt idx="9507">
                  <c:v>-1.59745</c:v>
                </c:pt>
                <c:pt idx="9508">
                  <c:v>-1.5964799999999999</c:v>
                </c:pt>
                <c:pt idx="9509">
                  <c:v>-1.5954600000000001</c:v>
                </c:pt>
                <c:pt idx="9510">
                  <c:v>-1.5944499999999999</c:v>
                </c:pt>
                <c:pt idx="9511">
                  <c:v>-1.5934699999999999</c:v>
                </c:pt>
                <c:pt idx="9512">
                  <c:v>-1.59253</c:v>
                </c:pt>
                <c:pt idx="9513">
                  <c:v>-1.5915900000000001</c:v>
                </c:pt>
                <c:pt idx="9514">
                  <c:v>-1.5905</c:v>
                </c:pt>
                <c:pt idx="9515">
                  <c:v>-1.58944</c:v>
                </c:pt>
                <c:pt idx="9516">
                  <c:v>-1.58849</c:v>
                </c:pt>
                <c:pt idx="9517">
                  <c:v>-1.5874999999999999</c:v>
                </c:pt>
                <c:pt idx="9518">
                  <c:v>-1.5865</c:v>
                </c:pt>
                <c:pt idx="9519">
                  <c:v>-1.58558</c:v>
                </c:pt>
                <c:pt idx="9520">
                  <c:v>-1.5844100000000001</c:v>
                </c:pt>
                <c:pt idx="9521">
                  <c:v>-1.58344</c:v>
                </c:pt>
                <c:pt idx="9522">
                  <c:v>-1.58249</c:v>
                </c:pt>
                <c:pt idx="9523">
                  <c:v>-1.58144</c:v>
                </c:pt>
                <c:pt idx="9524">
                  <c:v>-1.5805100000000001</c:v>
                </c:pt>
                <c:pt idx="9525">
                  <c:v>-1.57945</c:v>
                </c:pt>
                <c:pt idx="9526">
                  <c:v>-1.57847</c:v>
                </c:pt>
                <c:pt idx="9527">
                  <c:v>-1.57745</c:v>
                </c:pt>
                <c:pt idx="9528">
                  <c:v>-1.5764800000000001</c:v>
                </c:pt>
                <c:pt idx="9529">
                  <c:v>-1.5754900000000001</c:v>
                </c:pt>
                <c:pt idx="9530">
                  <c:v>-1.57446</c:v>
                </c:pt>
                <c:pt idx="9531">
                  <c:v>-1.57348</c:v>
                </c:pt>
                <c:pt idx="9532">
                  <c:v>-1.5724800000000001</c:v>
                </c:pt>
                <c:pt idx="9533">
                  <c:v>-1.57151</c:v>
                </c:pt>
                <c:pt idx="9534">
                  <c:v>-1.57054</c:v>
                </c:pt>
                <c:pt idx="9535">
                  <c:v>-1.56955</c:v>
                </c:pt>
                <c:pt idx="9536">
                  <c:v>-1.56846</c:v>
                </c:pt>
                <c:pt idx="9537">
                  <c:v>-1.56748</c:v>
                </c:pt>
                <c:pt idx="9538">
                  <c:v>-1.56646</c:v>
                </c:pt>
                <c:pt idx="9539">
                  <c:v>-1.56549</c:v>
                </c:pt>
                <c:pt idx="9540">
                  <c:v>-1.5645</c:v>
                </c:pt>
                <c:pt idx="9541">
                  <c:v>-1.5634699999999999</c:v>
                </c:pt>
                <c:pt idx="9542">
                  <c:v>-1.5624400000000001</c:v>
                </c:pt>
                <c:pt idx="9543">
                  <c:v>-1.5615000000000001</c:v>
                </c:pt>
                <c:pt idx="9544">
                  <c:v>-1.56047</c:v>
                </c:pt>
                <c:pt idx="9545">
                  <c:v>-1.5594399999999999</c:v>
                </c:pt>
                <c:pt idx="9546">
                  <c:v>-1.5585100000000001</c:v>
                </c:pt>
                <c:pt idx="9547">
                  <c:v>-1.55741</c:v>
                </c:pt>
                <c:pt idx="9548">
                  <c:v>-1.55647</c:v>
                </c:pt>
                <c:pt idx="9549">
                  <c:v>-1.5554399999999999</c:v>
                </c:pt>
                <c:pt idx="9550">
                  <c:v>-1.5545</c:v>
                </c:pt>
                <c:pt idx="9551">
                  <c:v>-1.5534399999999999</c:v>
                </c:pt>
                <c:pt idx="9552">
                  <c:v>-1.5525100000000001</c:v>
                </c:pt>
                <c:pt idx="9553">
                  <c:v>-1.5514699999999999</c:v>
                </c:pt>
                <c:pt idx="9554">
                  <c:v>-1.5505</c:v>
                </c:pt>
                <c:pt idx="9555">
                  <c:v>-1.5494699999999999</c:v>
                </c:pt>
                <c:pt idx="9556">
                  <c:v>-1.5485100000000001</c:v>
                </c:pt>
                <c:pt idx="9557">
                  <c:v>-1.5475300000000001</c:v>
                </c:pt>
                <c:pt idx="9558">
                  <c:v>-1.5464500000000001</c:v>
                </c:pt>
                <c:pt idx="9559">
                  <c:v>-1.54549</c:v>
                </c:pt>
                <c:pt idx="9560">
                  <c:v>-1.5444899999999999</c:v>
                </c:pt>
                <c:pt idx="9561">
                  <c:v>-1.5434099999999999</c:v>
                </c:pt>
                <c:pt idx="9562">
                  <c:v>-1.5425</c:v>
                </c:pt>
                <c:pt idx="9563">
                  <c:v>-1.54148</c:v>
                </c:pt>
                <c:pt idx="9564">
                  <c:v>-1.5403899999999999</c:v>
                </c:pt>
                <c:pt idx="9565">
                  <c:v>-1.5394699999999999</c:v>
                </c:pt>
                <c:pt idx="9566">
                  <c:v>-1.5384599999999999</c:v>
                </c:pt>
                <c:pt idx="9567">
                  <c:v>-1.53745</c:v>
                </c:pt>
                <c:pt idx="9568">
                  <c:v>-1.53651</c:v>
                </c:pt>
                <c:pt idx="9569">
                  <c:v>-1.5354699999999999</c:v>
                </c:pt>
                <c:pt idx="9570">
                  <c:v>-1.5344500000000001</c:v>
                </c:pt>
                <c:pt idx="9571">
                  <c:v>-1.5334399999999999</c:v>
                </c:pt>
                <c:pt idx="9572">
                  <c:v>-1.53251</c:v>
                </c:pt>
                <c:pt idx="9573">
                  <c:v>-1.53148</c:v>
                </c:pt>
                <c:pt idx="9574">
                  <c:v>-1.53044</c:v>
                </c:pt>
                <c:pt idx="9575">
                  <c:v>-1.5294000000000001</c:v>
                </c:pt>
                <c:pt idx="9576">
                  <c:v>-1.52843</c:v>
                </c:pt>
                <c:pt idx="9577">
                  <c:v>-1.5274399999999999</c:v>
                </c:pt>
                <c:pt idx="9578">
                  <c:v>-1.5264599999999999</c:v>
                </c:pt>
                <c:pt idx="9579">
                  <c:v>-1.5255300000000001</c:v>
                </c:pt>
                <c:pt idx="9580">
                  <c:v>-1.5245</c:v>
                </c:pt>
                <c:pt idx="9581">
                  <c:v>-1.5234799999999999</c:v>
                </c:pt>
                <c:pt idx="9582">
                  <c:v>-1.5225299999999999</c:v>
                </c:pt>
                <c:pt idx="9583">
                  <c:v>-1.5215000000000001</c:v>
                </c:pt>
                <c:pt idx="9584">
                  <c:v>-1.5204599999999999</c:v>
                </c:pt>
                <c:pt idx="9585">
                  <c:v>-1.51945</c:v>
                </c:pt>
                <c:pt idx="9586">
                  <c:v>-1.51851</c:v>
                </c:pt>
                <c:pt idx="9587">
                  <c:v>-1.51746</c:v>
                </c:pt>
                <c:pt idx="9588">
                  <c:v>-1.5164800000000001</c:v>
                </c:pt>
                <c:pt idx="9589">
                  <c:v>-1.5154700000000001</c:v>
                </c:pt>
                <c:pt idx="9590">
                  <c:v>-1.5144599999999999</c:v>
                </c:pt>
                <c:pt idx="9591">
                  <c:v>-1.51346</c:v>
                </c:pt>
                <c:pt idx="9592">
                  <c:v>-1.5124899999999999</c:v>
                </c:pt>
                <c:pt idx="9593">
                  <c:v>-1.5114799999999999</c:v>
                </c:pt>
                <c:pt idx="9594">
                  <c:v>-1.5104200000000001</c:v>
                </c:pt>
                <c:pt idx="9595">
                  <c:v>-1.50952</c:v>
                </c:pt>
                <c:pt idx="9596">
                  <c:v>-1.50851</c:v>
                </c:pt>
                <c:pt idx="9597">
                  <c:v>-1.5074700000000001</c:v>
                </c:pt>
                <c:pt idx="9598">
                  <c:v>-1.50647</c:v>
                </c:pt>
                <c:pt idx="9599">
                  <c:v>-1.5055099999999999</c:v>
                </c:pt>
                <c:pt idx="9600">
                  <c:v>-1.50454</c:v>
                </c:pt>
                <c:pt idx="9601">
                  <c:v>-1.5035099999999999</c:v>
                </c:pt>
                <c:pt idx="9602">
                  <c:v>-1.5025200000000001</c:v>
                </c:pt>
                <c:pt idx="9603">
                  <c:v>-1.50156</c:v>
                </c:pt>
                <c:pt idx="9604">
                  <c:v>-1.50054</c:v>
                </c:pt>
                <c:pt idx="9605">
                  <c:v>-1.4995000000000001</c:v>
                </c:pt>
                <c:pt idx="9606">
                  <c:v>-1.49851</c:v>
                </c:pt>
                <c:pt idx="9607">
                  <c:v>-1.4975499999999999</c:v>
                </c:pt>
                <c:pt idx="9608">
                  <c:v>-1.4964999999999999</c:v>
                </c:pt>
                <c:pt idx="9609">
                  <c:v>-1.4955099999999999</c:v>
                </c:pt>
                <c:pt idx="9610">
                  <c:v>-1.49447</c:v>
                </c:pt>
                <c:pt idx="9611">
                  <c:v>-1.4934499999999999</c:v>
                </c:pt>
                <c:pt idx="9612">
                  <c:v>-1.4924900000000001</c:v>
                </c:pt>
                <c:pt idx="9613">
                  <c:v>-1.4914700000000001</c:v>
                </c:pt>
                <c:pt idx="9614">
                  <c:v>-1.49048</c:v>
                </c:pt>
                <c:pt idx="9615">
                  <c:v>-1.4894400000000001</c:v>
                </c:pt>
                <c:pt idx="9616">
                  <c:v>-1.48855</c:v>
                </c:pt>
                <c:pt idx="9617">
                  <c:v>-1.4874799999999999</c:v>
                </c:pt>
                <c:pt idx="9618">
                  <c:v>-1.4864900000000001</c:v>
                </c:pt>
                <c:pt idx="9619">
                  <c:v>-1.4854799999999999</c:v>
                </c:pt>
                <c:pt idx="9620">
                  <c:v>-1.4844999999999999</c:v>
                </c:pt>
                <c:pt idx="9621">
                  <c:v>-1.48353</c:v>
                </c:pt>
                <c:pt idx="9622">
                  <c:v>-1.4824999999999999</c:v>
                </c:pt>
                <c:pt idx="9623">
                  <c:v>-1.48153</c:v>
                </c:pt>
                <c:pt idx="9624">
                  <c:v>-1.4805299999999999</c:v>
                </c:pt>
                <c:pt idx="9625">
                  <c:v>-1.4795700000000001</c:v>
                </c:pt>
                <c:pt idx="9626">
                  <c:v>-1.4784299999999999</c:v>
                </c:pt>
                <c:pt idx="9627">
                  <c:v>-1.4774400000000001</c:v>
                </c:pt>
                <c:pt idx="9628">
                  <c:v>-1.4764999999999999</c:v>
                </c:pt>
                <c:pt idx="9629">
                  <c:v>-1.4755400000000001</c:v>
                </c:pt>
                <c:pt idx="9630">
                  <c:v>-1.4745200000000001</c:v>
                </c:pt>
                <c:pt idx="9631">
                  <c:v>-1.4735</c:v>
                </c:pt>
                <c:pt idx="9632">
                  <c:v>-1.47244</c:v>
                </c:pt>
                <c:pt idx="9633">
                  <c:v>-1.4714700000000001</c:v>
                </c:pt>
                <c:pt idx="9634">
                  <c:v>-1.4704699999999999</c:v>
                </c:pt>
                <c:pt idx="9635">
                  <c:v>-1.46946</c:v>
                </c:pt>
                <c:pt idx="9636">
                  <c:v>-1.4684999999999999</c:v>
                </c:pt>
                <c:pt idx="9637">
                  <c:v>-1.4674700000000001</c:v>
                </c:pt>
                <c:pt idx="9638">
                  <c:v>-1.46645</c:v>
                </c:pt>
                <c:pt idx="9639">
                  <c:v>-1.4655</c:v>
                </c:pt>
                <c:pt idx="9640">
                  <c:v>-1.4644900000000001</c:v>
                </c:pt>
                <c:pt idx="9641">
                  <c:v>-1.4635</c:v>
                </c:pt>
                <c:pt idx="9642">
                  <c:v>-1.4624900000000001</c:v>
                </c:pt>
                <c:pt idx="9643">
                  <c:v>-1.4614799999999999</c:v>
                </c:pt>
                <c:pt idx="9644">
                  <c:v>-1.4604699999999999</c:v>
                </c:pt>
                <c:pt idx="9645">
                  <c:v>-1.45957</c:v>
                </c:pt>
                <c:pt idx="9646">
                  <c:v>-1.4584900000000001</c:v>
                </c:pt>
                <c:pt idx="9647">
                  <c:v>-1.4575499999999999</c:v>
                </c:pt>
                <c:pt idx="9648">
                  <c:v>-1.45651</c:v>
                </c:pt>
                <c:pt idx="9649">
                  <c:v>-1.45546</c:v>
                </c:pt>
                <c:pt idx="9650">
                  <c:v>-1.45448</c:v>
                </c:pt>
                <c:pt idx="9651">
                  <c:v>-1.4535199999999999</c:v>
                </c:pt>
                <c:pt idx="9652">
                  <c:v>-1.45244</c:v>
                </c:pt>
                <c:pt idx="9653">
                  <c:v>-1.4514400000000001</c:v>
                </c:pt>
                <c:pt idx="9654">
                  <c:v>-1.4504900000000001</c:v>
                </c:pt>
                <c:pt idx="9655">
                  <c:v>-1.44946</c:v>
                </c:pt>
                <c:pt idx="9656">
                  <c:v>-1.44848</c:v>
                </c:pt>
                <c:pt idx="9657">
                  <c:v>-1.4475</c:v>
                </c:pt>
                <c:pt idx="9658">
                  <c:v>-1.44648</c:v>
                </c:pt>
                <c:pt idx="9659">
                  <c:v>-1.4454499999999999</c:v>
                </c:pt>
                <c:pt idx="9660">
                  <c:v>-1.44438</c:v>
                </c:pt>
                <c:pt idx="9661">
                  <c:v>-1.4435</c:v>
                </c:pt>
                <c:pt idx="9662">
                  <c:v>-1.44252</c:v>
                </c:pt>
                <c:pt idx="9663">
                  <c:v>-1.4414899999999999</c:v>
                </c:pt>
                <c:pt idx="9664">
                  <c:v>-1.4404999999999999</c:v>
                </c:pt>
                <c:pt idx="9665">
                  <c:v>-1.43954</c:v>
                </c:pt>
                <c:pt idx="9666">
                  <c:v>-1.43851</c:v>
                </c:pt>
                <c:pt idx="9667">
                  <c:v>-1.4375199999999999</c:v>
                </c:pt>
                <c:pt idx="9668">
                  <c:v>-1.4364600000000001</c:v>
                </c:pt>
                <c:pt idx="9669">
                  <c:v>-1.4354899999999999</c:v>
                </c:pt>
                <c:pt idx="9670">
                  <c:v>-1.43445</c:v>
                </c:pt>
                <c:pt idx="9671">
                  <c:v>-1.43344</c:v>
                </c:pt>
                <c:pt idx="9672">
                  <c:v>-1.43248</c:v>
                </c:pt>
                <c:pt idx="9673">
                  <c:v>-1.4315500000000001</c:v>
                </c:pt>
                <c:pt idx="9674">
                  <c:v>-1.4305099999999999</c:v>
                </c:pt>
                <c:pt idx="9675">
                  <c:v>-1.4295</c:v>
                </c:pt>
                <c:pt idx="9676">
                  <c:v>-1.42849</c:v>
                </c:pt>
                <c:pt idx="9677">
                  <c:v>-1.42753</c:v>
                </c:pt>
                <c:pt idx="9678">
                  <c:v>-1.4265000000000001</c:v>
                </c:pt>
                <c:pt idx="9679">
                  <c:v>-1.4255199999999999</c:v>
                </c:pt>
                <c:pt idx="9680">
                  <c:v>-1.42448</c:v>
                </c:pt>
                <c:pt idx="9681">
                  <c:v>-1.4234199999999999</c:v>
                </c:pt>
                <c:pt idx="9682">
                  <c:v>-1.4225099999999999</c:v>
                </c:pt>
                <c:pt idx="9683">
                  <c:v>-1.4214500000000001</c:v>
                </c:pt>
                <c:pt idx="9684">
                  <c:v>-1.42045</c:v>
                </c:pt>
                <c:pt idx="9685">
                  <c:v>-1.41951</c:v>
                </c:pt>
                <c:pt idx="9686">
                  <c:v>-1.41848</c:v>
                </c:pt>
                <c:pt idx="9687">
                  <c:v>-1.41754</c:v>
                </c:pt>
                <c:pt idx="9688">
                  <c:v>-1.41655</c:v>
                </c:pt>
                <c:pt idx="9689">
                  <c:v>-1.4155899999999999</c:v>
                </c:pt>
                <c:pt idx="9690">
                  <c:v>-1.4145000000000001</c:v>
                </c:pt>
                <c:pt idx="9691">
                  <c:v>-1.41353</c:v>
                </c:pt>
                <c:pt idx="9692">
                  <c:v>-1.4125399999999999</c:v>
                </c:pt>
                <c:pt idx="9693">
                  <c:v>-1.41154</c:v>
                </c:pt>
                <c:pt idx="9694">
                  <c:v>-1.4105099999999999</c:v>
                </c:pt>
                <c:pt idx="9695">
                  <c:v>-1.4095299999999999</c:v>
                </c:pt>
                <c:pt idx="9696">
                  <c:v>-1.4084700000000001</c:v>
                </c:pt>
                <c:pt idx="9697">
                  <c:v>-1.40744</c:v>
                </c:pt>
                <c:pt idx="9698">
                  <c:v>-1.40656</c:v>
                </c:pt>
                <c:pt idx="9699">
                  <c:v>-1.4055200000000001</c:v>
                </c:pt>
                <c:pt idx="9700">
                  <c:v>-1.40449</c:v>
                </c:pt>
                <c:pt idx="9701">
                  <c:v>-1.40354</c:v>
                </c:pt>
                <c:pt idx="9702">
                  <c:v>-1.4024799999999999</c:v>
                </c:pt>
                <c:pt idx="9703">
                  <c:v>-1.4014200000000001</c:v>
                </c:pt>
                <c:pt idx="9704">
                  <c:v>-1.4004799999999999</c:v>
                </c:pt>
                <c:pt idx="9705">
                  <c:v>-1.39951</c:v>
                </c:pt>
                <c:pt idx="9706">
                  <c:v>-1.3984799999999999</c:v>
                </c:pt>
                <c:pt idx="9707">
                  <c:v>-1.3974899999999999</c:v>
                </c:pt>
                <c:pt idx="9708">
                  <c:v>-1.39649</c:v>
                </c:pt>
                <c:pt idx="9709">
                  <c:v>-1.39554</c:v>
                </c:pt>
                <c:pt idx="9710">
                  <c:v>-1.39453</c:v>
                </c:pt>
                <c:pt idx="9711">
                  <c:v>-1.3935599999999999</c:v>
                </c:pt>
                <c:pt idx="9712">
                  <c:v>-1.39255</c:v>
                </c:pt>
                <c:pt idx="9713">
                  <c:v>-1.3914800000000001</c:v>
                </c:pt>
                <c:pt idx="9714">
                  <c:v>-1.39055</c:v>
                </c:pt>
                <c:pt idx="9715">
                  <c:v>-1.38951</c:v>
                </c:pt>
                <c:pt idx="9716">
                  <c:v>-1.3884399999999999</c:v>
                </c:pt>
                <c:pt idx="9717">
                  <c:v>-1.38748</c:v>
                </c:pt>
                <c:pt idx="9718">
                  <c:v>-1.3864799999999999</c:v>
                </c:pt>
                <c:pt idx="9719">
                  <c:v>-1.38548</c:v>
                </c:pt>
                <c:pt idx="9720">
                  <c:v>-1.3845400000000001</c:v>
                </c:pt>
                <c:pt idx="9721">
                  <c:v>-1.3835</c:v>
                </c:pt>
                <c:pt idx="9722">
                  <c:v>-1.38256</c:v>
                </c:pt>
                <c:pt idx="9723">
                  <c:v>-1.3815</c:v>
                </c:pt>
                <c:pt idx="9724">
                  <c:v>-1.3804399999999999</c:v>
                </c:pt>
                <c:pt idx="9725">
                  <c:v>-1.3794900000000001</c:v>
                </c:pt>
                <c:pt idx="9726">
                  <c:v>-1.3785099999999999</c:v>
                </c:pt>
                <c:pt idx="9727">
                  <c:v>-1.3774999999999999</c:v>
                </c:pt>
                <c:pt idx="9728">
                  <c:v>-1.3765400000000001</c:v>
                </c:pt>
                <c:pt idx="9729">
                  <c:v>-1.3754500000000001</c:v>
                </c:pt>
                <c:pt idx="9730">
                  <c:v>-1.3745000000000001</c:v>
                </c:pt>
                <c:pt idx="9731">
                  <c:v>-1.37355</c:v>
                </c:pt>
                <c:pt idx="9732">
                  <c:v>-1.37253</c:v>
                </c:pt>
                <c:pt idx="9733">
                  <c:v>-1.3715999999999999</c:v>
                </c:pt>
                <c:pt idx="9734">
                  <c:v>-1.3705400000000001</c:v>
                </c:pt>
                <c:pt idx="9735">
                  <c:v>-1.36951</c:v>
                </c:pt>
                <c:pt idx="9736">
                  <c:v>-1.36852</c:v>
                </c:pt>
                <c:pt idx="9737">
                  <c:v>-1.3674900000000001</c:v>
                </c:pt>
                <c:pt idx="9738">
                  <c:v>-1.3665499999999999</c:v>
                </c:pt>
                <c:pt idx="9739">
                  <c:v>-1.3655200000000001</c:v>
                </c:pt>
                <c:pt idx="9740">
                  <c:v>-1.3644799999999999</c:v>
                </c:pt>
                <c:pt idx="9741">
                  <c:v>-1.3634900000000001</c:v>
                </c:pt>
                <c:pt idx="9742">
                  <c:v>-1.36252</c:v>
                </c:pt>
                <c:pt idx="9743">
                  <c:v>-1.3614900000000001</c:v>
                </c:pt>
                <c:pt idx="9744">
                  <c:v>-1.3605100000000001</c:v>
                </c:pt>
                <c:pt idx="9745">
                  <c:v>-1.35947</c:v>
                </c:pt>
                <c:pt idx="9746">
                  <c:v>-1.35846</c:v>
                </c:pt>
                <c:pt idx="9747">
                  <c:v>-1.35745</c:v>
                </c:pt>
                <c:pt idx="9748">
                  <c:v>-1.35649</c:v>
                </c:pt>
                <c:pt idx="9749">
                  <c:v>-1.3554900000000001</c:v>
                </c:pt>
                <c:pt idx="9750">
                  <c:v>-1.3544700000000001</c:v>
                </c:pt>
                <c:pt idx="9751">
                  <c:v>-1.3534900000000001</c:v>
                </c:pt>
                <c:pt idx="9752">
                  <c:v>-1.35249</c:v>
                </c:pt>
                <c:pt idx="9753">
                  <c:v>-1.3514900000000001</c:v>
                </c:pt>
                <c:pt idx="9754">
                  <c:v>-1.3505</c:v>
                </c:pt>
                <c:pt idx="9755">
                  <c:v>-1.34955</c:v>
                </c:pt>
                <c:pt idx="9756">
                  <c:v>-1.3485</c:v>
                </c:pt>
                <c:pt idx="9757">
                  <c:v>-1.34755</c:v>
                </c:pt>
                <c:pt idx="9758">
                  <c:v>-1.3465199999999999</c:v>
                </c:pt>
                <c:pt idx="9759">
                  <c:v>-1.34552</c:v>
                </c:pt>
                <c:pt idx="9760">
                  <c:v>-1.34456</c:v>
                </c:pt>
                <c:pt idx="9761">
                  <c:v>-1.3434999999999999</c:v>
                </c:pt>
                <c:pt idx="9762">
                  <c:v>-1.3425199999999999</c:v>
                </c:pt>
                <c:pt idx="9763">
                  <c:v>-1.34144</c:v>
                </c:pt>
                <c:pt idx="9764">
                  <c:v>-1.3404799999999999</c:v>
                </c:pt>
                <c:pt idx="9765">
                  <c:v>-1.3394900000000001</c:v>
                </c:pt>
                <c:pt idx="9766">
                  <c:v>-1.33856</c:v>
                </c:pt>
                <c:pt idx="9767">
                  <c:v>-1.33754</c:v>
                </c:pt>
                <c:pt idx="9768">
                  <c:v>-1.3364799999999999</c:v>
                </c:pt>
                <c:pt idx="9769">
                  <c:v>-1.33548</c:v>
                </c:pt>
                <c:pt idx="9770">
                  <c:v>-1.33446</c:v>
                </c:pt>
                <c:pt idx="9771">
                  <c:v>-1.3335300000000001</c:v>
                </c:pt>
                <c:pt idx="9772">
                  <c:v>-1.33249</c:v>
                </c:pt>
                <c:pt idx="9773">
                  <c:v>-1.3314600000000001</c:v>
                </c:pt>
                <c:pt idx="9774">
                  <c:v>-1.33046</c:v>
                </c:pt>
                <c:pt idx="9775">
                  <c:v>-1.3294900000000001</c:v>
                </c:pt>
                <c:pt idx="9776">
                  <c:v>-1.32853</c:v>
                </c:pt>
                <c:pt idx="9777">
                  <c:v>-1.3275300000000001</c:v>
                </c:pt>
                <c:pt idx="9778">
                  <c:v>-1.3265400000000001</c:v>
                </c:pt>
                <c:pt idx="9779">
                  <c:v>-1.3254999999999999</c:v>
                </c:pt>
                <c:pt idx="9780">
                  <c:v>-1.3244899999999999</c:v>
                </c:pt>
                <c:pt idx="9781">
                  <c:v>-1.32351</c:v>
                </c:pt>
                <c:pt idx="9782">
                  <c:v>-1.32256</c:v>
                </c:pt>
                <c:pt idx="9783">
                  <c:v>-1.3215600000000001</c:v>
                </c:pt>
                <c:pt idx="9784">
                  <c:v>-1.3205</c:v>
                </c:pt>
                <c:pt idx="9785">
                  <c:v>-1.3194900000000001</c:v>
                </c:pt>
                <c:pt idx="9786">
                  <c:v>-1.3184499999999999</c:v>
                </c:pt>
                <c:pt idx="9787">
                  <c:v>-1.3174999999999999</c:v>
                </c:pt>
                <c:pt idx="9788">
                  <c:v>-1.31654</c:v>
                </c:pt>
                <c:pt idx="9789">
                  <c:v>-1.31555</c:v>
                </c:pt>
                <c:pt idx="9790">
                  <c:v>-1.3145</c:v>
                </c:pt>
                <c:pt idx="9791">
                  <c:v>-1.3134399999999999</c:v>
                </c:pt>
                <c:pt idx="9792">
                  <c:v>-1.3125100000000001</c:v>
                </c:pt>
                <c:pt idx="9793">
                  <c:v>-1.3114699999999999</c:v>
                </c:pt>
                <c:pt idx="9794">
                  <c:v>-1.31047</c:v>
                </c:pt>
                <c:pt idx="9795">
                  <c:v>-1.3095300000000001</c:v>
                </c:pt>
                <c:pt idx="9796">
                  <c:v>-1.3084499999999999</c:v>
                </c:pt>
                <c:pt idx="9797">
                  <c:v>-1.3075600000000001</c:v>
                </c:pt>
                <c:pt idx="9798">
                  <c:v>-1.3065599999999999</c:v>
                </c:pt>
                <c:pt idx="9799">
                  <c:v>-1.30558</c:v>
                </c:pt>
                <c:pt idx="9800">
                  <c:v>-1.3045599999999999</c:v>
                </c:pt>
                <c:pt idx="9801">
                  <c:v>-1.30352</c:v>
                </c:pt>
                <c:pt idx="9802">
                  <c:v>-1.30254</c:v>
                </c:pt>
                <c:pt idx="9803">
                  <c:v>-1.30155</c:v>
                </c:pt>
                <c:pt idx="9804">
                  <c:v>-1.30053</c:v>
                </c:pt>
                <c:pt idx="9805">
                  <c:v>-1.29952</c:v>
                </c:pt>
                <c:pt idx="9806">
                  <c:v>-1.2984899999999999</c:v>
                </c:pt>
                <c:pt idx="9807">
                  <c:v>-1.2967</c:v>
                </c:pt>
                <c:pt idx="9808">
                  <c:v>-1.2958700000000001</c:v>
                </c:pt>
                <c:pt idx="9809">
                  <c:v>-1.2948599999999999</c:v>
                </c:pt>
                <c:pt idx="9810">
                  <c:v>-1.29375</c:v>
                </c:pt>
                <c:pt idx="9811">
                  <c:v>-1.29287</c:v>
                </c:pt>
                <c:pt idx="9812">
                  <c:v>-1.2918000000000001</c:v>
                </c:pt>
                <c:pt idx="9813">
                  <c:v>-1.29084</c:v>
                </c:pt>
                <c:pt idx="9814">
                  <c:v>-1.28979</c:v>
                </c:pt>
                <c:pt idx="9815">
                  <c:v>-1.28881</c:v>
                </c:pt>
                <c:pt idx="9816">
                  <c:v>-1.2877700000000001</c:v>
                </c:pt>
                <c:pt idx="9817">
                  <c:v>-1.2868299999999999</c:v>
                </c:pt>
                <c:pt idx="9818">
                  <c:v>-1.2858499999999999</c:v>
                </c:pt>
                <c:pt idx="9819">
                  <c:v>-1.28488</c:v>
                </c:pt>
                <c:pt idx="9820">
                  <c:v>-1.28389</c:v>
                </c:pt>
                <c:pt idx="9821">
                  <c:v>-1.28287</c:v>
                </c:pt>
                <c:pt idx="9822">
                  <c:v>-1.2818099999999999</c:v>
                </c:pt>
                <c:pt idx="9823">
                  <c:v>-1.2808200000000001</c:v>
                </c:pt>
                <c:pt idx="9824">
                  <c:v>-1.2798099999999999</c:v>
                </c:pt>
                <c:pt idx="9825">
                  <c:v>-1.27884</c:v>
                </c:pt>
                <c:pt idx="9826">
                  <c:v>-1.2778499999999999</c:v>
                </c:pt>
                <c:pt idx="9827">
                  <c:v>-1.2767900000000001</c:v>
                </c:pt>
                <c:pt idx="9828">
                  <c:v>-1.2758400000000001</c:v>
                </c:pt>
                <c:pt idx="9829">
                  <c:v>-1.27477</c:v>
                </c:pt>
                <c:pt idx="9830">
                  <c:v>-1.27382</c:v>
                </c:pt>
                <c:pt idx="9831">
                  <c:v>-1.2728699999999999</c:v>
                </c:pt>
                <c:pt idx="9832">
                  <c:v>-1.27182</c:v>
                </c:pt>
                <c:pt idx="9833">
                  <c:v>-1.27074</c:v>
                </c:pt>
                <c:pt idx="9834">
                  <c:v>-1.2698</c:v>
                </c:pt>
                <c:pt idx="9835">
                  <c:v>-1.26881</c:v>
                </c:pt>
                <c:pt idx="9836">
                  <c:v>-1.2677499999999999</c:v>
                </c:pt>
                <c:pt idx="9837">
                  <c:v>-1.26684</c:v>
                </c:pt>
                <c:pt idx="9838">
                  <c:v>-1.2658400000000001</c:v>
                </c:pt>
                <c:pt idx="9839">
                  <c:v>-1.2647900000000001</c:v>
                </c:pt>
                <c:pt idx="9840">
                  <c:v>-1.26383</c:v>
                </c:pt>
                <c:pt idx="9841">
                  <c:v>-1.26288</c:v>
                </c:pt>
                <c:pt idx="9842">
                  <c:v>-1.26186</c:v>
                </c:pt>
                <c:pt idx="9843">
                  <c:v>-1.26085</c:v>
                </c:pt>
                <c:pt idx="9844">
                  <c:v>-1.2598</c:v>
                </c:pt>
                <c:pt idx="9845">
                  <c:v>-1.2588900000000001</c:v>
                </c:pt>
                <c:pt idx="9846">
                  <c:v>-1.2578400000000001</c:v>
                </c:pt>
                <c:pt idx="9847">
                  <c:v>-1.2568299999999999</c:v>
                </c:pt>
                <c:pt idx="9848">
                  <c:v>-1.2558400000000001</c:v>
                </c:pt>
                <c:pt idx="9849">
                  <c:v>-1.25482</c:v>
                </c:pt>
                <c:pt idx="9850">
                  <c:v>-1.2538899999999999</c:v>
                </c:pt>
                <c:pt idx="9851">
                  <c:v>-1.2528600000000001</c:v>
                </c:pt>
                <c:pt idx="9852">
                  <c:v>-1.2518899999999999</c:v>
                </c:pt>
                <c:pt idx="9853">
                  <c:v>-1.2508699999999999</c:v>
                </c:pt>
                <c:pt idx="9854">
                  <c:v>-1.2498800000000001</c:v>
                </c:pt>
                <c:pt idx="9855">
                  <c:v>-1.2488699999999999</c:v>
                </c:pt>
                <c:pt idx="9856">
                  <c:v>-1.2478400000000001</c:v>
                </c:pt>
                <c:pt idx="9857">
                  <c:v>-1.24681</c:v>
                </c:pt>
                <c:pt idx="9858">
                  <c:v>-1.24579</c:v>
                </c:pt>
                <c:pt idx="9859">
                  <c:v>-1.24485</c:v>
                </c:pt>
                <c:pt idx="9860">
                  <c:v>-1.2438499999999999</c:v>
                </c:pt>
                <c:pt idx="9861">
                  <c:v>-1.24282</c:v>
                </c:pt>
                <c:pt idx="9862">
                  <c:v>-1.2418400000000001</c:v>
                </c:pt>
                <c:pt idx="9863">
                  <c:v>-1.2408600000000001</c:v>
                </c:pt>
                <c:pt idx="9864">
                  <c:v>-1.2399</c:v>
                </c:pt>
                <c:pt idx="9865">
                  <c:v>-1.2388399999999999</c:v>
                </c:pt>
                <c:pt idx="9866">
                  <c:v>-1.23787</c:v>
                </c:pt>
                <c:pt idx="9867">
                  <c:v>-1.2368699999999999</c:v>
                </c:pt>
                <c:pt idx="9868">
                  <c:v>-1.23587</c:v>
                </c:pt>
                <c:pt idx="9869">
                  <c:v>-1.2348699999999999</c:v>
                </c:pt>
                <c:pt idx="9870">
                  <c:v>-1.2339100000000001</c:v>
                </c:pt>
                <c:pt idx="9871">
                  <c:v>-1.2328300000000001</c:v>
                </c:pt>
                <c:pt idx="9872">
                  <c:v>-1.23184</c:v>
                </c:pt>
                <c:pt idx="9873">
                  <c:v>-1.2307900000000001</c:v>
                </c:pt>
                <c:pt idx="9874">
                  <c:v>-1.22983</c:v>
                </c:pt>
                <c:pt idx="9875">
                  <c:v>-1.22892</c:v>
                </c:pt>
                <c:pt idx="9876">
                  <c:v>-1.2279100000000001</c:v>
                </c:pt>
                <c:pt idx="9877">
                  <c:v>-1.22685</c:v>
                </c:pt>
                <c:pt idx="9878">
                  <c:v>-1.2258</c:v>
                </c:pt>
                <c:pt idx="9879">
                  <c:v>-1.2248600000000001</c:v>
                </c:pt>
                <c:pt idx="9880">
                  <c:v>-1.22387</c:v>
                </c:pt>
                <c:pt idx="9881">
                  <c:v>-1.2228600000000001</c:v>
                </c:pt>
                <c:pt idx="9882">
                  <c:v>-1.2218199999999999</c:v>
                </c:pt>
                <c:pt idx="9883">
                  <c:v>-1.2208399999999999</c:v>
                </c:pt>
                <c:pt idx="9884">
                  <c:v>-1.2199</c:v>
                </c:pt>
                <c:pt idx="9885">
                  <c:v>-1.2188300000000001</c:v>
                </c:pt>
                <c:pt idx="9886">
                  <c:v>-1.2179199999999999</c:v>
                </c:pt>
                <c:pt idx="9887">
                  <c:v>-1.2168699999999999</c:v>
                </c:pt>
                <c:pt idx="9888">
                  <c:v>-1.21587</c:v>
                </c:pt>
                <c:pt idx="9889">
                  <c:v>-1.2148300000000001</c:v>
                </c:pt>
                <c:pt idx="9890">
                  <c:v>-1.21391</c:v>
                </c:pt>
                <c:pt idx="9891">
                  <c:v>-1.2128399999999999</c:v>
                </c:pt>
                <c:pt idx="9892">
                  <c:v>-1.2118899999999999</c:v>
                </c:pt>
                <c:pt idx="9893">
                  <c:v>-1.2108300000000001</c:v>
                </c:pt>
                <c:pt idx="9894">
                  <c:v>-1.20983</c:v>
                </c:pt>
                <c:pt idx="9895">
                  <c:v>-1.20885</c:v>
                </c:pt>
                <c:pt idx="9896">
                  <c:v>-1.2078800000000001</c:v>
                </c:pt>
                <c:pt idx="9897">
                  <c:v>-1.2069000000000001</c:v>
                </c:pt>
                <c:pt idx="9898">
                  <c:v>-1.2058199999999999</c:v>
                </c:pt>
                <c:pt idx="9899">
                  <c:v>-1.2048399999999999</c:v>
                </c:pt>
                <c:pt idx="9900">
                  <c:v>-1.2039</c:v>
                </c:pt>
                <c:pt idx="9901">
                  <c:v>-1.2029000000000001</c:v>
                </c:pt>
                <c:pt idx="9902">
                  <c:v>-1.20187</c:v>
                </c:pt>
                <c:pt idx="9903">
                  <c:v>-1.20086</c:v>
                </c:pt>
                <c:pt idx="9904">
                  <c:v>-1.1998899999999999</c:v>
                </c:pt>
                <c:pt idx="9905">
                  <c:v>-1.19882</c:v>
                </c:pt>
                <c:pt idx="9906">
                  <c:v>-1.19784</c:v>
                </c:pt>
                <c:pt idx="9907">
                  <c:v>-1.19686</c:v>
                </c:pt>
                <c:pt idx="9908">
                  <c:v>-1.1959500000000001</c:v>
                </c:pt>
                <c:pt idx="9909">
                  <c:v>-1.1948399999999999</c:v>
                </c:pt>
                <c:pt idx="9910">
                  <c:v>-1.19384</c:v>
                </c:pt>
                <c:pt idx="9911">
                  <c:v>-1.1928399999999999</c:v>
                </c:pt>
                <c:pt idx="9912">
                  <c:v>-1.1918299999999999</c:v>
                </c:pt>
                <c:pt idx="9913">
                  <c:v>-1.1908700000000001</c:v>
                </c:pt>
                <c:pt idx="9914">
                  <c:v>-1.18988</c:v>
                </c:pt>
                <c:pt idx="9915">
                  <c:v>-1.18886</c:v>
                </c:pt>
                <c:pt idx="9916">
                  <c:v>-1.18788</c:v>
                </c:pt>
                <c:pt idx="9917">
                  <c:v>-1.1868300000000001</c:v>
                </c:pt>
                <c:pt idx="9918">
                  <c:v>-1.1859299999999999</c:v>
                </c:pt>
                <c:pt idx="9919">
                  <c:v>-1.1848399999999999</c:v>
                </c:pt>
                <c:pt idx="9920">
                  <c:v>-1.18381</c:v>
                </c:pt>
                <c:pt idx="9921">
                  <c:v>-1.18282</c:v>
                </c:pt>
                <c:pt idx="9922">
                  <c:v>-1.1818299999999999</c:v>
                </c:pt>
                <c:pt idx="9923">
                  <c:v>-1.18082</c:v>
                </c:pt>
                <c:pt idx="9924">
                  <c:v>-1.17984</c:v>
                </c:pt>
                <c:pt idx="9925">
                  <c:v>-1.17883</c:v>
                </c:pt>
                <c:pt idx="9926">
                  <c:v>-1.1778200000000001</c:v>
                </c:pt>
                <c:pt idx="9927">
                  <c:v>-1.1767700000000001</c:v>
                </c:pt>
                <c:pt idx="9928">
                  <c:v>-1.17584</c:v>
                </c:pt>
                <c:pt idx="9929">
                  <c:v>-1.17486</c:v>
                </c:pt>
                <c:pt idx="9930">
                  <c:v>-1.17394</c:v>
                </c:pt>
                <c:pt idx="9931">
                  <c:v>-1.1728400000000001</c:v>
                </c:pt>
                <c:pt idx="9932">
                  <c:v>-1.1718200000000001</c:v>
                </c:pt>
                <c:pt idx="9933">
                  <c:v>-1.17082</c:v>
                </c:pt>
                <c:pt idx="9934">
                  <c:v>-1.1698200000000001</c:v>
                </c:pt>
                <c:pt idx="9935">
                  <c:v>-1.1688799999999999</c:v>
                </c:pt>
                <c:pt idx="9936">
                  <c:v>-1.1678500000000001</c:v>
                </c:pt>
                <c:pt idx="9937">
                  <c:v>-1.16689</c:v>
                </c:pt>
                <c:pt idx="9938">
                  <c:v>-1.16587</c:v>
                </c:pt>
                <c:pt idx="9939">
                  <c:v>-1.1648000000000001</c:v>
                </c:pt>
                <c:pt idx="9940">
                  <c:v>-1.1638500000000001</c:v>
                </c:pt>
                <c:pt idx="9941">
                  <c:v>-1.1628700000000001</c:v>
                </c:pt>
                <c:pt idx="9942">
                  <c:v>-1.16185</c:v>
                </c:pt>
                <c:pt idx="9943">
                  <c:v>-1.1608099999999999</c:v>
                </c:pt>
                <c:pt idx="9944">
                  <c:v>-1.15987</c:v>
                </c:pt>
                <c:pt idx="9945">
                  <c:v>-1.1588499999999999</c:v>
                </c:pt>
                <c:pt idx="9946">
                  <c:v>-1.1578999999999999</c:v>
                </c:pt>
                <c:pt idx="9947">
                  <c:v>-1.1569100000000001</c:v>
                </c:pt>
                <c:pt idx="9948">
                  <c:v>-1.15585</c:v>
                </c:pt>
                <c:pt idx="9949">
                  <c:v>-1.1548799999999999</c:v>
                </c:pt>
                <c:pt idx="9950">
                  <c:v>-1.15391</c:v>
                </c:pt>
                <c:pt idx="9951">
                  <c:v>-1.1529</c:v>
                </c:pt>
                <c:pt idx="9952">
                  <c:v>-1.15191</c:v>
                </c:pt>
                <c:pt idx="9953">
                  <c:v>-1.1508700000000001</c:v>
                </c:pt>
                <c:pt idx="9954">
                  <c:v>-1.1498999999999999</c:v>
                </c:pt>
                <c:pt idx="9955">
                  <c:v>-1.14883</c:v>
                </c:pt>
                <c:pt idx="9956">
                  <c:v>-1.14788</c:v>
                </c:pt>
                <c:pt idx="9957">
                  <c:v>-1.1468400000000001</c:v>
                </c:pt>
                <c:pt idx="9958">
                  <c:v>-1.14594</c:v>
                </c:pt>
                <c:pt idx="9959">
                  <c:v>-1.1448799999999999</c:v>
                </c:pt>
                <c:pt idx="9960">
                  <c:v>-1.1438299999999999</c:v>
                </c:pt>
                <c:pt idx="9961">
                  <c:v>-1.14283</c:v>
                </c:pt>
                <c:pt idx="9962">
                  <c:v>-1.1418299999999999</c:v>
                </c:pt>
                <c:pt idx="9963">
                  <c:v>-1.14089</c:v>
                </c:pt>
                <c:pt idx="9964">
                  <c:v>-1.13988</c:v>
                </c:pt>
                <c:pt idx="9965">
                  <c:v>-1.1388799999999999</c:v>
                </c:pt>
                <c:pt idx="9966">
                  <c:v>-1.13784</c:v>
                </c:pt>
                <c:pt idx="9967">
                  <c:v>-1.1369</c:v>
                </c:pt>
                <c:pt idx="9968">
                  <c:v>-1.1358900000000001</c:v>
                </c:pt>
                <c:pt idx="9969">
                  <c:v>-1.13493</c:v>
                </c:pt>
                <c:pt idx="9970">
                  <c:v>-1.1338900000000001</c:v>
                </c:pt>
                <c:pt idx="9971">
                  <c:v>-1.13283</c:v>
                </c:pt>
                <c:pt idx="9972">
                  <c:v>-1.1318900000000001</c:v>
                </c:pt>
                <c:pt idx="9973">
                  <c:v>-1.13089</c:v>
                </c:pt>
                <c:pt idx="9974">
                  <c:v>-1.1299600000000001</c:v>
                </c:pt>
                <c:pt idx="9975">
                  <c:v>-1.1289</c:v>
                </c:pt>
                <c:pt idx="9976">
                  <c:v>-1.1278300000000001</c:v>
                </c:pt>
                <c:pt idx="9977">
                  <c:v>-1.1269199999999999</c:v>
                </c:pt>
                <c:pt idx="9978">
                  <c:v>-1.1258600000000001</c:v>
                </c:pt>
                <c:pt idx="9979">
                  <c:v>-1.1249100000000001</c:v>
                </c:pt>
                <c:pt idx="9980">
                  <c:v>-1.1239699999999999</c:v>
                </c:pt>
                <c:pt idx="9981">
                  <c:v>-1.1228800000000001</c:v>
                </c:pt>
                <c:pt idx="9982">
                  <c:v>-1.1218900000000001</c:v>
                </c:pt>
                <c:pt idx="9983">
                  <c:v>-1.12093</c:v>
                </c:pt>
                <c:pt idx="9984">
                  <c:v>-1.1198399999999999</c:v>
                </c:pt>
                <c:pt idx="9985">
                  <c:v>-1.1189</c:v>
                </c:pt>
                <c:pt idx="9986">
                  <c:v>-1.1178900000000001</c:v>
                </c:pt>
                <c:pt idx="9987">
                  <c:v>-1.1169199999999999</c:v>
                </c:pt>
                <c:pt idx="9988">
                  <c:v>-1.11589</c:v>
                </c:pt>
                <c:pt idx="9989">
                  <c:v>-1.1148199999999999</c:v>
                </c:pt>
                <c:pt idx="9990">
                  <c:v>-1.11392</c:v>
                </c:pt>
                <c:pt idx="9991">
                  <c:v>-1.1129100000000001</c:v>
                </c:pt>
                <c:pt idx="9992">
                  <c:v>-1.11185</c:v>
                </c:pt>
                <c:pt idx="9993">
                  <c:v>-1.1109</c:v>
                </c:pt>
                <c:pt idx="9994">
                  <c:v>-1.10988</c:v>
                </c:pt>
                <c:pt idx="9995">
                  <c:v>-1.1089500000000001</c:v>
                </c:pt>
                <c:pt idx="9996">
                  <c:v>-1.1079600000000001</c:v>
                </c:pt>
                <c:pt idx="9997">
                  <c:v>-1.1068499999999999</c:v>
                </c:pt>
                <c:pt idx="9998">
                  <c:v>-1.1058699999999999</c:v>
                </c:pt>
                <c:pt idx="9999">
                  <c:v>-1.1048899999999999</c:v>
                </c:pt>
                <c:pt idx="10000">
                  <c:v>-1.1038600000000001</c:v>
                </c:pt>
                <c:pt idx="10001">
                  <c:v>-1.1028899999999999</c:v>
                </c:pt>
                <c:pt idx="10002">
                  <c:v>-1.1019000000000001</c:v>
                </c:pt>
                <c:pt idx="10003">
                  <c:v>-1.1008500000000001</c:v>
                </c:pt>
                <c:pt idx="10004">
                  <c:v>-1.0998699999999999</c:v>
                </c:pt>
                <c:pt idx="10005">
                  <c:v>-1.0988199999999999</c:v>
                </c:pt>
                <c:pt idx="10006">
                  <c:v>-1.09782</c:v>
                </c:pt>
                <c:pt idx="10007">
                  <c:v>-1.0969100000000001</c:v>
                </c:pt>
                <c:pt idx="10008">
                  <c:v>-1.0958399999999999</c:v>
                </c:pt>
                <c:pt idx="10009">
                  <c:v>-1.0948199999999999</c:v>
                </c:pt>
                <c:pt idx="10010">
                  <c:v>-1.0938600000000001</c:v>
                </c:pt>
                <c:pt idx="10011">
                  <c:v>-1.09284</c:v>
                </c:pt>
                <c:pt idx="10012">
                  <c:v>-1.09182</c:v>
                </c:pt>
                <c:pt idx="10013">
                  <c:v>-1.09084</c:v>
                </c:pt>
                <c:pt idx="10014">
                  <c:v>-1.0898600000000001</c:v>
                </c:pt>
                <c:pt idx="10015">
                  <c:v>-1.0888800000000001</c:v>
                </c:pt>
                <c:pt idx="10016">
                  <c:v>-1.0878699999999999</c:v>
                </c:pt>
                <c:pt idx="10017">
                  <c:v>-1.0869</c:v>
                </c:pt>
                <c:pt idx="10018">
                  <c:v>-1.0859099999999999</c:v>
                </c:pt>
                <c:pt idx="10019">
                  <c:v>-1.0849500000000001</c:v>
                </c:pt>
                <c:pt idx="10020">
                  <c:v>-1.0839300000000001</c:v>
                </c:pt>
                <c:pt idx="10021">
                  <c:v>-1.0828800000000001</c:v>
                </c:pt>
                <c:pt idx="10022">
                  <c:v>-1.08186</c:v>
                </c:pt>
                <c:pt idx="10023">
                  <c:v>-1.0808899999999999</c:v>
                </c:pt>
                <c:pt idx="10024">
                  <c:v>-1.0799099999999999</c:v>
                </c:pt>
                <c:pt idx="10025">
                  <c:v>-1.0789</c:v>
                </c:pt>
                <c:pt idx="10026">
                  <c:v>-1.0779099999999999</c:v>
                </c:pt>
                <c:pt idx="10027">
                  <c:v>-1.07691</c:v>
                </c:pt>
                <c:pt idx="10028">
                  <c:v>-1.07589</c:v>
                </c:pt>
                <c:pt idx="10029">
                  <c:v>-1.07491</c:v>
                </c:pt>
                <c:pt idx="10030">
                  <c:v>-1.0738399999999999</c:v>
                </c:pt>
                <c:pt idx="10031">
                  <c:v>-1.07284</c:v>
                </c:pt>
                <c:pt idx="10032">
                  <c:v>-1.07189</c:v>
                </c:pt>
                <c:pt idx="10033">
                  <c:v>-1.0708800000000001</c:v>
                </c:pt>
                <c:pt idx="10034">
                  <c:v>-1.0699099999999999</c:v>
                </c:pt>
                <c:pt idx="10035">
                  <c:v>-1.0688800000000001</c:v>
                </c:pt>
                <c:pt idx="10036">
                  <c:v>-1.0678799999999999</c:v>
                </c:pt>
                <c:pt idx="10037">
                  <c:v>-1.0669299999999999</c:v>
                </c:pt>
                <c:pt idx="10038">
                  <c:v>-1.06592</c:v>
                </c:pt>
                <c:pt idx="10039">
                  <c:v>-1.0648899999999999</c:v>
                </c:pt>
                <c:pt idx="10040">
                  <c:v>-1.0639400000000001</c:v>
                </c:pt>
                <c:pt idx="10041">
                  <c:v>-1.06294</c:v>
                </c:pt>
                <c:pt idx="10042">
                  <c:v>-1.0619000000000001</c:v>
                </c:pt>
                <c:pt idx="10043">
                  <c:v>-1.0609</c:v>
                </c:pt>
                <c:pt idx="10044">
                  <c:v>-1.0598700000000001</c:v>
                </c:pt>
                <c:pt idx="10045">
                  <c:v>-1.0589500000000001</c:v>
                </c:pt>
                <c:pt idx="10046">
                  <c:v>-1.05796</c:v>
                </c:pt>
                <c:pt idx="10047">
                  <c:v>-1.0569299999999999</c:v>
                </c:pt>
                <c:pt idx="10048">
                  <c:v>-1.0559000000000001</c:v>
                </c:pt>
                <c:pt idx="10049">
                  <c:v>-1.0548999999999999</c:v>
                </c:pt>
                <c:pt idx="10050">
                  <c:v>-1.05389</c:v>
                </c:pt>
                <c:pt idx="10051">
                  <c:v>-1.0528900000000001</c:v>
                </c:pt>
                <c:pt idx="10052">
                  <c:v>-1.0518700000000001</c:v>
                </c:pt>
                <c:pt idx="10053">
                  <c:v>-1.05091</c:v>
                </c:pt>
                <c:pt idx="10054">
                  <c:v>-1.0498700000000001</c:v>
                </c:pt>
                <c:pt idx="10055">
                  <c:v>-1.04884</c:v>
                </c:pt>
                <c:pt idx="10056">
                  <c:v>-1.04792</c:v>
                </c:pt>
                <c:pt idx="10057">
                  <c:v>-1.0469200000000001</c:v>
                </c:pt>
                <c:pt idx="10058">
                  <c:v>-1.0458799999999999</c:v>
                </c:pt>
                <c:pt idx="10059">
                  <c:v>-1.04491</c:v>
                </c:pt>
                <c:pt idx="10060">
                  <c:v>-1.0439400000000001</c:v>
                </c:pt>
                <c:pt idx="10061">
                  <c:v>-1.04294</c:v>
                </c:pt>
                <c:pt idx="10062">
                  <c:v>-1.0419499999999999</c:v>
                </c:pt>
                <c:pt idx="10063">
                  <c:v>-1.04091</c:v>
                </c:pt>
                <c:pt idx="10064">
                  <c:v>-1.0398799999999999</c:v>
                </c:pt>
                <c:pt idx="10065">
                  <c:v>-1.0389200000000001</c:v>
                </c:pt>
                <c:pt idx="10066">
                  <c:v>-1.03792</c:v>
                </c:pt>
                <c:pt idx="10067">
                  <c:v>-1.03691</c:v>
                </c:pt>
                <c:pt idx="10068">
                  <c:v>-1.03592</c:v>
                </c:pt>
                <c:pt idx="10069">
                  <c:v>-1.0349200000000001</c:v>
                </c:pt>
                <c:pt idx="10070">
                  <c:v>-1.03393</c:v>
                </c:pt>
                <c:pt idx="10071">
                  <c:v>-1.03288</c:v>
                </c:pt>
                <c:pt idx="10072">
                  <c:v>-1.03193</c:v>
                </c:pt>
                <c:pt idx="10073">
                  <c:v>-1.03091</c:v>
                </c:pt>
                <c:pt idx="10074">
                  <c:v>-1.0299199999999999</c:v>
                </c:pt>
                <c:pt idx="10075">
                  <c:v>-1.0288999999999999</c:v>
                </c:pt>
                <c:pt idx="10076">
                  <c:v>-1.0278799999999999</c:v>
                </c:pt>
                <c:pt idx="10077">
                  <c:v>-1.0268999999999999</c:v>
                </c:pt>
                <c:pt idx="10078">
                  <c:v>-1.0258499999999999</c:v>
                </c:pt>
                <c:pt idx="10079">
                  <c:v>-1.0249200000000001</c:v>
                </c:pt>
                <c:pt idx="10080">
                  <c:v>-1.02389</c:v>
                </c:pt>
                <c:pt idx="10081">
                  <c:v>-1.02288</c:v>
                </c:pt>
                <c:pt idx="10082">
                  <c:v>-1.02193</c:v>
                </c:pt>
                <c:pt idx="10083">
                  <c:v>-1.0209600000000001</c:v>
                </c:pt>
                <c:pt idx="10084">
                  <c:v>-1.01997</c:v>
                </c:pt>
                <c:pt idx="10085">
                  <c:v>-1.0188999999999999</c:v>
                </c:pt>
                <c:pt idx="10086">
                  <c:v>-1.01793</c:v>
                </c:pt>
                <c:pt idx="10087">
                  <c:v>-1.0168999999999999</c:v>
                </c:pt>
                <c:pt idx="10088">
                  <c:v>-1.0159100000000001</c:v>
                </c:pt>
                <c:pt idx="10089">
                  <c:v>-1.0149300000000001</c:v>
                </c:pt>
                <c:pt idx="10090">
                  <c:v>-1.01389</c:v>
                </c:pt>
                <c:pt idx="10091">
                  <c:v>-1.0128600000000001</c:v>
                </c:pt>
                <c:pt idx="10092">
                  <c:v>-1.0118799999999999</c:v>
                </c:pt>
                <c:pt idx="10093">
                  <c:v>-1.0108900000000001</c:v>
                </c:pt>
                <c:pt idx="10094">
                  <c:v>-1.0099400000000001</c:v>
                </c:pt>
                <c:pt idx="10095">
                  <c:v>-1.0088900000000001</c:v>
                </c:pt>
                <c:pt idx="10096">
                  <c:v>-1.00786</c:v>
                </c:pt>
                <c:pt idx="10097">
                  <c:v>-1.00688</c:v>
                </c:pt>
                <c:pt idx="10098">
                  <c:v>-1.0058800000000001</c:v>
                </c:pt>
                <c:pt idx="10099">
                  <c:v>-1.0048900000000001</c:v>
                </c:pt>
                <c:pt idx="10100">
                  <c:v>-1.0038800000000001</c:v>
                </c:pt>
                <c:pt idx="10101">
                  <c:v>-1.00285</c:v>
                </c:pt>
                <c:pt idx="10102">
                  <c:v>-1.0019100000000001</c:v>
                </c:pt>
                <c:pt idx="10103">
                  <c:v>-1.0007900000000001</c:v>
                </c:pt>
                <c:pt idx="10104">
                  <c:v>-0.99990100000000004</c:v>
                </c:pt>
                <c:pt idx="10105">
                  <c:v>-0.99892899999999996</c:v>
                </c:pt>
                <c:pt idx="10106">
                  <c:v>-0.99795100000000003</c:v>
                </c:pt>
                <c:pt idx="10107">
                  <c:v>-0.99693299999999996</c:v>
                </c:pt>
                <c:pt idx="10108">
                  <c:v>-0.99593399999999999</c:v>
                </c:pt>
                <c:pt idx="10109">
                  <c:v>-0.99492199999999997</c:v>
                </c:pt>
                <c:pt idx="10110">
                  <c:v>-0.99385900000000005</c:v>
                </c:pt>
                <c:pt idx="10111">
                  <c:v>-0.99296700000000004</c:v>
                </c:pt>
                <c:pt idx="10112">
                  <c:v>-0.99190999999999996</c:v>
                </c:pt>
                <c:pt idx="10113">
                  <c:v>-0.99090900000000004</c:v>
                </c:pt>
                <c:pt idx="10114">
                  <c:v>-0.98986700000000005</c:v>
                </c:pt>
                <c:pt idx="10115">
                  <c:v>-0.98884899999999998</c:v>
                </c:pt>
                <c:pt idx="10116">
                  <c:v>-0.987869</c:v>
                </c:pt>
                <c:pt idx="10117">
                  <c:v>-0.98696499999999998</c:v>
                </c:pt>
                <c:pt idx="10118">
                  <c:v>-0.98585900000000004</c:v>
                </c:pt>
                <c:pt idx="10119">
                  <c:v>-0.98489000000000004</c:v>
                </c:pt>
                <c:pt idx="10120">
                  <c:v>-0.98386700000000005</c:v>
                </c:pt>
                <c:pt idx="10121">
                  <c:v>-0.98290599999999995</c:v>
                </c:pt>
                <c:pt idx="10122">
                  <c:v>-0.98190599999999995</c:v>
                </c:pt>
                <c:pt idx="10123">
                  <c:v>-0.98091700000000004</c:v>
                </c:pt>
                <c:pt idx="10124">
                  <c:v>-0.97987199999999997</c:v>
                </c:pt>
                <c:pt idx="10125">
                  <c:v>-0.97895399999999999</c:v>
                </c:pt>
                <c:pt idx="10126">
                  <c:v>-0.97787000000000002</c:v>
                </c:pt>
                <c:pt idx="10127">
                  <c:v>-0.97689899999999996</c:v>
                </c:pt>
                <c:pt idx="10128">
                  <c:v>-0.97599999999999998</c:v>
                </c:pt>
                <c:pt idx="10129">
                  <c:v>-0.97493099999999999</c:v>
                </c:pt>
                <c:pt idx="10130">
                  <c:v>-0.973935</c:v>
                </c:pt>
                <c:pt idx="10131">
                  <c:v>-0.97291300000000003</c:v>
                </c:pt>
                <c:pt idx="10132">
                  <c:v>-0.97195699999999996</c:v>
                </c:pt>
                <c:pt idx="10133">
                  <c:v>-0.97093499999999999</c:v>
                </c:pt>
                <c:pt idx="10134">
                  <c:v>-0.96995299999999995</c:v>
                </c:pt>
                <c:pt idx="10135">
                  <c:v>-0.96889800000000004</c:v>
                </c:pt>
                <c:pt idx="10136">
                  <c:v>-0.96789000000000003</c:v>
                </c:pt>
                <c:pt idx="10137">
                  <c:v>-0.96693399999999996</c:v>
                </c:pt>
                <c:pt idx="10138">
                  <c:v>-0.96586799999999995</c:v>
                </c:pt>
                <c:pt idx="10139">
                  <c:v>-0.96490100000000001</c:v>
                </c:pt>
                <c:pt idx="10140">
                  <c:v>-0.96391800000000005</c:v>
                </c:pt>
                <c:pt idx="10141">
                  <c:v>-0.96289000000000002</c:v>
                </c:pt>
                <c:pt idx="10142">
                  <c:v>-0.96187100000000003</c:v>
                </c:pt>
                <c:pt idx="10143">
                  <c:v>-0.96091599999999999</c:v>
                </c:pt>
                <c:pt idx="10144">
                  <c:v>-0.95987999999999996</c:v>
                </c:pt>
                <c:pt idx="10145">
                  <c:v>-0.95893200000000001</c:v>
                </c:pt>
                <c:pt idx="10146">
                  <c:v>-0.95788499999999999</c:v>
                </c:pt>
                <c:pt idx="10147">
                  <c:v>-0.95690699999999995</c:v>
                </c:pt>
                <c:pt idx="10148">
                  <c:v>-0.95591000000000004</c:v>
                </c:pt>
                <c:pt idx="10149">
                  <c:v>-0.95493399999999995</c:v>
                </c:pt>
                <c:pt idx="10150">
                  <c:v>-0.95396800000000004</c:v>
                </c:pt>
                <c:pt idx="10151">
                  <c:v>-0.95295399999999997</c:v>
                </c:pt>
                <c:pt idx="10152">
                  <c:v>-0.95192600000000005</c:v>
                </c:pt>
                <c:pt idx="10153">
                  <c:v>-0.95089599999999996</c:v>
                </c:pt>
                <c:pt idx="10154">
                  <c:v>-0.94992699999999997</c:v>
                </c:pt>
                <c:pt idx="10155">
                  <c:v>-0.94893499999999997</c:v>
                </c:pt>
                <c:pt idx="10156">
                  <c:v>-0.947905</c:v>
                </c:pt>
                <c:pt idx="10157">
                  <c:v>-0.94691499999999995</c:v>
                </c:pt>
                <c:pt idx="10158">
                  <c:v>-0.94599800000000001</c:v>
                </c:pt>
                <c:pt idx="10159">
                  <c:v>-0.94491599999999998</c:v>
                </c:pt>
                <c:pt idx="10160">
                  <c:v>-0.94392399999999999</c:v>
                </c:pt>
                <c:pt idx="10161">
                  <c:v>-0.94296899999999995</c:v>
                </c:pt>
                <c:pt idx="10162">
                  <c:v>-0.94186000000000003</c:v>
                </c:pt>
                <c:pt idx="10163">
                  <c:v>-0.94086899999999996</c:v>
                </c:pt>
                <c:pt idx="10164">
                  <c:v>-0.93988700000000003</c:v>
                </c:pt>
                <c:pt idx="10165">
                  <c:v>-0.93885399999999997</c:v>
                </c:pt>
                <c:pt idx="10166">
                  <c:v>-0.93790200000000001</c:v>
                </c:pt>
                <c:pt idx="10167">
                  <c:v>-0.93690700000000005</c:v>
                </c:pt>
                <c:pt idx="10168">
                  <c:v>-0.93591199999999997</c:v>
                </c:pt>
                <c:pt idx="10169">
                  <c:v>-0.93492399999999998</c:v>
                </c:pt>
                <c:pt idx="10170">
                  <c:v>-0.933952</c:v>
                </c:pt>
                <c:pt idx="10171">
                  <c:v>-0.93295600000000001</c:v>
                </c:pt>
                <c:pt idx="10172">
                  <c:v>-0.93198899999999996</c:v>
                </c:pt>
                <c:pt idx="10173">
                  <c:v>-0.93099200000000004</c:v>
                </c:pt>
                <c:pt idx="10174">
                  <c:v>-0.92999600000000004</c:v>
                </c:pt>
                <c:pt idx="10175">
                  <c:v>-0.92892300000000005</c:v>
                </c:pt>
                <c:pt idx="10176">
                  <c:v>-0.92800199999999999</c:v>
                </c:pt>
                <c:pt idx="10177">
                  <c:v>-0.92697099999999999</c:v>
                </c:pt>
                <c:pt idx="10178">
                  <c:v>-0.92596000000000001</c:v>
                </c:pt>
                <c:pt idx="10179">
                  <c:v>-0.92497099999999999</c:v>
                </c:pt>
                <c:pt idx="10180">
                  <c:v>-0.92398499999999995</c:v>
                </c:pt>
                <c:pt idx="10181">
                  <c:v>-0.92288800000000004</c:v>
                </c:pt>
                <c:pt idx="10182">
                  <c:v>-0.92191100000000004</c:v>
                </c:pt>
                <c:pt idx="10183">
                  <c:v>-0.92097799999999996</c:v>
                </c:pt>
                <c:pt idx="10184">
                  <c:v>-0.91998500000000005</c:v>
                </c:pt>
                <c:pt idx="10185">
                  <c:v>-0.918906</c:v>
                </c:pt>
                <c:pt idx="10186">
                  <c:v>-0.91792399999999996</c:v>
                </c:pt>
                <c:pt idx="10187">
                  <c:v>-0.91685799999999995</c:v>
                </c:pt>
                <c:pt idx="10188">
                  <c:v>-0.91595000000000004</c:v>
                </c:pt>
                <c:pt idx="10189">
                  <c:v>-0.91494500000000001</c:v>
                </c:pt>
                <c:pt idx="10190">
                  <c:v>-0.91395700000000002</c:v>
                </c:pt>
                <c:pt idx="10191">
                  <c:v>-0.91293100000000005</c:v>
                </c:pt>
                <c:pt idx="10192">
                  <c:v>-0.91193999999999997</c:v>
                </c:pt>
                <c:pt idx="10193">
                  <c:v>-0.91091500000000003</c:v>
                </c:pt>
                <c:pt idx="10194">
                  <c:v>-0.91000700000000001</c:v>
                </c:pt>
                <c:pt idx="10195">
                  <c:v>-0.90895000000000004</c:v>
                </c:pt>
                <c:pt idx="10196">
                  <c:v>-0.90799399999999997</c:v>
                </c:pt>
                <c:pt idx="10197">
                  <c:v>-0.90693199999999996</c:v>
                </c:pt>
                <c:pt idx="10198">
                  <c:v>-0.90592600000000001</c:v>
                </c:pt>
                <c:pt idx="10199">
                  <c:v>-0.90500800000000003</c:v>
                </c:pt>
                <c:pt idx="10200">
                  <c:v>-0.90393999999999997</c:v>
                </c:pt>
                <c:pt idx="10201">
                  <c:v>-0.90294300000000005</c:v>
                </c:pt>
                <c:pt idx="10202">
                  <c:v>-0.90201600000000004</c:v>
                </c:pt>
                <c:pt idx="10203">
                  <c:v>-0.90093800000000002</c:v>
                </c:pt>
                <c:pt idx="10204">
                  <c:v>-0.89998299999999998</c:v>
                </c:pt>
                <c:pt idx="10205">
                  <c:v>-0.89895899999999995</c:v>
                </c:pt>
                <c:pt idx="10206">
                  <c:v>-0.89792700000000003</c:v>
                </c:pt>
                <c:pt idx="10207">
                  <c:v>-0.89693500000000004</c:v>
                </c:pt>
                <c:pt idx="10208">
                  <c:v>-0.89592799999999995</c:v>
                </c:pt>
                <c:pt idx="10209">
                  <c:v>-0.89495499999999995</c:v>
                </c:pt>
                <c:pt idx="10210">
                  <c:v>-0.89390499999999995</c:v>
                </c:pt>
                <c:pt idx="10211">
                  <c:v>-0.89293699999999998</c:v>
                </c:pt>
                <c:pt idx="10212">
                  <c:v>-0.89196799999999998</c:v>
                </c:pt>
                <c:pt idx="10213">
                  <c:v>-0.890988</c:v>
                </c:pt>
                <c:pt idx="10214">
                  <c:v>-0.88997700000000002</c:v>
                </c:pt>
                <c:pt idx="10215">
                  <c:v>-0.88895500000000005</c:v>
                </c:pt>
                <c:pt idx="10216">
                  <c:v>-0.88798600000000005</c:v>
                </c:pt>
                <c:pt idx="10217">
                  <c:v>-0.88699099999999997</c:v>
                </c:pt>
                <c:pt idx="10218">
                  <c:v>-0.88595999999999997</c:v>
                </c:pt>
                <c:pt idx="10219">
                  <c:v>-0.88501200000000002</c:v>
                </c:pt>
                <c:pt idx="10220">
                  <c:v>-0.88393200000000005</c:v>
                </c:pt>
                <c:pt idx="10221">
                  <c:v>-0.88295699999999999</c:v>
                </c:pt>
                <c:pt idx="10222">
                  <c:v>-0.88198699999999997</c:v>
                </c:pt>
                <c:pt idx="10223">
                  <c:v>-0.88097400000000003</c:v>
                </c:pt>
                <c:pt idx="10224">
                  <c:v>-0.87993100000000002</c:v>
                </c:pt>
                <c:pt idx="10225">
                  <c:v>-0.87892400000000004</c:v>
                </c:pt>
                <c:pt idx="10226">
                  <c:v>-0.87798399999999999</c:v>
                </c:pt>
                <c:pt idx="10227">
                  <c:v>-0.87700199999999995</c:v>
                </c:pt>
                <c:pt idx="10228">
                  <c:v>-0.87595199999999995</c:v>
                </c:pt>
                <c:pt idx="10229">
                  <c:v>-0.87495199999999995</c:v>
                </c:pt>
                <c:pt idx="10230">
                  <c:v>-0.87397000000000002</c:v>
                </c:pt>
                <c:pt idx="10231">
                  <c:v>-0.87291200000000002</c:v>
                </c:pt>
                <c:pt idx="10232">
                  <c:v>-0.87193799999999999</c:v>
                </c:pt>
                <c:pt idx="10233">
                  <c:v>-0.87093200000000004</c:v>
                </c:pt>
                <c:pt idx="10234">
                  <c:v>-0.86991799999999997</c:v>
                </c:pt>
                <c:pt idx="10235">
                  <c:v>-0.86894000000000005</c:v>
                </c:pt>
                <c:pt idx="10236">
                  <c:v>-0.86794800000000005</c:v>
                </c:pt>
                <c:pt idx="10237">
                  <c:v>-0.86698900000000001</c:v>
                </c:pt>
                <c:pt idx="10238">
                  <c:v>-0.86602400000000002</c:v>
                </c:pt>
                <c:pt idx="10239">
                  <c:v>-0.86495</c:v>
                </c:pt>
                <c:pt idx="10240">
                  <c:v>-0.86396600000000001</c:v>
                </c:pt>
                <c:pt idx="10241">
                  <c:v>-0.86297800000000002</c:v>
                </c:pt>
                <c:pt idx="10242">
                  <c:v>-0.86198200000000003</c:v>
                </c:pt>
                <c:pt idx="10243">
                  <c:v>-0.860954</c:v>
                </c:pt>
                <c:pt idx="10244">
                  <c:v>-0.86001000000000005</c:v>
                </c:pt>
                <c:pt idx="10245">
                  <c:v>-0.85895699999999997</c:v>
                </c:pt>
                <c:pt idx="10246">
                  <c:v>-0.85794099999999995</c:v>
                </c:pt>
                <c:pt idx="10247">
                  <c:v>-0.85697500000000004</c:v>
                </c:pt>
                <c:pt idx="10248">
                  <c:v>-0.85601099999999997</c:v>
                </c:pt>
                <c:pt idx="10249">
                  <c:v>-0.85497199999999995</c:v>
                </c:pt>
                <c:pt idx="10250">
                  <c:v>-0.85398499999999999</c:v>
                </c:pt>
                <c:pt idx="10251">
                  <c:v>-0.85296099999999997</c:v>
                </c:pt>
                <c:pt idx="10252">
                  <c:v>-0.851939</c:v>
                </c:pt>
                <c:pt idx="10253">
                  <c:v>-0.85094000000000003</c:v>
                </c:pt>
                <c:pt idx="10254">
                  <c:v>-0.84996499999999997</c:v>
                </c:pt>
                <c:pt idx="10255">
                  <c:v>-0.84895699999999996</c:v>
                </c:pt>
                <c:pt idx="10256">
                  <c:v>-0.84797100000000003</c:v>
                </c:pt>
                <c:pt idx="10257">
                  <c:v>-0.84696800000000005</c:v>
                </c:pt>
                <c:pt idx="10258">
                  <c:v>-0.846051</c:v>
                </c:pt>
                <c:pt idx="10259">
                  <c:v>-0.844947</c:v>
                </c:pt>
                <c:pt idx="10260">
                  <c:v>-0.84398200000000001</c:v>
                </c:pt>
                <c:pt idx="10261">
                  <c:v>-0.84298899999999999</c:v>
                </c:pt>
                <c:pt idx="10262">
                  <c:v>-0.84197999999999995</c:v>
                </c:pt>
                <c:pt idx="10263">
                  <c:v>-0.84098799999999996</c:v>
                </c:pt>
                <c:pt idx="10264">
                  <c:v>-0.84001700000000001</c:v>
                </c:pt>
                <c:pt idx="10265">
                  <c:v>-0.83902500000000002</c:v>
                </c:pt>
                <c:pt idx="10266">
                  <c:v>-0.83801300000000001</c:v>
                </c:pt>
                <c:pt idx="10267">
                  <c:v>-0.83697299999999997</c:v>
                </c:pt>
                <c:pt idx="10268">
                  <c:v>-0.83595399999999997</c:v>
                </c:pt>
                <c:pt idx="10269">
                  <c:v>-0.83492299999999997</c:v>
                </c:pt>
                <c:pt idx="10270">
                  <c:v>-0.83398499999999998</c:v>
                </c:pt>
                <c:pt idx="10271">
                  <c:v>-0.83300099999999999</c:v>
                </c:pt>
                <c:pt idx="10272">
                  <c:v>-0.83197600000000005</c:v>
                </c:pt>
                <c:pt idx="10273">
                  <c:v>-0.83096800000000004</c:v>
                </c:pt>
                <c:pt idx="10274">
                  <c:v>-0.82991000000000004</c:v>
                </c:pt>
                <c:pt idx="10275">
                  <c:v>-0.82896099999999995</c:v>
                </c:pt>
                <c:pt idx="10276">
                  <c:v>-0.82796800000000004</c:v>
                </c:pt>
                <c:pt idx="10277">
                  <c:v>-0.82692900000000003</c:v>
                </c:pt>
                <c:pt idx="10278">
                  <c:v>-0.82596000000000003</c:v>
                </c:pt>
                <c:pt idx="10279">
                  <c:v>-0.82492500000000002</c:v>
                </c:pt>
                <c:pt idx="10280">
                  <c:v>-0.82398400000000005</c:v>
                </c:pt>
                <c:pt idx="10281">
                  <c:v>-0.82300499999999999</c:v>
                </c:pt>
                <c:pt idx="10282">
                  <c:v>-0.82197500000000001</c:v>
                </c:pt>
                <c:pt idx="10283">
                  <c:v>-0.82104999999999995</c:v>
                </c:pt>
                <c:pt idx="10284">
                  <c:v>-0.81997399999999998</c:v>
                </c:pt>
                <c:pt idx="10285">
                  <c:v>-0.81896899999999995</c:v>
                </c:pt>
                <c:pt idx="10286">
                  <c:v>-0.81794900000000004</c:v>
                </c:pt>
                <c:pt idx="10287">
                  <c:v>-0.81698999999999999</c:v>
                </c:pt>
                <c:pt idx="10288">
                  <c:v>-0.81600200000000001</c:v>
                </c:pt>
                <c:pt idx="10289">
                  <c:v>-0.81498999999999999</c:v>
                </c:pt>
                <c:pt idx="10290">
                  <c:v>-0.81397299999999995</c:v>
                </c:pt>
                <c:pt idx="10291">
                  <c:v>-0.81298199999999998</c:v>
                </c:pt>
                <c:pt idx="10292">
                  <c:v>-0.81193199999999999</c:v>
                </c:pt>
                <c:pt idx="10293">
                  <c:v>-0.81100099999999997</c:v>
                </c:pt>
                <c:pt idx="10294">
                  <c:v>-0.80998499999999996</c:v>
                </c:pt>
                <c:pt idx="10295">
                  <c:v>-0.80894299999999997</c:v>
                </c:pt>
                <c:pt idx="10296">
                  <c:v>-0.80798000000000003</c:v>
                </c:pt>
                <c:pt idx="10297">
                  <c:v>-0.80694100000000002</c:v>
                </c:pt>
                <c:pt idx="10298">
                  <c:v>-0.80597700000000005</c:v>
                </c:pt>
                <c:pt idx="10299">
                  <c:v>-0.80491000000000001</c:v>
                </c:pt>
                <c:pt idx="10300">
                  <c:v>-0.80392300000000005</c:v>
                </c:pt>
                <c:pt idx="10301">
                  <c:v>-0.80294299999999996</c:v>
                </c:pt>
                <c:pt idx="10302">
                  <c:v>-0.80191599999999996</c:v>
                </c:pt>
                <c:pt idx="10303">
                  <c:v>-0.800952</c:v>
                </c:pt>
                <c:pt idx="10304">
                  <c:v>-0.79996</c:v>
                </c:pt>
                <c:pt idx="10305">
                  <c:v>-0.79902799999999996</c:v>
                </c:pt>
                <c:pt idx="10306">
                  <c:v>-0.79725100000000004</c:v>
                </c:pt>
                <c:pt idx="10307">
                  <c:v>-0.79629300000000003</c:v>
                </c:pt>
                <c:pt idx="10308">
                  <c:v>-0.79520800000000003</c:v>
                </c:pt>
                <c:pt idx="10309">
                  <c:v>-0.79428500000000002</c:v>
                </c:pt>
                <c:pt idx="10310">
                  <c:v>-0.793269</c:v>
                </c:pt>
                <c:pt idx="10311">
                  <c:v>-0.79228500000000002</c:v>
                </c:pt>
                <c:pt idx="10312">
                  <c:v>-0.79123100000000002</c:v>
                </c:pt>
                <c:pt idx="10313">
                  <c:v>-0.79019899999999998</c:v>
                </c:pt>
                <c:pt idx="10314">
                  <c:v>-0.78925100000000004</c:v>
                </c:pt>
                <c:pt idx="10315">
                  <c:v>-0.78827400000000003</c:v>
                </c:pt>
                <c:pt idx="10316">
                  <c:v>-0.78728500000000001</c:v>
                </c:pt>
                <c:pt idx="10317">
                  <c:v>-0.786215</c:v>
                </c:pt>
                <c:pt idx="10318">
                  <c:v>-0.78525599999999995</c:v>
                </c:pt>
                <c:pt idx="10319">
                  <c:v>-0.78425</c:v>
                </c:pt>
                <c:pt idx="10320">
                  <c:v>-0.78323100000000001</c:v>
                </c:pt>
                <c:pt idx="10321">
                  <c:v>-0.78223100000000001</c:v>
                </c:pt>
                <c:pt idx="10322">
                  <c:v>-0.78119400000000006</c:v>
                </c:pt>
                <c:pt idx="10323">
                  <c:v>-0.78026600000000002</c:v>
                </c:pt>
                <c:pt idx="10324">
                  <c:v>-0.77927800000000003</c:v>
                </c:pt>
                <c:pt idx="10325">
                  <c:v>-0.77825599999999995</c:v>
                </c:pt>
                <c:pt idx="10326">
                  <c:v>-0.77723500000000001</c:v>
                </c:pt>
                <c:pt idx="10327">
                  <c:v>-0.77622000000000002</c:v>
                </c:pt>
                <c:pt idx="10328">
                  <c:v>-0.77525200000000005</c:v>
                </c:pt>
                <c:pt idx="10329">
                  <c:v>-0.77417599999999998</c:v>
                </c:pt>
                <c:pt idx="10330">
                  <c:v>-0.77328399999999997</c:v>
                </c:pt>
                <c:pt idx="10331">
                  <c:v>-0.77228200000000002</c:v>
                </c:pt>
                <c:pt idx="10332">
                  <c:v>-0.77127500000000004</c:v>
                </c:pt>
                <c:pt idx="10333">
                  <c:v>-0.770208</c:v>
                </c:pt>
                <c:pt idx="10334">
                  <c:v>-0.76926000000000005</c:v>
                </c:pt>
                <c:pt idx="10335">
                  <c:v>-0.76817500000000005</c:v>
                </c:pt>
                <c:pt idx="10336">
                  <c:v>-0.76725900000000002</c:v>
                </c:pt>
                <c:pt idx="10337">
                  <c:v>-0.76629000000000003</c:v>
                </c:pt>
                <c:pt idx="10338">
                  <c:v>-0.76520500000000002</c:v>
                </c:pt>
                <c:pt idx="10339">
                  <c:v>-0.76424000000000003</c:v>
                </c:pt>
                <c:pt idx="10340">
                  <c:v>-0.76322100000000004</c:v>
                </c:pt>
                <c:pt idx="10341">
                  <c:v>-0.76222199999999996</c:v>
                </c:pt>
                <c:pt idx="10342">
                  <c:v>-0.76121799999999995</c:v>
                </c:pt>
                <c:pt idx="10343">
                  <c:v>-0.76024499999999995</c:v>
                </c:pt>
                <c:pt idx="10344">
                  <c:v>-0.75923099999999999</c:v>
                </c:pt>
                <c:pt idx="10345">
                  <c:v>-0.75830699999999995</c:v>
                </c:pt>
                <c:pt idx="10346">
                  <c:v>-0.75731400000000004</c:v>
                </c:pt>
                <c:pt idx="10347">
                  <c:v>-0.75632600000000005</c:v>
                </c:pt>
                <c:pt idx="10348">
                  <c:v>-0.75529400000000002</c:v>
                </c:pt>
                <c:pt idx="10349">
                  <c:v>-0.75429400000000002</c:v>
                </c:pt>
                <c:pt idx="10350">
                  <c:v>-0.75330799999999998</c:v>
                </c:pt>
                <c:pt idx="10351">
                  <c:v>-0.75234999999999996</c:v>
                </c:pt>
                <c:pt idx="10352">
                  <c:v>-0.75126000000000004</c:v>
                </c:pt>
                <c:pt idx="10353">
                  <c:v>-0.75034599999999996</c:v>
                </c:pt>
                <c:pt idx="10354">
                  <c:v>-0.74934199999999995</c:v>
                </c:pt>
                <c:pt idx="10355">
                  <c:v>-0.74828799999999995</c:v>
                </c:pt>
                <c:pt idx="10356">
                  <c:v>-0.74728099999999997</c:v>
                </c:pt>
                <c:pt idx="10357">
                  <c:v>-0.74638899999999997</c:v>
                </c:pt>
                <c:pt idx="10358">
                  <c:v>-0.74534699999999998</c:v>
                </c:pt>
                <c:pt idx="10359">
                  <c:v>-0.74425200000000002</c:v>
                </c:pt>
                <c:pt idx="10360">
                  <c:v>-0.743336</c:v>
                </c:pt>
                <c:pt idx="10361">
                  <c:v>-0.74232299999999996</c:v>
                </c:pt>
                <c:pt idx="10362">
                  <c:v>-0.74127900000000002</c:v>
                </c:pt>
                <c:pt idx="10363">
                  <c:v>-0.74033499999999997</c:v>
                </c:pt>
                <c:pt idx="10364">
                  <c:v>-0.73924900000000004</c:v>
                </c:pt>
                <c:pt idx="10365">
                  <c:v>-0.73834999999999995</c:v>
                </c:pt>
                <c:pt idx="10366">
                  <c:v>-0.73731599999999997</c:v>
                </c:pt>
                <c:pt idx="10367">
                  <c:v>-0.73632900000000001</c:v>
                </c:pt>
                <c:pt idx="10368">
                  <c:v>-0.73531500000000005</c:v>
                </c:pt>
                <c:pt idx="10369">
                  <c:v>-0.73436800000000002</c:v>
                </c:pt>
                <c:pt idx="10370">
                  <c:v>-0.73337600000000003</c:v>
                </c:pt>
                <c:pt idx="10371">
                  <c:v>-0.73228899999999997</c:v>
                </c:pt>
                <c:pt idx="10372">
                  <c:v>-0.73129500000000003</c:v>
                </c:pt>
                <c:pt idx="10373">
                  <c:v>-0.73029999999999995</c:v>
                </c:pt>
                <c:pt idx="10374">
                  <c:v>-0.72934299999999996</c:v>
                </c:pt>
                <c:pt idx="10375">
                  <c:v>-0.72838099999999995</c:v>
                </c:pt>
                <c:pt idx="10376">
                  <c:v>-0.72732200000000002</c:v>
                </c:pt>
                <c:pt idx="10377">
                  <c:v>-0.72639500000000001</c:v>
                </c:pt>
                <c:pt idx="10378">
                  <c:v>-0.72531400000000001</c:v>
                </c:pt>
                <c:pt idx="10379">
                  <c:v>-0.724302</c:v>
                </c:pt>
                <c:pt idx="10380">
                  <c:v>-0.72334600000000004</c:v>
                </c:pt>
                <c:pt idx="10381">
                  <c:v>-0.72233400000000003</c:v>
                </c:pt>
                <c:pt idx="10382">
                  <c:v>-0.72132799999999997</c:v>
                </c:pt>
                <c:pt idx="10383">
                  <c:v>-0.72036100000000003</c:v>
                </c:pt>
                <c:pt idx="10384">
                  <c:v>-0.71932300000000005</c:v>
                </c:pt>
                <c:pt idx="10385">
                  <c:v>-0.71831699999999998</c:v>
                </c:pt>
                <c:pt idx="10386">
                  <c:v>-0.71728599999999998</c:v>
                </c:pt>
                <c:pt idx="10387">
                  <c:v>-0.71632799999999996</c:v>
                </c:pt>
                <c:pt idx="10388">
                  <c:v>-0.71536699999999998</c:v>
                </c:pt>
                <c:pt idx="10389">
                  <c:v>-0.714337</c:v>
                </c:pt>
                <c:pt idx="10390">
                  <c:v>-0.71336999999999995</c:v>
                </c:pt>
                <c:pt idx="10391">
                  <c:v>-0.71240199999999998</c:v>
                </c:pt>
                <c:pt idx="10392">
                  <c:v>-0.71136699999999997</c:v>
                </c:pt>
                <c:pt idx="10393">
                  <c:v>-0.71035000000000004</c:v>
                </c:pt>
                <c:pt idx="10394">
                  <c:v>-0.70935400000000004</c:v>
                </c:pt>
                <c:pt idx="10395">
                  <c:v>-0.70835599999999999</c:v>
                </c:pt>
                <c:pt idx="10396">
                  <c:v>-0.70730300000000002</c:v>
                </c:pt>
                <c:pt idx="10397">
                  <c:v>-0.70635899999999996</c:v>
                </c:pt>
                <c:pt idx="10398">
                  <c:v>-0.70532300000000003</c:v>
                </c:pt>
                <c:pt idx="10399">
                  <c:v>-0.70438599999999996</c:v>
                </c:pt>
                <c:pt idx="10400">
                  <c:v>-0.70335199999999998</c:v>
                </c:pt>
                <c:pt idx="10401">
                  <c:v>-0.70230199999999998</c:v>
                </c:pt>
                <c:pt idx="10402">
                  <c:v>-0.70132899999999998</c:v>
                </c:pt>
                <c:pt idx="10403">
                  <c:v>-0.70031100000000002</c:v>
                </c:pt>
                <c:pt idx="10404">
                  <c:v>-0.699438</c:v>
                </c:pt>
                <c:pt idx="10405">
                  <c:v>-0.69836699999999996</c:v>
                </c:pt>
                <c:pt idx="10406">
                  <c:v>-0.69739899999999999</c:v>
                </c:pt>
                <c:pt idx="10407">
                  <c:v>-0.69637300000000002</c:v>
                </c:pt>
                <c:pt idx="10408">
                  <c:v>-0.69535599999999997</c:v>
                </c:pt>
                <c:pt idx="10409">
                  <c:v>-0.69440100000000005</c:v>
                </c:pt>
                <c:pt idx="10410">
                  <c:v>-0.69333199999999995</c:v>
                </c:pt>
                <c:pt idx="10411">
                  <c:v>-0.69234399999999996</c:v>
                </c:pt>
                <c:pt idx="10412">
                  <c:v>-0.69142000000000003</c:v>
                </c:pt>
                <c:pt idx="10413">
                  <c:v>-0.69040299999999999</c:v>
                </c:pt>
                <c:pt idx="10414">
                  <c:v>-0.68937499999999996</c:v>
                </c:pt>
                <c:pt idx="10415">
                  <c:v>-0.68839499999999998</c:v>
                </c:pt>
                <c:pt idx="10416">
                  <c:v>-0.68735400000000002</c:v>
                </c:pt>
                <c:pt idx="10417">
                  <c:v>-0.68639099999999997</c:v>
                </c:pt>
                <c:pt idx="10418">
                  <c:v>-0.68538500000000002</c:v>
                </c:pt>
                <c:pt idx="10419">
                  <c:v>-0.68438399999999999</c:v>
                </c:pt>
                <c:pt idx="10420">
                  <c:v>-0.68340599999999996</c:v>
                </c:pt>
                <c:pt idx="10421">
                  <c:v>-0.68237499999999995</c:v>
                </c:pt>
                <c:pt idx="10422">
                  <c:v>-0.68140599999999996</c:v>
                </c:pt>
                <c:pt idx="10423">
                  <c:v>-0.680369</c:v>
                </c:pt>
                <c:pt idx="10424">
                  <c:v>-0.67941099999999999</c:v>
                </c:pt>
                <c:pt idx="10425">
                  <c:v>-0.67836200000000002</c:v>
                </c:pt>
                <c:pt idx="10426">
                  <c:v>-0.67735900000000004</c:v>
                </c:pt>
                <c:pt idx="10427">
                  <c:v>-0.67636600000000002</c:v>
                </c:pt>
                <c:pt idx="10428">
                  <c:v>-0.67539199999999999</c:v>
                </c:pt>
                <c:pt idx="10429">
                  <c:v>-0.67429399999999995</c:v>
                </c:pt>
                <c:pt idx="10430">
                  <c:v>-0.67338699999999996</c:v>
                </c:pt>
                <c:pt idx="10431">
                  <c:v>-0.67232099999999995</c:v>
                </c:pt>
                <c:pt idx="10432">
                  <c:v>-0.67135100000000003</c:v>
                </c:pt>
                <c:pt idx="10433">
                  <c:v>-0.67039499999999996</c:v>
                </c:pt>
                <c:pt idx="10434">
                  <c:v>-0.66933500000000001</c:v>
                </c:pt>
                <c:pt idx="10435">
                  <c:v>-0.66841200000000001</c:v>
                </c:pt>
                <c:pt idx="10436">
                  <c:v>-0.66740999999999995</c:v>
                </c:pt>
                <c:pt idx="10437">
                  <c:v>-0.66636200000000001</c:v>
                </c:pt>
                <c:pt idx="10438">
                  <c:v>-0.66532899999999995</c:v>
                </c:pt>
                <c:pt idx="10439">
                  <c:v>-0.66434099999999996</c:v>
                </c:pt>
                <c:pt idx="10440">
                  <c:v>-0.66332999999999998</c:v>
                </c:pt>
                <c:pt idx="10441">
                  <c:v>-0.66239700000000001</c:v>
                </c:pt>
                <c:pt idx="10442">
                  <c:v>-0.66133699999999995</c:v>
                </c:pt>
                <c:pt idx="10443">
                  <c:v>-0.66034499999999996</c:v>
                </c:pt>
                <c:pt idx="10444">
                  <c:v>-0.65934000000000004</c:v>
                </c:pt>
                <c:pt idx="10445">
                  <c:v>-0.65829700000000002</c:v>
                </c:pt>
                <c:pt idx="10446">
                  <c:v>-0.657389</c:v>
                </c:pt>
                <c:pt idx="10447">
                  <c:v>-0.656331</c:v>
                </c:pt>
                <c:pt idx="10448">
                  <c:v>-0.65530600000000006</c:v>
                </c:pt>
                <c:pt idx="10449">
                  <c:v>-0.65432299999999999</c:v>
                </c:pt>
                <c:pt idx="10450">
                  <c:v>-0.65331700000000004</c:v>
                </c:pt>
                <c:pt idx="10451">
                  <c:v>-0.65234499999999995</c:v>
                </c:pt>
                <c:pt idx="10452">
                  <c:v>-0.65140699999999996</c:v>
                </c:pt>
                <c:pt idx="10453">
                  <c:v>-0.65035600000000005</c:v>
                </c:pt>
                <c:pt idx="10454">
                  <c:v>-0.64935699999999996</c:v>
                </c:pt>
                <c:pt idx="10455">
                  <c:v>-0.64841899999999997</c:v>
                </c:pt>
                <c:pt idx="10456">
                  <c:v>-0.64740200000000003</c:v>
                </c:pt>
                <c:pt idx="10457">
                  <c:v>-0.64638899999999999</c:v>
                </c:pt>
                <c:pt idx="10458">
                  <c:v>-0.64536099999999996</c:v>
                </c:pt>
                <c:pt idx="10459">
                  <c:v>-0.64432800000000001</c:v>
                </c:pt>
                <c:pt idx="10460">
                  <c:v>-0.64336199999999999</c:v>
                </c:pt>
                <c:pt idx="10461">
                  <c:v>-0.64241300000000001</c:v>
                </c:pt>
                <c:pt idx="10462">
                  <c:v>-0.64143700000000003</c:v>
                </c:pt>
                <c:pt idx="10463">
                  <c:v>-0.64037500000000003</c:v>
                </c:pt>
                <c:pt idx="10464">
                  <c:v>-0.63938799999999996</c:v>
                </c:pt>
                <c:pt idx="10465">
                  <c:v>-0.63833700000000004</c:v>
                </c:pt>
                <c:pt idx="10466">
                  <c:v>-0.63737900000000003</c:v>
                </c:pt>
                <c:pt idx="10467">
                  <c:v>-0.63629199999999997</c:v>
                </c:pt>
                <c:pt idx="10468">
                  <c:v>-0.63499000000000005</c:v>
                </c:pt>
                <c:pt idx="10469">
                  <c:v>-0.63360899999999998</c:v>
                </c:pt>
                <c:pt idx="10470">
                  <c:v>-0.63258000000000003</c:v>
                </c:pt>
                <c:pt idx="10471">
                  <c:v>-0.63156999999999996</c:v>
                </c:pt>
                <c:pt idx="10472">
                  <c:v>-0.63067200000000001</c:v>
                </c:pt>
                <c:pt idx="10473">
                  <c:v>-0.62965599999999999</c:v>
                </c:pt>
                <c:pt idx="10474">
                  <c:v>-0.62862899999999999</c:v>
                </c:pt>
                <c:pt idx="10475">
                  <c:v>-0.62763199999999997</c:v>
                </c:pt>
                <c:pt idx="10476">
                  <c:v>-0.62666200000000005</c:v>
                </c:pt>
                <c:pt idx="10477">
                  <c:v>-0.62574200000000002</c:v>
                </c:pt>
                <c:pt idx="10478">
                  <c:v>-0.62472399999999995</c:v>
                </c:pt>
                <c:pt idx="10479">
                  <c:v>-0.62369300000000005</c:v>
                </c:pt>
                <c:pt idx="10480">
                  <c:v>-0.622699</c:v>
                </c:pt>
                <c:pt idx="10481">
                  <c:v>-0.62168999999999996</c:v>
                </c:pt>
                <c:pt idx="10482">
                  <c:v>-0.62062200000000001</c:v>
                </c:pt>
                <c:pt idx="10483">
                  <c:v>-0.61962700000000004</c:v>
                </c:pt>
                <c:pt idx="10484">
                  <c:v>-0.61861600000000005</c:v>
                </c:pt>
                <c:pt idx="10485">
                  <c:v>-0.61764200000000002</c:v>
                </c:pt>
                <c:pt idx="10486">
                  <c:v>-0.61671399999999998</c:v>
                </c:pt>
                <c:pt idx="10487">
                  <c:v>-0.61563900000000005</c:v>
                </c:pt>
                <c:pt idx="10488">
                  <c:v>-0.61465700000000001</c:v>
                </c:pt>
                <c:pt idx="10489">
                  <c:v>-0.61360700000000001</c:v>
                </c:pt>
                <c:pt idx="10490">
                  <c:v>-0.61265499999999995</c:v>
                </c:pt>
                <c:pt idx="10491">
                  <c:v>-0.61167499999999997</c:v>
                </c:pt>
                <c:pt idx="10492">
                  <c:v>-0.61064399999999996</c:v>
                </c:pt>
                <c:pt idx="10493">
                  <c:v>-0.60965599999999998</c:v>
                </c:pt>
                <c:pt idx="10494">
                  <c:v>-0.60867199999999999</c:v>
                </c:pt>
                <c:pt idx="10495">
                  <c:v>-0.60768100000000003</c:v>
                </c:pt>
                <c:pt idx="10496">
                  <c:v>-0.60665800000000003</c:v>
                </c:pt>
                <c:pt idx="10497">
                  <c:v>-0.60563900000000004</c:v>
                </c:pt>
                <c:pt idx="10498">
                  <c:v>-0.60466500000000001</c:v>
                </c:pt>
                <c:pt idx="10499">
                  <c:v>-0.60370500000000005</c:v>
                </c:pt>
                <c:pt idx="10500">
                  <c:v>-0.60269300000000003</c:v>
                </c:pt>
                <c:pt idx="10501">
                  <c:v>-0.601769</c:v>
                </c:pt>
                <c:pt idx="10502">
                  <c:v>-0.60067800000000005</c:v>
                </c:pt>
                <c:pt idx="10503">
                  <c:v>-0.59969799999999995</c:v>
                </c:pt>
                <c:pt idx="10504">
                  <c:v>-0.59867599999999999</c:v>
                </c:pt>
                <c:pt idx="10505">
                  <c:v>-0.597661</c:v>
                </c:pt>
                <c:pt idx="10506">
                  <c:v>-0.59674199999999999</c:v>
                </c:pt>
                <c:pt idx="10507">
                  <c:v>-0.59566699999999995</c:v>
                </c:pt>
                <c:pt idx="10508">
                  <c:v>-0.59468699999999997</c:v>
                </c:pt>
                <c:pt idx="10509">
                  <c:v>-0.59370999999999996</c:v>
                </c:pt>
                <c:pt idx="10510">
                  <c:v>-0.59274000000000004</c:v>
                </c:pt>
                <c:pt idx="10511">
                  <c:v>-0.59172499999999995</c:v>
                </c:pt>
                <c:pt idx="10512">
                  <c:v>-0.59067000000000003</c:v>
                </c:pt>
                <c:pt idx="10513">
                  <c:v>-0.58963500000000002</c:v>
                </c:pt>
                <c:pt idx="10514">
                  <c:v>-0.58873699999999995</c:v>
                </c:pt>
                <c:pt idx="10515">
                  <c:v>-0.58767800000000003</c:v>
                </c:pt>
                <c:pt idx="10516">
                  <c:v>-0.58662099999999995</c:v>
                </c:pt>
                <c:pt idx="10517">
                  <c:v>-0.58568900000000002</c:v>
                </c:pt>
                <c:pt idx="10518">
                  <c:v>-0.584642</c:v>
                </c:pt>
                <c:pt idx="10519">
                  <c:v>-0.58363100000000001</c:v>
                </c:pt>
                <c:pt idx="10520">
                  <c:v>-0.582708</c:v>
                </c:pt>
                <c:pt idx="10521">
                  <c:v>-0.581673</c:v>
                </c:pt>
                <c:pt idx="10522">
                  <c:v>-0.58063900000000002</c:v>
                </c:pt>
                <c:pt idx="10523">
                  <c:v>-0.57974999999999999</c:v>
                </c:pt>
                <c:pt idx="10524">
                  <c:v>-0.57869999999999999</c:v>
                </c:pt>
                <c:pt idx="10525">
                  <c:v>-0.577681</c:v>
                </c:pt>
                <c:pt idx="10526">
                  <c:v>-0.57668799999999998</c:v>
                </c:pt>
                <c:pt idx="10527">
                  <c:v>-0.57566399999999995</c:v>
                </c:pt>
                <c:pt idx="10528">
                  <c:v>-0.57467999999999997</c:v>
                </c:pt>
                <c:pt idx="10529">
                  <c:v>-0.57369599999999998</c:v>
                </c:pt>
                <c:pt idx="10530">
                  <c:v>-0.57265200000000005</c:v>
                </c:pt>
                <c:pt idx="10531">
                  <c:v>-0.57169599999999998</c:v>
                </c:pt>
                <c:pt idx="10532">
                  <c:v>-0.57067599999999996</c:v>
                </c:pt>
                <c:pt idx="10533">
                  <c:v>-0.56970500000000002</c:v>
                </c:pt>
                <c:pt idx="10534">
                  <c:v>-0.56869700000000001</c:v>
                </c:pt>
                <c:pt idx="10535">
                  <c:v>-0.56765299999999996</c:v>
                </c:pt>
                <c:pt idx="10536">
                  <c:v>-0.56671000000000005</c:v>
                </c:pt>
                <c:pt idx="10537">
                  <c:v>-0.56563200000000002</c:v>
                </c:pt>
                <c:pt idx="10538">
                  <c:v>-0.56469800000000003</c:v>
                </c:pt>
                <c:pt idx="10539">
                  <c:v>-0.56371800000000005</c:v>
                </c:pt>
                <c:pt idx="10540">
                  <c:v>-0.56266099999999997</c:v>
                </c:pt>
                <c:pt idx="10541">
                  <c:v>-0.561639</c:v>
                </c:pt>
                <c:pt idx="10542">
                  <c:v>-0.56070500000000001</c:v>
                </c:pt>
                <c:pt idx="10543">
                  <c:v>-0.55972599999999995</c:v>
                </c:pt>
                <c:pt idx="10544">
                  <c:v>-0.558728</c:v>
                </c:pt>
                <c:pt idx="10545">
                  <c:v>-0.55774699999999999</c:v>
                </c:pt>
                <c:pt idx="10546">
                  <c:v>-0.556732</c:v>
                </c:pt>
                <c:pt idx="10547">
                  <c:v>-0.55568600000000001</c:v>
                </c:pt>
                <c:pt idx="10548">
                  <c:v>-0.55467200000000005</c:v>
                </c:pt>
                <c:pt idx="10549">
                  <c:v>-0.55370799999999998</c:v>
                </c:pt>
                <c:pt idx="10550">
                  <c:v>-0.55268799999999996</c:v>
                </c:pt>
                <c:pt idx="10551">
                  <c:v>-0.55164599999999997</c:v>
                </c:pt>
                <c:pt idx="10552">
                  <c:v>-0.55068399999999995</c:v>
                </c:pt>
                <c:pt idx="10553">
                  <c:v>-0.54971700000000001</c:v>
                </c:pt>
                <c:pt idx="10554">
                  <c:v>-0.54869400000000002</c:v>
                </c:pt>
                <c:pt idx="10555">
                  <c:v>-0.54768300000000003</c:v>
                </c:pt>
                <c:pt idx="10556">
                  <c:v>-0.54667399999999999</c:v>
                </c:pt>
                <c:pt idx="10557">
                  <c:v>-0.54563200000000001</c:v>
                </c:pt>
                <c:pt idx="10558">
                  <c:v>-0.54465399999999997</c:v>
                </c:pt>
                <c:pt idx="10559">
                  <c:v>-0.543682</c:v>
                </c:pt>
                <c:pt idx="10560">
                  <c:v>-0.54269100000000003</c:v>
                </c:pt>
                <c:pt idx="10561">
                  <c:v>-0.54172100000000001</c:v>
                </c:pt>
                <c:pt idx="10562">
                  <c:v>-0.54069999999999996</c:v>
                </c:pt>
                <c:pt idx="10563">
                  <c:v>-0.53971100000000005</c:v>
                </c:pt>
                <c:pt idx="10564">
                  <c:v>-0.53873700000000002</c:v>
                </c:pt>
                <c:pt idx="10565">
                  <c:v>-0.53766999999999998</c:v>
                </c:pt>
                <c:pt idx="10566">
                  <c:v>-0.53675600000000001</c:v>
                </c:pt>
                <c:pt idx="10567">
                  <c:v>-0.53576000000000001</c:v>
                </c:pt>
                <c:pt idx="10568">
                  <c:v>-0.53475600000000001</c:v>
                </c:pt>
                <c:pt idx="10569">
                  <c:v>-0.53365899999999999</c:v>
                </c:pt>
                <c:pt idx="10570">
                  <c:v>-0.53271100000000005</c:v>
                </c:pt>
                <c:pt idx="10571">
                  <c:v>-0.531667</c:v>
                </c:pt>
                <c:pt idx="10572">
                  <c:v>-0.53067500000000001</c:v>
                </c:pt>
                <c:pt idx="10573">
                  <c:v>-0.52964599999999995</c:v>
                </c:pt>
                <c:pt idx="10574">
                  <c:v>-0.528698</c:v>
                </c:pt>
                <c:pt idx="10575">
                  <c:v>-0.52765899999999999</c:v>
                </c:pt>
                <c:pt idx="10576">
                  <c:v>-0.52669500000000002</c:v>
                </c:pt>
                <c:pt idx="10577">
                  <c:v>-0.52570700000000004</c:v>
                </c:pt>
                <c:pt idx="10578">
                  <c:v>-0.52471900000000005</c:v>
                </c:pt>
                <c:pt idx="10579">
                  <c:v>-0.523706</c:v>
                </c:pt>
                <c:pt idx="10580">
                  <c:v>-0.52269699999999997</c:v>
                </c:pt>
                <c:pt idx="10581">
                  <c:v>-0.52169100000000002</c:v>
                </c:pt>
                <c:pt idx="10582">
                  <c:v>-0.52069900000000002</c:v>
                </c:pt>
                <c:pt idx="10583">
                  <c:v>-0.51968099999999995</c:v>
                </c:pt>
                <c:pt idx="10584">
                  <c:v>-0.51872600000000002</c:v>
                </c:pt>
                <c:pt idx="10585">
                  <c:v>-0.51771299999999998</c:v>
                </c:pt>
                <c:pt idx="10586">
                  <c:v>-0.51662600000000003</c:v>
                </c:pt>
                <c:pt idx="10587">
                  <c:v>-0.51578199999999996</c:v>
                </c:pt>
                <c:pt idx="10588">
                  <c:v>-0.51473500000000005</c:v>
                </c:pt>
                <c:pt idx="10589">
                  <c:v>-0.51374600000000004</c:v>
                </c:pt>
                <c:pt idx="10590">
                  <c:v>-0.51274500000000001</c:v>
                </c:pt>
                <c:pt idx="10591">
                  <c:v>-0.51172499999999999</c:v>
                </c:pt>
                <c:pt idx="10592">
                  <c:v>-0.510764</c:v>
                </c:pt>
                <c:pt idx="10593">
                  <c:v>-0.50973400000000002</c:v>
                </c:pt>
                <c:pt idx="10594">
                  <c:v>-0.50872499999999998</c:v>
                </c:pt>
                <c:pt idx="10595">
                  <c:v>-0.507741</c:v>
                </c:pt>
                <c:pt idx="10596">
                  <c:v>-0.50675800000000004</c:v>
                </c:pt>
                <c:pt idx="10597">
                  <c:v>-0.50570899999999996</c:v>
                </c:pt>
                <c:pt idx="10598">
                  <c:v>-0.50474699999999995</c:v>
                </c:pt>
                <c:pt idx="10599">
                  <c:v>-0.50372499999999998</c:v>
                </c:pt>
                <c:pt idx="10600">
                  <c:v>-0.50272099999999997</c:v>
                </c:pt>
                <c:pt idx="10601">
                  <c:v>-0.50169699999999995</c:v>
                </c:pt>
                <c:pt idx="10602">
                  <c:v>-0.50071699999999997</c:v>
                </c:pt>
                <c:pt idx="10603">
                  <c:v>-0.49967600000000001</c:v>
                </c:pt>
                <c:pt idx="10604">
                  <c:v>-0.49870199999999998</c:v>
                </c:pt>
                <c:pt idx="10605">
                  <c:v>-0.49776700000000002</c:v>
                </c:pt>
                <c:pt idx="10606">
                  <c:v>-0.49666900000000003</c:v>
                </c:pt>
                <c:pt idx="10607">
                  <c:v>-0.49578499999999998</c:v>
                </c:pt>
                <c:pt idx="10608">
                  <c:v>-0.49474800000000002</c:v>
                </c:pt>
                <c:pt idx="10609">
                  <c:v>-0.49378100000000003</c:v>
                </c:pt>
                <c:pt idx="10610">
                  <c:v>-0.49276900000000001</c:v>
                </c:pt>
                <c:pt idx="10611">
                  <c:v>-0.491788</c:v>
                </c:pt>
                <c:pt idx="10612">
                  <c:v>-0.49072100000000002</c:v>
                </c:pt>
                <c:pt idx="10613">
                  <c:v>-0.48979499999999998</c:v>
                </c:pt>
                <c:pt idx="10614">
                  <c:v>-0.48875200000000002</c:v>
                </c:pt>
                <c:pt idx="10615">
                  <c:v>-0.48769800000000002</c:v>
                </c:pt>
                <c:pt idx="10616">
                  <c:v>-0.48671399999999998</c:v>
                </c:pt>
                <c:pt idx="10617">
                  <c:v>-0.48574899999999999</c:v>
                </c:pt>
                <c:pt idx="10618">
                  <c:v>-0.48470200000000002</c:v>
                </c:pt>
                <c:pt idx="10619">
                  <c:v>-0.48372100000000001</c:v>
                </c:pt>
                <c:pt idx="10620">
                  <c:v>-0.48274699999999998</c:v>
                </c:pt>
                <c:pt idx="10621">
                  <c:v>-0.48164899999999999</c:v>
                </c:pt>
                <c:pt idx="10622">
                  <c:v>-0.48077199999999998</c:v>
                </c:pt>
                <c:pt idx="10623">
                  <c:v>-0.47968100000000002</c:v>
                </c:pt>
                <c:pt idx="10624">
                  <c:v>-0.47870800000000002</c:v>
                </c:pt>
                <c:pt idx="10625">
                  <c:v>-0.477655</c:v>
                </c:pt>
                <c:pt idx="10626">
                  <c:v>-0.476742</c:v>
                </c:pt>
                <c:pt idx="10627">
                  <c:v>-0.47573900000000002</c:v>
                </c:pt>
                <c:pt idx="10628">
                  <c:v>-0.47470899999999999</c:v>
                </c:pt>
                <c:pt idx="10629">
                  <c:v>-0.47373100000000001</c:v>
                </c:pt>
                <c:pt idx="10630">
                  <c:v>-0.47274300000000002</c:v>
                </c:pt>
                <c:pt idx="10631">
                  <c:v>-0.471721</c:v>
                </c:pt>
                <c:pt idx="10632">
                  <c:v>-0.47072900000000001</c:v>
                </c:pt>
                <c:pt idx="10633">
                  <c:v>-0.46979199999999999</c:v>
                </c:pt>
                <c:pt idx="10634">
                  <c:v>-0.46871800000000002</c:v>
                </c:pt>
                <c:pt idx="10635">
                  <c:v>-0.467775</c:v>
                </c:pt>
                <c:pt idx="10636">
                  <c:v>-0.466721</c:v>
                </c:pt>
                <c:pt idx="10637">
                  <c:v>-0.46573100000000001</c:v>
                </c:pt>
                <c:pt idx="10638">
                  <c:v>-0.46474500000000002</c:v>
                </c:pt>
                <c:pt idx="10639">
                  <c:v>-0.46377400000000002</c:v>
                </c:pt>
                <c:pt idx="10640">
                  <c:v>-0.46271699999999999</c:v>
                </c:pt>
                <c:pt idx="10641">
                  <c:v>-0.46171600000000002</c:v>
                </c:pt>
                <c:pt idx="10642">
                  <c:v>-0.46072999999999997</c:v>
                </c:pt>
                <c:pt idx="10643">
                  <c:v>-0.45974900000000002</c:v>
                </c:pt>
                <c:pt idx="10644">
                  <c:v>-0.45874700000000002</c:v>
                </c:pt>
                <c:pt idx="10645">
                  <c:v>-0.45768900000000001</c:v>
                </c:pt>
                <c:pt idx="10646">
                  <c:v>-0.45664500000000002</c:v>
                </c:pt>
                <c:pt idx="10647">
                  <c:v>-0.45574100000000001</c:v>
                </c:pt>
                <c:pt idx="10648">
                  <c:v>-0.45472800000000002</c:v>
                </c:pt>
                <c:pt idx="10649">
                  <c:v>-0.45368700000000001</c:v>
                </c:pt>
                <c:pt idx="10650">
                  <c:v>-0.45269199999999998</c:v>
                </c:pt>
                <c:pt idx="10651">
                  <c:v>-0.45167000000000002</c:v>
                </c:pt>
                <c:pt idx="10652">
                  <c:v>-0.45073099999999999</c:v>
                </c:pt>
                <c:pt idx="10653">
                  <c:v>-0.44983200000000001</c:v>
                </c:pt>
                <c:pt idx="10654">
                  <c:v>-0.44877499999999998</c:v>
                </c:pt>
                <c:pt idx="10655">
                  <c:v>-0.44774599999999998</c:v>
                </c:pt>
                <c:pt idx="10656">
                  <c:v>-0.446772</c:v>
                </c:pt>
                <c:pt idx="10657">
                  <c:v>-0.44572099999999998</c:v>
                </c:pt>
                <c:pt idx="10658">
                  <c:v>-0.44472400000000001</c:v>
                </c:pt>
                <c:pt idx="10659">
                  <c:v>-0.443749</c:v>
                </c:pt>
                <c:pt idx="10660">
                  <c:v>-0.44278299999999998</c:v>
                </c:pt>
                <c:pt idx="10661">
                  <c:v>-0.441718</c:v>
                </c:pt>
                <c:pt idx="10662">
                  <c:v>-0.44067699999999999</c:v>
                </c:pt>
                <c:pt idx="10663">
                  <c:v>-0.439745</c:v>
                </c:pt>
                <c:pt idx="10664">
                  <c:v>-0.43871599999999999</c:v>
                </c:pt>
                <c:pt idx="10665">
                  <c:v>-0.43773699999999999</c:v>
                </c:pt>
                <c:pt idx="10666">
                  <c:v>-0.43673899999999999</c:v>
                </c:pt>
                <c:pt idx="10667">
                  <c:v>-0.43572699999999998</c:v>
                </c:pt>
                <c:pt idx="10668">
                  <c:v>-0.43480400000000002</c:v>
                </c:pt>
                <c:pt idx="10669">
                  <c:v>-0.43370300000000001</c:v>
                </c:pt>
                <c:pt idx="10670">
                  <c:v>-0.43267600000000001</c:v>
                </c:pt>
                <c:pt idx="10671">
                  <c:v>-0.43174499999999999</c:v>
                </c:pt>
                <c:pt idx="10672">
                  <c:v>-0.43074200000000001</c:v>
                </c:pt>
                <c:pt idx="10673">
                  <c:v>-0.42972100000000002</c:v>
                </c:pt>
                <c:pt idx="10674">
                  <c:v>-0.42877300000000002</c:v>
                </c:pt>
                <c:pt idx="10675">
                  <c:v>-0.42775200000000002</c:v>
                </c:pt>
                <c:pt idx="10676">
                  <c:v>-0.42679099999999998</c:v>
                </c:pt>
                <c:pt idx="10677">
                  <c:v>-0.42582799999999998</c:v>
                </c:pt>
                <c:pt idx="10678">
                  <c:v>-0.42477399999999998</c:v>
                </c:pt>
                <c:pt idx="10679">
                  <c:v>-0.42371999999999999</c:v>
                </c:pt>
                <c:pt idx="10680">
                  <c:v>-0.422792</c:v>
                </c:pt>
                <c:pt idx="10681">
                  <c:v>-0.42174600000000001</c:v>
                </c:pt>
                <c:pt idx="10682">
                  <c:v>-0.42084199999999999</c:v>
                </c:pt>
                <c:pt idx="10683">
                  <c:v>-0.41978599999999999</c:v>
                </c:pt>
                <c:pt idx="10684">
                  <c:v>-0.41872199999999998</c:v>
                </c:pt>
                <c:pt idx="10685">
                  <c:v>-0.41775099999999998</c:v>
                </c:pt>
                <c:pt idx="10686">
                  <c:v>-0.41674099999999997</c:v>
                </c:pt>
                <c:pt idx="10687">
                  <c:v>-0.41570600000000002</c:v>
                </c:pt>
                <c:pt idx="10688">
                  <c:v>-0.41471599999999997</c:v>
                </c:pt>
                <c:pt idx="10689">
                  <c:v>-0.413827</c:v>
                </c:pt>
                <c:pt idx="10690">
                  <c:v>-0.412715</c:v>
                </c:pt>
                <c:pt idx="10691">
                  <c:v>-0.41170099999999998</c:v>
                </c:pt>
                <c:pt idx="10692">
                  <c:v>-0.41067399999999998</c:v>
                </c:pt>
                <c:pt idx="10693">
                  <c:v>-0.40976600000000002</c:v>
                </c:pt>
                <c:pt idx="10694">
                  <c:v>-0.40871400000000002</c:v>
                </c:pt>
                <c:pt idx="10695">
                  <c:v>-0.40773700000000002</c:v>
                </c:pt>
                <c:pt idx="10696">
                  <c:v>-0.40679799999999999</c:v>
                </c:pt>
                <c:pt idx="10697">
                  <c:v>-0.40578199999999998</c:v>
                </c:pt>
                <c:pt idx="10698">
                  <c:v>-0.404748</c:v>
                </c:pt>
                <c:pt idx="10699">
                  <c:v>-0.40373999999999999</c:v>
                </c:pt>
                <c:pt idx="10700">
                  <c:v>-0.402785</c:v>
                </c:pt>
                <c:pt idx="10701">
                  <c:v>-0.40173500000000001</c:v>
                </c:pt>
                <c:pt idx="10702">
                  <c:v>-0.40074500000000002</c:v>
                </c:pt>
                <c:pt idx="10703">
                  <c:v>-0.39973399999999998</c:v>
                </c:pt>
                <c:pt idx="10704">
                  <c:v>-0.39877800000000002</c:v>
                </c:pt>
                <c:pt idx="10705">
                  <c:v>-0.397783</c:v>
                </c:pt>
                <c:pt idx="10706">
                  <c:v>-0.396731</c:v>
                </c:pt>
                <c:pt idx="10707">
                  <c:v>-0.395756</c:v>
                </c:pt>
                <c:pt idx="10708">
                  <c:v>-0.39477299999999999</c:v>
                </c:pt>
                <c:pt idx="10709">
                  <c:v>-0.39376</c:v>
                </c:pt>
                <c:pt idx="10710">
                  <c:v>-0.39277499999999999</c:v>
                </c:pt>
                <c:pt idx="10711">
                  <c:v>-0.391712</c:v>
                </c:pt>
                <c:pt idx="10712">
                  <c:v>-0.390685</c:v>
                </c:pt>
                <c:pt idx="10713">
                  <c:v>-0.38969900000000002</c:v>
                </c:pt>
                <c:pt idx="10714">
                  <c:v>-0.38873200000000002</c:v>
                </c:pt>
                <c:pt idx="10715">
                  <c:v>-0.38771</c:v>
                </c:pt>
                <c:pt idx="10716">
                  <c:v>-0.38666699999999998</c:v>
                </c:pt>
                <c:pt idx="10717">
                  <c:v>-0.38573000000000002</c:v>
                </c:pt>
                <c:pt idx="10718">
                  <c:v>-0.384741</c:v>
                </c:pt>
                <c:pt idx="10719">
                  <c:v>-0.38381900000000002</c:v>
                </c:pt>
                <c:pt idx="10720">
                  <c:v>-0.38274799999999998</c:v>
                </c:pt>
                <c:pt idx="10721">
                  <c:v>-0.381774</c:v>
                </c:pt>
                <c:pt idx="10722">
                  <c:v>-0.38075100000000001</c:v>
                </c:pt>
                <c:pt idx="10723">
                  <c:v>-0.37975300000000001</c:v>
                </c:pt>
                <c:pt idx="10724">
                  <c:v>-0.37876100000000001</c:v>
                </c:pt>
                <c:pt idx="10725">
                  <c:v>-0.377805</c:v>
                </c:pt>
                <c:pt idx="10726">
                  <c:v>-0.37672800000000001</c:v>
                </c:pt>
                <c:pt idx="10727">
                  <c:v>-0.37573299999999998</c:v>
                </c:pt>
                <c:pt idx="10728">
                  <c:v>-0.37479499999999999</c:v>
                </c:pt>
                <c:pt idx="10729">
                  <c:v>-0.37375000000000003</c:v>
                </c:pt>
                <c:pt idx="10730">
                  <c:v>-0.37272100000000002</c:v>
                </c:pt>
                <c:pt idx="10731">
                  <c:v>-0.37179200000000001</c:v>
                </c:pt>
                <c:pt idx="10732">
                  <c:v>-0.37069400000000002</c:v>
                </c:pt>
                <c:pt idx="10733">
                  <c:v>-0.36977199999999999</c:v>
                </c:pt>
                <c:pt idx="10734">
                  <c:v>-0.36870999999999998</c:v>
                </c:pt>
                <c:pt idx="10735">
                  <c:v>-0.36773499999999998</c:v>
                </c:pt>
                <c:pt idx="10736">
                  <c:v>-0.36669200000000002</c:v>
                </c:pt>
                <c:pt idx="10737">
                  <c:v>-0.36570799999999998</c:v>
                </c:pt>
                <c:pt idx="10738">
                  <c:v>-0.36474299999999998</c:v>
                </c:pt>
                <c:pt idx="10739">
                  <c:v>-0.363703</c:v>
                </c:pt>
                <c:pt idx="10740">
                  <c:v>-0.36271799999999998</c:v>
                </c:pt>
                <c:pt idx="10741">
                  <c:v>-0.361759</c:v>
                </c:pt>
                <c:pt idx="10742">
                  <c:v>-0.360788</c:v>
                </c:pt>
                <c:pt idx="10743">
                  <c:v>-0.35973699999999997</c:v>
                </c:pt>
                <c:pt idx="10744">
                  <c:v>-0.35875099999999999</c:v>
                </c:pt>
                <c:pt idx="10745">
                  <c:v>-0.357761</c:v>
                </c:pt>
                <c:pt idx="10746">
                  <c:v>-0.35675600000000002</c:v>
                </c:pt>
                <c:pt idx="10747">
                  <c:v>-0.355709</c:v>
                </c:pt>
                <c:pt idx="10748">
                  <c:v>-0.35478700000000002</c:v>
                </c:pt>
                <c:pt idx="10749">
                  <c:v>-0.35375800000000002</c:v>
                </c:pt>
                <c:pt idx="10750">
                  <c:v>-0.352742</c:v>
                </c:pt>
                <c:pt idx="10751">
                  <c:v>-0.351738</c:v>
                </c:pt>
                <c:pt idx="10752">
                  <c:v>-0.35071600000000003</c:v>
                </c:pt>
                <c:pt idx="10753">
                  <c:v>-0.34976699999999999</c:v>
                </c:pt>
                <c:pt idx="10754">
                  <c:v>-0.34875200000000001</c:v>
                </c:pt>
                <c:pt idx="10755">
                  <c:v>-0.34777400000000003</c:v>
                </c:pt>
                <c:pt idx="10756">
                  <c:v>-0.34671099999999999</c:v>
                </c:pt>
                <c:pt idx="10757">
                  <c:v>-0.34575099999999998</c:v>
                </c:pt>
                <c:pt idx="10758">
                  <c:v>-0.34479599999999999</c:v>
                </c:pt>
                <c:pt idx="10759">
                  <c:v>-0.34376099999999998</c:v>
                </c:pt>
                <c:pt idx="10760">
                  <c:v>-0.34271699999999999</c:v>
                </c:pt>
                <c:pt idx="10761">
                  <c:v>-0.34172000000000002</c:v>
                </c:pt>
                <c:pt idx="10762">
                  <c:v>-0.34073500000000001</c:v>
                </c:pt>
                <c:pt idx="10763">
                  <c:v>-0.339696</c:v>
                </c:pt>
                <c:pt idx="10764">
                  <c:v>-0.33878200000000003</c:v>
                </c:pt>
                <c:pt idx="10765">
                  <c:v>-0.337756</c:v>
                </c:pt>
                <c:pt idx="10766">
                  <c:v>-0.33674999999999999</c:v>
                </c:pt>
                <c:pt idx="10767">
                  <c:v>-0.33573999999999998</c:v>
                </c:pt>
                <c:pt idx="10768">
                  <c:v>-0.33477400000000002</c:v>
                </c:pt>
                <c:pt idx="10769">
                  <c:v>-0.33375300000000002</c:v>
                </c:pt>
                <c:pt idx="10770">
                  <c:v>-0.33276699999999998</c:v>
                </c:pt>
                <c:pt idx="10771">
                  <c:v>-0.33169999999999999</c:v>
                </c:pt>
                <c:pt idx="10772">
                  <c:v>-0.33079799999999998</c:v>
                </c:pt>
                <c:pt idx="10773">
                  <c:v>-0.32972000000000001</c:v>
                </c:pt>
                <c:pt idx="10774">
                  <c:v>-0.32874599999999998</c:v>
                </c:pt>
                <c:pt idx="10775">
                  <c:v>-0.32780599999999999</c:v>
                </c:pt>
                <c:pt idx="10776">
                  <c:v>-0.32671800000000001</c:v>
                </c:pt>
                <c:pt idx="10777">
                  <c:v>-0.32574399999999998</c:v>
                </c:pt>
                <c:pt idx="10778">
                  <c:v>-0.32478699999999999</c:v>
                </c:pt>
                <c:pt idx="10779">
                  <c:v>-0.32373499999999999</c:v>
                </c:pt>
                <c:pt idx="10780">
                  <c:v>-0.32274700000000001</c:v>
                </c:pt>
                <c:pt idx="10781">
                  <c:v>-0.32174799999999998</c:v>
                </c:pt>
                <c:pt idx="10782">
                  <c:v>-0.32077699999999998</c:v>
                </c:pt>
                <c:pt idx="10783">
                  <c:v>-0.31978299999999998</c:v>
                </c:pt>
                <c:pt idx="10784">
                  <c:v>-0.31873499999999999</c:v>
                </c:pt>
                <c:pt idx="10785">
                  <c:v>-0.31778200000000001</c:v>
                </c:pt>
                <c:pt idx="10786">
                  <c:v>-0.31674999999999998</c:v>
                </c:pt>
                <c:pt idx="10787">
                  <c:v>-0.315803</c:v>
                </c:pt>
                <c:pt idx="10788">
                  <c:v>-0.314745</c:v>
                </c:pt>
                <c:pt idx="10789">
                  <c:v>-0.31376999999999999</c:v>
                </c:pt>
                <c:pt idx="10790">
                  <c:v>-0.31276100000000001</c:v>
                </c:pt>
                <c:pt idx="10791">
                  <c:v>-0.31173200000000001</c:v>
                </c:pt>
                <c:pt idx="10792">
                  <c:v>-0.31078800000000001</c:v>
                </c:pt>
                <c:pt idx="10793">
                  <c:v>-0.30972100000000002</c:v>
                </c:pt>
                <c:pt idx="10794">
                  <c:v>-0.30874699999999999</c:v>
                </c:pt>
                <c:pt idx="10795">
                  <c:v>-0.30770999999999998</c:v>
                </c:pt>
                <c:pt idx="10796">
                  <c:v>-0.30670500000000001</c:v>
                </c:pt>
                <c:pt idx="10797">
                  <c:v>-0.30576599999999998</c:v>
                </c:pt>
                <c:pt idx="10798">
                  <c:v>-0.304753</c:v>
                </c:pt>
                <c:pt idx="10799">
                  <c:v>-0.30378899999999998</c:v>
                </c:pt>
                <c:pt idx="10800">
                  <c:v>-0.30279499999999998</c:v>
                </c:pt>
                <c:pt idx="10801">
                  <c:v>-0.30170799999999998</c:v>
                </c:pt>
                <c:pt idx="10802">
                  <c:v>-0.300757</c:v>
                </c:pt>
                <c:pt idx="10803">
                  <c:v>-0.29974499999999998</c:v>
                </c:pt>
                <c:pt idx="10804">
                  <c:v>-0.29877700000000001</c:v>
                </c:pt>
                <c:pt idx="10805">
                  <c:v>-0.29773100000000002</c:v>
                </c:pt>
                <c:pt idx="10806">
                  <c:v>-0.296817</c:v>
                </c:pt>
                <c:pt idx="10807">
                  <c:v>-0.29575499999999999</c:v>
                </c:pt>
                <c:pt idx="10808">
                  <c:v>-0.29479100000000003</c:v>
                </c:pt>
                <c:pt idx="10809">
                  <c:v>-0.29378399999999999</c:v>
                </c:pt>
                <c:pt idx="10810">
                  <c:v>-0.29278199999999999</c:v>
                </c:pt>
                <c:pt idx="10811">
                  <c:v>-0.29177900000000001</c:v>
                </c:pt>
                <c:pt idx="10812">
                  <c:v>-0.29075000000000001</c:v>
                </c:pt>
                <c:pt idx="10813">
                  <c:v>-0.28977000000000003</c:v>
                </c:pt>
                <c:pt idx="10814">
                  <c:v>-0.288767</c:v>
                </c:pt>
                <c:pt idx="10815">
                  <c:v>-0.28773700000000002</c:v>
                </c:pt>
                <c:pt idx="10816">
                  <c:v>-0.286773</c:v>
                </c:pt>
                <c:pt idx="10817">
                  <c:v>-0.28582999999999997</c:v>
                </c:pt>
                <c:pt idx="10818">
                  <c:v>-0.28473900000000002</c:v>
                </c:pt>
                <c:pt idx="10819">
                  <c:v>-0.28379399999999999</c:v>
                </c:pt>
                <c:pt idx="10820">
                  <c:v>-0.28275400000000001</c:v>
                </c:pt>
                <c:pt idx="10821">
                  <c:v>-0.28177200000000002</c:v>
                </c:pt>
                <c:pt idx="10822">
                  <c:v>-0.28079199999999999</c:v>
                </c:pt>
                <c:pt idx="10823">
                  <c:v>-0.27976499999999999</c:v>
                </c:pt>
                <c:pt idx="10824">
                  <c:v>-0.27872000000000002</c:v>
                </c:pt>
                <c:pt idx="10825">
                  <c:v>-0.27782200000000001</c:v>
                </c:pt>
                <c:pt idx="10826">
                  <c:v>-0.276731</c:v>
                </c:pt>
                <c:pt idx="10827">
                  <c:v>-0.27577299999999999</c:v>
                </c:pt>
                <c:pt idx="10828">
                  <c:v>-0.27473799999999998</c:v>
                </c:pt>
                <c:pt idx="10829">
                  <c:v>-0.27380599999999999</c:v>
                </c:pt>
                <c:pt idx="10830">
                  <c:v>-0.27280100000000002</c:v>
                </c:pt>
                <c:pt idx="10831">
                  <c:v>-0.27183800000000002</c:v>
                </c:pt>
                <c:pt idx="10832">
                  <c:v>-0.27077200000000001</c:v>
                </c:pt>
                <c:pt idx="10833">
                  <c:v>-0.26976099999999997</c:v>
                </c:pt>
                <c:pt idx="10834">
                  <c:v>-0.26877499999999999</c:v>
                </c:pt>
                <c:pt idx="10835">
                  <c:v>-0.26781899999999997</c:v>
                </c:pt>
                <c:pt idx="10836">
                  <c:v>-0.266762</c:v>
                </c:pt>
                <c:pt idx="10837">
                  <c:v>-0.26580999999999999</c:v>
                </c:pt>
                <c:pt idx="10838">
                  <c:v>-0.264739</c:v>
                </c:pt>
                <c:pt idx="10839">
                  <c:v>-0.26375300000000002</c:v>
                </c:pt>
                <c:pt idx="10840">
                  <c:v>-0.26270399999999999</c:v>
                </c:pt>
                <c:pt idx="10841">
                  <c:v>-0.26175599999999999</c:v>
                </c:pt>
                <c:pt idx="10842">
                  <c:v>-0.260764</c:v>
                </c:pt>
                <c:pt idx="10843">
                  <c:v>-0.25976399999999999</c:v>
                </c:pt>
                <c:pt idx="10844">
                  <c:v>-0.258718</c:v>
                </c:pt>
                <c:pt idx="10845">
                  <c:v>-0.25774799999999998</c:v>
                </c:pt>
                <c:pt idx="10846">
                  <c:v>-0.25677</c:v>
                </c:pt>
                <c:pt idx="10847">
                  <c:v>-0.255805</c:v>
                </c:pt>
                <c:pt idx="10848">
                  <c:v>-0.25476300000000002</c:v>
                </c:pt>
                <c:pt idx="10849">
                  <c:v>-0.253774</c:v>
                </c:pt>
                <c:pt idx="10850">
                  <c:v>-0.25276599999999999</c:v>
                </c:pt>
                <c:pt idx="10851">
                  <c:v>-0.25178</c:v>
                </c:pt>
                <c:pt idx="10852">
                  <c:v>-0.25081900000000001</c:v>
                </c:pt>
                <c:pt idx="10853">
                  <c:v>-0.24976100000000001</c:v>
                </c:pt>
                <c:pt idx="10854">
                  <c:v>-0.24876100000000001</c:v>
                </c:pt>
                <c:pt idx="10855">
                  <c:v>-0.247803</c:v>
                </c:pt>
                <c:pt idx="10856">
                  <c:v>-0.24675800000000001</c:v>
                </c:pt>
                <c:pt idx="10857">
                  <c:v>-0.24579799999999999</c:v>
                </c:pt>
                <c:pt idx="10858">
                  <c:v>-0.24482599999999999</c:v>
                </c:pt>
                <c:pt idx="10859">
                  <c:v>-0.24376900000000001</c:v>
                </c:pt>
                <c:pt idx="10860">
                  <c:v>-0.24279400000000001</c:v>
                </c:pt>
                <c:pt idx="10861">
                  <c:v>-0.24174599999999999</c:v>
                </c:pt>
                <c:pt idx="10862">
                  <c:v>-0.24073600000000001</c:v>
                </c:pt>
                <c:pt idx="10863">
                  <c:v>-0.239785</c:v>
                </c:pt>
                <c:pt idx="10864">
                  <c:v>-0.23877200000000001</c:v>
                </c:pt>
                <c:pt idx="10865">
                  <c:v>-0.237707</c:v>
                </c:pt>
                <c:pt idx="10866">
                  <c:v>-0.236731</c:v>
                </c:pt>
                <c:pt idx="10867">
                  <c:v>-0.23575099999999999</c:v>
                </c:pt>
                <c:pt idx="10868">
                  <c:v>-0.234732</c:v>
                </c:pt>
                <c:pt idx="10869">
                  <c:v>-0.233792</c:v>
                </c:pt>
                <c:pt idx="10870">
                  <c:v>-0.23271900000000001</c:v>
                </c:pt>
                <c:pt idx="10871">
                  <c:v>-0.231768</c:v>
                </c:pt>
                <c:pt idx="10872">
                  <c:v>-0.23081099999999999</c:v>
                </c:pt>
                <c:pt idx="10873">
                  <c:v>-0.22980600000000001</c:v>
                </c:pt>
                <c:pt idx="10874">
                  <c:v>-0.228823</c:v>
                </c:pt>
                <c:pt idx="10875">
                  <c:v>-0.227876</c:v>
                </c:pt>
                <c:pt idx="10876">
                  <c:v>-0.226772</c:v>
                </c:pt>
                <c:pt idx="10877">
                  <c:v>-0.22576299999999999</c:v>
                </c:pt>
                <c:pt idx="10878">
                  <c:v>-0.22479399999999999</c:v>
                </c:pt>
                <c:pt idx="10879">
                  <c:v>-0.223774</c:v>
                </c:pt>
                <c:pt idx="10880">
                  <c:v>-0.222777</c:v>
                </c:pt>
                <c:pt idx="10881">
                  <c:v>-0.22181600000000001</c:v>
                </c:pt>
                <c:pt idx="10882">
                  <c:v>-0.220802</c:v>
                </c:pt>
                <c:pt idx="10883">
                  <c:v>-0.21971499999999999</c:v>
                </c:pt>
                <c:pt idx="10884">
                  <c:v>-0.218773</c:v>
                </c:pt>
                <c:pt idx="10885">
                  <c:v>-0.217838</c:v>
                </c:pt>
                <c:pt idx="10886">
                  <c:v>-0.21679200000000001</c:v>
                </c:pt>
                <c:pt idx="10887">
                  <c:v>-0.215754</c:v>
                </c:pt>
                <c:pt idx="10888">
                  <c:v>-0.21476799999999999</c:v>
                </c:pt>
                <c:pt idx="10889">
                  <c:v>-0.213782</c:v>
                </c:pt>
                <c:pt idx="10890">
                  <c:v>-0.212728</c:v>
                </c:pt>
                <c:pt idx="10891">
                  <c:v>-0.21173500000000001</c:v>
                </c:pt>
                <c:pt idx="10892">
                  <c:v>-0.21076800000000001</c:v>
                </c:pt>
                <c:pt idx="10893">
                  <c:v>-0.209782</c:v>
                </c:pt>
                <c:pt idx="10894">
                  <c:v>-0.20877499999999999</c:v>
                </c:pt>
                <c:pt idx="10895">
                  <c:v>-0.20780899999999999</c:v>
                </c:pt>
                <c:pt idx="10896">
                  <c:v>-0.20685200000000001</c:v>
                </c:pt>
                <c:pt idx="10897">
                  <c:v>-0.205822</c:v>
                </c:pt>
                <c:pt idx="10898">
                  <c:v>-0.204795</c:v>
                </c:pt>
                <c:pt idx="10899">
                  <c:v>-0.203734</c:v>
                </c:pt>
                <c:pt idx="10900">
                  <c:v>-0.20277300000000001</c:v>
                </c:pt>
                <c:pt idx="10901">
                  <c:v>-0.20180999999999999</c:v>
                </c:pt>
                <c:pt idx="10902">
                  <c:v>-0.20081199999999999</c:v>
                </c:pt>
                <c:pt idx="10903">
                  <c:v>-0.19982800000000001</c:v>
                </c:pt>
                <c:pt idx="10904">
                  <c:v>-0.19881399999999999</c:v>
                </c:pt>
                <c:pt idx="10905">
                  <c:v>-0.19781399999999999</c:v>
                </c:pt>
                <c:pt idx="10906">
                  <c:v>-0.19677</c:v>
                </c:pt>
                <c:pt idx="10907">
                  <c:v>-0.195774</c:v>
                </c:pt>
                <c:pt idx="10908">
                  <c:v>-0.19475899999999999</c:v>
                </c:pt>
                <c:pt idx="10909">
                  <c:v>-0.19373799999999999</c:v>
                </c:pt>
                <c:pt idx="10910">
                  <c:v>-0.19276699999999999</c:v>
                </c:pt>
                <c:pt idx="10911">
                  <c:v>-0.19172800000000001</c:v>
                </c:pt>
                <c:pt idx="10912">
                  <c:v>-0.190718</c:v>
                </c:pt>
                <c:pt idx="10913">
                  <c:v>-0.18978600000000001</c:v>
                </c:pt>
                <c:pt idx="10914">
                  <c:v>-0.188744</c:v>
                </c:pt>
                <c:pt idx="10915">
                  <c:v>-0.187775</c:v>
                </c:pt>
                <c:pt idx="10916">
                  <c:v>-0.18678600000000001</c:v>
                </c:pt>
                <c:pt idx="10917">
                  <c:v>-0.185811</c:v>
                </c:pt>
                <c:pt idx="10918">
                  <c:v>-0.18485799999999999</c:v>
                </c:pt>
                <c:pt idx="10919">
                  <c:v>-0.18380299999999999</c:v>
                </c:pt>
                <c:pt idx="10920">
                  <c:v>-0.18282200000000001</c:v>
                </c:pt>
                <c:pt idx="10921">
                  <c:v>-0.181812</c:v>
                </c:pt>
                <c:pt idx="10922">
                  <c:v>-0.18076100000000001</c:v>
                </c:pt>
                <c:pt idx="10923">
                  <c:v>-0.17974899999999999</c:v>
                </c:pt>
                <c:pt idx="10924">
                  <c:v>-0.17877799999999999</c:v>
                </c:pt>
                <c:pt idx="10925">
                  <c:v>-0.17780000000000001</c:v>
                </c:pt>
                <c:pt idx="10926">
                  <c:v>-0.17674100000000001</c:v>
                </c:pt>
                <c:pt idx="10927">
                  <c:v>-0.17579</c:v>
                </c:pt>
                <c:pt idx="10928">
                  <c:v>-0.17477500000000001</c:v>
                </c:pt>
                <c:pt idx="10929">
                  <c:v>-0.173759</c:v>
                </c:pt>
                <c:pt idx="10930">
                  <c:v>-0.17283699999999999</c:v>
                </c:pt>
                <c:pt idx="10931">
                  <c:v>-0.171762</c:v>
                </c:pt>
                <c:pt idx="10932">
                  <c:v>-0.170821</c:v>
                </c:pt>
                <c:pt idx="10933">
                  <c:v>-0.169792</c:v>
                </c:pt>
                <c:pt idx="10934">
                  <c:v>-0.16880700000000001</c:v>
                </c:pt>
                <c:pt idx="10935">
                  <c:v>-0.16786000000000001</c:v>
                </c:pt>
                <c:pt idx="10936">
                  <c:v>-0.166792</c:v>
                </c:pt>
                <c:pt idx="10937">
                  <c:v>-0.16580500000000001</c:v>
                </c:pt>
                <c:pt idx="10938">
                  <c:v>-0.16481299999999999</c:v>
                </c:pt>
                <c:pt idx="10939">
                  <c:v>-0.163831</c:v>
                </c:pt>
                <c:pt idx="10940">
                  <c:v>-0.16283600000000001</c:v>
                </c:pt>
                <c:pt idx="10941">
                  <c:v>-0.16181200000000001</c:v>
                </c:pt>
                <c:pt idx="10942">
                  <c:v>-0.16083700000000001</c:v>
                </c:pt>
                <c:pt idx="10943">
                  <c:v>-0.15976499999999999</c:v>
                </c:pt>
                <c:pt idx="10944">
                  <c:v>-0.158832</c:v>
                </c:pt>
                <c:pt idx="10945">
                  <c:v>-0.15781300000000001</c:v>
                </c:pt>
                <c:pt idx="10946">
                  <c:v>-0.156776</c:v>
                </c:pt>
                <c:pt idx="10947">
                  <c:v>-0.15582799999999999</c:v>
                </c:pt>
                <c:pt idx="10948">
                  <c:v>-0.15478800000000001</c:v>
                </c:pt>
                <c:pt idx="10949">
                  <c:v>-0.153811</c:v>
                </c:pt>
                <c:pt idx="10950">
                  <c:v>-0.15276799999999999</c:v>
                </c:pt>
                <c:pt idx="10951">
                  <c:v>-0.151809</c:v>
                </c:pt>
                <c:pt idx="10952">
                  <c:v>-0.15079000000000001</c:v>
                </c:pt>
                <c:pt idx="10953">
                  <c:v>-0.14982200000000001</c:v>
                </c:pt>
                <c:pt idx="10954">
                  <c:v>-0.148835</c:v>
                </c:pt>
                <c:pt idx="10955">
                  <c:v>-0.147811</c:v>
                </c:pt>
                <c:pt idx="10956">
                  <c:v>-0.14679500000000001</c:v>
                </c:pt>
                <c:pt idx="10957">
                  <c:v>-0.145812</c:v>
                </c:pt>
                <c:pt idx="10958">
                  <c:v>-0.14480899999999999</c:v>
                </c:pt>
                <c:pt idx="10959">
                  <c:v>-0.14377999999999999</c:v>
                </c:pt>
                <c:pt idx="10960">
                  <c:v>-0.14282</c:v>
                </c:pt>
                <c:pt idx="10961">
                  <c:v>-0.14177600000000001</c:v>
                </c:pt>
                <c:pt idx="10962">
                  <c:v>-0.14081099999999999</c:v>
                </c:pt>
                <c:pt idx="10963">
                  <c:v>-0.139794</c:v>
                </c:pt>
                <c:pt idx="10964">
                  <c:v>-0.13884299999999999</c:v>
                </c:pt>
                <c:pt idx="10965">
                  <c:v>-0.13784099999999999</c:v>
                </c:pt>
                <c:pt idx="10966">
                  <c:v>-0.13678000000000001</c:v>
                </c:pt>
                <c:pt idx="10967">
                  <c:v>-0.13581699999999999</c:v>
                </c:pt>
                <c:pt idx="10968">
                  <c:v>-0.13480800000000001</c:v>
                </c:pt>
                <c:pt idx="10969">
                  <c:v>-0.13378399999999999</c:v>
                </c:pt>
                <c:pt idx="10970">
                  <c:v>-0.13281499999999999</c:v>
                </c:pt>
                <c:pt idx="10971">
                  <c:v>-0.13183500000000001</c:v>
                </c:pt>
                <c:pt idx="10972">
                  <c:v>-0.13076699999999999</c:v>
                </c:pt>
                <c:pt idx="10973">
                  <c:v>-0.12981300000000001</c:v>
                </c:pt>
                <c:pt idx="10974">
                  <c:v>-0.128777</c:v>
                </c:pt>
                <c:pt idx="10975">
                  <c:v>-0.12778600000000001</c:v>
                </c:pt>
                <c:pt idx="10976">
                  <c:v>-0.126806</c:v>
                </c:pt>
                <c:pt idx="10977">
                  <c:v>-0.12578900000000001</c:v>
                </c:pt>
                <c:pt idx="10978">
                  <c:v>-0.124754</c:v>
                </c:pt>
                <c:pt idx="10979">
                  <c:v>-0.123852</c:v>
                </c:pt>
                <c:pt idx="10980">
                  <c:v>-0.12273199999999999</c:v>
                </c:pt>
                <c:pt idx="10981">
                  <c:v>-0.12178600000000001</c:v>
                </c:pt>
                <c:pt idx="10982">
                  <c:v>-0.120756</c:v>
                </c:pt>
                <c:pt idx="10983">
                  <c:v>-0.11982</c:v>
                </c:pt>
                <c:pt idx="10984">
                  <c:v>-0.118881</c:v>
                </c:pt>
                <c:pt idx="10985">
                  <c:v>-0.117815</c:v>
                </c:pt>
                <c:pt idx="10986">
                  <c:v>-0.11677899999999999</c:v>
                </c:pt>
                <c:pt idx="10987">
                  <c:v>-0.11575000000000001</c:v>
                </c:pt>
                <c:pt idx="10988">
                  <c:v>-0.114825</c:v>
                </c:pt>
                <c:pt idx="10989">
                  <c:v>-0.113831</c:v>
                </c:pt>
                <c:pt idx="10990">
                  <c:v>-0.112777</c:v>
                </c:pt>
                <c:pt idx="10991">
                  <c:v>-0.111814</c:v>
                </c:pt>
                <c:pt idx="10992">
                  <c:v>-0.110832</c:v>
                </c:pt>
                <c:pt idx="10993">
                  <c:v>-0.109807</c:v>
                </c:pt>
                <c:pt idx="10994">
                  <c:v>-0.10877199999999999</c:v>
                </c:pt>
                <c:pt idx="10995">
                  <c:v>-0.107792</c:v>
                </c:pt>
                <c:pt idx="10996">
                  <c:v>-0.106789</c:v>
                </c:pt>
                <c:pt idx="10997">
                  <c:v>-0.105752</c:v>
                </c:pt>
                <c:pt idx="10998">
                  <c:v>-0.104752</c:v>
                </c:pt>
                <c:pt idx="10999">
                  <c:v>-0.10384</c:v>
                </c:pt>
                <c:pt idx="11000">
                  <c:v>-0.10280499999999999</c:v>
                </c:pt>
                <c:pt idx="11001">
                  <c:v>-0.101827</c:v>
                </c:pt>
                <c:pt idx="11002">
                  <c:v>-0.10076</c:v>
                </c:pt>
                <c:pt idx="11003">
                  <c:v>-9.9783700000000003E-2</c:v>
                </c:pt>
                <c:pt idx="11004">
                  <c:v>-9.8809400000000006E-2</c:v>
                </c:pt>
                <c:pt idx="11005">
                  <c:v>-9.7849500000000006E-2</c:v>
                </c:pt>
                <c:pt idx="11006">
                  <c:v>-9.6809400000000004E-2</c:v>
                </c:pt>
                <c:pt idx="11007">
                  <c:v>-9.5836099999999994E-2</c:v>
                </c:pt>
                <c:pt idx="11008">
                  <c:v>-9.4828399999999993E-2</c:v>
                </c:pt>
                <c:pt idx="11009">
                  <c:v>-9.3778799999999995E-2</c:v>
                </c:pt>
                <c:pt idx="11010">
                  <c:v>-9.2805499999999999E-2</c:v>
                </c:pt>
                <c:pt idx="11011">
                  <c:v>-9.1821700000000006E-2</c:v>
                </c:pt>
                <c:pt idx="11012">
                  <c:v>-9.0818999999999997E-2</c:v>
                </c:pt>
                <c:pt idx="11013">
                  <c:v>-8.9832200000000001E-2</c:v>
                </c:pt>
                <c:pt idx="11014">
                  <c:v>-8.8789199999999999E-2</c:v>
                </c:pt>
                <c:pt idx="11015">
                  <c:v>-8.7831199999999998E-2</c:v>
                </c:pt>
                <c:pt idx="11016">
                  <c:v>-8.6766300000000005E-2</c:v>
                </c:pt>
                <c:pt idx="11017">
                  <c:v>-8.5845500000000005E-2</c:v>
                </c:pt>
                <c:pt idx="11018">
                  <c:v>-8.4816900000000001E-2</c:v>
                </c:pt>
                <c:pt idx="11019">
                  <c:v>-8.3780599999999997E-2</c:v>
                </c:pt>
                <c:pt idx="11020">
                  <c:v>-8.2822599999999996E-2</c:v>
                </c:pt>
                <c:pt idx="11021">
                  <c:v>-8.1774799999999995E-2</c:v>
                </c:pt>
                <c:pt idx="11022">
                  <c:v>-8.0788200000000004E-2</c:v>
                </c:pt>
                <c:pt idx="11023">
                  <c:v>-7.9841599999999999E-2</c:v>
                </c:pt>
                <c:pt idx="11024">
                  <c:v>-7.8824400000000003E-2</c:v>
                </c:pt>
                <c:pt idx="11025">
                  <c:v>-7.7864500000000003E-2</c:v>
                </c:pt>
                <c:pt idx="11026">
                  <c:v>-7.6836799999999997E-2</c:v>
                </c:pt>
                <c:pt idx="11027">
                  <c:v>-7.5815800000000003E-2</c:v>
                </c:pt>
                <c:pt idx="11028">
                  <c:v>-7.4872099999999997E-2</c:v>
                </c:pt>
                <c:pt idx="11029">
                  <c:v>-7.3797600000000005E-2</c:v>
                </c:pt>
                <c:pt idx="11030">
                  <c:v>-7.2771799999999998E-2</c:v>
                </c:pt>
                <c:pt idx="11031">
                  <c:v>-7.1777599999999997E-2</c:v>
                </c:pt>
                <c:pt idx="11032">
                  <c:v>-7.07985E-2</c:v>
                </c:pt>
                <c:pt idx="11033">
                  <c:v>-6.9832900000000003E-2</c:v>
                </c:pt>
                <c:pt idx="11034">
                  <c:v>-6.8818500000000005E-2</c:v>
                </c:pt>
                <c:pt idx="11035">
                  <c:v>-6.7853800000000006E-2</c:v>
                </c:pt>
                <c:pt idx="11036">
                  <c:v>-6.6906300000000002E-2</c:v>
                </c:pt>
                <c:pt idx="11037">
                  <c:v>-6.5798499999999996E-2</c:v>
                </c:pt>
                <c:pt idx="11038">
                  <c:v>-6.4844299999999994E-2</c:v>
                </c:pt>
                <c:pt idx="11039">
                  <c:v>-6.38986E-2</c:v>
                </c:pt>
                <c:pt idx="11040">
                  <c:v>-6.28499E-2</c:v>
                </c:pt>
                <c:pt idx="11041">
                  <c:v>-6.1817499999999997E-2</c:v>
                </c:pt>
                <c:pt idx="11042">
                  <c:v>-6.0872799999999998E-2</c:v>
                </c:pt>
                <c:pt idx="11043">
                  <c:v>-5.9822199999999999E-2</c:v>
                </c:pt>
                <c:pt idx="11044">
                  <c:v>-5.8796500000000002E-2</c:v>
                </c:pt>
                <c:pt idx="11045">
                  <c:v>-5.78375E-2</c:v>
                </c:pt>
                <c:pt idx="11046">
                  <c:v>-5.6880399999999998E-2</c:v>
                </c:pt>
                <c:pt idx="11047">
                  <c:v>-5.5831699999999998E-2</c:v>
                </c:pt>
                <c:pt idx="11048">
                  <c:v>-5.4810699999999997E-2</c:v>
                </c:pt>
                <c:pt idx="11049">
                  <c:v>-5.3823200000000002E-2</c:v>
                </c:pt>
                <c:pt idx="11050">
                  <c:v>-5.2888900000000003E-2</c:v>
                </c:pt>
                <c:pt idx="11051">
                  <c:v>-5.1873700000000002E-2</c:v>
                </c:pt>
                <c:pt idx="11052">
                  <c:v>-5.0826900000000001E-2</c:v>
                </c:pt>
                <c:pt idx="11053">
                  <c:v>-4.9829699999999998E-2</c:v>
                </c:pt>
                <c:pt idx="11054">
                  <c:v>-4.8795400000000003E-2</c:v>
                </c:pt>
                <c:pt idx="11055">
                  <c:v>-4.7818300000000001E-2</c:v>
                </c:pt>
                <c:pt idx="11056">
                  <c:v>-4.6811600000000002E-2</c:v>
                </c:pt>
                <c:pt idx="11057">
                  <c:v>-4.5753299999999997E-2</c:v>
                </c:pt>
                <c:pt idx="11058">
                  <c:v>-4.4819199999999997E-2</c:v>
                </c:pt>
                <c:pt idx="11059">
                  <c:v>-4.3813400000000002E-2</c:v>
                </c:pt>
                <c:pt idx="11060">
                  <c:v>-4.2778099999999999E-2</c:v>
                </c:pt>
                <c:pt idx="11061">
                  <c:v>-4.1782899999999998E-2</c:v>
                </c:pt>
                <c:pt idx="11062">
                  <c:v>-4.0792399999999999E-2</c:v>
                </c:pt>
                <c:pt idx="11063">
                  <c:v>-3.9756100000000003E-2</c:v>
                </c:pt>
                <c:pt idx="11064">
                  <c:v>-3.8791399999999997E-2</c:v>
                </c:pt>
                <c:pt idx="11065">
                  <c:v>-3.7759000000000001E-2</c:v>
                </c:pt>
                <c:pt idx="11066">
                  <c:v>-3.6821899999999998E-2</c:v>
                </c:pt>
                <c:pt idx="11067">
                  <c:v>-3.5820999999999999E-2</c:v>
                </c:pt>
                <c:pt idx="11068">
                  <c:v>-3.4893599999999997E-2</c:v>
                </c:pt>
                <c:pt idx="11069">
                  <c:v>-3.38286E-2</c:v>
                </c:pt>
                <c:pt idx="11070">
                  <c:v>-3.2829499999999998E-2</c:v>
                </c:pt>
                <c:pt idx="11071">
                  <c:v>-3.1851400000000002E-2</c:v>
                </c:pt>
                <c:pt idx="11072">
                  <c:v>-3.0836200000000001E-2</c:v>
                </c:pt>
                <c:pt idx="11073">
                  <c:v>-2.98753E-2</c:v>
                </c:pt>
                <c:pt idx="11074">
                  <c:v>-2.8869499999999999E-2</c:v>
                </c:pt>
                <c:pt idx="11075">
                  <c:v>-2.7821800000000001E-2</c:v>
                </c:pt>
                <c:pt idx="11076">
                  <c:v>-2.6778799999999998E-2</c:v>
                </c:pt>
                <c:pt idx="11077">
                  <c:v>-2.588E-2</c:v>
                </c:pt>
                <c:pt idx="11078">
                  <c:v>-2.4831300000000001E-2</c:v>
                </c:pt>
                <c:pt idx="11079">
                  <c:v>-2.37845E-2</c:v>
                </c:pt>
                <c:pt idx="11080">
                  <c:v>-2.2822700000000001E-2</c:v>
                </c:pt>
                <c:pt idx="11081">
                  <c:v>-2.18122E-2</c:v>
                </c:pt>
                <c:pt idx="11082">
                  <c:v>-2.0755900000000001E-2</c:v>
                </c:pt>
                <c:pt idx="11083">
                  <c:v>-1.9828399999999999E-2</c:v>
                </c:pt>
                <c:pt idx="11084">
                  <c:v>-1.8813099999999999E-2</c:v>
                </c:pt>
                <c:pt idx="11085">
                  <c:v>-1.78064E-2</c:v>
                </c:pt>
                <c:pt idx="11086">
                  <c:v>-1.6746299999999999E-2</c:v>
                </c:pt>
                <c:pt idx="11087">
                  <c:v>-1.57979E-2</c:v>
                </c:pt>
                <c:pt idx="11088">
                  <c:v>-1.4824499999999999E-2</c:v>
                </c:pt>
                <c:pt idx="11089">
                  <c:v>-1.3753899999999999E-2</c:v>
                </c:pt>
                <c:pt idx="11090">
                  <c:v>-1.2410300000000001E-2</c:v>
                </c:pt>
                <c:pt idx="11091">
                  <c:v>-1.10448E-2</c:v>
                </c:pt>
                <c:pt idx="11092">
                  <c:v>-1.01374E-2</c:v>
                </c:pt>
                <c:pt idx="11093" formatCode="0.00E+00">
                  <c:v>-9.1774600000000001E-3</c:v>
                </c:pt>
                <c:pt idx="11094" formatCode="0.00E+00">
                  <c:v>-8.1240099999999992E-3</c:v>
                </c:pt>
                <c:pt idx="11095" formatCode="0.00E+00">
                  <c:v>-7.1077700000000002E-3</c:v>
                </c:pt>
                <c:pt idx="11096" formatCode="0.00E+00">
                  <c:v>-6.1211199999999999E-3</c:v>
                </c:pt>
                <c:pt idx="11097" formatCode="0.00E+00">
                  <c:v>-5.0514399999999999E-3</c:v>
                </c:pt>
                <c:pt idx="11098" formatCode="0.00E+00">
                  <c:v>-4.0857799999999998E-3</c:v>
                </c:pt>
                <c:pt idx="11099" formatCode="0.00E+00">
                  <c:v>-3.0628700000000001E-3</c:v>
                </c:pt>
                <c:pt idx="11100" formatCode="0.00E+00">
                  <c:v>-2.1172399999999998E-3</c:v>
                </c:pt>
                <c:pt idx="11101" formatCode="0.00E+00">
                  <c:v>-1.1325E-3</c:v>
                </c:pt>
                <c:pt idx="11102" formatCode="0.00E+00">
                  <c:v>-6.47339E-5</c:v>
                </c:pt>
                <c:pt idx="11103" formatCode="0.00E+00">
                  <c:v>9.76311E-4</c:v>
                </c:pt>
                <c:pt idx="11104" formatCode="0.00E+00">
                  <c:v>1.8770900000000001E-3</c:v>
                </c:pt>
                <c:pt idx="11105" formatCode="0.00E+00">
                  <c:v>2.9358800000000001E-3</c:v>
                </c:pt>
                <c:pt idx="11106" formatCode="0.00E+00">
                  <c:v>3.9238700000000003E-3</c:v>
                </c:pt>
                <c:pt idx="11107" formatCode="0.00E+00">
                  <c:v>4.9152900000000001E-3</c:v>
                </c:pt>
                <c:pt idx="11108" formatCode="0.00E+00">
                  <c:v>5.9334399999999999E-3</c:v>
                </c:pt>
                <c:pt idx="11109" formatCode="0.00E+00">
                  <c:v>6.9601699999999999E-3</c:v>
                </c:pt>
                <c:pt idx="11110" formatCode="0.00E+00">
                  <c:v>7.9239199999999992E-3</c:v>
                </c:pt>
                <c:pt idx="11111" formatCode="0.00E+00">
                  <c:v>8.9163000000000003E-3</c:v>
                </c:pt>
                <c:pt idx="11112" formatCode="0.00E+00">
                  <c:v>9.8676500000000004E-3</c:v>
                </c:pt>
                <c:pt idx="11113">
                  <c:v>1.0902999999999999E-2</c:v>
                </c:pt>
                <c:pt idx="11114">
                  <c:v>1.18934E-2</c:v>
                </c:pt>
                <c:pt idx="11115">
                  <c:v>1.28591E-2</c:v>
                </c:pt>
                <c:pt idx="11116">
                  <c:v>1.38362E-2</c:v>
                </c:pt>
                <c:pt idx="11117">
                  <c:v>1.4892499999999999E-2</c:v>
                </c:pt>
                <c:pt idx="11118">
                  <c:v>1.58944E-2</c:v>
                </c:pt>
                <c:pt idx="11119">
                  <c:v>1.6900200000000001E-2</c:v>
                </c:pt>
                <c:pt idx="11120">
                  <c:v>1.7827699999999998E-2</c:v>
                </c:pt>
                <c:pt idx="11121">
                  <c:v>1.8888800000000001E-2</c:v>
                </c:pt>
                <c:pt idx="11122">
                  <c:v>1.9843900000000001E-2</c:v>
                </c:pt>
                <c:pt idx="11123">
                  <c:v>2.08869E-2</c:v>
                </c:pt>
                <c:pt idx="11124">
                  <c:v>2.18975E-2</c:v>
                </c:pt>
                <c:pt idx="11125">
                  <c:v>2.2916499999999999E-2</c:v>
                </c:pt>
                <c:pt idx="11126">
                  <c:v>2.3897399999999999E-2</c:v>
                </c:pt>
                <c:pt idx="11127">
                  <c:v>2.4919400000000001E-2</c:v>
                </c:pt>
                <c:pt idx="11128">
                  <c:v>2.5875499999999999E-2</c:v>
                </c:pt>
                <c:pt idx="11129">
                  <c:v>2.6903199999999999E-2</c:v>
                </c:pt>
                <c:pt idx="11130">
                  <c:v>2.79347E-2</c:v>
                </c:pt>
                <c:pt idx="11131">
                  <c:v>2.8920399999999999E-2</c:v>
                </c:pt>
                <c:pt idx="11132">
                  <c:v>2.99128E-2</c:v>
                </c:pt>
                <c:pt idx="11133">
                  <c:v>3.0897500000000001E-2</c:v>
                </c:pt>
                <c:pt idx="11134">
                  <c:v>3.1938599999999998E-2</c:v>
                </c:pt>
                <c:pt idx="11135">
                  <c:v>3.2882300000000003E-2</c:v>
                </c:pt>
                <c:pt idx="11136">
                  <c:v>3.3941399999999997E-2</c:v>
                </c:pt>
                <c:pt idx="11137">
                  <c:v>3.48556E-2</c:v>
                </c:pt>
                <c:pt idx="11138">
                  <c:v>3.5916700000000003E-2</c:v>
                </c:pt>
                <c:pt idx="11139">
                  <c:v>3.6871800000000003E-2</c:v>
                </c:pt>
                <c:pt idx="11140">
                  <c:v>3.7898599999999998E-2</c:v>
                </c:pt>
                <c:pt idx="11141">
                  <c:v>3.8860400000000003E-2</c:v>
                </c:pt>
                <c:pt idx="11142">
                  <c:v>3.9859600000000002E-2</c:v>
                </c:pt>
                <c:pt idx="11143">
                  <c:v>4.0830900000000003E-2</c:v>
                </c:pt>
                <c:pt idx="11144">
                  <c:v>4.1875700000000002E-2</c:v>
                </c:pt>
                <c:pt idx="11145">
                  <c:v>4.2894799999999997E-2</c:v>
                </c:pt>
                <c:pt idx="11146">
                  <c:v>4.3933E-2</c:v>
                </c:pt>
                <c:pt idx="11147">
                  <c:v>4.4928200000000001E-2</c:v>
                </c:pt>
                <c:pt idx="11148">
                  <c:v>4.5916800000000001E-2</c:v>
                </c:pt>
                <c:pt idx="11149">
                  <c:v>4.6891099999999998E-2</c:v>
                </c:pt>
                <c:pt idx="11150">
                  <c:v>4.7968400000000001E-2</c:v>
                </c:pt>
                <c:pt idx="11151">
                  <c:v>4.8894899999999998E-2</c:v>
                </c:pt>
                <c:pt idx="11152">
                  <c:v>4.99741E-2</c:v>
                </c:pt>
                <c:pt idx="11153">
                  <c:v>5.0901599999999998E-2</c:v>
                </c:pt>
                <c:pt idx="11154">
                  <c:v>5.1922599999999999E-2</c:v>
                </c:pt>
                <c:pt idx="11155">
                  <c:v>5.29484E-2</c:v>
                </c:pt>
                <c:pt idx="11156">
                  <c:v>5.3915999999999999E-2</c:v>
                </c:pt>
                <c:pt idx="11157">
                  <c:v>5.4897799999999997E-2</c:v>
                </c:pt>
                <c:pt idx="11158">
                  <c:v>5.5857799999999999E-2</c:v>
                </c:pt>
                <c:pt idx="11159">
                  <c:v>5.6893100000000002E-2</c:v>
                </c:pt>
                <c:pt idx="11160">
                  <c:v>5.7812000000000002E-2</c:v>
                </c:pt>
                <c:pt idx="11161">
                  <c:v>5.8882400000000001E-2</c:v>
                </c:pt>
                <c:pt idx="11162">
                  <c:v>5.98244E-2</c:v>
                </c:pt>
                <c:pt idx="11163">
                  <c:v>6.0890300000000001E-2</c:v>
                </c:pt>
                <c:pt idx="11164">
                  <c:v>6.1885500000000003E-2</c:v>
                </c:pt>
                <c:pt idx="11165">
                  <c:v>6.2767199999999995E-2</c:v>
                </c:pt>
                <c:pt idx="11166">
                  <c:v>6.38846E-2</c:v>
                </c:pt>
                <c:pt idx="11167">
                  <c:v>6.4837900000000004E-2</c:v>
                </c:pt>
                <c:pt idx="11168">
                  <c:v>6.5944699999999995E-2</c:v>
                </c:pt>
                <c:pt idx="11169">
                  <c:v>6.6880800000000004E-2</c:v>
                </c:pt>
                <c:pt idx="11170">
                  <c:v>6.7856E-2</c:v>
                </c:pt>
                <c:pt idx="11171">
                  <c:v>6.8926600000000005E-2</c:v>
                </c:pt>
                <c:pt idx="11172">
                  <c:v>6.9899000000000003E-2</c:v>
                </c:pt>
                <c:pt idx="11173">
                  <c:v>7.09066E-2</c:v>
                </c:pt>
                <c:pt idx="11174">
                  <c:v>7.1881799999999996E-2</c:v>
                </c:pt>
                <c:pt idx="11175">
                  <c:v>7.29162E-2</c:v>
                </c:pt>
                <c:pt idx="11176">
                  <c:v>7.3879E-2</c:v>
                </c:pt>
                <c:pt idx="11177">
                  <c:v>7.4913400000000005E-2</c:v>
                </c:pt>
                <c:pt idx="11178">
                  <c:v>7.5951500000000005E-2</c:v>
                </c:pt>
                <c:pt idx="11179">
                  <c:v>7.6891399999999999E-2</c:v>
                </c:pt>
                <c:pt idx="11180">
                  <c:v>7.7902200000000005E-2</c:v>
                </c:pt>
                <c:pt idx="11181">
                  <c:v>7.8848500000000002E-2</c:v>
                </c:pt>
                <c:pt idx="11182">
                  <c:v>7.9822799999999999E-2</c:v>
                </c:pt>
                <c:pt idx="11183">
                  <c:v>8.0884800000000007E-2</c:v>
                </c:pt>
                <c:pt idx="11184">
                  <c:v>8.1839999999999996E-2</c:v>
                </c:pt>
                <c:pt idx="11185">
                  <c:v>8.2843799999999995E-2</c:v>
                </c:pt>
                <c:pt idx="11186">
                  <c:v>8.3859100000000006E-2</c:v>
                </c:pt>
                <c:pt idx="11187">
                  <c:v>8.4821900000000006E-2</c:v>
                </c:pt>
                <c:pt idx="11188">
                  <c:v>8.5920200000000002E-2</c:v>
                </c:pt>
                <c:pt idx="11189">
                  <c:v>8.6919300000000005E-2</c:v>
                </c:pt>
                <c:pt idx="11190">
                  <c:v>8.7897299999999998E-2</c:v>
                </c:pt>
                <c:pt idx="11191">
                  <c:v>8.8915499999999995E-2</c:v>
                </c:pt>
                <c:pt idx="11192">
                  <c:v>8.9824799999999996E-2</c:v>
                </c:pt>
                <c:pt idx="11193">
                  <c:v>9.0888800000000006E-2</c:v>
                </c:pt>
                <c:pt idx="11194">
                  <c:v>9.1921199999999995E-2</c:v>
                </c:pt>
                <c:pt idx="11195">
                  <c:v>9.2924099999999996E-2</c:v>
                </c:pt>
                <c:pt idx="11196">
                  <c:v>9.38745E-2</c:v>
                </c:pt>
                <c:pt idx="11197">
                  <c:v>9.4907000000000005E-2</c:v>
                </c:pt>
                <c:pt idx="11198">
                  <c:v>9.5890799999999998E-2</c:v>
                </c:pt>
                <c:pt idx="11199">
                  <c:v>9.6932199999999996E-2</c:v>
                </c:pt>
                <c:pt idx="11200">
                  <c:v>9.7903199999999996E-2</c:v>
                </c:pt>
                <c:pt idx="11201">
                  <c:v>9.8907999999999996E-2</c:v>
                </c:pt>
                <c:pt idx="11202">
                  <c:v>9.9864099999999997E-2</c:v>
                </c:pt>
                <c:pt idx="11203">
                  <c:v>0.100843</c:v>
                </c:pt>
                <c:pt idx="11204">
                  <c:v>0.10187400000000001</c:v>
                </c:pt>
                <c:pt idx="11205">
                  <c:v>0.102858</c:v>
                </c:pt>
                <c:pt idx="11206">
                  <c:v>0.103891</c:v>
                </c:pt>
                <c:pt idx="11207">
                  <c:v>0.104851</c:v>
                </c:pt>
                <c:pt idx="11208">
                  <c:v>0.10588</c:v>
                </c:pt>
                <c:pt idx="11209">
                  <c:v>0.106839</c:v>
                </c:pt>
                <c:pt idx="11210">
                  <c:v>0.10784100000000001</c:v>
                </c:pt>
                <c:pt idx="11211">
                  <c:v>0.10886899999999999</c:v>
                </c:pt>
                <c:pt idx="11212">
                  <c:v>0.10988000000000001</c:v>
                </c:pt>
                <c:pt idx="11213">
                  <c:v>0.11090700000000001</c:v>
                </c:pt>
                <c:pt idx="11214">
                  <c:v>0.111804</c:v>
                </c:pt>
                <c:pt idx="11215">
                  <c:v>0.112872</c:v>
                </c:pt>
                <c:pt idx="11216">
                  <c:v>0.11384</c:v>
                </c:pt>
                <c:pt idx="11217">
                  <c:v>0.11486399999999999</c:v>
                </c:pt>
                <c:pt idx="11218">
                  <c:v>0.11586399999999999</c:v>
                </c:pt>
                <c:pt idx="11219">
                  <c:v>0.116899</c:v>
                </c:pt>
                <c:pt idx="11220">
                  <c:v>0.117853</c:v>
                </c:pt>
                <c:pt idx="11221">
                  <c:v>0.11891699999999999</c:v>
                </c:pt>
                <c:pt idx="11222">
                  <c:v>0.11984</c:v>
                </c:pt>
                <c:pt idx="11223">
                  <c:v>0.120822</c:v>
                </c:pt>
                <c:pt idx="11224">
                  <c:v>0.121896</c:v>
                </c:pt>
                <c:pt idx="11225">
                  <c:v>0.12278600000000001</c:v>
                </c:pt>
                <c:pt idx="11226">
                  <c:v>0.123797</c:v>
                </c:pt>
                <c:pt idx="11227">
                  <c:v>0.12482799999999999</c:v>
                </c:pt>
                <c:pt idx="11228">
                  <c:v>0.12583800000000001</c:v>
                </c:pt>
                <c:pt idx="11229">
                  <c:v>0.12683900000000001</c:v>
                </c:pt>
                <c:pt idx="11230">
                  <c:v>0.12786600000000001</c:v>
                </c:pt>
                <c:pt idx="11231">
                  <c:v>0.12879599999999999</c:v>
                </c:pt>
                <c:pt idx="11232">
                  <c:v>0.129885</c:v>
                </c:pt>
                <c:pt idx="11233">
                  <c:v>0.13090599999999999</c:v>
                </c:pt>
                <c:pt idx="11234">
                  <c:v>0.13183600000000001</c:v>
                </c:pt>
                <c:pt idx="11235">
                  <c:v>0.132877</c:v>
                </c:pt>
                <c:pt idx="11236">
                  <c:v>0.13389799999999999</c:v>
                </c:pt>
                <c:pt idx="11237">
                  <c:v>0.13481499999999999</c:v>
                </c:pt>
                <c:pt idx="11238">
                  <c:v>0.135856</c:v>
                </c:pt>
                <c:pt idx="11239">
                  <c:v>0.136879</c:v>
                </c:pt>
                <c:pt idx="11240">
                  <c:v>0.13791</c:v>
                </c:pt>
                <c:pt idx="11241">
                  <c:v>0.13885900000000001</c:v>
                </c:pt>
                <c:pt idx="11242">
                  <c:v>0.139874</c:v>
                </c:pt>
                <c:pt idx="11243">
                  <c:v>0.14086000000000001</c:v>
                </c:pt>
                <c:pt idx="11244">
                  <c:v>0.141871</c:v>
                </c:pt>
                <c:pt idx="11245">
                  <c:v>0.14286799999999999</c:v>
                </c:pt>
                <c:pt idx="11246">
                  <c:v>0.143817</c:v>
                </c:pt>
                <c:pt idx="11247">
                  <c:v>0.144813</c:v>
                </c:pt>
                <c:pt idx="11248">
                  <c:v>0.14583599999999999</c:v>
                </c:pt>
                <c:pt idx="11249">
                  <c:v>0.14684</c:v>
                </c:pt>
                <c:pt idx="11250">
                  <c:v>0.14783299999999999</c:v>
                </c:pt>
                <c:pt idx="11251">
                  <c:v>0.14879700000000001</c:v>
                </c:pt>
                <c:pt idx="11252">
                  <c:v>0.14985799999999999</c:v>
                </c:pt>
                <c:pt idx="11253">
                  <c:v>0.15085999999999999</c:v>
                </c:pt>
                <c:pt idx="11254">
                  <c:v>0.15185499999999999</c:v>
                </c:pt>
                <c:pt idx="11255">
                  <c:v>0.152806</c:v>
                </c:pt>
                <c:pt idx="11256">
                  <c:v>0.15387300000000001</c:v>
                </c:pt>
                <c:pt idx="11257">
                  <c:v>0.154888</c:v>
                </c:pt>
                <c:pt idx="11258">
                  <c:v>0.15584000000000001</c:v>
                </c:pt>
                <c:pt idx="11259">
                  <c:v>0.15687300000000001</c:v>
                </c:pt>
                <c:pt idx="11260">
                  <c:v>0.15784699999999999</c:v>
                </c:pt>
                <c:pt idx="11261">
                  <c:v>0.158863</c:v>
                </c:pt>
                <c:pt idx="11262">
                  <c:v>0.159914</c:v>
                </c:pt>
                <c:pt idx="11263">
                  <c:v>0.160829</c:v>
                </c:pt>
                <c:pt idx="11264">
                  <c:v>0.16186300000000001</c:v>
                </c:pt>
                <c:pt idx="11265">
                  <c:v>0.162878</c:v>
                </c:pt>
                <c:pt idx="11266">
                  <c:v>0.16395799999999999</c:v>
                </c:pt>
                <c:pt idx="11267">
                  <c:v>0.16489500000000001</c:v>
                </c:pt>
                <c:pt idx="11268">
                  <c:v>0.16583400000000001</c:v>
                </c:pt>
                <c:pt idx="11269">
                  <c:v>0.16680600000000001</c:v>
                </c:pt>
                <c:pt idx="11270">
                  <c:v>0.16785700000000001</c:v>
                </c:pt>
                <c:pt idx="11271">
                  <c:v>0.16884099999999999</c:v>
                </c:pt>
                <c:pt idx="11272">
                  <c:v>0.169845</c:v>
                </c:pt>
                <c:pt idx="11273">
                  <c:v>0.170825</c:v>
                </c:pt>
                <c:pt idx="11274">
                  <c:v>0.17179900000000001</c:v>
                </c:pt>
                <c:pt idx="11275">
                  <c:v>0.17288799999999999</c:v>
                </c:pt>
                <c:pt idx="11276">
                  <c:v>0.17388100000000001</c:v>
                </c:pt>
                <c:pt idx="11277">
                  <c:v>0.17488400000000001</c:v>
                </c:pt>
                <c:pt idx="11278">
                  <c:v>0.17587800000000001</c:v>
                </c:pt>
                <c:pt idx="11279">
                  <c:v>0.17689199999999999</c:v>
                </c:pt>
                <c:pt idx="11280">
                  <c:v>0.17779500000000001</c:v>
                </c:pt>
                <c:pt idx="11281">
                  <c:v>0.178756</c:v>
                </c:pt>
                <c:pt idx="11282">
                  <c:v>0.179789</c:v>
                </c:pt>
                <c:pt idx="11283">
                  <c:v>0.18078</c:v>
                </c:pt>
                <c:pt idx="11284">
                  <c:v>0.18179699999999999</c:v>
                </c:pt>
                <c:pt idx="11285">
                  <c:v>0.18278800000000001</c:v>
                </c:pt>
                <c:pt idx="11286">
                  <c:v>0.18381500000000001</c:v>
                </c:pt>
                <c:pt idx="11287">
                  <c:v>0.18489</c:v>
                </c:pt>
                <c:pt idx="11288">
                  <c:v>0.18584500000000001</c:v>
                </c:pt>
                <c:pt idx="11289">
                  <c:v>0.18684300000000001</c:v>
                </c:pt>
                <c:pt idx="11290">
                  <c:v>0.18781700000000001</c:v>
                </c:pt>
                <c:pt idx="11291">
                  <c:v>0.188803</c:v>
                </c:pt>
                <c:pt idx="11292">
                  <c:v>0.18982599999999999</c:v>
                </c:pt>
                <c:pt idx="11293">
                  <c:v>0.19078999999999999</c:v>
                </c:pt>
                <c:pt idx="11294">
                  <c:v>0.191805</c:v>
                </c:pt>
                <c:pt idx="11295">
                  <c:v>0.19284499999999999</c:v>
                </c:pt>
                <c:pt idx="11296">
                  <c:v>0.193803</c:v>
                </c:pt>
                <c:pt idx="11297">
                  <c:v>0.1948</c:v>
                </c:pt>
                <c:pt idx="11298">
                  <c:v>0.19578599999999999</c:v>
                </c:pt>
                <c:pt idx="11299">
                  <c:v>0.19681199999999999</c:v>
                </c:pt>
                <c:pt idx="11300">
                  <c:v>0.19787299999999999</c:v>
                </c:pt>
                <c:pt idx="11301">
                  <c:v>0.19886499999999999</c:v>
                </c:pt>
                <c:pt idx="11302">
                  <c:v>0.199822</c:v>
                </c:pt>
                <c:pt idx="11303">
                  <c:v>0.200817</c:v>
                </c:pt>
                <c:pt idx="11304">
                  <c:v>0.20185</c:v>
                </c:pt>
                <c:pt idx="11305">
                  <c:v>0.20285600000000001</c:v>
                </c:pt>
                <c:pt idx="11306">
                  <c:v>0.20383599999999999</c:v>
                </c:pt>
                <c:pt idx="11307">
                  <c:v>0.204873</c:v>
                </c:pt>
                <c:pt idx="11308">
                  <c:v>0.20579800000000001</c:v>
                </c:pt>
                <c:pt idx="11309">
                  <c:v>0.20682400000000001</c:v>
                </c:pt>
                <c:pt idx="11310">
                  <c:v>0.207818</c:v>
                </c:pt>
                <c:pt idx="11311">
                  <c:v>0.20882500000000001</c:v>
                </c:pt>
                <c:pt idx="11312">
                  <c:v>0.20980299999999999</c:v>
                </c:pt>
                <c:pt idx="11313">
                  <c:v>0.21082699999999999</c:v>
                </c:pt>
                <c:pt idx="11314">
                  <c:v>0.211814</c:v>
                </c:pt>
                <c:pt idx="11315">
                  <c:v>0.21280499999999999</c:v>
                </c:pt>
                <c:pt idx="11316">
                  <c:v>0.21385499999999999</c:v>
                </c:pt>
                <c:pt idx="11317">
                  <c:v>0.21488399999999999</c:v>
                </c:pt>
                <c:pt idx="11318">
                  <c:v>0.21577199999999999</c:v>
                </c:pt>
                <c:pt idx="11319">
                  <c:v>0.21679100000000001</c:v>
                </c:pt>
                <c:pt idx="11320">
                  <c:v>0.21787899999999999</c:v>
                </c:pt>
                <c:pt idx="11321">
                  <c:v>0.21879599999999999</c:v>
                </c:pt>
                <c:pt idx="11322">
                  <c:v>0.21990299999999999</c:v>
                </c:pt>
                <c:pt idx="11323">
                  <c:v>0.22086500000000001</c:v>
                </c:pt>
                <c:pt idx="11324">
                  <c:v>0.22184899999999999</c:v>
                </c:pt>
                <c:pt idx="11325">
                  <c:v>0.22289900000000001</c:v>
                </c:pt>
                <c:pt idx="11326">
                  <c:v>0.22381100000000001</c:v>
                </c:pt>
                <c:pt idx="11327">
                  <c:v>0.22481200000000001</c:v>
                </c:pt>
                <c:pt idx="11328">
                  <c:v>0.225886</c:v>
                </c:pt>
                <c:pt idx="11329">
                  <c:v>0.22683600000000001</c:v>
                </c:pt>
                <c:pt idx="11330">
                  <c:v>0.22778000000000001</c:v>
                </c:pt>
                <c:pt idx="11331">
                  <c:v>0.228851</c:v>
                </c:pt>
                <c:pt idx="11332">
                  <c:v>0.229875</c:v>
                </c:pt>
                <c:pt idx="11333">
                  <c:v>0.230827</c:v>
                </c:pt>
                <c:pt idx="11334">
                  <c:v>0.23180600000000001</c:v>
                </c:pt>
                <c:pt idx="11335">
                  <c:v>0.23280200000000001</c:v>
                </c:pt>
                <c:pt idx="11336">
                  <c:v>0.233824</c:v>
                </c:pt>
                <c:pt idx="11337">
                  <c:v>0.23478599999999999</c:v>
                </c:pt>
                <c:pt idx="11338">
                  <c:v>0.235792</c:v>
                </c:pt>
                <c:pt idx="11339">
                  <c:v>0.236816</c:v>
                </c:pt>
                <c:pt idx="11340">
                  <c:v>0.237815</c:v>
                </c:pt>
                <c:pt idx="11341">
                  <c:v>0.23884</c:v>
                </c:pt>
                <c:pt idx="11342">
                  <c:v>0.23984</c:v>
                </c:pt>
                <c:pt idx="11343">
                  <c:v>0.24085400000000001</c:v>
                </c:pt>
                <c:pt idx="11344">
                  <c:v>0.24183499999999999</c:v>
                </c:pt>
                <c:pt idx="11345">
                  <c:v>0.242893</c:v>
                </c:pt>
                <c:pt idx="11346">
                  <c:v>0.24385899999999999</c:v>
                </c:pt>
                <c:pt idx="11347">
                  <c:v>0.24478900000000001</c:v>
                </c:pt>
                <c:pt idx="11348">
                  <c:v>0.24581600000000001</c:v>
                </c:pt>
                <c:pt idx="11349">
                  <c:v>0.246808</c:v>
                </c:pt>
                <c:pt idx="11350">
                  <c:v>0.24786</c:v>
                </c:pt>
                <c:pt idx="11351">
                  <c:v>0.248831</c:v>
                </c:pt>
                <c:pt idx="11352">
                  <c:v>0.24983</c:v>
                </c:pt>
                <c:pt idx="11353">
                  <c:v>0.25084400000000001</c:v>
                </c:pt>
                <c:pt idx="11354">
                  <c:v>0.251915</c:v>
                </c:pt>
                <c:pt idx="11355">
                  <c:v>0.25285800000000003</c:v>
                </c:pt>
                <c:pt idx="11356">
                  <c:v>0.25382700000000002</c:v>
                </c:pt>
                <c:pt idx="11357">
                  <c:v>0.254776</c:v>
                </c:pt>
                <c:pt idx="11358">
                  <c:v>0.25584200000000001</c:v>
                </c:pt>
                <c:pt idx="11359">
                  <c:v>0.25680799999999998</c:v>
                </c:pt>
                <c:pt idx="11360">
                  <c:v>0.25787100000000002</c:v>
                </c:pt>
                <c:pt idx="11361">
                  <c:v>0.25886799999999999</c:v>
                </c:pt>
                <c:pt idx="11362">
                  <c:v>0.25981900000000002</c:v>
                </c:pt>
                <c:pt idx="11363">
                  <c:v>0.26075999999999999</c:v>
                </c:pt>
                <c:pt idx="11364">
                  <c:v>0.26183600000000001</c:v>
                </c:pt>
                <c:pt idx="11365">
                  <c:v>0.26286100000000001</c:v>
                </c:pt>
                <c:pt idx="11366">
                  <c:v>0.263849</c:v>
                </c:pt>
                <c:pt idx="11367">
                  <c:v>0.26481300000000002</c:v>
                </c:pt>
                <c:pt idx="11368">
                  <c:v>0.26584799999999997</c:v>
                </c:pt>
                <c:pt idx="11369">
                  <c:v>0.26682800000000001</c:v>
                </c:pt>
                <c:pt idx="11370">
                  <c:v>0.26782699999999998</c:v>
                </c:pt>
                <c:pt idx="11371">
                  <c:v>0.268874</c:v>
                </c:pt>
                <c:pt idx="11372">
                  <c:v>0.269843</c:v>
                </c:pt>
                <c:pt idx="11373">
                  <c:v>0.27082600000000001</c:v>
                </c:pt>
                <c:pt idx="11374">
                  <c:v>0.27182899999999999</c:v>
                </c:pt>
                <c:pt idx="11375">
                  <c:v>0.27283000000000002</c:v>
                </c:pt>
                <c:pt idx="11376">
                  <c:v>0.27383099999999999</c:v>
                </c:pt>
                <c:pt idx="11377">
                  <c:v>0.274816</c:v>
                </c:pt>
                <c:pt idx="11378">
                  <c:v>0.27580100000000002</c:v>
                </c:pt>
                <c:pt idx="11379">
                  <c:v>0.27682400000000001</c:v>
                </c:pt>
                <c:pt idx="11380">
                  <c:v>0.27785799999999999</c:v>
                </c:pt>
                <c:pt idx="11381">
                  <c:v>0.278804</c:v>
                </c:pt>
                <c:pt idx="11382">
                  <c:v>0.27984500000000001</c:v>
                </c:pt>
                <c:pt idx="11383">
                  <c:v>0.28081</c:v>
                </c:pt>
                <c:pt idx="11384">
                  <c:v>0.28177799999999997</c:v>
                </c:pt>
                <c:pt idx="11385">
                  <c:v>0.28276600000000002</c:v>
                </c:pt>
                <c:pt idx="11386">
                  <c:v>0.28380100000000003</c:v>
                </c:pt>
                <c:pt idx="11387">
                  <c:v>0.28479300000000002</c:v>
                </c:pt>
                <c:pt idx="11388">
                  <c:v>0.28586800000000001</c:v>
                </c:pt>
                <c:pt idx="11389">
                  <c:v>0.28684199999999999</c:v>
                </c:pt>
                <c:pt idx="11390">
                  <c:v>0.28782099999999999</c:v>
                </c:pt>
                <c:pt idx="11391">
                  <c:v>0.28881499999999999</c:v>
                </c:pt>
                <c:pt idx="11392">
                  <c:v>0.28978799999999999</c:v>
                </c:pt>
                <c:pt idx="11393">
                  <c:v>0.29083599999999998</c:v>
                </c:pt>
                <c:pt idx="11394">
                  <c:v>0.291819</c:v>
                </c:pt>
                <c:pt idx="11395">
                  <c:v>0.29283900000000002</c:v>
                </c:pt>
                <c:pt idx="11396">
                  <c:v>0.29382599999999998</c:v>
                </c:pt>
                <c:pt idx="11397">
                  <c:v>0.29473300000000002</c:v>
                </c:pt>
                <c:pt idx="11398">
                  <c:v>0.29585299999999998</c:v>
                </c:pt>
                <c:pt idx="11399">
                  <c:v>0.29678599999999999</c:v>
                </c:pt>
                <c:pt idx="11400">
                  <c:v>0.29777700000000001</c:v>
                </c:pt>
                <c:pt idx="11401">
                  <c:v>0.29875499999999999</c:v>
                </c:pt>
                <c:pt idx="11402">
                  <c:v>0.299815</c:v>
                </c:pt>
                <c:pt idx="11403">
                  <c:v>0.30082999999999999</c:v>
                </c:pt>
                <c:pt idx="11404">
                  <c:v>0.30180800000000002</c:v>
                </c:pt>
                <c:pt idx="11405">
                  <c:v>0.30289500000000003</c:v>
                </c:pt>
                <c:pt idx="11406">
                  <c:v>0.30379600000000001</c:v>
                </c:pt>
                <c:pt idx="11407">
                  <c:v>0.30485499999999999</c:v>
                </c:pt>
                <c:pt idx="11408">
                  <c:v>0.305815</c:v>
                </c:pt>
                <c:pt idx="11409">
                  <c:v>0.30680200000000002</c:v>
                </c:pt>
                <c:pt idx="11410">
                  <c:v>0.30783700000000003</c:v>
                </c:pt>
                <c:pt idx="11411">
                  <c:v>0.30884600000000001</c:v>
                </c:pt>
                <c:pt idx="11412">
                  <c:v>0.309811</c:v>
                </c:pt>
                <c:pt idx="11413">
                  <c:v>0.31088399999999999</c:v>
                </c:pt>
                <c:pt idx="11414">
                  <c:v>0.31186999999999998</c:v>
                </c:pt>
                <c:pt idx="11415">
                  <c:v>0.31286700000000001</c:v>
                </c:pt>
                <c:pt idx="11416">
                  <c:v>0.31386799999999998</c:v>
                </c:pt>
                <c:pt idx="11417">
                  <c:v>0.31487799999999999</c:v>
                </c:pt>
                <c:pt idx="11418">
                  <c:v>0.31583499999999998</c:v>
                </c:pt>
                <c:pt idx="11419">
                  <c:v>0.31692100000000001</c:v>
                </c:pt>
                <c:pt idx="11420">
                  <c:v>0.31784299999999999</c:v>
                </c:pt>
                <c:pt idx="11421">
                  <c:v>0.31882500000000003</c:v>
                </c:pt>
                <c:pt idx="11422">
                  <c:v>0.31979200000000002</c:v>
                </c:pt>
                <c:pt idx="11423">
                  <c:v>0.32083899999999999</c:v>
                </c:pt>
                <c:pt idx="11424">
                  <c:v>0.32182500000000003</c:v>
                </c:pt>
                <c:pt idx="11425">
                  <c:v>0.322824</c:v>
                </c:pt>
                <c:pt idx="11426">
                  <c:v>0.32382699999999998</c:v>
                </c:pt>
                <c:pt idx="11427">
                  <c:v>0.32483699999999999</c:v>
                </c:pt>
                <c:pt idx="11428">
                  <c:v>0.32580700000000001</c:v>
                </c:pt>
                <c:pt idx="11429">
                  <c:v>0.32679200000000003</c:v>
                </c:pt>
                <c:pt idx="11430">
                  <c:v>0.327824</c:v>
                </c:pt>
                <c:pt idx="11431">
                  <c:v>0.32880999999999999</c:v>
                </c:pt>
                <c:pt idx="11432">
                  <c:v>0.329816</c:v>
                </c:pt>
                <c:pt idx="11433">
                  <c:v>0.33079999999999998</c:v>
                </c:pt>
                <c:pt idx="11434">
                  <c:v>0.33177499999999999</c:v>
                </c:pt>
                <c:pt idx="11435">
                  <c:v>0.33284599999999998</c:v>
                </c:pt>
                <c:pt idx="11436">
                  <c:v>0.33386199999999999</c:v>
                </c:pt>
                <c:pt idx="11437">
                  <c:v>0.334893</c:v>
                </c:pt>
                <c:pt idx="11438">
                  <c:v>0.33584700000000001</c:v>
                </c:pt>
                <c:pt idx="11439">
                  <c:v>0.33687699999999998</c:v>
                </c:pt>
                <c:pt idx="11440">
                  <c:v>0.337835</c:v>
                </c:pt>
                <c:pt idx="11441">
                  <c:v>0.33889799999999998</c:v>
                </c:pt>
                <c:pt idx="11442">
                  <c:v>0.33981699999999998</c:v>
                </c:pt>
                <c:pt idx="11443">
                  <c:v>0.34084100000000001</c:v>
                </c:pt>
                <c:pt idx="11444">
                  <c:v>0.34171400000000002</c:v>
                </c:pt>
                <c:pt idx="11445">
                  <c:v>0.34279599999999999</c:v>
                </c:pt>
                <c:pt idx="11446">
                  <c:v>0.34378500000000001</c:v>
                </c:pt>
                <c:pt idx="11447">
                  <c:v>0.344777</c:v>
                </c:pt>
                <c:pt idx="11448">
                  <c:v>0.345831</c:v>
                </c:pt>
                <c:pt idx="11449">
                  <c:v>0.346833</c:v>
                </c:pt>
                <c:pt idx="11450">
                  <c:v>0.34779700000000002</c:v>
                </c:pt>
                <c:pt idx="11451">
                  <c:v>0.34884100000000001</c:v>
                </c:pt>
                <c:pt idx="11452">
                  <c:v>0.34978300000000001</c:v>
                </c:pt>
                <c:pt idx="11453">
                  <c:v>0.35083199999999998</c:v>
                </c:pt>
                <c:pt idx="11454">
                  <c:v>0.351831</c:v>
                </c:pt>
                <c:pt idx="11455">
                  <c:v>0.35279300000000002</c:v>
                </c:pt>
                <c:pt idx="11456">
                  <c:v>0.35377599999999998</c:v>
                </c:pt>
                <c:pt idx="11457">
                  <c:v>0.35477199999999998</c:v>
                </c:pt>
                <c:pt idx="11458">
                  <c:v>0.35580800000000001</c:v>
                </c:pt>
                <c:pt idx="11459">
                  <c:v>0.356769</c:v>
                </c:pt>
                <c:pt idx="11460">
                  <c:v>0.35782199999999997</c:v>
                </c:pt>
                <c:pt idx="11461">
                  <c:v>0.35879</c:v>
                </c:pt>
                <c:pt idx="11462">
                  <c:v>0.35972700000000002</c:v>
                </c:pt>
                <c:pt idx="11463">
                  <c:v>0.36085099999999998</c:v>
                </c:pt>
                <c:pt idx="11464">
                  <c:v>0.36182599999999998</c:v>
                </c:pt>
                <c:pt idx="11465">
                  <c:v>0.36281400000000003</c:v>
                </c:pt>
                <c:pt idx="11466">
                  <c:v>0.363817</c:v>
                </c:pt>
                <c:pt idx="11467">
                  <c:v>0.364811</c:v>
                </c:pt>
                <c:pt idx="11468">
                  <c:v>0.36576700000000001</c:v>
                </c:pt>
                <c:pt idx="11469">
                  <c:v>0.366755</c:v>
                </c:pt>
                <c:pt idx="11470">
                  <c:v>0.36781399999999997</c:v>
                </c:pt>
                <c:pt idx="11471">
                  <c:v>0.36882500000000001</c:v>
                </c:pt>
                <c:pt idx="11472">
                  <c:v>0.36978499999999997</c:v>
                </c:pt>
                <c:pt idx="11473">
                  <c:v>0.37077199999999999</c:v>
                </c:pt>
                <c:pt idx="11474">
                  <c:v>0.37185800000000002</c:v>
                </c:pt>
                <c:pt idx="11475">
                  <c:v>0.37278600000000001</c:v>
                </c:pt>
                <c:pt idx="11476">
                  <c:v>0.37378299999999998</c:v>
                </c:pt>
                <c:pt idx="11477">
                  <c:v>0.37479000000000001</c:v>
                </c:pt>
                <c:pt idx="11478">
                  <c:v>0.37579000000000001</c:v>
                </c:pt>
                <c:pt idx="11479">
                  <c:v>0.37680000000000002</c:v>
                </c:pt>
                <c:pt idx="11480">
                  <c:v>0.37778299999999998</c:v>
                </c:pt>
                <c:pt idx="11481">
                  <c:v>0.37881199999999998</c:v>
                </c:pt>
                <c:pt idx="11482">
                  <c:v>0.37980799999999998</c:v>
                </c:pt>
                <c:pt idx="11483">
                  <c:v>0.380768</c:v>
                </c:pt>
                <c:pt idx="11484">
                  <c:v>0.381799</c:v>
                </c:pt>
                <c:pt idx="11485">
                  <c:v>0.382768</c:v>
                </c:pt>
                <c:pt idx="11486">
                  <c:v>0.383828</c:v>
                </c:pt>
                <c:pt idx="11487">
                  <c:v>0.38480999999999999</c:v>
                </c:pt>
                <c:pt idx="11488">
                  <c:v>0.38581799999999999</c:v>
                </c:pt>
                <c:pt idx="11489">
                  <c:v>0.38678200000000001</c:v>
                </c:pt>
                <c:pt idx="11490">
                  <c:v>0.387762</c:v>
                </c:pt>
                <c:pt idx="11491">
                  <c:v>0.38884099999999999</c:v>
                </c:pt>
                <c:pt idx="11492">
                  <c:v>0.38981100000000002</c:v>
                </c:pt>
                <c:pt idx="11493">
                  <c:v>0.39083800000000002</c:v>
                </c:pt>
                <c:pt idx="11494">
                  <c:v>0.39183400000000002</c:v>
                </c:pt>
                <c:pt idx="11495">
                  <c:v>0.39276</c:v>
                </c:pt>
                <c:pt idx="11496">
                  <c:v>0.39380900000000002</c:v>
                </c:pt>
                <c:pt idx="11497">
                  <c:v>0.39479999999999998</c:v>
                </c:pt>
                <c:pt idx="11498">
                  <c:v>0.39581100000000002</c:v>
                </c:pt>
                <c:pt idx="11499">
                  <c:v>0.39682000000000001</c:v>
                </c:pt>
                <c:pt idx="11500">
                  <c:v>0.39787400000000001</c:v>
                </c:pt>
                <c:pt idx="11501">
                  <c:v>0.398758</c:v>
                </c:pt>
                <c:pt idx="11502">
                  <c:v>0.39983600000000002</c:v>
                </c:pt>
                <c:pt idx="11503">
                  <c:v>0.40081800000000001</c:v>
                </c:pt>
                <c:pt idx="11504">
                  <c:v>0.40181299999999998</c:v>
                </c:pt>
                <c:pt idx="11505">
                  <c:v>0.40278199999999997</c:v>
                </c:pt>
                <c:pt idx="11506">
                  <c:v>0.40377099999999999</c:v>
                </c:pt>
                <c:pt idx="11507">
                  <c:v>0.40481299999999998</c:v>
                </c:pt>
                <c:pt idx="11508">
                  <c:v>0.40578599999999998</c:v>
                </c:pt>
                <c:pt idx="11509">
                  <c:v>0.40681499999999998</c:v>
                </c:pt>
                <c:pt idx="11510">
                  <c:v>0.407777</c:v>
                </c:pt>
                <c:pt idx="11511">
                  <c:v>0.40878900000000001</c:v>
                </c:pt>
                <c:pt idx="11512">
                  <c:v>0.409748</c:v>
                </c:pt>
                <c:pt idx="11513">
                  <c:v>0.410748</c:v>
                </c:pt>
                <c:pt idx="11514">
                  <c:v>0.41175</c:v>
                </c:pt>
                <c:pt idx="11515">
                  <c:v>0.41279300000000002</c:v>
                </c:pt>
                <c:pt idx="11516">
                  <c:v>0.41377199999999997</c:v>
                </c:pt>
                <c:pt idx="11517">
                  <c:v>0.41479199999999999</c:v>
                </c:pt>
                <c:pt idx="11518">
                  <c:v>0.41582799999999998</c:v>
                </c:pt>
                <c:pt idx="11519">
                  <c:v>0.41678100000000001</c:v>
                </c:pt>
                <c:pt idx="11520">
                  <c:v>0.41781099999999999</c:v>
                </c:pt>
                <c:pt idx="11521">
                  <c:v>0.41884199999999999</c:v>
                </c:pt>
                <c:pt idx="11522">
                  <c:v>0.41974099999999998</c:v>
                </c:pt>
                <c:pt idx="11523">
                  <c:v>0.42086200000000001</c:v>
                </c:pt>
                <c:pt idx="11524">
                  <c:v>0.42183700000000002</c:v>
                </c:pt>
                <c:pt idx="11525">
                  <c:v>0.42283999999999999</c:v>
                </c:pt>
                <c:pt idx="11526">
                  <c:v>0.423842</c:v>
                </c:pt>
                <c:pt idx="11527">
                  <c:v>0.42476000000000003</c:v>
                </c:pt>
                <c:pt idx="11528">
                  <c:v>0.42581200000000002</c:v>
                </c:pt>
                <c:pt idx="11529">
                  <c:v>0.42679099999999998</c:v>
                </c:pt>
                <c:pt idx="11530">
                  <c:v>0.42782100000000001</c:v>
                </c:pt>
                <c:pt idx="11531">
                  <c:v>0.42880099999999999</c:v>
                </c:pt>
                <c:pt idx="11532">
                  <c:v>0.42977900000000002</c:v>
                </c:pt>
                <c:pt idx="11533">
                  <c:v>0.43074299999999999</c:v>
                </c:pt>
                <c:pt idx="11534">
                  <c:v>0.431757</c:v>
                </c:pt>
                <c:pt idx="11535">
                  <c:v>0.43274600000000002</c:v>
                </c:pt>
                <c:pt idx="11536">
                  <c:v>0.43379499999999999</c:v>
                </c:pt>
                <c:pt idx="11537">
                  <c:v>0.43477199999999999</c:v>
                </c:pt>
                <c:pt idx="11538">
                  <c:v>0.435836</c:v>
                </c:pt>
                <c:pt idx="11539">
                  <c:v>0.43677199999999999</c:v>
                </c:pt>
                <c:pt idx="11540">
                  <c:v>0.43781399999999998</c:v>
                </c:pt>
                <c:pt idx="11541">
                  <c:v>0.43879600000000002</c:v>
                </c:pt>
                <c:pt idx="11542">
                  <c:v>0.43981999999999999</c:v>
                </c:pt>
                <c:pt idx="11543">
                  <c:v>0.44081999999999999</c:v>
                </c:pt>
                <c:pt idx="11544">
                  <c:v>0.44181799999999999</c:v>
                </c:pt>
                <c:pt idx="11545">
                  <c:v>0.44279499999999999</c:v>
                </c:pt>
                <c:pt idx="11546">
                  <c:v>0.44380900000000001</c:v>
                </c:pt>
                <c:pt idx="11547">
                  <c:v>0.444822</c:v>
                </c:pt>
                <c:pt idx="11548">
                  <c:v>0.44575300000000001</c:v>
                </c:pt>
                <c:pt idx="11549">
                  <c:v>0.446822</c:v>
                </c:pt>
                <c:pt idx="11550">
                  <c:v>0.44780700000000001</c:v>
                </c:pt>
                <c:pt idx="11551">
                  <c:v>0.44881500000000002</c:v>
                </c:pt>
                <c:pt idx="11552">
                  <c:v>0.44981900000000002</c:v>
                </c:pt>
                <c:pt idx="11553">
                  <c:v>0.450768</c:v>
                </c:pt>
                <c:pt idx="11554">
                  <c:v>0.45171299999999998</c:v>
                </c:pt>
                <c:pt idx="11555">
                  <c:v>0.45276499999999997</c:v>
                </c:pt>
                <c:pt idx="11556">
                  <c:v>0.45375500000000002</c:v>
                </c:pt>
                <c:pt idx="11557">
                  <c:v>0.45475599999999999</c:v>
                </c:pt>
                <c:pt idx="11558">
                  <c:v>0.45583299999999999</c:v>
                </c:pt>
                <c:pt idx="11559">
                  <c:v>0.45676299999999997</c:v>
                </c:pt>
                <c:pt idx="11560">
                  <c:v>0.45776</c:v>
                </c:pt>
                <c:pt idx="11561">
                  <c:v>0.45873799999999998</c:v>
                </c:pt>
                <c:pt idx="11562">
                  <c:v>0.459756</c:v>
                </c:pt>
                <c:pt idx="11563">
                  <c:v>0.46077899999999999</c:v>
                </c:pt>
                <c:pt idx="11564">
                  <c:v>0.46180700000000002</c:v>
                </c:pt>
                <c:pt idx="11565">
                  <c:v>0.46274700000000002</c:v>
                </c:pt>
                <c:pt idx="11566">
                  <c:v>0.46372200000000002</c:v>
                </c:pt>
                <c:pt idx="11567">
                  <c:v>0.46477000000000002</c:v>
                </c:pt>
                <c:pt idx="11568">
                  <c:v>0.46576699999999999</c:v>
                </c:pt>
                <c:pt idx="11569">
                  <c:v>0.46677099999999999</c:v>
                </c:pt>
                <c:pt idx="11570">
                  <c:v>0.46775899999999998</c:v>
                </c:pt>
                <c:pt idx="11571">
                  <c:v>0.46879599999999999</c:v>
                </c:pt>
                <c:pt idx="11572">
                  <c:v>0.46984999999999999</c:v>
                </c:pt>
                <c:pt idx="11573">
                  <c:v>0.47081600000000001</c:v>
                </c:pt>
                <c:pt idx="11574">
                  <c:v>0.47173999999999999</c:v>
                </c:pt>
                <c:pt idx="11575">
                  <c:v>0.47278599999999998</c:v>
                </c:pt>
                <c:pt idx="11576">
                  <c:v>0.47379500000000002</c:v>
                </c:pt>
                <c:pt idx="11577">
                  <c:v>0.47475499999999998</c:v>
                </c:pt>
                <c:pt idx="11578">
                  <c:v>0.47578399999999998</c:v>
                </c:pt>
                <c:pt idx="11579">
                  <c:v>0.47676099999999999</c:v>
                </c:pt>
                <c:pt idx="11580">
                  <c:v>0.47775899999999999</c:v>
                </c:pt>
                <c:pt idx="11581">
                  <c:v>0.47883599999999998</c:v>
                </c:pt>
                <c:pt idx="11582">
                  <c:v>0.47978199999999999</c:v>
                </c:pt>
                <c:pt idx="11583">
                  <c:v>0.48077799999999998</c:v>
                </c:pt>
                <c:pt idx="11584">
                  <c:v>0.48180699999999999</c:v>
                </c:pt>
                <c:pt idx="11585">
                  <c:v>0.48275800000000002</c:v>
                </c:pt>
                <c:pt idx="11586">
                  <c:v>0.483738</c:v>
                </c:pt>
                <c:pt idx="11587">
                  <c:v>0.48480000000000001</c:v>
                </c:pt>
                <c:pt idx="11588">
                  <c:v>0.48570799999999997</c:v>
                </c:pt>
                <c:pt idx="11589">
                  <c:v>0.48674800000000001</c:v>
                </c:pt>
                <c:pt idx="11590">
                  <c:v>0.48778300000000002</c:v>
                </c:pt>
                <c:pt idx="11591">
                  <c:v>0.48875400000000002</c:v>
                </c:pt>
                <c:pt idx="11592">
                  <c:v>0.48980699999999999</c:v>
                </c:pt>
                <c:pt idx="11593">
                  <c:v>0.49081000000000002</c:v>
                </c:pt>
                <c:pt idx="11594">
                  <c:v>0.49177799999999999</c:v>
                </c:pt>
                <c:pt idx="11595">
                  <c:v>0.49281799999999998</c:v>
                </c:pt>
                <c:pt idx="11596">
                  <c:v>0.49378100000000003</c:v>
                </c:pt>
                <c:pt idx="11597">
                  <c:v>0.49473400000000001</c:v>
                </c:pt>
                <c:pt idx="11598">
                  <c:v>0.49571300000000001</c:v>
                </c:pt>
                <c:pt idx="11599">
                  <c:v>0.49673299999999998</c:v>
                </c:pt>
                <c:pt idx="11600">
                  <c:v>0.497701</c:v>
                </c:pt>
                <c:pt idx="11601">
                  <c:v>0.49870399999999998</c:v>
                </c:pt>
                <c:pt idx="11602">
                  <c:v>0.49973800000000002</c:v>
                </c:pt>
                <c:pt idx="11603">
                  <c:v>0.50079099999999999</c:v>
                </c:pt>
                <c:pt idx="11604">
                  <c:v>0.50167099999999998</c:v>
                </c:pt>
                <c:pt idx="11605">
                  <c:v>0.50275999999999998</c:v>
                </c:pt>
                <c:pt idx="11606">
                  <c:v>0.50368599999999997</c:v>
                </c:pt>
                <c:pt idx="11607">
                  <c:v>0.50477000000000005</c:v>
                </c:pt>
                <c:pt idx="11608">
                  <c:v>0.50579499999999999</c:v>
                </c:pt>
                <c:pt idx="11609">
                  <c:v>0.50678900000000004</c:v>
                </c:pt>
                <c:pt idx="11610">
                  <c:v>0.50780499999999995</c:v>
                </c:pt>
                <c:pt idx="11611">
                  <c:v>0.50876100000000002</c:v>
                </c:pt>
                <c:pt idx="11612">
                  <c:v>0.50971100000000003</c:v>
                </c:pt>
                <c:pt idx="11613">
                  <c:v>0.51081699999999997</c:v>
                </c:pt>
                <c:pt idx="11614">
                  <c:v>0.51175700000000002</c:v>
                </c:pt>
                <c:pt idx="11615">
                  <c:v>0.51275999999999999</c:v>
                </c:pt>
                <c:pt idx="11616">
                  <c:v>0.51378599999999996</c:v>
                </c:pt>
                <c:pt idx="11617">
                  <c:v>0.51475199999999999</c:v>
                </c:pt>
                <c:pt idx="11618">
                  <c:v>0.515787</c:v>
                </c:pt>
                <c:pt idx="11619">
                  <c:v>0.51676200000000005</c:v>
                </c:pt>
                <c:pt idx="11620">
                  <c:v>0.51774200000000004</c:v>
                </c:pt>
                <c:pt idx="11621">
                  <c:v>0.51873000000000002</c:v>
                </c:pt>
                <c:pt idx="11622">
                  <c:v>0.519737</c:v>
                </c:pt>
                <c:pt idx="11623">
                  <c:v>0.52073899999999995</c:v>
                </c:pt>
                <c:pt idx="11624">
                  <c:v>0.52171999999999996</c:v>
                </c:pt>
                <c:pt idx="11625">
                  <c:v>0.52274200000000004</c:v>
                </c:pt>
                <c:pt idx="11626">
                  <c:v>0.523702</c:v>
                </c:pt>
                <c:pt idx="11627">
                  <c:v>0.52473400000000003</c:v>
                </c:pt>
                <c:pt idx="11628">
                  <c:v>0.52577700000000005</c:v>
                </c:pt>
                <c:pt idx="11629">
                  <c:v>0.52679299999999996</c:v>
                </c:pt>
                <c:pt idx="11630">
                  <c:v>0.52777600000000002</c:v>
                </c:pt>
                <c:pt idx="11631">
                  <c:v>0.52877700000000005</c:v>
                </c:pt>
                <c:pt idx="11632">
                  <c:v>0.52976699999999999</c:v>
                </c:pt>
                <c:pt idx="11633">
                  <c:v>0.53068499999999996</c:v>
                </c:pt>
                <c:pt idx="11634">
                  <c:v>0.53171999999999997</c:v>
                </c:pt>
                <c:pt idx="11635">
                  <c:v>0.53276999999999997</c:v>
                </c:pt>
                <c:pt idx="11636">
                  <c:v>0.53375499999999998</c:v>
                </c:pt>
                <c:pt idx="11637">
                  <c:v>0.53479100000000002</c:v>
                </c:pt>
                <c:pt idx="11638">
                  <c:v>0.53571999999999997</c:v>
                </c:pt>
                <c:pt idx="11639">
                  <c:v>0.53675899999999999</c:v>
                </c:pt>
                <c:pt idx="11640">
                  <c:v>0.53776900000000005</c:v>
                </c:pt>
                <c:pt idx="11641">
                  <c:v>0.53875799999999996</c:v>
                </c:pt>
                <c:pt idx="11642">
                  <c:v>0.53974299999999997</c:v>
                </c:pt>
                <c:pt idx="11643">
                  <c:v>0.54065200000000002</c:v>
                </c:pt>
                <c:pt idx="11644">
                  <c:v>0.54169500000000004</c:v>
                </c:pt>
                <c:pt idx="11645">
                  <c:v>0.54275099999999998</c:v>
                </c:pt>
                <c:pt idx="11646">
                  <c:v>0.54376000000000002</c:v>
                </c:pt>
                <c:pt idx="11647">
                  <c:v>0.54476100000000005</c:v>
                </c:pt>
                <c:pt idx="11648">
                  <c:v>0.54569999999999996</c:v>
                </c:pt>
                <c:pt idx="11649">
                  <c:v>0.54667100000000002</c:v>
                </c:pt>
                <c:pt idx="11650">
                  <c:v>0.54776000000000002</c:v>
                </c:pt>
                <c:pt idx="11651">
                  <c:v>0.54872299999999996</c:v>
                </c:pt>
                <c:pt idx="11652">
                  <c:v>0.54969299999999999</c:v>
                </c:pt>
                <c:pt idx="11653">
                  <c:v>0.55071300000000001</c:v>
                </c:pt>
                <c:pt idx="11654">
                  <c:v>0.55174299999999998</c:v>
                </c:pt>
                <c:pt idx="11655">
                  <c:v>0.55271000000000003</c:v>
                </c:pt>
                <c:pt idx="11656">
                  <c:v>0.55376700000000001</c:v>
                </c:pt>
                <c:pt idx="11657">
                  <c:v>0.55471800000000004</c:v>
                </c:pt>
                <c:pt idx="11658">
                  <c:v>0.55576599999999998</c:v>
                </c:pt>
                <c:pt idx="11659">
                  <c:v>0.556751</c:v>
                </c:pt>
                <c:pt idx="11660">
                  <c:v>0.55771800000000005</c:v>
                </c:pt>
                <c:pt idx="11661">
                  <c:v>0.55874299999999999</c:v>
                </c:pt>
                <c:pt idx="11662">
                  <c:v>0.55976000000000004</c:v>
                </c:pt>
                <c:pt idx="11663">
                  <c:v>0.56071400000000005</c:v>
                </c:pt>
                <c:pt idx="11664">
                  <c:v>0.56176099999999995</c:v>
                </c:pt>
                <c:pt idx="11665">
                  <c:v>0.56269999999999998</c:v>
                </c:pt>
                <c:pt idx="11666">
                  <c:v>0.56373899999999999</c:v>
                </c:pt>
                <c:pt idx="11667">
                  <c:v>0.56468200000000002</c:v>
                </c:pt>
                <c:pt idx="11668">
                  <c:v>0.56570699999999996</c:v>
                </c:pt>
                <c:pt idx="11669">
                  <c:v>0.56672599999999995</c:v>
                </c:pt>
                <c:pt idx="11670">
                  <c:v>0.567743</c:v>
                </c:pt>
                <c:pt idx="11671">
                  <c:v>0.56871099999999997</c:v>
                </c:pt>
                <c:pt idx="11672">
                  <c:v>0.56970600000000005</c:v>
                </c:pt>
                <c:pt idx="11673">
                  <c:v>0.57072599999999996</c:v>
                </c:pt>
                <c:pt idx="11674">
                  <c:v>0.57175900000000002</c:v>
                </c:pt>
                <c:pt idx="11675">
                  <c:v>0.57272900000000004</c:v>
                </c:pt>
                <c:pt idx="11676">
                  <c:v>0.57374099999999995</c:v>
                </c:pt>
                <c:pt idx="11677">
                  <c:v>0.57472000000000001</c:v>
                </c:pt>
                <c:pt idx="11678">
                  <c:v>0.57578300000000004</c:v>
                </c:pt>
                <c:pt idx="11679">
                  <c:v>0.57676799999999995</c:v>
                </c:pt>
                <c:pt idx="11680">
                  <c:v>0.57778300000000005</c:v>
                </c:pt>
                <c:pt idx="11681">
                  <c:v>0.57874400000000004</c:v>
                </c:pt>
                <c:pt idx="11682">
                  <c:v>0.57974099999999995</c:v>
                </c:pt>
                <c:pt idx="11683">
                  <c:v>0.58078099999999999</c:v>
                </c:pt>
                <c:pt idx="11684">
                  <c:v>0.58177900000000005</c:v>
                </c:pt>
                <c:pt idx="11685">
                  <c:v>0.58269599999999999</c:v>
                </c:pt>
                <c:pt idx="11686">
                  <c:v>0.58376099999999997</c:v>
                </c:pt>
                <c:pt idx="11687">
                  <c:v>0.58472100000000005</c:v>
                </c:pt>
                <c:pt idx="11688">
                  <c:v>0.58574899999999996</c:v>
                </c:pt>
                <c:pt idx="11689">
                  <c:v>0.58668299999999995</c:v>
                </c:pt>
                <c:pt idx="11690">
                  <c:v>0.587704</c:v>
                </c:pt>
                <c:pt idx="11691">
                  <c:v>0.58876200000000001</c:v>
                </c:pt>
                <c:pt idx="11692">
                  <c:v>0.58974899999999997</c:v>
                </c:pt>
                <c:pt idx="11693">
                  <c:v>0.59074099999999996</c:v>
                </c:pt>
                <c:pt idx="11694">
                  <c:v>0.59178399999999998</c:v>
                </c:pt>
                <c:pt idx="11695">
                  <c:v>0.59273500000000001</c:v>
                </c:pt>
                <c:pt idx="11696">
                  <c:v>0.59374899999999997</c:v>
                </c:pt>
                <c:pt idx="11697">
                  <c:v>0.594692</c:v>
                </c:pt>
                <c:pt idx="11698">
                  <c:v>0.59574099999999997</c:v>
                </c:pt>
                <c:pt idx="11699">
                  <c:v>0.59676399999999996</c:v>
                </c:pt>
                <c:pt idx="11700">
                  <c:v>0.59773200000000004</c:v>
                </c:pt>
                <c:pt idx="11701">
                  <c:v>0.59879199999999999</c:v>
                </c:pt>
                <c:pt idx="11702">
                  <c:v>0.599831</c:v>
                </c:pt>
                <c:pt idx="11703">
                  <c:v>0.60075299999999998</c:v>
                </c:pt>
                <c:pt idx="11704">
                  <c:v>0.60180800000000001</c:v>
                </c:pt>
                <c:pt idx="11705">
                  <c:v>0.60281700000000005</c:v>
                </c:pt>
                <c:pt idx="11706">
                  <c:v>0.60383500000000001</c:v>
                </c:pt>
                <c:pt idx="11707">
                  <c:v>0.60473299999999997</c:v>
                </c:pt>
                <c:pt idx="11708">
                  <c:v>0.60569899999999999</c:v>
                </c:pt>
                <c:pt idx="11709">
                  <c:v>0.60671200000000003</c:v>
                </c:pt>
                <c:pt idx="11710">
                  <c:v>0.60775500000000005</c:v>
                </c:pt>
                <c:pt idx="11711">
                  <c:v>0.60871699999999995</c:v>
                </c:pt>
                <c:pt idx="11712">
                  <c:v>0.60970899999999995</c:v>
                </c:pt>
                <c:pt idx="11713">
                  <c:v>0.610711</c:v>
                </c:pt>
                <c:pt idx="11714">
                  <c:v>0.611757</c:v>
                </c:pt>
                <c:pt idx="11715">
                  <c:v>0.61269099999999999</c:v>
                </c:pt>
                <c:pt idx="11716">
                  <c:v>0.61374099999999998</c:v>
                </c:pt>
                <c:pt idx="11717">
                  <c:v>0.614734</c:v>
                </c:pt>
                <c:pt idx="11718">
                  <c:v>0.61573900000000004</c:v>
                </c:pt>
                <c:pt idx="11719">
                  <c:v>0.61673699999999998</c:v>
                </c:pt>
                <c:pt idx="11720">
                  <c:v>0.617726</c:v>
                </c:pt>
                <c:pt idx="11721">
                  <c:v>0.61869499999999999</c:v>
                </c:pt>
                <c:pt idx="11722">
                  <c:v>0.62005100000000002</c:v>
                </c:pt>
                <c:pt idx="11723">
                  <c:v>0.62141999999999997</c:v>
                </c:pt>
                <c:pt idx="11724">
                  <c:v>0.62244600000000005</c:v>
                </c:pt>
                <c:pt idx="11725">
                  <c:v>0.62343300000000001</c:v>
                </c:pt>
                <c:pt idx="11726">
                  <c:v>0.62438899999999997</c:v>
                </c:pt>
                <c:pt idx="11727">
                  <c:v>0.62538300000000002</c:v>
                </c:pt>
                <c:pt idx="11728">
                  <c:v>0.62639299999999998</c:v>
                </c:pt>
                <c:pt idx="11729">
                  <c:v>0.62739299999999998</c:v>
                </c:pt>
                <c:pt idx="11730">
                  <c:v>0.62838499999999997</c:v>
                </c:pt>
                <c:pt idx="11731">
                  <c:v>0.62940499999999999</c:v>
                </c:pt>
                <c:pt idx="11732">
                  <c:v>0.63037299999999996</c:v>
                </c:pt>
                <c:pt idx="11733">
                  <c:v>0.63138000000000005</c:v>
                </c:pt>
                <c:pt idx="11734">
                  <c:v>0.632301</c:v>
                </c:pt>
                <c:pt idx="11735">
                  <c:v>0.63332500000000003</c:v>
                </c:pt>
                <c:pt idx="11736">
                  <c:v>0.63428899999999999</c:v>
                </c:pt>
                <c:pt idx="11737">
                  <c:v>0.63532900000000003</c:v>
                </c:pt>
                <c:pt idx="11738">
                  <c:v>0.63630500000000001</c:v>
                </c:pt>
                <c:pt idx="11739">
                  <c:v>0.63738399999999995</c:v>
                </c:pt>
                <c:pt idx="11740">
                  <c:v>0.63836099999999996</c:v>
                </c:pt>
                <c:pt idx="11741">
                  <c:v>0.63933499999999999</c:v>
                </c:pt>
                <c:pt idx="11742">
                  <c:v>0.64031700000000003</c:v>
                </c:pt>
                <c:pt idx="11743">
                  <c:v>0.64142299999999997</c:v>
                </c:pt>
                <c:pt idx="11744">
                  <c:v>0.64236499999999996</c:v>
                </c:pt>
                <c:pt idx="11745">
                  <c:v>0.64339999999999997</c:v>
                </c:pt>
                <c:pt idx="11746">
                  <c:v>0.64435699999999996</c:v>
                </c:pt>
                <c:pt idx="11747">
                  <c:v>0.64538499999999999</c:v>
                </c:pt>
                <c:pt idx="11748">
                  <c:v>0.64640299999999995</c:v>
                </c:pt>
                <c:pt idx="11749">
                  <c:v>0.64738099999999998</c:v>
                </c:pt>
                <c:pt idx="11750">
                  <c:v>0.64839100000000005</c:v>
                </c:pt>
                <c:pt idx="11751">
                  <c:v>0.64939000000000002</c:v>
                </c:pt>
                <c:pt idx="11752">
                  <c:v>0.65034599999999998</c:v>
                </c:pt>
                <c:pt idx="11753">
                  <c:v>0.65134400000000003</c:v>
                </c:pt>
                <c:pt idx="11754">
                  <c:v>0.65237000000000001</c:v>
                </c:pt>
                <c:pt idx="11755">
                  <c:v>0.65336899999999998</c:v>
                </c:pt>
                <c:pt idx="11756">
                  <c:v>0.65437599999999996</c:v>
                </c:pt>
                <c:pt idx="11757">
                  <c:v>0.65542</c:v>
                </c:pt>
                <c:pt idx="11758">
                  <c:v>0.65630100000000002</c:v>
                </c:pt>
                <c:pt idx="11759">
                  <c:v>0.65740299999999996</c:v>
                </c:pt>
                <c:pt idx="11760">
                  <c:v>0.65831700000000004</c:v>
                </c:pt>
                <c:pt idx="11761">
                  <c:v>0.659354</c:v>
                </c:pt>
                <c:pt idx="11762">
                  <c:v>0.660412</c:v>
                </c:pt>
                <c:pt idx="11763">
                  <c:v>0.66136300000000003</c:v>
                </c:pt>
                <c:pt idx="11764">
                  <c:v>0.66234800000000005</c:v>
                </c:pt>
                <c:pt idx="11765">
                  <c:v>0.66335299999999997</c:v>
                </c:pt>
                <c:pt idx="11766">
                  <c:v>0.66439099999999995</c:v>
                </c:pt>
                <c:pt idx="11767">
                  <c:v>0.66536899999999999</c:v>
                </c:pt>
                <c:pt idx="11768">
                  <c:v>0.66636300000000004</c:v>
                </c:pt>
                <c:pt idx="11769">
                  <c:v>0.66736499999999999</c:v>
                </c:pt>
                <c:pt idx="11770">
                  <c:v>0.66838200000000003</c:v>
                </c:pt>
                <c:pt idx="11771">
                  <c:v>0.66934199999999999</c:v>
                </c:pt>
                <c:pt idx="11772">
                  <c:v>0.6704</c:v>
                </c:pt>
                <c:pt idx="11773">
                  <c:v>0.67137500000000006</c:v>
                </c:pt>
                <c:pt idx="11774">
                  <c:v>0.67235199999999995</c:v>
                </c:pt>
                <c:pt idx="11775">
                  <c:v>0.67336300000000004</c:v>
                </c:pt>
                <c:pt idx="11776">
                  <c:v>0.67435199999999995</c:v>
                </c:pt>
                <c:pt idx="11777">
                  <c:v>0.67534300000000003</c:v>
                </c:pt>
                <c:pt idx="11778">
                  <c:v>0.67639099999999996</c:v>
                </c:pt>
                <c:pt idx="11779">
                  <c:v>0.67735400000000001</c:v>
                </c:pt>
                <c:pt idx="11780">
                  <c:v>0.67832400000000004</c:v>
                </c:pt>
                <c:pt idx="11781">
                  <c:v>0.67931399999999997</c:v>
                </c:pt>
                <c:pt idx="11782">
                  <c:v>0.68040800000000001</c:v>
                </c:pt>
                <c:pt idx="11783">
                  <c:v>0.68137099999999995</c:v>
                </c:pt>
                <c:pt idx="11784">
                  <c:v>0.68235199999999996</c:v>
                </c:pt>
                <c:pt idx="11785">
                  <c:v>0.68335999999999997</c:v>
                </c:pt>
                <c:pt idx="11786">
                  <c:v>0.68431799999999998</c:v>
                </c:pt>
                <c:pt idx="11787">
                  <c:v>0.68537400000000004</c:v>
                </c:pt>
                <c:pt idx="11788">
                  <c:v>0.68642199999999998</c:v>
                </c:pt>
                <c:pt idx="11789">
                  <c:v>0.68735500000000005</c:v>
                </c:pt>
                <c:pt idx="11790">
                  <c:v>0.68836299999999995</c:v>
                </c:pt>
                <c:pt idx="11791">
                  <c:v>0.68934600000000001</c:v>
                </c:pt>
                <c:pt idx="11792">
                  <c:v>0.69045400000000001</c:v>
                </c:pt>
                <c:pt idx="11793">
                  <c:v>0.69142300000000001</c:v>
                </c:pt>
                <c:pt idx="11794">
                  <c:v>0.69234399999999996</c:v>
                </c:pt>
                <c:pt idx="11795">
                  <c:v>0.69334600000000002</c:v>
                </c:pt>
                <c:pt idx="11796">
                  <c:v>0.69438699999999998</c:v>
                </c:pt>
                <c:pt idx="11797">
                  <c:v>0.69532499999999997</c:v>
                </c:pt>
                <c:pt idx="11798">
                  <c:v>0.69632799999999995</c:v>
                </c:pt>
                <c:pt idx="11799">
                  <c:v>0.69736399999999998</c:v>
                </c:pt>
                <c:pt idx="11800">
                  <c:v>0.69839200000000001</c:v>
                </c:pt>
                <c:pt idx="11801">
                  <c:v>0.69938599999999995</c:v>
                </c:pt>
                <c:pt idx="11802">
                  <c:v>0.70037000000000005</c:v>
                </c:pt>
                <c:pt idx="11803">
                  <c:v>0.701318</c:v>
                </c:pt>
                <c:pt idx="11804">
                  <c:v>0.70233999999999996</c:v>
                </c:pt>
                <c:pt idx="11805">
                  <c:v>0.70339399999999996</c:v>
                </c:pt>
                <c:pt idx="11806">
                  <c:v>0.704322</c:v>
                </c:pt>
                <c:pt idx="11807">
                  <c:v>0.70528500000000005</c:v>
                </c:pt>
                <c:pt idx="11808">
                  <c:v>0.70638400000000001</c:v>
                </c:pt>
                <c:pt idx="11809">
                  <c:v>0.70736900000000003</c:v>
                </c:pt>
                <c:pt idx="11810">
                  <c:v>0.70834699999999995</c:v>
                </c:pt>
                <c:pt idx="11811">
                  <c:v>0.70934399999999997</c:v>
                </c:pt>
                <c:pt idx="11812">
                  <c:v>0.71039600000000003</c:v>
                </c:pt>
                <c:pt idx="11813">
                  <c:v>0.711337</c:v>
                </c:pt>
                <c:pt idx="11814">
                  <c:v>0.71239399999999997</c:v>
                </c:pt>
                <c:pt idx="11815">
                  <c:v>0.71336900000000003</c:v>
                </c:pt>
                <c:pt idx="11816">
                  <c:v>0.71438500000000005</c:v>
                </c:pt>
                <c:pt idx="11817">
                  <c:v>0.71534299999999995</c:v>
                </c:pt>
                <c:pt idx="11818">
                  <c:v>0.71632099999999999</c:v>
                </c:pt>
                <c:pt idx="11819">
                  <c:v>0.717333</c:v>
                </c:pt>
                <c:pt idx="11820">
                  <c:v>0.71829200000000004</c:v>
                </c:pt>
                <c:pt idx="11821">
                  <c:v>0.71935099999999996</c:v>
                </c:pt>
                <c:pt idx="11822">
                  <c:v>0.72036100000000003</c:v>
                </c:pt>
                <c:pt idx="11823">
                  <c:v>0.72132499999999999</c:v>
                </c:pt>
                <c:pt idx="11824">
                  <c:v>0.72228700000000001</c:v>
                </c:pt>
                <c:pt idx="11825">
                  <c:v>0.72332300000000005</c:v>
                </c:pt>
                <c:pt idx="11826">
                  <c:v>0.72436999999999996</c:v>
                </c:pt>
                <c:pt idx="11827">
                  <c:v>0.72539100000000001</c:v>
                </c:pt>
                <c:pt idx="11828">
                  <c:v>0.72642300000000004</c:v>
                </c:pt>
                <c:pt idx="11829">
                  <c:v>0.727325</c:v>
                </c:pt>
                <c:pt idx="11830">
                  <c:v>0.72822900000000002</c:v>
                </c:pt>
                <c:pt idx="11831">
                  <c:v>0.72930899999999999</c:v>
                </c:pt>
                <c:pt idx="11832">
                  <c:v>0.73031599999999997</c:v>
                </c:pt>
                <c:pt idx="11833">
                  <c:v>0.731352</c:v>
                </c:pt>
                <c:pt idx="11834">
                  <c:v>0.73237200000000002</c:v>
                </c:pt>
                <c:pt idx="11835">
                  <c:v>0.73333300000000001</c:v>
                </c:pt>
                <c:pt idx="11836">
                  <c:v>0.73439500000000002</c:v>
                </c:pt>
                <c:pt idx="11837">
                  <c:v>0.73535399999999995</c:v>
                </c:pt>
                <c:pt idx="11838">
                  <c:v>0.73631199999999997</c:v>
                </c:pt>
                <c:pt idx="11839">
                  <c:v>0.73731100000000005</c:v>
                </c:pt>
                <c:pt idx="11840">
                  <c:v>0.73834599999999995</c:v>
                </c:pt>
                <c:pt idx="11841">
                  <c:v>0.73932600000000004</c:v>
                </c:pt>
                <c:pt idx="11842">
                  <c:v>0.74035499999999999</c:v>
                </c:pt>
                <c:pt idx="11843">
                  <c:v>0.74134699999999998</c:v>
                </c:pt>
                <c:pt idx="11844">
                  <c:v>0.74233199999999999</c:v>
                </c:pt>
                <c:pt idx="11845">
                  <c:v>0.74333800000000005</c:v>
                </c:pt>
                <c:pt idx="11846">
                  <c:v>0.74433499999999997</c:v>
                </c:pt>
                <c:pt idx="11847">
                  <c:v>0.74534800000000001</c:v>
                </c:pt>
                <c:pt idx="11848">
                  <c:v>0.74632799999999999</c:v>
                </c:pt>
                <c:pt idx="11849">
                  <c:v>0.74733099999999997</c:v>
                </c:pt>
                <c:pt idx="11850">
                  <c:v>0.74842699999999995</c:v>
                </c:pt>
                <c:pt idx="11851">
                  <c:v>0.74935399999999996</c:v>
                </c:pt>
                <c:pt idx="11852">
                  <c:v>0.75030799999999997</c:v>
                </c:pt>
                <c:pt idx="11853">
                  <c:v>0.75132699999999997</c:v>
                </c:pt>
                <c:pt idx="11854">
                  <c:v>0.75236199999999998</c:v>
                </c:pt>
                <c:pt idx="11855">
                  <c:v>0.75330699999999995</c:v>
                </c:pt>
                <c:pt idx="11856">
                  <c:v>0.75435099999999999</c:v>
                </c:pt>
                <c:pt idx="11857">
                  <c:v>0.75531099999999995</c:v>
                </c:pt>
                <c:pt idx="11858">
                  <c:v>0.756355</c:v>
                </c:pt>
                <c:pt idx="11859">
                  <c:v>0.75732900000000003</c:v>
                </c:pt>
                <c:pt idx="11860">
                  <c:v>0.75837699999999997</c:v>
                </c:pt>
                <c:pt idx="11861">
                  <c:v>0.75936499999999996</c:v>
                </c:pt>
                <c:pt idx="11862">
                  <c:v>0.76034000000000002</c:v>
                </c:pt>
                <c:pt idx="11863">
                  <c:v>0.76133700000000004</c:v>
                </c:pt>
                <c:pt idx="11864">
                  <c:v>0.76237299999999997</c:v>
                </c:pt>
                <c:pt idx="11865">
                  <c:v>0.76335200000000003</c:v>
                </c:pt>
                <c:pt idx="11866">
                  <c:v>0.764378</c:v>
                </c:pt>
                <c:pt idx="11867">
                  <c:v>0.76529599999999998</c:v>
                </c:pt>
                <c:pt idx="11868">
                  <c:v>0.76631700000000003</c:v>
                </c:pt>
                <c:pt idx="11869">
                  <c:v>0.76733799999999996</c:v>
                </c:pt>
                <c:pt idx="11870">
                  <c:v>0.76830500000000002</c:v>
                </c:pt>
                <c:pt idx="11871">
                  <c:v>0.76932900000000004</c:v>
                </c:pt>
                <c:pt idx="11872">
                  <c:v>0.770401</c:v>
                </c:pt>
                <c:pt idx="11873">
                  <c:v>0.77134199999999997</c:v>
                </c:pt>
                <c:pt idx="11874">
                  <c:v>0.77236700000000003</c:v>
                </c:pt>
                <c:pt idx="11875">
                  <c:v>0.77337400000000001</c:v>
                </c:pt>
                <c:pt idx="11876">
                  <c:v>0.77429400000000004</c:v>
                </c:pt>
                <c:pt idx="11877">
                  <c:v>0.77536700000000003</c:v>
                </c:pt>
                <c:pt idx="11878">
                  <c:v>0.77634599999999998</c:v>
                </c:pt>
                <c:pt idx="11879">
                  <c:v>0.77735600000000005</c:v>
                </c:pt>
                <c:pt idx="11880">
                  <c:v>0.77835699999999997</c:v>
                </c:pt>
                <c:pt idx="11881">
                  <c:v>0.77934599999999998</c:v>
                </c:pt>
                <c:pt idx="11882">
                  <c:v>0.78036899999999998</c:v>
                </c:pt>
                <c:pt idx="11883">
                  <c:v>0.781335</c:v>
                </c:pt>
                <c:pt idx="11884">
                  <c:v>0.78233699999999995</c:v>
                </c:pt>
                <c:pt idx="11885">
                  <c:v>0.78327100000000005</c:v>
                </c:pt>
                <c:pt idx="11886">
                  <c:v>0.78440299999999996</c:v>
                </c:pt>
                <c:pt idx="11887">
                  <c:v>0.78536799999999996</c:v>
                </c:pt>
                <c:pt idx="11888">
                  <c:v>0.78633799999999998</c:v>
                </c:pt>
                <c:pt idx="11889">
                  <c:v>0.78736499999999998</c:v>
                </c:pt>
                <c:pt idx="11890">
                  <c:v>0.78828600000000004</c:v>
                </c:pt>
                <c:pt idx="11891">
                  <c:v>0.78928399999999999</c:v>
                </c:pt>
                <c:pt idx="11892">
                  <c:v>0.79032800000000003</c:v>
                </c:pt>
                <c:pt idx="11893">
                  <c:v>0.79139099999999996</c:v>
                </c:pt>
                <c:pt idx="11894">
                  <c:v>0.79234400000000005</c:v>
                </c:pt>
                <c:pt idx="11895">
                  <c:v>0.79332400000000003</c:v>
                </c:pt>
                <c:pt idx="11896">
                  <c:v>0.794323</c:v>
                </c:pt>
                <c:pt idx="11897">
                  <c:v>0.79533299999999996</c:v>
                </c:pt>
                <c:pt idx="11898">
                  <c:v>0.79631200000000002</c:v>
                </c:pt>
                <c:pt idx="11899">
                  <c:v>0.79730000000000001</c:v>
                </c:pt>
                <c:pt idx="11900">
                  <c:v>0.79832000000000003</c:v>
                </c:pt>
                <c:pt idx="11901">
                  <c:v>0.79929499999999998</c:v>
                </c:pt>
                <c:pt idx="11902">
                  <c:v>0.80035599999999996</c:v>
                </c:pt>
                <c:pt idx="11903">
                  <c:v>0.80131399999999997</c:v>
                </c:pt>
                <c:pt idx="11904">
                  <c:v>0.80234499999999997</c:v>
                </c:pt>
                <c:pt idx="11905">
                  <c:v>0.80326600000000004</c:v>
                </c:pt>
                <c:pt idx="11906">
                  <c:v>0.80432000000000003</c:v>
                </c:pt>
                <c:pt idx="11907">
                  <c:v>0.805288</c:v>
                </c:pt>
                <c:pt idx="11908">
                  <c:v>0.80627800000000005</c:v>
                </c:pt>
                <c:pt idx="11909">
                  <c:v>0.80735400000000002</c:v>
                </c:pt>
                <c:pt idx="11910">
                  <c:v>0.80834099999999998</c:v>
                </c:pt>
                <c:pt idx="11911">
                  <c:v>0.809276</c:v>
                </c:pt>
                <c:pt idx="11912">
                  <c:v>0.81027099999999996</c:v>
                </c:pt>
                <c:pt idx="11913">
                  <c:v>0.81131799999999998</c:v>
                </c:pt>
                <c:pt idx="11914">
                  <c:v>0.81229499999999999</c:v>
                </c:pt>
                <c:pt idx="11915">
                  <c:v>0.81326399999999999</c:v>
                </c:pt>
                <c:pt idx="11916">
                  <c:v>0.81426900000000002</c:v>
                </c:pt>
                <c:pt idx="11917">
                  <c:v>0.81535800000000003</c:v>
                </c:pt>
                <c:pt idx="11918">
                  <c:v>0.81626699999999996</c:v>
                </c:pt>
                <c:pt idx="11919">
                  <c:v>0.81733900000000004</c:v>
                </c:pt>
                <c:pt idx="11920">
                  <c:v>0.818357</c:v>
                </c:pt>
                <c:pt idx="11921">
                  <c:v>0.81939200000000001</c:v>
                </c:pt>
                <c:pt idx="11922">
                  <c:v>0.82033599999999995</c:v>
                </c:pt>
                <c:pt idx="11923">
                  <c:v>0.821326</c:v>
                </c:pt>
                <c:pt idx="11924">
                  <c:v>0.82236299999999996</c:v>
                </c:pt>
                <c:pt idx="11925">
                  <c:v>0.82333999999999996</c:v>
                </c:pt>
                <c:pt idx="11926">
                  <c:v>0.82428400000000002</c:v>
                </c:pt>
                <c:pt idx="11927">
                  <c:v>0.82526299999999997</c:v>
                </c:pt>
                <c:pt idx="11928">
                  <c:v>0.82628900000000005</c:v>
                </c:pt>
                <c:pt idx="11929">
                  <c:v>0.82730999999999999</c:v>
                </c:pt>
                <c:pt idx="11930">
                  <c:v>0.82830700000000002</c:v>
                </c:pt>
                <c:pt idx="11931">
                  <c:v>0.82931500000000002</c:v>
                </c:pt>
                <c:pt idx="11932">
                  <c:v>0.83029299999999995</c:v>
                </c:pt>
                <c:pt idx="11933">
                  <c:v>0.83125800000000005</c:v>
                </c:pt>
                <c:pt idx="11934">
                  <c:v>0.83230599999999999</c:v>
                </c:pt>
                <c:pt idx="11935">
                  <c:v>0.83333900000000005</c:v>
                </c:pt>
                <c:pt idx="11936">
                  <c:v>0.83432600000000001</c:v>
                </c:pt>
                <c:pt idx="11937">
                  <c:v>0.83529399999999998</c:v>
                </c:pt>
                <c:pt idx="11938">
                  <c:v>0.83631900000000003</c:v>
                </c:pt>
                <c:pt idx="11939">
                  <c:v>0.83735199999999999</c:v>
                </c:pt>
                <c:pt idx="11940">
                  <c:v>0.83832200000000001</c:v>
                </c:pt>
                <c:pt idx="11941">
                  <c:v>0.83932399999999996</c:v>
                </c:pt>
                <c:pt idx="11942">
                  <c:v>0.840368</c:v>
                </c:pt>
                <c:pt idx="11943">
                  <c:v>0.84134200000000003</c:v>
                </c:pt>
                <c:pt idx="11944">
                  <c:v>0.84233000000000002</c:v>
                </c:pt>
                <c:pt idx="11945">
                  <c:v>0.84329200000000004</c:v>
                </c:pt>
                <c:pt idx="11946">
                  <c:v>0.84431</c:v>
                </c:pt>
                <c:pt idx="11947">
                  <c:v>0.84530300000000003</c:v>
                </c:pt>
                <c:pt idx="11948">
                  <c:v>0.84624999999999995</c:v>
                </c:pt>
                <c:pt idx="11949">
                  <c:v>0.84730499999999997</c:v>
                </c:pt>
                <c:pt idx="11950">
                  <c:v>0.848248</c:v>
                </c:pt>
                <c:pt idx="11951">
                  <c:v>0.84924100000000002</c:v>
                </c:pt>
                <c:pt idx="11952">
                  <c:v>0.85029999999999994</c:v>
                </c:pt>
                <c:pt idx="11953">
                  <c:v>0.85127600000000003</c:v>
                </c:pt>
                <c:pt idx="11954">
                  <c:v>0.85227399999999998</c:v>
                </c:pt>
                <c:pt idx="11955">
                  <c:v>0.85330700000000004</c:v>
                </c:pt>
                <c:pt idx="11956">
                  <c:v>0.85428199999999999</c:v>
                </c:pt>
                <c:pt idx="11957">
                  <c:v>0.85529999999999995</c:v>
                </c:pt>
                <c:pt idx="11958">
                  <c:v>0.85625399999999996</c:v>
                </c:pt>
                <c:pt idx="11959">
                  <c:v>0.85735099999999997</c:v>
                </c:pt>
                <c:pt idx="11960">
                  <c:v>0.85828800000000005</c:v>
                </c:pt>
                <c:pt idx="11961">
                  <c:v>0.85929800000000001</c:v>
                </c:pt>
                <c:pt idx="11962">
                  <c:v>0.86028499999999997</c:v>
                </c:pt>
                <c:pt idx="11963">
                  <c:v>0.86130600000000002</c:v>
                </c:pt>
                <c:pt idx="11964">
                  <c:v>0.862321</c:v>
                </c:pt>
                <c:pt idx="11965">
                  <c:v>0.86328499999999997</c:v>
                </c:pt>
                <c:pt idx="11966">
                  <c:v>0.86431999999999998</c:v>
                </c:pt>
                <c:pt idx="11967">
                  <c:v>0.86536500000000005</c:v>
                </c:pt>
                <c:pt idx="11968">
                  <c:v>0.86631899999999995</c:v>
                </c:pt>
                <c:pt idx="11969">
                  <c:v>0.86730600000000002</c:v>
                </c:pt>
                <c:pt idx="11970">
                  <c:v>0.86831000000000003</c:v>
                </c:pt>
                <c:pt idx="11971">
                  <c:v>0.869278</c:v>
                </c:pt>
                <c:pt idx="11972">
                  <c:v>0.87024100000000004</c:v>
                </c:pt>
                <c:pt idx="11973">
                  <c:v>0.87130200000000002</c:v>
                </c:pt>
                <c:pt idx="11974">
                  <c:v>0.87229100000000004</c:v>
                </c:pt>
                <c:pt idx="11975">
                  <c:v>0.87332500000000002</c:v>
                </c:pt>
                <c:pt idx="11976">
                  <c:v>0.87432699999999997</c:v>
                </c:pt>
                <c:pt idx="11977">
                  <c:v>0.87526000000000004</c:v>
                </c:pt>
                <c:pt idx="11978">
                  <c:v>0.87629000000000001</c:v>
                </c:pt>
                <c:pt idx="11979">
                  <c:v>0.87725699999999995</c:v>
                </c:pt>
                <c:pt idx="11980">
                  <c:v>0.87830699999999995</c:v>
                </c:pt>
                <c:pt idx="11981">
                  <c:v>0.87933099999999997</c:v>
                </c:pt>
                <c:pt idx="11982">
                  <c:v>0.88021700000000003</c:v>
                </c:pt>
                <c:pt idx="11983">
                  <c:v>0.88124199999999997</c:v>
                </c:pt>
                <c:pt idx="11984">
                  <c:v>0.88228099999999998</c:v>
                </c:pt>
                <c:pt idx="11985">
                  <c:v>0.883324</c:v>
                </c:pt>
                <c:pt idx="11986">
                  <c:v>0.88426099999999996</c:v>
                </c:pt>
                <c:pt idx="11987">
                  <c:v>0.88530799999999998</c:v>
                </c:pt>
                <c:pt idx="11988">
                  <c:v>0.88627500000000003</c:v>
                </c:pt>
                <c:pt idx="11989">
                  <c:v>0.88724400000000003</c:v>
                </c:pt>
                <c:pt idx="11990">
                  <c:v>0.88830100000000001</c:v>
                </c:pt>
                <c:pt idx="11991">
                  <c:v>0.88931700000000002</c:v>
                </c:pt>
                <c:pt idx="11992">
                  <c:v>0.89023200000000002</c:v>
                </c:pt>
                <c:pt idx="11993">
                  <c:v>0.89131800000000005</c:v>
                </c:pt>
                <c:pt idx="11994">
                  <c:v>0.89226700000000003</c:v>
                </c:pt>
                <c:pt idx="11995">
                  <c:v>0.89321200000000001</c:v>
                </c:pt>
                <c:pt idx="11996">
                  <c:v>0.89429099999999995</c:v>
                </c:pt>
                <c:pt idx="11997">
                  <c:v>0.89527500000000004</c:v>
                </c:pt>
                <c:pt idx="11998">
                  <c:v>0.89631300000000003</c:v>
                </c:pt>
                <c:pt idx="11999">
                  <c:v>0.89727299999999999</c:v>
                </c:pt>
                <c:pt idx="12000">
                  <c:v>0.89824199999999998</c:v>
                </c:pt>
                <c:pt idx="12001">
                  <c:v>0.89924599999999999</c:v>
                </c:pt>
                <c:pt idx="12002">
                  <c:v>0.90031099999999997</c:v>
                </c:pt>
                <c:pt idx="12003">
                  <c:v>0.90128399999999997</c:v>
                </c:pt>
                <c:pt idx="12004">
                  <c:v>0.90234099999999995</c:v>
                </c:pt>
                <c:pt idx="12005">
                  <c:v>0.90328900000000001</c:v>
                </c:pt>
                <c:pt idx="12006">
                  <c:v>0.90426099999999998</c:v>
                </c:pt>
                <c:pt idx="12007">
                  <c:v>0.90531799999999996</c:v>
                </c:pt>
                <c:pt idx="12008">
                  <c:v>0.90627599999999997</c:v>
                </c:pt>
                <c:pt idx="12009">
                  <c:v>0.90726499999999999</c:v>
                </c:pt>
                <c:pt idx="12010">
                  <c:v>0.90829599999999999</c:v>
                </c:pt>
                <c:pt idx="12011">
                  <c:v>0.909277</c:v>
                </c:pt>
                <c:pt idx="12012">
                  <c:v>0.91025299999999998</c:v>
                </c:pt>
                <c:pt idx="12013">
                  <c:v>0.91124400000000005</c:v>
                </c:pt>
                <c:pt idx="12014">
                  <c:v>0.912242</c:v>
                </c:pt>
                <c:pt idx="12015">
                  <c:v>0.91320500000000004</c:v>
                </c:pt>
                <c:pt idx="12016">
                  <c:v>0.91428600000000004</c:v>
                </c:pt>
                <c:pt idx="12017">
                  <c:v>0.91525999999999996</c:v>
                </c:pt>
                <c:pt idx="12018">
                  <c:v>0.91624099999999997</c:v>
                </c:pt>
                <c:pt idx="12019">
                  <c:v>0.917327</c:v>
                </c:pt>
                <c:pt idx="12020">
                  <c:v>0.91826099999999999</c:v>
                </c:pt>
                <c:pt idx="12021">
                  <c:v>0.91928200000000004</c:v>
                </c:pt>
                <c:pt idx="12022">
                  <c:v>0.92029700000000003</c:v>
                </c:pt>
                <c:pt idx="12023">
                  <c:v>0.92125000000000001</c:v>
                </c:pt>
                <c:pt idx="12024">
                  <c:v>0.92232899999999995</c:v>
                </c:pt>
                <c:pt idx="12025">
                  <c:v>0.92333799999999999</c:v>
                </c:pt>
                <c:pt idx="12026">
                  <c:v>0.92431399999999997</c:v>
                </c:pt>
                <c:pt idx="12027">
                  <c:v>0.92528100000000002</c:v>
                </c:pt>
                <c:pt idx="12028">
                  <c:v>0.92633799999999999</c:v>
                </c:pt>
                <c:pt idx="12029">
                  <c:v>0.92729099999999998</c:v>
                </c:pt>
                <c:pt idx="12030">
                  <c:v>0.92829399999999995</c:v>
                </c:pt>
                <c:pt idx="12031">
                  <c:v>0.92927099999999996</c:v>
                </c:pt>
                <c:pt idx="12032">
                  <c:v>0.93027099999999996</c:v>
                </c:pt>
                <c:pt idx="12033">
                  <c:v>0.93124899999999999</c:v>
                </c:pt>
                <c:pt idx="12034">
                  <c:v>0.93229499999999998</c:v>
                </c:pt>
                <c:pt idx="12035">
                  <c:v>0.93332899999999996</c:v>
                </c:pt>
                <c:pt idx="12036">
                  <c:v>0.93428199999999995</c:v>
                </c:pt>
                <c:pt idx="12037">
                  <c:v>0.935284</c:v>
                </c:pt>
                <c:pt idx="12038">
                  <c:v>0.93628299999999998</c:v>
                </c:pt>
                <c:pt idx="12039">
                  <c:v>0.93727899999999997</c:v>
                </c:pt>
                <c:pt idx="12040">
                  <c:v>0.93826900000000002</c:v>
                </c:pt>
                <c:pt idx="12041">
                  <c:v>0.93928299999999998</c:v>
                </c:pt>
                <c:pt idx="12042">
                  <c:v>0.94029399999999996</c:v>
                </c:pt>
                <c:pt idx="12043">
                  <c:v>0.94126299999999996</c:v>
                </c:pt>
                <c:pt idx="12044">
                  <c:v>0.94225099999999995</c:v>
                </c:pt>
                <c:pt idx="12045">
                  <c:v>0.94331200000000004</c:v>
                </c:pt>
                <c:pt idx="12046">
                  <c:v>0.94426600000000005</c:v>
                </c:pt>
                <c:pt idx="12047">
                  <c:v>0.94529399999999997</c:v>
                </c:pt>
                <c:pt idx="12048">
                  <c:v>0.94625499999999996</c:v>
                </c:pt>
                <c:pt idx="12049">
                  <c:v>0.947237</c:v>
                </c:pt>
                <c:pt idx="12050">
                  <c:v>0.94834600000000002</c:v>
                </c:pt>
                <c:pt idx="12051">
                  <c:v>0.94925899999999996</c:v>
                </c:pt>
                <c:pt idx="12052">
                  <c:v>0.95026999999999995</c:v>
                </c:pt>
                <c:pt idx="12053">
                  <c:v>0.95131100000000002</c:v>
                </c:pt>
                <c:pt idx="12054">
                  <c:v>0.95227399999999995</c:v>
                </c:pt>
                <c:pt idx="12055">
                  <c:v>0.95327899999999999</c:v>
                </c:pt>
                <c:pt idx="12056">
                  <c:v>0.954318</c:v>
                </c:pt>
                <c:pt idx="12057">
                  <c:v>0.95532099999999998</c:v>
                </c:pt>
                <c:pt idx="12058">
                  <c:v>0.95630000000000004</c:v>
                </c:pt>
                <c:pt idx="12059">
                  <c:v>0.95724699999999996</c:v>
                </c:pt>
                <c:pt idx="12060">
                  <c:v>0.95822399999999996</c:v>
                </c:pt>
                <c:pt idx="12061">
                  <c:v>0.95923700000000001</c:v>
                </c:pt>
                <c:pt idx="12062">
                  <c:v>0.96027099999999999</c:v>
                </c:pt>
                <c:pt idx="12063">
                  <c:v>0.96119699999999997</c:v>
                </c:pt>
                <c:pt idx="12064">
                  <c:v>0.96223099999999995</c:v>
                </c:pt>
                <c:pt idx="12065">
                  <c:v>0.96332099999999998</c:v>
                </c:pt>
                <c:pt idx="12066">
                  <c:v>0.96422300000000005</c:v>
                </c:pt>
                <c:pt idx="12067">
                  <c:v>0.96522200000000002</c:v>
                </c:pt>
                <c:pt idx="12068">
                  <c:v>0.96628599999999998</c:v>
                </c:pt>
                <c:pt idx="12069">
                  <c:v>0.96722399999999997</c:v>
                </c:pt>
                <c:pt idx="12070">
                  <c:v>0.96825799999999995</c:v>
                </c:pt>
                <c:pt idx="12071">
                  <c:v>0.96933899999999995</c:v>
                </c:pt>
                <c:pt idx="12072">
                  <c:v>0.97028300000000001</c:v>
                </c:pt>
                <c:pt idx="12073">
                  <c:v>0.97128999999999999</c:v>
                </c:pt>
                <c:pt idx="12074">
                  <c:v>0.97228999999999999</c:v>
                </c:pt>
                <c:pt idx="12075">
                  <c:v>0.97326800000000002</c:v>
                </c:pt>
                <c:pt idx="12076">
                  <c:v>0.97431900000000005</c:v>
                </c:pt>
                <c:pt idx="12077">
                  <c:v>0.97528099999999995</c:v>
                </c:pt>
                <c:pt idx="12078">
                  <c:v>0.97628000000000004</c:v>
                </c:pt>
                <c:pt idx="12079">
                  <c:v>0.97731500000000004</c:v>
                </c:pt>
                <c:pt idx="12080">
                  <c:v>0.97827399999999998</c:v>
                </c:pt>
                <c:pt idx="12081">
                  <c:v>0.97924599999999995</c:v>
                </c:pt>
                <c:pt idx="12082">
                  <c:v>0.98022600000000004</c:v>
                </c:pt>
                <c:pt idx="12083">
                  <c:v>0.98120300000000005</c:v>
                </c:pt>
                <c:pt idx="12084">
                  <c:v>0.98232299999999995</c:v>
                </c:pt>
                <c:pt idx="12085">
                  <c:v>0.98329</c:v>
                </c:pt>
                <c:pt idx="12086">
                  <c:v>0.98426499999999995</c:v>
                </c:pt>
                <c:pt idx="12087">
                  <c:v>0.98525099999999999</c:v>
                </c:pt>
                <c:pt idx="12088">
                  <c:v>0.98626800000000003</c:v>
                </c:pt>
                <c:pt idx="12089">
                  <c:v>0.98723899999999998</c:v>
                </c:pt>
                <c:pt idx="12090">
                  <c:v>0.988263</c:v>
                </c:pt>
                <c:pt idx="12091">
                  <c:v>0.98925700000000005</c:v>
                </c:pt>
                <c:pt idx="12092">
                  <c:v>0.99024800000000002</c:v>
                </c:pt>
                <c:pt idx="12093">
                  <c:v>0.99125200000000002</c:v>
                </c:pt>
                <c:pt idx="12094">
                  <c:v>0.99227500000000002</c:v>
                </c:pt>
                <c:pt idx="12095">
                  <c:v>0.99329699999999999</c:v>
                </c:pt>
                <c:pt idx="12096">
                  <c:v>0.99432299999999996</c:v>
                </c:pt>
                <c:pt idx="12097">
                  <c:v>0.99529999999999996</c:v>
                </c:pt>
                <c:pt idx="12098">
                  <c:v>0.99620500000000001</c:v>
                </c:pt>
                <c:pt idx="12099">
                  <c:v>0.99726499999999996</c:v>
                </c:pt>
                <c:pt idx="12100">
                  <c:v>0.99829900000000005</c:v>
                </c:pt>
                <c:pt idx="12101">
                  <c:v>0.99925299999999995</c:v>
                </c:pt>
                <c:pt idx="12102">
                  <c:v>1.0003</c:v>
                </c:pt>
                <c:pt idx="12103">
                  <c:v>1.00129</c:v>
                </c:pt>
                <c:pt idx="12104">
                  <c:v>1.0022</c:v>
                </c:pt>
                <c:pt idx="12105">
                  <c:v>1.0033000000000001</c:v>
                </c:pt>
                <c:pt idx="12106">
                  <c:v>1.0042800000000001</c:v>
                </c:pt>
                <c:pt idx="12107">
                  <c:v>1.0053000000000001</c:v>
                </c:pt>
                <c:pt idx="12108">
                  <c:v>1.0063200000000001</c:v>
                </c:pt>
                <c:pt idx="12109">
                  <c:v>1.0072700000000001</c:v>
                </c:pt>
                <c:pt idx="12110">
                  <c:v>1.0082199999999999</c:v>
                </c:pt>
                <c:pt idx="12111">
                  <c:v>1.00928</c:v>
                </c:pt>
                <c:pt idx="12112">
                  <c:v>1.01027</c:v>
                </c:pt>
                <c:pt idx="12113">
                  <c:v>1.0113000000000001</c:v>
                </c:pt>
                <c:pt idx="12114">
                  <c:v>1.0122899999999999</c:v>
                </c:pt>
                <c:pt idx="12115">
                  <c:v>1.0132699999999999</c:v>
                </c:pt>
                <c:pt idx="12116">
                  <c:v>1.0142800000000001</c:v>
                </c:pt>
                <c:pt idx="12117">
                  <c:v>1.0153399999999999</c:v>
                </c:pt>
                <c:pt idx="12118">
                  <c:v>1.0163</c:v>
                </c:pt>
                <c:pt idx="12119">
                  <c:v>1.0173099999999999</c:v>
                </c:pt>
                <c:pt idx="12120">
                  <c:v>1.0183899999999999</c:v>
                </c:pt>
                <c:pt idx="12121">
                  <c:v>1.0193099999999999</c:v>
                </c:pt>
                <c:pt idx="12122">
                  <c:v>1.0203</c:v>
                </c:pt>
                <c:pt idx="12123">
                  <c:v>1.0212699999999999</c:v>
                </c:pt>
                <c:pt idx="12124">
                  <c:v>1.02223</c:v>
                </c:pt>
                <c:pt idx="12125">
                  <c:v>1.0232600000000001</c:v>
                </c:pt>
                <c:pt idx="12126">
                  <c:v>1.02423</c:v>
                </c:pt>
                <c:pt idx="12127">
                  <c:v>1.0252699999999999</c:v>
                </c:pt>
                <c:pt idx="12128">
                  <c:v>1.02624</c:v>
                </c:pt>
                <c:pt idx="12129">
                  <c:v>1.0272600000000001</c:v>
                </c:pt>
                <c:pt idx="12130">
                  <c:v>1.0282500000000001</c:v>
                </c:pt>
                <c:pt idx="12131">
                  <c:v>1.0292399999999999</c:v>
                </c:pt>
                <c:pt idx="12132">
                  <c:v>1.0302</c:v>
                </c:pt>
                <c:pt idx="12133">
                  <c:v>1.0312600000000001</c:v>
                </c:pt>
                <c:pt idx="12134">
                  <c:v>1.0323</c:v>
                </c:pt>
                <c:pt idx="12135">
                  <c:v>1.0332600000000001</c:v>
                </c:pt>
                <c:pt idx="12136">
                  <c:v>1.03427</c:v>
                </c:pt>
                <c:pt idx="12137">
                  <c:v>1.0352699999999999</c:v>
                </c:pt>
                <c:pt idx="12138">
                  <c:v>1.03623</c:v>
                </c:pt>
                <c:pt idx="12139">
                  <c:v>1.0367500000000001</c:v>
                </c:pt>
              </c:numCache>
            </c:numRef>
          </c:xVal>
          <c:yVal>
            <c:numRef>
              <c:f>'allyl ammonium 4 10 17'!$B$4389:$B$16528</c:f>
              <c:numCache>
                <c:formatCode>General</c:formatCode>
                <c:ptCount val="12140"/>
                <c:pt idx="0">
                  <c:v>3.2961100000000001</c:v>
                </c:pt>
                <c:pt idx="1">
                  <c:v>3.3146200000000001</c:v>
                </c:pt>
                <c:pt idx="2">
                  <c:v>3.3182299999999998</c:v>
                </c:pt>
                <c:pt idx="3">
                  <c:v>3.3378700000000001</c:v>
                </c:pt>
                <c:pt idx="4">
                  <c:v>3.3379699999999999</c:v>
                </c:pt>
                <c:pt idx="5">
                  <c:v>3.3526600000000002</c:v>
                </c:pt>
                <c:pt idx="6">
                  <c:v>3.3666399999999999</c:v>
                </c:pt>
                <c:pt idx="7">
                  <c:v>3.3833199999999999</c:v>
                </c:pt>
                <c:pt idx="8">
                  <c:v>3.3923700000000001</c:v>
                </c:pt>
                <c:pt idx="9">
                  <c:v>3.3951099999999999</c:v>
                </c:pt>
                <c:pt idx="10">
                  <c:v>3.40849</c:v>
                </c:pt>
                <c:pt idx="11">
                  <c:v>1.9437899999999999</c:v>
                </c:pt>
                <c:pt idx="12">
                  <c:v>1.04809</c:v>
                </c:pt>
                <c:pt idx="13">
                  <c:v>0.59862000000000004</c:v>
                </c:pt>
                <c:pt idx="14">
                  <c:v>0.23916499999999999</c:v>
                </c:pt>
                <c:pt idx="15">
                  <c:v>-8.0512799999999995E-2</c:v>
                </c:pt>
                <c:pt idx="16">
                  <c:v>-0.49166199999999999</c:v>
                </c:pt>
                <c:pt idx="17">
                  <c:v>-0.87124999999999997</c:v>
                </c:pt>
                <c:pt idx="18">
                  <c:v>-1.1219699999999999</c:v>
                </c:pt>
                <c:pt idx="19">
                  <c:v>-1.3567199999999999</c:v>
                </c:pt>
                <c:pt idx="20">
                  <c:v>-1.5835999999999999</c:v>
                </c:pt>
                <c:pt idx="21">
                  <c:v>-1.8035000000000001</c:v>
                </c:pt>
                <c:pt idx="22">
                  <c:v>-2.0527500000000001</c:v>
                </c:pt>
                <c:pt idx="23">
                  <c:v>-2.2802699999999998</c:v>
                </c:pt>
                <c:pt idx="24">
                  <c:v>-2.4754299999999998</c:v>
                </c:pt>
                <c:pt idx="25">
                  <c:v>-2.6714099999999998</c:v>
                </c:pt>
                <c:pt idx="26">
                  <c:v>-2.8404799999999999</c:v>
                </c:pt>
                <c:pt idx="27">
                  <c:v>-3.0235400000000001</c:v>
                </c:pt>
                <c:pt idx="28">
                  <c:v>-3.1869700000000001</c:v>
                </c:pt>
                <c:pt idx="29">
                  <c:v>-3.3493300000000001</c:v>
                </c:pt>
                <c:pt idx="30">
                  <c:v>-3.52623</c:v>
                </c:pt>
                <c:pt idx="31">
                  <c:v>-3.6729400000000001</c:v>
                </c:pt>
                <c:pt idx="32">
                  <c:v>-3.8373699999999999</c:v>
                </c:pt>
                <c:pt idx="33">
                  <c:v>-3.9828600000000001</c:v>
                </c:pt>
                <c:pt idx="34">
                  <c:v>-4.13558</c:v>
                </c:pt>
                <c:pt idx="35">
                  <c:v>-4.2809999999999997</c:v>
                </c:pt>
                <c:pt idx="36">
                  <c:v>-4.4238499999999998</c:v>
                </c:pt>
                <c:pt idx="37">
                  <c:v>-4.5560099999999997</c:v>
                </c:pt>
                <c:pt idx="38">
                  <c:v>-4.7076200000000004</c:v>
                </c:pt>
                <c:pt idx="39">
                  <c:v>-4.8359399999999999</c:v>
                </c:pt>
                <c:pt idx="40">
                  <c:v>-4.9724300000000001</c:v>
                </c:pt>
                <c:pt idx="41">
                  <c:v>-5.0999499999999998</c:v>
                </c:pt>
                <c:pt idx="42">
                  <c:v>-5.2220199999999997</c:v>
                </c:pt>
                <c:pt idx="43">
                  <c:v>-5.35311</c:v>
                </c:pt>
                <c:pt idx="44">
                  <c:v>-5.4697199999999997</c:v>
                </c:pt>
                <c:pt idx="45">
                  <c:v>-5.5956700000000001</c:v>
                </c:pt>
                <c:pt idx="46">
                  <c:v>-5.7237400000000003</c:v>
                </c:pt>
                <c:pt idx="47">
                  <c:v>-5.8319099999999997</c:v>
                </c:pt>
                <c:pt idx="48">
                  <c:v>-5.9435700000000002</c:v>
                </c:pt>
                <c:pt idx="49">
                  <c:v>-6.0667799999999996</c:v>
                </c:pt>
                <c:pt idx="50">
                  <c:v>-6.17258</c:v>
                </c:pt>
                <c:pt idx="51">
                  <c:v>-6.2827599999999997</c:v>
                </c:pt>
                <c:pt idx="52">
                  <c:v>-6.3978299999999999</c:v>
                </c:pt>
                <c:pt idx="53">
                  <c:v>-6.4989800000000004</c:v>
                </c:pt>
                <c:pt idx="54">
                  <c:v>-6.6107699999999996</c:v>
                </c:pt>
                <c:pt idx="55">
                  <c:v>-6.7073200000000002</c:v>
                </c:pt>
                <c:pt idx="56">
                  <c:v>-6.8077899999999998</c:v>
                </c:pt>
                <c:pt idx="57">
                  <c:v>-6.9167500000000004</c:v>
                </c:pt>
                <c:pt idx="58">
                  <c:v>-7.0086199999999996</c:v>
                </c:pt>
                <c:pt idx="59">
                  <c:v>-7.1099399999999999</c:v>
                </c:pt>
                <c:pt idx="60">
                  <c:v>-7.2171000000000003</c:v>
                </c:pt>
                <c:pt idx="61">
                  <c:v>-7.2935299999999996</c:v>
                </c:pt>
                <c:pt idx="62">
                  <c:v>-7.4001900000000003</c:v>
                </c:pt>
                <c:pt idx="63">
                  <c:v>-7.4925800000000002</c:v>
                </c:pt>
                <c:pt idx="64">
                  <c:v>-7.5809699999999998</c:v>
                </c:pt>
                <c:pt idx="65">
                  <c:v>-7.67293</c:v>
                </c:pt>
                <c:pt idx="66">
                  <c:v>-7.7692300000000003</c:v>
                </c:pt>
                <c:pt idx="67">
                  <c:v>-7.8487900000000002</c:v>
                </c:pt>
                <c:pt idx="68">
                  <c:v>-7.9406800000000004</c:v>
                </c:pt>
                <c:pt idx="69">
                  <c:v>-8.0210299999999997</c:v>
                </c:pt>
                <c:pt idx="70">
                  <c:v>-8.1057000000000006</c:v>
                </c:pt>
                <c:pt idx="71">
                  <c:v>-8.1841699999999999</c:v>
                </c:pt>
                <c:pt idx="72">
                  <c:v>-8.2864799999999992</c:v>
                </c:pt>
                <c:pt idx="73">
                  <c:v>-8.3653700000000004</c:v>
                </c:pt>
                <c:pt idx="74">
                  <c:v>-8.4445999999999994</c:v>
                </c:pt>
                <c:pt idx="75">
                  <c:v>-8.52088</c:v>
                </c:pt>
                <c:pt idx="76">
                  <c:v>-8.60623</c:v>
                </c:pt>
                <c:pt idx="77">
                  <c:v>-8.6764600000000005</c:v>
                </c:pt>
                <c:pt idx="78">
                  <c:v>-8.7569099999999995</c:v>
                </c:pt>
                <c:pt idx="79">
                  <c:v>-8.8321100000000001</c:v>
                </c:pt>
                <c:pt idx="80">
                  <c:v>-8.90611</c:v>
                </c:pt>
                <c:pt idx="81">
                  <c:v>-8.9851899999999993</c:v>
                </c:pt>
                <c:pt idx="82">
                  <c:v>-9.0681999999999992</c:v>
                </c:pt>
                <c:pt idx="83">
                  <c:v>-9.1296300000000006</c:v>
                </c:pt>
                <c:pt idx="84">
                  <c:v>-9.2073099999999997</c:v>
                </c:pt>
                <c:pt idx="85">
                  <c:v>-9.2819900000000004</c:v>
                </c:pt>
                <c:pt idx="86">
                  <c:v>-9.3483300000000007</c:v>
                </c:pt>
                <c:pt idx="87">
                  <c:v>-9.4202200000000005</c:v>
                </c:pt>
                <c:pt idx="88">
                  <c:v>-9.4910599999999992</c:v>
                </c:pt>
                <c:pt idx="89">
                  <c:v>-9.5625800000000005</c:v>
                </c:pt>
                <c:pt idx="90">
                  <c:v>-9.6267800000000001</c:v>
                </c:pt>
                <c:pt idx="91">
                  <c:v>-9.6959300000000006</c:v>
                </c:pt>
                <c:pt idx="92">
                  <c:v>-9.7627199999999998</c:v>
                </c:pt>
                <c:pt idx="93">
                  <c:v>-9.8285699999999991</c:v>
                </c:pt>
                <c:pt idx="94">
                  <c:v>-9.89574</c:v>
                </c:pt>
                <c:pt idx="95">
                  <c:v>-9.9678000000000004</c:v>
                </c:pt>
                <c:pt idx="96">
                  <c:v>-10.0274</c:v>
                </c:pt>
                <c:pt idx="97">
                  <c:v>-10.0885</c:v>
                </c:pt>
                <c:pt idx="98">
                  <c:v>-10.156000000000001</c:v>
                </c:pt>
                <c:pt idx="99">
                  <c:v>-10.216699999999999</c:v>
                </c:pt>
                <c:pt idx="100">
                  <c:v>-10.2829</c:v>
                </c:pt>
                <c:pt idx="101">
                  <c:v>-10.342700000000001</c:v>
                </c:pt>
                <c:pt idx="102">
                  <c:v>-10.405799999999999</c:v>
                </c:pt>
                <c:pt idx="103">
                  <c:v>-10.466200000000001</c:v>
                </c:pt>
                <c:pt idx="104">
                  <c:v>-10.5235</c:v>
                </c:pt>
                <c:pt idx="105">
                  <c:v>-10.5838</c:v>
                </c:pt>
                <c:pt idx="106">
                  <c:v>-10.6439</c:v>
                </c:pt>
                <c:pt idx="107">
                  <c:v>-10.702400000000001</c:v>
                </c:pt>
                <c:pt idx="108">
                  <c:v>-10.761200000000001</c:v>
                </c:pt>
                <c:pt idx="109">
                  <c:v>-10.816800000000001</c:v>
                </c:pt>
                <c:pt idx="110">
                  <c:v>-10.877599999999999</c:v>
                </c:pt>
                <c:pt idx="111">
                  <c:v>-10.9384</c:v>
                </c:pt>
                <c:pt idx="112">
                  <c:v>-10.9892</c:v>
                </c:pt>
                <c:pt idx="113">
                  <c:v>-11.049099999999999</c:v>
                </c:pt>
                <c:pt idx="114">
                  <c:v>-11.100099999999999</c:v>
                </c:pt>
                <c:pt idx="115">
                  <c:v>-11.161</c:v>
                </c:pt>
                <c:pt idx="116">
                  <c:v>-11.212999999999999</c:v>
                </c:pt>
                <c:pt idx="117">
                  <c:v>-11.260899999999999</c:v>
                </c:pt>
                <c:pt idx="118">
                  <c:v>-11.326499999999999</c:v>
                </c:pt>
                <c:pt idx="119">
                  <c:v>-11.3689</c:v>
                </c:pt>
                <c:pt idx="120">
                  <c:v>-11.4331</c:v>
                </c:pt>
                <c:pt idx="121">
                  <c:v>-11.4855</c:v>
                </c:pt>
                <c:pt idx="122">
                  <c:v>-11.5245</c:v>
                </c:pt>
                <c:pt idx="123">
                  <c:v>-11.588699999999999</c:v>
                </c:pt>
                <c:pt idx="124">
                  <c:v>-11.6365</c:v>
                </c:pt>
                <c:pt idx="125">
                  <c:v>-11.6873</c:v>
                </c:pt>
                <c:pt idx="126">
                  <c:v>-11.7422</c:v>
                </c:pt>
                <c:pt idx="127">
                  <c:v>-11.7897</c:v>
                </c:pt>
                <c:pt idx="128">
                  <c:v>-11.84</c:v>
                </c:pt>
                <c:pt idx="129">
                  <c:v>-11.8895</c:v>
                </c:pt>
                <c:pt idx="130">
                  <c:v>-11.9339</c:v>
                </c:pt>
                <c:pt idx="131">
                  <c:v>-11.9884</c:v>
                </c:pt>
                <c:pt idx="132">
                  <c:v>-12.0365</c:v>
                </c:pt>
                <c:pt idx="133">
                  <c:v>-12.084300000000001</c:v>
                </c:pt>
                <c:pt idx="134">
                  <c:v>-12.1373</c:v>
                </c:pt>
                <c:pt idx="135">
                  <c:v>-12.1784</c:v>
                </c:pt>
                <c:pt idx="136">
                  <c:v>-12.2372</c:v>
                </c:pt>
                <c:pt idx="137">
                  <c:v>-12.273199999999999</c:v>
                </c:pt>
                <c:pt idx="138">
                  <c:v>-12.3192</c:v>
                </c:pt>
                <c:pt idx="139">
                  <c:v>-12.370900000000001</c:v>
                </c:pt>
                <c:pt idx="140">
                  <c:v>-12.416700000000001</c:v>
                </c:pt>
                <c:pt idx="141">
                  <c:v>-12.452999999999999</c:v>
                </c:pt>
                <c:pt idx="142">
                  <c:v>-12.513199999999999</c:v>
                </c:pt>
                <c:pt idx="143">
                  <c:v>-12.548400000000001</c:v>
                </c:pt>
                <c:pt idx="144">
                  <c:v>-12.600300000000001</c:v>
                </c:pt>
                <c:pt idx="145">
                  <c:v>-12.642099999999999</c:v>
                </c:pt>
                <c:pt idx="146">
                  <c:v>-12.6876</c:v>
                </c:pt>
                <c:pt idx="147">
                  <c:v>-12.728999999999999</c:v>
                </c:pt>
                <c:pt idx="148">
                  <c:v>-12.778499999999999</c:v>
                </c:pt>
                <c:pt idx="149">
                  <c:v>-12.8256</c:v>
                </c:pt>
                <c:pt idx="150">
                  <c:v>-12.8665</c:v>
                </c:pt>
                <c:pt idx="151">
                  <c:v>-12.908200000000001</c:v>
                </c:pt>
                <c:pt idx="152">
                  <c:v>-12.9587</c:v>
                </c:pt>
                <c:pt idx="153">
                  <c:v>-12.9985</c:v>
                </c:pt>
                <c:pt idx="154">
                  <c:v>-13.0329</c:v>
                </c:pt>
                <c:pt idx="155">
                  <c:v>-13.083600000000001</c:v>
                </c:pt>
                <c:pt idx="156">
                  <c:v>-13.1265</c:v>
                </c:pt>
                <c:pt idx="157">
                  <c:v>-13.161199999999999</c:v>
                </c:pt>
                <c:pt idx="158">
                  <c:v>-13.2118</c:v>
                </c:pt>
                <c:pt idx="159">
                  <c:v>-13.2485</c:v>
                </c:pt>
                <c:pt idx="160">
                  <c:v>-13.291700000000001</c:v>
                </c:pt>
                <c:pt idx="161">
                  <c:v>-13.3369</c:v>
                </c:pt>
                <c:pt idx="162">
                  <c:v>-13.382400000000001</c:v>
                </c:pt>
                <c:pt idx="163">
                  <c:v>-13.4133</c:v>
                </c:pt>
                <c:pt idx="164">
                  <c:v>-13.465999999999999</c:v>
                </c:pt>
                <c:pt idx="165">
                  <c:v>-13.499000000000001</c:v>
                </c:pt>
                <c:pt idx="166">
                  <c:v>-13.545199999999999</c:v>
                </c:pt>
                <c:pt idx="167">
                  <c:v>-13.5877</c:v>
                </c:pt>
                <c:pt idx="168">
                  <c:v>-13.624000000000001</c:v>
                </c:pt>
                <c:pt idx="169">
                  <c:v>-13.6639</c:v>
                </c:pt>
                <c:pt idx="170">
                  <c:v>-13.7103</c:v>
                </c:pt>
                <c:pt idx="171">
                  <c:v>-13.746</c:v>
                </c:pt>
                <c:pt idx="172">
                  <c:v>-13.790800000000001</c:v>
                </c:pt>
                <c:pt idx="173">
                  <c:v>-13.825200000000001</c:v>
                </c:pt>
                <c:pt idx="174">
                  <c:v>-13.8734</c:v>
                </c:pt>
                <c:pt idx="175">
                  <c:v>-13.912599999999999</c:v>
                </c:pt>
                <c:pt idx="176">
                  <c:v>-13.95</c:v>
                </c:pt>
                <c:pt idx="177">
                  <c:v>-13.997</c:v>
                </c:pt>
                <c:pt idx="178">
                  <c:v>-14.0289</c:v>
                </c:pt>
                <c:pt idx="179">
                  <c:v>-14.075799999999999</c:v>
                </c:pt>
                <c:pt idx="180">
                  <c:v>-14.116899999999999</c:v>
                </c:pt>
                <c:pt idx="181">
                  <c:v>-14.1546</c:v>
                </c:pt>
                <c:pt idx="182">
                  <c:v>-14.196</c:v>
                </c:pt>
                <c:pt idx="183">
                  <c:v>-14.2363</c:v>
                </c:pt>
                <c:pt idx="184">
                  <c:v>-14.279199999999999</c:v>
                </c:pt>
                <c:pt idx="185">
                  <c:v>-14.3157</c:v>
                </c:pt>
                <c:pt idx="186">
                  <c:v>-14.359</c:v>
                </c:pt>
                <c:pt idx="187">
                  <c:v>-14.4003</c:v>
                </c:pt>
                <c:pt idx="188">
                  <c:v>-14.442</c:v>
                </c:pt>
                <c:pt idx="189">
                  <c:v>-14.481</c:v>
                </c:pt>
                <c:pt idx="190">
                  <c:v>-14.5227</c:v>
                </c:pt>
                <c:pt idx="191">
                  <c:v>-14.557499999999999</c:v>
                </c:pt>
                <c:pt idx="192">
                  <c:v>-14.604200000000001</c:v>
                </c:pt>
                <c:pt idx="193">
                  <c:v>-14.6465</c:v>
                </c:pt>
                <c:pt idx="194">
                  <c:v>-14.680199999999999</c:v>
                </c:pt>
                <c:pt idx="195">
                  <c:v>-14.7202</c:v>
                </c:pt>
                <c:pt idx="196">
                  <c:v>-14.768800000000001</c:v>
                </c:pt>
                <c:pt idx="197">
                  <c:v>-14.809799999999999</c:v>
                </c:pt>
                <c:pt idx="198">
                  <c:v>-14.849600000000001</c:v>
                </c:pt>
                <c:pt idx="199">
                  <c:v>-14.893700000000001</c:v>
                </c:pt>
                <c:pt idx="200">
                  <c:v>-14.937900000000001</c:v>
                </c:pt>
                <c:pt idx="201">
                  <c:v>-14.979900000000001</c:v>
                </c:pt>
                <c:pt idx="202">
                  <c:v>-15.018000000000001</c:v>
                </c:pt>
                <c:pt idx="203">
                  <c:v>-15.063599999999999</c:v>
                </c:pt>
                <c:pt idx="204">
                  <c:v>-15.102499999999999</c:v>
                </c:pt>
                <c:pt idx="205">
                  <c:v>-15.145899999999999</c:v>
                </c:pt>
                <c:pt idx="206">
                  <c:v>-15.1943</c:v>
                </c:pt>
                <c:pt idx="207">
                  <c:v>-15.239000000000001</c:v>
                </c:pt>
                <c:pt idx="208">
                  <c:v>-15.279199999999999</c:v>
                </c:pt>
                <c:pt idx="209">
                  <c:v>-15.324</c:v>
                </c:pt>
                <c:pt idx="210">
                  <c:v>-15.3682</c:v>
                </c:pt>
                <c:pt idx="211">
                  <c:v>-15.410500000000001</c:v>
                </c:pt>
                <c:pt idx="212">
                  <c:v>-15.4565</c:v>
                </c:pt>
                <c:pt idx="213">
                  <c:v>-15.508100000000001</c:v>
                </c:pt>
                <c:pt idx="214">
                  <c:v>-15.5517</c:v>
                </c:pt>
                <c:pt idx="215">
                  <c:v>-15.599</c:v>
                </c:pt>
                <c:pt idx="216">
                  <c:v>-15.6433</c:v>
                </c:pt>
                <c:pt idx="217">
                  <c:v>-15.6951</c:v>
                </c:pt>
                <c:pt idx="218">
                  <c:v>-15.736700000000001</c:v>
                </c:pt>
                <c:pt idx="219">
                  <c:v>-15.789300000000001</c:v>
                </c:pt>
                <c:pt idx="220">
                  <c:v>-15.841900000000001</c:v>
                </c:pt>
                <c:pt idx="221">
                  <c:v>-15.8865</c:v>
                </c:pt>
                <c:pt idx="222">
                  <c:v>-15.934699999999999</c:v>
                </c:pt>
                <c:pt idx="223">
                  <c:v>-15.9816</c:v>
                </c:pt>
                <c:pt idx="224">
                  <c:v>-16.034400000000002</c:v>
                </c:pt>
                <c:pt idx="225">
                  <c:v>-16.085799999999999</c:v>
                </c:pt>
                <c:pt idx="226">
                  <c:v>-16.1389</c:v>
                </c:pt>
                <c:pt idx="227">
                  <c:v>-16.1873</c:v>
                </c:pt>
                <c:pt idx="228">
                  <c:v>-16.241199999999999</c:v>
                </c:pt>
                <c:pt idx="229">
                  <c:v>-16.293900000000001</c:v>
                </c:pt>
                <c:pt idx="230">
                  <c:v>-16.3521</c:v>
                </c:pt>
                <c:pt idx="231">
                  <c:v>-16.393899999999999</c:v>
                </c:pt>
                <c:pt idx="232">
                  <c:v>-16.456900000000001</c:v>
                </c:pt>
                <c:pt idx="233">
                  <c:v>-16.509599999999999</c:v>
                </c:pt>
                <c:pt idx="234">
                  <c:v>-16.5626</c:v>
                </c:pt>
                <c:pt idx="235">
                  <c:v>-16.622800000000002</c:v>
                </c:pt>
                <c:pt idx="236">
                  <c:v>-16.677099999999999</c:v>
                </c:pt>
                <c:pt idx="237">
                  <c:v>-16.7334</c:v>
                </c:pt>
                <c:pt idx="238">
                  <c:v>-16.791899999999998</c:v>
                </c:pt>
                <c:pt idx="239">
                  <c:v>-16.857600000000001</c:v>
                </c:pt>
                <c:pt idx="240">
                  <c:v>-16.9133</c:v>
                </c:pt>
                <c:pt idx="241">
                  <c:v>-16.9758</c:v>
                </c:pt>
                <c:pt idx="242">
                  <c:v>-17.037700000000001</c:v>
                </c:pt>
                <c:pt idx="243">
                  <c:v>-17.096</c:v>
                </c:pt>
                <c:pt idx="244">
                  <c:v>-17.1631</c:v>
                </c:pt>
                <c:pt idx="245">
                  <c:v>-17.230499999999999</c:v>
                </c:pt>
                <c:pt idx="246">
                  <c:v>-17.2865</c:v>
                </c:pt>
                <c:pt idx="247">
                  <c:v>-17.355</c:v>
                </c:pt>
                <c:pt idx="248">
                  <c:v>-17.420000000000002</c:v>
                </c:pt>
                <c:pt idx="249">
                  <c:v>-17.481200000000001</c:v>
                </c:pt>
                <c:pt idx="250">
                  <c:v>-17.559100000000001</c:v>
                </c:pt>
                <c:pt idx="251">
                  <c:v>-17.622800000000002</c:v>
                </c:pt>
                <c:pt idx="252">
                  <c:v>-17.691299999999998</c:v>
                </c:pt>
                <c:pt idx="253">
                  <c:v>-17.7544</c:v>
                </c:pt>
                <c:pt idx="254">
                  <c:v>-17.829000000000001</c:v>
                </c:pt>
                <c:pt idx="255">
                  <c:v>-17.898900000000001</c:v>
                </c:pt>
                <c:pt idx="256">
                  <c:v>-17.974799999999998</c:v>
                </c:pt>
                <c:pt idx="257">
                  <c:v>-18.044899999999998</c:v>
                </c:pt>
                <c:pt idx="258">
                  <c:v>-18.119499999999999</c:v>
                </c:pt>
                <c:pt idx="259">
                  <c:v>-18.190000000000001</c:v>
                </c:pt>
                <c:pt idx="260">
                  <c:v>-18.267900000000001</c:v>
                </c:pt>
                <c:pt idx="261">
                  <c:v>-18.34</c:v>
                </c:pt>
                <c:pt idx="262">
                  <c:v>-18.4236</c:v>
                </c:pt>
                <c:pt idx="263">
                  <c:v>-18.494700000000002</c:v>
                </c:pt>
                <c:pt idx="264">
                  <c:v>-18.578600000000002</c:v>
                </c:pt>
                <c:pt idx="265">
                  <c:v>-18.657800000000002</c:v>
                </c:pt>
                <c:pt idx="266">
                  <c:v>-18.7285</c:v>
                </c:pt>
                <c:pt idx="267">
                  <c:v>-18.813500000000001</c:v>
                </c:pt>
                <c:pt idx="268">
                  <c:v>-18.8993</c:v>
                </c:pt>
                <c:pt idx="269">
                  <c:v>-18.976299999999998</c:v>
                </c:pt>
                <c:pt idx="270">
                  <c:v>-19.059000000000001</c:v>
                </c:pt>
                <c:pt idx="271">
                  <c:v>-19.151399999999999</c:v>
                </c:pt>
                <c:pt idx="272">
                  <c:v>-19.224499999999999</c:v>
                </c:pt>
                <c:pt idx="273">
                  <c:v>-19.313500000000001</c:v>
                </c:pt>
                <c:pt idx="274">
                  <c:v>-19.3992</c:v>
                </c:pt>
                <c:pt idx="275">
                  <c:v>-19.487300000000001</c:v>
                </c:pt>
                <c:pt idx="276">
                  <c:v>-19.576499999999999</c:v>
                </c:pt>
                <c:pt idx="277">
                  <c:v>-19.6677</c:v>
                </c:pt>
                <c:pt idx="278">
                  <c:v>-19.753599999999999</c:v>
                </c:pt>
                <c:pt idx="279">
                  <c:v>-19.8431</c:v>
                </c:pt>
                <c:pt idx="280">
                  <c:v>-19.929300000000001</c:v>
                </c:pt>
                <c:pt idx="281">
                  <c:v>-20.027799999999999</c:v>
                </c:pt>
                <c:pt idx="282">
                  <c:v>-20.1204</c:v>
                </c:pt>
                <c:pt idx="283">
                  <c:v>-20.213699999999999</c:v>
                </c:pt>
                <c:pt idx="284">
                  <c:v>-20.299900000000001</c:v>
                </c:pt>
                <c:pt idx="285">
                  <c:v>-20.389600000000002</c:v>
                </c:pt>
                <c:pt idx="286">
                  <c:v>-20.487300000000001</c:v>
                </c:pt>
                <c:pt idx="287">
                  <c:v>-20.6036</c:v>
                </c:pt>
                <c:pt idx="288">
                  <c:v>-20.695799999999998</c:v>
                </c:pt>
                <c:pt idx="289">
                  <c:v>-20.8019</c:v>
                </c:pt>
                <c:pt idx="290">
                  <c:v>-20.8903</c:v>
                </c:pt>
                <c:pt idx="291">
                  <c:v>-20.9861</c:v>
                </c:pt>
                <c:pt idx="292">
                  <c:v>-21.0853</c:v>
                </c:pt>
                <c:pt idx="293">
                  <c:v>-21.180399999999999</c:v>
                </c:pt>
                <c:pt idx="294">
                  <c:v>-21.278600000000001</c:v>
                </c:pt>
                <c:pt idx="295">
                  <c:v>-21.3873</c:v>
                </c:pt>
                <c:pt idx="296">
                  <c:v>-21.4771</c:v>
                </c:pt>
                <c:pt idx="297">
                  <c:v>-21.573399999999999</c:v>
                </c:pt>
                <c:pt idx="298">
                  <c:v>-21.676300000000001</c:v>
                </c:pt>
                <c:pt idx="299">
                  <c:v>-21.7684</c:v>
                </c:pt>
                <c:pt idx="300">
                  <c:v>-21.875499999999999</c:v>
                </c:pt>
                <c:pt idx="301">
                  <c:v>-21.973099999999999</c:v>
                </c:pt>
                <c:pt idx="302">
                  <c:v>-22.075299999999999</c:v>
                </c:pt>
                <c:pt idx="303">
                  <c:v>-22.170100000000001</c:v>
                </c:pt>
                <c:pt idx="304">
                  <c:v>-22.270299999999999</c:v>
                </c:pt>
                <c:pt idx="305">
                  <c:v>-22.3704</c:v>
                </c:pt>
                <c:pt idx="306">
                  <c:v>-22.473299999999998</c:v>
                </c:pt>
                <c:pt idx="307">
                  <c:v>-22.569800000000001</c:v>
                </c:pt>
                <c:pt idx="308">
                  <c:v>-22.676400000000001</c:v>
                </c:pt>
                <c:pt idx="309">
                  <c:v>-22.777699999999999</c:v>
                </c:pt>
                <c:pt idx="310">
                  <c:v>-22.866900000000001</c:v>
                </c:pt>
                <c:pt idx="311">
                  <c:v>-22.972999999999999</c:v>
                </c:pt>
                <c:pt idx="312">
                  <c:v>-23.0776</c:v>
                </c:pt>
                <c:pt idx="313">
                  <c:v>-23.178100000000001</c:v>
                </c:pt>
                <c:pt idx="314">
                  <c:v>-23.278199999999998</c:v>
                </c:pt>
                <c:pt idx="315">
                  <c:v>-23.374500000000001</c:v>
                </c:pt>
                <c:pt idx="316">
                  <c:v>-23.4681</c:v>
                </c:pt>
                <c:pt idx="317">
                  <c:v>-23.57</c:v>
                </c:pt>
                <c:pt idx="318">
                  <c:v>-23.668600000000001</c:v>
                </c:pt>
                <c:pt idx="319">
                  <c:v>-23.772400000000001</c:v>
                </c:pt>
                <c:pt idx="320">
                  <c:v>-23.8657</c:v>
                </c:pt>
                <c:pt idx="321">
                  <c:v>-23.964300000000001</c:v>
                </c:pt>
                <c:pt idx="322">
                  <c:v>-24.0669</c:v>
                </c:pt>
                <c:pt idx="323">
                  <c:v>-24.162400000000002</c:v>
                </c:pt>
                <c:pt idx="324">
                  <c:v>-24.258500000000002</c:v>
                </c:pt>
                <c:pt idx="325">
                  <c:v>-24.3569</c:v>
                </c:pt>
                <c:pt idx="326">
                  <c:v>-24.447600000000001</c:v>
                </c:pt>
                <c:pt idx="327">
                  <c:v>-24.542899999999999</c:v>
                </c:pt>
                <c:pt idx="328">
                  <c:v>-24.645</c:v>
                </c:pt>
                <c:pt idx="329">
                  <c:v>-24.739000000000001</c:v>
                </c:pt>
                <c:pt idx="330">
                  <c:v>-24.827200000000001</c:v>
                </c:pt>
                <c:pt idx="331">
                  <c:v>-24.921099999999999</c:v>
                </c:pt>
                <c:pt idx="332">
                  <c:v>-25.014199999999999</c:v>
                </c:pt>
                <c:pt idx="333">
                  <c:v>-25.109000000000002</c:v>
                </c:pt>
                <c:pt idx="334">
                  <c:v>-25.2013</c:v>
                </c:pt>
                <c:pt idx="335">
                  <c:v>-25.291399999999999</c:v>
                </c:pt>
                <c:pt idx="336">
                  <c:v>-25.3871</c:v>
                </c:pt>
                <c:pt idx="337">
                  <c:v>-25.47</c:v>
                </c:pt>
                <c:pt idx="338">
                  <c:v>-25.5579</c:v>
                </c:pt>
                <c:pt idx="339">
                  <c:v>-25.646000000000001</c:v>
                </c:pt>
                <c:pt idx="340">
                  <c:v>-25.739599999999999</c:v>
                </c:pt>
                <c:pt idx="341">
                  <c:v>-25.822500000000002</c:v>
                </c:pt>
                <c:pt idx="342">
                  <c:v>-25.904699999999998</c:v>
                </c:pt>
                <c:pt idx="343">
                  <c:v>-25.9968</c:v>
                </c:pt>
                <c:pt idx="344">
                  <c:v>-26.079799999999999</c:v>
                </c:pt>
                <c:pt idx="345">
                  <c:v>-26.160499999999999</c:v>
                </c:pt>
                <c:pt idx="346">
                  <c:v>-26.247800000000002</c:v>
                </c:pt>
                <c:pt idx="347">
                  <c:v>-26.3279</c:v>
                </c:pt>
                <c:pt idx="348">
                  <c:v>-26.402899999999999</c:v>
                </c:pt>
                <c:pt idx="349">
                  <c:v>-26.485199999999999</c:v>
                </c:pt>
                <c:pt idx="350">
                  <c:v>-26.564299999999999</c:v>
                </c:pt>
                <c:pt idx="351">
                  <c:v>-26.650600000000001</c:v>
                </c:pt>
                <c:pt idx="352">
                  <c:v>-26.719799999999999</c:v>
                </c:pt>
                <c:pt idx="353">
                  <c:v>-26.805800000000001</c:v>
                </c:pt>
                <c:pt idx="354">
                  <c:v>-26.878799999999998</c:v>
                </c:pt>
                <c:pt idx="355">
                  <c:v>-26.955400000000001</c:v>
                </c:pt>
                <c:pt idx="356">
                  <c:v>-27.031700000000001</c:v>
                </c:pt>
                <c:pt idx="357">
                  <c:v>-27.110600000000002</c:v>
                </c:pt>
                <c:pt idx="358">
                  <c:v>-27.176500000000001</c:v>
                </c:pt>
                <c:pt idx="359">
                  <c:v>-27.252600000000001</c:v>
                </c:pt>
                <c:pt idx="360">
                  <c:v>-27.321200000000001</c:v>
                </c:pt>
                <c:pt idx="361">
                  <c:v>-27.385999999999999</c:v>
                </c:pt>
                <c:pt idx="362">
                  <c:v>-27.460999999999999</c:v>
                </c:pt>
                <c:pt idx="363">
                  <c:v>-27.5321</c:v>
                </c:pt>
                <c:pt idx="364">
                  <c:v>-27.589099999999998</c:v>
                </c:pt>
                <c:pt idx="365">
                  <c:v>-27.664100000000001</c:v>
                </c:pt>
                <c:pt idx="366">
                  <c:v>-27.732399999999998</c:v>
                </c:pt>
                <c:pt idx="367">
                  <c:v>-27.79</c:v>
                </c:pt>
                <c:pt idx="368">
                  <c:v>-27.8568</c:v>
                </c:pt>
                <c:pt idx="369">
                  <c:v>-27.917999999999999</c:v>
                </c:pt>
                <c:pt idx="370">
                  <c:v>-27.982700000000001</c:v>
                </c:pt>
                <c:pt idx="371">
                  <c:v>-28.039400000000001</c:v>
                </c:pt>
                <c:pt idx="372">
                  <c:v>-28.107299999999999</c:v>
                </c:pt>
                <c:pt idx="373">
                  <c:v>-28.1675</c:v>
                </c:pt>
                <c:pt idx="374">
                  <c:v>-28.222899999999999</c:v>
                </c:pt>
                <c:pt idx="375">
                  <c:v>-28.2821</c:v>
                </c:pt>
                <c:pt idx="376">
                  <c:v>-28.3432</c:v>
                </c:pt>
                <c:pt idx="377">
                  <c:v>-28.3934</c:v>
                </c:pt>
                <c:pt idx="378">
                  <c:v>-28.454699999999999</c:v>
                </c:pt>
                <c:pt idx="379">
                  <c:v>-28.514099999999999</c:v>
                </c:pt>
                <c:pt idx="380">
                  <c:v>-28.561599999999999</c:v>
                </c:pt>
                <c:pt idx="381">
                  <c:v>-28.61</c:v>
                </c:pt>
                <c:pt idx="382">
                  <c:v>-28.667100000000001</c:v>
                </c:pt>
                <c:pt idx="383">
                  <c:v>-28.718599999999999</c:v>
                </c:pt>
                <c:pt idx="384">
                  <c:v>-28.773800000000001</c:v>
                </c:pt>
                <c:pt idx="385">
                  <c:v>-28.826000000000001</c:v>
                </c:pt>
                <c:pt idx="386">
                  <c:v>-28.872299999999999</c:v>
                </c:pt>
                <c:pt idx="387">
                  <c:v>-28.920999999999999</c:v>
                </c:pt>
                <c:pt idx="388">
                  <c:v>-28.962299999999999</c:v>
                </c:pt>
                <c:pt idx="389">
                  <c:v>-29.0212</c:v>
                </c:pt>
                <c:pt idx="390">
                  <c:v>-29.061499999999999</c:v>
                </c:pt>
                <c:pt idx="391">
                  <c:v>-29.119900000000001</c:v>
                </c:pt>
                <c:pt idx="392">
                  <c:v>-29.161799999999999</c:v>
                </c:pt>
                <c:pt idx="393">
                  <c:v>-29.200199999999999</c:v>
                </c:pt>
                <c:pt idx="394">
                  <c:v>-29.247699999999998</c:v>
                </c:pt>
                <c:pt idx="395">
                  <c:v>-29.291699999999999</c:v>
                </c:pt>
                <c:pt idx="396">
                  <c:v>-29.336600000000001</c:v>
                </c:pt>
                <c:pt idx="397">
                  <c:v>-29.375699999999998</c:v>
                </c:pt>
                <c:pt idx="398">
                  <c:v>-29.416899999999998</c:v>
                </c:pt>
                <c:pt idx="399">
                  <c:v>-29.453499999999998</c:v>
                </c:pt>
                <c:pt idx="400">
                  <c:v>-29.492999999999999</c:v>
                </c:pt>
                <c:pt idx="401">
                  <c:v>-29.537400000000002</c:v>
                </c:pt>
                <c:pt idx="402">
                  <c:v>-29.5747</c:v>
                </c:pt>
                <c:pt idx="403">
                  <c:v>-29.6082</c:v>
                </c:pt>
                <c:pt idx="404">
                  <c:v>-29.6538</c:v>
                </c:pt>
                <c:pt idx="405">
                  <c:v>-29.6874</c:v>
                </c:pt>
                <c:pt idx="406">
                  <c:v>-29.720600000000001</c:v>
                </c:pt>
                <c:pt idx="407">
                  <c:v>-29.7639</c:v>
                </c:pt>
                <c:pt idx="408">
                  <c:v>-29.787500000000001</c:v>
                </c:pt>
                <c:pt idx="409">
                  <c:v>-29.831800000000001</c:v>
                </c:pt>
                <c:pt idx="410">
                  <c:v>-29.867699999999999</c:v>
                </c:pt>
                <c:pt idx="411">
                  <c:v>-29.9</c:v>
                </c:pt>
                <c:pt idx="412">
                  <c:v>-29.928100000000001</c:v>
                </c:pt>
                <c:pt idx="413">
                  <c:v>-29.965</c:v>
                </c:pt>
                <c:pt idx="414">
                  <c:v>-29.992699999999999</c:v>
                </c:pt>
                <c:pt idx="415">
                  <c:v>-30.027799999999999</c:v>
                </c:pt>
                <c:pt idx="416">
                  <c:v>-30.0608</c:v>
                </c:pt>
                <c:pt idx="417">
                  <c:v>-30.103000000000002</c:v>
                </c:pt>
                <c:pt idx="418">
                  <c:v>-30.117899999999999</c:v>
                </c:pt>
                <c:pt idx="419">
                  <c:v>-30.149799999999999</c:v>
                </c:pt>
                <c:pt idx="420">
                  <c:v>-30.177900000000001</c:v>
                </c:pt>
                <c:pt idx="421">
                  <c:v>-30.203700000000001</c:v>
                </c:pt>
                <c:pt idx="422">
                  <c:v>-30.236799999999999</c:v>
                </c:pt>
                <c:pt idx="423">
                  <c:v>-30.2713</c:v>
                </c:pt>
                <c:pt idx="424">
                  <c:v>-30.284600000000001</c:v>
                </c:pt>
                <c:pt idx="425">
                  <c:v>-30.313300000000002</c:v>
                </c:pt>
                <c:pt idx="426">
                  <c:v>-30.344200000000001</c:v>
                </c:pt>
                <c:pt idx="427">
                  <c:v>-30.366700000000002</c:v>
                </c:pt>
                <c:pt idx="428">
                  <c:v>-30.3965</c:v>
                </c:pt>
                <c:pt idx="429">
                  <c:v>-30.420300000000001</c:v>
                </c:pt>
                <c:pt idx="430">
                  <c:v>-30.440100000000001</c:v>
                </c:pt>
                <c:pt idx="431">
                  <c:v>-30.472000000000001</c:v>
                </c:pt>
                <c:pt idx="432">
                  <c:v>-30.488800000000001</c:v>
                </c:pt>
                <c:pt idx="433">
                  <c:v>-30.518799999999999</c:v>
                </c:pt>
                <c:pt idx="434">
                  <c:v>-30.538799999999998</c:v>
                </c:pt>
                <c:pt idx="435">
                  <c:v>-30.557500000000001</c:v>
                </c:pt>
                <c:pt idx="436">
                  <c:v>-30.5931</c:v>
                </c:pt>
                <c:pt idx="437">
                  <c:v>-30.6021</c:v>
                </c:pt>
                <c:pt idx="438">
                  <c:v>-30.619399999999999</c:v>
                </c:pt>
                <c:pt idx="439">
                  <c:v>-30.655899999999999</c:v>
                </c:pt>
                <c:pt idx="440">
                  <c:v>-30.6617</c:v>
                </c:pt>
                <c:pt idx="441">
                  <c:v>-30.684899999999999</c:v>
                </c:pt>
                <c:pt idx="442">
                  <c:v>-30.720600000000001</c:v>
                </c:pt>
                <c:pt idx="443">
                  <c:v>-30.734400000000001</c:v>
                </c:pt>
                <c:pt idx="444">
                  <c:v>-30.745899999999999</c:v>
                </c:pt>
                <c:pt idx="445">
                  <c:v>-30.767600000000002</c:v>
                </c:pt>
                <c:pt idx="446">
                  <c:v>-30.7864</c:v>
                </c:pt>
                <c:pt idx="447">
                  <c:v>-30.815200000000001</c:v>
                </c:pt>
                <c:pt idx="448">
                  <c:v>-30.825199999999999</c:v>
                </c:pt>
                <c:pt idx="449">
                  <c:v>-30.8414</c:v>
                </c:pt>
                <c:pt idx="450">
                  <c:v>-30.861599999999999</c:v>
                </c:pt>
                <c:pt idx="451">
                  <c:v>-30.8779</c:v>
                </c:pt>
                <c:pt idx="452">
                  <c:v>-30.899100000000001</c:v>
                </c:pt>
                <c:pt idx="453">
                  <c:v>-30.9145</c:v>
                </c:pt>
                <c:pt idx="454">
                  <c:v>-30.926400000000001</c:v>
                </c:pt>
                <c:pt idx="455">
                  <c:v>-30.9603</c:v>
                </c:pt>
                <c:pt idx="456">
                  <c:v>-30.967199999999998</c:v>
                </c:pt>
                <c:pt idx="457">
                  <c:v>-30.9773</c:v>
                </c:pt>
                <c:pt idx="458">
                  <c:v>-30.997599999999998</c:v>
                </c:pt>
                <c:pt idx="459">
                  <c:v>-31.014399999999998</c:v>
                </c:pt>
                <c:pt idx="460">
                  <c:v>-31.025300000000001</c:v>
                </c:pt>
                <c:pt idx="461">
                  <c:v>-31.043299999999999</c:v>
                </c:pt>
                <c:pt idx="462">
                  <c:v>-31.056000000000001</c:v>
                </c:pt>
                <c:pt idx="463">
                  <c:v>-31.067900000000002</c:v>
                </c:pt>
                <c:pt idx="464">
                  <c:v>-31.084700000000002</c:v>
                </c:pt>
                <c:pt idx="465">
                  <c:v>-31.092099999999999</c:v>
                </c:pt>
                <c:pt idx="466">
                  <c:v>-31.1112</c:v>
                </c:pt>
                <c:pt idx="467">
                  <c:v>-31.1188</c:v>
                </c:pt>
                <c:pt idx="468">
                  <c:v>-31.146100000000001</c:v>
                </c:pt>
                <c:pt idx="469">
                  <c:v>-31.1569</c:v>
                </c:pt>
                <c:pt idx="470">
                  <c:v>-31.1568</c:v>
                </c:pt>
                <c:pt idx="471">
                  <c:v>-31.1861</c:v>
                </c:pt>
                <c:pt idx="472">
                  <c:v>-31.185600000000001</c:v>
                </c:pt>
                <c:pt idx="473">
                  <c:v>-31.202200000000001</c:v>
                </c:pt>
                <c:pt idx="474">
                  <c:v>-31.2195</c:v>
                </c:pt>
                <c:pt idx="475">
                  <c:v>-31.231300000000001</c:v>
                </c:pt>
                <c:pt idx="476">
                  <c:v>-31.2346</c:v>
                </c:pt>
                <c:pt idx="477">
                  <c:v>-31.252600000000001</c:v>
                </c:pt>
                <c:pt idx="478">
                  <c:v>-31.2516</c:v>
                </c:pt>
                <c:pt idx="479">
                  <c:v>-31.280999999999999</c:v>
                </c:pt>
                <c:pt idx="480">
                  <c:v>-31.2883</c:v>
                </c:pt>
                <c:pt idx="481">
                  <c:v>-31.3048</c:v>
                </c:pt>
                <c:pt idx="482">
                  <c:v>-31.311900000000001</c:v>
                </c:pt>
                <c:pt idx="483">
                  <c:v>-31.318200000000001</c:v>
                </c:pt>
                <c:pt idx="484">
                  <c:v>-31.331499999999998</c:v>
                </c:pt>
                <c:pt idx="485">
                  <c:v>-31.341100000000001</c:v>
                </c:pt>
                <c:pt idx="486">
                  <c:v>-31.346399999999999</c:v>
                </c:pt>
                <c:pt idx="487">
                  <c:v>-31.3704</c:v>
                </c:pt>
                <c:pt idx="488">
                  <c:v>-31.384399999999999</c:v>
                </c:pt>
                <c:pt idx="489">
                  <c:v>-31.3809</c:v>
                </c:pt>
                <c:pt idx="490">
                  <c:v>-31.4011</c:v>
                </c:pt>
                <c:pt idx="491">
                  <c:v>-31.4056</c:v>
                </c:pt>
                <c:pt idx="492">
                  <c:v>-31.408899999999999</c:v>
                </c:pt>
                <c:pt idx="493">
                  <c:v>-31.429400000000001</c:v>
                </c:pt>
                <c:pt idx="494">
                  <c:v>-31.4435</c:v>
                </c:pt>
                <c:pt idx="495">
                  <c:v>-31.451499999999999</c:v>
                </c:pt>
                <c:pt idx="496">
                  <c:v>-31.456900000000001</c:v>
                </c:pt>
                <c:pt idx="497">
                  <c:v>-31.468</c:v>
                </c:pt>
                <c:pt idx="498">
                  <c:v>-31.4818</c:v>
                </c:pt>
                <c:pt idx="499">
                  <c:v>-31.489000000000001</c:v>
                </c:pt>
                <c:pt idx="500">
                  <c:v>-31.500299999999999</c:v>
                </c:pt>
                <c:pt idx="501">
                  <c:v>-31.506399999999999</c:v>
                </c:pt>
                <c:pt idx="502">
                  <c:v>-31.521100000000001</c:v>
                </c:pt>
                <c:pt idx="503">
                  <c:v>-31.526499999999999</c:v>
                </c:pt>
                <c:pt idx="504">
                  <c:v>-31.529199999999999</c:v>
                </c:pt>
                <c:pt idx="505">
                  <c:v>-31.540500000000002</c:v>
                </c:pt>
                <c:pt idx="506">
                  <c:v>-31.556799999999999</c:v>
                </c:pt>
                <c:pt idx="507">
                  <c:v>-31.5732</c:v>
                </c:pt>
                <c:pt idx="508">
                  <c:v>-31.575600000000001</c:v>
                </c:pt>
                <c:pt idx="509">
                  <c:v>-31.5855</c:v>
                </c:pt>
                <c:pt idx="510">
                  <c:v>-31.595700000000001</c:v>
                </c:pt>
                <c:pt idx="511">
                  <c:v>-31.597899999999999</c:v>
                </c:pt>
                <c:pt idx="512">
                  <c:v>-31.613299999999999</c:v>
                </c:pt>
                <c:pt idx="513">
                  <c:v>-31.6188</c:v>
                </c:pt>
                <c:pt idx="514">
                  <c:v>-31.628699999999998</c:v>
                </c:pt>
                <c:pt idx="515">
                  <c:v>-31.635100000000001</c:v>
                </c:pt>
                <c:pt idx="516">
                  <c:v>-31.6493</c:v>
                </c:pt>
                <c:pt idx="517">
                  <c:v>-31.6525</c:v>
                </c:pt>
                <c:pt idx="518">
                  <c:v>-31.662099999999999</c:v>
                </c:pt>
                <c:pt idx="519">
                  <c:v>-31.681699999999999</c:v>
                </c:pt>
                <c:pt idx="520">
                  <c:v>-31.6937</c:v>
                </c:pt>
                <c:pt idx="521">
                  <c:v>-31.700399999999998</c:v>
                </c:pt>
                <c:pt idx="522">
                  <c:v>-31.7027</c:v>
                </c:pt>
                <c:pt idx="523">
                  <c:v>-31.708100000000002</c:v>
                </c:pt>
                <c:pt idx="524">
                  <c:v>-31.7197</c:v>
                </c:pt>
                <c:pt idx="525">
                  <c:v>-31.733699999999999</c:v>
                </c:pt>
                <c:pt idx="526">
                  <c:v>-31.744800000000001</c:v>
                </c:pt>
                <c:pt idx="527">
                  <c:v>-31.749099999999999</c:v>
                </c:pt>
                <c:pt idx="528">
                  <c:v>-31.753799999999998</c:v>
                </c:pt>
                <c:pt idx="529">
                  <c:v>-31.760300000000001</c:v>
                </c:pt>
                <c:pt idx="530">
                  <c:v>-31.785399999999999</c:v>
                </c:pt>
                <c:pt idx="531">
                  <c:v>-31.781400000000001</c:v>
                </c:pt>
                <c:pt idx="532">
                  <c:v>-31.801300000000001</c:v>
                </c:pt>
                <c:pt idx="533">
                  <c:v>-31.802299999999999</c:v>
                </c:pt>
                <c:pt idx="534">
                  <c:v>-31.811800000000002</c:v>
                </c:pt>
                <c:pt idx="535">
                  <c:v>-31.820499999999999</c:v>
                </c:pt>
                <c:pt idx="536">
                  <c:v>-31.8263</c:v>
                </c:pt>
                <c:pt idx="537">
                  <c:v>-31.836400000000001</c:v>
                </c:pt>
                <c:pt idx="538">
                  <c:v>-31.851800000000001</c:v>
                </c:pt>
                <c:pt idx="539">
                  <c:v>-31.860700000000001</c:v>
                </c:pt>
                <c:pt idx="540">
                  <c:v>-31.8659</c:v>
                </c:pt>
                <c:pt idx="541">
                  <c:v>-31.872599999999998</c:v>
                </c:pt>
                <c:pt idx="542">
                  <c:v>-31.8811</c:v>
                </c:pt>
                <c:pt idx="543">
                  <c:v>-31.884599999999999</c:v>
                </c:pt>
                <c:pt idx="544">
                  <c:v>-31.904499999999999</c:v>
                </c:pt>
                <c:pt idx="545">
                  <c:v>-31.917000000000002</c:v>
                </c:pt>
                <c:pt idx="546">
                  <c:v>-31.923100000000002</c:v>
                </c:pt>
                <c:pt idx="547">
                  <c:v>-31.931100000000001</c:v>
                </c:pt>
                <c:pt idx="548">
                  <c:v>-31.942299999999999</c:v>
                </c:pt>
                <c:pt idx="549">
                  <c:v>-31.9574</c:v>
                </c:pt>
                <c:pt idx="550">
                  <c:v>-31.956299999999999</c:v>
                </c:pt>
                <c:pt idx="551">
                  <c:v>-31.970099999999999</c:v>
                </c:pt>
                <c:pt idx="552">
                  <c:v>-31.983000000000001</c:v>
                </c:pt>
                <c:pt idx="553">
                  <c:v>-31.9817</c:v>
                </c:pt>
                <c:pt idx="554">
                  <c:v>-31.991</c:v>
                </c:pt>
                <c:pt idx="555">
                  <c:v>-32.003700000000002</c:v>
                </c:pt>
                <c:pt idx="556">
                  <c:v>-32.0154</c:v>
                </c:pt>
                <c:pt idx="557">
                  <c:v>-32.028399999999998</c:v>
                </c:pt>
                <c:pt idx="558">
                  <c:v>-32.037500000000001</c:v>
                </c:pt>
                <c:pt idx="559">
                  <c:v>-32.048299999999998</c:v>
                </c:pt>
                <c:pt idx="560">
                  <c:v>-32.0642</c:v>
                </c:pt>
                <c:pt idx="561">
                  <c:v>-32.066699999999997</c:v>
                </c:pt>
                <c:pt idx="562">
                  <c:v>-32.0717</c:v>
                </c:pt>
                <c:pt idx="563">
                  <c:v>-32.086100000000002</c:v>
                </c:pt>
                <c:pt idx="564">
                  <c:v>-32.095500000000001</c:v>
                </c:pt>
                <c:pt idx="565">
                  <c:v>-32.109900000000003</c:v>
                </c:pt>
                <c:pt idx="566">
                  <c:v>-32.113900000000001</c:v>
                </c:pt>
                <c:pt idx="567">
                  <c:v>-32.125900000000001</c:v>
                </c:pt>
                <c:pt idx="568">
                  <c:v>-32.140300000000003</c:v>
                </c:pt>
                <c:pt idx="569">
                  <c:v>-32.142800000000001</c:v>
                </c:pt>
                <c:pt idx="570">
                  <c:v>-32.161499999999997</c:v>
                </c:pt>
                <c:pt idx="571">
                  <c:v>-32.170900000000003</c:v>
                </c:pt>
                <c:pt idx="572">
                  <c:v>-32.171399999999998</c:v>
                </c:pt>
                <c:pt idx="573">
                  <c:v>-32.188800000000001</c:v>
                </c:pt>
                <c:pt idx="574">
                  <c:v>-32.2014</c:v>
                </c:pt>
                <c:pt idx="575">
                  <c:v>-32.208300000000001</c:v>
                </c:pt>
                <c:pt idx="576">
                  <c:v>-32.219200000000001</c:v>
                </c:pt>
                <c:pt idx="577">
                  <c:v>-32.237000000000002</c:v>
                </c:pt>
                <c:pt idx="578">
                  <c:v>-32.238</c:v>
                </c:pt>
                <c:pt idx="579">
                  <c:v>-32.2532</c:v>
                </c:pt>
                <c:pt idx="580">
                  <c:v>-32.261499999999998</c:v>
                </c:pt>
                <c:pt idx="581">
                  <c:v>-32.2714</c:v>
                </c:pt>
                <c:pt idx="582">
                  <c:v>-32.298299999999998</c:v>
                </c:pt>
                <c:pt idx="583">
                  <c:v>-32.299799999999998</c:v>
                </c:pt>
                <c:pt idx="584">
                  <c:v>-32.315600000000003</c:v>
                </c:pt>
                <c:pt idx="585">
                  <c:v>-32.319400000000002</c:v>
                </c:pt>
                <c:pt idx="586">
                  <c:v>-32.335999999999999</c:v>
                </c:pt>
                <c:pt idx="587">
                  <c:v>-32.348399999999998</c:v>
                </c:pt>
                <c:pt idx="588">
                  <c:v>-32.354999999999997</c:v>
                </c:pt>
                <c:pt idx="589">
                  <c:v>-32.371899999999997</c:v>
                </c:pt>
                <c:pt idx="590">
                  <c:v>-32.387300000000003</c:v>
                </c:pt>
                <c:pt idx="591">
                  <c:v>-32.387999999999998</c:v>
                </c:pt>
                <c:pt idx="592">
                  <c:v>-32.4056</c:v>
                </c:pt>
                <c:pt idx="593">
                  <c:v>-32.413699999999999</c:v>
                </c:pt>
                <c:pt idx="594">
                  <c:v>-32.4285</c:v>
                </c:pt>
                <c:pt idx="595">
                  <c:v>-32.442500000000003</c:v>
                </c:pt>
                <c:pt idx="596">
                  <c:v>-32.457799999999999</c:v>
                </c:pt>
                <c:pt idx="597">
                  <c:v>-32.469299999999997</c:v>
                </c:pt>
                <c:pt idx="598">
                  <c:v>-32.476500000000001</c:v>
                </c:pt>
                <c:pt idx="599">
                  <c:v>-32.4953</c:v>
                </c:pt>
                <c:pt idx="600">
                  <c:v>-32.507800000000003</c:v>
                </c:pt>
                <c:pt idx="601">
                  <c:v>-32.520699999999998</c:v>
                </c:pt>
                <c:pt idx="602">
                  <c:v>-32.538899999999998</c:v>
                </c:pt>
                <c:pt idx="603">
                  <c:v>-32.542299999999997</c:v>
                </c:pt>
                <c:pt idx="604">
                  <c:v>-32.555700000000002</c:v>
                </c:pt>
                <c:pt idx="605">
                  <c:v>-32.577599999999997</c:v>
                </c:pt>
                <c:pt idx="606">
                  <c:v>-32.582099999999997</c:v>
                </c:pt>
                <c:pt idx="607">
                  <c:v>-32.600499999999997</c:v>
                </c:pt>
                <c:pt idx="608">
                  <c:v>-32.615299999999998</c:v>
                </c:pt>
                <c:pt idx="609">
                  <c:v>-32.634900000000002</c:v>
                </c:pt>
                <c:pt idx="610">
                  <c:v>-32.639200000000002</c:v>
                </c:pt>
                <c:pt idx="611">
                  <c:v>-32.653799999999997</c:v>
                </c:pt>
                <c:pt idx="612">
                  <c:v>-32.6693</c:v>
                </c:pt>
                <c:pt idx="613">
                  <c:v>-32.693300000000001</c:v>
                </c:pt>
                <c:pt idx="614">
                  <c:v>-32.692799999999998</c:v>
                </c:pt>
                <c:pt idx="615">
                  <c:v>-32.7087</c:v>
                </c:pt>
                <c:pt idx="616">
                  <c:v>-32.728400000000001</c:v>
                </c:pt>
                <c:pt idx="617">
                  <c:v>-32.735599999999998</c:v>
                </c:pt>
                <c:pt idx="618">
                  <c:v>-32.761200000000002</c:v>
                </c:pt>
                <c:pt idx="619">
                  <c:v>-32.7605</c:v>
                </c:pt>
                <c:pt idx="620">
                  <c:v>-32.778799999999997</c:v>
                </c:pt>
                <c:pt idx="621">
                  <c:v>-32.795900000000003</c:v>
                </c:pt>
                <c:pt idx="622">
                  <c:v>-32.818100000000001</c:v>
                </c:pt>
                <c:pt idx="623">
                  <c:v>-32.822099999999999</c:v>
                </c:pt>
                <c:pt idx="624">
                  <c:v>-32.837299999999999</c:v>
                </c:pt>
                <c:pt idx="625">
                  <c:v>-32.851100000000002</c:v>
                </c:pt>
                <c:pt idx="626">
                  <c:v>-32.870600000000003</c:v>
                </c:pt>
                <c:pt idx="627">
                  <c:v>-32.874000000000002</c:v>
                </c:pt>
                <c:pt idx="628">
                  <c:v>-32.891399999999997</c:v>
                </c:pt>
                <c:pt idx="629">
                  <c:v>-32.9054</c:v>
                </c:pt>
                <c:pt idx="630">
                  <c:v>-32.921100000000003</c:v>
                </c:pt>
                <c:pt idx="631">
                  <c:v>-32.932699999999997</c:v>
                </c:pt>
                <c:pt idx="632">
                  <c:v>-32.951900000000002</c:v>
                </c:pt>
                <c:pt idx="633">
                  <c:v>-32.970300000000002</c:v>
                </c:pt>
                <c:pt idx="634">
                  <c:v>-32.990900000000003</c:v>
                </c:pt>
                <c:pt idx="635">
                  <c:v>-33.004100000000001</c:v>
                </c:pt>
                <c:pt idx="636">
                  <c:v>-33.021299999999997</c:v>
                </c:pt>
                <c:pt idx="637">
                  <c:v>-33.038200000000003</c:v>
                </c:pt>
                <c:pt idx="638">
                  <c:v>-33.055700000000002</c:v>
                </c:pt>
                <c:pt idx="639">
                  <c:v>-33.071399999999997</c:v>
                </c:pt>
                <c:pt idx="640">
                  <c:v>-33.088900000000002</c:v>
                </c:pt>
                <c:pt idx="641">
                  <c:v>-33.098500000000001</c:v>
                </c:pt>
                <c:pt idx="642">
                  <c:v>-33.1203</c:v>
                </c:pt>
                <c:pt idx="643">
                  <c:v>-33.137999999999998</c:v>
                </c:pt>
                <c:pt idx="644">
                  <c:v>-33.1541</c:v>
                </c:pt>
                <c:pt idx="645">
                  <c:v>-33.175899999999999</c:v>
                </c:pt>
                <c:pt idx="646">
                  <c:v>-33.1815</c:v>
                </c:pt>
                <c:pt idx="647">
                  <c:v>-33.210700000000003</c:v>
                </c:pt>
                <c:pt idx="648">
                  <c:v>-33.226399999999998</c:v>
                </c:pt>
                <c:pt idx="649">
                  <c:v>-33.240299999999998</c:v>
                </c:pt>
                <c:pt idx="650">
                  <c:v>-33.263100000000001</c:v>
                </c:pt>
                <c:pt idx="651">
                  <c:v>-33.279400000000003</c:v>
                </c:pt>
                <c:pt idx="652">
                  <c:v>-33.298699999999997</c:v>
                </c:pt>
                <c:pt idx="653">
                  <c:v>-33.316600000000001</c:v>
                </c:pt>
                <c:pt idx="654">
                  <c:v>-33.337400000000002</c:v>
                </c:pt>
                <c:pt idx="655">
                  <c:v>-33.347900000000003</c:v>
                </c:pt>
                <c:pt idx="656">
                  <c:v>-33.375999999999998</c:v>
                </c:pt>
                <c:pt idx="657">
                  <c:v>-33.384999999999998</c:v>
                </c:pt>
                <c:pt idx="658">
                  <c:v>-33.406700000000001</c:v>
                </c:pt>
                <c:pt idx="659">
                  <c:v>-33.420200000000001</c:v>
                </c:pt>
                <c:pt idx="660">
                  <c:v>-33.447600000000001</c:v>
                </c:pt>
                <c:pt idx="661">
                  <c:v>-33.461300000000001</c:v>
                </c:pt>
                <c:pt idx="662">
                  <c:v>-33.476100000000002</c:v>
                </c:pt>
                <c:pt idx="663">
                  <c:v>-33.500300000000003</c:v>
                </c:pt>
                <c:pt idx="664">
                  <c:v>-33.5197</c:v>
                </c:pt>
                <c:pt idx="665">
                  <c:v>-33.539700000000003</c:v>
                </c:pt>
                <c:pt idx="666">
                  <c:v>-33.564900000000002</c:v>
                </c:pt>
                <c:pt idx="667">
                  <c:v>-33.577500000000001</c:v>
                </c:pt>
                <c:pt idx="668">
                  <c:v>-33.590499999999999</c:v>
                </c:pt>
                <c:pt idx="669">
                  <c:v>-33.622999999999998</c:v>
                </c:pt>
                <c:pt idx="670">
                  <c:v>-33.645400000000002</c:v>
                </c:pt>
                <c:pt idx="671">
                  <c:v>-33.655099999999997</c:v>
                </c:pt>
                <c:pt idx="672">
                  <c:v>-33.6753</c:v>
                </c:pt>
                <c:pt idx="673">
                  <c:v>-33.705500000000001</c:v>
                </c:pt>
                <c:pt idx="674">
                  <c:v>-33.721600000000002</c:v>
                </c:pt>
                <c:pt idx="675">
                  <c:v>-33.742400000000004</c:v>
                </c:pt>
                <c:pt idx="676">
                  <c:v>-33.767800000000001</c:v>
                </c:pt>
                <c:pt idx="677">
                  <c:v>-33.783999999999999</c:v>
                </c:pt>
                <c:pt idx="678">
                  <c:v>-33.813000000000002</c:v>
                </c:pt>
                <c:pt idx="679">
                  <c:v>-33.834299999999999</c:v>
                </c:pt>
                <c:pt idx="680">
                  <c:v>-33.858699999999999</c:v>
                </c:pt>
                <c:pt idx="681">
                  <c:v>-33.868499999999997</c:v>
                </c:pt>
                <c:pt idx="682">
                  <c:v>-33.8992</c:v>
                </c:pt>
                <c:pt idx="683">
                  <c:v>-33.910299999999999</c:v>
                </c:pt>
                <c:pt idx="684">
                  <c:v>-33.942700000000002</c:v>
                </c:pt>
                <c:pt idx="685">
                  <c:v>-33.9694</c:v>
                </c:pt>
                <c:pt idx="686">
                  <c:v>-33.990900000000003</c:v>
                </c:pt>
                <c:pt idx="687">
                  <c:v>-34.012500000000003</c:v>
                </c:pt>
                <c:pt idx="688">
                  <c:v>-34.031599999999997</c:v>
                </c:pt>
                <c:pt idx="689">
                  <c:v>-34.052399999999999</c:v>
                </c:pt>
                <c:pt idx="690">
                  <c:v>-34.087000000000003</c:v>
                </c:pt>
                <c:pt idx="691">
                  <c:v>-34.096800000000002</c:v>
                </c:pt>
                <c:pt idx="692">
                  <c:v>-34.131599999999999</c:v>
                </c:pt>
                <c:pt idx="693">
                  <c:v>-34.154200000000003</c:v>
                </c:pt>
                <c:pt idx="694">
                  <c:v>-34.1736</c:v>
                </c:pt>
                <c:pt idx="695">
                  <c:v>-34.197800000000001</c:v>
                </c:pt>
                <c:pt idx="696">
                  <c:v>-34.227200000000003</c:v>
                </c:pt>
                <c:pt idx="697">
                  <c:v>-34.246099999999998</c:v>
                </c:pt>
                <c:pt idx="698">
                  <c:v>-34.2759</c:v>
                </c:pt>
                <c:pt idx="699">
                  <c:v>-34.3048</c:v>
                </c:pt>
                <c:pt idx="700">
                  <c:v>-34.319099999999999</c:v>
                </c:pt>
                <c:pt idx="701">
                  <c:v>-34.348199999999999</c:v>
                </c:pt>
                <c:pt idx="702">
                  <c:v>-34.378700000000002</c:v>
                </c:pt>
                <c:pt idx="703">
                  <c:v>-34.391399999999997</c:v>
                </c:pt>
                <c:pt idx="704">
                  <c:v>-34.428800000000003</c:v>
                </c:pt>
                <c:pt idx="705">
                  <c:v>-34.450099999999999</c:v>
                </c:pt>
                <c:pt idx="706">
                  <c:v>-34.482199999999999</c:v>
                </c:pt>
                <c:pt idx="707">
                  <c:v>-34.498399999999997</c:v>
                </c:pt>
                <c:pt idx="708">
                  <c:v>-34.533700000000003</c:v>
                </c:pt>
                <c:pt idx="709">
                  <c:v>-34.553800000000003</c:v>
                </c:pt>
                <c:pt idx="710">
                  <c:v>-34.587699999999998</c:v>
                </c:pt>
                <c:pt idx="711">
                  <c:v>-34.609200000000001</c:v>
                </c:pt>
                <c:pt idx="712">
                  <c:v>-34.641500000000001</c:v>
                </c:pt>
                <c:pt idx="713">
                  <c:v>-34.6661</c:v>
                </c:pt>
                <c:pt idx="714">
                  <c:v>-34.703400000000002</c:v>
                </c:pt>
                <c:pt idx="715">
                  <c:v>-34.719900000000003</c:v>
                </c:pt>
                <c:pt idx="716">
                  <c:v>-34.753100000000003</c:v>
                </c:pt>
                <c:pt idx="717">
                  <c:v>-34.778100000000002</c:v>
                </c:pt>
                <c:pt idx="718">
                  <c:v>-34.812199999999997</c:v>
                </c:pt>
                <c:pt idx="719">
                  <c:v>-34.837400000000002</c:v>
                </c:pt>
                <c:pt idx="720">
                  <c:v>-34.865600000000001</c:v>
                </c:pt>
                <c:pt idx="721">
                  <c:v>-34.8932</c:v>
                </c:pt>
                <c:pt idx="722">
                  <c:v>-34.923000000000002</c:v>
                </c:pt>
                <c:pt idx="723">
                  <c:v>-34.954700000000003</c:v>
                </c:pt>
                <c:pt idx="724">
                  <c:v>-34.9925</c:v>
                </c:pt>
                <c:pt idx="725">
                  <c:v>-35.018900000000002</c:v>
                </c:pt>
                <c:pt idx="726">
                  <c:v>-35.0548</c:v>
                </c:pt>
                <c:pt idx="727">
                  <c:v>-35.076799999999999</c:v>
                </c:pt>
                <c:pt idx="728">
                  <c:v>-35.110399999999998</c:v>
                </c:pt>
                <c:pt idx="729">
                  <c:v>-35.143799999999999</c:v>
                </c:pt>
                <c:pt idx="730">
                  <c:v>-35.180599999999998</c:v>
                </c:pt>
                <c:pt idx="731">
                  <c:v>-35.205199999999998</c:v>
                </c:pt>
                <c:pt idx="732">
                  <c:v>-35.244799999999998</c:v>
                </c:pt>
                <c:pt idx="733">
                  <c:v>-35.267200000000003</c:v>
                </c:pt>
                <c:pt idx="734">
                  <c:v>-35.305900000000001</c:v>
                </c:pt>
                <c:pt idx="735">
                  <c:v>-35.341900000000003</c:v>
                </c:pt>
                <c:pt idx="736">
                  <c:v>-35.371899999999997</c:v>
                </c:pt>
                <c:pt idx="737">
                  <c:v>-35.410299999999999</c:v>
                </c:pt>
                <c:pt idx="738">
                  <c:v>-35.438600000000001</c:v>
                </c:pt>
                <c:pt idx="739">
                  <c:v>-35.473799999999997</c:v>
                </c:pt>
                <c:pt idx="740">
                  <c:v>-35.51</c:v>
                </c:pt>
                <c:pt idx="741">
                  <c:v>-35.545400000000001</c:v>
                </c:pt>
                <c:pt idx="742">
                  <c:v>-35.577800000000003</c:v>
                </c:pt>
                <c:pt idx="743">
                  <c:v>-35.610599999999998</c:v>
                </c:pt>
                <c:pt idx="744">
                  <c:v>-35.650799999999997</c:v>
                </c:pt>
                <c:pt idx="745">
                  <c:v>-35.677500000000002</c:v>
                </c:pt>
                <c:pt idx="746">
                  <c:v>-35.715899999999998</c:v>
                </c:pt>
                <c:pt idx="747">
                  <c:v>-35.752800000000001</c:v>
                </c:pt>
                <c:pt idx="748">
                  <c:v>-35.788699999999999</c:v>
                </c:pt>
                <c:pt idx="749">
                  <c:v>-35.822600000000001</c:v>
                </c:pt>
                <c:pt idx="750">
                  <c:v>-35.874200000000002</c:v>
                </c:pt>
                <c:pt idx="751">
                  <c:v>-35.907699999999998</c:v>
                </c:pt>
                <c:pt idx="752">
                  <c:v>-35.937199999999997</c:v>
                </c:pt>
                <c:pt idx="753">
                  <c:v>-35.9758</c:v>
                </c:pt>
                <c:pt idx="754">
                  <c:v>-36.015300000000003</c:v>
                </c:pt>
                <c:pt idx="755">
                  <c:v>-36.051099999999998</c:v>
                </c:pt>
                <c:pt idx="756">
                  <c:v>-36.094999999999999</c:v>
                </c:pt>
                <c:pt idx="757">
                  <c:v>-36.122199999999999</c:v>
                </c:pt>
                <c:pt idx="758">
                  <c:v>-36.162999999999997</c:v>
                </c:pt>
                <c:pt idx="759">
                  <c:v>-36.201700000000002</c:v>
                </c:pt>
                <c:pt idx="760">
                  <c:v>-36.243400000000001</c:v>
                </c:pt>
                <c:pt idx="761">
                  <c:v>-36.290799999999997</c:v>
                </c:pt>
                <c:pt idx="762">
                  <c:v>-36.324300000000001</c:v>
                </c:pt>
                <c:pt idx="763">
                  <c:v>-36.362000000000002</c:v>
                </c:pt>
                <c:pt idx="764">
                  <c:v>-36.409199999999998</c:v>
                </c:pt>
                <c:pt idx="765">
                  <c:v>-36.443800000000003</c:v>
                </c:pt>
                <c:pt idx="766">
                  <c:v>-36.479900000000001</c:v>
                </c:pt>
                <c:pt idx="767">
                  <c:v>-36.523800000000001</c:v>
                </c:pt>
                <c:pt idx="768">
                  <c:v>-36.569299999999998</c:v>
                </c:pt>
                <c:pt idx="769">
                  <c:v>-36.611400000000003</c:v>
                </c:pt>
                <c:pt idx="770">
                  <c:v>-36.650700000000001</c:v>
                </c:pt>
                <c:pt idx="771">
                  <c:v>-36.696199999999997</c:v>
                </c:pt>
                <c:pt idx="772">
                  <c:v>-36.745100000000001</c:v>
                </c:pt>
                <c:pt idx="773">
                  <c:v>-36.7791</c:v>
                </c:pt>
                <c:pt idx="774">
                  <c:v>-36.8249</c:v>
                </c:pt>
                <c:pt idx="775">
                  <c:v>-36.877800000000001</c:v>
                </c:pt>
                <c:pt idx="776">
                  <c:v>-36.92</c:v>
                </c:pt>
                <c:pt idx="777">
                  <c:v>-36.958300000000001</c:v>
                </c:pt>
                <c:pt idx="778">
                  <c:v>-37.011899999999997</c:v>
                </c:pt>
                <c:pt idx="779">
                  <c:v>-37.049999999999997</c:v>
                </c:pt>
                <c:pt idx="780">
                  <c:v>-37.093299999999999</c:v>
                </c:pt>
                <c:pt idx="781">
                  <c:v>-37.14</c:v>
                </c:pt>
                <c:pt idx="782">
                  <c:v>-37.194899999999997</c:v>
                </c:pt>
                <c:pt idx="783">
                  <c:v>-37.2318</c:v>
                </c:pt>
                <c:pt idx="784">
                  <c:v>-37.285899999999998</c:v>
                </c:pt>
                <c:pt idx="785">
                  <c:v>-37.328400000000002</c:v>
                </c:pt>
                <c:pt idx="786">
                  <c:v>-37.377699999999997</c:v>
                </c:pt>
                <c:pt idx="787">
                  <c:v>-37.4255</c:v>
                </c:pt>
                <c:pt idx="788">
                  <c:v>-37.4893</c:v>
                </c:pt>
                <c:pt idx="789">
                  <c:v>-37.527799999999999</c:v>
                </c:pt>
                <c:pt idx="790">
                  <c:v>-37.577100000000002</c:v>
                </c:pt>
                <c:pt idx="791">
                  <c:v>-37.625700000000002</c:v>
                </c:pt>
                <c:pt idx="792">
                  <c:v>-37.681600000000003</c:v>
                </c:pt>
                <c:pt idx="793">
                  <c:v>-37.723100000000002</c:v>
                </c:pt>
                <c:pt idx="794">
                  <c:v>-37.7836</c:v>
                </c:pt>
                <c:pt idx="795">
                  <c:v>-37.837299999999999</c:v>
                </c:pt>
                <c:pt idx="796">
                  <c:v>-37.882100000000001</c:v>
                </c:pt>
                <c:pt idx="797">
                  <c:v>-37.932499999999997</c:v>
                </c:pt>
                <c:pt idx="798">
                  <c:v>-37.992899999999999</c:v>
                </c:pt>
                <c:pt idx="799">
                  <c:v>-38.040900000000001</c:v>
                </c:pt>
                <c:pt idx="800">
                  <c:v>-38.094099999999997</c:v>
                </c:pt>
                <c:pt idx="801">
                  <c:v>-38.1599</c:v>
                </c:pt>
                <c:pt idx="802">
                  <c:v>-38.216799999999999</c:v>
                </c:pt>
                <c:pt idx="803">
                  <c:v>-38.258899999999997</c:v>
                </c:pt>
                <c:pt idx="804">
                  <c:v>-38.323099999999997</c:v>
                </c:pt>
                <c:pt idx="805">
                  <c:v>-38.382599999999996</c:v>
                </c:pt>
                <c:pt idx="806">
                  <c:v>-38.430300000000003</c:v>
                </c:pt>
                <c:pt idx="807">
                  <c:v>-38.495600000000003</c:v>
                </c:pt>
                <c:pt idx="808">
                  <c:v>-38.550400000000003</c:v>
                </c:pt>
                <c:pt idx="809">
                  <c:v>-38.611699999999999</c:v>
                </c:pt>
                <c:pt idx="810">
                  <c:v>-38.673299999999998</c:v>
                </c:pt>
                <c:pt idx="811">
                  <c:v>-38.729700000000001</c:v>
                </c:pt>
                <c:pt idx="812">
                  <c:v>-38.795699999999997</c:v>
                </c:pt>
                <c:pt idx="813">
                  <c:v>-38.855400000000003</c:v>
                </c:pt>
                <c:pt idx="814">
                  <c:v>-38.9313</c:v>
                </c:pt>
                <c:pt idx="815">
                  <c:v>-38.982799999999997</c:v>
                </c:pt>
                <c:pt idx="816">
                  <c:v>-39.044899999999998</c:v>
                </c:pt>
                <c:pt idx="817">
                  <c:v>-39.112099999999998</c:v>
                </c:pt>
                <c:pt idx="818">
                  <c:v>-39.177999999999997</c:v>
                </c:pt>
                <c:pt idx="819">
                  <c:v>-39.2408</c:v>
                </c:pt>
                <c:pt idx="820">
                  <c:v>-39.309899999999999</c:v>
                </c:pt>
                <c:pt idx="821">
                  <c:v>-39.366900000000001</c:v>
                </c:pt>
                <c:pt idx="822">
                  <c:v>-39.438299999999998</c:v>
                </c:pt>
                <c:pt idx="823">
                  <c:v>-39.509300000000003</c:v>
                </c:pt>
                <c:pt idx="824">
                  <c:v>-39.580399999999997</c:v>
                </c:pt>
                <c:pt idx="825">
                  <c:v>-39.6447</c:v>
                </c:pt>
                <c:pt idx="826">
                  <c:v>-39.7241</c:v>
                </c:pt>
                <c:pt idx="827">
                  <c:v>-39.799399999999999</c:v>
                </c:pt>
                <c:pt idx="828">
                  <c:v>-39.8611</c:v>
                </c:pt>
                <c:pt idx="829">
                  <c:v>-39.933300000000003</c:v>
                </c:pt>
                <c:pt idx="830">
                  <c:v>-40.015099999999997</c:v>
                </c:pt>
                <c:pt idx="831">
                  <c:v>-40.088000000000001</c:v>
                </c:pt>
                <c:pt idx="832">
                  <c:v>-40.171100000000003</c:v>
                </c:pt>
                <c:pt idx="833">
                  <c:v>-40.240699999999997</c:v>
                </c:pt>
                <c:pt idx="834">
                  <c:v>-40.321199999999997</c:v>
                </c:pt>
                <c:pt idx="835">
                  <c:v>-40.3977</c:v>
                </c:pt>
                <c:pt idx="836">
                  <c:v>-40.483199999999997</c:v>
                </c:pt>
                <c:pt idx="837">
                  <c:v>-40.558199999999999</c:v>
                </c:pt>
                <c:pt idx="838">
                  <c:v>-40.636200000000002</c:v>
                </c:pt>
                <c:pt idx="839">
                  <c:v>-40.729599999999998</c:v>
                </c:pt>
                <c:pt idx="840">
                  <c:v>-40.805799999999998</c:v>
                </c:pt>
                <c:pt idx="841">
                  <c:v>-40.892200000000003</c:v>
                </c:pt>
                <c:pt idx="842">
                  <c:v>-40.981099999999998</c:v>
                </c:pt>
                <c:pt idx="843">
                  <c:v>-41.050800000000002</c:v>
                </c:pt>
                <c:pt idx="844">
                  <c:v>-41.155299999999997</c:v>
                </c:pt>
                <c:pt idx="845">
                  <c:v>-41.230200000000004</c:v>
                </c:pt>
                <c:pt idx="846">
                  <c:v>-41.317799999999998</c:v>
                </c:pt>
                <c:pt idx="847">
                  <c:v>-41.404600000000002</c:v>
                </c:pt>
                <c:pt idx="848">
                  <c:v>-41.494100000000003</c:v>
                </c:pt>
                <c:pt idx="849">
                  <c:v>-41.5929</c:v>
                </c:pt>
                <c:pt idx="850">
                  <c:v>-41.690600000000003</c:v>
                </c:pt>
                <c:pt idx="851">
                  <c:v>-41.7742</c:v>
                </c:pt>
                <c:pt idx="852">
                  <c:v>-41.877000000000002</c:v>
                </c:pt>
                <c:pt idx="853">
                  <c:v>-41.976399999999998</c:v>
                </c:pt>
                <c:pt idx="854">
                  <c:v>-42.062600000000003</c:v>
                </c:pt>
                <c:pt idx="855">
                  <c:v>-42.165399999999998</c:v>
                </c:pt>
                <c:pt idx="856">
                  <c:v>-42.264000000000003</c:v>
                </c:pt>
                <c:pt idx="857">
                  <c:v>-42.360199999999999</c:v>
                </c:pt>
                <c:pt idx="858">
                  <c:v>-42.477499999999999</c:v>
                </c:pt>
                <c:pt idx="859">
                  <c:v>-42.564399999999999</c:v>
                </c:pt>
                <c:pt idx="860">
                  <c:v>-42.668599999999998</c:v>
                </c:pt>
                <c:pt idx="861">
                  <c:v>-42.777099999999997</c:v>
                </c:pt>
                <c:pt idx="862">
                  <c:v>-42.886699999999998</c:v>
                </c:pt>
                <c:pt idx="863">
                  <c:v>-43.007199999999997</c:v>
                </c:pt>
                <c:pt idx="864">
                  <c:v>-43.109499999999997</c:v>
                </c:pt>
                <c:pt idx="865">
                  <c:v>-43.223999999999997</c:v>
                </c:pt>
                <c:pt idx="866">
                  <c:v>-43.334899999999998</c:v>
                </c:pt>
                <c:pt idx="867">
                  <c:v>-43.446199999999997</c:v>
                </c:pt>
                <c:pt idx="868">
                  <c:v>-43.562899999999999</c:v>
                </c:pt>
                <c:pt idx="869">
                  <c:v>-43.688600000000001</c:v>
                </c:pt>
                <c:pt idx="870">
                  <c:v>-43.795999999999999</c:v>
                </c:pt>
                <c:pt idx="871">
                  <c:v>-43.916600000000003</c:v>
                </c:pt>
                <c:pt idx="872">
                  <c:v>-44.050699999999999</c:v>
                </c:pt>
                <c:pt idx="873">
                  <c:v>-44.1599</c:v>
                </c:pt>
                <c:pt idx="874">
                  <c:v>-44.305599999999998</c:v>
                </c:pt>
                <c:pt idx="875">
                  <c:v>-44.423999999999999</c:v>
                </c:pt>
                <c:pt idx="876">
                  <c:v>-44.546999999999997</c:v>
                </c:pt>
                <c:pt idx="877">
                  <c:v>-44.690600000000003</c:v>
                </c:pt>
                <c:pt idx="878">
                  <c:v>-44.825899999999997</c:v>
                </c:pt>
                <c:pt idx="879">
                  <c:v>-44.951900000000002</c:v>
                </c:pt>
                <c:pt idx="880">
                  <c:v>-45.094799999999999</c:v>
                </c:pt>
                <c:pt idx="881">
                  <c:v>-45.221600000000002</c:v>
                </c:pt>
                <c:pt idx="882">
                  <c:v>-45.377299999999998</c:v>
                </c:pt>
                <c:pt idx="883">
                  <c:v>-45.5107</c:v>
                </c:pt>
                <c:pt idx="884">
                  <c:v>-45.669499999999999</c:v>
                </c:pt>
                <c:pt idx="885">
                  <c:v>-45.81</c:v>
                </c:pt>
                <c:pt idx="886">
                  <c:v>-45.959400000000002</c:v>
                </c:pt>
                <c:pt idx="887">
                  <c:v>-46.110199999999999</c:v>
                </c:pt>
                <c:pt idx="888">
                  <c:v>-46.266399999999997</c:v>
                </c:pt>
                <c:pt idx="889">
                  <c:v>-46.415599999999998</c:v>
                </c:pt>
                <c:pt idx="890">
                  <c:v>-46.585000000000001</c:v>
                </c:pt>
                <c:pt idx="891">
                  <c:v>-46.7483</c:v>
                </c:pt>
                <c:pt idx="892">
                  <c:v>-46.905500000000004</c:v>
                </c:pt>
                <c:pt idx="893">
                  <c:v>-47.076300000000003</c:v>
                </c:pt>
                <c:pt idx="894">
                  <c:v>-47.239400000000003</c:v>
                </c:pt>
                <c:pt idx="895">
                  <c:v>-47.409700000000001</c:v>
                </c:pt>
                <c:pt idx="896">
                  <c:v>-47.592599999999997</c:v>
                </c:pt>
                <c:pt idx="897">
                  <c:v>-47.770499999999998</c:v>
                </c:pt>
                <c:pt idx="898">
                  <c:v>-47.946100000000001</c:v>
                </c:pt>
                <c:pt idx="899">
                  <c:v>-48.130899999999997</c:v>
                </c:pt>
                <c:pt idx="900">
                  <c:v>-48.315600000000003</c:v>
                </c:pt>
                <c:pt idx="901">
                  <c:v>-48.509700000000002</c:v>
                </c:pt>
                <c:pt idx="902">
                  <c:v>-48.706800000000001</c:v>
                </c:pt>
                <c:pt idx="903">
                  <c:v>-48.900199999999998</c:v>
                </c:pt>
                <c:pt idx="904">
                  <c:v>-49.101999999999997</c:v>
                </c:pt>
                <c:pt idx="905">
                  <c:v>-49.296399999999998</c:v>
                </c:pt>
                <c:pt idx="906">
                  <c:v>-49.500399999999999</c:v>
                </c:pt>
                <c:pt idx="907">
                  <c:v>-49.712899999999998</c:v>
                </c:pt>
                <c:pt idx="908">
                  <c:v>-49.921300000000002</c:v>
                </c:pt>
                <c:pt idx="909">
                  <c:v>-50.142000000000003</c:v>
                </c:pt>
                <c:pt idx="910">
                  <c:v>-50.3626</c:v>
                </c:pt>
                <c:pt idx="911">
                  <c:v>-50.578000000000003</c:v>
                </c:pt>
                <c:pt idx="912">
                  <c:v>-50.803100000000001</c:v>
                </c:pt>
                <c:pt idx="913">
                  <c:v>-51.031500000000001</c:v>
                </c:pt>
                <c:pt idx="914">
                  <c:v>-51.273600000000002</c:v>
                </c:pt>
                <c:pt idx="915">
                  <c:v>-51.505099999999999</c:v>
                </c:pt>
                <c:pt idx="916">
                  <c:v>-51.756399999999999</c:v>
                </c:pt>
                <c:pt idx="917">
                  <c:v>-52.004399999999997</c:v>
                </c:pt>
                <c:pt idx="918">
                  <c:v>-52.244399999999999</c:v>
                </c:pt>
                <c:pt idx="919">
                  <c:v>-52.500599999999999</c:v>
                </c:pt>
                <c:pt idx="920">
                  <c:v>-52.762599999999999</c:v>
                </c:pt>
                <c:pt idx="921">
                  <c:v>-53.019599999999997</c:v>
                </c:pt>
                <c:pt idx="922">
                  <c:v>-53.287100000000002</c:v>
                </c:pt>
                <c:pt idx="923">
                  <c:v>-53.558</c:v>
                </c:pt>
                <c:pt idx="924">
                  <c:v>-53.8249</c:v>
                </c:pt>
                <c:pt idx="925">
                  <c:v>-54.103200000000001</c:v>
                </c:pt>
                <c:pt idx="926">
                  <c:v>-54.380600000000001</c:v>
                </c:pt>
                <c:pt idx="927">
                  <c:v>-54.674700000000001</c:v>
                </c:pt>
                <c:pt idx="928">
                  <c:v>-54.957999999999998</c:v>
                </c:pt>
                <c:pt idx="929">
                  <c:v>-55.260800000000003</c:v>
                </c:pt>
                <c:pt idx="930">
                  <c:v>-55.565199999999997</c:v>
                </c:pt>
                <c:pt idx="931">
                  <c:v>-55.857500000000002</c:v>
                </c:pt>
                <c:pt idx="932">
                  <c:v>-56.174900000000001</c:v>
                </c:pt>
                <c:pt idx="933">
                  <c:v>-56.482999999999997</c:v>
                </c:pt>
                <c:pt idx="934">
                  <c:v>-56.810899999999997</c:v>
                </c:pt>
                <c:pt idx="935">
                  <c:v>-57.127899999999997</c:v>
                </c:pt>
                <c:pt idx="936">
                  <c:v>-57.4542</c:v>
                </c:pt>
                <c:pt idx="937">
                  <c:v>-57.7761</c:v>
                </c:pt>
                <c:pt idx="938">
                  <c:v>-58.118099999999998</c:v>
                </c:pt>
                <c:pt idx="939">
                  <c:v>-58.460299999999997</c:v>
                </c:pt>
                <c:pt idx="940">
                  <c:v>-58.802399999999999</c:v>
                </c:pt>
                <c:pt idx="941">
                  <c:v>-59.1526</c:v>
                </c:pt>
                <c:pt idx="942">
                  <c:v>-59.519399999999997</c:v>
                </c:pt>
                <c:pt idx="943">
                  <c:v>-59.873699999999999</c:v>
                </c:pt>
                <c:pt idx="944">
                  <c:v>-60.2301</c:v>
                </c:pt>
                <c:pt idx="945">
                  <c:v>-60.606900000000003</c:v>
                </c:pt>
                <c:pt idx="946">
                  <c:v>-60.98</c:v>
                </c:pt>
                <c:pt idx="947">
                  <c:v>-61.353299999999997</c:v>
                </c:pt>
                <c:pt idx="948">
                  <c:v>-61.757399999999997</c:v>
                </c:pt>
                <c:pt idx="949">
                  <c:v>-62.1447</c:v>
                </c:pt>
                <c:pt idx="950">
                  <c:v>-62.517299999999999</c:v>
                </c:pt>
                <c:pt idx="951">
                  <c:v>-62.924900000000001</c:v>
                </c:pt>
                <c:pt idx="952">
                  <c:v>-63.326900000000002</c:v>
                </c:pt>
                <c:pt idx="953">
                  <c:v>-63.729399999999998</c:v>
                </c:pt>
                <c:pt idx="954">
                  <c:v>-64.142700000000005</c:v>
                </c:pt>
                <c:pt idx="955">
                  <c:v>-64.562100000000001</c:v>
                </c:pt>
                <c:pt idx="956">
                  <c:v>-64.974500000000006</c:v>
                </c:pt>
                <c:pt idx="957">
                  <c:v>-65.409199999999998</c:v>
                </c:pt>
                <c:pt idx="958">
                  <c:v>-65.833500000000001</c:v>
                </c:pt>
                <c:pt idx="959">
                  <c:v>-66.272300000000001</c:v>
                </c:pt>
                <c:pt idx="960">
                  <c:v>-66.704499999999996</c:v>
                </c:pt>
                <c:pt idx="961">
                  <c:v>-67.159300000000002</c:v>
                </c:pt>
                <c:pt idx="962">
                  <c:v>-67.613100000000003</c:v>
                </c:pt>
                <c:pt idx="963">
                  <c:v>-68.055599999999998</c:v>
                </c:pt>
                <c:pt idx="964">
                  <c:v>-68.514899999999997</c:v>
                </c:pt>
                <c:pt idx="965">
                  <c:v>-68.988200000000006</c:v>
                </c:pt>
                <c:pt idx="966">
                  <c:v>-69.449100000000001</c:v>
                </c:pt>
                <c:pt idx="967">
                  <c:v>-69.929299999999998</c:v>
                </c:pt>
                <c:pt idx="968">
                  <c:v>-70.405500000000004</c:v>
                </c:pt>
                <c:pt idx="969">
                  <c:v>-70.873099999999994</c:v>
                </c:pt>
                <c:pt idx="970">
                  <c:v>-71.365899999999996</c:v>
                </c:pt>
                <c:pt idx="971">
                  <c:v>-71.855599999999995</c:v>
                </c:pt>
                <c:pt idx="972">
                  <c:v>-72.349199999999996</c:v>
                </c:pt>
                <c:pt idx="973">
                  <c:v>-72.8476</c:v>
                </c:pt>
                <c:pt idx="974">
                  <c:v>-73.348200000000006</c:v>
                </c:pt>
                <c:pt idx="975">
                  <c:v>-73.851100000000002</c:v>
                </c:pt>
                <c:pt idx="976">
                  <c:v>-74.372</c:v>
                </c:pt>
                <c:pt idx="977">
                  <c:v>-74.885900000000007</c:v>
                </c:pt>
                <c:pt idx="978">
                  <c:v>-75.404399999999995</c:v>
                </c:pt>
                <c:pt idx="979">
                  <c:v>-75.920599999999993</c:v>
                </c:pt>
                <c:pt idx="980">
                  <c:v>-76.439499999999995</c:v>
                </c:pt>
                <c:pt idx="981">
                  <c:v>-76.9816</c:v>
                </c:pt>
                <c:pt idx="982">
                  <c:v>-77.509699999999995</c:v>
                </c:pt>
                <c:pt idx="983">
                  <c:v>-78.046499999999995</c:v>
                </c:pt>
                <c:pt idx="984">
                  <c:v>-78.582999999999998</c:v>
                </c:pt>
                <c:pt idx="985">
                  <c:v>-79.124600000000001</c:v>
                </c:pt>
                <c:pt idx="986">
                  <c:v>-79.672700000000006</c:v>
                </c:pt>
                <c:pt idx="987">
                  <c:v>-80.223100000000002</c:v>
                </c:pt>
                <c:pt idx="988">
                  <c:v>-80.771100000000004</c:v>
                </c:pt>
                <c:pt idx="989">
                  <c:v>-81.333100000000002</c:v>
                </c:pt>
                <c:pt idx="990">
                  <c:v>-81.884900000000002</c:v>
                </c:pt>
                <c:pt idx="991">
                  <c:v>-82.440200000000004</c:v>
                </c:pt>
                <c:pt idx="992">
                  <c:v>-83.005200000000002</c:v>
                </c:pt>
                <c:pt idx="993">
                  <c:v>-83.576099999999997</c:v>
                </c:pt>
                <c:pt idx="994">
                  <c:v>-84.142600000000002</c:v>
                </c:pt>
                <c:pt idx="995">
                  <c:v>-84.715299999999999</c:v>
                </c:pt>
                <c:pt idx="996">
                  <c:v>-85.290899999999993</c:v>
                </c:pt>
                <c:pt idx="997">
                  <c:v>-85.863299999999995</c:v>
                </c:pt>
                <c:pt idx="998">
                  <c:v>-86.444400000000002</c:v>
                </c:pt>
                <c:pt idx="999">
                  <c:v>-87.035499999999999</c:v>
                </c:pt>
                <c:pt idx="1000">
                  <c:v>-87.610500000000002</c:v>
                </c:pt>
                <c:pt idx="1001">
                  <c:v>-88.193799999999996</c:v>
                </c:pt>
                <c:pt idx="1002">
                  <c:v>-88.784999999999997</c:v>
                </c:pt>
                <c:pt idx="1003">
                  <c:v>-89.364500000000007</c:v>
                </c:pt>
                <c:pt idx="1004">
                  <c:v>-89.954999999999998</c:v>
                </c:pt>
                <c:pt idx="1005">
                  <c:v>-90.552800000000005</c:v>
                </c:pt>
                <c:pt idx="1006">
                  <c:v>-91.159400000000005</c:v>
                </c:pt>
                <c:pt idx="1007">
                  <c:v>-91.759699999999995</c:v>
                </c:pt>
                <c:pt idx="1008">
                  <c:v>-92.334400000000002</c:v>
                </c:pt>
                <c:pt idx="1009">
                  <c:v>-92.944299999999998</c:v>
                </c:pt>
                <c:pt idx="1010">
                  <c:v>-93.537400000000005</c:v>
                </c:pt>
                <c:pt idx="1011">
                  <c:v>-94.133799999999994</c:v>
                </c:pt>
                <c:pt idx="1012">
                  <c:v>-94.744399999999999</c:v>
                </c:pt>
                <c:pt idx="1013">
                  <c:v>-95.342399999999998</c:v>
                </c:pt>
                <c:pt idx="1014">
                  <c:v>-95.943700000000007</c:v>
                </c:pt>
                <c:pt idx="1015">
                  <c:v>-96.55</c:v>
                </c:pt>
                <c:pt idx="1016">
                  <c:v>-97.146299999999997</c:v>
                </c:pt>
                <c:pt idx="1017">
                  <c:v>-97.762900000000002</c:v>
                </c:pt>
                <c:pt idx="1018">
                  <c:v>-98.361500000000007</c:v>
                </c:pt>
                <c:pt idx="1019">
                  <c:v>-98.973600000000005</c:v>
                </c:pt>
                <c:pt idx="1020">
                  <c:v>-99.574399999999997</c:v>
                </c:pt>
                <c:pt idx="1021">
                  <c:v>-100.181</c:v>
                </c:pt>
                <c:pt idx="1022">
                  <c:v>-100.785</c:v>
                </c:pt>
                <c:pt idx="1023">
                  <c:v>-101.401</c:v>
                </c:pt>
                <c:pt idx="1024">
                  <c:v>-102.009</c:v>
                </c:pt>
                <c:pt idx="1025">
                  <c:v>-102.628</c:v>
                </c:pt>
                <c:pt idx="1026">
                  <c:v>-103.242</c:v>
                </c:pt>
                <c:pt idx="1027">
                  <c:v>-103.85299999999999</c:v>
                </c:pt>
                <c:pt idx="1028">
                  <c:v>-104.45699999999999</c:v>
                </c:pt>
                <c:pt idx="1029">
                  <c:v>-105.075</c:v>
                </c:pt>
                <c:pt idx="1030">
                  <c:v>-105.679</c:v>
                </c:pt>
                <c:pt idx="1031">
                  <c:v>-106.29600000000001</c:v>
                </c:pt>
                <c:pt idx="1032">
                  <c:v>-106.90300000000001</c:v>
                </c:pt>
                <c:pt idx="1033">
                  <c:v>-107.51600000000001</c:v>
                </c:pt>
                <c:pt idx="1034">
                  <c:v>-108.127</c:v>
                </c:pt>
                <c:pt idx="1035">
                  <c:v>-108.726</c:v>
                </c:pt>
                <c:pt idx="1036">
                  <c:v>-109.34399999999999</c:v>
                </c:pt>
                <c:pt idx="1037">
                  <c:v>-109.95</c:v>
                </c:pt>
                <c:pt idx="1038">
                  <c:v>-110.557</c:v>
                </c:pt>
                <c:pt idx="1039">
                  <c:v>-111.164</c:v>
                </c:pt>
                <c:pt idx="1040">
                  <c:v>-111.77500000000001</c:v>
                </c:pt>
                <c:pt idx="1041">
                  <c:v>-112.384</c:v>
                </c:pt>
                <c:pt idx="1042">
                  <c:v>-112.994</c:v>
                </c:pt>
                <c:pt idx="1043">
                  <c:v>-113.586</c:v>
                </c:pt>
                <c:pt idx="1044">
                  <c:v>-114.208</c:v>
                </c:pt>
                <c:pt idx="1045">
                  <c:v>-114.81</c:v>
                </c:pt>
                <c:pt idx="1046">
                  <c:v>-115.398</c:v>
                </c:pt>
                <c:pt idx="1047">
                  <c:v>-116.014</c:v>
                </c:pt>
                <c:pt idx="1048">
                  <c:v>-116.61</c:v>
                </c:pt>
                <c:pt idx="1049">
                  <c:v>-117.214</c:v>
                </c:pt>
                <c:pt idx="1050">
                  <c:v>-117.825</c:v>
                </c:pt>
                <c:pt idx="1051">
                  <c:v>-118.42</c:v>
                </c:pt>
                <c:pt idx="1052">
                  <c:v>-119.00700000000001</c:v>
                </c:pt>
                <c:pt idx="1053">
                  <c:v>-119.613</c:v>
                </c:pt>
                <c:pt idx="1054">
                  <c:v>-120.20699999999999</c:v>
                </c:pt>
                <c:pt idx="1055">
                  <c:v>-120.795</c:v>
                </c:pt>
                <c:pt idx="1056">
                  <c:v>-121.396</c:v>
                </c:pt>
                <c:pt idx="1057">
                  <c:v>-121.998</c:v>
                </c:pt>
                <c:pt idx="1058">
                  <c:v>-122.59</c:v>
                </c:pt>
                <c:pt idx="1059">
                  <c:v>-123.18300000000001</c:v>
                </c:pt>
                <c:pt idx="1060">
                  <c:v>-123.76600000000001</c:v>
                </c:pt>
                <c:pt idx="1061">
                  <c:v>-124.357</c:v>
                </c:pt>
                <c:pt idx="1062">
                  <c:v>-124.941</c:v>
                </c:pt>
                <c:pt idx="1063">
                  <c:v>-125.53</c:v>
                </c:pt>
                <c:pt idx="1064">
                  <c:v>-126.122</c:v>
                </c:pt>
                <c:pt idx="1065">
                  <c:v>-126.69799999999999</c:v>
                </c:pt>
                <c:pt idx="1066">
                  <c:v>-127.28100000000001</c:v>
                </c:pt>
                <c:pt idx="1067">
                  <c:v>-127.86199999999999</c:v>
                </c:pt>
                <c:pt idx="1068">
                  <c:v>-128.43700000000001</c:v>
                </c:pt>
                <c:pt idx="1069">
                  <c:v>-129.02099999999999</c:v>
                </c:pt>
                <c:pt idx="1070">
                  <c:v>-129.61199999999999</c:v>
                </c:pt>
                <c:pt idx="1071">
                  <c:v>-130.178</c:v>
                </c:pt>
                <c:pt idx="1072">
                  <c:v>-130.74799999999999</c:v>
                </c:pt>
                <c:pt idx="1073">
                  <c:v>-131.32599999999999</c:v>
                </c:pt>
                <c:pt idx="1074">
                  <c:v>-131.91499999999999</c:v>
                </c:pt>
                <c:pt idx="1075">
                  <c:v>-132.48099999999999</c:v>
                </c:pt>
                <c:pt idx="1076">
                  <c:v>-133.054</c:v>
                </c:pt>
                <c:pt idx="1077">
                  <c:v>-133.62100000000001</c:v>
                </c:pt>
                <c:pt idx="1078">
                  <c:v>-134.18100000000001</c:v>
                </c:pt>
                <c:pt idx="1079">
                  <c:v>-134.755</c:v>
                </c:pt>
                <c:pt idx="1080">
                  <c:v>-135.31</c:v>
                </c:pt>
                <c:pt idx="1081">
                  <c:v>-135.88200000000001</c:v>
                </c:pt>
                <c:pt idx="1082">
                  <c:v>-136.44399999999999</c:v>
                </c:pt>
                <c:pt idx="1083">
                  <c:v>-137.01300000000001</c:v>
                </c:pt>
                <c:pt idx="1084">
                  <c:v>-137.571</c:v>
                </c:pt>
                <c:pt idx="1085">
                  <c:v>-138.136</c:v>
                </c:pt>
                <c:pt idx="1086">
                  <c:v>-138.69</c:v>
                </c:pt>
                <c:pt idx="1087">
                  <c:v>-139.25</c:v>
                </c:pt>
                <c:pt idx="1088">
                  <c:v>-139.80000000000001</c:v>
                </c:pt>
                <c:pt idx="1089">
                  <c:v>-140.37100000000001</c:v>
                </c:pt>
                <c:pt idx="1090">
                  <c:v>-140.911</c:v>
                </c:pt>
                <c:pt idx="1091">
                  <c:v>-141.46199999999999</c:v>
                </c:pt>
                <c:pt idx="1092">
                  <c:v>-142.00899999999999</c:v>
                </c:pt>
                <c:pt idx="1093">
                  <c:v>-142.565</c:v>
                </c:pt>
                <c:pt idx="1094">
                  <c:v>-143.10599999999999</c:v>
                </c:pt>
                <c:pt idx="1095">
                  <c:v>-143.66499999999999</c:v>
                </c:pt>
                <c:pt idx="1096">
                  <c:v>-144.21199999999999</c:v>
                </c:pt>
                <c:pt idx="1097">
                  <c:v>-144.75899999999999</c:v>
                </c:pt>
                <c:pt idx="1098">
                  <c:v>-145.29300000000001</c:v>
                </c:pt>
                <c:pt idx="1099">
                  <c:v>-145.84299999999999</c:v>
                </c:pt>
                <c:pt idx="1100">
                  <c:v>-146.38900000000001</c:v>
                </c:pt>
                <c:pt idx="1101">
                  <c:v>-146.92400000000001</c:v>
                </c:pt>
                <c:pt idx="1102">
                  <c:v>-147.47200000000001</c:v>
                </c:pt>
                <c:pt idx="1103">
                  <c:v>-148.001</c:v>
                </c:pt>
                <c:pt idx="1104">
                  <c:v>-148.541</c:v>
                </c:pt>
                <c:pt idx="1105">
                  <c:v>-149.08500000000001</c:v>
                </c:pt>
                <c:pt idx="1106">
                  <c:v>-149.62299999999999</c:v>
                </c:pt>
                <c:pt idx="1107">
                  <c:v>-150.13399999999999</c:v>
                </c:pt>
                <c:pt idx="1108">
                  <c:v>-150.66300000000001</c:v>
                </c:pt>
                <c:pt idx="1109">
                  <c:v>-151.19200000000001</c:v>
                </c:pt>
                <c:pt idx="1110">
                  <c:v>-151.71299999999999</c:v>
                </c:pt>
                <c:pt idx="1111">
                  <c:v>-152.245</c:v>
                </c:pt>
                <c:pt idx="1112">
                  <c:v>-152.773</c:v>
                </c:pt>
                <c:pt idx="1113">
                  <c:v>-153.30699999999999</c:v>
                </c:pt>
                <c:pt idx="1114">
                  <c:v>-153.83500000000001</c:v>
                </c:pt>
                <c:pt idx="1115">
                  <c:v>-154.35499999999999</c:v>
                </c:pt>
                <c:pt idx="1116">
                  <c:v>-154.87799999999999</c:v>
                </c:pt>
                <c:pt idx="1117">
                  <c:v>-155.417</c:v>
                </c:pt>
                <c:pt idx="1118">
                  <c:v>-155.916</c:v>
                </c:pt>
                <c:pt idx="1119">
                  <c:v>-156.44499999999999</c:v>
                </c:pt>
                <c:pt idx="1120">
                  <c:v>-156.964</c:v>
                </c:pt>
                <c:pt idx="1121">
                  <c:v>-157.489</c:v>
                </c:pt>
                <c:pt idx="1122">
                  <c:v>-158.00800000000001</c:v>
                </c:pt>
                <c:pt idx="1123">
                  <c:v>-158.52000000000001</c:v>
                </c:pt>
                <c:pt idx="1124">
                  <c:v>-159.05000000000001</c:v>
                </c:pt>
                <c:pt idx="1125">
                  <c:v>-159.55799999999999</c:v>
                </c:pt>
                <c:pt idx="1126">
                  <c:v>-160.07300000000001</c:v>
                </c:pt>
                <c:pt idx="1127">
                  <c:v>-160.59299999999999</c:v>
                </c:pt>
                <c:pt idx="1128">
                  <c:v>-161.114</c:v>
                </c:pt>
                <c:pt idx="1129">
                  <c:v>-161.619</c:v>
                </c:pt>
                <c:pt idx="1130">
                  <c:v>-162.12899999999999</c:v>
                </c:pt>
                <c:pt idx="1131">
                  <c:v>-162.63900000000001</c:v>
                </c:pt>
                <c:pt idx="1132">
                  <c:v>-163.136</c:v>
                </c:pt>
                <c:pt idx="1133">
                  <c:v>-163.64099999999999</c:v>
                </c:pt>
                <c:pt idx="1134">
                  <c:v>-164.16300000000001</c:v>
                </c:pt>
                <c:pt idx="1135">
                  <c:v>-164.654</c:v>
                </c:pt>
                <c:pt idx="1136">
                  <c:v>-165.16300000000001</c:v>
                </c:pt>
                <c:pt idx="1137">
                  <c:v>-165.67099999999999</c:v>
                </c:pt>
                <c:pt idx="1138">
                  <c:v>-166.18199999999999</c:v>
                </c:pt>
                <c:pt idx="1139">
                  <c:v>-166.68799999999999</c:v>
                </c:pt>
                <c:pt idx="1140">
                  <c:v>-167.19200000000001</c:v>
                </c:pt>
                <c:pt idx="1141">
                  <c:v>-167.69900000000001</c:v>
                </c:pt>
                <c:pt idx="1142">
                  <c:v>-168.202</c:v>
                </c:pt>
                <c:pt idx="1143">
                  <c:v>-168.70500000000001</c:v>
                </c:pt>
                <c:pt idx="1144">
                  <c:v>-169.21100000000001</c:v>
                </c:pt>
                <c:pt idx="1145">
                  <c:v>-169.71</c:v>
                </c:pt>
                <c:pt idx="1146">
                  <c:v>-170.21600000000001</c:v>
                </c:pt>
                <c:pt idx="1147">
                  <c:v>-170.73099999999999</c:v>
                </c:pt>
                <c:pt idx="1148">
                  <c:v>-171.22300000000001</c:v>
                </c:pt>
                <c:pt idx="1149">
                  <c:v>-171.73500000000001</c:v>
                </c:pt>
                <c:pt idx="1150">
                  <c:v>-172.23</c:v>
                </c:pt>
                <c:pt idx="1151">
                  <c:v>-172.732</c:v>
                </c:pt>
                <c:pt idx="1152">
                  <c:v>-173.239</c:v>
                </c:pt>
                <c:pt idx="1153">
                  <c:v>-173.73400000000001</c:v>
                </c:pt>
                <c:pt idx="1154">
                  <c:v>-174.23</c:v>
                </c:pt>
                <c:pt idx="1155">
                  <c:v>-174.73500000000001</c:v>
                </c:pt>
                <c:pt idx="1156">
                  <c:v>-175.221</c:v>
                </c:pt>
                <c:pt idx="1157">
                  <c:v>-175.727</c:v>
                </c:pt>
                <c:pt idx="1158">
                  <c:v>-176.22200000000001</c:v>
                </c:pt>
                <c:pt idx="1159">
                  <c:v>-176.73400000000001</c:v>
                </c:pt>
                <c:pt idx="1160">
                  <c:v>-177.23400000000001</c:v>
                </c:pt>
                <c:pt idx="1161">
                  <c:v>-177.73699999999999</c:v>
                </c:pt>
                <c:pt idx="1162">
                  <c:v>-178.23599999999999</c:v>
                </c:pt>
                <c:pt idx="1163">
                  <c:v>-178.73099999999999</c:v>
                </c:pt>
                <c:pt idx="1164">
                  <c:v>-179.23099999999999</c:v>
                </c:pt>
                <c:pt idx="1165">
                  <c:v>-179.72900000000001</c:v>
                </c:pt>
                <c:pt idx="1166">
                  <c:v>-180.22200000000001</c:v>
                </c:pt>
                <c:pt idx="1167">
                  <c:v>-180.715</c:v>
                </c:pt>
                <c:pt idx="1168">
                  <c:v>-181.21100000000001</c:v>
                </c:pt>
                <c:pt idx="1169">
                  <c:v>-181.709</c:v>
                </c:pt>
                <c:pt idx="1170">
                  <c:v>-182.20099999999999</c:v>
                </c:pt>
                <c:pt idx="1171">
                  <c:v>-182.69399999999999</c:v>
                </c:pt>
                <c:pt idx="1172">
                  <c:v>-183.20599999999999</c:v>
                </c:pt>
                <c:pt idx="1173">
                  <c:v>-183.70699999999999</c:v>
                </c:pt>
                <c:pt idx="1174">
                  <c:v>-184.19</c:v>
                </c:pt>
                <c:pt idx="1175">
                  <c:v>-184.696</c:v>
                </c:pt>
                <c:pt idx="1176">
                  <c:v>-185.209</c:v>
                </c:pt>
                <c:pt idx="1177">
                  <c:v>-185.709</c:v>
                </c:pt>
                <c:pt idx="1178">
                  <c:v>-186.2</c:v>
                </c:pt>
                <c:pt idx="1179">
                  <c:v>-186.71299999999999</c:v>
                </c:pt>
                <c:pt idx="1180">
                  <c:v>-187.20400000000001</c:v>
                </c:pt>
                <c:pt idx="1181">
                  <c:v>-187.715</c:v>
                </c:pt>
                <c:pt idx="1182">
                  <c:v>-188.22200000000001</c:v>
                </c:pt>
                <c:pt idx="1183">
                  <c:v>-188.72300000000001</c:v>
                </c:pt>
                <c:pt idx="1184">
                  <c:v>-189.23500000000001</c:v>
                </c:pt>
                <c:pt idx="1185">
                  <c:v>-189.74199999999999</c:v>
                </c:pt>
                <c:pt idx="1186">
                  <c:v>-190.245</c:v>
                </c:pt>
                <c:pt idx="1187">
                  <c:v>-190.74799999999999</c:v>
                </c:pt>
                <c:pt idx="1188">
                  <c:v>-191.26300000000001</c:v>
                </c:pt>
                <c:pt idx="1189">
                  <c:v>-191.767</c:v>
                </c:pt>
                <c:pt idx="1190">
                  <c:v>-192.274</c:v>
                </c:pt>
                <c:pt idx="1191">
                  <c:v>-192.78899999999999</c:v>
                </c:pt>
                <c:pt idx="1192">
                  <c:v>-193.304</c:v>
                </c:pt>
                <c:pt idx="1193">
                  <c:v>-193.81800000000001</c:v>
                </c:pt>
                <c:pt idx="1194">
                  <c:v>-194.34</c:v>
                </c:pt>
                <c:pt idx="1195">
                  <c:v>-194.851</c:v>
                </c:pt>
                <c:pt idx="1196">
                  <c:v>-195.37100000000001</c:v>
                </c:pt>
                <c:pt idx="1197">
                  <c:v>-195.88300000000001</c:v>
                </c:pt>
                <c:pt idx="1198">
                  <c:v>-196.42</c:v>
                </c:pt>
                <c:pt idx="1199">
                  <c:v>-196.93100000000001</c:v>
                </c:pt>
                <c:pt idx="1200">
                  <c:v>-197.459</c:v>
                </c:pt>
                <c:pt idx="1201">
                  <c:v>-197.98</c:v>
                </c:pt>
                <c:pt idx="1202">
                  <c:v>-198.50899999999999</c:v>
                </c:pt>
                <c:pt idx="1203">
                  <c:v>-199.02600000000001</c:v>
                </c:pt>
                <c:pt idx="1204">
                  <c:v>-199.54300000000001</c:v>
                </c:pt>
                <c:pt idx="1205">
                  <c:v>-200.06899999999999</c:v>
                </c:pt>
                <c:pt idx="1206">
                  <c:v>-200.589</c:v>
                </c:pt>
                <c:pt idx="1207">
                  <c:v>-201.113</c:v>
                </c:pt>
                <c:pt idx="1208">
                  <c:v>-201.64400000000001</c:v>
                </c:pt>
                <c:pt idx="1209">
                  <c:v>-202.179</c:v>
                </c:pt>
                <c:pt idx="1210">
                  <c:v>-202.721</c:v>
                </c:pt>
                <c:pt idx="1211">
                  <c:v>-203.279</c:v>
                </c:pt>
                <c:pt idx="1212">
                  <c:v>-203.81700000000001</c:v>
                </c:pt>
                <c:pt idx="1213">
                  <c:v>-204.374</c:v>
                </c:pt>
                <c:pt idx="1214">
                  <c:v>-204.917</c:v>
                </c:pt>
                <c:pt idx="1215">
                  <c:v>-205.46899999999999</c:v>
                </c:pt>
                <c:pt idx="1216">
                  <c:v>-206.01499999999999</c:v>
                </c:pt>
                <c:pt idx="1217">
                  <c:v>-206.58099999999999</c:v>
                </c:pt>
                <c:pt idx="1218">
                  <c:v>-207.22399999999999</c:v>
                </c:pt>
                <c:pt idx="1219">
                  <c:v>-207.791</c:v>
                </c:pt>
                <c:pt idx="1220">
                  <c:v>-208.35900000000001</c:v>
                </c:pt>
                <c:pt idx="1221">
                  <c:v>-208.92699999999999</c:v>
                </c:pt>
                <c:pt idx="1222">
                  <c:v>-209.505</c:v>
                </c:pt>
                <c:pt idx="1223">
                  <c:v>-210.084</c:v>
                </c:pt>
                <c:pt idx="1224">
                  <c:v>-210.66</c:v>
                </c:pt>
                <c:pt idx="1225">
                  <c:v>-211.232</c:v>
                </c:pt>
                <c:pt idx="1226">
                  <c:v>-211.83099999999999</c:v>
                </c:pt>
                <c:pt idx="1227">
                  <c:v>-212.41200000000001</c:v>
                </c:pt>
                <c:pt idx="1228">
                  <c:v>-213.006</c:v>
                </c:pt>
                <c:pt idx="1229">
                  <c:v>-213.61099999999999</c:v>
                </c:pt>
                <c:pt idx="1230">
                  <c:v>-214.19300000000001</c:v>
                </c:pt>
                <c:pt idx="1231">
                  <c:v>-214.798</c:v>
                </c:pt>
                <c:pt idx="1232">
                  <c:v>-215.41200000000001</c:v>
                </c:pt>
                <c:pt idx="1233">
                  <c:v>-216.00700000000001</c:v>
                </c:pt>
                <c:pt idx="1234">
                  <c:v>-216.60900000000001</c:v>
                </c:pt>
                <c:pt idx="1235">
                  <c:v>-217.214</c:v>
                </c:pt>
                <c:pt idx="1236">
                  <c:v>-217.83699999999999</c:v>
                </c:pt>
                <c:pt idx="1237">
                  <c:v>-218.46799999999999</c:v>
                </c:pt>
                <c:pt idx="1238">
                  <c:v>-219.07900000000001</c:v>
                </c:pt>
                <c:pt idx="1239">
                  <c:v>-219.721</c:v>
                </c:pt>
                <c:pt idx="1240">
                  <c:v>-220.363</c:v>
                </c:pt>
                <c:pt idx="1241">
                  <c:v>-221.01</c:v>
                </c:pt>
                <c:pt idx="1242">
                  <c:v>-221.65600000000001</c:v>
                </c:pt>
                <c:pt idx="1243">
                  <c:v>-222.298</c:v>
                </c:pt>
                <c:pt idx="1244">
                  <c:v>-222.94900000000001</c:v>
                </c:pt>
                <c:pt idx="1245">
                  <c:v>-223.60300000000001</c:v>
                </c:pt>
                <c:pt idx="1246">
                  <c:v>-224.279</c:v>
                </c:pt>
                <c:pt idx="1247">
                  <c:v>-224.93199999999999</c:v>
                </c:pt>
                <c:pt idx="1248">
                  <c:v>-225.619</c:v>
                </c:pt>
                <c:pt idx="1249">
                  <c:v>-226.274</c:v>
                </c:pt>
                <c:pt idx="1250">
                  <c:v>-226.953</c:v>
                </c:pt>
                <c:pt idx="1251">
                  <c:v>-227.63900000000001</c:v>
                </c:pt>
                <c:pt idx="1252">
                  <c:v>-228.32400000000001</c:v>
                </c:pt>
                <c:pt idx="1253">
                  <c:v>-229.02199999999999</c:v>
                </c:pt>
                <c:pt idx="1254">
                  <c:v>-229.71299999999999</c:v>
                </c:pt>
                <c:pt idx="1255">
                  <c:v>-230.40700000000001</c:v>
                </c:pt>
                <c:pt idx="1256">
                  <c:v>-231.13200000000001</c:v>
                </c:pt>
                <c:pt idx="1257">
                  <c:v>-231.84399999999999</c:v>
                </c:pt>
                <c:pt idx="1258">
                  <c:v>-232.55600000000001</c:v>
                </c:pt>
                <c:pt idx="1259">
                  <c:v>-233.27500000000001</c:v>
                </c:pt>
                <c:pt idx="1260">
                  <c:v>-234.02199999999999</c:v>
                </c:pt>
                <c:pt idx="1261">
                  <c:v>-234.74600000000001</c:v>
                </c:pt>
                <c:pt idx="1262">
                  <c:v>-235.49299999999999</c:v>
                </c:pt>
                <c:pt idx="1263">
                  <c:v>-236.21899999999999</c:v>
                </c:pt>
                <c:pt idx="1264">
                  <c:v>-236.97300000000001</c:v>
                </c:pt>
                <c:pt idx="1265">
                  <c:v>-237.75700000000001</c:v>
                </c:pt>
                <c:pt idx="1266">
                  <c:v>-238.50399999999999</c:v>
                </c:pt>
                <c:pt idx="1267">
                  <c:v>-239.28700000000001</c:v>
                </c:pt>
                <c:pt idx="1268">
                  <c:v>-240.04300000000001</c:v>
                </c:pt>
                <c:pt idx="1269">
                  <c:v>-240.774</c:v>
                </c:pt>
                <c:pt idx="1270">
                  <c:v>-241.554</c:v>
                </c:pt>
                <c:pt idx="1271">
                  <c:v>-242.33099999999999</c:v>
                </c:pt>
                <c:pt idx="1272">
                  <c:v>-243.13399999999999</c:v>
                </c:pt>
                <c:pt idx="1273">
                  <c:v>-243.947</c:v>
                </c:pt>
                <c:pt idx="1274">
                  <c:v>-244.77500000000001</c:v>
                </c:pt>
                <c:pt idx="1275">
                  <c:v>-245.58199999999999</c:v>
                </c:pt>
                <c:pt idx="1276">
                  <c:v>-246.40100000000001</c:v>
                </c:pt>
                <c:pt idx="1277">
                  <c:v>-247.21700000000001</c:v>
                </c:pt>
                <c:pt idx="1278">
                  <c:v>-248.078</c:v>
                </c:pt>
                <c:pt idx="1279">
                  <c:v>-248.91900000000001</c:v>
                </c:pt>
                <c:pt idx="1280">
                  <c:v>-249.78299999999999</c:v>
                </c:pt>
                <c:pt idx="1281">
                  <c:v>-250.64500000000001</c:v>
                </c:pt>
                <c:pt idx="1282">
                  <c:v>-251.518</c:v>
                </c:pt>
                <c:pt idx="1283">
                  <c:v>-252.39099999999999</c:v>
                </c:pt>
                <c:pt idx="1284">
                  <c:v>-253.27600000000001</c:v>
                </c:pt>
                <c:pt idx="1285">
                  <c:v>-254.15899999999999</c:v>
                </c:pt>
                <c:pt idx="1286">
                  <c:v>-255.053</c:v>
                </c:pt>
                <c:pt idx="1287">
                  <c:v>-255.92400000000001</c:v>
                </c:pt>
                <c:pt idx="1288">
                  <c:v>-256.83300000000003</c:v>
                </c:pt>
                <c:pt idx="1289">
                  <c:v>-257.75200000000001</c:v>
                </c:pt>
                <c:pt idx="1290">
                  <c:v>-258.673</c:v>
                </c:pt>
                <c:pt idx="1291">
                  <c:v>-259.59399999999999</c:v>
                </c:pt>
                <c:pt idx="1292">
                  <c:v>-260.52100000000002</c:v>
                </c:pt>
                <c:pt idx="1293">
                  <c:v>-261.48099999999999</c:v>
                </c:pt>
                <c:pt idx="1294">
                  <c:v>-262.43599999999998</c:v>
                </c:pt>
                <c:pt idx="1295">
                  <c:v>-263.411</c:v>
                </c:pt>
                <c:pt idx="1296">
                  <c:v>-264.37599999999998</c:v>
                </c:pt>
                <c:pt idx="1297">
                  <c:v>-265.322</c:v>
                </c:pt>
                <c:pt idx="1298">
                  <c:v>-266.279</c:v>
                </c:pt>
                <c:pt idx="1299">
                  <c:v>-267.279</c:v>
                </c:pt>
                <c:pt idx="1300">
                  <c:v>-268.28899999999999</c:v>
                </c:pt>
                <c:pt idx="1301">
                  <c:v>-269.30500000000001</c:v>
                </c:pt>
                <c:pt idx="1302">
                  <c:v>-270.31900000000002</c:v>
                </c:pt>
                <c:pt idx="1303">
                  <c:v>-271.32600000000002</c:v>
                </c:pt>
                <c:pt idx="1304">
                  <c:v>-272.33999999999997</c:v>
                </c:pt>
                <c:pt idx="1305">
                  <c:v>-273.37200000000001</c:v>
                </c:pt>
                <c:pt idx="1306">
                  <c:v>-274.42700000000002</c:v>
                </c:pt>
                <c:pt idx="1307">
                  <c:v>-275.45699999999999</c:v>
                </c:pt>
                <c:pt idx="1308">
                  <c:v>-276.12599999999998</c:v>
                </c:pt>
                <c:pt idx="1309">
                  <c:v>-276.36399999999998</c:v>
                </c:pt>
                <c:pt idx="1310">
                  <c:v>-274.73700000000002</c:v>
                </c:pt>
                <c:pt idx="1311">
                  <c:v>-272.68099999999998</c:v>
                </c:pt>
                <c:pt idx="1312">
                  <c:v>-270.79899999999998</c:v>
                </c:pt>
                <c:pt idx="1313">
                  <c:v>-269.00799999999998</c:v>
                </c:pt>
                <c:pt idx="1314">
                  <c:v>-267.26900000000001</c:v>
                </c:pt>
                <c:pt idx="1315">
                  <c:v>-265.52699999999999</c:v>
                </c:pt>
                <c:pt idx="1316">
                  <c:v>-263.86200000000002</c:v>
                </c:pt>
                <c:pt idx="1317">
                  <c:v>-262.16300000000001</c:v>
                </c:pt>
                <c:pt idx="1318">
                  <c:v>-260.48099999999999</c:v>
                </c:pt>
                <c:pt idx="1319">
                  <c:v>-258.85000000000002</c:v>
                </c:pt>
                <c:pt idx="1320">
                  <c:v>-257.23200000000003</c:v>
                </c:pt>
                <c:pt idx="1321">
                  <c:v>-255.64699999999999</c:v>
                </c:pt>
                <c:pt idx="1322">
                  <c:v>-254.084</c:v>
                </c:pt>
                <c:pt idx="1323">
                  <c:v>-252.48099999999999</c:v>
                </c:pt>
                <c:pt idx="1324">
                  <c:v>-250.88800000000001</c:v>
                </c:pt>
                <c:pt idx="1325">
                  <c:v>-249.27799999999999</c:v>
                </c:pt>
                <c:pt idx="1326">
                  <c:v>-247.715</c:v>
                </c:pt>
                <c:pt idx="1327">
                  <c:v>-246.167</c:v>
                </c:pt>
                <c:pt idx="1328">
                  <c:v>-244.672</c:v>
                </c:pt>
                <c:pt idx="1329">
                  <c:v>-243.14599999999999</c:v>
                </c:pt>
                <c:pt idx="1330">
                  <c:v>-241.66200000000001</c:v>
                </c:pt>
                <c:pt idx="1331">
                  <c:v>-240.14400000000001</c:v>
                </c:pt>
                <c:pt idx="1332">
                  <c:v>-238.67400000000001</c:v>
                </c:pt>
                <c:pt idx="1333">
                  <c:v>-237.208</c:v>
                </c:pt>
                <c:pt idx="1334">
                  <c:v>-235.75299999999999</c:v>
                </c:pt>
                <c:pt idx="1335">
                  <c:v>-234.3</c:v>
                </c:pt>
                <c:pt idx="1336">
                  <c:v>-232.857</c:v>
                </c:pt>
                <c:pt idx="1337">
                  <c:v>-231.43</c:v>
                </c:pt>
                <c:pt idx="1338">
                  <c:v>-229.999</c:v>
                </c:pt>
                <c:pt idx="1339">
                  <c:v>-228.608</c:v>
                </c:pt>
                <c:pt idx="1340">
                  <c:v>-227.197</c:v>
                </c:pt>
                <c:pt idx="1341">
                  <c:v>-225.80500000000001</c:v>
                </c:pt>
                <c:pt idx="1342">
                  <c:v>-224.42400000000001</c:v>
                </c:pt>
                <c:pt idx="1343">
                  <c:v>-223.048</c:v>
                </c:pt>
                <c:pt idx="1344">
                  <c:v>-221.66900000000001</c:v>
                </c:pt>
                <c:pt idx="1345">
                  <c:v>-220.28899999999999</c:v>
                </c:pt>
                <c:pt idx="1346">
                  <c:v>-218.929</c:v>
                </c:pt>
                <c:pt idx="1347">
                  <c:v>-217.58500000000001</c:v>
                </c:pt>
                <c:pt idx="1348">
                  <c:v>-216.251</c:v>
                </c:pt>
                <c:pt idx="1349">
                  <c:v>-214.94900000000001</c:v>
                </c:pt>
                <c:pt idx="1350">
                  <c:v>-213.6</c:v>
                </c:pt>
                <c:pt idx="1351">
                  <c:v>-212.29</c:v>
                </c:pt>
                <c:pt idx="1352">
                  <c:v>-210.99600000000001</c:v>
                </c:pt>
                <c:pt idx="1353">
                  <c:v>-209.684</c:v>
                </c:pt>
                <c:pt idx="1354">
                  <c:v>-208.42</c:v>
                </c:pt>
                <c:pt idx="1355">
                  <c:v>-207.16</c:v>
                </c:pt>
                <c:pt idx="1356">
                  <c:v>-205.898</c:v>
                </c:pt>
                <c:pt idx="1357">
                  <c:v>-204.631</c:v>
                </c:pt>
                <c:pt idx="1358">
                  <c:v>-203.37700000000001</c:v>
                </c:pt>
                <c:pt idx="1359">
                  <c:v>-202.08500000000001</c:v>
                </c:pt>
                <c:pt idx="1360">
                  <c:v>-200.85400000000001</c:v>
                </c:pt>
                <c:pt idx="1361">
                  <c:v>-199.61500000000001</c:v>
                </c:pt>
                <c:pt idx="1362">
                  <c:v>-198.417</c:v>
                </c:pt>
                <c:pt idx="1363">
                  <c:v>-197.21799999999999</c:v>
                </c:pt>
                <c:pt idx="1364">
                  <c:v>-196.024</c:v>
                </c:pt>
                <c:pt idx="1365">
                  <c:v>-194.82</c:v>
                </c:pt>
                <c:pt idx="1366">
                  <c:v>-193.631</c:v>
                </c:pt>
                <c:pt idx="1367">
                  <c:v>-192.44</c:v>
                </c:pt>
                <c:pt idx="1368">
                  <c:v>-191.268</c:v>
                </c:pt>
                <c:pt idx="1369">
                  <c:v>-190.07</c:v>
                </c:pt>
                <c:pt idx="1370">
                  <c:v>-188.88399999999999</c:v>
                </c:pt>
                <c:pt idx="1371">
                  <c:v>-187.70599999999999</c:v>
                </c:pt>
                <c:pt idx="1372">
                  <c:v>-186.57400000000001</c:v>
                </c:pt>
                <c:pt idx="1373">
                  <c:v>-185.43700000000001</c:v>
                </c:pt>
                <c:pt idx="1374">
                  <c:v>-184.303</c:v>
                </c:pt>
                <c:pt idx="1375">
                  <c:v>-183.16300000000001</c:v>
                </c:pt>
                <c:pt idx="1376">
                  <c:v>-182.041</c:v>
                </c:pt>
                <c:pt idx="1377">
                  <c:v>-180.916</c:v>
                </c:pt>
                <c:pt idx="1378">
                  <c:v>-179.792</c:v>
                </c:pt>
                <c:pt idx="1379">
                  <c:v>-178.69499999999999</c:v>
                </c:pt>
                <c:pt idx="1380">
                  <c:v>-177.60400000000001</c:v>
                </c:pt>
                <c:pt idx="1381">
                  <c:v>-176.53899999999999</c:v>
                </c:pt>
                <c:pt idx="1382">
                  <c:v>-175.43600000000001</c:v>
                </c:pt>
                <c:pt idx="1383">
                  <c:v>-174.35599999999999</c:v>
                </c:pt>
                <c:pt idx="1384">
                  <c:v>-173.27099999999999</c:v>
                </c:pt>
                <c:pt idx="1385">
                  <c:v>-172.196</c:v>
                </c:pt>
                <c:pt idx="1386">
                  <c:v>-171.14</c:v>
                </c:pt>
                <c:pt idx="1387">
                  <c:v>-170.08799999999999</c:v>
                </c:pt>
                <c:pt idx="1388">
                  <c:v>-169.05</c:v>
                </c:pt>
                <c:pt idx="1389">
                  <c:v>-167.995</c:v>
                </c:pt>
                <c:pt idx="1390">
                  <c:v>-166.98099999999999</c:v>
                </c:pt>
                <c:pt idx="1391">
                  <c:v>-165.946</c:v>
                </c:pt>
                <c:pt idx="1392">
                  <c:v>-164.91300000000001</c:v>
                </c:pt>
                <c:pt idx="1393">
                  <c:v>-163.90100000000001</c:v>
                </c:pt>
                <c:pt idx="1394">
                  <c:v>-162.89599999999999</c:v>
                </c:pt>
                <c:pt idx="1395">
                  <c:v>-161.88499999999999</c:v>
                </c:pt>
                <c:pt idx="1396">
                  <c:v>-160.87799999999999</c:v>
                </c:pt>
                <c:pt idx="1397">
                  <c:v>-159.87100000000001</c:v>
                </c:pt>
                <c:pt idx="1398">
                  <c:v>-158.88900000000001</c:v>
                </c:pt>
                <c:pt idx="1399">
                  <c:v>-157.91399999999999</c:v>
                </c:pt>
                <c:pt idx="1400">
                  <c:v>-156.96299999999999</c:v>
                </c:pt>
                <c:pt idx="1401">
                  <c:v>-155.98500000000001</c:v>
                </c:pt>
                <c:pt idx="1402">
                  <c:v>-155.006</c:v>
                </c:pt>
                <c:pt idx="1403">
                  <c:v>-154.06700000000001</c:v>
                </c:pt>
                <c:pt idx="1404">
                  <c:v>-153.12299999999999</c:v>
                </c:pt>
                <c:pt idx="1405">
                  <c:v>-152.16900000000001</c:v>
                </c:pt>
                <c:pt idx="1406">
                  <c:v>-151.23400000000001</c:v>
                </c:pt>
                <c:pt idx="1407">
                  <c:v>-150.28100000000001</c:v>
                </c:pt>
                <c:pt idx="1408">
                  <c:v>-149.34700000000001</c:v>
                </c:pt>
                <c:pt idx="1409">
                  <c:v>-148.43600000000001</c:v>
                </c:pt>
                <c:pt idx="1410">
                  <c:v>-147.54300000000001</c:v>
                </c:pt>
                <c:pt idx="1411">
                  <c:v>-146.63800000000001</c:v>
                </c:pt>
                <c:pt idx="1412">
                  <c:v>-145.73599999999999</c:v>
                </c:pt>
                <c:pt idx="1413">
                  <c:v>-144.83500000000001</c:v>
                </c:pt>
                <c:pt idx="1414">
                  <c:v>-143.93700000000001</c:v>
                </c:pt>
                <c:pt idx="1415">
                  <c:v>-143.03899999999999</c:v>
                </c:pt>
                <c:pt idx="1416">
                  <c:v>-142.15</c:v>
                </c:pt>
                <c:pt idx="1417">
                  <c:v>-141.28299999999999</c:v>
                </c:pt>
                <c:pt idx="1418">
                  <c:v>-140.404</c:v>
                </c:pt>
                <c:pt idx="1419">
                  <c:v>-139.54400000000001</c:v>
                </c:pt>
                <c:pt idx="1420">
                  <c:v>-138.702</c:v>
                </c:pt>
                <c:pt idx="1421">
                  <c:v>-137.84200000000001</c:v>
                </c:pt>
                <c:pt idx="1422">
                  <c:v>-136.99700000000001</c:v>
                </c:pt>
                <c:pt idx="1423">
                  <c:v>-136.166</c:v>
                </c:pt>
                <c:pt idx="1424">
                  <c:v>-135.321</c:v>
                </c:pt>
                <c:pt idx="1425">
                  <c:v>-134.499</c:v>
                </c:pt>
                <c:pt idx="1426">
                  <c:v>-133.67599999999999</c:v>
                </c:pt>
                <c:pt idx="1427">
                  <c:v>-132.857</c:v>
                </c:pt>
                <c:pt idx="1428">
                  <c:v>-132.035</c:v>
                </c:pt>
                <c:pt idx="1429">
                  <c:v>-131.245</c:v>
                </c:pt>
                <c:pt idx="1430">
                  <c:v>-130.41800000000001</c:v>
                </c:pt>
                <c:pt idx="1431">
                  <c:v>-129.62</c:v>
                </c:pt>
                <c:pt idx="1432">
                  <c:v>-128.83600000000001</c:v>
                </c:pt>
                <c:pt idx="1433">
                  <c:v>-128.06800000000001</c:v>
                </c:pt>
                <c:pt idx="1434">
                  <c:v>-127.28400000000001</c:v>
                </c:pt>
                <c:pt idx="1435">
                  <c:v>-126.515</c:v>
                </c:pt>
                <c:pt idx="1436">
                  <c:v>-125.735</c:v>
                </c:pt>
                <c:pt idx="1437">
                  <c:v>-124.964</c:v>
                </c:pt>
                <c:pt idx="1438">
                  <c:v>-124.197</c:v>
                </c:pt>
                <c:pt idx="1439">
                  <c:v>-123.437</c:v>
                </c:pt>
                <c:pt idx="1440">
                  <c:v>-122.68899999999999</c:v>
                </c:pt>
                <c:pt idx="1441">
                  <c:v>-121.943</c:v>
                </c:pt>
                <c:pt idx="1442">
                  <c:v>-121.19</c:v>
                </c:pt>
                <c:pt idx="1443">
                  <c:v>-120.426</c:v>
                </c:pt>
                <c:pt idx="1444">
                  <c:v>-119.71599999999999</c:v>
                </c:pt>
                <c:pt idx="1445">
                  <c:v>-118.985</c:v>
                </c:pt>
                <c:pt idx="1446">
                  <c:v>-118.27800000000001</c:v>
                </c:pt>
                <c:pt idx="1447">
                  <c:v>-117.56</c:v>
                </c:pt>
                <c:pt idx="1448">
                  <c:v>-116.86</c:v>
                </c:pt>
                <c:pt idx="1449">
                  <c:v>-116.13500000000001</c:v>
                </c:pt>
                <c:pt idx="1450">
                  <c:v>-115.432</c:v>
                </c:pt>
                <c:pt idx="1451">
                  <c:v>-114.735</c:v>
                </c:pt>
                <c:pt idx="1452">
                  <c:v>-114.026</c:v>
                </c:pt>
                <c:pt idx="1453">
                  <c:v>-113.34099999999999</c:v>
                </c:pt>
                <c:pt idx="1454">
                  <c:v>-112.672</c:v>
                </c:pt>
                <c:pt idx="1455">
                  <c:v>-111.982</c:v>
                </c:pt>
                <c:pt idx="1456">
                  <c:v>-111.288</c:v>
                </c:pt>
                <c:pt idx="1457">
                  <c:v>-110.62</c:v>
                </c:pt>
                <c:pt idx="1458">
                  <c:v>-109.946</c:v>
                </c:pt>
                <c:pt idx="1459">
                  <c:v>-109.286</c:v>
                </c:pt>
                <c:pt idx="1460">
                  <c:v>-108.639</c:v>
                </c:pt>
                <c:pt idx="1461">
                  <c:v>-107.994</c:v>
                </c:pt>
                <c:pt idx="1462">
                  <c:v>-107.349</c:v>
                </c:pt>
                <c:pt idx="1463">
                  <c:v>-106.71</c:v>
                </c:pt>
                <c:pt idx="1464">
                  <c:v>-106.065</c:v>
                </c:pt>
                <c:pt idx="1465">
                  <c:v>-105.432</c:v>
                </c:pt>
                <c:pt idx="1466">
                  <c:v>-104.78700000000001</c:v>
                </c:pt>
                <c:pt idx="1467">
                  <c:v>-104.15</c:v>
                </c:pt>
                <c:pt idx="1468">
                  <c:v>-103.527</c:v>
                </c:pt>
                <c:pt idx="1469">
                  <c:v>-102.904</c:v>
                </c:pt>
                <c:pt idx="1470">
                  <c:v>-102.304</c:v>
                </c:pt>
                <c:pt idx="1471">
                  <c:v>-101.691</c:v>
                </c:pt>
                <c:pt idx="1472">
                  <c:v>-101.065</c:v>
                </c:pt>
                <c:pt idx="1473">
                  <c:v>-100.45399999999999</c:v>
                </c:pt>
                <c:pt idx="1474">
                  <c:v>-99.857100000000003</c:v>
                </c:pt>
                <c:pt idx="1475">
                  <c:v>-99.279300000000006</c:v>
                </c:pt>
                <c:pt idx="1476">
                  <c:v>-98.713499999999996</c:v>
                </c:pt>
                <c:pt idx="1477">
                  <c:v>-98.119699999999995</c:v>
                </c:pt>
                <c:pt idx="1478">
                  <c:v>-97.533600000000007</c:v>
                </c:pt>
                <c:pt idx="1479">
                  <c:v>-96.933000000000007</c:v>
                </c:pt>
                <c:pt idx="1480">
                  <c:v>-96.371399999999994</c:v>
                </c:pt>
                <c:pt idx="1481">
                  <c:v>-95.766599999999997</c:v>
                </c:pt>
                <c:pt idx="1482">
                  <c:v>-95.090699999999998</c:v>
                </c:pt>
                <c:pt idx="1483">
                  <c:v>-94.528300000000002</c:v>
                </c:pt>
                <c:pt idx="1484">
                  <c:v>-93.961699999999993</c:v>
                </c:pt>
                <c:pt idx="1485">
                  <c:v>-93.399500000000003</c:v>
                </c:pt>
                <c:pt idx="1486">
                  <c:v>-92.847399999999993</c:v>
                </c:pt>
                <c:pt idx="1487">
                  <c:v>-92.312299999999993</c:v>
                </c:pt>
                <c:pt idx="1488">
                  <c:v>-91.748199999999997</c:v>
                </c:pt>
                <c:pt idx="1489">
                  <c:v>-91.221699999999998</c:v>
                </c:pt>
                <c:pt idx="1490">
                  <c:v>-90.686000000000007</c:v>
                </c:pt>
                <c:pt idx="1491">
                  <c:v>-90.136600000000001</c:v>
                </c:pt>
                <c:pt idx="1492">
                  <c:v>-89.613200000000006</c:v>
                </c:pt>
                <c:pt idx="1493">
                  <c:v>-89.082499999999996</c:v>
                </c:pt>
                <c:pt idx="1494">
                  <c:v>-88.556100000000001</c:v>
                </c:pt>
                <c:pt idx="1495">
                  <c:v>-88.040999999999997</c:v>
                </c:pt>
                <c:pt idx="1496">
                  <c:v>-87.518199999999993</c:v>
                </c:pt>
                <c:pt idx="1497">
                  <c:v>-86.997100000000003</c:v>
                </c:pt>
                <c:pt idx="1498">
                  <c:v>-86.486999999999995</c:v>
                </c:pt>
                <c:pt idx="1499">
                  <c:v>-85.980199999999996</c:v>
                </c:pt>
                <c:pt idx="1500">
                  <c:v>-85.480699999999999</c:v>
                </c:pt>
                <c:pt idx="1501">
                  <c:v>-84.980900000000005</c:v>
                </c:pt>
                <c:pt idx="1502">
                  <c:v>-84.488799999999998</c:v>
                </c:pt>
                <c:pt idx="1503">
                  <c:v>-83.9953</c:v>
                </c:pt>
                <c:pt idx="1504">
                  <c:v>-83.486800000000002</c:v>
                </c:pt>
                <c:pt idx="1505">
                  <c:v>-83.01</c:v>
                </c:pt>
                <c:pt idx="1506">
                  <c:v>-82.519499999999994</c:v>
                </c:pt>
                <c:pt idx="1507">
                  <c:v>-82.036100000000005</c:v>
                </c:pt>
                <c:pt idx="1508">
                  <c:v>-81.5548</c:v>
                </c:pt>
                <c:pt idx="1509">
                  <c:v>-81.084500000000006</c:v>
                </c:pt>
                <c:pt idx="1510">
                  <c:v>-80.603700000000003</c:v>
                </c:pt>
                <c:pt idx="1511">
                  <c:v>-80.139099999999999</c:v>
                </c:pt>
                <c:pt idx="1512">
                  <c:v>-79.669600000000003</c:v>
                </c:pt>
                <c:pt idx="1513">
                  <c:v>-79.205799999999996</c:v>
                </c:pt>
                <c:pt idx="1514">
                  <c:v>-78.748699999999999</c:v>
                </c:pt>
                <c:pt idx="1515">
                  <c:v>-78.288799999999995</c:v>
                </c:pt>
                <c:pt idx="1516">
                  <c:v>-77.828900000000004</c:v>
                </c:pt>
                <c:pt idx="1517">
                  <c:v>-77.386899999999997</c:v>
                </c:pt>
                <c:pt idx="1518">
                  <c:v>-76.933999999999997</c:v>
                </c:pt>
                <c:pt idx="1519">
                  <c:v>-76.4846</c:v>
                </c:pt>
                <c:pt idx="1520">
                  <c:v>-76.034099999999995</c:v>
                </c:pt>
                <c:pt idx="1521">
                  <c:v>-75.599500000000006</c:v>
                </c:pt>
                <c:pt idx="1522">
                  <c:v>-75.157200000000003</c:v>
                </c:pt>
                <c:pt idx="1523">
                  <c:v>-74.716300000000004</c:v>
                </c:pt>
                <c:pt idx="1524">
                  <c:v>-74.287499999999994</c:v>
                </c:pt>
                <c:pt idx="1525">
                  <c:v>-73.855500000000006</c:v>
                </c:pt>
                <c:pt idx="1526">
                  <c:v>-73.426699999999997</c:v>
                </c:pt>
                <c:pt idx="1527">
                  <c:v>-73.008300000000006</c:v>
                </c:pt>
                <c:pt idx="1528">
                  <c:v>-72.587800000000001</c:v>
                </c:pt>
                <c:pt idx="1529">
                  <c:v>-72.1678</c:v>
                </c:pt>
                <c:pt idx="1530">
                  <c:v>-71.751000000000005</c:v>
                </c:pt>
                <c:pt idx="1531">
                  <c:v>-71.326300000000003</c:v>
                </c:pt>
                <c:pt idx="1532">
                  <c:v>-70.927899999999994</c:v>
                </c:pt>
                <c:pt idx="1533">
                  <c:v>-70.503399999999999</c:v>
                </c:pt>
                <c:pt idx="1534">
                  <c:v>-70.104399999999998</c:v>
                </c:pt>
                <c:pt idx="1535">
                  <c:v>-69.686700000000002</c:v>
                </c:pt>
                <c:pt idx="1536">
                  <c:v>-69.285600000000002</c:v>
                </c:pt>
                <c:pt idx="1537">
                  <c:v>-68.928399999999996</c:v>
                </c:pt>
                <c:pt idx="1538">
                  <c:v>-68.539299999999997</c:v>
                </c:pt>
                <c:pt idx="1539">
                  <c:v>-68.134900000000002</c:v>
                </c:pt>
                <c:pt idx="1540">
                  <c:v>-67.746300000000005</c:v>
                </c:pt>
                <c:pt idx="1541">
                  <c:v>-67.349699999999999</c:v>
                </c:pt>
                <c:pt idx="1542">
                  <c:v>-66.957400000000007</c:v>
                </c:pt>
                <c:pt idx="1543">
                  <c:v>-66.572500000000005</c:v>
                </c:pt>
                <c:pt idx="1544">
                  <c:v>-66.185599999999994</c:v>
                </c:pt>
                <c:pt idx="1545">
                  <c:v>-65.799000000000007</c:v>
                </c:pt>
                <c:pt idx="1546">
                  <c:v>-65.430700000000002</c:v>
                </c:pt>
                <c:pt idx="1547">
                  <c:v>-65.047499999999999</c:v>
                </c:pt>
                <c:pt idx="1548">
                  <c:v>-64.6661</c:v>
                </c:pt>
                <c:pt idx="1549">
                  <c:v>-64.296199999999999</c:v>
                </c:pt>
                <c:pt idx="1550">
                  <c:v>-63.921599999999998</c:v>
                </c:pt>
                <c:pt idx="1551">
                  <c:v>-63.556399999999996</c:v>
                </c:pt>
                <c:pt idx="1552">
                  <c:v>-63.192700000000002</c:v>
                </c:pt>
                <c:pt idx="1553">
                  <c:v>-62.824100000000001</c:v>
                </c:pt>
                <c:pt idx="1554">
                  <c:v>-62.465699999999998</c:v>
                </c:pt>
                <c:pt idx="1555">
                  <c:v>-62.105699999999999</c:v>
                </c:pt>
                <c:pt idx="1556">
                  <c:v>-61.750999999999998</c:v>
                </c:pt>
                <c:pt idx="1557">
                  <c:v>-61.386800000000001</c:v>
                </c:pt>
                <c:pt idx="1558">
                  <c:v>-61.025399999999998</c:v>
                </c:pt>
                <c:pt idx="1559">
                  <c:v>-60.6706</c:v>
                </c:pt>
                <c:pt idx="1560">
                  <c:v>-60.294899999999998</c:v>
                </c:pt>
                <c:pt idx="1561">
                  <c:v>-59.945500000000003</c:v>
                </c:pt>
                <c:pt idx="1562">
                  <c:v>-59.615099999999998</c:v>
                </c:pt>
                <c:pt idx="1563">
                  <c:v>-59.280999999999999</c:v>
                </c:pt>
                <c:pt idx="1564">
                  <c:v>-58.945700000000002</c:v>
                </c:pt>
                <c:pt idx="1565">
                  <c:v>-58.613900000000001</c:v>
                </c:pt>
                <c:pt idx="1566">
                  <c:v>-58.273600000000002</c:v>
                </c:pt>
                <c:pt idx="1567">
                  <c:v>-57.943800000000003</c:v>
                </c:pt>
                <c:pt idx="1568">
                  <c:v>-57.604599999999998</c:v>
                </c:pt>
                <c:pt idx="1569">
                  <c:v>-57.273200000000003</c:v>
                </c:pt>
                <c:pt idx="1570">
                  <c:v>-56.944099999999999</c:v>
                </c:pt>
                <c:pt idx="1571">
                  <c:v>-56.621899999999997</c:v>
                </c:pt>
                <c:pt idx="1572">
                  <c:v>-56.302700000000002</c:v>
                </c:pt>
                <c:pt idx="1573">
                  <c:v>-55.973999999999997</c:v>
                </c:pt>
                <c:pt idx="1574">
                  <c:v>-55.647500000000001</c:v>
                </c:pt>
                <c:pt idx="1575">
                  <c:v>-55.327599999999997</c:v>
                </c:pt>
                <c:pt idx="1576">
                  <c:v>-55.018300000000004</c:v>
                </c:pt>
                <c:pt idx="1577">
                  <c:v>-54.6995</c:v>
                </c:pt>
                <c:pt idx="1578">
                  <c:v>-54.381399999999999</c:v>
                </c:pt>
                <c:pt idx="1579">
                  <c:v>-54.039900000000003</c:v>
                </c:pt>
                <c:pt idx="1580">
                  <c:v>-53.721800000000002</c:v>
                </c:pt>
                <c:pt idx="1581">
                  <c:v>-53.405099999999997</c:v>
                </c:pt>
                <c:pt idx="1582">
                  <c:v>-53.098999999999997</c:v>
                </c:pt>
                <c:pt idx="1583">
                  <c:v>-52.797199999999997</c:v>
                </c:pt>
                <c:pt idx="1584">
                  <c:v>-52.4773</c:v>
                </c:pt>
                <c:pt idx="1585">
                  <c:v>-52.180199999999999</c:v>
                </c:pt>
                <c:pt idx="1586">
                  <c:v>-51.873199999999997</c:v>
                </c:pt>
                <c:pt idx="1587">
                  <c:v>-51.568600000000004</c:v>
                </c:pt>
                <c:pt idx="1588">
                  <c:v>-51.277099999999997</c:v>
                </c:pt>
                <c:pt idx="1589">
                  <c:v>-50.986499999999999</c:v>
                </c:pt>
                <c:pt idx="1590">
                  <c:v>-50.683999999999997</c:v>
                </c:pt>
                <c:pt idx="1591">
                  <c:v>-50.401899999999998</c:v>
                </c:pt>
                <c:pt idx="1592">
                  <c:v>-50.103400000000001</c:v>
                </c:pt>
                <c:pt idx="1593">
                  <c:v>-49.818399999999997</c:v>
                </c:pt>
                <c:pt idx="1594">
                  <c:v>-49.525399999999998</c:v>
                </c:pt>
                <c:pt idx="1595">
                  <c:v>-49.248199999999997</c:v>
                </c:pt>
                <c:pt idx="1596">
                  <c:v>-48.956400000000002</c:v>
                </c:pt>
                <c:pt idx="1597">
                  <c:v>-48.685499999999998</c:v>
                </c:pt>
                <c:pt idx="1598">
                  <c:v>-48.3994</c:v>
                </c:pt>
                <c:pt idx="1599">
                  <c:v>-48.109400000000001</c:v>
                </c:pt>
                <c:pt idx="1600">
                  <c:v>-47.833199999999998</c:v>
                </c:pt>
                <c:pt idx="1601">
                  <c:v>-47.563699999999997</c:v>
                </c:pt>
                <c:pt idx="1602">
                  <c:v>-47.290799999999997</c:v>
                </c:pt>
                <c:pt idx="1603">
                  <c:v>-47.033900000000003</c:v>
                </c:pt>
                <c:pt idx="1604">
                  <c:v>-46.773800000000001</c:v>
                </c:pt>
                <c:pt idx="1605">
                  <c:v>-46.519500000000001</c:v>
                </c:pt>
                <c:pt idx="1606">
                  <c:v>-46.243400000000001</c:v>
                </c:pt>
                <c:pt idx="1607">
                  <c:v>-45.981900000000003</c:v>
                </c:pt>
                <c:pt idx="1608">
                  <c:v>-45.710099999999997</c:v>
                </c:pt>
                <c:pt idx="1609">
                  <c:v>-45.448500000000003</c:v>
                </c:pt>
                <c:pt idx="1610">
                  <c:v>-45.190300000000001</c:v>
                </c:pt>
                <c:pt idx="1611">
                  <c:v>-44.933399999999999</c:v>
                </c:pt>
                <c:pt idx="1612">
                  <c:v>-44.658999999999999</c:v>
                </c:pt>
                <c:pt idx="1613">
                  <c:v>-44.393500000000003</c:v>
                </c:pt>
                <c:pt idx="1614">
                  <c:v>-44.140500000000003</c:v>
                </c:pt>
                <c:pt idx="1615">
                  <c:v>-43.884700000000002</c:v>
                </c:pt>
                <c:pt idx="1616">
                  <c:v>-43.627099999999999</c:v>
                </c:pt>
                <c:pt idx="1617">
                  <c:v>-43.380299999999998</c:v>
                </c:pt>
                <c:pt idx="1618">
                  <c:v>-43.119</c:v>
                </c:pt>
                <c:pt idx="1619">
                  <c:v>-42.8703</c:v>
                </c:pt>
                <c:pt idx="1620">
                  <c:v>-42.625100000000003</c:v>
                </c:pt>
                <c:pt idx="1621">
                  <c:v>-42.376399999999997</c:v>
                </c:pt>
                <c:pt idx="1622">
                  <c:v>-42.136800000000001</c:v>
                </c:pt>
                <c:pt idx="1623">
                  <c:v>-41.888199999999998</c:v>
                </c:pt>
                <c:pt idx="1624">
                  <c:v>-41.646700000000003</c:v>
                </c:pt>
                <c:pt idx="1625">
                  <c:v>-41.404299999999999</c:v>
                </c:pt>
                <c:pt idx="1626">
                  <c:v>-41.168100000000003</c:v>
                </c:pt>
                <c:pt idx="1627">
                  <c:v>-40.936999999999998</c:v>
                </c:pt>
                <c:pt idx="1628">
                  <c:v>-40.704900000000002</c:v>
                </c:pt>
                <c:pt idx="1629">
                  <c:v>-40.467300000000002</c:v>
                </c:pt>
                <c:pt idx="1630">
                  <c:v>-40.245699999999999</c:v>
                </c:pt>
                <c:pt idx="1631">
                  <c:v>-40.010399999999997</c:v>
                </c:pt>
                <c:pt idx="1632">
                  <c:v>-39.779899999999998</c:v>
                </c:pt>
                <c:pt idx="1633">
                  <c:v>-39.553600000000003</c:v>
                </c:pt>
                <c:pt idx="1634">
                  <c:v>-39.3264</c:v>
                </c:pt>
                <c:pt idx="1635">
                  <c:v>-39.101300000000002</c:v>
                </c:pt>
                <c:pt idx="1636">
                  <c:v>-38.885800000000003</c:v>
                </c:pt>
                <c:pt idx="1637">
                  <c:v>-38.657499999999999</c:v>
                </c:pt>
                <c:pt idx="1638">
                  <c:v>-38.422800000000002</c:v>
                </c:pt>
                <c:pt idx="1639">
                  <c:v>-38.226700000000001</c:v>
                </c:pt>
                <c:pt idx="1640">
                  <c:v>-37.997599999999998</c:v>
                </c:pt>
                <c:pt idx="1641">
                  <c:v>-37.785699999999999</c:v>
                </c:pt>
                <c:pt idx="1642">
                  <c:v>-37.572000000000003</c:v>
                </c:pt>
                <c:pt idx="1643">
                  <c:v>-37.353999999999999</c:v>
                </c:pt>
                <c:pt idx="1644">
                  <c:v>-37.145099999999999</c:v>
                </c:pt>
                <c:pt idx="1645">
                  <c:v>-36.94</c:v>
                </c:pt>
                <c:pt idx="1646">
                  <c:v>-36.733400000000003</c:v>
                </c:pt>
                <c:pt idx="1647">
                  <c:v>-36.527700000000003</c:v>
                </c:pt>
                <c:pt idx="1648">
                  <c:v>-36.317300000000003</c:v>
                </c:pt>
                <c:pt idx="1649">
                  <c:v>-36.113599999999998</c:v>
                </c:pt>
                <c:pt idx="1650">
                  <c:v>-35.910499999999999</c:v>
                </c:pt>
                <c:pt idx="1651">
                  <c:v>-35.700299999999999</c:v>
                </c:pt>
                <c:pt idx="1652">
                  <c:v>-35.504899999999999</c:v>
                </c:pt>
                <c:pt idx="1653">
                  <c:v>-35.300699999999999</c:v>
                </c:pt>
                <c:pt idx="1654">
                  <c:v>-35.104199999999999</c:v>
                </c:pt>
                <c:pt idx="1655">
                  <c:v>-34.924300000000002</c:v>
                </c:pt>
                <c:pt idx="1656">
                  <c:v>-34.721699999999998</c:v>
                </c:pt>
                <c:pt idx="1657">
                  <c:v>-34.516199999999998</c:v>
                </c:pt>
                <c:pt idx="1658">
                  <c:v>-34.330500000000001</c:v>
                </c:pt>
                <c:pt idx="1659">
                  <c:v>-34.138599999999997</c:v>
                </c:pt>
                <c:pt idx="1660">
                  <c:v>-33.940899999999999</c:v>
                </c:pt>
                <c:pt idx="1661">
                  <c:v>-33.7607</c:v>
                </c:pt>
                <c:pt idx="1662">
                  <c:v>-33.571100000000001</c:v>
                </c:pt>
                <c:pt idx="1663">
                  <c:v>-33.384700000000002</c:v>
                </c:pt>
                <c:pt idx="1664">
                  <c:v>-33.203699999999998</c:v>
                </c:pt>
                <c:pt idx="1665">
                  <c:v>-33.026000000000003</c:v>
                </c:pt>
                <c:pt idx="1666">
                  <c:v>-32.851399999999998</c:v>
                </c:pt>
                <c:pt idx="1667">
                  <c:v>-32.6569</c:v>
                </c:pt>
                <c:pt idx="1668">
                  <c:v>-32.485199999999999</c:v>
                </c:pt>
                <c:pt idx="1669">
                  <c:v>-32.301400000000001</c:v>
                </c:pt>
                <c:pt idx="1670">
                  <c:v>-32.111699999999999</c:v>
                </c:pt>
                <c:pt idx="1671">
                  <c:v>-31.947800000000001</c:v>
                </c:pt>
                <c:pt idx="1672">
                  <c:v>-31.773499999999999</c:v>
                </c:pt>
                <c:pt idx="1673">
                  <c:v>-31.6007</c:v>
                </c:pt>
                <c:pt idx="1674">
                  <c:v>-31.431000000000001</c:v>
                </c:pt>
                <c:pt idx="1675">
                  <c:v>-31.264199999999999</c:v>
                </c:pt>
                <c:pt idx="1676">
                  <c:v>-31.0792</c:v>
                </c:pt>
                <c:pt idx="1677">
                  <c:v>-30.925699999999999</c:v>
                </c:pt>
                <c:pt idx="1678">
                  <c:v>-30.754000000000001</c:v>
                </c:pt>
                <c:pt idx="1679">
                  <c:v>-30.589300000000001</c:v>
                </c:pt>
                <c:pt idx="1680">
                  <c:v>-30.426500000000001</c:v>
                </c:pt>
                <c:pt idx="1681">
                  <c:v>-30.261099999999999</c:v>
                </c:pt>
                <c:pt idx="1682">
                  <c:v>-30.1053</c:v>
                </c:pt>
                <c:pt idx="1683">
                  <c:v>-29.941800000000001</c:v>
                </c:pt>
                <c:pt idx="1684">
                  <c:v>-29.7852</c:v>
                </c:pt>
                <c:pt idx="1685">
                  <c:v>-29.619</c:v>
                </c:pt>
                <c:pt idx="1686">
                  <c:v>-29.476199999999999</c:v>
                </c:pt>
                <c:pt idx="1687">
                  <c:v>-29.320499999999999</c:v>
                </c:pt>
                <c:pt idx="1688">
                  <c:v>-29.1645</c:v>
                </c:pt>
                <c:pt idx="1689">
                  <c:v>-29.001799999999999</c:v>
                </c:pt>
                <c:pt idx="1690">
                  <c:v>-28.864000000000001</c:v>
                </c:pt>
                <c:pt idx="1691">
                  <c:v>-28.711200000000002</c:v>
                </c:pt>
                <c:pt idx="1692">
                  <c:v>-28.564800000000002</c:v>
                </c:pt>
                <c:pt idx="1693">
                  <c:v>-28.410699999999999</c:v>
                </c:pt>
                <c:pt idx="1694">
                  <c:v>-28.268699999999999</c:v>
                </c:pt>
                <c:pt idx="1695">
                  <c:v>-28.124300000000002</c:v>
                </c:pt>
                <c:pt idx="1696">
                  <c:v>-27.969799999999999</c:v>
                </c:pt>
                <c:pt idx="1697">
                  <c:v>-27.834399999999999</c:v>
                </c:pt>
                <c:pt idx="1698">
                  <c:v>-27.688500000000001</c:v>
                </c:pt>
                <c:pt idx="1699">
                  <c:v>-27.537700000000001</c:v>
                </c:pt>
                <c:pt idx="1700">
                  <c:v>-27.414899999999999</c:v>
                </c:pt>
                <c:pt idx="1701">
                  <c:v>-27.267700000000001</c:v>
                </c:pt>
                <c:pt idx="1702">
                  <c:v>-27.133700000000001</c:v>
                </c:pt>
                <c:pt idx="1703">
                  <c:v>-26.997399999999999</c:v>
                </c:pt>
                <c:pt idx="1704">
                  <c:v>-26.864000000000001</c:v>
                </c:pt>
                <c:pt idx="1705">
                  <c:v>-26.730699999999999</c:v>
                </c:pt>
                <c:pt idx="1706">
                  <c:v>-26.590599999999998</c:v>
                </c:pt>
                <c:pt idx="1707">
                  <c:v>-26.461500000000001</c:v>
                </c:pt>
                <c:pt idx="1708">
                  <c:v>-26.331600000000002</c:v>
                </c:pt>
                <c:pt idx="1709">
                  <c:v>-26.1981</c:v>
                </c:pt>
                <c:pt idx="1710">
                  <c:v>-26.072099999999999</c:v>
                </c:pt>
                <c:pt idx="1711">
                  <c:v>-25.947700000000001</c:v>
                </c:pt>
                <c:pt idx="1712">
                  <c:v>-25.817699999999999</c:v>
                </c:pt>
                <c:pt idx="1713">
                  <c:v>-25.695900000000002</c:v>
                </c:pt>
                <c:pt idx="1714">
                  <c:v>-25.569099999999999</c:v>
                </c:pt>
                <c:pt idx="1715">
                  <c:v>-25.438300000000002</c:v>
                </c:pt>
                <c:pt idx="1716">
                  <c:v>-25.322500000000002</c:v>
                </c:pt>
                <c:pt idx="1717">
                  <c:v>-25.196200000000001</c:v>
                </c:pt>
                <c:pt idx="1718">
                  <c:v>-25.079499999999999</c:v>
                </c:pt>
                <c:pt idx="1719">
                  <c:v>-24.962599999999998</c:v>
                </c:pt>
                <c:pt idx="1720">
                  <c:v>-24.844999999999999</c:v>
                </c:pt>
                <c:pt idx="1721">
                  <c:v>-24.7195</c:v>
                </c:pt>
                <c:pt idx="1722">
                  <c:v>-24.613299999999999</c:v>
                </c:pt>
                <c:pt idx="1723">
                  <c:v>-24.489899999999999</c:v>
                </c:pt>
                <c:pt idx="1724">
                  <c:v>-24.3857</c:v>
                </c:pt>
                <c:pt idx="1725">
                  <c:v>-24.2681</c:v>
                </c:pt>
                <c:pt idx="1726">
                  <c:v>-24.1568</c:v>
                </c:pt>
                <c:pt idx="1727">
                  <c:v>-24.041499999999999</c:v>
                </c:pt>
                <c:pt idx="1728">
                  <c:v>-23.929600000000001</c:v>
                </c:pt>
                <c:pt idx="1729">
                  <c:v>-23.825900000000001</c:v>
                </c:pt>
                <c:pt idx="1730">
                  <c:v>-23.7181</c:v>
                </c:pt>
                <c:pt idx="1731">
                  <c:v>-23.6111</c:v>
                </c:pt>
                <c:pt idx="1732">
                  <c:v>-23.512699999999999</c:v>
                </c:pt>
                <c:pt idx="1733">
                  <c:v>-23.3979</c:v>
                </c:pt>
                <c:pt idx="1734">
                  <c:v>-23.288</c:v>
                </c:pt>
                <c:pt idx="1735">
                  <c:v>-23.195499999999999</c:v>
                </c:pt>
                <c:pt idx="1736">
                  <c:v>-23.079799999999999</c:v>
                </c:pt>
                <c:pt idx="1737">
                  <c:v>-22.9817</c:v>
                </c:pt>
                <c:pt idx="1738">
                  <c:v>-22.8873</c:v>
                </c:pt>
                <c:pt idx="1739">
                  <c:v>-22.792200000000001</c:v>
                </c:pt>
                <c:pt idx="1740">
                  <c:v>-22.683</c:v>
                </c:pt>
                <c:pt idx="1741">
                  <c:v>-22.5871</c:v>
                </c:pt>
                <c:pt idx="1742">
                  <c:v>-22.494700000000002</c:v>
                </c:pt>
                <c:pt idx="1743">
                  <c:v>-22.3965</c:v>
                </c:pt>
                <c:pt idx="1744">
                  <c:v>-22.2956</c:v>
                </c:pt>
                <c:pt idx="1745">
                  <c:v>-22.204599999999999</c:v>
                </c:pt>
                <c:pt idx="1746">
                  <c:v>-22.116199999999999</c:v>
                </c:pt>
                <c:pt idx="1747">
                  <c:v>-22.007999999999999</c:v>
                </c:pt>
                <c:pt idx="1748">
                  <c:v>-21.9239</c:v>
                </c:pt>
                <c:pt idx="1749">
                  <c:v>-21.833600000000001</c:v>
                </c:pt>
                <c:pt idx="1750">
                  <c:v>-21.747499999999999</c:v>
                </c:pt>
                <c:pt idx="1751">
                  <c:v>-21.652999999999999</c:v>
                </c:pt>
                <c:pt idx="1752">
                  <c:v>-21.565899999999999</c:v>
                </c:pt>
                <c:pt idx="1753">
                  <c:v>-21.468299999999999</c:v>
                </c:pt>
                <c:pt idx="1754">
                  <c:v>-21.384499999999999</c:v>
                </c:pt>
                <c:pt idx="1755">
                  <c:v>-21.295400000000001</c:v>
                </c:pt>
                <c:pt idx="1756">
                  <c:v>-21.2118</c:v>
                </c:pt>
                <c:pt idx="1757">
                  <c:v>-21.127800000000001</c:v>
                </c:pt>
                <c:pt idx="1758">
                  <c:v>-21.0411</c:v>
                </c:pt>
                <c:pt idx="1759">
                  <c:v>-20.9527</c:v>
                </c:pt>
                <c:pt idx="1760">
                  <c:v>-20.875599999999999</c:v>
                </c:pt>
                <c:pt idx="1761">
                  <c:v>-20.792899999999999</c:v>
                </c:pt>
                <c:pt idx="1762">
                  <c:v>-20.713699999999999</c:v>
                </c:pt>
                <c:pt idx="1763">
                  <c:v>-20.628</c:v>
                </c:pt>
                <c:pt idx="1764">
                  <c:v>-20.55</c:v>
                </c:pt>
                <c:pt idx="1765">
                  <c:v>-20.468900000000001</c:v>
                </c:pt>
                <c:pt idx="1766">
                  <c:v>-20.380400000000002</c:v>
                </c:pt>
                <c:pt idx="1767">
                  <c:v>-20.311800000000002</c:v>
                </c:pt>
                <c:pt idx="1768">
                  <c:v>-20.2318</c:v>
                </c:pt>
                <c:pt idx="1769">
                  <c:v>-20.1599</c:v>
                </c:pt>
                <c:pt idx="1770">
                  <c:v>-20.082000000000001</c:v>
                </c:pt>
                <c:pt idx="1771">
                  <c:v>-20.007899999999999</c:v>
                </c:pt>
                <c:pt idx="1772">
                  <c:v>-19.9312</c:v>
                </c:pt>
                <c:pt idx="1773">
                  <c:v>-19.857299999999999</c:v>
                </c:pt>
                <c:pt idx="1774">
                  <c:v>-19.781199999999998</c:v>
                </c:pt>
                <c:pt idx="1775">
                  <c:v>-19.7073</c:v>
                </c:pt>
                <c:pt idx="1776">
                  <c:v>-19.6356</c:v>
                </c:pt>
                <c:pt idx="1777">
                  <c:v>-19.562899999999999</c:v>
                </c:pt>
                <c:pt idx="1778">
                  <c:v>-19.493600000000001</c:v>
                </c:pt>
                <c:pt idx="1779">
                  <c:v>-19.418199999999999</c:v>
                </c:pt>
                <c:pt idx="1780">
                  <c:v>-19.350100000000001</c:v>
                </c:pt>
                <c:pt idx="1781">
                  <c:v>-19.287400000000002</c:v>
                </c:pt>
                <c:pt idx="1782">
                  <c:v>-19.2163</c:v>
                </c:pt>
                <c:pt idx="1783">
                  <c:v>-19.148299999999999</c:v>
                </c:pt>
                <c:pt idx="1784">
                  <c:v>-19.0823</c:v>
                </c:pt>
                <c:pt idx="1785">
                  <c:v>-19.008400000000002</c:v>
                </c:pt>
                <c:pt idx="1786">
                  <c:v>-18.942699999999999</c:v>
                </c:pt>
                <c:pt idx="1787">
                  <c:v>-18.867699999999999</c:v>
                </c:pt>
                <c:pt idx="1788">
                  <c:v>-18.812000000000001</c:v>
                </c:pt>
                <c:pt idx="1789">
                  <c:v>-18.747499999999999</c:v>
                </c:pt>
                <c:pt idx="1790">
                  <c:v>-18.678799999999999</c:v>
                </c:pt>
                <c:pt idx="1791">
                  <c:v>-18.6112</c:v>
                </c:pt>
                <c:pt idx="1792">
                  <c:v>-18.549700000000001</c:v>
                </c:pt>
                <c:pt idx="1793">
                  <c:v>-18.4878</c:v>
                </c:pt>
                <c:pt idx="1794">
                  <c:v>-18.4297</c:v>
                </c:pt>
                <c:pt idx="1795">
                  <c:v>-18.36</c:v>
                </c:pt>
                <c:pt idx="1796">
                  <c:v>-18.305299999999999</c:v>
                </c:pt>
                <c:pt idx="1797">
                  <c:v>-18.2469</c:v>
                </c:pt>
                <c:pt idx="1798">
                  <c:v>-18.183199999999999</c:v>
                </c:pt>
                <c:pt idx="1799">
                  <c:v>-18.116599999999998</c:v>
                </c:pt>
                <c:pt idx="1800">
                  <c:v>-18.060600000000001</c:v>
                </c:pt>
                <c:pt idx="1801">
                  <c:v>-17.996700000000001</c:v>
                </c:pt>
                <c:pt idx="1802">
                  <c:v>-17.945</c:v>
                </c:pt>
                <c:pt idx="1803">
                  <c:v>-17.877300000000002</c:v>
                </c:pt>
                <c:pt idx="1804">
                  <c:v>-17.817799999999998</c:v>
                </c:pt>
                <c:pt idx="1805">
                  <c:v>-17.7666</c:v>
                </c:pt>
                <c:pt idx="1806">
                  <c:v>-17.7119</c:v>
                </c:pt>
                <c:pt idx="1807">
                  <c:v>-17.6541</c:v>
                </c:pt>
                <c:pt idx="1808">
                  <c:v>-17.600999999999999</c:v>
                </c:pt>
                <c:pt idx="1809">
                  <c:v>-17.548999999999999</c:v>
                </c:pt>
                <c:pt idx="1810">
                  <c:v>-17.489000000000001</c:v>
                </c:pt>
                <c:pt idx="1811">
                  <c:v>-17.426100000000002</c:v>
                </c:pt>
                <c:pt idx="1812">
                  <c:v>-17.3779</c:v>
                </c:pt>
                <c:pt idx="1813">
                  <c:v>-17.333500000000001</c:v>
                </c:pt>
                <c:pt idx="1814">
                  <c:v>-17.2667</c:v>
                </c:pt>
                <c:pt idx="1815">
                  <c:v>-17.2149</c:v>
                </c:pt>
                <c:pt idx="1816">
                  <c:v>-17.1602</c:v>
                </c:pt>
                <c:pt idx="1817">
                  <c:v>-17.099699999999999</c:v>
                </c:pt>
                <c:pt idx="1818">
                  <c:v>-17.059000000000001</c:v>
                </c:pt>
                <c:pt idx="1819">
                  <c:v>-17.007899999999999</c:v>
                </c:pt>
                <c:pt idx="1820">
                  <c:v>-16.9544</c:v>
                </c:pt>
                <c:pt idx="1821">
                  <c:v>-16.9053</c:v>
                </c:pt>
                <c:pt idx="1822">
                  <c:v>-16.851600000000001</c:v>
                </c:pt>
                <c:pt idx="1823">
                  <c:v>-16.793299999999999</c:v>
                </c:pt>
                <c:pt idx="1824">
                  <c:v>-16.752700000000001</c:v>
                </c:pt>
                <c:pt idx="1825">
                  <c:v>-16.700500000000002</c:v>
                </c:pt>
                <c:pt idx="1826">
                  <c:v>-16.6556</c:v>
                </c:pt>
                <c:pt idx="1827">
                  <c:v>-16.601600000000001</c:v>
                </c:pt>
                <c:pt idx="1828">
                  <c:v>-16.5579</c:v>
                </c:pt>
                <c:pt idx="1829">
                  <c:v>-16.503799999999998</c:v>
                </c:pt>
                <c:pt idx="1830">
                  <c:v>-16.451699999999999</c:v>
                </c:pt>
                <c:pt idx="1831">
                  <c:v>-16.4057</c:v>
                </c:pt>
                <c:pt idx="1832">
                  <c:v>-16.366900000000001</c:v>
                </c:pt>
                <c:pt idx="1833">
                  <c:v>-16.3081</c:v>
                </c:pt>
                <c:pt idx="1834">
                  <c:v>-16.272300000000001</c:v>
                </c:pt>
                <c:pt idx="1835">
                  <c:v>-16.218900000000001</c:v>
                </c:pt>
                <c:pt idx="1836">
                  <c:v>-16.174900000000001</c:v>
                </c:pt>
                <c:pt idx="1837">
                  <c:v>-16.1266</c:v>
                </c:pt>
                <c:pt idx="1838">
                  <c:v>-16.084299999999999</c:v>
                </c:pt>
                <c:pt idx="1839">
                  <c:v>-16.037199999999999</c:v>
                </c:pt>
                <c:pt idx="1840">
                  <c:v>-15.994899999999999</c:v>
                </c:pt>
                <c:pt idx="1841">
                  <c:v>-15.9445</c:v>
                </c:pt>
                <c:pt idx="1842">
                  <c:v>-15.901999999999999</c:v>
                </c:pt>
                <c:pt idx="1843">
                  <c:v>-15.852499999999999</c:v>
                </c:pt>
                <c:pt idx="1844">
                  <c:v>-15.815300000000001</c:v>
                </c:pt>
                <c:pt idx="1845">
                  <c:v>-15.7713</c:v>
                </c:pt>
                <c:pt idx="1846">
                  <c:v>-15.7308</c:v>
                </c:pt>
                <c:pt idx="1847">
                  <c:v>-15.679500000000001</c:v>
                </c:pt>
                <c:pt idx="1848">
                  <c:v>-15.6408</c:v>
                </c:pt>
                <c:pt idx="1849">
                  <c:v>-15.5899</c:v>
                </c:pt>
                <c:pt idx="1850">
                  <c:v>-15.559799999999999</c:v>
                </c:pt>
                <c:pt idx="1851">
                  <c:v>-15.5068</c:v>
                </c:pt>
                <c:pt idx="1852">
                  <c:v>-15.4687</c:v>
                </c:pt>
                <c:pt idx="1853">
                  <c:v>-15.4262</c:v>
                </c:pt>
                <c:pt idx="1854">
                  <c:v>-15.390499999999999</c:v>
                </c:pt>
                <c:pt idx="1855">
                  <c:v>-15.3405</c:v>
                </c:pt>
                <c:pt idx="1856">
                  <c:v>-15.3017</c:v>
                </c:pt>
                <c:pt idx="1857">
                  <c:v>-15.2669</c:v>
                </c:pt>
                <c:pt idx="1858">
                  <c:v>-15.222099999999999</c:v>
                </c:pt>
                <c:pt idx="1859">
                  <c:v>-15.180099999999999</c:v>
                </c:pt>
                <c:pt idx="1860">
                  <c:v>-15.1401</c:v>
                </c:pt>
                <c:pt idx="1861">
                  <c:v>-15.0982</c:v>
                </c:pt>
                <c:pt idx="1862">
                  <c:v>-15.057600000000001</c:v>
                </c:pt>
                <c:pt idx="1863">
                  <c:v>-15.019399999999999</c:v>
                </c:pt>
                <c:pt idx="1864">
                  <c:v>-14.9819</c:v>
                </c:pt>
                <c:pt idx="1865">
                  <c:v>-14.949199999999999</c:v>
                </c:pt>
                <c:pt idx="1866">
                  <c:v>-14.8954</c:v>
                </c:pt>
                <c:pt idx="1867">
                  <c:v>-14.860300000000001</c:v>
                </c:pt>
                <c:pt idx="1868">
                  <c:v>-14.816700000000001</c:v>
                </c:pt>
                <c:pt idx="1869">
                  <c:v>-14.774800000000001</c:v>
                </c:pt>
                <c:pt idx="1870">
                  <c:v>-14.7464</c:v>
                </c:pt>
                <c:pt idx="1871">
                  <c:v>-14.7187</c:v>
                </c:pt>
                <c:pt idx="1872">
                  <c:v>-14.669700000000001</c:v>
                </c:pt>
                <c:pt idx="1873">
                  <c:v>-14.632899999999999</c:v>
                </c:pt>
                <c:pt idx="1874">
                  <c:v>-14.5951</c:v>
                </c:pt>
                <c:pt idx="1875">
                  <c:v>-14.553599999999999</c:v>
                </c:pt>
                <c:pt idx="1876">
                  <c:v>-14.528700000000001</c:v>
                </c:pt>
                <c:pt idx="1877">
                  <c:v>-14.487</c:v>
                </c:pt>
                <c:pt idx="1878">
                  <c:v>-14.444699999999999</c:v>
                </c:pt>
                <c:pt idx="1879">
                  <c:v>-14.4156</c:v>
                </c:pt>
                <c:pt idx="1880">
                  <c:v>-14.369</c:v>
                </c:pt>
                <c:pt idx="1881">
                  <c:v>-14.3246</c:v>
                </c:pt>
                <c:pt idx="1882">
                  <c:v>-14.3019</c:v>
                </c:pt>
                <c:pt idx="1883">
                  <c:v>-14.258900000000001</c:v>
                </c:pt>
                <c:pt idx="1884">
                  <c:v>-14.233700000000001</c:v>
                </c:pt>
                <c:pt idx="1885">
                  <c:v>-14.1876</c:v>
                </c:pt>
                <c:pt idx="1886">
                  <c:v>-14.142300000000001</c:v>
                </c:pt>
                <c:pt idx="1887">
                  <c:v>-14.1206</c:v>
                </c:pt>
                <c:pt idx="1888">
                  <c:v>-14.080500000000001</c:v>
                </c:pt>
                <c:pt idx="1889">
                  <c:v>-14.048299999999999</c:v>
                </c:pt>
                <c:pt idx="1890">
                  <c:v>-14.010199999999999</c:v>
                </c:pt>
                <c:pt idx="1891">
                  <c:v>-13.9733</c:v>
                </c:pt>
                <c:pt idx="1892">
                  <c:v>-13.9442</c:v>
                </c:pt>
                <c:pt idx="1893">
                  <c:v>-13.903499999999999</c:v>
                </c:pt>
                <c:pt idx="1894">
                  <c:v>-13.8706</c:v>
                </c:pt>
                <c:pt idx="1895">
                  <c:v>-13.841100000000001</c:v>
                </c:pt>
                <c:pt idx="1896">
                  <c:v>-13.8071</c:v>
                </c:pt>
                <c:pt idx="1897">
                  <c:v>-13.7728</c:v>
                </c:pt>
                <c:pt idx="1898">
                  <c:v>-13.745900000000001</c:v>
                </c:pt>
                <c:pt idx="1899">
                  <c:v>-13.707000000000001</c:v>
                </c:pt>
                <c:pt idx="1900">
                  <c:v>-13.667899999999999</c:v>
                </c:pt>
                <c:pt idx="1901">
                  <c:v>-13.642300000000001</c:v>
                </c:pt>
                <c:pt idx="1902">
                  <c:v>-13.604100000000001</c:v>
                </c:pt>
                <c:pt idx="1903">
                  <c:v>-13.567600000000001</c:v>
                </c:pt>
                <c:pt idx="1904">
                  <c:v>-13.5451</c:v>
                </c:pt>
                <c:pt idx="1905">
                  <c:v>-13.501300000000001</c:v>
                </c:pt>
                <c:pt idx="1906">
                  <c:v>-13.4719</c:v>
                </c:pt>
                <c:pt idx="1907">
                  <c:v>-13.4344</c:v>
                </c:pt>
                <c:pt idx="1908">
                  <c:v>-13.4124</c:v>
                </c:pt>
                <c:pt idx="1909">
                  <c:v>-13.3775</c:v>
                </c:pt>
                <c:pt idx="1910">
                  <c:v>-13.3367</c:v>
                </c:pt>
                <c:pt idx="1911">
                  <c:v>-13.315899999999999</c:v>
                </c:pt>
                <c:pt idx="1912">
                  <c:v>-13.277900000000001</c:v>
                </c:pt>
                <c:pt idx="1913">
                  <c:v>-13.246</c:v>
                </c:pt>
                <c:pt idx="1914">
                  <c:v>-13.216100000000001</c:v>
                </c:pt>
                <c:pt idx="1915">
                  <c:v>-13.178599999999999</c:v>
                </c:pt>
                <c:pt idx="1916">
                  <c:v>-13.144299999999999</c:v>
                </c:pt>
                <c:pt idx="1917">
                  <c:v>-13.1214</c:v>
                </c:pt>
                <c:pt idx="1918">
                  <c:v>-13.094099999999999</c:v>
                </c:pt>
                <c:pt idx="1919">
                  <c:v>-13.053000000000001</c:v>
                </c:pt>
                <c:pt idx="1920">
                  <c:v>-13.0246</c:v>
                </c:pt>
                <c:pt idx="1921">
                  <c:v>-12.995799999999999</c:v>
                </c:pt>
                <c:pt idx="1922">
                  <c:v>-12.9664</c:v>
                </c:pt>
                <c:pt idx="1923">
                  <c:v>-12.9358</c:v>
                </c:pt>
                <c:pt idx="1924">
                  <c:v>-12.9041</c:v>
                </c:pt>
                <c:pt idx="1925">
                  <c:v>-12.8741</c:v>
                </c:pt>
                <c:pt idx="1926">
                  <c:v>-12.841900000000001</c:v>
                </c:pt>
                <c:pt idx="1927">
                  <c:v>-12.814299999999999</c:v>
                </c:pt>
                <c:pt idx="1928">
                  <c:v>-12.791</c:v>
                </c:pt>
                <c:pt idx="1929">
                  <c:v>-12.760899999999999</c:v>
                </c:pt>
                <c:pt idx="1930">
                  <c:v>-12.730600000000001</c:v>
                </c:pt>
                <c:pt idx="1931">
                  <c:v>-12.7042</c:v>
                </c:pt>
                <c:pt idx="1932">
                  <c:v>-12.664099999999999</c:v>
                </c:pt>
                <c:pt idx="1933">
                  <c:v>-12.6378</c:v>
                </c:pt>
                <c:pt idx="1934">
                  <c:v>-12.6149</c:v>
                </c:pt>
                <c:pt idx="1935">
                  <c:v>-12.585699999999999</c:v>
                </c:pt>
                <c:pt idx="1936">
                  <c:v>-12.5502</c:v>
                </c:pt>
                <c:pt idx="1937">
                  <c:v>-12.529500000000001</c:v>
                </c:pt>
                <c:pt idx="1938">
                  <c:v>-12.492100000000001</c:v>
                </c:pt>
                <c:pt idx="1939">
                  <c:v>-12.4709</c:v>
                </c:pt>
                <c:pt idx="1940">
                  <c:v>-12.4411</c:v>
                </c:pt>
                <c:pt idx="1941">
                  <c:v>-12.411899999999999</c:v>
                </c:pt>
                <c:pt idx="1942">
                  <c:v>-12.3804</c:v>
                </c:pt>
                <c:pt idx="1943">
                  <c:v>-12.3576</c:v>
                </c:pt>
                <c:pt idx="1944">
                  <c:v>-12.331799999999999</c:v>
                </c:pt>
                <c:pt idx="1945">
                  <c:v>-12.298500000000001</c:v>
                </c:pt>
                <c:pt idx="1946">
                  <c:v>-12.2759</c:v>
                </c:pt>
                <c:pt idx="1947">
                  <c:v>-12.2446</c:v>
                </c:pt>
                <c:pt idx="1948">
                  <c:v>-12.2195</c:v>
                </c:pt>
                <c:pt idx="1949">
                  <c:v>-12.1938</c:v>
                </c:pt>
                <c:pt idx="1950">
                  <c:v>-12.167400000000001</c:v>
                </c:pt>
                <c:pt idx="1951">
                  <c:v>-12.142799999999999</c:v>
                </c:pt>
                <c:pt idx="1952">
                  <c:v>-12.1099</c:v>
                </c:pt>
                <c:pt idx="1953">
                  <c:v>-12.089600000000001</c:v>
                </c:pt>
                <c:pt idx="1954">
                  <c:v>-12.062799999999999</c:v>
                </c:pt>
                <c:pt idx="1955">
                  <c:v>-12.025600000000001</c:v>
                </c:pt>
                <c:pt idx="1956">
                  <c:v>-12.012600000000001</c:v>
                </c:pt>
                <c:pt idx="1957">
                  <c:v>-11.974600000000001</c:v>
                </c:pt>
                <c:pt idx="1958">
                  <c:v>-11.9506</c:v>
                </c:pt>
                <c:pt idx="1959">
                  <c:v>-11.924899999999999</c:v>
                </c:pt>
                <c:pt idx="1960">
                  <c:v>-11.9047</c:v>
                </c:pt>
                <c:pt idx="1961">
                  <c:v>-11.869199999999999</c:v>
                </c:pt>
                <c:pt idx="1962">
                  <c:v>-11.852600000000001</c:v>
                </c:pt>
                <c:pt idx="1963">
                  <c:v>-11.827</c:v>
                </c:pt>
                <c:pt idx="1964">
                  <c:v>-11.7994</c:v>
                </c:pt>
                <c:pt idx="1965">
                  <c:v>-11.7697</c:v>
                </c:pt>
                <c:pt idx="1966">
                  <c:v>-11.751799999999999</c:v>
                </c:pt>
                <c:pt idx="1967">
                  <c:v>-11.7263</c:v>
                </c:pt>
                <c:pt idx="1968">
                  <c:v>-11.702999999999999</c:v>
                </c:pt>
                <c:pt idx="1969">
                  <c:v>-11.6799</c:v>
                </c:pt>
                <c:pt idx="1970">
                  <c:v>-11.6503</c:v>
                </c:pt>
                <c:pt idx="1971">
                  <c:v>-11.620799999999999</c:v>
                </c:pt>
                <c:pt idx="1972">
                  <c:v>-11.606299999999999</c:v>
                </c:pt>
                <c:pt idx="1973">
                  <c:v>-11.5787</c:v>
                </c:pt>
                <c:pt idx="1974">
                  <c:v>-11.5609</c:v>
                </c:pt>
                <c:pt idx="1975">
                  <c:v>-11.5311</c:v>
                </c:pt>
                <c:pt idx="1976">
                  <c:v>-11.5097</c:v>
                </c:pt>
                <c:pt idx="1977">
                  <c:v>-11.486499999999999</c:v>
                </c:pt>
                <c:pt idx="1978">
                  <c:v>-11.459899999999999</c:v>
                </c:pt>
                <c:pt idx="1979">
                  <c:v>-11.4329</c:v>
                </c:pt>
                <c:pt idx="1980">
                  <c:v>-11.4115</c:v>
                </c:pt>
                <c:pt idx="1981">
                  <c:v>-11.3857</c:v>
                </c:pt>
                <c:pt idx="1982">
                  <c:v>-11.369400000000001</c:v>
                </c:pt>
                <c:pt idx="1983">
                  <c:v>-11.333600000000001</c:v>
                </c:pt>
                <c:pt idx="1984">
                  <c:v>-11.315</c:v>
                </c:pt>
                <c:pt idx="1985">
                  <c:v>-11.293699999999999</c:v>
                </c:pt>
                <c:pt idx="1986">
                  <c:v>-11.2797</c:v>
                </c:pt>
                <c:pt idx="1987">
                  <c:v>-11.2448</c:v>
                </c:pt>
                <c:pt idx="1988">
                  <c:v>-11.2272</c:v>
                </c:pt>
                <c:pt idx="1989">
                  <c:v>-11.2082</c:v>
                </c:pt>
                <c:pt idx="1990">
                  <c:v>-11.1784</c:v>
                </c:pt>
                <c:pt idx="1991">
                  <c:v>-11.164199999999999</c:v>
                </c:pt>
                <c:pt idx="1992">
                  <c:v>-11.1401</c:v>
                </c:pt>
                <c:pt idx="1993">
                  <c:v>-11.113</c:v>
                </c:pt>
                <c:pt idx="1994">
                  <c:v>-11.0928</c:v>
                </c:pt>
                <c:pt idx="1995">
                  <c:v>-11.07</c:v>
                </c:pt>
                <c:pt idx="1996">
                  <c:v>-11.0421</c:v>
                </c:pt>
                <c:pt idx="1997">
                  <c:v>-11.022600000000001</c:v>
                </c:pt>
                <c:pt idx="1998">
                  <c:v>-11.0061</c:v>
                </c:pt>
                <c:pt idx="1999">
                  <c:v>-10.978899999999999</c:v>
                </c:pt>
                <c:pt idx="2000">
                  <c:v>-10.958600000000001</c:v>
                </c:pt>
                <c:pt idx="2001">
                  <c:v>-10.944900000000001</c:v>
                </c:pt>
                <c:pt idx="2002">
                  <c:v>-10.9245</c:v>
                </c:pt>
                <c:pt idx="2003">
                  <c:v>-10.9001</c:v>
                </c:pt>
                <c:pt idx="2004">
                  <c:v>-10.8787</c:v>
                </c:pt>
                <c:pt idx="2005">
                  <c:v>-10.862500000000001</c:v>
                </c:pt>
                <c:pt idx="2006">
                  <c:v>-10.843400000000001</c:v>
                </c:pt>
                <c:pt idx="2007">
                  <c:v>-10.824299999999999</c:v>
                </c:pt>
                <c:pt idx="2008">
                  <c:v>-10.807600000000001</c:v>
                </c:pt>
                <c:pt idx="2009">
                  <c:v>-10.781000000000001</c:v>
                </c:pt>
                <c:pt idx="2010">
                  <c:v>-10.764900000000001</c:v>
                </c:pt>
                <c:pt idx="2011">
                  <c:v>-10.7417</c:v>
                </c:pt>
                <c:pt idx="2012">
                  <c:v>-10.726599999999999</c:v>
                </c:pt>
                <c:pt idx="2013">
                  <c:v>-10.7019</c:v>
                </c:pt>
                <c:pt idx="2014">
                  <c:v>-10.686</c:v>
                </c:pt>
                <c:pt idx="2015">
                  <c:v>-10.666399999999999</c:v>
                </c:pt>
                <c:pt idx="2016">
                  <c:v>-10.638400000000001</c:v>
                </c:pt>
                <c:pt idx="2017">
                  <c:v>-10.626899999999999</c:v>
                </c:pt>
                <c:pt idx="2018">
                  <c:v>-10.609</c:v>
                </c:pt>
                <c:pt idx="2019">
                  <c:v>-10.59</c:v>
                </c:pt>
                <c:pt idx="2020">
                  <c:v>-10.575100000000001</c:v>
                </c:pt>
                <c:pt idx="2021">
                  <c:v>-10.5518</c:v>
                </c:pt>
                <c:pt idx="2022">
                  <c:v>-10.5242</c:v>
                </c:pt>
                <c:pt idx="2023">
                  <c:v>-10.5122</c:v>
                </c:pt>
                <c:pt idx="2024">
                  <c:v>-10.495200000000001</c:v>
                </c:pt>
                <c:pt idx="2025">
                  <c:v>-10.4781</c:v>
                </c:pt>
                <c:pt idx="2026">
                  <c:v>-10.458</c:v>
                </c:pt>
                <c:pt idx="2027">
                  <c:v>-10.439</c:v>
                </c:pt>
                <c:pt idx="2028">
                  <c:v>-10.416499999999999</c:v>
                </c:pt>
                <c:pt idx="2029">
                  <c:v>-10.4001</c:v>
                </c:pt>
                <c:pt idx="2030">
                  <c:v>-10.3819</c:v>
                </c:pt>
                <c:pt idx="2031">
                  <c:v>-10.367800000000001</c:v>
                </c:pt>
                <c:pt idx="2032">
                  <c:v>-10.343400000000001</c:v>
                </c:pt>
                <c:pt idx="2033">
                  <c:v>-10.3255</c:v>
                </c:pt>
                <c:pt idx="2034">
                  <c:v>-10.308299999999999</c:v>
                </c:pt>
                <c:pt idx="2035">
                  <c:v>-10.2843</c:v>
                </c:pt>
                <c:pt idx="2036">
                  <c:v>-10.269600000000001</c:v>
                </c:pt>
                <c:pt idx="2037">
                  <c:v>-10.257300000000001</c:v>
                </c:pt>
                <c:pt idx="2038">
                  <c:v>-10.2379</c:v>
                </c:pt>
                <c:pt idx="2039">
                  <c:v>-10.218999999999999</c:v>
                </c:pt>
                <c:pt idx="2040">
                  <c:v>-10.2012</c:v>
                </c:pt>
                <c:pt idx="2041">
                  <c:v>-10.1876</c:v>
                </c:pt>
                <c:pt idx="2042">
                  <c:v>-10.164199999999999</c:v>
                </c:pt>
                <c:pt idx="2043">
                  <c:v>-10.145799999999999</c:v>
                </c:pt>
                <c:pt idx="2044">
                  <c:v>-10.1309</c:v>
                </c:pt>
                <c:pt idx="2045">
                  <c:v>-10.116400000000001</c:v>
                </c:pt>
                <c:pt idx="2046">
                  <c:v>-10.101599999999999</c:v>
                </c:pt>
                <c:pt idx="2047">
                  <c:v>-10.0847</c:v>
                </c:pt>
                <c:pt idx="2048">
                  <c:v>-10.058400000000001</c:v>
                </c:pt>
                <c:pt idx="2049">
                  <c:v>-10.039300000000001</c:v>
                </c:pt>
                <c:pt idx="2050">
                  <c:v>-10.027100000000001</c:v>
                </c:pt>
                <c:pt idx="2051">
                  <c:v>-10.011799999999999</c:v>
                </c:pt>
                <c:pt idx="2052">
                  <c:v>-10.000999999999999</c:v>
                </c:pt>
                <c:pt idx="2053">
                  <c:v>-9.9798200000000001</c:v>
                </c:pt>
                <c:pt idx="2054">
                  <c:v>-9.9603999999999999</c:v>
                </c:pt>
                <c:pt idx="2055">
                  <c:v>-9.9497300000000006</c:v>
                </c:pt>
                <c:pt idx="2056">
                  <c:v>-9.9275699999999993</c:v>
                </c:pt>
                <c:pt idx="2057">
                  <c:v>-9.9155300000000004</c:v>
                </c:pt>
                <c:pt idx="2058">
                  <c:v>-9.8992799999999992</c:v>
                </c:pt>
                <c:pt idx="2059">
                  <c:v>-9.8805999999999994</c:v>
                </c:pt>
                <c:pt idx="2060">
                  <c:v>-9.8593100000000007</c:v>
                </c:pt>
                <c:pt idx="2061">
                  <c:v>-9.84863</c:v>
                </c:pt>
                <c:pt idx="2062">
                  <c:v>-9.8367199999999997</c:v>
                </c:pt>
                <c:pt idx="2063">
                  <c:v>-9.8186400000000003</c:v>
                </c:pt>
                <c:pt idx="2064">
                  <c:v>-9.7991499999999991</c:v>
                </c:pt>
                <c:pt idx="2065">
                  <c:v>-9.7900500000000008</c:v>
                </c:pt>
                <c:pt idx="2066">
                  <c:v>-9.7650400000000008</c:v>
                </c:pt>
                <c:pt idx="2067">
                  <c:v>-9.7454400000000003</c:v>
                </c:pt>
                <c:pt idx="2068">
                  <c:v>-9.7415000000000003</c:v>
                </c:pt>
                <c:pt idx="2069">
                  <c:v>-9.7356999999999996</c:v>
                </c:pt>
                <c:pt idx="2070">
                  <c:v>-9.7119800000000005</c:v>
                </c:pt>
                <c:pt idx="2071">
                  <c:v>-9.7042999999999999</c:v>
                </c:pt>
                <c:pt idx="2072">
                  <c:v>-9.6772899999999993</c:v>
                </c:pt>
                <c:pt idx="2073">
                  <c:v>-9.6628500000000006</c:v>
                </c:pt>
                <c:pt idx="2074">
                  <c:v>-9.6530100000000001</c:v>
                </c:pt>
                <c:pt idx="2075">
                  <c:v>-9.6418199999999992</c:v>
                </c:pt>
                <c:pt idx="2076">
                  <c:v>-9.6183700000000005</c:v>
                </c:pt>
                <c:pt idx="2077">
                  <c:v>-9.6076999999999995</c:v>
                </c:pt>
                <c:pt idx="2078">
                  <c:v>-9.5890699999999995</c:v>
                </c:pt>
                <c:pt idx="2079">
                  <c:v>-9.5729600000000001</c:v>
                </c:pt>
                <c:pt idx="2080">
                  <c:v>-9.5590700000000002</c:v>
                </c:pt>
                <c:pt idx="2081">
                  <c:v>-9.5546500000000005</c:v>
                </c:pt>
                <c:pt idx="2082">
                  <c:v>-9.5265000000000004</c:v>
                </c:pt>
                <c:pt idx="2083">
                  <c:v>-9.5161999999999995</c:v>
                </c:pt>
                <c:pt idx="2084">
                  <c:v>-9.5024999999999995</c:v>
                </c:pt>
                <c:pt idx="2085">
                  <c:v>-9.4796800000000001</c:v>
                </c:pt>
                <c:pt idx="2086">
                  <c:v>-9.4672800000000006</c:v>
                </c:pt>
                <c:pt idx="2087">
                  <c:v>-9.4637799999999999</c:v>
                </c:pt>
                <c:pt idx="2088">
                  <c:v>-9.4403799999999993</c:v>
                </c:pt>
                <c:pt idx="2089">
                  <c:v>-9.4294799999999999</c:v>
                </c:pt>
                <c:pt idx="2090">
                  <c:v>-9.4182699999999997</c:v>
                </c:pt>
                <c:pt idx="2091">
                  <c:v>-9.3940300000000008</c:v>
                </c:pt>
                <c:pt idx="2092">
                  <c:v>-9.3794199999999996</c:v>
                </c:pt>
                <c:pt idx="2093">
                  <c:v>-9.3717000000000006</c:v>
                </c:pt>
                <c:pt idx="2094">
                  <c:v>-9.3513800000000007</c:v>
                </c:pt>
                <c:pt idx="2095">
                  <c:v>-9.33568</c:v>
                </c:pt>
                <c:pt idx="2096">
                  <c:v>-9.32315</c:v>
                </c:pt>
                <c:pt idx="2097">
                  <c:v>-9.3151600000000006</c:v>
                </c:pt>
                <c:pt idx="2098">
                  <c:v>-9.2867300000000004</c:v>
                </c:pt>
                <c:pt idx="2099">
                  <c:v>-9.2763899999999992</c:v>
                </c:pt>
                <c:pt idx="2100">
                  <c:v>-9.2665600000000001</c:v>
                </c:pt>
                <c:pt idx="2101">
                  <c:v>-9.2474299999999996</c:v>
                </c:pt>
                <c:pt idx="2102">
                  <c:v>-9.2368900000000007</c:v>
                </c:pt>
                <c:pt idx="2103">
                  <c:v>-9.2226900000000001</c:v>
                </c:pt>
                <c:pt idx="2104">
                  <c:v>-9.2080000000000002</c:v>
                </c:pt>
                <c:pt idx="2105">
                  <c:v>-9.1977700000000002</c:v>
                </c:pt>
                <c:pt idx="2106">
                  <c:v>-9.1720400000000009</c:v>
                </c:pt>
                <c:pt idx="2107">
                  <c:v>-9.1669800000000006</c:v>
                </c:pt>
                <c:pt idx="2108">
                  <c:v>-9.1469900000000006</c:v>
                </c:pt>
                <c:pt idx="2109">
                  <c:v>-9.1412300000000002</c:v>
                </c:pt>
                <c:pt idx="2110">
                  <c:v>-9.1090900000000001</c:v>
                </c:pt>
                <c:pt idx="2111">
                  <c:v>-9.1016700000000004</c:v>
                </c:pt>
                <c:pt idx="2112">
                  <c:v>-9.0875000000000004</c:v>
                </c:pt>
                <c:pt idx="2113">
                  <c:v>-9.0760500000000004</c:v>
                </c:pt>
                <c:pt idx="2114">
                  <c:v>-9.0625199999999992</c:v>
                </c:pt>
                <c:pt idx="2115">
                  <c:v>-9.0495199999999993</c:v>
                </c:pt>
                <c:pt idx="2116">
                  <c:v>-9.0303299999999993</c:v>
                </c:pt>
                <c:pt idx="2117">
                  <c:v>-9.0142799999999994</c:v>
                </c:pt>
                <c:pt idx="2118">
                  <c:v>-9.0062599999999993</c:v>
                </c:pt>
                <c:pt idx="2119">
                  <c:v>-8.9903999999999993</c:v>
                </c:pt>
                <c:pt idx="2120">
                  <c:v>-8.9731199999999998</c:v>
                </c:pt>
                <c:pt idx="2121">
                  <c:v>-8.9661000000000008</c:v>
                </c:pt>
                <c:pt idx="2122">
                  <c:v>-8.9492999999999991</c:v>
                </c:pt>
                <c:pt idx="2123">
                  <c:v>-8.9296699999999998</c:v>
                </c:pt>
                <c:pt idx="2124">
                  <c:v>-8.9118099999999991</c:v>
                </c:pt>
                <c:pt idx="2125">
                  <c:v>-8.9105000000000008</c:v>
                </c:pt>
                <c:pt idx="2126">
                  <c:v>-8.89025</c:v>
                </c:pt>
                <c:pt idx="2127">
                  <c:v>-8.8768399999999996</c:v>
                </c:pt>
                <c:pt idx="2128">
                  <c:v>-8.86416</c:v>
                </c:pt>
                <c:pt idx="2129">
                  <c:v>-8.8503699999999998</c:v>
                </c:pt>
                <c:pt idx="2130">
                  <c:v>-8.8352799999999991</c:v>
                </c:pt>
                <c:pt idx="2131">
                  <c:v>-8.8233899999999998</c:v>
                </c:pt>
                <c:pt idx="2132">
                  <c:v>-8.8009900000000005</c:v>
                </c:pt>
                <c:pt idx="2133">
                  <c:v>-8.7864900000000006</c:v>
                </c:pt>
                <c:pt idx="2134">
                  <c:v>-8.7663200000000003</c:v>
                </c:pt>
                <c:pt idx="2135">
                  <c:v>-8.7588799999999996</c:v>
                </c:pt>
                <c:pt idx="2136">
                  <c:v>-8.7396399999999996</c:v>
                </c:pt>
                <c:pt idx="2137">
                  <c:v>-8.7293800000000008</c:v>
                </c:pt>
                <c:pt idx="2138">
                  <c:v>-8.7170100000000001</c:v>
                </c:pt>
                <c:pt idx="2139">
                  <c:v>-8.70059</c:v>
                </c:pt>
                <c:pt idx="2140">
                  <c:v>-8.6831200000000006</c:v>
                </c:pt>
                <c:pt idx="2141">
                  <c:v>-8.6786100000000008</c:v>
                </c:pt>
                <c:pt idx="2142">
                  <c:v>-8.6561000000000003</c:v>
                </c:pt>
                <c:pt idx="2143">
                  <c:v>-8.6408000000000005</c:v>
                </c:pt>
                <c:pt idx="2144">
                  <c:v>-8.6287500000000001</c:v>
                </c:pt>
                <c:pt idx="2145">
                  <c:v>-8.6192600000000006</c:v>
                </c:pt>
                <c:pt idx="2146">
                  <c:v>-8.5947200000000006</c:v>
                </c:pt>
                <c:pt idx="2147">
                  <c:v>-8.5839300000000005</c:v>
                </c:pt>
                <c:pt idx="2148">
                  <c:v>-8.5624599999999997</c:v>
                </c:pt>
                <c:pt idx="2149">
                  <c:v>-8.54603</c:v>
                </c:pt>
                <c:pt idx="2150">
                  <c:v>-8.5383399999999998</c:v>
                </c:pt>
                <c:pt idx="2151">
                  <c:v>-8.5224799999999998</c:v>
                </c:pt>
                <c:pt idx="2152">
                  <c:v>-8.5032700000000006</c:v>
                </c:pt>
                <c:pt idx="2153">
                  <c:v>-8.4968000000000004</c:v>
                </c:pt>
                <c:pt idx="2154">
                  <c:v>-8.4734099999999994</c:v>
                </c:pt>
                <c:pt idx="2155">
                  <c:v>-8.4617000000000004</c:v>
                </c:pt>
                <c:pt idx="2156">
                  <c:v>-8.4481999999999999</c:v>
                </c:pt>
                <c:pt idx="2157">
                  <c:v>-8.42849</c:v>
                </c:pt>
                <c:pt idx="2158">
                  <c:v>-8.4166000000000007</c:v>
                </c:pt>
                <c:pt idx="2159">
                  <c:v>-8.4003999999999994</c:v>
                </c:pt>
                <c:pt idx="2160">
                  <c:v>-8.3905700000000003</c:v>
                </c:pt>
                <c:pt idx="2161">
                  <c:v>-8.3717000000000006</c:v>
                </c:pt>
                <c:pt idx="2162">
                  <c:v>-8.3424899999999997</c:v>
                </c:pt>
                <c:pt idx="2163">
                  <c:v>-8.3414999999999999</c:v>
                </c:pt>
                <c:pt idx="2164">
                  <c:v>-8.3249300000000002</c:v>
                </c:pt>
                <c:pt idx="2165">
                  <c:v>-8.3054100000000002</c:v>
                </c:pt>
                <c:pt idx="2166">
                  <c:v>-8.2913599999999992</c:v>
                </c:pt>
                <c:pt idx="2167">
                  <c:v>-8.2710799999999995</c:v>
                </c:pt>
                <c:pt idx="2168">
                  <c:v>-8.2587899999999994</c:v>
                </c:pt>
                <c:pt idx="2169">
                  <c:v>-8.2402099999999994</c:v>
                </c:pt>
                <c:pt idx="2170">
                  <c:v>-8.2215199999999999</c:v>
                </c:pt>
                <c:pt idx="2171">
                  <c:v>-8.2154699999999998</c:v>
                </c:pt>
                <c:pt idx="2172">
                  <c:v>-8.1906700000000008</c:v>
                </c:pt>
                <c:pt idx="2173">
                  <c:v>-8.1789100000000001</c:v>
                </c:pt>
                <c:pt idx="2174">
                  <c:v>-8.1592000000000002</c:v>
                </c:pt>
                <c:pt idx="2175">
                  <c:v>-8.1380999999999997</c:v>
                </c:pt>
                <c:pt idx="2176">
                  <c:v>-8.12561</c:v>
                </c:pt>
                <c:pt idx="2177">
                  <c:v>-8.1136800000000004</c:v>
                </c:pt>
                <c:pt idx="2178">
                  <c:v>-8.0884099999999997</c:v>
                </c:pt>
                <c:pt idx="2179">
                  <c:v>-8.0788100000000007</c:v>
                </c:pt>
                <c:pt idx="2180">
                  <c:v>-8.0603300000000004</c:v>
                </c:pt>
                <c:pt idx="2181">
                  <c:v>-8.0510000000000002</c:v>
                </c:pt>
                <c:pt idx="2182">
                  <c:v>-8.0289900000000003</c:v>
                </c:pt>
                <c:pt idx="2183">
                  <c:v>-8.0079399999999996</c:v>
                </c:pt>
                <c:pt idx="2184">
                  <c:v>-7.9894800000000004</c:v>
                </c:pt>
                <c:pt idx="2185">
                  <c:v>-7.9726299999999997</c:v>
                </c:pt>
                <c:pt idx="2186">
                  <c:v>-7.9527799999999997</c:v>
                </c:pt>
                <c:pt idx="2187">
                  <c:v>-7.9376699999999998</c:v>
                </c:pt>
                <c:pt idx="2188">
                  <c:v>-7.9237700000000002</c:v>
                </c:pt>
                <c:pt idx="2189">
                  <c:v>-7.9054700000000002</c:v>
                </c:pt>
                <c:pt idx="2190">
                  <c:v>-7.8904100000000001</c:v>
                </c:pt>
                <c:pt idx="2191">
                  <c:v>-7.8702300000000003</c:v>
                </c:pt>
                <c:pt idx="2192">
                  <c:v>-7.8551299999999999</c:v>
                </c:pt>
                <c:pt idx="2193">
                  <c:v>-7.8415499999999998</c:v>
                </c:pt>
                <c:pt idx="2194">
                  <c:v>-7.8124599999999997</c:v>
                </c:pt>
                <c:pt idx="2195">
                  <c:v>-7.8001800000000001</c:v>
                </c:pt>
                <c:pt idx="2196">
                  <c:v>-7.7831299999999999</c:v>
                </c:pt>
                <c:pt idx="2197">
                  <c:v>-7.7635500000000004</c:v>
                </c:pt>
                <c:pt idx="2198">
                  <c:v>-7.7520800000000003</c:v>
                </c:pt>
                <c:pt idx="2199">
                  <c:v>-7.7303300000000004</c:v>
                </c:pt>
                <c:pt idx="2200">
                  <c:v>-7.7079500000000003</c:v>
                </c:pt>
                <c:pt idx="2201">
                  <c:v>-7.6942500000000003</c:v>
                </c:pt>
                <c:pt idx="2202">
                  <c:v>-7.6755399999999998</c:v>
                </c:pt>
                <c:pt idx="2203">
                  <c:v>-7.6616</c:v>
                </c:pt>
                <c:pt idx="2204">
                  <c:v>-7.6249900000000004</c:v>
                </c:pt>
                <c:pt idx="2205">
                  <c:v>-7.6197100000000004</c:v>
                </c:pt>
                <c:pt idx="2206">
                  <c:v>-7.59809</c:v>
                </c:pt>
                <c:pt idx="2207">
                  <c:v>-7.5761000000000003</c:v>
                </c:pt>
                <c:pt idx="2208">
                  <c:v>-7.5616500000000002</c:v>
                </c:pt>
                <c:pt idx="2209">
                  <c:v>-7.5456200000000004</c:v>
                </c:pt>
                <c:pt idx="2210">
                  <c:v>-7.5251799999999998</c:v>
                </c:pt>
                <c:pt idx="2211">
                  <c:v>-7.5036199999999997</c:v>
                </c:pt>
                <c:pt idx="2212">
                  <c:v>-7.4845899999999999</c:v>
                </c:pt>
                <c:pt idx="2213">
                  <c:v>-7.45411</c:v>
                </c:pt>
                <c:pt idx="2214">
                  <c:v>-7.4486800000000004</c:v>
                </c:pt>
                <c:pt idx="2215">
                  <c:v>-7.4290700000000003</c:v>
                </c:pt>
                <c:pt idx="2216">
                  <c:v>-7.40517</c:v>
                </c:pt>
                <c:pt idx="2217">
                  <c:v>-7.3815400000000002</c:v>
                </c:pt>
                <c:pt idx="2218">
                  <c:v>-7.3689200000000001</c:v>
                </c:pt>
                <c:pt idx="2219">
                  <c:v>-7.3408100000000003</c:v>
                </c:pt>
                <c:pt idx="2220">
                  <c:v>-7.3258299999999998</c:v>
                </c:pt>
                <c:pt idx="2221">
                  <c:v>-7.3081399999999999</c:v>
                </c:pt>
                <c:pt idx="2222">
                  <c:v>-7.2901499999999997</c:v>
                </c:pt>
                <c:pt idx="2223">
                  <c:v>-7.2534999999999998</c:v>
                </c:pt>
                <c:pt idx="2224">
                  <c:v>-7.2422899999999997</c:v>
                </c:pt>
                <c:pt idx="2225">
                  <c:v>-7.2224899999999996</c:v>
                </c:pt>
                <c:pt idx="2226">
                  <c:v>-7.1891999999999996</c:v>
                </c:pt>
                <c:pt idx="2227">
                  <c:v>-7.1812399999999998</c:v>
                </c:pt>
                <c:pt idx="2228">
                  <c:v>-7.1587100000000001</c:v>
                </c:pt>
                <c:pt idx="2229">
                  <c:v>-7.1391900000000001</c:v>
                </c:pt>
                <c:pt idx="2230">
                  <c:v>-7.1167899999999999</c:v>
                </c:pt>
                <c:pt idx="2231">
                  <c:v>-7.1012899999999997</c:v>
                </c:pt>
                <c:pt idx="2232">
                  <c:v>-7.0674900000000003</c:v>
                </c:pt>
                <c:pt idx="2233">
                  <c:v>-7.0411599999999996</c:v>
                </c:pt>
                <c:pt idx="2234">
                  <c:v>-7.0284300000000002</c:v>
                </c:pt>
                <c:pt idx="2235">
                  <c:v>-7.0037799999999999</c:v>
                </c:pt>
                <c:pt idx="2236">
                  <c:v>-6.9883699999999997</c:v>
                </c:pt>
                <c:pt idx="2237">
                  <c:v>-6.9575100000000001</c:v>
                </c:pt>
                <c:pt idx="2238">
                  <c:v>-6.9369399999999999</c:v>
                </c:pt>
                <c:pt idx="2239">
                  <c:v>-6.9137500000000003</c:v>
                </c:pt>
                <c:pt idx="2240">
                  <c:v>-6.8901199999999996</c:v>
                </c:pt>
                <c:pt idx="2241">
                  <c:v>-6.86585</c:v>
                </c:pt>
                <c:pt idx="2242">
                  <c:v>-6.85121</c:v>
                </c:pt>
                <c:pt idx="2243">
                  <c:v>-6.82158</c:v>
                </c:pt>
                <c:pt idx="2244">
                  <c:v>-6.8028399999999998</c:v>
                </c:pt>
                <c:pt idx="2245">
                  <c:v>-6.7796399999999997</c:v>
                </c:pt>
                <c:pt idx="2246">
                  <c:v>-6.7572900000000002</c:v>
                </c:pt>
                <c:pt idx="2247">
                  <c:v>-6.72879</c:v>
                </c:pt>
                <c:pt idx="2248">
                  <c:v>-6.7019200000000003</c:v>
                </c:pt>
                <c:pt idx="2249">
                  <c:v>-6.6801300000000001</c:v>
                </c:pt>
                <c:pt idx="2250">
                  <c:v>-6.6603599999999998</c:v>
                </c:pt>
                <c:pt idx="2251">
                  <c:v>-6.6302199999999996</c:v>
                </c:pt>
                <c:pt idx="2252">
                  <c:v>-6.6043399999999997</c:v>
                </c:pt>
                <c:pt idx="2253">
                  <c:v>-6.5849099999999998</c:v>
                </c:pt>
                <c:pt idx="2254">
                  <c:v>-6.5621999999999998</c:v>
                </c:pt>
                <c:pt idx="2255">
                  <c:v>-6.5336800000000004</c:v>
                </c:pt>
                <c:pt idx="2256">
                  <c:v>-6.5108899999999998</c:v>
                </c:pt>
                <c:pt idx="2257">
                  <c:v>-6.48149</c:v>
                </c:pt>
                <c:pt idx="2258">
                  <c:v>-6.4562999999999997</c:v>
                </c:pt>
                <c:pt idx="2259">
                  <c:v>-6.4305899999999996</c:v>
                </c:pt>
                <c:pt idx="2260">
                  <c:v>-6.4111200000000004</c:v>
                </c:pt>
                <c:pt idx="2261">
                  <c:v>-6.37866</c:v>
                </c:pt>
                <c:pt idx="2262">
                  <c:v>-6.3637899999999998</c:v>
                </c:pt>
                <c:pt idx="2263">
                  <c:v>-6.3294499999999996</c:v>
                </c:pt>
                <c:pt idx="2264">
                  <c:v>-6.30044</c:v>
                </c:pt>
                <c:pt idx="2265">
                  <c:v>-6.2767999999999997</c:v>
                </c:pt>
                <c:pt idx="2266">
                  <c:v>-6.2580400000000003</c:v>
                </c:pt>
                <c:pt idx="2267">
                  <c:v>-6.2271099999999997</c:v>
                </c:pt>
                <c:pt idx="2268">
                  <c:v>-6.1956699999999998</c:v>
                </c:pt>
                <c:pt idx="2269">
                  <c:v>-6.1754600000000002</c:v>
                </c:pt>
                <c:pt idx="2270">
                  <c:v>-6.1456600000000003</c:v>
                </c:pt>
                <c:pt idx="2271">
                  <c:v>-6.1171300000000004</c:v>
                </c:pt>
                <c:pt idx="2272">
                  <c:v>-6.0967500000000001</c:v>
                </c:pt>
                <c:pt idx="2273">
                  <c:v>-6.0715500000000002</c:v>
                </c:pt>
                <c:pt idx="2274">
                  <c:v>-6.0427499999999998</c:v>
                </c:pt>
                <c:pt idx="2275">
                  <c:v>-6.01424</c:v>
                </c:pt>
                <c:pt idx="2276">
                  <c:v>-5.98949</c:v>
                </c:pt>
                <c:pt idx="2277">
                  <c:v>-5.9512499999999999</c:v>
                </c:pt>
                <c:pt idx="2278">
                  <c:v>-5.9356799999999996</c:v>
                </c:pt>
                <c:pt idx="2279">
                  <c:v>-5.90273</c:v>
                </c:pt>
                <c:pt idx="2280">
                  <c:v>-5.8785400000000001</c:v>
                </c:pt>
                <c:pt idx="2281">
                  <c:v>-5.8462100000000001</c:v>
                </c:pt>
                <c:pt idx="2282">
                  <c:v>-5.8244800000000003</c:v>
                </c:pt>
                <c:pt idx="2283">
                  <c:v>-5.7938200000000002</c:v>
                </c:pt>
                <c:pt idx="2284">
                  <c:v>-5.7635300000000003</c:v>
                </c:pt>
                <c:pt idx="2285">
                  <c:v>-5.7417899999999999</c:v>
                </c:pt>
                <c:pt idx="2286">
                  <c:v>-5.7108100000000004</c:v>
                </c:pt>
                <c:pt idx="2287">
                  <c:v>-5.68215</c:v>
                </c:pt>
                <c:pt idx="2288">
                  <c:v>-5.6573900000000004</c:v>
                </c:pt>
                <c:pt idx="2289">
                  <c:v>-5.6244500000000004</c:v>
                </c:pt>
                <c:pt idx="2290">
                  <c:v>-5.5899000000000001</c:v>
                </c:pt>
                <c:pt idx="2291">
                  <c:v>-5.5637800000000004</c:v>
                </c:pt>
                <c:pt idx="2292">
                  <c:v>-5.5352800000000002</c:v>
                </c:pt>
                <c:pt idx="2293">
                  <c:v>-5.5127600000000001</c:v>
                </c:pt>
                <c:pt idx="2294">
                  <c:v>-5.4860899999999999</c:v>
                </c:pt>
                <c:pt idx="2295">
                  <c:v>-5.4536800000000003</c:v>
                </c:pt>
                <c:pt idx="2296">
                  <c:v>-5.4229200000000004</c:v>
                </c:pt>
                <c:pt idx="2297">
                  <c:v>-5.4005900000000002</c:v>
                </c:pt>
                <c:pt idx="2298">
                  <c:v>-5.3665200000000004</c:v>
                </c:pt>
                <c:pt idx="2299">
                  <c:v>-5.3358800000000004</c:v>
                </c:pt>
                <c:pt idx="2300">
                  <c:v>-5.30593</c:v>
                </c:pt>
                <c:pt idx="2301">
                  <c:v>-5.2790699999999999</c:v>
                </c:pt>
                <c:pt idx="2302">
                  <c:v>-5.2467600000000001</c:v>
                </c:pt>
                <c:pt idx="2303">
                  <c:v>-5.2177699999999998</c:v>
                </c:pt>
                <c:pt idx="2304">
                  <c:v>-5.1912000000000003</c:v>
                </c:pt>
                <c:pt idx="2305">
                  <c:v>-5.1588900000000004</c:v>
                </c:pt>
                <c:pt idx="2306">
                  <c:v>-5.1294399999999998</c:v>
                </c:pt>
                <c:pt idx="2307">
                  <c:v>-5.1056100000000004</c:v>
                </c:pt>
                <c:pt idx="2308">
                  <c:v>-5.07233</c:v>
                </c:pt>
                <c:pt idx="2309">
                  <c:v>-5.04331</c:v>
                </c:pt>
                <c:pt idx="2310">
                  <c:v>-5.0130999999999997</c:v>
                </c:pt>
                <c:pt idx="2311">
                  <c:v>-4.9867900000000001</c:v>
                </c:pt>
                <c:pt idx="2312">
                  <c:v>-4.9553799999999999</c:v>
                </c:pt>
                <c:pt idx="2313">
                  <c:v>-4.9256000000000002</c:v>
                </c:pt>
                <c:pt idx="2314">
                  <c:v>-4.8974200000000003</c:v>
                </c:pt>
                <c:pt idx="2315">
                  <c:v>-4.8614199999999999</c:v>
                </c:pt>
                <c:pt idx="2316">
                  <c:v>-4.8285499999999999</c:v>
                </c:pt>
                <c:pt idx="2317">
                  <c:v>-4.8135000000000003</c:v>
                </c:pt>
                <c:pt idx="2318">
                  <c:v>-4.77949</c:v>
                </c:pt>
                <c:pt idx="2319">
                  <c:v>-4.7523600000000004</c:v>
                </c:pt>
                <c:pt idx="2320">
                  <c:v>-4.7193699999999996</c:v>
                </c:pt>
                <c:pt idx="2321">
                  <c:v>-4.6943799999999998</c:v>
                </c:pt>
                <c:pt idx="2322">
                  <c:v>-4.6635400000000002</c:v>
                </c:pt>
                <c:pt idx="2323">
                  <c:v>-4.6335699999999997</c:v>
                </c:pt>
                <c:pt idx="2324">
                  <c:v>-4.6051000000000002</c:v>
                </c:pt>
                <c:pt idx="2325">
                  <c:v>-4.57477</c:v>
                </c:pt>
                <c:pt idx="2326">
                  <c:v>-4.5449999999999999</c:v>
                </c:pt>
                <c:pt idx="2327">
                  <c:v>-4.5187999999999997</c:v>
                </c:pt>
                <c:pt idx="2328">
                  <c:v>-4.4819399999999998</c:v>
                </c:pt>
                <c:pt idx="2329">
                  <c:v>-4.4535900000000002</c:v>
                </c:pt>
                <c:pt idx="2330">
                  <c:v>-4.4289300000000003</c:v>
                </c:pt>
                <c:pt idx="2331">
                  <c:v>-4.4037100000000002</c:v>
                </c:pt>
                <c:pt idx="2332">
                  <c:v>-4.37629</c:v>
                </c:pt>
                <c:pt idx="2333">
                  <c:v>-4.3488600000000002</c:v>
                </c:pt>
                <c:pt idx="2334">
                  <c:v>-4.3151799999999998</c:v>
                </c:pt>
                <c:pt idx="2335">
                  <c:v>-4.2848800000000002</c:v>
                </c:pt>
                <c:pt idx="2336">
                  <c:v>-4.2547199999999998</c:v>
                </c:pt>
                <c:pt idx="2337">
                  <c:v>-4.2265100000000002</c:v>
                </c:pt>
                <c:pt idx="2338">
                  <c:v>-4.2017499999999997</c:v>
                </c:pt>
                <c:pt idx="2339">
                  <c:v>-4.1734999999999998</c:v>
                </c:pt>
                <c:pt idx="2340">
                  <c:v>-4.1451900000000004</c:v>
                </c:pt>
                <c:pt idx="2341">
                  <c:v>-4.1100399999999997</c:v>
                </c:pt>
                <c:pt idx="2342">
                  <c:v>-4.0946699999999998</c:v>
                </c:pt>
                <c:pt idx="2343">
                  <c:v>-4.0613099999999998</c:v>
                </c:pt>
                <c:pt idx="2344">
                  <c:v>-4.0363699999999998</c:v>
                </c:pt>
                <c:pt idx="2345">
                  <c:v>-4.0073600000000003</c:v>
                </c:pt>
                <c:pt idx="2346">
                  <c:v>-3.9797400000000001</c:v>
                </c:pt>
                <c:pt idx="2347">
                  <c:v>-3.9559899999999999</c:v>
                </c:pt>
                <c:pt idx="2348">
                  <c:v>-3.91994</c:v>
                </c:pt>
                <c:pt idx="2349">
                  <c:v>-3.9068299999999998</c:v>
                </c:pt>
                <c:pt idx="2350">
                  <c:v>-3.8721000000000001</c:v>
                </c:pt>
                <c:pt idx="2351">
                  <c:v>-3.84361</c:v>
                </c:pt>
                <c:pt idx="2352">
                  <c:v>-3.82165</c:v>
                </c:pt>
                <c:pt idx="2353">
                  <c:v>-3.7912400000000002</c:v>
                </c:pt>
                <c:pt idx="2354">
                  <c:v>-3.7600899999999999</c:v>
                </c:pt>
                <c:pt idx="2355">
                  <c:v>-3.7415699999999998</c:v>
                </c:pt>
                <c:pt idx="2356">
                  <c:v>-3.7148599999999998</c:v>
                </c:pt>
                <c:pt idx="2357">
                  <c:v>-3.6909100000000001</c:v>
                </c:pt>
                <c:pt idx="2358">
                  <c:v>-3.6615500000000001</c:v>
                </c:pt>
                <c:pt idx="2359">
                  <c:v>-3.6406700000000001</c:v>
                </c:pt>
                <c:pt idx="2360">
                  <c:v>-3.60669</c:v>
                </c:pt>
                <c:pt idx="2361">
                  <c:v>-3.5844900000000002</c:v>
                </c:pt>
                <c:pt idx="2362">
                  <c:v>-3.56277</c:v>
                </c:pt>
                <c:pt idx="2363">
                  <c:v>-3.5295899999999998</c:v>
                </c:pt>
                <c:pt idx="2364">
                  <c:v>-3.5099399999999998</c:v>
                </c:pt>
                <c:pt idx="2365">
                  <c:v>-3.4914000000000001</c:v>
                </c:pt>
                <c:pt idx="2366">
                  <c:v>-3.4661300000000002</c:v>
                </c:pt>
                <c:pt idx="2367">
                  <c:v>-3.4369800000000001</c:v>
                </c:pt>
                <c:pt idx="2368">
                  <c:v>-3.4187099999999999</c:v>
                </c:pt>
                <c:pt idx="2369">
                  <c:v>-3.3866999999999998</c:v>
                </c:pt>
                <c:pt idx="2370">
                  <c:v>-3.3654000000000002</c:v>
                </c:pt>
                <c:pt idx="2371">
                  <c:v>-3.3477199999999998</c:v>
                </c:pt>
                <c:pt idx="2372">
                  <c:v>-3.3171499999999998</c:v>
                </c:pt>
                <c:pt idx="2373">
                  <c:v>-3.2879800000000001</c:v>
                </c:pt>
                <c:pt idx="2374">
                  <c:v>-3.27068</c:v>
                </c:pt>
                <c:pt idx="2375">
                  <c:v>-3.2422200000000001</c:v>
                </c:pt>
                <c:pt idx="2376">
                  <c:v>-3.2301000000000002</c:v>
                </c:pt>
                <c:pt idx="2377">
                  <c:v>-3.1974200000000002</c:v>
                </c:pt>
                <c:pt idx="2378">
                  <c:v>-3.1796700000000002</c:v>
                </c:pt>
                <c:pt idx="2379">
                  <c:v>-3.1598899999999999</c:v>
                </c:pt>
                <c:pt idx="2380">
                  <c:v>-3.1305299999999998</c:v>
                </c:pt>
                <c:pt idx="2381">
                  <c:v>-3.11361</c:v>
                </c:pt>
                <c:pt idx="2382">
                  <c:v>-3.08447</c:v>
                </c:pt>
                <c:pt idx="2383">
                  <c:v>-3.0673499999999998</c:v>
                </c:pt>
                <c:pt idx="2384">
                  <c:v>-3.0527299999999999</c:v>
                </c:pt>
                <c:pt idx="2385">
                  <c:v>-3.0314999999999999</c:v>
                </c:pt>
                <c:pt idx="2386">
                  <c:v>-3.00319</c:v>
                </c:pt>
                <c:pt idx="2387">
                  <c:v>-2.9869599999999998</c:v>
                </c:pt>
                <c:pt idx="2388">
                  <c:v>-2.96021</c:v>
                </c:pt>
                <c:pt idx="2389">
                  <c:v>-2.9410799999999999</c:v>
                </c:pt>
                <c:pt idx="2390">
                  <c:v>-2.9245899999999998</c:v>
                </c:pt>
                <c:pt idx="2391">
                  <c:v>-2.8968400000000001</c:v>
                </c:pt>
                <c:pt idx="2392">
                  <c:v>-2.8713299999999999</c:v>
                </c:pt>
                <c:pt idx="2393">
                  <c:v>-2.8527800000000001</c:v>
                </c:pt>
                <c:pt idx="2394">
                  <c:v>-2.8317600000000001</c:v>
                </c:pt>
                <c:pt idx="2395">
                  <c:v>-2.8197000000000001</c:v>
                </c:pt>
                <c:pt idx="2396">
                  <c:v>-2.7930700000000002</c:v>
                </c:pt>
                <c:pt idx="2397">
                  <c:v>-2.7774700000000001</c:v>
                </c:pt>
                <c:pt idx="2398">
                  <c:v>-2.7539699999999998</c:v>
                </c:pt>
                <c:pt idx="2399">
                  <c:v>-2.7327300000000001</c:v>
                </c:pt>
                <c:pt idx="2400">
                  <c:v>-2.71665</c:v>
                </c:pt>
                <c:pt idx="2401">
                  <c:v>-2.6935199999999999</c:v>
                </c:pt>
                <c:pt idx="2402">
                  <c:v>-2.6716799999999998</c:v>
                </c:pt>
                <c:pt idx="2403">
                  <c:v>-2.6642600000000001</c:v>
                </c:pt>
                <c:pt idx="2404">
                  <c:v>-2.6389399999999998</c:v>
                </c:pt>
                <c:pt idx="2405">
                  <c:v>-2.6025399999999999</c:v>
                </c:pt>
                <c:pt idx="2406">
                  <c:v>-2.6039099999999999</c:v>
                </c:pt>
                <c:pt idx="2407">
                  <c:v>-2.5740799999999999</c:v>
                </c:pt>
                <c:pt idx="2408">
                  <c:v>-2.5628000000000002</c:v>
                </c:pt>
                <c:pt idx="2409">
                  <c:v>-2.54311</c:v>
                </c:pt>
                <c:pt idx="2410">
                  <c:v>-2.5192100000000002</c:v>
                </c:pt>
                <c:pt idx="2411">
                  <c:v>-2.4999199999999999</c:v>
                </c:pt>
                <c:pt idx="2412">
                  <c:v>-2.4857</c:v>
                </c:pt>
                <c:pt idx="2413">
                  <c:v>-2.4717600000000002</c:v>
                </c:pt>
                <c:pt idx="2414">
                  <c:v>-2.4543699999999999</c:v>
                </c:pt>
                <c:pt idx="2415">
                  <c:v>-2.4302199999999998</c:v>
                </c:pt>
                <c:pt idx="2416">
                  <c:v>-2.4224700000000001</c:v>
                </c:pt>
                <c:pt idx="2417">
                  <c:v>-2.3985099999999999</c:v>
                </c:pt>
                <c:pt idx="2418">
                  <c:v>-2.3694600000000001</c:v>
                </c:pt>
                <c:pt idx="2419">
                  <c:v>-2.3667699999999998</c:v>
                </c:pt>
                <c:pt idx="2420">
                  <c:v>-2.3429799999999998</c:v>
                </c:pt>
                <c:pt idx="2421">
                  <c:v>-2.3245800000000001</c:v>
                </c:pt>
                <c:pt idx="2422">
                  <c:v>-2.3100399999999999</c:v>
                </c:pt>
                <c:pt idx="2423">
                  <c:v>-2.2874500000000002</c:v>
                </c:pt>
                <c:pt idx="2424">
                  <c:v>-2.27251</c:v>
                </c:pt>
                <c:pt idx="2425">
                  <c:v>-2.2568100000000002</c:v>
                </c:pt>
                <c:pt idx="2426">
                  <c:v>-2.2383899999999999</c:v>
                </c:pt>
                <c:pt idx="2427">
                  <c:v>-2.2191800000000002</c:v>
                </c:pt>
                <c:pt idx="2428">
                  <c:v>-2.19984</c:v>
                </c:pt>
                <c:pt idx="2429">
                  <c:v>-2.1891699999999998</c:v>
                </c:pt>
                <c:pt idx="2430">
                  <c:v>-2.1767400000000001</c:v>
                </c:pt>
                <c:pt idx="2431">
                  <c:v>-2.1455000000000002</c:v>
                </c:pt>
                <c:pt idx="2432">
                  <c:v>-2.1455299999999999</c:v>
                </c:pt>
                <c:pt idx="2433">
                  <c:v>-2.1198399999999999</c:v>
                </c:pt>
                <c:pt idx="2434">
                  <c:v>-2.105</c:v>
                </c:pt>
                <c:pt idx="2435">
                  <c:v>-2.0943700000000001</c:v>
                </c:pt>
                <c:pt idx="2436">
                  <c:v>-2.07402</c:v>
                </c:pt>
                <c:pt idx="2437">
                  <c:v>-2.04935</c:v>
                </c:pt>
                <c:pt idx="2438">
                  <c:v>-2.03769</c:v>
                </c:pt>
                <c:pt idx="2439">
                  <c:v>-2.01905</c:v>
                </c:pt>
                <c:pt idx="2440">
                  <c:v>-2.0069900000000001</c:v>
                </c:pt>
                <c:pt idx="2441">
                  <c:v>-1.9915099999999999</c:v>
                </c:pt>
                <c:pt idx="2442">
                  <c:v>-1.97908</c:v>
                </c:pt>
                <c:pt idx="2443">
                  <c:v>-1.9557500000000001</c:v>
                </c:pt>
                <c:pt idx="2444">
                  <c:v>-1.9411799999999999</c:v>
                </c:pt>
                <c:pt idx="2445">
                  <c:v>-1.9285000000000001</c:v>
                </c:pt>
                <c:pt idx="2446">
                  <c:v>-1.9103600000000001</c:v>
                </c:pt>
                <c:pt idx="2447">
                  <c:v>-1.89296</c:v>
                </c:pt>
                <c:pt idx="2448">
                  <c:v>-1.87971</c:v>
                </c:pt>
                <c:pt idx="2449">
                  <c:v>-1.8676299999999999</c:v>
                </c:pt>
                <c:pt idx="2450">
                  <c:v>-1.8405800000000001</c:v>
                </c:pt>
                <c:pt idx="2451">
                  <c:v>-1.83195</c:v>
                </c:pt>
                <c:pt idx="2452">
                  <c:v>-1.8194399999999999</c:v>
                </c:pt>
                <c:pt idx="2453">
                  <c:v>-1.8013300000000001</c:v>
                </c:pt>
                <c:pt idx="2454">
                  <c:v>-1.7923199999999999</c:v>
                </c:pt>
                <c:pt idx="2455">
                  <c:v>-1.76556</c:v>
                </c:pt>
                <c:pt idx="2456">
                  <c:v>-1.7461100000000001</c:v>
                </c:pt>
                <c:pt idx="2457">
                  <c:v>-1.7340599999999999</c:v>
                </c:pt>
                <c:pt idx="2458">
                  <c:v>-1.71909</c:v>
                </c:pt>
                <c:pt idx="2459">
                  <c:v>-1.70641</c:v>
                </c:pt>
                <c:pt idx="2460">
                  <c:v>-1.6911799999999999</c:v>
                </c:pt>
                <c:pt idx="2461">
                  <c:v>-1.6763699999999999</c:v>
                </c:pt>
                <c:pt idx="2462">
                  <c:v>-1.66936</c:v>
                </c:pt>
                <c:pt idx="2463">
                  <c:v>-1.64249</c:v>
                </c:pt>
                <c:pt idx="2464">
                  <c:v>-1.64022</c:v>
                </c:pt>
                <c:pt idx="2465">
                  <c:v>-1.61748</c:v>
                </c:pt>
                <c:pt idx="2466">
                  <c:v>-1.6091</c:v>
                </c:pt>
                <c:pt idx="2467">
                  <c:v>-1.5930299999999999</c:v>
                </c:pt>
                <c:pt idx="2468">
                  <c:v>-1.57236</c:v>
                </c:pt>
                <c:pt idx="2469">
                  <c:v>-1.5535300000000001</c:v>
                </c:pt>
                <c:pt idx="2470">
                  <c:v>-1.5467599999999999</c:v>
                </c:pt>
                <c:pt idx="2471">
                  <c:v>-1.5226</c:v>
                </c:pt>
                <c:pt idx="2472">
                  <c:v>-1.5180499999999999</c:v>
                </c:pt>
                <c:pt idx="2473">
                  <c:v>-1.5021599999999999</c:v>
                </c:pt>
                <c:pt idx="2474">
                  <c:v>-1.4842599999999999</c:v>
                </c:pt>
                <c:pt idx="2475">
                  <c:v>-1.46899</c:v>
                </c:pt>
                <c:pt idx="2476">
                  <c:v>-1.4514899999999999</c:v>
                </c:pt>
                <c:pt idx="2477">
                  <c:v>-1.4408099999999999</c:v>
                </c:pt>
                <c:pt idx="2478">
                  <c:v>-1.43024</c:v>
                </c:pt>
                <c:pt idx="2479">
                  <c:v>-1.40998</c:v>
                </c:pt>
                <c:pt idx="2480">
                  <c:v>-1.39821</c:v>
                </c:pt>
                <c:pt idx="2481">
                  <c:v>-1.3800399999999999</c:v>
                </c:pt>
                <c:pt idx="2482">
                  <c:v>-1.3620099999999999</c:v>
                </c:pt>
                <c:pt idx="2483">
                  <c:v>-1.3528800000000001</c:v>
                </c:pt>
                <c:pt idx="2484">
                  <c:v>-1.3333699999999999</c:v>
                </c:pt>
                <c:pt idx="2485">
                  <c:v>-1.3218399999999999</c:v>
                </c:pt>
                <c:pt idx="2486">
                  <c:v>-1.31189</c:v>
                </c:pt>
                <c:pt idx="2487">
                  <c:v>-1.2898700000000001</c:v>
                </c:pt>
                <c:pt idx="2488">
                  <c:v>-1.27911</c:v>
                </c:pt>
                <c:pt idx="2489">
                  <c:v>-1.26047</c:v>
                </c:pt>
                <c:pt idx="2490">
                  <c:v>-1.2485599999999999</c:v>
                </c:pt>
                <c:pt idx="2491">
                  <c:v>-1.23529</c:v>
                </c:pt>
                <c:pt idx="2492">
                  <c:v>-1.2233400000000001</c:v>
                </c:pt>
                <c:pt idx="2493">
                  <c:v>-1.20824</c:v>
                </c:pt>
                <c:pt idx="2494">
                  <c:v>-1.1906099999999999</c:v>
                </c:pt>
                <c:pt idx="2495">
                  <c:v>-1.1717200000000001</c:v>
                </c:pt>
                <c:pt idx="2496">
                  <c:v>-1.1640699999999999</c:v>
                </c:pt>
                <c:pt idx="2497">
                  <c:v>-1.14469</c:v>
                </c:pt>
                <c:pt idx="2498">
                  <c:v>-1.1307799999999999</c:v>
                </c:pt>
                <c:pt idx="2499">
                  <c:v>-1.1167100000000001</c:v>
                </c:pt>
                <c:pt idx="2500">
                  <c:v>-1.10789</c:v>
                </c:pt>
                <c:pt idx="2501">
                  <c:v>-1.08521</c:v>
                </c:pt>
                <c:pt idx="2502">
                  <c:v>-1.08012</c:v>
                </c:pt>
                <c:pt idx="2503">
                  <c:v>-1.0569900000000001</c:v>
                </c:pt>
                <c:pt idx="2504">
                  <c:v>-1.0431600000000001</c:v>
                </c:pt>
                <c:pt idx="2505">
                  <c:v>-1.00423</c:v>
                </c:pt>
                <c:pt idx="2506">
                  <c:v>-0.94571400000000005</c:v>
                </c:pt>
                <c:pt idx="2507">
                  <c:v>-0.93035299999999999</c:v>
                </c:pt>
                <c:pt idx="2508">
                  <c:v>-0.91564999999999996</c:v>
                </c:pt>
                <c:pt idx="2509">
                  <c:v>-0.89924999999999999</c:v>
                </c:pt>
                <c:pt idx="2510">
                  <c:v>-0.88602599999999998</c:v>
                </c:pt>
                <c:pt idx="2511">
                  <c:v>-0.88019899999999995</c:v>
                </c:pt>
                <c:pt idx="2512">
                  <c:v>-0.859514</c:v>
                </c:pt>
                <c:pt idx="2513">
                  <c:v>-0.83332899999999999</c:v>
                </c:pt>
                <c:pt idx="2514">
                  <c:v>-0.82488799999999995</c:v>
                </c:pt>
                <c:pt idx="2515">
                  <c:v>-0.81520599999999999</c:v>
                </c:pt>
                <c:pt idx="2516">
                  <c:v>-0.80079699999999998</c:v>
                </c:pt>
                <c:pt idx="2517">
                  <c:v>-0.781281</c:v>
                </c:pt>
                <c:pt idx="2518">
                  <c:v>-0.76647100000000001</c:v>
                </c:pt>
                <c:pt idx="2519">
                  <c:v>-0.74575800000000003</c:v>
                </c:pt>
                <c:pt idx="2520">
                  <c:v>-0.73228599999999999</c:v>
                </c:pt>
                <c:pt idx="2521">
                  <c:v>-0.72403700000000004</c:v>
                </c:pt>
                <c:pt idx="2522">
                  <c:v>-0.69445400000000002</c:v>
                </c:pt>
                <c:pt idx="2523">
                  <c:v>-0.68789199999999995</c:v>
                </c:pt>
                <c:pt idx="2524">
                  <c:v>-0.66970799999999997</c:v>
                </c:pt>
                <c:pt idx="2525">
                  <c:v>-0.656474</c:v>
                </c:pt>
                <c:pt idx="2526">
                  <c:v>-0.63568000000000002</c:v>
                </c:pt>
                <c:pt idx="2527">
                  <c:v>-0.62587400000000004</c:v>
                </c:pt>
                <c:pt idx="2528">
                  <c:v>-0.60407699999999998</c:v>
                </c:pt>
                <c:pt idx="2529">
                  <c:v>-0.59266200000000002</c:v>
                </c:pt>
                <c:pt idx="2530">
                  <c:v>-0.57345000000000002</c:v>
                </c:pt>
                <c:pt idx="2531">
                  <c:v>-0.55787100000000001</c:v>
                </c:pt>
                <c:pt idx="2532">
                  <c:v>-0.53812499999999996</c:v>
                </c:pt>
                <c:pt idx="2533">
                  <c:v>-0.528725</c:v>
                </c:pt>
                <c:pt idx="2534">
                  <c:v>-0.51161900000000005</c:v>
                </c:pt>
                <c:pt idx="2535">
                  <c:v>-0.49870700000000001</c:v>
                </c:pt>
                <c:pt idx="2536">
                  <c:v>-0.47980099999999998</c:v>
                </c:pt>
                <c:pt idx="2537">
                  <c:v>-0.46631299999999998</c:v>
                </c:pt>
                <c:pt idx="2538">
                  <c:v>-0.44256299999999998</c:v>
                </c:pt>
                <c:pt idx="2539">
                  <c:v>-0.42381999999999997</c:v>
                </c:pt>
                <c:pt idx="2540">
                  <c:v>-0.41241800000000001</c:v>
                </c:pt>
                <c:pt idx="2541">
                  <c:v>-0.38961000000000001</c:v>
                </c:pt>
                <c:pt idx="2542">
                  <c:v>-0.37652200000000002</c:v>
                </c:pt>
                <c:pt idx="2543">
                  <c:v>-0.35928900000000003</c:v>
                </c:pt>
                <c:pt idx="2544">
                  <c:v>-0.34021600000000002</c:v>
                </c:pt>
                <c:pt idx="2545">
                  <c:v>-0.322521</c:v>
                </c:pt>
                <c:pt idx="2546">
                  <c:v>-0.30556299999999997</c:v>
                </c:pt>
                <c:pt idx="2547">
                  <c:v>-0.292047</c:v>
                </c:pt>
                <c:pt idx="2548">
                  <c:v>-0.27394200000000002</c:v>
                </c:pt>
                <c:pt idx="2549">
                  <c:v>-0.25604300000000002</c:v>
                </c:pt>
                <c:pt idx="2550">
                  <c:v>-0.24060100000000001</c:v>
                </c:pt>
                <c:pt idx="2551">
                  <c:v>-0.22463900000000001</c:v>
                </c:pt>
                <c:pt idx="2552">
                  <c:v>-0.20186000000000001</c:v>
                </c:pt>
                <c:pt idx="2553">
                  <c:v>-0.19156000000000001</c:v>
                </c:pt>
                <c:pt idx="2554">
                  <c:v>-0.17014499999999999</c:v>
                </c:pt>
                <c:pt idx="2555">
                  <c:v>-0.15702199999999999</c:v>
                </c:pt>
                <c:pt idx="2556">
                  <c:v>-0.14177100000000001</c:v>
                </c:pt>
                <c:pt idx="2557">
                  <c:v>-0.11798699999999999</c:v>
                </c:pt>
                <c:pt idx="2558">
                  <c:v>-9.8747699999999994E-2</c:v>
                </c:pt>
                <c:pt idx="2559">
                  <c:v>-8.3790199999999995E-2</c:v>
                </c:pt>
                <c:pt idx="2560">
                  <c:v>-5.9644200000000001E-2</c:v>
                </c:pt>
                <c:pt idx="2561">
                  <c:v>-5.1836500000000001E-2</c:v>
                </c:pt>
                <c:pt idx="2562">
                  <c:v>-3.5695200000000003E-2</c:v>
                </c:pt>
                <c:pt idx="2563">
                  <c:v>-1.2430399999999999E-2</c:v>
                </c:pt>
                <c:pt idx="2564" formatCode="0.00E+00">
                  <c:v>2.9507100000000001E-3</c:v>
                </c:pt>
                <c:pt idx="2565">
                  <c:v>1.7471199999999999E-2</c:v>
                </c:pt>
                <c:pt idx="2566">
                  <c:v>3.8427799999999998E-2</c:v>
                </c:pt>
                <c:pt idx="2567">
                  <c:v>5.4834899999999999E-2</c:v>
                </c:pt>
                <c:pt idx="2568">
                  <c:v>7.5733300000000003E-2</c:v>
                </c:pt>
                <c:pt idx="2569">
                  <c:v>9.1357599999999997E-2</c:v>
                </c:pt>
                <c:pt idx="2570">
                  <c:v>0.110961</c:v>
                </c:pt>
                <c:pt idx="2571">
                  <c:v>0.132494</c:v>
                </c:pt>
                <c:pt idx="2572">
                  <c:v>0.142536</c:v>
                </c:pt>
                <c:pt idx="2573">
                  <c:v>0.16003700000000001</c:v>
                </c:pt>
                <c:pt idx="2574">
                  <c:v>0.18146100000000001</c:v>
                </c:pt>
                <c:pt idx="2575">
                  <c:v>0.19369800000000001</c:v>
                </c:pt>
                <c:pt idx="2576">
                  <c:v>0.214557</c:v>
                </c:pt>
                <c:pt idx="2577">
                  <c:v>0.22989000000000001</c:v>
                </c:pt>
                <c:pt idx="2578">
                  <c:v>0.25475799999999998</c:v>
                </c:pt>
                <c:pt idx="2579">
                  <c:v>0.268208</c:v>
                </c:pt>
                <c:pt idx="2580">
                  <c:v>0.28332800000000002</c:v>
                </c:pt>
                <c:pt idx="2581">
                  <c:v>0.30210500000000001</c:v>
                </c:pt>
                <c:pt idx="2582">
                  <c:v>0.31986100000000001</c:v>
                </c:pt>
                <c:pt idx="2583">
                  <c:v>0.33716400000000002</c:v>
                </c:pt>
                <c:pt idx="2584">
                  <c:v>0.352989</c:v>
                </c:pt>
                <c:pt idx="2585">
                  <c:v>0.36506699999999997</c:v>
                </c:pt>
                <c:pt idx="2586">
                  <c:v>0.389075</c:v>
                </c:pt>
                <c:pt idx="2587">
                  <c:v>0.405611</c:v>
                </c:pt>
                <c:pt idx="2588">
                  <c:v>0.41842400000000002</c:v>
                </c:pt>
                <c:pt idx="2589">
                  <c:v>0.43776500000000002</c:v>
                </c:pt>
                <c:pt idx="2590">
                  <c:v>0.45435900000000001</c:v>
                </c:pt>
                <c:pt idx="2591">
                  <c:v>0.47345399999999999</c:v>
                </c:pt>
                <c:pt idx="2592">
                  <c:v>0.48872199999999999</c:v>
                </c:pt>
                <c:pt idx="2593">
                  <c:v>0.504552</c:v>
                </c:pt>
                <c:pt idx="2594">
                  <c:v>0.51926300000000003</c:v>
                </c:pt>
                <c:pt idx="2595">
                  <c:v>0.53704200000000002</c:v>
                </c:pt>
                <c:pt idx="2596">
                  <c:v>0.56088800000000005</c:v>
                </c:pt>
                <c:pt idx="2597">
                  <c:v>0.577735</c:v>
                </c:pt>
                <c:pt idx="2598">
                  <c:v>0.58707500000000001</c:v>
                </c:pt>
                <c:pt idx="2599">
                  <c:v>0.60555800000000004</c:v>
                </c:pt>
                <c:pt idx="2600">
                  <c:v>0.62055700000000003</c:v>
                </c:pt>
                <c:pt idx="2601">
                  <c:v>0.63327699999999998</c:v>
                </c:pt>
                <c:pt idx="2602">
                  <c:v>0.65793299999999999</c:v>
                </c:pt>
                <c:pt idx="2603">
                  <c:v>0.67305300000000001</c:v>
                </c:pt>
                <c:pt idx="2604">
                  <c:v>0.68845999999999996</c:v>
                </c:pt>
                <c:pt idx="2605">
                  <c:v>0.70150500000000005</c:v>
                </c:pt>
                <c:pt idx="2606">
                  <c:v>0.71804699999999999</c:v>
                </c:pt>
                <c:pt idx="2607">
                  <c:v>0.73353199999999996</c:v>
                </c:pt>
                <c:pt idx="2608">
                  <c:v>0.72201199999999999</c:v>
                </c:pt>
                <c:pt idx="2609">
                  <c:v>-0.77076199999999995</c:v>
                </c:pt>
                <c:pt idx="2610">
                  <c:v>-1.71105</c:v>
                </c:pt>
                <c:pt idx="2611">
                  <c:v>-2.13815</c:v>
                </c:pt>
                <c:pt idx="2612">
                  <c:v>-2.3820399999999999</c:v>
                </c:pt>
                <c:pt idx="2613">
                  <c:v>-2.6057899999999998</c:v>
                </c:pt>
                <c:pt idx="2614">
                  <c:v>-2.8081200000000002</c:v>
                </c:pt>
                <c:pt idx="2615">
                  <c:v>-2.9990000000000001</c:v>
                </c:pt>
                <c:pt idx="2616">
                  <c:v>-3.1708599999999998</c:v>
                </c:pt>
                <c:pt idx="2617">
                  <c:v>-3.3518699999999999</c:v>
                </c:pt>
                <c:pt idx="2618">
                  <c:v>-3.50908</c:v>
                </c:pt>
                <c:pt idx="2619">
                  <c:v>-3.6581700000000001</c:v>
                </c:pt>
                <c:pt idx="2620">
                  <c:v>-3.80985</c:v>
                </c:pt>
                <c:pt idx="2621">
                  <c:v>-3.9446300000000001</c:v>
                </c:pt>
                <c:pt idx="2622">
                  <c:v>-4.0832899999999999</c:v>
                </c:pt>
                <c:pt idx="2623">
                  <c:v>-4.2130799999999997</c:v>
                </c:pt>
                <c:pt idx="2624">
                  <c:v>-4.34511</c:v>
                </c:pt>
                <c:pt idx="2625">
                  <c:v>-4.4661</c:v>
                </c:pt>
                <c:pt idx="2626">
                  <c:v>-4.58582</c:v>
                </c:pt>
                <c:pt idx="2627">
                  <c:v>-4.7032999999999996</c:v>
                </c:pt>
                <c:pt idx="2628">
                  <c:v>-4.8178900000000002</c:v>
                </c:pt>
                <c:pt idx="2629">
                  <c:v>-4.9283000000000001</c:v>
                </c:pt>
                <c:pt idx="2630">
                  <c:v>-5.03613</c:v>
                </c:pt>
                <c:pt idx="2631">
                  <c:v>-5.1391400000000003</c:v>
                </c:pt>
                <c:pt idx="2632">
                  <c:v>-5.2461399999999996</c:v>
                </c:pt>
                <c:pt idx="2633">
                  <c:v>-5.3512500000000003</c:v>
                </c:pt>
                <c:pt idx="2634">
                  <c:v>-5.4463999999999997</c:v>
                </c:pt>
                <c:pt idx="2635">
                  <c:v>-5.54061</c:v>
                </c:pt>
                <c:pt idx="2636">
                  <c:v>-5.6365400000000001</c:v>
                </c:pt>
                <c:pt idx="2637">
                  <c:v>-5.7314100000000003</c:v>
                </c:pt>
                <c:pt idx="2638">
                  <c:v>-5.8225300000000004</c:v>
                </c:pt>
                <c:pt idx="2639">
                  <c:v>-5.9187399999999997</c:v>
                </c:pt>
                <c:pt idx="2640">
                  <c:v>-5.9987899999999996</c:v>
                </c:pt>
                <c:pt idx="2641">
                  <c:v>-6.0828300000000004</c:v>
                </c:pt>
                <c:pt idx="2642">
                  <c:v>-6.17361</c:v>
                </c:pt>
                <c:pt idx="2643">
                  <c:v>-6.2500900000000001</c:v>
                </c:pt>
                <c:pt idx="2644">
                  <c:v>-6.3325699999999996</c:v>
                </c:pt>
                <c:pt idx="2645">
                  <c:v>-6.4173</c:v>
                </c:pt>
                <c:pt idx="2646">
                  <c:v>-6.4996499999999999</c:v>
                </c:pt>
                <c:pt idx="2647">
                  <c:v>-6.5670799999999998</c:v>
                </c:pt>
                <c:pt idx="2648">
                  <c:v>-6.6493000000000002</c:v>
                </c:pt>
                <c:pt idx="2649">
                  <c:v>-6.7221000000000002</c:v>
                </c:pt>
                <c:pt idx="2650">
                  <c:v>-6.7942499999999999</c:v>
                </c:pt>
                <c:pt idx="2651">
                  <c:v>-6.8735099999999996</c:v>
                </c:pt>
                <c:pt idx="2652">
                  <c:v>-6.94937</c:v>
                </c:pt>
                <c:pt idx="2653">
                  <c:v>-7.0149499999999998</c:v>
                </c:pt>
                <c:pt idx="2654">
                  <c:v>-7.0842099999999997</c:v>
                </c:pt>
                <c:pt idx="2655">
                  <c:v>-7.1422100000000004</c:v>
                </c:pt>
                <c:pt idx="2656">
                  <c:v>-7.2176499999999999</c:v>
                </c:pt>
                <c:pt idx="2657">
                  <c:v>-7.28721</c:v>
                </c:pt>
                <c:pt idx="2658">
                  <c:v>-7.3535300000000001</c:v>
                </c:pt>
                <c:pt idx="2659">
                  <c:v>-7.4173</c:v>
                </c:pt>
                <c:pt idx="2660">
                  <c:v>-7.48102</c:v>
                </c:pt>
                <c:pt idx="2661">
                  <c:v>-7.5409600000000001</c:v>
                </c:pt>
                <c:pt idx="2662">
                  <c:v>-7.6063900000000002</c:v>
                </c:pt>
                <c:pt idx="2663">
                  <c:v>-7.6606199999999998</c:v>
                </c:pt>
                <c:pt idx="2664">
                  <c:v>-7.73454</c:v>
                </c:pt>
                <c:pt idx="2665">
                  <c:v>-7.7816000000000001</c:v>
                </c:pt>
                <c:pt idx="2666">
                  <c:v>-7.8487600000000004</c:v>
                </c:pt>
                <c:pt idx="2667">
                  <c:v>-7.9079800000000002</c:v>
                </c:pt>
                <c:pt idx="2668">
                  <c:v>-7.96225</c:v>
                </c:pt>
                <c:pt idx="2669">
                  <c:v>-8.0217600000000004</c:v>
                </c:pt>
                <c:pt idx="2670">
                  <c:v>-8.0786599999999993</c:v>
                </c:pt>
                <c:pt idx="2671">
                  <c:v>-8.1349400000000003</c:v>
                </c:pt>
                <c:pt idx="2672">
                  <c:v>-8.1918199999999999</c:v>
                </c:pt>
                <c:pt idx="2673">
                  <c:v>-8.2455400000000001</c:v>
                </c:pt>
                <c:pt idx="2674">
                  <c:v>-8.3024299999999993</c:v>
                </c:pt>
                <c:pt idx="2675">
                  <c:v>-8.3643900000000002</c:v>
                </c:pt>
                <c:pt idx="2676">
                  <c:v>-8.4033999999999995</c:v>
                </c:pt>
                <c:pt idx="2677">
                  <c:v>-8.4618400000000005</c:v>
                </c:pt>
                <c:pt idx="2678">
                  <c:v>-8.5130599999999994</c:v>
                </c:pt>
                <c:pt idx="2679">
                  <c:v>-8.5572099999999995</c:v>
                </c:pt>
                <c:pt idx="2680">
                  <c:v>-8.6066299999999991</c:v>
                </c:pt>
                <c:pt idx="2681">
                  <c:v>-8.66038</c:v>
                </c:pt>
                <c:pt idx="2682">
                  <c:v>-8.7072400000000005</c:v>
                </c:pt>
                <c:pt idx="2683">
                  <c:v>-8.7697000000000003</c:v>
                </c:pt>
                <c:pt idx="2684">
                  <c:v>-8.8110499999999998</c:v>
                </c:pt>
                <c:pt idx="2685">
                  <c:v>-8.8582400000000003</c:v>
                </c:pt>
                <c:pt idx="2686">
                  <c:v>-8.9071499999999997</c:v>
                </c:pt>
                <c:pt idx="2687">
                  <c:v>-8.9444900000000001</c:v>
                </c:pt>
                <c:pt idx="2688">
                  <c:v>-9.0028600000000001</c:v>
                </c:pt>
                <c:pt idx="2689">
                  <c:v>-9.0438100000000006</c:v>
                </c:pt>
                <c:pt idx="2690">
                  <c:v>-9.09267</c:v>
                </c:pt>
                <c:pt idx="2691">
                  <c:v>-9.1359100000000009</c:v>
                </c:pt>
                <c:pt idx="2692">
                  <c:v>-9.1748999999999992</c:v>
                </c:pt>
                <c:pt idx="2693">
                  <c:v>-9.2247900000000005</c:v>
                </c:pt>
                <c:pt idx="2694">
                  <c:v>-9.2765299999999993</c:v>
                </c:pt>
                <c:pt idx="2695">
                  <c:v>-9.3091699999999999</c:v>
                </c:pt>
                <c:pt idx="2696">
                  <c:v>-9.35886</c:v>
                </c:pt>
                <c:pt idx="2697">
                  <c:v>-9.3989899999999995</c:v>
                </c:pt>
                <c:pt idx="2698">
                  <c:v>-9.4401399999999995</c:v>
                </c:pt>
                <c:pt idx="2699">
                  <c:v>-9.4880300000000002</c:v>
                </c:pt>
                <c:pt idx="2700">
                  <c:v>-9.5223899999999997</c:v>
                </c:pt>
                <c:pt idx="2701">
                  <c:v>-9.5694499999999998</c:v>
                </c:pt>
                <c:pt idx="2702">
                  <c:v>-9.6120300000000007</c:v>
                </c:pt>
                <c:pt idx="2703">
                  <c:v>-9.64893</c:v>
                </c:pt>
                <c:pt idx="2704">
                  <c:v>-9.6869899999999998</c:v>
                </c:pt>
                <c:pt idx="2705">
                  <c:v>-9.7283500000000007</c:v>
                </c:pt>
                <c:pt idx="2706">
                  <c:v>-9.7643299999999993</c:v>
                </c:pt>
                <c:pt idx="2707">
                  <c:v>-9.8158200000000004</c:v>
                </c:pt>
                <c:pt idx="2708">
                  <c:v>-9.8496000000000006</c:v>
                </c:pt>
                <c:pt idx="2709">
                  <c:v>-9.8945000000000007</c:v>
                </c:pt>
                <c:pt idx="2710">
                  <c:v>-9.9280399999999993</c:v>
                </c:pt>
                <c:pt idx="2711">
                  <c:v>-9.9638000000000009</c:v>
                </c:pt>
                <c:pt idx="2712">
                  <c:v>-10.0114</c:v>
                </c:pt>
                <c:pt idx="2713">
                  <c:v>-10.033300000000001</c:v>
                </c:pt>
                <c:pt idx="2714">
                  <c:v>-10.077999999999999</c:v>
                </c:pt>
                <c:pt idx="2715">
                  <c:v>-10.1167</c:v>
                </c:pt>
                <c:pt idx="2716">
                  <c:v>-10.1518</c:v>
                </c:pt>
                <c:pt idx="2717">
                  <c:v>-10.182600000000001</c:v>
                </c:pt>
                <c:pt idx="2718">
                  <c:v>-10.226900000000001</c:v>
                </c:pt>
                <c:pt idx="2719">
                  <c:v>-10.259399999999999</c:v>
                </c:pt>
                <c:pt idx="2720">
                  <c:v>-10.294700000000001</c:v>
                </c:pt>
                <c:pt idx="2721">
                  <c:v>-10.3308</c:v>
                </c:pt>
                <c:pt idx="2722">
                  <c:v>-10.3698</c:v>
                </c:pt>
                <c:pt idx="2723">
                  <c:v>-10.398</c:v>
                </c:pt>
                <c:pt idx="2724">
                  <c:v>-10.4308</c:v>
                </c:pt>
                <c:pt idx="2725">
                  <c:v>-10.471299999999999</c:v>
                </c:pt>
                <c:pt idx="2726">
                  <c:v>-10.509</c:v>
                </c:pt>
                <c:pt idx="2727">
                  <c:v>-10.5404</c:v>
                </c:pt>
                <c:pt idx="2728">
                  <c:v>-10.5739</c:v>
                </c:pt>
                <c:pt idx="2729">
                  <c:v>-10.615600000000001</c:v>
                </c:pt>
                <c:pt idx="2730">
                  <c:v>-10.636799999999999</c:v>
                </c:pt>
                <c:pt idx="2731">
                  <c:v>-10.676600000000001</c:v>
                </c:pt>
                <c:pt idx="2732">
                  <c:v>-10.7098</c:v>
                </c:pt>
                <c:pt idx="2733">
                  <c:v>-10.7393</c:v>
                </c:pt>
                <c:pt idx="2734">
                  <c:v>-10.7705</c:v>
                </c:pt>
                <c:pt idx="2735">
                  <c:v>-10.8095</c:v>
                </c:pt>
                <c:pt idx="2736">
                  <c:v>-10.8354</c:v>
                </c:pt>
                <c:pt idx="2737">
                  <c:v>-10.866</c:v>
                </c:pt>
                <c:pt idx="2738">
                  <c:v>-10.895</c:v>
                </c:pt>
                <c:pt idx="2739">
                  <c:v>-10.9345</c:v>
                </c:pt>
                <c:pt idx="2740">
                  <c:v>-10.963900000000001</c:v>
                </c:pt>
                <c:pt idx="2741">
                  <c:v>-10.9909</c:v>
                </c:pt>
                <c:pt idx="2742">
                  <c:v>-11.022600000000001</c:v>
                </c:pt>
                <c:pt idx="2743">
                  <c:v>-11.056900000000001</c:v>
                </c:pt>
                <c:pt idx="2744">
                  <c:v>-11.0883</c:v>
                </c:pt>
                <c:pt idx="2745">
                  <c:v>-11.1243</c:v>
                </c:pt>
                <c:pt idx="2746">
                  <c:v>-11.1525</c:v>
                </c:pt>
                <c:pt idx="2747">
                  <c:v>-11.184900000000001</c:v>
                </c:pt>
                <c:pt idx="2748">
                  <c:v>-11.216900000000001</c:v>
                </c:pt>
                <c:pt idx="2749">
                  <c:v>-11.2399</c:v>
                </c:pt>
                <c:pt idx="2750">
                  <c:v>-11.282400000000001</c:v>
                </c:pt>
                <c:pt idx="2751">
                  <c:v>-11.299300000000001</c:v>
                </c:pt>
                <c:pt idx="2752">
                  <c:v>-11.334199999999999</c:v>
                </c:pt>
                <c:pt idx="2753">
                  <c:v>-11.362</c:v>
                </c:pt>
                <c:pt idx="2754">
                  <c:v>-11.396000000000001</c:v>
                </c:pt>
                <c:pt idx="2755">
                  <c:v>-11.426299999999999</c:v>
                </c:pt>
                <c:pt idx="2756">
                  <c:v>-11.443</c:v>
                </c:pt>
                <c:pt idx="2757">
                  <c:v>-11.480499999999999</c:v>
                </c:pt>
                <c:pt idx="2758">
                  <c:v>-11.509399999999999</c:v>
                </c:pt>
                <c:pt idx="2759">
                  <c:v>-11.538399999999999</c:v>
                </c:pt>
                <c:pt idx="2760">
                  <c:v>-11.5686</c:v>
                </c:pt>
                <c:pt idx="2761">
                  <c:v>-11.599299999999999</c:v>
                </c:pt>
                <c:pt idx="2762">
                  <c:v>-11.6182</c:v>
                </c:pt>
                <c:pt idx="2763">
                  <c:v>-11.6576</c:v>
                </c:pt>
                <c:pt idx="2764">
                  <c:v>-11.6828</c:v>
                </c:pt>
                <c:pt idx="2765">
                  <c:v>-11.709099999999999</c:v>
                </c:pt>
                <c:pt idx="2766">
                  <c:v>-11.741899999999999</c:v>
                </c:pt>
                <c:pt idx="2767">
                  <c:v>-11.767899999999999</c:v>
                </c:pt>
                <c:pt idx="2768">
                  <c:v>-11.799099999999999</c:v>
                </c:pt>
                <c:pt idx="2769">
                  <c:v>-11.8323</c:v>
                </c:pt>
                <c:pt idx="2770">
                  <c:v>-11.8592</c:v>
                </c:pt>
                <c:pt idx="2771">
                  <c:v>-11.8864</c:v>
                </c:pt>
                <c:pt idx="2772">
                  <c:v>-11.9133</c:v>
                </c:pt>
                <c:pt idx="2773">
                  <c:v>-11.945600000000001</c:v>
                </c:pt>
                <c:pt idx="2774">
                  <c:v>-11.972200000000001</c:v>
                </c:pt>
                <c:pt idx="2775">
                  <c:v>-12</c:v>
                </c:pt>
                <c:pt idx="2776">
                  <c:v>-12.024900000000001</c:v>
                </c:pt>
                <c:pt idx="2777">
                  <c:v>-12.0602</c:v>
                </c:pt>
                <c:pt idx="2778">
                  <c:v>-12.085599999999999</c:v>
                </c:pt>
                <c:pt idx="2779">
                  <c:v>-12.1196</c:v>
                </c:pt>
                <c:pt idx="2780">
                  <c:v>-12.1563</c:v>
                </c:pt>
                <c:pt idx="2781">
                  <c:v>-12.1722</c:v>
                </c:pt>
                <c:pt idx="2782">
                  <c:v>-12.196999999999999</c:v>
                </c:pt>
                <c:pt idx="2783">
                  <c:v>-12.229900000000001</c:v>
                </c:pt>
                <c:pt idx="2784">
                  <c:v>-12.2591</c:v>
                </c:pt>
                <c:pt idx="2785">
                  <c:v>-12.2845</c:v>
                </c:pt>
                <c:pt idx="2786">
                  <c:v>-12.325100000000001</c:v>
                </c:pt>
                <c:pt idx="2787">
                  <c:v>-12.3491</c:v>
                </c:pt>
                <c:pt idx="2788">
                  <c:v>-12.384600000000001</c:v>
                </c:pt>
                <c:pt idx="2789">
                  <c:v>-12.4046</c:v>
                </c:pt>
                <c:pt idx="2790">
                  <c:v>-12.436299999999999</c:v>
                </c:pt>
                <c:pt idx="2791">
                  <c:v>-12.4671</c:v>
                </c:pt>
                <c:pt idx="2792">
                  <c:v>-12.497999999999999</c:v>
                </c:pt>
                <c:pt idx="2793">
                  <c:v>-12.5281</c:v>
                </c:pt>
                <c:pt idx="2794">
                  <c:v>-12.5578</c:v>
                </c:pt>
                <c:pt idx="2795">
                  <c:v>-12.582700000000001</c:v>
                </c:pt>
                <c:pt idx="2796">
                  <c:v>-12.620900000000001</c:v>
                </c:pt>
                <c:pt idx="2797">
                  <c:v>-12.642899999999999</c:v>
                </c:pt>
                <c:pt idx="2798">
                  <c:v>-12.6752</c:v>
                </c:pt>
                <c:pt idx="2799">
                  <c:v>-12.7164</c:v>
                </c:pt>
                <c:pt idx="2800">
                  <c:v>-12.741400000000001</c:v>
                </c:pt>
                <c:pt idx="2801">
                  <c:v>-12.7728</c:v>
                </c:pt>
                <c:pt idx="2802">
                  <c:v>-12.801</c:v>
                </c:pt>
                <c:pt idx="2803">
                  <c:v>-12.835699999999999</c:v>
                </c:pt>
                <c:pt idx="2804">
                  <c:v>-12.8657</c:v>
                </c:pt>
                <c:pt idx="2805">
                  <c:v>-12.8988</c:v>
                </c:pt>
                <c:pt idx="2806">
                  <c:v>-12.9322</c:v>
                </c:pt>
                <c:pt idx="2807">
                  <c:v>-12.9666</c:v>
                </c:pt>
                <c:pt idx="2808">
                  <c:v>-12.996499999999999</c:v>
                </c:pt>
                <c:pt idx="2809">
                  <c:v>-13.034599999999999</c:v>
                </c:pt>
                <c:pt idx="2810">
                  <c:v>-13.0679</c:v>
                </c:pt>
                <c:pt idx="2811">
                  <c:v>-13.0969</c:v>
                </c:pt>
                <c:pt idx="2812">
                  <c:v>-13.1357</c:v>
                </c:pt>
                <c:pt idx="2813">
                  <c:v>-13.165100000000001</c:v>
                </c:pt>
                <c:pt idx="2814">
                  <c:v>-13.196</c:v>
                </c:pt>
                <c:pt idx="2815">
                  <c:v>-13.2319</c:v>
                </c:pt>
                <c:pt idx="2816">
                  <c:v>-13.268700000000001</c:v>
                </c:pt>
                <c:pt idx="2817">
                  <c:v>-13.305300000000001</c:v>
                </c:pt>
                <c:pt idx="2818">
                  <c:v>-13.339600000000001</c:v>
                </c:pt>
                <c:pt idx="2819">
                  <c:v>-13.3744</c:v>
                </c:pt>
                <c:pt idx="2820">
                  <c:v>-13.4124</c:v>
                </c:pt>
                <c:pt idx="2821">
                  <c:v>-13.447699999999999</c:v>
                </c:pt>
                <c:pt idx="2822">
                  <c:v>-13.484400000000001</c:v>
                </c:pt>
                <c:pt idx="2823">
                  <c:v>-13.520899999999999</c:v>
                </c:pt>
                <c:pt idx="2824">
                  <c:v>-13.561400000000001</c:v>
                </c:pt>
                <c:pt idx="2825">
                  <c:v>-13.6058</c:v>
                </c:pt>
                <c:pt idx="2826">
                  <c:v>-13.636200000000001</c:v>
                </c:pt>
                <c:pt idx="2827">
                  <c:v>-13.6838</c:v>
                </c:pt>
                <c:pt idx="2828">
                  <c:v>-13.7035</c:v>
                </c:pt>
                <c:pt idx="2829">
                  <c:v>-13.753399999999999</c:v>
                </c:pt>
                <c:pt idx="2830">
                  <c:v>-13.795199999999999</c:v>
                </c:pt>
                <c:pt idx="2831">
                  <c:v>-13.8276</c:v>
                </c:pt>
                <c:pt idx="2832">
                  <c:v>-13.8766</c:v>
                </c:pt>
                <c:pt idx="2833">
                  <c:v>-13.9163</c:v>
                </c:pt>
                <c:pt idx="2834">
                  <c:v>-13.9565</c:v>
                </c:pt>
                <c:pt idx="2835">
                  <c:v>-13.999700000000001</c:v>
                </c:pt>
                <c:pt idx="2836">
                  <c:v>-14.033300000000001</c:v>
                </c:pt>
                <c:pt idx="2837">
                  <c:v>-14.097899999999999</c:v>
                </c:pt>
                <c:pt idx="2838">
                  <c:v>-14.1302</c:v>
                </c:pt>
                <c:pt idx="2839">
                  <c:v>-14.1701</c:v>
                </c:pt>
                <c:pt idx="2840">
                  <c:v>-14.2149</c:v>
                </c:pt>
                <c:pt idx="2841">
                  <c:v>-14.263299999999999</c:v>
                </c:pt>
                <c:pt idx="2842">
                  <c:v>-14.2986</c:v>
                </c:pt>
                <c:pt idx="2843">
                  <c:v>-14.3558</c:v>
                </c:pt>
                <c:pt idx="2844">
                  <c:v>-14.402100000000001</c:v>
                </c:pt>
                <c:pt idx="2845">
                  <c:v>-14.446099999999999</c:v>
                </c:pt>
                <c:pt idx="2846">
                  <c:v>-14.4884</c:v>
                </c:pt>
                <c:pt idx="2847">
                  <c:v>-14.5388</c:v>
                </c:pt>
                <c:pt idx="2848">
                  <c:v>-14.5869</c:v>
                </c:pt>
                <c:pt idx="2849">
                  <c:v>-14.6335</c:v>
                </c:pt>
                <c:pt idx="2850">
                  <c:v>-14.684200000000001</c:v>
                </c:pt>
                <c:pt idx="2851">
                  <c:v>-14.7346</c:v>
                </c:pt>
                <c:pt idx="2852">
                  <c:v>-14.7806</c:v>
                </c:pt>
                <c:pt idx="2853">
                  <c:v>-14.834199999999999</c:v>
                </c:pt>
                <c:pt idx="2854">
                  <c:v>-14.882300000000001</c:v>
                </c:pt>
                <c:pt idx="2855">
                  <c:v>-14.933</c:v>
                </c:pt>
                <c:pt idx="2856">
                  <c:v>-14.9834</c:v>
                </c:pt>
                <c:pt idx="2857">
                  <c:v>-15.039300000000001</c:v>
                </c:pt>
                <c:pt idx="2858">
                  <c:v>-15.0837</c:v>
                </c:pt>
                <c:pt idx="2859">
                  <c:v>-15.149699999999999</c:v>
                </c:pt>
                <c:pt idx="2860">
                  <c:v>-15.1891</c:v>
                </c:pt>
                <c:pt idx="2861">
                  <c:v>-15.2545</c:v>
                </c:pt>
                <c:pt idx="2862">
                  <c:v>-15.3034</c:v>
                </c:pt>
                <c:pt idx="2863">
                  <c:v>-15.3689</c:v>
                </c:pt>
                <c:pt idx="2864">
                  <c:v>-15.406599999999999</c:v>
                </c:pt>
                <c:pt idx="2865">
                  <c:v>-15.467000000000001</c:v>
                </c:pt>
                <c:pt idx="2866">
                  <c:v>-15.523199999999999</c:v>
                </c:pt>
                <c:pt idx="2867">
                  <c:v>-15.5914</c:v>
                </c:pt>
                <c:pt idx="2868">
                  <c:v>-15.6294</c:v>
                </c:pt>
                <c:pt idx="2869">
                  <c:v>-15.6974</c:v>
                </c:pt>
                <c:pt idx="2870">
                  <c:v>-15.753</c:v>
                </c:pt>
                <c:pt idx="2871">
                  <c:v>-15.804</c:v>
                </c:pt>
                <c:pt idx="2872">
                  <c:v>-15.8665</c:v>
                </c:pt>
                <c:pt idx="2873">
                  <c:v>-15.922700000000001</c:v>
                </c:pt>
                <c:pt idx="2874">
                  <c:v>-15.976599999999999</c:v>
                </c:pt>
                <c:pt idx="2875">
                  <c:v>-16.046600000000002</c:v>
                </c:pt>
                <c:pt idx="2876">
                  <c:v>-16.098199999999999</c:v>
                </c:pt>
                <c:pt idx="2877">
                  <c:v>-16.159300000000002</c:v>
                </c:pt>
                <c:pt idx="2878">
                  <c:v>-16.220800000000001</c:v>
                </c:pt>
                <c:pt idx="2879">
                  <c:v>-16.276599999999998</c:v>
                </c:pt>
                <c:pt idx="2880">
                  <c:v>-16.340800000000002</c:v>
                </c:pt>
                <c:pt idx="2881">
                  <c:v>-16.4054</c:v>
                </c:pt>
                <c:pt idx="2882">
                  <c:v>-16.4648</c:v>
                </c:pt>
                <c:pt idx="2883">
                  <c:v>-16.532</c:v>
                </c:pt>
                <c:pt idx="2884">
                  <c:v>-16.579799999999999</c:v>
                </c:pt>
                <c:pt idx="2885">
                  <c:v>-16.639099999999999</c:v>
                </c:pt>
                <c:pt idx="2886">
                  <c:v>-16.706299999999999</c:v>
                </c:pt>
                <c:pt idx="2887">
                  <c:v>-16.7623</c:v>
                </c:pt>
                <c:pt idx="2888">
                  <c:v>-16.834900000000001</c:v>
                </c:pt>
                <c:pt idx="2889">
                  <c:v>-16.898900000000001</c:v>
                </c:pt>
                <c:pt idx="2890">
                  <c:v>-16.948799999999999</c:v>
                </c:pt>
                <c:pt idx="2891">
                  <c:v>-17.0182</c:v>
                </c:pt>
                <c:pt idx="2892">
                  <c:v>-17.075900000000001</c:v>
                </c:pt>
                <c:pt idx="2893">
                  <c:v>-17.141400000000001</c:v>
                </c:pt>
                <c:pt idx="2894">
                  <c:v>-17.2119</c:v>
                </c:pt>
                <c:pt idx="2895">
                  <c:v>-17.267700000000001</c:v>
                </c:pt>
                <c:pt idx="2896">
                  <c:v>-17.330100000000002</c:v>
                </c:pt>
                <c:pt idx="2897">
                  <c:v>-17.3962</c:v>
                </c:pt>
                <c:pt idx="2898">
                  <c:v>-17.450099999999999</c:v>
                </c:pt>
                <c:pt idx="2899">
                  <c:v>-17.512699999999999</c:v>
                </c:pt>
                <c:pt idx="2900">
                  <c:v>-17.579999999999998</c:v>
                </c:pt>
                <c:pt idx="2901">
                  <c:v>-17.6495</c:v>
                </c:pt>
                <c:pt idx="2902">
                  <c:v>-17.714099999999998</c:v>
                </c:pt>
                <c:pt idx="2903">
                  <c:v>-17.770800000000001</c:v>
                </c:pt>
                <c:pt idx="2904">
                  <c:v>-17.829999999999998</c:v>
                </c:pt>
                <c:pt idx="2905">
                  <c:v>-17.896999999999998</c:v>
                </c:pt>
                <c:pt idx="2906">
                  <c:v>-17.950600000000001</c:v>
                </c:pt>
                <c:pt idx="2907">
                  <c:v>-18.021899999999999</c:v>
                </c:pt>
                <c:pt idx="2908">
                  <c:v>-18.082100000000001</c:v>
                </c:pt>
                <c:pt idx="2909">
                  <c:v>-18.1371</c:v>
                </c:pt>
                <c:pt idx="2910">
                  <c:v>-18.206</c:v>
                </c:pt>
                <c:pt idx="2911">
                  <c:v>-18.261099999999999</c:v>
                </c:pt>
                <c:pt idx="2912">
                  <c:v>-18.3279</c:v>
                </c:pt>
                <c:pt idx="2913">
                  <c:v>-18.391200000000001</c:v>
                </c:pt>
                <c:pt idx="2914">
                  <c:v>-18.457100000000001</c:v>
                </c:pt>
                <c:pt idx="2915">
                  <c:v>-18.5184</c:v>
                </c:pt>
                <c:pt idx="2916">
                  <c:v>-18.568000000000001</c:v>
                </c:pt>
                <c:pt idx="2917">
                  <c:v>-18.633299999999998</c:v>
                </c:pt>
                <c:pt idx="2918">
                  <c:v>-18.695599999999999</c:v>
                </c:pt>
                <c:pt idx="2919">
                  <c:v>-18.756599999999999</c:v>
                </c:pt>
                <c:pt idx="2920">
                  <c:v>-18.811599999999999</c:v>
                </c:pt>
                <c:pt idx="2921">
                  <c:v>-18.875699999999998</c:v>
                </c:pt>
                <c:pt idx="2922">
                  <c:v>-18.922799999999999</c:v>
                </c:pt>
                <c:pt idx="2923">
                  <c:v>-18.992100000000001</c:v>
                </c:pt>
                <c:pt idx="2924">
                  <c:v>-19.0471</c:v>
                </c:pt>
                <c:pt idx="2925">
                  <c:v>-19.1037</c:v>
                </c:pt>
                <c:pt idx="2926">
                  <c:v>-19.1616</c:v>
                </c:pt>
                <c:pt idx="2927">
                  <c:v>-19.2242</c:v>
                </c:pt>
                <c:pt idx="2928">
                  <c:v>-19.2806</c:v>
                </c:pt>
                <c:pt idx="2929">
                  <c:v>-19.334900000000001</c:v>
                </c:pt>
                <c:pt idx="2930">
                  <c:v>-19.397300000000001</c:v>
                </c:pt>
                <c:pt idx="2931">
                  <c:v>-19.4526</c:v>
                </c:pt>
                <c:pt idx="2932">
                  <c:v>-19.5062</c:v>
                </c:pt>
                <c:pt idx="2933">
                  <c:v>-19.564299999999999</c:v>
                </c:pt>
                <c:pt idx="2934">
                  <c:v>-19.616</c:v>
                </c:pt>
                <c:pt idx="2935">
                  <c:v>-19.669799999999999</c:v>
                </c:pt>
                <c:pt idx="2936">
                  <c:v>-19.7256</c:v>
                </c:pt>
                <c:pt idx="2937">
                  <c:v>-19.780899999999999</c:v>
                </c:pt>
                <c:pt idx="2938">
                  <c:v>-19.833200000000001</c:v>
                </c:pt>
                <c:pt idx="2939">
                  <c:v>-19.891100000000002</c:v>
                </c:pt>
                <c:pt idx="2940">
                  <c:v>-19.943999999999999</c:v>
                </c:pt>
                <c:pt idx="2941">
                  <c:v>-19.995200000000001</c:v>
                </c:pt>
                <c:pt idx="2942">
                  <c:v>-20.046600000000002</c:v>
                </c:pt>
                <c:pt idx="2943">
                  <c:v>-20.097799999999999</c:v>
                </c:pt>
                <c:pt idx="2944">
                  <c:v>-20.152000000000001</c:v>
                </c:pt>
                <c:pt idx="2945">
                  <c:v>-20.201899999999998</c:v>
                </c:pt>
                <c:pt idx="2946">
                  <c:v>-20.254999999999999</c:v>
                </c:pt>
                <c:pt idx="2947">
                  <c:v>-20.303899999999999</c:v>
                </c:pt>
                <c:pt idx="2948">
                  <c:v>-20.355899999999998</c:v>
                </c:pt>
                <c:pt idx="2949">
                  <c:v>-20.3979</c:v>
                </c:pt>
                <c:pt idx="2950">
                  <c:v>-20.444500000000001</c:v>
                </c:pt>
                <c:pt idx="2951">
                  <c:v>-20.495000000000001</c:v>
                </c:pt>
                <c:pt idx="2952">
                  <c:v>-20.541399999999999</c:v>
                </c:pt>
                <c:pt idx="2953">
                  <c:v>-20.590299999999999</c:v>
                </c:pt>
                <c:pt idx="2954">
                  <c:v>-20.639199999999999</c:v>
                </c:pt>
                <c:pt idx="2955">
                  <c:v>-20.681699999999999</c:v>
                </c:pt>
                <c:pt idx="2956">
                  <c:v>-20.734500000000001</c:v>
                </c:pt>
                <c:pt idx="2957">
                  <c:v>-20.7699</c:v>
                </c:pt>
                <c:pt idx="2958">
                  <c:v>-20.827400000000001</c:v>
                </c:pt>
                <c:pt idx="2959">
                  <c:v>-20.869299999999999</c:v>
                </c:pt>
                <c:pt idx="2960">
                  <c:v>-20.9132</c:v>
                </c:pt>
                <c:pt idx="2961">
                  <c:v>-20.956900000000001</c:v>
                </c:pt>
                <c:pt idx="2962">
                  <c:v>-21.006699999999999</c:v>
                </c:pt>
                <c:pt idx="2963">
                  <c:v>-21.046500000000002</c:v>
                </c:pt>
                <c:pt idx="2964">
                  <c:v>-21.0959</c:v>
                </c:pt>
                <c:pt idx="2965">
                  <c:v>-21.1327</c:v>
                </c:pt>
                <c:pt idx="2966">
                  <c:v>-21.174299999999999</c:v>
                </c:pt>
                <c:pt idx="2967">
                  <c:v>-21.2179</c:v>
                </c:pt>
                <c:pt idx="2968">
                  <c:v>-21.263300000000001</c:v>
                </c:pt>
                <c:pt idx="2969">
                  <c:v>-21.3048</c:v>
                </c:pt>
                <c:pt idx="2970">
                  <c:v>-21.3522</c:v>
                </c:pt>
                <c:pt idx="2971">
                  <c:v>-21.388999999999999</c:v>
                </c:pt>
                <c:pt idx="2972">
                  <c:v>-21.424399999999999</c:v>
                </c:pt>
                <c:pt idx="2973">
                  <c:v>-21.47</c:v>
                </c:pt>
                <c:pt idx="2974">
                  <c:v>-21.508500000000002</c:v>
                </c:pt>
                <c:pt idx="2975">
                  <c:v>-21.555800000000001</c:v>
                </c:pt>
                <c:pt idx="2976">
                  <c:v>-21.586400000000001</c:v>
                </c:pt>
                <c:pt idx="2977">
                  <c:v>-21.6266</c:v>
                </c:pt>
                <c:pt idx="2978">
                  <c:v>-21.668900000000001</c:v>
                </c:pt>
                <c:pt idx="2979">
                  <c:v>-21.695900000000002</c:v>
                </c:pt>
                <c:pt idx="2980">
                  <c:v>-21.7363</c:v>
                </c:pt>
                <c:pt idx="2981">
                  <c:v>-21.776800000000001</c:v>
                </c:pt>
                <c:pt idx="2982">
                  <c:v>-21.8109</c:v>
                </c:pt>
                <c:pt idx="2983">
                  <c:v>-21.8553</c:v>
                </c:pt>
                <c:pt idx="2984">
                  <c:v>-21.888100000000001</c:v>
                </c:pt>
                <c:pt idx="2985">
                  <c:v>-21.916599999999999</c:v>
                </c:pt>
                <c:pt idx="2986">
                  <c:v>-21.9572</c:v>
                </c:pt>
                <c:pt idx="2987">
                  <c:v>-21.989599999999999</c:v>
                </c:pt>
                <c:pt idx="2988">
                  <c:v>-22.033200000000001</c:v>
                </c:pt>
                <c:pt idx="2989">
                  <c:v>-22.064499999999999</c:v>
                </c:pt>
                <c:pt idx="2990">
                  <c:v>-22.1035</c:v>
                </c:pt>
                <c:pt idx="2991">
                  <c:v>-22.131699999999999</c:v>
                </c:pt>
                <c:pt idx="2992">
                  <c:v>-22.1676</c:v>
                </c:pt>
                <c:pt idx="2993">
                  <c:v>-22.206900000000001</c:v>
                </c:pt>
                <c:pt idx="2994">
                  <c:v>-22.2392</c:v>
                </c:pt>
                <c:pt idx="2995">
                  <c:v>-22.267800000000001</c:v>
                </c:pt>
                <c:pt idx="2996">
                  <c:v>-22.3</c:v>
                </c:pt>
                <c:pt idx="2997">
                  <c:v>-22.327200000000001</c:v>
                </c:pt>
                <c:pt idx="2998">
                  <c:v>-22.369299999999999</c:v>
                </c:pt>
                <c:pt idx="2999">
                  <c:v>-22.392800000000001</c:v>
                </c:pt>
                <c:pt idx="3000">
                  <c:v>-22.427</c:v>
                </c:pt>
                <c:pt idx="3001">
                  <c:v>-22.4573</c:v>
                </c:pt>
                <c:pt idx="3002">
                  <c:v>-22.489699999999999</c:v>
                </c:pt>
                <c:pt idx="3003">
                  <c:v>-22.527699999999999</c:v>
                </c:pt>
                <c:pt idx="3004">
                  <c:v>-22.551500000000001</c:v>
                </c:pt>
                <c:pt idx="3005">
                  <c:v>-22.572700000000001</c:v>
                </c:pt>
                <c:pt idx="3006">
                  <c:v>-22.610299999999999</c:v>
                </c:pt>
                <c:pt idx="3007">
                  <c:v>-22.637899999999998</c:v>
                </c:pt>
                <c:pt idx="3008">
                  <c:v>-22.663</c:v>
                </c:pt>
                <c:pt idx="3009">
                  <c:v>-22.694500000000001</c:v>
                </c:pt>
                <c:pt idx="3010">
                  <c:v>-22.722899999999999</c:v>
                </c:pt>
                <c:pt idx="3011">
                  <c:v>-22.7468</c:v>
                </c:pt>
                <c:pt idx="3012">
                  <c:v>-22.787299999999998</c:v>
                </c:pt>
                <c:pt idx="3013">
                  <c:v>-22.810300000000002</c:v>
                </c:pt>
                <c:pt idx="3014">
                  <c:v>-22.8416</c:v>
                </c:pt>
                <c:pt idx="3015">
                  <c:v>-22.867699999999999</c:v>
                </c:pt>
                <c:pt idx="3016">
                  <c:v>-22.8996</c:v>
                </c:pt>
                <c:pt idx="3017">
                  <c:v>-22.913399999999999</c:v>
                </c:pt>
                <c:pt idx="3018">
                  <c:v>-22.946300000000001</c:v>
                </c:pt>
                <c:pt idx="3019">
                  <c:v>-22.9697</c:v>
                </c:pt>
                <c:pt idx="3020">
                  <c:v>-23.002800000000001</c:v>
                </c:pt>
                <c:pt idx="3021">
                  <c:v>-23.023399999999999</c:v>
                </c:pt>
                <c:pt idx="3022">
                  <c:v>-23.0486</c:v>
                </c:pt>
                <c:pt idx="3023">
                  <c:v>-23.074300000000001</c:v>
                </c:pt>
                <c:pt idx="3024">
                  <c:v>-23.105499999999999</c:v>
                </c:pt>
                <c:pt idx="3025">
                  <c:v>-23.119900000000001</c:v>
                </c:pt>
                <c:pt idx="3026">
                  <c:v>-23.147300000000001</c:v>
                </c:pt>
                <c:pt idx="3027">
                  <c:v>-23.170100000000001</c:v>
                </c:pt>
                <c:pt idx="3028">
                  <c:v>-23.203800000000001</c:v>
                </c:pt>
                <c:pt idx="3029">
                  <c:v>-23.226500000000001</c:v>
                </c:pt>
                <c:pt idx="3030">
                  <c:v>-23.249600000000001</c:v>
                </c:pt>
                <c:pt idx="3031">
                  <c:v>-23.275300000000001</c:v>
                </c:pt>
                <c:pt idx="3032">
                  <c:v>-23.2926</c:v>
                </c:pt>
                <c:pt idx="3033">
                  <c:v>-23.320699999999999</c:v>
                </c:pt>
                <c:pt idx="3034">
                  <c:v>-23.345199999999998</c:v>
                </c:pt>
                <c:pt idx="3035">
                  <c:v>-23.363</c:v>
                </c:pt>
                <c:pt idx="3036">
                  <c:v>-23.3888</c:v>
                </c:pt>
                <c:pt idx="3037">
                  <c:v>-23.406199999999998</c:v>
                </c:pt>
                <c:pt idx="3038">
                  <c:v>-23.431999999999999</c:v>
                </c:pt>
                <c:pt idx="3039">
                  <c:v>-23.454699999999999</c:v>
                </c:pt>
                <c:pt idx="3040">
                  <c:v>-23.476099999999999</c:v>
                </c:pt>
                <c:pt idx="3041">
                  <c:v>-23.5047</c:v>
                </c:pt>
                <c:pt idx="3042">
                  <c:v>-23.5212</c:v>
                </c:pt>
                <c:pt idx="3043">
                  <c:v>-23.533300000000001</c:v>
                </c:pt>
                <c:pt idx="3044">
                  <c:v>-23.5596</c:v>
                </c:pt>
                <c:pt idx="3045">
                  <c:v>-23.5823</c:v>
                </c:pt>
                <c:pt idx="3046">
                  <c:v>-23.608000000000001</c:v>
                </c:pt>
                <c:pt idx="3047">
                  <c:v>-23.6266</c:v>
                </c:pt>
                <c:pt idx="3048">
                  <c:v>-23.644500000000001</c:v>
                </c:pt>
                <c:pt idx="3049">
                  <c:v>-23.6678</c:v>
                </c:pt>
                <c:pt idx="3050">
                  <c:v>-23.6921</c:v>
                </c:pt>
                <c:pt idx="3051">
                  <c:v>-23.706199999999999</c:v>
                </c:pt>
                <c:pt idx="3052">
                  <c:v>-23.726700000000001</c:v>
                </c:pt>
                <c:pt idx="3053">
                  <c:v>-23.745899999999999</c:v>
                </c:pt>
                <c:pt idx="3054">
                  <c:v>-23.7668</c:v>
                </c:pt>
                <c:pt idx="3055">
                  <c:v>-23.7957</c:v>
                </c:pt>
                <c:pt idx="3056">
                  <c:v>-23.805399999999999</c:v>
                </c:pt>
                <c:pt idx="3057">
                  <c:v>-23.822700000000001</c:v>
                </c:pt>
                <c:pt idx="3058">
                  <c:v>-23.844899999999999</c:v>
                </c:pt>
                <c:pt idx="3059">
                  <c:v>-23.861699999999999</c:v>
                </c:pt>
                <c:pt idx="3060">
                  <c:v>-23.8856</c:v>
                </c:pt>
                <c:pt idx="3061">
                  <c:v>-23.900200000000002</c:v>
                </c:pt>
                <c:pt idx="3062">
                  <c:v>-23.91</c:v>
                </c:pt>
                <c:pt idx="3063">
                  <c:v>-23.9361</c:v>
                </c:pt>
                <c:pt idx="3064">
                  <c:v>-23.9557</c:v>
                </c:pt>
                <c:pt idx="3065">
                  <c:v>-23.968699999999998</c:v>
                </c:pt>
                <c:pt idx="3066">
                  <c:v>-23.996600000000001</c:v>
                </c:pt>
                <c:pt idx="3067">
                  <c:v>-24.0181</c:v>
                </c:pt>
                <c:pt idx="3068">
                  <c:v>-24.033200000000001</c:v>
                </c:pt>
                <c:pt idx="3069">
                  <c:v>-24.047999999999998</c:v>
                </c:pt>
                <c:pt idx="3070">
                  <c:v>-24.0625</c:v>
                </c:pt>
                <c:pt idx="3071">
                  <c:v>-24.086400000000001</c:v>
                </c:pt>
                <c:pt idx="3072">
                  <c:v>-24.100899999999999</c:v>
                </c:pt>
                <c:pt idx="3073">
                  <c:v>-24.1158</c:v>
                </c:pt>
                <c:pt idx="3074">
                  <c:v>-24.1372</c:v>
                </c:pt>
                <c:pt idx="3075">
                  <c:v>-24.150099999999998</c:v>
                </c:pt>
                <c:pt idx="3076">
                  <c:v>-24.167100000000001</c:v>
                </c:pt>
                <c:pt idx="3077">
                  <c:v>-24.189399999999999</c:v>
                </c:pt>
                <c:pt idx="3078">
                  <c:v>-24.2043</c:v>
                </c:pt>
                <c:pt idx="3079">
                  <c:v>-24.222000000000001</c:v>
                </c:pt>
                <c:pt idx="3080">
                  <c:v>-24.243500000000001</c:v>
                </c:pt>
                <c:pt idx="3081">
                  <c:v>-24.253599999999999</c:v>
                </c:pt>
                <c:pt idx="3082">
                  <c:v>-24.272200000000002</c:v>
                </c:pt>
                <c:pt idx="3083">
                  <c:v>-24.287500000000001</c:v>
                </c:pt>
                <c:pt idx="3084">
                  <c:v>-24.3142</c:v>
                </c:pt>
                <c:pt idx="3085">
                  <c:v>-24.323699999999999</c:v>
                </c:pt>
                <c:pt idx="3086">
                  <c:v>-24.344000000000001</c:v>
                </c:pt>
                <c:pt idx="3087">
                  <c:v>-24.356999999999999</c:v>
                </c:pt>
                <c:pt idx="3088">
                  <c:v>-24.369599999999998</c:v>
                </c:pt>
                <c:pt idx="3089">
                  <c:v>-24.382000000000001</c:v>
                </c:pt>
                <c:pt idx="3090">
                  <c:v>-24.406700000000001</c:v>
                </c:pt>
                <c:pt idx="3091">
                  <c:v>-24.418600000000001</c:v>
                </c:pt>
                <c:pt idx="3092">
                  <c:v>-24.436199999999999</c:v>
                </c:pt>
                <c:pt idx="3093">
                  <c:v>-24.4557</c:v>
                </c:pt>
                <c:pt idx="3094">
                  <c:v>-24.470300000000002</c:v>
                </c:pt>
                <c:pt idx="3095">
                  <c:v>-24.480599999999999</c:v>
                </c:pt>
                <c:pt idx="3096">
                  <c:v>-24.502800000000001</c:v>
                </c:pt>
                <c:pt idx="3097">
                  <c:v>-24.519100000000002</c:v>
                </c:pt>
                <c:pt idx="3098">
                  <c:v>-24.5366</c:v>
                </c:pt>
                <c:pt idx="3099">
                  <c:v>-24.546600000000002</c:v>
                </c:pt>
                <c:pt idx="3100">
                  <c:v>-24.562799999999999</c:v>
                </c:pt>
                <c:pt idx="3101">
                  <c:v>-24.5749</c:v>
                </c:pt>
                <c:pt idx="3102">
                  <c:v>-24.593399999999999</c:v>
                </c:pt>
                <c:pt idx="3103">
                  <c:v>-24.607600000000001</c:v>
                </c:pt>
                <c:pt idx="3104">
                  <c:v>-24.628699999999998</c:v>
                </c:pt>
                <c:pt idx="3105">
                  <c:v>-24.6433</c:v>
                </c:pt>
                <c:pt idx="3106">
                  <c:v>-24.6647</c:v>
                </c:pt>
                <c:pt idx="3107">
                  <c:v>-24.671900000000001</c:v>
                </c:pt>
                <c:pt idx="3108">
                  <c:v>-24.6889</c:v>
                </c:pt>
                <c:pt idx="3109">
                  <c:v>-24.705200000000001</c:v>
                </c:pt>
                <c:pt idx="3110">
                  <c:v>-24.7179</c:v>
                </c:pt>
                <c:pt idx="3111">
                  <c:v>-24.738600000000002</c:v>
                </c:pt>
                <c:pt idx="3112">
                  <c:v>-24.753900000000002</c:v>
                </c:pt>
                <c:pt idx="3113">
                  <c:v>-24.7607</c:v>
                </c:pt>
                <c:pt idx="3114">
                  <c:v>-24.782699999999998</c:v>
                </c:pt>
                <c:pt idx="3115">
                  <c:v>-24.801400000000001</c:v>
                </c:pt>
                <c:pt idx="3116">
                  <c:v>-24.8066</c:v>
                </c:pt>
                <c:pt idx="3117">
                  <c:v>-24.830400000000001</c:v>
                </c:pt>
                <c:pt idx="3118">
                  <c:v>-24.851099999999999</c:v>
                </c:pt>
                <c:pt idx="3119">
                  <c:v>-24.860600000000002</c:v>
                </c:pt>
                <c:pt idx="3120">
                  <c:v>-24.8781</c:v>
                </c:pt>
                <c:pt idx="3121">
                  <c:v>-24.8917</c:v>
                </c:pt>
                <c:pt idx="3122">
                  <c:v>-24.903199999999998</c:v>
                </c:pt>
                <c:pt idx="3123">
                  <c:v>-24.921600000000002</c:v>
                </c:pt>
                <c:pt idx="3124">
                  <c:v>-24.939299999999999</c:v>
                </c:pt>
                <c:pt idx="3125">
                  <c:v>-24.954999999999998</c:v>
                </c:pt>
                <c:pt idx="3126">
                  <c:v>-24.967600000000001</c:v>
                </c:pt>
                <c:pt idx="3127">
                  <c:v>-24.985199999999999</c:v>
                </c:pt>
                <c:pt idx="3128">
                  <c:v>-25.001300000000001</c:v>
                </c:pt>
                <c:pt idx="3129">
                  <c:v>-25.010100000000001</c:v>
                </c:pt>
                <c:pt idx="3130">
                  <c:v>-25.030899999999999</c:v>
                </c:pt>
                <c:pt idx="3131">
                  <c:v>-25.0534</c:v>
                </c:pt>
                <c:pt idx="3132">
                  <c:v>-25.069800000000001</c:v>
                </c:pt>
                <c:pt idx="3133">
                  <c:v>-25.079799999999999</c:v>
                </c:pt>
                <c:pt idx="3134">
                  <c:v>-25.090599999999998</c:v>
                </c:pt>
                <c:pt idx="3135">
                  <c:v>-25.1083</c:v>
                </c:pt>
                <c:pt idx="3136">
                  <c:v>-25.127600000000001</c:v>
                </c:pt>
                <c:pt idx="3137">
                  <c:v>-25.143699999999999</c:v>
                </c:pt>
                <c:pt idx="3138">
                  <c:v>-25.158000000000001</c:v>
                </c:pt>
                <c:pt idx="3139">
                  <c:v>-25.169499999999999</c:v>
                </c:pt>
                <c:pt idx="3140">
                  <c:v>-25.193899999999999</c:v>
                </c:pt>
                <c:pt idx="3141">
                  <c:v>-25.209199999999999</c:v>
                </c:pt>
                <c:pt idx="3142">
                  <c:v>-25.222300000000001</c:v>
                </c:pt>
                <c:pt idx="3143">
                  <c:v>-25.247299999999999</c:v>
                </c:pt>
                <c:pt idx="3144">
                  <c:v>-25.2608</c:v>
                </c:pt>
                <c:pt idx="3145">
                  <c:v>-25.271100000000001</c:v>
                </c:pt>
                <c:pt idx="3146">
                  <c:v>-25.280100000000001</c:v>
                </c:pt>
                <c:pt idx="3147">
                  <c:v>-25.297499999999999</c:v>
                </c:pt>
                <c:pt idx="3148">
                  <c:v>-25.320699999999999</c:v>
                </c:pt>
                <c:pt idx="3149">
                  <c:v>-25.344000000000001</c:v>
                </c:pt>
                <c:pt idx="3150">
                  <c:v>-25.3522</c:v>
                </c:pt>
                <c:pt idx="3151">
                  <c:v>-25.364000000000001</c:v>
                </c:pt>
                <c:pt idx="3152">
                  <c:v>-25.382300000000001</c:v>
                </c:pt>
                <c:pt idx="3153">
                  <c:v>-25.3993</c:v>
                </c:pt>
                <c:pt idx="3154">
                  <c:v>-25.419799999999999</c:v>
                </c:pt>
                <c:pt idx="3155">
                  <c:v>-25.428599999999999</c:v>
                </c:pt>
                <c:pt idx="3156">
                  <c:v>-25.4511</c:v>
                </c:pt>
                <c:pt idx="3157">
                  <c:v>-25.469899999999999</c:v>
                </c:pt>
                <c:pt idx="3158">
                  <c:v>-25.485099999999999</c:v>
                </c:pt>
                <c:pt idx="3159">
                  <c:v>-25.4956</c:v>
                </c:pt>
                <c:pt idx="3160">
                  <c:v>-25.511700000000001</c:v>
                </c:pt>
                <c:pt idx="3161">
                  <c:v>-25.529599999999999</c:v>
                </c:pt>
                <c:pt idx="3162">
                  <c:v>-25.551600000000001</c:v>
                </c:pt>
                <c:pt idx="3163">
                  <c:v>-25.566299999999998</c:v>
                </c:pt>
                <c:pt idx="3164">
                  <c:v>-25.5839</c:v>
                </c:pt>
                <c:pt idx="3165">
                  <c:v>-25.591200000000001</c:v>
                </c:pt>
                <c:pt idx="3166">
                  <c:v>-25.613499999999998</c:v>
                </c:pt>
                <c:pt idx="3167">
                  <c:v>-25.6297</c:v>
                </c:pt>
                <c:pt idx="3168">
                  <c:v>-25.646999999999998</c:v>
                </c:pt>
                <c:pt idx="3169">
                  <c:v>-25.6691</c:v>
                </c:pt>
                <c:pt idx="3170">
                  <c:v>-25.682500000000001</c:v>
                </c:pt>
                <c:pt idx="3171">
                  <c:v>-25.6951</c:v>
                </c:pt>
                <c:pt idx="3172">
                  <c:v>-25.7179</c:v>
                </c:pt>
                <c:pt idx="3173">
                  <c:v>-25.7273</c:v>
                </c:pt>
                <c:pt idx="3174">
                  <c:v>-25.751799999999999</c:v>
                </c:pt>
                <c:pt idx="3175">
                  <c:v>-25.7728</c:v>
                </c:pt>
                <c:pt idx="3176">
                  <c:v>-25.787299999999998</c:v>
                </c:pt>
                <c:pt idx="3177">
                  <c:v>-25.799399999999999</c:v>
                </c:pt>
                <c:pt idx="3178">
                  <c:v>-25.822299999999998</c:v>
                </c:pt>
                <c:pt idx="3179">
                  <c:v>-25.836500000000001</c:v>
                </c:pt>
                <c:pt idx="3180">
                  <c:v>-25.856999999999999</c:v>
                </c:pt>
                <c:pt idx="3181">
                  <c:v>-25.8765</c:v>
                </c:pt>
                <c:pt idx="3182">
                  <c:v>-25.898299999999999</c:v>
                </c:pt>
                <c:pt idx="3183">
                  <c:v>-25.912800000000001</c:v>
                </c:pt>
                <c:pt idx="3184">
                  <c:v>-25.926200000000001</c:v>
                </c:pt>
                <c:pt idx="3185">
                  <c:v>-25.951699999999999</c:v>
                </c:pt>
                <c:pt idx="3186">
                  <c:v>-25.965199999999999</c:v>
                </c:pt>
                <c:pt idx="3187">
                  <c:v>-25.9788</c:v>
                </c:pt>
                <c:pt idx="3188">
                  <c:v>-26.005600000000001</c:v>
                </c:pt>
                <c:pt idx="3189">
                  <c:v>-26.019400000000001</c:v>
                </c:pt>
                <c:pt idx="3190">
                  <c:v>-26.0351</c:v>
                </c:pt>
                <c:pt idx="3191">
                  <c:v>-26.058399999999999</c:v>
                </c:pt>
                <c:pt idx="3192">
                  <c:v>-26.072299999999998</c:v>
                </c:pt>
                <c:pt idx="3193">
                  <c:v>-26.094200000000001</c:v>
                </c:pt>
                <c:pt idx="3194">
                  <c:v>-26.112100000000002</c:v>
                </c:pt>
                <c:pt idx="3195">
                  <c:v>-26.139900000000001</c:v>
                </c:pt>
                <c:pt idx="3196">
                  <c:v>-26.157399999999999</c:v>
                </c:pt>
                <c:pt idx="3197">
                  <c:v>-26.168700000000001</c:v>
                </c:pt>
                <c:pt idx="3198">
                  <c:v>-26.1951</c:v>
                </c:pt>
                <c:pt idx="3199">
                  <c:v>-26.210100000000001</c:v>
                </c:pt>
                <c:pt idx="3200">
                  <c:v>-26.230899999999998</c:v>
                </c:pt>
                <c:pt idx="3201">
                  <c:v>-26.251200000000001</c:v>
                </c:pt>
                <c:pt idx="3202">
                  <c:v>-26.2699</c:v>
                </c:pt>
                <c:pt idx="3203">
                  <c:v>-26.285299999999999</c:v>
                </c:pt>
                <c:pt idx="3204">
                  <c:v>-26.3032</c:v>
                </c:pt>
                <c:pt idx="3205">
                  <c:v>-26.321200000000001</c:v>
                </c:pt>
                <c:pt idx="3206">
                  <c:v>-26.340599999999998</c:v>
                </c:pt>
                <c:pt idx="3207">
                  <c:v>-26.367699999999999</c:v>
                </c:pt>
                <c:pt idx="3208">
                  <c:v>-26.3855</c:v>
                </c:pt>
                <c:pt idx="3209">
                  <c:v>-26.404399999999999</c:v>
                </c:pt>
                <c:pt idx="3210">
                  <c:v>-26.428599999999999</c:v>
                </c:pt>
                <c:pt idx="3211">
                  <c:v>-26.444400000000002</c:v>
                </c:pt>
                <c:pt idx="3212">
                  <c:v>-26.4649</c:v>
                </c:pt>
                <c:pt idx="3213">
                  <c:v>-26.479500000000002</c:v>
                </c:pt>
                <c:pt idx="3214">
                  <c:v>-26.501799999999999</c:v>
                </c:pt>
                <c:pt idx="3215">
                  <c:v>-26.5274</c:v>
                </c:pt>
                <c:pt idx="3216">
                  <c:v>-26.5351</c:v>
                </c:pt>
                <c:pt idx="3217">
                  <c:v>-26.561599999999999</c:v>
                </c:pt>
                <c:pt idx="3218">
                  <c:v>-26.5901</c:v>
                </c:pt>
                <c:pt idx="3219">
                  <c:v>-26.599299999999999</c:v>
                </c:pt>
                <c:pt idx="3220">
                  <c:v>-26.628</c:v>
                </c:pt>
                <c:pt idx="3221">
                  <c:v>-26.649000000000001</c:v>
                </c:pt>
                <c:pt idx="3222">
                  <c:v>-26.6647</c:v>
                </c:pt>
                <c:pt idx="3223">
                  <c:v>-26.692499999999999</c:v>
                </c:pt>
                <c:pt idx="3224">
                  <c:v>-26.7105</c:v>
                </c:pt>
                <c:pt idx="3225">
                  <c:v>-26.730499999999999</c:v>
                </c:pt>
                <c:pt idx="3226">
                  <c:v>-26.756499999999999</c:v>
                </c:pt>
                <c:pt idx="3227">
                  <c:v>-26.778400000000001</c:v>
                </c:pt>
                <c:pt idx="3228">
                  <c:v>-26.7944</c:v>
                </c:pt>
                <c:pt idx="3229">
                  <c:v>-26.811900000000001</c:v>
                </c:pt>
                <c:pt idx="3230">
                  <c:v>-26.846900000000002</c:v>
                </c:pt>
                <c:pt idx="3231">
                  <c:v>-26.863099999999999</c:v>
                </c:pt>
                <c:pt idx="3232">
                  <c:v>-26.8795</c:v>
                </c:pt>
                <c:pt idx="3233">
                  <c:v>-26.905799999999999</c:v>
                </c:pt>
                <c:pt idx="3234">
                  <c:v>-26.930800000000001</c:v>
                </c:pt>
                <c:pt idx="3235">
                  <c:v>-26.952300000000001</c:v>
                </c:pt>
                <c:pt idx="3236">
                  <c:v>-26.970300000000002</c:v>
                </c:pt>
                <c:pt idx="3237">
                  <c:v>-26.998999999999999</c:v>
                </c:pt>
                <c:pt idx="3238">
                  <c:v>-27.018599999999999</c:v>
                </c:pt>
                <c:pt idx="3239">
                  <c:v>-27.044799999999999</c:v>
                </c:pt>
                <c:pt idx="3240">
                  <c:v>-27.071200000000001</c:v>
                </c:pt>
                <c:pt idx="3241">
                  <c:v>-27.084700000000002</c:v>
                </c:pt>
                <c:pt idx="3242">
                  <c:v>-27.108499999999999</c:v>
                </c:pt>
                <c:pt idx="3243">
                  <c:v>-27.122599999999998</c:v>
                </c:pt>
                <c:pt idx="3244">
                  <c:v>-27.1584</c:v>
                </c:pt>
                <c:pt idx="3245">
                  <c:v>-27.1785</c:v>
                </c:pt>
                <c:pt idx="3246">
                  <c:v>-27.201799999999999</c:v>
                </c:pt>
                <c:pt idx="3247">
                  <c:v>-27.2303</c:v>
                </c:pt>
                <c:pt idx="3248">
                  <c:v>-27.252099999999999</c:v>
                </c:pt>
                <c:pt idx="3249">
                  <c:v>-27.266100000000002</c:v>
                </c:pt>
                <c:pt idx="3250">
                  <c:v>-27.3004</c:v>
                </c:pt>
                <c:pt idx="3251">
                  <c:v>-27.324000000000002</c:v>
                </c:pt>
                <c:pt idx="3252">
                  <c:v>-27.3459</c:v>
                </c:pt>
                <c:pt idx="3253">
                  <c:v>-27.3719</c:v>
                </c:pt>
                <c:pt idx="3254">
                  <c:v>-27.392499999999998</c:v>
                </c:pt>
                <c:pt idx="3255">
                  <c:v>-27.418099999999999</c:v>
                </c:pt>
                <c:pt idx="3256">
                  <c:v>-27.445900000000002</c:v>
                </c:pt>
                <c:pt idx="3257">
                  <c:v>-27.470700000000001</c:v>
                </c:pt>
                <c:pt idx="3258">
                  <c:v>-27.494700000000002</c:v>
                </c:pt>
                <c:pt idx="3259">
                  <c:v>-27.520800000000001</c:v>
                </c:pt>
                <c:pt idx="3260">
                  <c:v>-27.542000000000002</c:v>
                </c:pt>
                <c:pt idx="3261">
                  <c:v>-27.571300000000001</c:v>
                </c:pt>
                <c:pt idx="3262">
                  <c:v>-27.597799999999999</c:v>
                </c:pt>
                <c:pt idx="3263">
                  <c:v>-27.611599999999999</c:v>
                </c:pt>
                <c:pt idx="3264">
                  <c:v>-27.6431</c:v>
                </c:pt>
                <c:pt idx="3265">
                  <c:v>-27.666699999999999</c:v>
                </c:pt>
                <c:pt idx="3266">
                  <c:v>-27.695799999999998</c:v>
                </c:pt>
                <c:pt idx="3267">
                  <c:v>-27.716000000000001</c:v>
                </c:pt>
                <c:pt idx="3268">
                  <c:v>-27.747399999999999</c:v>
                </c:pt>
                <c:pt idx="3269">
                  <c:v>-27.770299999999999</c:v>
                </c:pt>
                <c:pt idx="3270">
                  <c:v>-27.795100000000001</c:v>
                </c:pt>
                <c:pt idx="3271">
                  <c:v>-27.822800000000001</c:v>
                </c:pt>
                <c:pt idx="3272">
                  <c:v>-27.858799999999999</c:v>
                </c:pt>
                <c:pt idx="3273">
                  <c:v>-27.880600000000001</c:v>
                </c:pt>
                <c:pt idx="3274">
                  <c:v>-27.9055</c:v>
                </c:pt>
                <c:pt idx="3275">
                  <c:v>-27.940100000000001</c:v>
                </c:pt>
                <c:pt idx="3276">
                  <c:v>-27.963100000000001</c:v>
                </c:pt>
                <c:pt idx="3277">
                  <c:v>-27.990600000000001</c:v>
                </c:pt>
                <c:pt idx="3278">
                  <c:v>-28.014099999999999</c:v>
                </c:pt>
                <c:pt idx="3279">
                  <c:v>-28.044899999999998</c:v>
                </c:pt>
                <c:pt idx="3280">
                  <c:v>-28.0732</c:v>
                </c:pt>
                <c:pt idx="3281">
                  <c:v>-28.105599999999999</c:v>
                </c:pt>
                <c:pt idx="3282">
                  <c:v>-28.122699999999998</c:v>
                </c:pt>
                <c:pt idx="3283">
                  <c:v>-28.153099999999998</c:v>
                </c:pt>
                <c:pt idx="3284">
                  <c:v>-28.1876</c:v>
                </c:pt>
                <c:pt idx="3285">
                  <c:v>-28.2136</c:v>
                </c:pt>
                <c:pt idx="3286">
                  <c:v>-28.249300000000002</c:v>
                </c:pt>
                <c:pt idx="3287">
                  <c:v>-28.2745</c:v>
                </c:pt>
                <c:pt idx="3288">
                  <c:v>-28.3017</c:v>
                </c:pt>
                <c:pt idx="3289">
                  <c:v>-28.334700000000002</c:v>
                </c:pt>
                <c:pt idx="3290">
                  <c:v>-28.355899999999998</c:v>
                </c:pt>
                <c:pt idx="3291">
                  <c:v>-28.390699999999999</c:v>
                </c:pt>
                <c:pt idx="3292">
                  <c:v>-28.418900000000001</c:v>
                </c:pt>
                <c:pt idx="3293">
                  <c:v>-28.455100000000002</c:v>
                </c:pt>
                <c:pt idx="3294">
                  <c:v>-28.485099999999999</c:v>
                </c:pt>
                <c:pt idx="3295">
                  <c:v>-28.509599999999999</c:v>
                </c:pt>
                <c:pt idx="3296">
                  <c:v>-28.5351</c:v>
                </c:pt>
                <c:pt idx="3297">
                  <c:v>-28.572299999999998</c:v>
                </c:pt>
                <c:pt idx="3298">
                  <c:v>-28.5991</c:v>
                </c:pt>
                <c:pt idx="3299">
                  <c:v>-28.629200000000001</c:v>
                </c:pt>
                <c:pt idx="3300">
                  <c:v>-28.665099999999999</c:v>
                </c:pt>
                <c:pt idx="3301">
                  <c:v>-28.694500000000001</c:v>
                </c:pt>
                <c:pt idx="3302">
                  <c:v>-28.722999999999999</c:v>
                </c:pt>
                <c:pt idx="3303">
                  <c:v>-28.758800000000001</c:v>
                </c:pt>
                <c:pt idx="3304">
                  <c:v>-28.7974</c:v>
                </c:pt>
                <c:pt idx="3305">
                  <c:v>-28.825099999999999</c:v>
                </c:pt>
                <c:pt idx="3306">
                  <c:v>-28.847200000000001</c:v>
                </c:pt>
                <c:pt idx="3307">
                  <c:v>-28.881799999999998</c:v>
                </c:pt>
                <c:pt idx="3308">
                  <c:v>-28.922000000000001</c:v>
                </c:pt>
                <c:pt idx="3309">
                  <c:v>-28.945499999999999</c:v>
                </c:pt>
                <c:pt idx="3310">
                  <c:v>-28.9922</c:v>
                </c:pt>
                <c:pt idx="3311">
                  <c:v>-29.0181</c:v>
                </c:pt>
                <c:pt idx="3312">
                  <c:v>-29.053799999999999</c:v>
                </c:pt>
                <c:pt idx="3313">
                  <c:v>-29.0899</c:v>
                </c:pt>
                <c:pt idx="3314">
                  <c:v>-29.119800000000001</c:v>
                </c:pt>
                <c:pt idx="3315">
                  <c:v>-29.151700000000002</c:v>
                </c:pt>
                <c:pt idx="3316">
                  <c:v>-29.1858</c:v>
                </c:pt>
                <c:pt idx="3317">
                  <c:v>-29.212900000000001</c:v>
                </c:pt>
                <c:pt idx="3318">
                  <c:v>-29.259399999999999</c:v>
                </c:pt>
                <c:pt idx="3319">
                  <c:v>-29.2851</c:v>
                </c:pt>
                <c:pt idx="3320">
                  <c:v>-29.323599999999999</c:v>
                </c:pt>
                <c:pt idx="3321">
                  <c:v>-29.357700000000001</c:v>
                </c:pt>
                <c:pt idx="3322">
                  <c:v>-29.393599999999999</c:v>
                </c:pt>
                <c:pt idx="3323">
                  <c:v>-29.4316</c:v>
                </c:pt>
                <c:pt idx="3324">
                  <c:v>-29.462499999999999</c:v>
                </c:pt>
                <c:pt idx="3325">
                  <c:v>-29.500699999999998</c:v>
                </c:pt>
                <c:pt idx="3326">
                  <c:v>-29.5379</c:v>
                </c:pt>
                <c:pt idx="3327">
                  <c:v>-29.581900000000001</c:v>
                </c:pt>
                <c:pt idx="3328">
                  <c:v>-29.607199999999999</c:v>
                </c:pt>
                <c:pt idx="3329">
                  <c:v>-29.648</c:v>
                </c:pt>
                <c:pt idx="3330">
                  <c:v>-29.6813</c:v>
                </c:pt>
                <c:pt idx="3331">
                  <c:v>-29.7179</c:v>
                </c:pt>
                <c:pt idx="3332">
                  <c:v>-29.7639</c:v>
                </c:pt>
                <c:pt idx="3333">
                  <c:v>-29.790199999999999</c:v>
                </c:pt>
                <c:pt idx="3334">
                  <c:v>-29.828199999999999</c:v>
                </c:pt>
                <c:pt idx="3335">
                  <c:v>-29.874099999999999</c:v>
                </c:pt>
                <c:pt idx="3336">
                  <c:v>-29.916499999999999</c:v>
                </c:pt>
                <c:pt idx="3337">
                  <c:v>-29.947500000000002</c:v>
                </c:pt>
                <c:pt idx="3338">
                  <c:v>-29.9907</c:v>
                </c:pt>
                <c:pt idx="3339">
                  <c:v>-30.024799999999999</c:v>
                </c:pt>
                <c:pt idx="3340">
                  <c:v>-30.068000000000001</c:v>
                </c:pt>
                <c:pt idx="3341">
                  <c:v>-30.1052</c:v>
                </c:pt>
                <c:pt idx="3342">
                  <c:v>-30.147099999999998</c:v>
                </c:pt>
                <c:pt idx="3343">
                  <c:v>-30.1891</c:v>
                </c:pt>
                <c:pt idx="3344">
                  <c:v>-30.227399999999999</c:v>
                </c:pt>
                <c:pt idx="3345">
                  <c:v>-30.265699999999999</c:v>
                </c:pt>
                <c:pt idx="3346">
                  <c:v>-30.309799999999999</c:v>
                </c:pt>
                <c:pt idx="3347">
                  <c:v>-30.346499999999999</c:v>
                </c:pt>
                <c:pt idx="3348">
                  <c:v>-30.396999999999998</c:v>
                </c:pt>
                <c:pt idx="3349">
                  <c:v>-30.437999999999999</c:v>
                </c:pt>
                <c:pt idx="3350">
                  <c:v>-30.483000000000001</c:v>
                </c:pt>
                <c:pt idx="3351">
                  <c:v>-30.5181</c:v>
                </c:pt>
                <c:pt idx="3352">
                  <c:v>-30.559200000000001</c:v>
                </c:pt>
                <c:pt idx="3353">
                  <c:v>-30.5989</c:v>
                </c:pt>
                <c:pt idx="3354">
                  <c:v>-30.639199999999999</c:v>
                </c:pt>
                <c:pt idx="3355">
                  <c:v>-30.692699999999999</c:v>
                </c:pt>
                <c:pt idx="3356">
                  <c:v>-30.738099999999999</c:v>
                </c:pt>
                <c:pt idx="3357">
                  <c:v>-30.772600000000001</c:v>
                </c:pt>
                <c:pt idx="3358">
                  <c:v>-30.8139</c:v>
                </c:pt>
                <c:pt idx="3359">
                  <c:v>-30.8645</c:v>
                </c:pt>
                <c:pt idx="3360">
                  <c:v>-30.902999999999999</c:v>
                </c:pt>
                <c:pt idx="3361">
                  <c:v>-30.9587</c:v>
                </c:pt>
                <c:pt idx="3362">
                  <c:v>-30.997499999999999</c:v>
                </c:pt>
                <c:pt idx="3363">
                  <c:v>-31.041599999999999</c:v>
                </c:pt>
                <c:pt idx="3364">
                  <c:v>-31.0946</c:v>
                </c:pt>
                <c:pt idx="3365">
                  <c:v>-31.132899999999999</c:v>
                </c:pt>
                <c:pt idx="3366">
                  <c:v>-31.1724</c:v>
                </c:pt>
                <c:pt idx="3367">
                  <c:v>-31.2254</c:v>
                </c:pt>
                <c:pt idx="3368">
                  <c:v>-31.2806</c:v>
                </c:pt>
                <c:pt idx="3369">
                  <c:v>-31.317799999999998</c:v>
                </c:pt>
                <c:pt idx="3370">
                  <c:v>-31.364100000000001</c:v>
                </c:pt>
                <c:pt idx="3371">
                  <c:v>-31.415700000000001</c:v>
                </c:pt>
                <c:pt idx="3372">
                  <c:v>-31.456700000000001</c:v>
                </c:pt>
                <c:pt idx="3373">
                  <c:v>-31.516100000000002</c:v>
                </c:pt>
                <c:pt idx="3374">
                  <c:v>-31.5671</c:v>
                </c:pt>
                <c:pt idx="3375">
                  <c:v>-31.611599999999999</c:v>
                </c:pt>
                <c:pt idx="3376">
                  <c:v>-31.653300000000002</c:v>
                </c:pt>
                <c:pt idx="3377">
                  <c:v>-31.7134</c:v>
                </c:pt>
                <c:pt idx="3378">
                  <c:v>-31.761199999999999</c:v>
                </c:pt>
                <c:pt idx="3379">
                  <c:v>-31.807099999999998</c:v>
                </c:pt>
                <c:pt idx="3380">
                  <c:v>-31.863</c:v>
                </c:pt>
                <c:pt idx="3381">
                  <c:v>-31.916</c:v>
                </c:pt>
                <c:pt idx="3382">
                  <c:v>-31.957599999999999</c:v>
                </c:pt>
                <c:pt idx="3383">
                  <c:v>-32.021700000000003</c:v>
                </c:pt>
                <c:pt idx="3384">
                  <c:v>-32.068399999999997</c:v>
                </c:pt>
                <c:pt idx="3385">
                  <c:v>-32.118600000000001</c:v>
                </c:pt>
                <c:pt idx="3386">
                  <c:v>-32.176699999999997</c:v>
                </c:pt>
                <c:pt idx="3387">
                  <c:v>-32.241799999999998</c:v>
                </c:pt>
                <c:pt idx="3388">
                  <c:v>-32.289099999999998</c:v>
                </c:pt>
                <c:pt idx="3389">
                  <c:v>-32.334499999999998</c:v>
                </c:pt>
                <c:pt idx="3390">
                  <c:v>-32.390700000000002</c:v>
                </c:pt>
                <c:pt idx="3391">
                  <c:v>-32.445399999999999</c:v>
                </c:pt>
                <c:pt idx="3392">
                  <c:v>-32.502400000000002</c:v>
                </c:pt>
                <c:pt idx="3393">
                  <c:v>-32.564</c:v>
                </c:pt>
                <c:pt idx="3394">
                  <c:v>-32.617199999999997</c:v>
                </c:pt>
                <c:pt idx="3395">
                  <c:v>-32.666600000000003</c:v>
                </c:pt>
                <c:pt idx="3396">
                  <c:v>-32.730800000000002</c:v>
                </c:pt>
                <c:pt idx="3397">
                  <c:v>-32.787500000000001</c:v>
                </c:pt>
                <c:pt idx="3398">
                  <c:v>-32.840800000000002</c:v>
                </c:pt>
                <c:pt idx="3399">
                  <c:v>-32.914299999999997</c:v>
                </c:pt>
                <c:pt idx="3400">
                  <c:v>-32.968899999999998</c:v>
                </c:pt>
                <c:pt idx="3401">
                  <c:v>-33.026200000000003</c:v>
                </c:pt>
                <c:pt idx="3402">
                  <c:v>-33.088500000000003</c:v>
                </c:pt>
                <c:pt idx="3403">
                  <c:v>-33.145600000000002</c:v>
                </c:pt>
                <c:pt idx="3404">
                  <c:v>-33.2117</c:v>
                </c:pt>
                <c:pt idx="3405">
                  <c:v>-33.274799999999999</c:v>
                </c:pt>
                <c:pt idx="3406">
                  <c:v>-33.341700000000003</c:v>
                </c:pt>
                <c:pt idx="3407">
                  <c:v>-33.409799999999997</c:v>
                </c:pt>
                <c:pt idx="3408">
                  <c:v>-33.4619</c:v>
                </c:pt>
                <c:pt idx="3409">
                  <c:v>-33.529400000000003</c:v>
                </c:pt>
                <c:pt idx="3410">
                  <c:v>-33.591700000000003</c:v>
                </c:pt>
                <c:pt idx="3411">
                  <c:v>-33.656799999999997</c:v>
                </c:pt>
                <c:pt idx="3412">
                  <c:v>-33.728499999999997</c:v>
                </c:pt>
                <c:pt idx="3413">
                  <c:v>-33.807200000000002</c:v>
                </c:pt>
                <c:pt idx="3414">
                  <c:v>-33.864400000000003</c:v>
                </c:pt>
                <c:pt idx="3415">
                  <c:v>-33.938499999999998</c:v>
                </c:pt>
                <c:pt idx="3416">
                  <c:v>-34.003799999999998</c:v>
                </c:pt>
                <c:pt idx="3417">
                  <c:v>-34.075099999999999</c:v>
                </c:pt>
                <c:pt idx="3418">
                  <c:v>-34.155200000000001</c:v>
                </c:pt>
                <c:pt idx="3419">
                  <c:v>-34.225200000000001</c:v>
                </c:pt>
                <c:pt idx="3420">
                  <c:v>-34.291899999999998</c:v>
                </c:pt>
                <c:pt idx="3421">
                  <c:v>-34.369700000000002</c:v>
                </c:pt>
                <c:pt idx="3422">
                  <c:v>-34.4377</c:v>
                </c:pt>
                <c:pt idx="3423">
                  <c:v>-34.517600000000002</c:v>
                </c:pt>
                <c:pt idx="3424">
                  <c:v>-34.591200000000001</c:v>
                </c:pt>
                <c:pt idx="3425">
                  <c:v>-34.6738</c:v>
                </c:pt>
                <c:pt idx="3426">
                  <c:v>-34.753300000000003</c:v>
                </c:pt>
                <c:pt idx="3427">
                  <c:v>-34.819299999999998</c:v>
                </c:pt>
                <c:pt idx="3428">
                  <c:v>-34.911700000000003</c:v>
                </c:pt>
                <c:pt idx="3429">
                  <c:v>-34.981200000000001</c:v>
                </c:pt>
                <c:pt idx="3430">
                  <c:v>-35.062199999999997</c:v>
                </c:pt>
                <c:pt idx="3431">
                  <c:v>-35.1464</c:v>
                </c:pt>
                <c:pt idx="3432">
                  <c:v>-35.233499999999999</c:v>
                </c:pt>
                <c:pt idx="3433">
                  <c:v>-35.312600000000003</c:v>
                </c:pt>
                <c:pt idx="3434">
                  <c:v>-35.389099999999999</c:v>
                </c:pt>
                <c:pt idx="3435">
                  <c:v>-35.482399999999998</c:v>
                </c:pt>
                <c:pt idx="3436">
                  <c:v>-35.568800000000003</c:v>
                </c:pt>
                <c:pt idx="3437">
                  <c:v>-35.654600000000002</c:v>
                </c:pt>
                <c:pt idx="3438">
                  <c:v>-35.748899999999999</c:v>
                </c:pt>
                <c:pt idx="3439">
                  <c:v>-35.837000000000003</c:v>
                </c:pt>
                <c:pt idx="3440">
                  <c:v>-35.927399999999999</c:v>
                </c:pt>
                <c:pt idx="3441">
                  <c:v>-36.020200000000003</c:v>
                </c:pt>
                <c:pt idx="3442">
                  <c:v>-36.1066</c:v>
                </c:pt>
                <c:pt idx="3443">
                  <c:v>-36.203499999999998</c:v>
                </c:pt>
                <c:pt idx="3444">
                  <c:v>-36.301200000000001</c:v>
                </c:pt>
                <c:pt idx="3445">
                  <c:v>-36.397300000000001</c:v>
                </c:pt>
                <c:pt idx="3446">
                  <c:v>-36.491599999999998</c:v>
                </c:pt>
                <c:pt idx="3447">
                  <c:v>-36.590299999999999</c:v>
                </c:pt>
                <c:pt idx="3448">
                  <c:v>-36.684600000000003</c:v>
                </c:pt>
                <c:pt idx="3449">
                  <c:v>-36.792200000000001</c:v>
                </c:pt>
                <c:pt idx="3450">
                  <c:v>-36.891800000000003</c:v>
                </c:pt>
                <c:pt idx="3451">
                  <c:v>-37.008299999999998</c:v>
                </c:pt>
                <c:pt idx="3452">
                  <c:v>-37.099499999999999</c:v>
                </c:pt>
                <c:pt idx="3453">
                  <c:v>-37.216700000000003</c:v>
                </c:pt>
                <c:pt idx="3454">
                  <c:v>-37.316400000000002</c:v>
                </c:pt>
                <c:pt idx="3455">
                  <c:v>-37.4191</c:v>
                </c:pt>
                <c:pt idx="3456">
                  <c:v>-37.5334</c:v>
                </c:pt>
                <c:pt idx="3457">
                  <c:v>-37.651000000000003</c:v>
                </c:pt>
                <c:pt idx="3458">
                  <c:v>-37.766500000000001</c:v>
                </c:pt>
                <c:pt idx="3459">
                  <c:v>-37.877600000000001</c:v>
                </c:pt>
                <c:pt idx="3460">
                  <c:v>-37.994799999999998</c:v>
                </c:pt>
                <c:pt idx="3461">
                  <c:v>-38.117800000000003</c:v>
                </c:pt>
                <c:pt idx="3462">
                  <c:v>-38.2318</c:v>
                </c:pt>
                <c:pt idx="3463">
                  <c:v>-38.364400000000003</c:v>
                </c:pt>
                <c:pt idx="3464">
                  <c:v>-38.491599999999998</c:v>
                </c:pt>
                <c:pt idx="3465">
                  <c:v>-38.598599999999998</c:v>
                </c:pt>
                <c:pt idx="3466">
                  <c:v>-38.728400000000001</c:v>
                </c:pt>
                <c:pt idx="3467">
                  <c:v>-38.860100000000003</c:v>
                </c:pt>
                <c:pt idx="3468">
                  <c:v>-38.993099999999998</c:v>
                </c:pt>
                <c:pt idx="3469">
                  <c:v>-39.124099999999999</c:v>
                </c:pt>
                <c:pt idx="3470">
                  <c:v>-39.261600000000001</c:v>
                </c:pt>
                <c:pt idx="3471">
                  <c:v>-39.395000000000003</c:v>
                </c:pt>
                <c:pt idx="3472">
                  <c:v>-39.524999999999999</c:v>
                </c:pt>
                <c:pt idx="3473">
                  <c:v>-39.670400000000001</c:v>
                </c:pt>
                <c:pt idx="3474">
                  <c:v>-39.814100000000003</c:v>
                </c:pt>
                <c:pt idx="3475">
                  <c:v>-39.963500000000003</c:v>
                </c:pt>
                <c:pt idx="3476">
                  <c:v>-40.107100000000003</c:v>
                </c:pt>
                <c:pt idx="3477">
                  <c:v>-40.266199999999998</c:v>
                </c:pt>
                <c:pt idx="3478">
                  <c:v>-40.407299999999999</c:v>
                </c:pt>
                <c:pt idx="3479">
                  <c:v>-40.564599999999999</c:v>
                </c:pt>
                <c:pt idx="3480">
                  <c:v>-40.724499999999999</c:v>
                </c:pt>
                <c:pt idx="3481">
                  <c:v>-40.878700000000002</c:v>
                </c:pt>
                <c:pt idx="3482">
                  <c:v>-41.036099999999998</c:v>
                </c:pt>
                <c:pt idx="3483">
                  <c:v>-41.213200000000001</c:v>
                </c:pt>
                <c:pt idx="3484">
                  <c:v>-41.363500000000002</c:v>
                </c:pt>
                <c:pt idx="3485">
                  <c:v>-41.536099999999998</c:v>
                </c:pt>
                <c:pt idx="3486">
                  <c:v>-41.707599999999999</c:v>
                </c:pt>
                <c:pt idx="3487">
                  <c:v>-41.882899999999999</c:v>
                </c:pt>
                <c:pt idx="3488">
                  <c:v>-42.054600000000001</c:v>
                </c:pt>
                <c:pt idx="3489">
                  <c:v>-42.244999999999997</c:v>
                </c:pt>
                <c:pt idx="3490">
                  <c:v>-42.429699999999997</c:v>
                </c:pt>
                <c:pt idx="3491">
                  <c:v>-42.610500000000002</c:v>
                </c:pt>
                <c:pt idx="3492">
                  <c:v>-42.802999999999997</c:v>
                </c:pt>
                <c:pt idx="3493">
                  <c:v>-42.991500000000002</c:v>
                </c:pt>
                <c:pt idx="3494">
                  <c:v>-43.189500000000002</c:v>
                </c:pt>
                <c:pt idx="3495">
                  <c:v>-43.391399999999997</c:v>
                </c:pt>
                <c:pt idx="3496">
                  <c:v>-43.5974</c:v>
                </c:pt>
                <c:pt idx="3497">
                  <c:v>-43.803800000000003</c:v>
                </c:pt>
                <c:pt idx="3498">
                  <c:v>-43.999899999999997</c:v>
                </c:pt>
                <c:pt idx="3499">
                  <c:v>-44.215299999999999</c:v>
                </c:pt>
                <c:pt idx="3500">
                  <c:v>-44.433500000000002</c:v>
                </c:pt>
                <c:pt idx="3501">
                  <c:v>-44.648600000000002</c:v>
                </c:pt>
                <c:pt idx="3502">
                  <c:v>-44.875999999999998</c:v>
                </c:pt>
                <c:pt idx="3503">
                  <c:v>-45.104700000000001</c:v>
                </c:pt>
                <c:pt idx="3504">
                  <c:v>-45.327199999999998</c:v>
                </c:pt>
                <c:pt idx="3505">
                  <c:v>-45.571800000000003</c:v>
                </c:pt>
                <c:pt idx="3506">
                  <c:v>-45.802599999999998</c:v>
                </c:pt>
                <c:pt idx="3507">
                  <c:v>-46.044899999999998</c:v>
                </c:pt>
                <c:pt idx="3508">
                  <c:v>-46.300400000000003</c:v>
                </c:pt>
                <c:pt idx="3509">
                  <c:v>-46.542700000000004</c:v>
                </c:pt>
                <c:pt idx="3510">
                  <c:v>-46.793199999999999</c:v>
                </c:pt>
                <c:pt idx="3511">
                  <c:v>-47.053600000000003</c:v>
                </c:pt>
                <c:pt idx="3512">
                  <c:v>-47.3065</c:v>
                </c:pt>
                <c:pt idx="3513">
                  <c:v>-47.579500000000003</c:v>
                </c:pt>
                <c:pt idx="3514">
                  <c:v>-47.844999999999999</c:v>
                </c:pt>
                <c:pt idx="3515">
                  <c:v>-48.128</c:v>
                </c:pt>
                <c:pt idx="3516">
                  <c:v>-48.405299999999997</c:v>
                </c:pt>
                <c:pt idx="3517">
                  <c:v>-48.688200000000002</c:v>
                </c:pt>
                <c:pt idx="3518">
                  <c:v>-48.980800000000002</c:v>
                </c:pt>
                <c:pt idx="3519">
                  <c:v>-49.272199999999998</c:v>
                </c:pt>
                <c:pt idx="3520">
                  <c:v>-49.562600000000003</c:v>
                </c:pt>
                <c:pt idx="3521">
                  <c:v>-49.877299999999998</c:v>
                </c:pt>
                <c:pt idx="3522">
                  <c:v>-50.1736</c:v>
                </c:pt>
                <c:pt idx="3523">
                  <c:v>-50.479599999999998</c:v>
                </c:pt>
                <c:pt idx="3524">
                  <c:v>-50.801900000000003</c:v>
                </c:pt>
                <c:pt idx="3525">
                  <c:v>-51.110900000000001</c:v>
                </c:pt>
                <c:pt idx="3526">
                  <c:v>-51.440199999999997</c:v>
                </c:pt>
                <c:pt idx="3527">
                  <c:v>-51.774900000000002</c:v>
                </c:pt>
                <c:pt idx="3528">
                  <c:v>-52.113500000000002</c:v>
                </c:pt>
                <c:pt idx="3529">
                  <c:v>-52.456600000000002</c:v>
                </c:pt>
                <c:pt idx="3530">
                  <c:v>-52.801400000000001</c:v>
                </c:pt>
                <c:pt idx="3531">
                  <c:v>-53.148499999999999</c:v>
                </c:pt>
                <c:pt idx="3532">
                  <c:v>-53.505299999999998</c:v>
                </c:pt>
                <c:pt idx="3533">
                  <c:v>-53.870899999999999</c:v>
                </c:pt>
                <c:pt idx="3534">
                  <c:v>-54.239199999999997</c:v>
                </c:pt>
                <c:pt idx="3535">
                  <c:v>-54.601399999999998</c:v>
                </c:pt>
                <c:pt idx="3536">
                  <c:v>-54.970300000000002</c:v>
                </c:pt>
                <c:pt idx="3537">
                  <c:v>-55.365299999999998</c:v>
                </c:pt>
                <c:pt idx="3538">
                  <c:v>-55.7468</c:v>
                </c:pt>
                <c:pt idx="3539">
                  <c:v>-56.140700000000002</c:v>
                </c:pt>
                <c:pt idx="3540">
                  <c:v>-56.542900000000003</c:v>
                </c:pt>
                <c:pt idx="3541">
                  <c:v>-56.947499999999998</c:v>
                </c:pt>
                <c:pt idx="3542">
                  <c:v>-57.3508</c:v>
                </c:pt>
                <c:pt idx="3543">
                  <c:v>-57.763599999999997</c:v>
                </c:pt>
                <c:pt idx="3544">
                  <c:v>-58.182699999999997</c:v>
                </c:pt>
                <c:pt idx="3545">
                  <c:v>-58.606000000000002</c:v>
                </c:pt>
                <c:pt idx="3546">
                  <c:v>-59.033099999999997</c:v>
                </c:pt>
                <c:pt idx="3547">
                  <c:v>-59.488900000000001</c:v>
                </c:pt>
                <c:pt idx="3548">
                  <c:v>-59.915700000000001</c:v>
                </c:pt>
                <c:pt idx="3549">
                  <c:v>-60.362200000000001</c:v>
                </c:pt>
                <c:pt idx="3550">
                  <c:v>-60.803800000000003</c:v>
                </c:pt>
                <c:pt idx="3551">
                  <c:v>-61.263800000000003</c:v>
                </c:pt>
                <c:pt idx="3552">
                  <c:v>-61.720199999999998</c:v>
                </c:pt>
                <c:pt idx="3553">
                  <c:v>-62.197499999999998</c:v>
                </c:pt>
                <c:pt idx="3554">
                  <c:v>-62.671199999999999</c:v>
                </c:pt>
                <c:pt idx="3555">
                  <c:v>-63.140799999999999</c:v>
                </c:pt>
                <c:pt idx="3556">
                  <c:v>-63.6325</c:v>
                </c:pt>
                <c:pt idx="3557">
                  <c:v>-64.110699999999994</c:v>
                </c:pt>
                <c:pt idx="3558">
                  <c:v>-64.606899999999996</c:v>
                </c:pt>
                <c:pt idx="3559">
                  <c:v>-65.095299999999995</c:v>
                </c:pt>
                <c:pt idx="3560">
                  <c:v>-65.599400000000003</c:v>
                </c:pt>
                <c:pt idx="3561">
                  <c:v>-66.106800000000007</c:v>
                </c:pt>
                <c:pt idx="3562">
                  <c:v>-66.610699999999994</c:v>
                </c:pt>
                <c:pt idx="3563">
                  <c:v>-67.128399999999999</c:v>
                </c:pt>
                <c:pt idx="3564">
                  <c:v>-67.650300000000001</c:v>
                </c:pt>
                <c:pt idx="3565">
                  <c:v>-68.162899999999993</c:v>
                </c:pt>
                <c:pt idx="3566">
                  <c:v>-68.701300000000003</c:v>
                </c:pt>
                <c:pt idx="3567">
                  <c:v>-69.2393</c:v>
                </c:pt>
                <c:pt idx="3568">
                  <c:v>-69.773099999999999</c:v>
                </c:pt>
                <c:pt idx="3569">
                  <c:v>-70.320700000000002</c:v>
                </c:pt>
                <c:pt idx="3570">
                  <c:v>-70.859099999999998</c:v>
                </c:pt>
                <c:pt idx="3571">
                  <c:v>-71.410499999999999</c:v>
                </c:pt>
                <c:pt idx="3572">
                  <c:v>-71.974400000000003</c:v>
                </c:pt>
                <c:pt idx="3573">
                  <c:v>-72.528499999999994</c:v>
                </c:pt>
                <c:pt idx="3574">
                  <c:v>-73.090500000000006</c:v>
                </c:pt>
                <c:pt idx="3575">
                  <c:v>-73.662599999999998</c:v>
                </c:pt>
                <c:pt idx="3576">
                  <c:v>-74.227800000000002</c:v>
                </c:pt>
                <c:pt idx="3577">
                  <c:v>-74.799499999999995</c:v>
                </c:pt>
                <c:pt idx="3578">
                  <c:v>-75.384100000000004</c:v>
                </c:pt>
                <c:pt idx="3579">
                  <c:v>-75.970500000000001</c:v>
                </c:pt>
                <c:pt idx="3580">
                  <c:v>-76.548100000000005</c:v>
                </c:pt>
                <c:pt idx="3581">
                  <c:v>-77.141099999999994</c:v>
                </c:pt>
                <c:pt idx="3582">
                  <c:v>-77.730500000000006</c:v>
                </c:pt>
                <c:pt idx="3583">
                  <c:v>-78.333100000000002</c:v>
                </c:pt>
                <c:pt idx="3584">
                  <c:v>-78.926400000000001</c:v>
                </c:pt>
                <c:pt idx="3585">
                  <c:v>-79.533299999999997</c:v>
                </c:pt>
                <c:pt idx="3586">
                  <c:v>-80.129599999999996</c:v>
                </c:pt>
                <c:pt idx="3587">
                  <c:v>-80.734899999999996</c:v>
                </c:pt>
                <c:pt idx="3588">
                  <c:v>-81.357299999999995</c:v>
                </c:pt>
                <c:pt idx="3589">
                  <c:v>-81.966300000000004</c:v>
                </c:pt>
                <c:pt idx="3590">
                  <c:v>-82.576599999999999</c:v>
                </c:pt>
                <c:pt idx="3591">
                  <c:v>-83.1922</c:v>
                </c:pt>
                <c:pt idx="3592">
                  <c:v>-83.824700000000007</c:v>
                </c:pt>
                <c:pt idx="3593">
                  <c:v>-84.441699999999997</c:v>
                </c:pt>
                <c:pt idx="3594">
                  <c:v>-85.067999999999998</c:v>
                </c:pt>
                <c:pt idx="3595">
                  <c:v>-85.686800000000005</c:v>
                </c:pt>
                <c:pt idx="3596">
                  <c:v>-86.321600000000004</c:v>
                </c:pt>
                <c:pt idx="3597">
                  <c:v>-86.949100000000001</c:v>
                </c:pt>
                <c:pt idx="3598">
                  <c:v>-87.588700000000003</c:v>
                </c:pt>
                <c:pt idx="3599">
                  <c:v>-88.220399999999998</c:v>
                </c:pt>
                <c:pt idx="3600">
                  <c:v>-88.851299999999995</c:v>
                </c:pt>
                <c:pt idx="3601">
                  <c:v>-89.488200000000006</c:v>
                </c:pt>
                <c:pt idx="3602">
                  <c:v>-90.121600000000001</c:v>
                </c:pt>
                <c:pt idx="3603">
                  <c:v>-90.769400000000005</c:v>
                </c:pt>
                <c:pt idx="3604">
                  <c:v>-91.406199999999998</c:v>
                </c:pt>
                <c:pt idx="3605">
                  <c:v>-92.062600000000003</c:v>
                </c:pt>
                <c:pt idx="3606">
                  <c:v>-92.694100000000006</c:v>
                </c:pt>
                <c:pt idx="3607">
                  <c:v>-93.352000000000004</c:v>
                </c:pt>
                <c:pt idx="3608">
                  <c:v>-93.984700000000004</c:v>
                </c:pt>
                <c:pt idx="3609">
                  <c:v>-94.632199999999997</c:v>
                </c:pt>
                <c:pt idx="3610">
                  <c:v>-95.28</c:v>
                </c:pt>
                <c:pt idx="3611">
                  <c:v>-95.930499999999995</c:v>
                </c:pt>
                <c:pt idx="3612">
                  <c:v>-96.588700000000003</c:v>
                </c:pt>
                <c:pt idx="3613">
                  <c:v>-97.232299999999995</c:v>
                </c:pt>
                <c:pt idx="3614">
                  <c:v>-97.875100000000003</c:v>
                </c:pt>
                <c:pt idx="3615">
                  <c:v>-98.534700000000001</c:v>
                </c:pt>
                <c:pt idx="3616">
                  <c:v>-99.176900000000003</c:v>
                </c:pt>
                <c:pt idx="3617">
                  <c:v>-99.844300000000004</c:v>
                </c:pt>
                <c:pt idx="3618">
                  <c:v>-100.494</c:v>
                </c:pt>
                <c:pt idx="3619">
                  <c:v>-101.14400000000001</c:v>
                </c:pt>
                <c:pt idx="3620">
                  <c:v>-101.794</c:v>
                </c:pt>
                <c:pt idx="3621">
                  <c:v>-102.45099999999999</c:v>
                </c:pt>
                <c:pt idx="3622">
                  <c:v>-103.104</c:v>
                </c:pt>
                <c:pt idx="3623">
                  <c:v>-103.759</c:v>
                </c:pt>
                <c:pt idx="3624">
                  <c:v>-104.407</c:v>
                </c:pt>
                <c:pt idx="3625">
                  <c:v>-105.06100000000001</c:v>
                </c:pt>
                <c:pt idx="3626">
                  <c:v>-105.718</c:v>
                </c:pt>
                <c:pt idx="3627">
                  <c:v>-106.363</c:v>
                </c:pt>
                <c:pt idx="3628">
                  <c:v>-107.01600000000001</c:v>
                </c:pt>
                <c:pt idx="3629">
                  <c:v>-107.667</c:v>
                </c:pt>
                <c:pt idx="3630">
                  <c:v>-108.333</c:v>
                </c:pt>
                <c:pt idx="3631">
                  <c:v>-108.985</c:v>
                </c:pt>
                <c:pt idx="3632">
                  <c:v>-109.631</c:v>
                </c:pt>
                <c:pt idx="3633">
                  <c:v>-110.289</c:v>
                </c:pt>
                <c:pt idx="3634">
                  <c:v>-110.932</c:v>
                </c:pt>
                <c:pt idx="3635">
                  <c:v>-111.575</c:v>
                </c:pt>
                <c:pt idx="3636">
                  <c:v>-112.22499999999999</c:v>
                </c:pt>
                <c:pt idx="3637">
                  <c:v>-112.874</c:v>
                </c:pt>
                <c:pt idx="3638">
                  <c:v>-113.517</c:v>
                </c:pt>
                <c:pt idx="3639">
                  <c:v>-114.172</c:v>
                </c:pt>
                <c:pt idx="3640">
                  <c:v>-114.813</c:v>
                </c:pt>
                <c:pt idx="3641">
                  <c:v>-115.465</c:v>
                </c:pt>
                <c:pt idx="3642">
                  <c:v>-116.09699999999999</c:v>
                </c:pt>
                <c:pt idx="3643">
                  <c:v>-116.749</c:v>
                </c:pt>
                <c:pt idx="3644">
                  <c:v>-117.38800000000001</c:v>
                </c:pt>
                <c:pt idx="3645">
                  <c:v>-118.02200000000001</c:v>
                </c:pt>
                <c:pt idx="3646">
                  <c:v>-118.661</c:v>
                </c:pt>
                <c:pt idx="3647">
                  <c:v>-119.312</c:v>
                </c:pt>
                <c:pt idx="3648">
                  <c:v>-119.93300000000001</c:v>
                </c:pt>
                <c:pt idx="3649">
                  <c:v>-120.575</c:v>
                </c:pt>
                <c:pt idx="3650">
                  <c:v>-121.203</c:v>
                </c:pt>
                <c:pt idx="3651">
                  <c:v>-121.83499999999999</c:v>
                </c:pt>
                <c:pt idx="3652">
                  <c:v>-122.46599999999999</c:v>
                </c:pt>
                <c:pt idx="3653">
                  <c:v>-123.09099999999999</c:v>
                </c:pt>
                <c:pt idx="3654">
                  <c:v>-123.712</c:v>
                </c:pt>
                <c:pt idx="3655">
                  <c:v>-124.345</c:v>
                </c:pt>
                <c:pt idx="3656">
                  <c:v>-124.97499999999999</c:v>
                </c:pt>
                <c:pt idx="3657">
                  <c:v>-125.604</c:v>
                </c:pt>
                <c:pt idx="3658">
                  <c:v>-126.218</c:v>
                </c:pt>
                <c:pt idx="3659">
                  <c:v>-126.83799999999999</c:v>
                </c:pt>
                <c:pt idx="3660">
                  <c:v>-127.46299999999999</c:v>
                </c:pt>
                <c:pt idx="3661">
                  <c:v>-128.07900000000001</c:v>
                </c:pt>
                <c:pt idx="3662">
                  <c:v>-128.703</c:v>
                </c:pt>
                <c:pt idx="3663">
                  <c:v>-129.31399999999999</c:v>
                </c:pt>
                <c:pt idx="3664">
                  <c:v>-129.91499999999999</c:v>
                </c:pt>
                <c:pt idx="3665">
                  <c:v>-130.52699999999999</c:v>
                </c:pt>
                <c:pt idx="3666">
                  <c:v>-131.14699999999999</c:v>
                </c:pt>
                <c:pt idx="3667">
                  <c:v>-131.74</c:v>
                </c:pt>
                <c:pt idx="3668">
                  <c:v>-132.35499999999999</c:v>
                </c:pt>
                <c:pt idx="3669">
                  <c:v>-132.96600000000001</c:v>
                </c:pt>
                <c:pt idx="3670">
                  <c:v>-133.56100000000001</c:v>
                </c:pt>
                <c:pt idx="3671">
                  <c:v>-134.167</c:v>
                </c:pt>
                <c:pt idx="3672">
                  <c:v>-134.761</c:v>
                </c:pt>
                <c:pt idx="3673">
                  <c:v>-135.36199999999999</c:v>
                </c:pt>
                <c:pt idx="3674">
                  <c:v>-135.95099999999999</c:v>
                </c:pt>
                <c:pt idx="3675">
                  <c:v>-136.55000000000001</c:v>
                </c:pt>
                <c:pt idx="3676">
                  <c:v>-137.13900000000001</c:v>
                </c:pt>
                <c:pt idx="3677">
                  <c:v>-137.727</c:v>
                </c:pt>
                <c:pt idx="3678">
                  <c:v>-138.30799999999999</c:v>
                </c:pt>
                <c:pt idx="3679">
                  <c:v>-138.90700000000001</c:v>
                </c:pt>
                <c:pt idx="3680">
                  <c:v>-139.482</c:v>
                </c:pt>
                <c:pt idx="3681">
                  <c:v>-140.07499999999999</c:v>
                </c:pt>
                <c:pt idx="3682">
                  <c:v>-140.66</c:v>
                </c:pt>
                <c:pt idx="3683">
                  <c:v>-141.23400000000001</c:v>
                </c:pt>
                <c:pt idx="3684">
                  <c:v>-141.81299999999999</c:v>
                </c:pt>
                <c:pt idx="3685">
                  <c:v>-142.38900000000001</c:v>
                </c:pt>
                <c:pt idx="3686">
                  <c:v>-142.958</c:v>
                </c:pt>
                <c:pt idx="3687">
                  <c:v>-143.53299999999999</c:v>
                </c:pt>
                <c:pt idx="3688">
                  <c:v>-144.10400000000001</c:v>
                </c:pt>
                <c:pt idx="3689">
                  <c:v>-144.68799999999999</c:v>
                </c:pt>
                <c:pt idx="3690">
                  <c:v>-145.238</c:v>
                </c:pt>
                <c:pt idx="3691">
                  <c:v>-145.80199999999999</c:v>
                </c:pt>
                <c:pt idx="3692">
                  <c:v>-146.364</c:v>
                </c:pt>
                <c:pt idx="3693">
                  <c:v>-146.923</c:v>
                </c:pt>
                <c:pt idx="3694">
                  <c:v>-147.489</c:v>
                </c:pt>
                <c:pt idx="3695">
                  <c:v>-148.042</c:v>
                </c:pt>
                <c:pt idx="3696">
                  <c:v>-148.58500000000001</c:v>
                </c:pt>
                <c:pt idx="3697">
                  <c:v>-149.15199999999999</c:v>
                </c:pt>
                <c:pt idx="3698">
                  <c:v>-149.69499999999999</c:v>
                </c:pt>
                <c:pt idx="3699">
                  <c:v>-150.24700000000001</c:v>
                </c:pt>
                <c:pt idx="3700">
                  <c:v>-150.79499999999999</c:v>
                </c:pt>
                <c:pt idx="3701">
                  <c:v>-151.345</c:v>
                </c:pt>
                <c:pt idx="3702">
                  <c:v>-151.88200000000001</c:v>
                </c:pt>
                <c:pt idx="3703">
                  <c:v>-152.435</c:v>
                </c:pt>
                <c:pt idx="3704">
                  <c:v>-152.96600000000001</c:v>
                </c:pt>
                <c:pt idx="3705">
                  <c:v>-153.51400000000001</c:v>
                </c:pt>
                <c:pt idx="3706">
                  <c:v>-154.04499999999999</c:v>
                </c:pt>
                <c:pt idx="3707">
                  <c:v>-154.58699999999999</c:v>
                </c:pt>
                <c:pt idx="3708">
                  <c:v>-155.114</c:v>
                </c:pt>
                <c:pt idx="3709">
                  <c:v>-155.64599999999999</c:v>
                </c:pt>
                <c:pt idx="3710">
                  <c:v>-156.17599999999999</c:v>
                </c:pt>
                <c:pt idx="3711">
                  <c:v>-156.70099999999999</c:v>
                </c:pt>
                <c:pt idx="3712">
                  <c:v>-157.23699999999999</c:v>
                </c:pt>
                <c:pt idx="3713">
                  <c:v>-157.76</c:v>
                </c:pt>
                <c:pt idx="3714">
                  <c:v>-158.291</c:v>
                </c:pt>
                <c:pt idx="3715">
                  <c:v>-158.797</c:v>
                </c:pt>
                <c:pt idx="3716">
                  <c:v>-159.32300000000001</c:v>
                </c:pt>
                <c:pt idx="3717">
                  <c:v>-159.83699999999999</c:v>
                </c:pt>
                <c:pt idx="3718">
                  <c:v>-160.34899999999999</c:v>
                </c:pt>
                <c:pt idx="3719">
                  <c:v>-160.875</c:v>
                </c:pt>
                <c:pt idx="3720">
                  <c:v>-161.393</c:v>
                </c:pt>
                <c:pt idx="3721">
                  <c:v>-161.91399999999999</c:v>
                </c:pt>
                <c:pt idx="3722">
                  <c:v>-162.422</c:v>
                </c:pt>
                <c:pt idx="3723">
                  <c:v>-162.91800000000001</c:v>
                </c:pt>
                <c:pt idx="3724">
                  <c:v>-163.43600000000001</c:v>
                </c:pt>
                <c:pt idx="3725">
                  <c:v>-163.941</c:v>
                </c:pt>
                <c:pt idx="3726">
                  <c:v>-164.441</c:v>
                </c:pt>
                <c:pt idx="3727">
                  <c:v>-164.958</c:v>
                </c:pt>
                <c:pt idx="3728">
                  <c:v>-165.447</c:v>
                </c:pt>
                <c:pt idx="3729">
                  <c:v>-165.947</c:v>
                </c:pt>
                <c:pt idx="3730">
                  <c:v>-166.43700000000001</c:v>
                </c:pt>
                <c:pt idx="3731">
                  <c:v>-166.93700000000001</c:v>
                </c:pt>
                <c:pt idx="3732">
                  <c:v>-167.43600000000001</c:v>
                </c:pt>
                <c:pt idx="3733">
                  <c:v>-167.94399999999999</c:v>
                </c:pt>
                <c:pt idx="3734">
                  <c:v>-168.41900000000001</c:v>
                </c:pt>
                <c:pt idx="3735">
                  <c:v>-168.922</c:v>
                </c:pt>
                <c:pt idx="3736">
                  <c:v>-169.40299999999999</c:v>
                </c:pt>
                <c:pt idx="3737">
                  <c:v>-169.89599999999999</c:v>
                </c:pt>
                <c:pt idx="3738">
                  <c:v>-170.4</c:v>
                </c:pt>
                <c:pt idx="3739">
                  <c:v>-170.893</c:v>
                </c:pt>
                <c:pt idx="3740">
                  <c:v>-171.36699999999999</c:v>
                </c:pt>
                <c:pt idx="3741">
                  <c:v>-171.858</c:v>
                </c:pt>
                <c:pt idx="3742">
                  <c:v>-172.321</c:v>
                </c:pt>
                <c:pt idx="3743">
                  <c:v>-172.81200000000001</c:v>
                </c:pt>
                <c:pt idx="3744">
                  <c:v>-173.29499999999999</c:v>
                </c:pt>
                <c:pt idx="3745">
                  <c:v>-173.786</c:v>
                </c:pt>
                <c:pt idx="3746">
                  <c:v>-174.255</c:v>
                </c:pt>
                <c:pt idx="3747">
                  <c:v>-174.733</c:v>
                </c:pt>
                <c:pt idx="3748">
                  <c:v>-175.209</c:v>
                </c:pt>
                <c:pt idx="3749">
                  <c:v>-175.68899999999999</c:v>
                </c:pt>
                <c:pt idx="3750">
                  <c:v>-176.15100000000001</c:v>
                </c:pt>
                <c:pt idx="3751">
                  <c:v>-176.63399999999999</c:v>
                </c:pt>
                <c:pt idx="3752">
                  <c:v>-177.1</c:v>
                </c:pt>
                <c:pt idx="3753">
                  <c:v>-177.566</c:v>
                </c:pt>
                <c:pt idx="3754">
                  <c:v>-178.03200000000001</c:v>
                </c:pt>
                <c:pt idx="3755">
                  <c:v>-178.50200000000001</c:v>
                </c:pt>
                <c:pt idx="3756">
                  <c:v>-178.96700000000001</c:v>
                </c:pt>
                <c:pt idx="3757">
                  <c:v>-179.43100000000001</c:v>
                </c:pt>
                <c:pt idx="3758">
                  <c:v>-179.89</c:v>
                </c:pt>
                <c:pt idx="3759">
                  <c:v>-180.364</c:v>
                </c:pt>
                <c:pt idx="3760">
                  <c:v>-180.821</c:v>
                </c:pt>
                <c:pt idx="3761">
                  <c:v>-181.27799999999999</c:v>
                </c:pt>
                <c:pt idx="3762">
                  <c:v>-181.74299999999999</c:v>
                </c:pt>
                <c:pt idx="3763">
                  <c:v>-182.2</c:v>
                </c:pt>
                <c:pt idx="3764">
                  <c:v>-182.64699999999999</c:v>
                </c:pt>
                <c:pt idx="3765">
                  <c:v>-183.11500000000001</c:v>
                </c:pt>
                <c:pt idx="3766">
                  <c:v>-183.56700000000001</c:v>
                </c:pt>
                <c:pt idx="3767">
                  <c:v>-184.017</c:v>
                </c:pt>
                <c:pt idx="3768">
                  <c:v>-184.45099999999999</c:v>
                </c:pt>
                <c:pt idx="3769">
                  <c:v>-184.90100000000001</c:v>
                </c:pt>
                <c:pt idx="3770">
                  <c:v>-185.36099999999999</c:v>
                </c:pt>
                <c:pt idx="3771">
                  <c:v>-185.833</c:v>
                </c:pt>
                <c:pt idx="3772">
                  <c:v>-186.27799999999999</c:v>
                </c:pt>
                <c:pt idx="3773">
                  <c:v>-186.72300000000001</c:v>
                </c:pt>
                <c:pt idx="3774">
                  <c:v>-187.17</c:v>
                </c:pt>
                <c:pt idx="3775">
                  <c:v>-187.624</c:v>
                </c:pt>
                <c:pt idx="3776">
                  <c:v>-188.065</c:v>
                </c:pt>
                <c:pt idx="3777">
                  <c:v>-188.51900000000001</c:v>
                </c:pt>
                <c:pt idx="3778">
                  <c:v>-188.96700000000001</c:v>
                </c:pt>
                <c:pt idx="3779">
                  <c:v>-189.41800000000001</c:v>
                </c:pt>
                <c:pt idx="3780">
                  <c:v>-189.87299999999999</c:v>
                </c:pt>
                <c:pt idx="3781">
                  <c:v>-190.31800000000001</c:v>
                </c:pt>
                <c:pt idx="3782">
                  <c:v>-190.75899999999999</c:v>
                </c:pt>
                <c:pt idx="3783">
                  <c:v>-191.21600000000001</c:v>
                </c:pt>
                <c:pt idx="3784">
                  <c:v>-191.679</c:v>
                </c:pt>
                <c:pt idx="3785">
                  <c:v>-192.11199999999999</c:v>
                </c:pt>
                <c:pt idx="3786">
                  <c:v>-192.57</c:v>
                </c:pt>
                <c:pt idx="3787">
                  <c:v>-193.01</c:v>
                </c:pt>
                <c:pt idx="3788">
                  <c:v>-193.46700000000001</c:v>
                </c:pt>
                <c:pt idx="3789">
                  <c:v>-193.917</c:v>
                </c:pt>
                <c:pt idx="3790">
                  <c:v>-194.36600000000001</c:v>
                </c:pt>
                <c:pt idx="3791">
                  <c:v>-194.83</c:v>
                </c:pt>
                <c:pt idx="3792">
                  <c:v>-195.267</c:v>
                </c:pt>
                <c:pt idx="3793">
                  <c:v>-195.71199999999999</c:v>
                </c:pt>
                <c:pt idx="3794">
                  <c:v>-196.15700000000001</c:v>
                </c:pt>
                <c:pt idx="3795">
                  <c:v>-196.608</c:v>
                </c:pt>
                <c:pt idx="3796">
                  <c:v>-197.06700000000001</c:v>
                </c:pt>
                <c:pt idx="3797">
                  <c:v>-197.517</c:v>
                </c:pt>
                <c:pt idx="3798">
                  <c:v>-197.96199999999999</c:v>
                </c:pt>
                <c:pt idx="3799">
                  <c:v>-198.41499999999999</c:v>
                </c:pt>
                <c:pt idx="3800">
                  <c:v>-198.87299999999999</c:v>
                </c:pt>
                <c:pt idx="3801">
                  <c:v>-199.327</c:v>
                </c:pt>
                <c:pt idx="3802">
                  <c:v>-199.779</c:v>
                </c:pt>
                <c:pt idx="3803">
                  <c:v>-200.22900000000001</c:v>
                </c:pt>
                <c:pt idx="3804">
                  <c:v>-200.68899999999999</c:v>
                </c:pt>
                <c:pt idx="3805">
                  <c:v>-201.14599999999999</c:v>
                </c:pt>
                <c:pt idx="3806">
                  <c:v>-201.601</c:v>
                </c:pt>
                <c:pt idx="3807">
                  <c:v>-202.06299999999999</c:v>
                </c:pt>
                <c:pt idx="3808">
                  <c:v>-202.50800000000001</c:v>
                </c:pt>
                <c:pt idx="3809">
                  <c:v>-202.99299999999999</c:v>
                </c:pt>
                <c:pt idx="3810">
                  <c:v>-203.45500000000001</c:v>
                </c:pt>
                <c:pt idx="3811">
                  <c:v>-203.90199999999999</c:v>
                </c:pt>
                <c:pt idx="3812">
                  <c:v>-204.37100000000001</c:v>
                </c:pt>
                <c:pt idx="3813">
                  <c:v>-204.84200000000001</c:v>
                </c:pt>
                <c:pt idx="3814">
                  <c:v>-205.30600000000001</c:v>
                </c:pt>
                <c:pt idx="3815">
                  <c:v>-205.785</c:v>
                </c:pt>
                <c:pt idx="3816">
                  <c:v>-206.256</c:v>
                </c:pt>
                <c:pt idx="3817">
                  <c:v>-206.70699999999999</c:v>
                </c:pt>
                <c:pt idx="3818">
                  <c:v>-207.191</c:v>
                </c:pt>
                <c:pt idx="3819">
                  <c:v>-207.67</c:v>
                </c:pt>
                <c:pt idx="3820">
                  <c:v>-208.16499999999999</c:v>
                </c:pt>
                <c:pt idx="3821">
                  <c:v>-208.648</c:v>
                </c:pt>
                <c:pt idx="3822">
                  <c:v>-209.14599999999999</c:v>
                </c:pt>
                <c:pt idx="3823">
                  <c:v>-209.626</c:v>
                </c:pt>
                <c:pt idx="3824">
                  <c:v>-210.11500000000001</c:v>
                </c:pt>
                <c:pt idx="3825">
                  <c:v>-210.61199999999999</c:v>
                </c:pt>
                <c:pt idx="3826">
                  <c:v>-211.09899999999999</c:v>
                </c:pt>
                <c:pt idx="3827">
                  <c:v>-211.602</c:v>
                </c:pt>
                <c:pt idx="3828">
                  <c:v>-212.12</c:v>
                </c:pt>
                <c:pt idx="3829">
                  <c:v>-212.60400000000001</c:v>
                </c:pt>
                <c:pt idx="3830">
                  <c:v>-213.11500000000001</c:v>
                </c:pt>
                <c:pt idx="3831">
                  <c:v>-213.613</c:v>
                </c:pt>
                <c:pt idx="3832">
                  <c:v>-214.13300000000001</c:v>
                </c:pt>
                <c:pt idx="3833">
                  <c:v>-214.65100000000001</c:v>
                </c:pt>
                <c:pt idx="3834">
                  <c:v>-215.17</c:v>
                </c:pt>
                <c:pt idx="3835">
                  <c:v>-215.68</c:v>
                </c:pt>
                <c:pt idx="3836">
                  <c:v>-216.18299999999999</c:v>
                </c:pt>
                <c:pt idx="3837">
                  <c:v>-216.70599999999999</c:v>
                </c:pt>
                <c:pt idx="3838">
                  <c:v>-217.245</c:v>
                </c:pt>
                <c:pt idx="3839">
                  <c:v>-217.76599999999999</c:v>
                </c:pt>
                <c:pt idx="3840">
                  <c:v>-218.29</c:v>
                </c:pt>
                <c:pt idx="3841">
                  <c:v>-218.83600000000001</c:v>
                </c:pt>
                <c:pt idx="3842">
                  <c:v>-219.36500000000001</c:v>
                </c:pt>
                <c:pt idx="3843">
                  <c:v>-219.928</c:v>
                </c:pt>
                <c:pt idx="3844">
                  <c:v>-220.48</c:v>
                </c:pt>
                <c:pt idx="3845">
                  <c:v>-221.02699999999999</c:v>
                </c:pt>
                <c:pt idx="3846">
                  <c:v>-221.589</c:v>
                </c:pt>
                <c:pt idx="3847">
                  <c:v>-222.17</c:v>
                </c:pt>
                <c:pt idx="3848">
                  <c:v>-222.738</c:v>
                </c:pt>
                <c:pt idx="3849">
                  <c:v>-223.309</c:v>
                </c:pt>
                <c:pt idx="3850">
                  <c:v>-223.87700000000001</c:v>
                </c:pt>
                <c:pt idx="3851">
                  <c:v>-224.464</c:v>
                </c:pt>
                <c:pt idx="3852">
                  <c:v>-225.05600000000001</c:v>
                </c:pt>
                <c:pt idx="3853">
                  <c:v>-225.626</c:v>
                </c:pt>
                <c:pt idx="3854">
                  <c:v>-226.226</c:v>
                </c:pt>
                <c:pt idx="3855">
                  <c:v>-226.822</c:v>
                </c:pt>
                <c:pt idx="3856">
                  <c:v>-227.44399999999999</c:v>
                </c:pt>
                <c:pt idx="3857">
                  <c:v>-228.04400000000001</c:v>
                </c:pt>
                <c:pt idx="3858">
                  <c:v>-228.67</c:v>
                </c:pt>
                <c:pt idx="3859">
                  <c:v>-229.297</c:v>
                </c:pt>
                <c:pt idx="3860">
                  <c:v>-229.93100000000001</c:v>
                </c:pt>
                <c:pt idx="3861">
                  <c:v>-230.56</c:v>
                </c:pt>
                <c:pt idx="3862">
                  <c:v>-231.196</c:v>
                </c:pt>
                <c:pt idx="3863">
                  <c:v>-231.84100000000001</c:v>
                </c:pt>
                <c:pt idx="3864">
                  <c:v>-232.489</c:v>
                </c:pt>
                <c:pt idx="3865">
                  <c:v>-233.142</c:v>
                </c:pt>
                <c:pt idx="3866">
                  <c:v>-233.815</c:v>
                </c:pt>
                <c:pt idx="3867">
                  <c:v>-234.49199999999999</c:v>
                </c:pt>
                <c:pt idx="3868">
                  <c:v>-235.155</c:v>
                </c:pt>
                <c:pt idx="3869">
                  <c:v>-235.83600000000001</c:v>
                </c:pt>
                <c:pt idx="3870">
                  <c:v>-236.511</c:v>
                </c:pt>
                <c:pt idx="3871">
                  <c:v>-237.21</c:v>
                </c:pt>
                <c:pt idx="3872">
                  <c:v>-237.898</c:v>
                </c:pt>
                <c:pt idx="3873">
                  <c:v>-238.607</c:v>
                </c:pt>
                <c:pt idx="3874">
                  <c:v>-239.31899999999999</c:v>
                </c:pt>
                <c:pt idx="3875">
                  <c:v>-240.05799999999999</c:v>
                </c:pt>
                <c:pt idx="3876">
                  <c:v>-240.78</c:v>
                </c:pt>
                <c:pt idx="3877">
                  <c:v>-241.52099999999999</c:v>
                </c:pt>
                <c:pt idx="3878">
                  <c:v>-242.267</c:v>
                </c:pt>
                <c:pt idx="3879">
                  <c:v>-243.02500000000001</c:v>
                </c:pt>
                <c:pt idx="3880">
                  <c:v>-243.78</c:v>
                </c:pt>
                <c:pt idx="3881">
                  <c:v>-244.553</c:v>
                </c:pt>
                <c:pt idx="3882">
                  <c:v>-245.303</c:v>
                </c:pt>
                <c:pt idx="3883">
                  <c:v>-246.06899999999999</c:v>
                </c:pt>
                <c:pt idx="3884">
                  <c:v>-246.85599999999999</c:v>
                </c:pt>
                <c:pt idx="3885">
                  <c:v>-247.64</c:v>
                </c:pt>
                <c:pt idx="3886">
                  <c:v>-248.45699999999999</c:v>
                </c:pt>
                <c:pt idx="3887">
                  <c:v>-249.251</c:v>
                </c:pt>
                <c:pt idx="3888">
                  <c:v>-250.077</c:v>
                </c:pt>
                <c:pt idx="3889">
                  <c:v>-250.90799999999999</c:v>
                </c:pt>
                <c:pt idx="3890">
                  <c:v>-251.72900000000001</c:v>
                </c:pt>
                <c:pt idx="3891">
                  <c:v>-252.58600000000001</c:v>
                </c:pt>
                <c:pt idx="3892">
                  <c:v>-253.446</c:v>
                </c:pt>
                <c:pt idx="3893">
                  <c:v>-254.30500000000001</c:v>
                </c:pt>
                <c:pt idx="3894">
                  <c:v>-255.17699999999999</c:v>
                </c:pt>
                <c:pt idx="3895">
                  <c:v>-256.01100000000002</c:v>
                </c:pt>
                <c:pt idx="3896">
                  <c:v>-256.90600000000001</c:v>
                </c:pt>
                <c:pt idx="3897">
                  <c:v>-257.79199999999997</c:v>
                </c:pt>
                <c:pt idx="3898">
                  <c:v>-258.709</c:v>
                </c:pt>
                <c:pt idx="3899">
                  <c:v>-259.61500000000001</c:v>
                </c:pt>
                <c:pt idx="3900">
                  <c:v>-260.54000000000002</c:v>
                </c:pt>
                <c:pt idx="3901">
                  <c:v>-261.46600000000001</c:v>
                </c:pt>
                <c:pt idx="3902">
                  <c:v>-262.42500000000001</c:v>
                </c:pt>
                <c:pt idx="3903">
                  <c:v>-263.36</c:v>
                </c:pt>
                <c:pt idx="3904">
                  <c:v>-264.32299999999998</c:v>
                </c:pt>
                <c:pt idx="3905">
                  <c:v>-265.27699999999999</c:v>
                </c:pt>
                <c:pt idx="3906">
                  <c:v>-266.24299999999999</c:v>
                </c:pt>
                <c:pt idx="3907">
                  <c:v>-266.76600000000002</c:v>
                </c:pt>
                <c:pt idx="3908">
                  <c:v>-266.87599999999998</c:v>
                </c:pt>
                <c:pt idx="3909">
                  <c:v>-265.23</c:v>
                </c:pt>
                <c:pt idx="3910">
                  <c:v>-263.149</c:v>
                </c:pt>
                <c:pt idx="3911">
                  <c:v>-261.28899999999999</c:v>
                </c:pt>
                <c:pt idx="3912">
                  <c:v>-259.49799999999999</c:v>
                </c:pt>
                <c:pt idx="3913">
                  <c:v>-257.74700000000001</c:v>
                </c:pt>
                <c:pt idx="3914">
                  <c:v>-256.04700000000003</c:v>
                </c:pt>
                <c:pt idx="3915">
                  <c:v>-254.37700000000001</c:v>
                </c:pt>
                <c:pt idx="3916">
                  <c:v>-252.71199999999999</c:v>
                </c:pt>
                <c:pt idx="3917">
                  <c:v>-251.06899999999999</c:v>
                </c:pt>
                <c:pt idx="3918">
                  <c:v>-249.41399999999999</c:v>
                </c:pt>
                <c:pt idx="3919">
                  <c:v>-247.821</c:v>
                </c:pt>
                <c:pt idx="3920">
                  <c:v>-246.23500000000001</c:v>
                </c:pt>
                <c:pt idx="3921">
                  <c:v>-244.67500000000001</c:v>
                </c:pt>
                <c:pt idx="3922">
                  <c:v>-243.108</c:v>
                </c:pt>
                <c:pt idx="3923">
                  <c:v>-241.572</c:v>
                </c:pt>
                <c:pt idx="3924">
                  <c:v>-240.02500000000001</c:v>
                </c:pt>
                <c:pt idx="3925">
                  <c:v>-238.51300000000001</c:v>
                </c:pt>
                <c:pt idx="3926">
                  <c:v>-236.99700000000001</c:v>
                </c:pt>
                <c:pt idx="3927">
                  <c:v>-235.511</c:v>
                </c:pt>
                <c:pt idx="3928">
                  <c:v>-234.03700000000001</c:v>
                </c:pt>
                <c:pt idx="3929">
                  <c:v>-232.55</c:v>
                </c:pt>
                <c:pt idx="3930">
                  <c:v>-231.101</c:v>
                </c:pt>
                <c:pt idx="3931">
                  <c:v>-229.65899999999999</c:v>
                </c:pt>
                <c:pt idx="3932">
                  <c:v>-228.22300000000001</c:v>
                </c:pt>
                <c:pt idx="3933">
                  <c:v>-226.804</c:v>
                </c:pt>
                <c:pt idx="3934">
                  <c:v>-225.404</c:v>
                </c:pt>
                <c:pt idx="3935">
                  <c:v>-224.00800000000001</c:v>
                </c:pt>
                <c:pt idx="3936">
                  <c:v>-222.61500000000001</c:v>
                </c:pt>
                <c:pt idx="3937">
                  <c:v>-221.18700000000001</c:v>
                </c:pt>
                <c:pt idx="3938">
                  <c:v>-219.821</c:v>
                </c:pt>
                <c:pt idx="3939">
                  <c:v>-218.452</c:v>
                </c:pt>
                <c:pt idx="3940">
                  <c:v>-217.08600000000001</c:v>
                </c:pt>
                <c:pt idx="3941">
                  <c:v>-215.76300000000001</c:v>
                </c:pt>
                <c:pt idx="3942">
                  <c:v>-214.42</c:v>
                </c:pt>
                <c:pt idx="3943">
                  <c:v>-213.089</c:v>
                </c:pt>
                <c:pt idx="3944">
                  <c:v>-211.76300000000001</c:v>
                </c:pt>
                <c:pt idx="3945">
                  <c:v>-210.447</c:v>
                </c:pt>
                <c:pt idx="3946">
                  <c:v>-209.154</c:v>
                </c:pt>
                <c:pt idx="3947">
                  <c:v>-207.845</c:v>
                </c:pt>
                <c:pt idx="3948">
                  <c:v>-206.57400000000001</c:v>
                </c:pt>
                <c:pt idx="3949">
                  <c:v>-205.30699999999999</c:v>
                </c:pt>
                <c:pt idx="3950">
                  <c:v>-204.02799999999999</c:v>
                </c:pt>
                <c:pt idx="3951">
                  <c:v>-202.773</c:v>
                </c:pt>
                <c:pt idx="3952">
                  <c:v>-201.53100000000001</c:v>
                </c:pt>
                <c:pt idx="3953">
                  <c:v>-200.27199999999999</c:v>
                </c:pt>
                <c:pt idx="3954">
                  <c:v>-199.02799999999999</c:v>
                </c:pt>
                <c:pt idx="3955">
                  <c:v>-197.78800000000001</c:v>
                </c:pt>
                <c:pt idx="3956">
                  <c:v>-196.56399999999999</c:v>
                </c:pt>
                <c:pt idx="3957">
                  <c:v>-195.35900000000001</c:v>
                </c:pt>
                <c:pt idx="3958">
                  <c:v>-194.14099999999999</c:v>
                </c:pt>
                <c:pt idx="3959">
                  <c:v>-192.953</c:v>
                </c:pt>
                <c:pt idx="3960">
                  <c:v>-191.755</c:v>
                </c:pt>
                <c:pt idx="3961">
                  <c:v>-190.57900000000001</c:v>
                </c:pt>
                <c:pt idx="3962">
                  <c:v>-189.41</c:v>
                </c:pt>
                <c:pt idx="3963">
                  <c:v>-188.21799999999999</c:v>
                </c:pt>
                <c:pt idx="3964">
                  <c:v>-187.06200000000001</c:v>
                </c:pt>
                <c:pt idx="3965">
                  <c:v>-185.93199999999999</c:v>
                </c:pt>
                <c:pt idx="3966">
                  <c:v>-184.76400000000001</c:v>
                </c:pt>
                <c:pt idx="3967">
                  <c:v>-183.61</c:v>
                </c:pt>
                <c:pt idx="3968">
                  <c:v>-182.477</c:v>
                </c:pt>
                <c:pt idx="3969">
                  <c:v>-181.33</c:v>
                </c:pt>
                <c:pt idx="3970">
                  <c:v>-180.21199999999999</c:v>
                </c:pt>
                <c:pt idx="3971">
                  <c:v>-179.09700000000001</c:v>
                </c:pt>
                <c:pt idx="3972">
                  <c:v>-177.99100000000001</c:v>
                </c:pt>
                <c:pt idx="3973">
                  <c:v>-176.92</c:v>
                </c:pt>
                <c:pt idx="3974">
                  <c:v>-175.822</c:v>
                </c:pt>
                <c:pt idx="3975">
                  <c:v>-174.73</c:v>
                </c:pt>
                <c:pt idx="3976">
                  <c:v>-173.63300000000001</c:v>
                </c:pt>
                <c:pt idx="3977">
                  <c:v>-172.548</c:v>
                </c:pt>
                <c:pt idx="3978">
                  <c:v>-171.47900000000001</c:v>
                </c:pt>
                <c:pt idx="3979">
                  <c:v>-170.428</c:v>
                </c:pt>
                <c:pt idx="3980">
                  <c:v>-169.36699999999999</c:v>
                </c:pt>
                <c:pt idx="3981">
                  <c:v>-168.32300000000001</c:v>
                </c:pt>
                <c:pt idx="3982">
                  <c:v>-167.27600000000001</c:v>
                </c:pt>
                <c:pt idx="3983">
                  <c:v>-166.261</c:v>
                </c:pt>
                <c:pt idx="3984">
                  <c:v>-165.22800000000001</c:v>
                </c:pt>
                <c:pt idx="3985">
                  <c:v>-164.208</c:v>
                </c:pt>
                <c:pt idx="3986">
                  <c:v>-163.202</c:v>
                </c:pt>
                <c:pt idx="3987">
                  <c:v>-162.15600000000001</c:v>
                </c:pt>
                <c:pt idx="3988">
                  <c:v>-161.149</c:v>
                </c:pt>
                <c:pt idx="3989">
                  <c:v>-160.13900000000001</c:v>
                </c:pt>
                <c:pt idx="3990">
                  <c:v>-159.13999999999999</c:v>
                </c:pt>
                <c:pt idx="3991">
                  <c:v>-158.18100000000001</c:v>
                </c:pt>
                <c:pt idx="3992">
                  <c:v>-157.202</c:v>
                </c:pt>
                <c:pt idx="3993">
                  <c:v>-156.24299999999999</c:v>
                </c:pt>
                <c:pt idx="3994">
                  <c:v>-155.273</c:v>
                </c:pt>
                <c:pt idx="3995">
                  <c:v>-154.31899999999999</c:v>
                </c:pt>
                <c:pt idx="3996">
                  <c:v>-153.36199999999999</c:v>
                </c:pt>
                <c:pt idx="3997">
                  <c:v>-152.41999999999999</c:v>
                </c:pt>
                <c:pt idx="3998">
                  <c:v>-151.46299999999999</c:v>
                </c:pt>
                <c:pt idx="3999">
                  <c:v>-150.53700000000001</c:v>
                </c:pt>
                <c:pt idx="4000">
                  <c:v>-149.59700000000001</c:v>
                </c:pt>
                <c:pt idx="4001">
                  <c:v>-148.667</c:v>
                </c:pt>
                <c:pt idx="4002">
                  <c:v>-147.76599999999999</c:v>
                </c:pt>
                <c:pt idx="4003">
                  <c:v>-146.85</c:v>
                </c:pt>
                <c:pt idx="4004">
                  <c:v>-145.93700000000001</c:v>
                </c:pt>
                <c:pt idx="4005">
                  <c:v>-145.01900000000001</c:v>
                </c:pt>
                <c:pt idx="4006">
                  <c:v>-144.12700000000001</c:v>
                </c:pt>
                <c:pt idx="4007">
                  <c:v>-143.221</c:v>
                </c:pt>
                <c:pt idx="4008">
                  <c:v>-142.32499999999999</c:v>
                </c:pt>
                <c:pt idx="4009">
                  <c:v>-141.45400000000001</c:v>
                </c:pt>
                <c:pt idx="4010">
                  <c:v>-140.56899999999999</c:v>
                </c:pt>
                <c:pt idx="4011">
                  <c:v>-139.67599999999999</c:v>
                </c:pt>
                <c:pt idx="4012">
                  <c:v>-138.84</c:v>
                </c:pt>
                <c:pt idx="4013">
                  <c:v>-137.988</c:v>
                </c:pt>
                <c:pt idx="4014">
                  <c:v>-137.137</c:v>
                </c:pt>
                <c:pt idx="4015">
                  <c:v>-136.298</c:v>
                </c:pt>
                <c:pt idx="4016">
                  <c:v>-135.42400000000001</c:v>
                </c:pt>
                <c:pt idx="4017">
                  <c:v>-134.59200000000001</c:v>
                </c:pt>
                <c:pt idx="4018">
                  <c:v>-133.77000000000001</c:v>
                </c:pt>
                <c:pt idx="4019">
                  <c:v>-132.93799999999999</c:v>
                </c:pt>
                <c:pt idx="4020">
                  <c:v>-132.09899999999999</c:v>
                </c:pt>
                <c:pt idx="4021">
                  <c:v>-131.279</c:v>
                </c:pt>
                <c:pt idx="4022">
                  <c:v>-130.46299999999999</c:v>
                </c:pt>
                <c:pt idx="4023">
                  <c:v>-129.66399999999999</c:v>
                </c:pt>
                <c:pt idx="4024">
                  <c:v>-128.84899999999999</c:v>
                </c:pt>
                <c:pt idx="4025">
                  <c:v>-128.078</c:v>
                </c:pt>
                <c:pt idx="4026">
                  <c:v>-127.276</c:v>
                </c:pt>
                <c:pt idx="4027">
                  <c:v>-126.47499999999999</c:v>
                </c:pt>
                <c:pt idx="4028">
                  <c:v>-125.70399999999999</c:v>
                </c:pt>
                <c:pt idx="4029">
                  <c:v>-124.929</c:v>
                </c:pt>
                <c:pt idx="4030">
                  <c:v>-124.155</c:v>
                </c:pt>
                <c:pt idx="4031">
                  <c:v>-123.38200000000001</c:v>
                </c:pt>
                <c:pt idx="4032">
                  <c:v>-122.604</c:v>
                </c:pt>
                <c:pt idx="4033">
                  <c:v>-121.842</c:v>
                </c:pt>
                <c:pt idx="4034">
                  <c:v>-121.09</c:v>
                </c:pt>
                <c:pt idx="4035">
                  <c:v>-120.32599999999999</c:v>
                </c:pt>
                <c:pt idx="4036">
                  <c:v>-119.58</c:v>
                </c:pt>
                <c:pt idx="4037">
                  <c:v>-118.858</c:v>
                </c:pt>
                <c:pt idx="4038">
                  <c:v>-118.127</c:v>
                </c:pt>
                <c:pt idx="4039">
                  <c:v>-117.40600000000001</c:v>
                </c:pt>
                <c:pt idx="4040">
                  <c:v>-116.684</c:v>
                </c:pt>
                <c:pt idx="4041">
                  <c:v>-115.96299999999999</c:v>
                </c:pt>
                <c:pt idx="4042">
                  <c:v>-115.245</c:v>
                </c:pt>
                <c:pt idx="4043">
                  <c:v>-114.52500000000001</c:v>
                </c:pt>
                <c:pt idx="4044">
                  <c:v>-113.819</c:v>
                </c:pt>
                <c:pt idx="4045">
                  <c:v>-113.10899999999999</c:v>
                </c:pt>
                <c:pt idx="4046">
                  <c:v>-112.423</c:v>
                </c:pt>
                <c:pt idx="4047">
                  <c:v>-111.714</c:v>
                </c:pt>
                <c:pt idx="4048">
                  <c:v>-111.033</c:v>
                </c:pt>
                <c:pt idx="4049">
                  <c:v>-110.34699999999999</c:v>
                </c:pt>
                <c:pt idx="4050">
                  <c:v>-109.67100000000001</c:v>
                </c:pt>
                <c:pt idx="4051">
                  <c:v>-109</c:v>
                </c:pt>
                <c:pt idx="4052">
                  <c:v>-108.343</c:v>
                </c:pt>
                <c:pt idx="4053">
                  <c:v>-107.687</c:v>
                </c:pt>
                <c:pt idx="4054">
                  <c:v>-107.029</c:v>
                </c:pt>
                <c:pt idx="4055">
                  <c:v>-106.369</c:v>
                </c:pt>
                <c:pt idx="4056">
                  <c:v>-105.702</c:v>
                </c:pt>
                <c:pt idx="4057">
                  <c:v>-105.059</c:v>
                </c:pt>
                <c:pt idx="4058">
                  <c:v>-104.41</c:v>
                </c:pt>
                <c:pt idx="4059">
                  <c:v>-103.752</c:v>
                </c:pt>
                <c:pt idx="4060">
                  <c:v>-103.122</c:v>
                </c:pt>
                <c:pt idx="4061">
                  <c:v>-102.488</c:v>
                </c:pt>
                <c:pt idx="4062">
                  <c:v>-101.867</c:v>
                </c:pt>
                <c:pt idx="4063">
                  <c:v>-101.23399999999999</c:v>
                </c:pt>
                <c:pt idx="4064">
                  <c:v>-100.623</c:v>
                </c:pt>
                <c:pt idx="4065">
                  <c:v>-99.986099999999993</c:v>
                </c:pt>
                <c:pt idx="4066">
                  <c:v>-99.377600000000001</c:v>
                </c:pt>
                <c:pt idx="4067">
                  <c:v>-98.788899999999998</c:v>
                </c:pt>
                <c:pt idx="4068">
                  <c:v>-98.203100000000006</c:v>
                </c:pt>
                <c:pt idx="4069">
                  <c:v>-97.600099999999998</c:v>
                </c:pt>
                <c:pt idx="4070">
                  <c:v>-96.981700000000004</c:v>
                </c:pt>
                <c:pt idx="4071">
                  <c:v>-96.331800000000001</c:v>
                </c:pt>
                <c:pt idx="4072">
                  <c:v>-95.643199999999993</c:v>
                </c:pt>
                <c:pt idx="4073">
                  <c:v>-95.067700000000002</c:v>
                </c:pt>
                <c:pt idx="4074">
                  <c:v>-94.481099999999998</c:v>
                </c:pt>
                <c:pt idx="4075">
                  <c:v>-93.917299999999997</c:v>
                </c:pt>
                <c:pt idx="4076">
                  <c:v>-93.331699999999998</c:v>
                </c:pt>
                <c:pt idx="4077">
                  <c:v>-92.764099999999999</c:v>
                </c:pt>
                <c:pt idx="4078">
                  <c:v>-92.209900000000005</c:v>
                </c:pt>
                <c:pt idx="4079">
                  <c:v>-91.643600000000006</c:v>
                </c:pt>
                <c:pt idx="4080">
                  <c:v>-91.093299999999999</c:v>
                </c:pt>
                <c:pt idx="4081">
                  <c:v>-90.548100000000005</c:v>
                </c:pt>
                <c:pt idx="4082">
                  <c:v>-89.988699999999994</c:v>
                </c:pt>
                <c:pt idx="4083">
                  <c:v>-89.442499999999995</c:v>
                </c:pt>
                <c:pt idx="4084">
                  <c:v>-88.899900000000002</c:v>
                </c:pt>
                <c:pt idx="4085">
                  <c:v>-88.363</c:v>
                </c:pt>
                <c:pt idx="4086">
                  <c:v>-87.834800000000001</c:v>
                </c:pt>
                <c:pt idx="4087">
                  <c:v>-87.293199999999999</c:v>
                </c:pt>
                <c:pt idx="4088">
                  <c:v>-86.771600000000007</c:v>
                </c:pt>
                <c:pt idx="4089">
                  <c:v>-86.252099999999999</c:v>
                </c:pt>
                <c:pt idx="4090">
                  <c:v>-85.712299999999999</c:v>
                </c:pt>
                <c:pt idx="4091">
                  <c:v>-85.205399999999997</c:v>
                </c:pt>
                <c:pt idx="4092">
                  <c:v>-84.687600000000003</c:v>
                </c:pt>
                <c:pt idx="4093">
                  <c:v>-84.174300000000002</c:v>
                </c:pt>
                <c:pt idx="4094">
                  <c:v>-83.670699999999997</c:v>
                </c:pt>
                <c:pt idx="4095">
                  <c:v>-83.160799999999995</c:v>
                </c:pt>
                <c:pt idx="4096">
                  <c:v>-82.649900000000002</c:v>
                </c:pt>
                <c:pt idx="4097">
                  <c:v>-82.159199999999998</c:v>
                </c:pt>
                <c:pt idx="4098">
                  <c:v>-81.663600000000002</c:v>
                </c:pt>
                <c:pt idx="4099">
                  <c:v>-81.168999999999997</c:v>
                </c:pt>
                <c:pt idx="4100">
                  <c:v>-80.686899999999994</c:v>
                </c:pt>
                <c:pt idx="4101">
                  <c:v>-80.197500000000005</c:v>
                </c:pt>
                <c:pt idx="4102">
                  <c:v>-79.715599999999995</c:v>
                </c:pt>
                <c:pt idx="4103">
                  <c:v>-79.233999999999995</c:v>
                </c:pt>
                <c:pt idx="4104">
                  <c:v>-78.760199999999998</c:v>
                </c:pt>
                <c:pt idx="4105">
                  <c:v>-78.293000000000006</c:v>
                </c:pt>
                <c:pt idx="4106">
                  <c:v>-77.819599999999994</c:v>
                </c:pt>
                <c:pt idx="4107">
                  <c:v>-77.355699999999999</c:v>
                </c:pt>
                <c:pt idx="4108">
                  <c:v>-76.893600000000006</c:v>
                </c:pt>
                <c:pt idx="4109">
                  <c:v>-76.41</c:v>
                </c:pt>
                <c:pt idx="4110">
                  <c:v>-75.961200000000005</c:v>
                </c:pt>
                <c:pt idx="4111">
                  <c:v>-75.504400000000004</c:v>
                </c:pt>
                <c:pt idx="4112">
                  <c:v>-75.056600000000003</c:v>
                </c:pt>
                <c:pt idx="4113">
                  <c:v>-74.608999999999995</c:v>
                </c:pt>
                <c:pt idx="4114">
                  <c:v>-74.153599999999997</c:v>
                </c:pt>
                <c:pt idx="4115">
                  <c:v>-73.706699999999998</c:v>
                </c:pt>
                <c:pt idx="4116">
                  <c:v>-73.267099999999999</c:v>
                </c:pt>
                <c:pt idx="4117">
                  <c:v>-72.8245</c:v>
                </c:pt>
                <c:pt idx="4118">
                  <c:v>-72.391499999999994</c:v>
                </c:pt>
                <c:pt idx="4119">
                  <c:v>-71.956400000000002</c:v>
                </c:pt>
                <c:pt idx="4120">
                  <c:v>-71.523200000000003</c:v>
                </c:pt>
                <c:pt idx="4121">
                  <c:v>-71.097200000000001</c:v>
                </c:pt>
                <c:pt idx="4122">
                  <c:v>-70.665499999999994</c:v>
                </c:pt>
                <c:pt idx="4123">
                  <c:v>-70.245199999999997</c:v>
                </c:pt>
                <c:pt idx="4124">
                  <c:v>-69.820999999999998</c:v>
                </c:pt>
                <c:pt idx="4125">
                  <c:v>-69.414100000000005</c:v>
                </c:pt>
                <c:pt idx="4126">
                  <c:v>-68.9983</c:v>
                </c:pt>
                <c:pt idx="4127">
                  <c:v>-68.595200000000006</c:v>
                </c:pt>
                <c:pt idx="4128">
                  <c:v>-68.170599999999993</c:v>
                </c:pt>
                <c:pt idx="4129">
                  <c:v>-67.764399999999995</c:v>
                </c:pt>
                <c:pt idx="4130">
                  <c:v>-67.363100000000003</c:v>
                </c:pt>
                <c:pt idx="4131">
                  <c:v>-66.9602</c:v>
                </c:pt>
                <c:pt idx="4132">
                  <c:v>-66.547899999999998</c:v>
                </c:pt>
                <c:pt idx="4133">
                  <c:v>-66.161500000000004</c:v>
                </c:pt>
                <c:pt idx="4134">
                  <c:v>-65.7517</c:v>
                </c:pt>
                <c:pt idx="4135">
                  <c:v>-65.360500000000002</c:v>
                </c:pt>
                <c:pt idx="4136">
                  <c:v>-64.980199999999996</c:v>
                </c:pt>
                <c:pt idx="4137">
                  <c:v>-64.586200000000005</c:v>
                </c:pt>
                <c:pt idx="4138">
                  <c:v>-64.203299999999999</c:v>
                </c:pt>
                <c:pt idx="4139">
                  <c:v>-63.817</c:v>
                </c:pt>
                <c:pt idx="4140">
                  <c:v>-63.430700000000002</c:v>
                </c:pt>
                <c:pt idx="4141">
                  <c:v>-63.052500000000002</c:v>
                </c:pt>
                <c:pt idx="4142">
                  <c:v>-62.672699999999999</c:v>
                </c:pt>
                <c:pt idx="4143">
                  <c:v>-62.297899999999998</c:v>
                </c:pt>
                <c:pt idx="4144">
                  <c:v>-61.936799999999998</c:v>
                </c:pt>
                <c:pt idx="4145">
                  <c:v>-61.559899999999999</c:v>
                </c:pt>
                <c:pt idx="4146">
                  <c:v>-61.183700000000002</c:v>
                </c:pt>
                <c:pt idx="4147">
                  <c:v>-60.819800000000001</c:v>
                </c:pt>
                <c:pt idx="4148">
                  <c:v>-60.4572</c:v>
                </c:pt>
                <c:pt idx="4149">
                  <c:v>-60.091999999999999</c:v>
                </c:pt>
                <c:pt idx="4150">
                  <c:v>-59.742400000000004</c:v>
                </c:pt>
                <c:pt idx="4151">
                  <c:v>-59.377800000000001</c:v>
                </c:pt>
                <c:pt idx="4152">
                  <c:v>-59.027000000000001</c:v>
                </c:pt>
                <c:pt idx="4153">
                  <c:v>-58.672899999999998</c:v>
                </c:pt>
                <c:pt idx="4154">
                  <c:v>-58.321800000000003</c:v>
                </c:pt>
                <c:pt idx="4155">
                  <c:v>-57.971899999999998</c:v>
                </c:pt>
                <c:pt idx="4156">
                  <c:v>-57.622999999999998</c:v>
                </c:pt>
                <c:pt idx="4157">
                  <c:v>-57.2776</c:v>
                </c:pt>
                <c:pt idx="4158">
                  <c:v>-56.9373</c:v>
                </c:pt>
                <c:pt idx="4159">
                  <c:v>-56.593000000000004</c:v>
                </c:pt>
                <c:pt idx="4160">
                  <c:v>-56.247599999999998</c:v>
                </c:pt>
                <c:pt idx="4161">
                  <c:v>-55.918700000000001</c:v>
                </c:pt>
                <c:pt idx="4162">
                  <c:v>-55.584600000000002</c:v>
                </c:pt>
                <c:pt idx="4163">
                  <c:v>-55.2515</c:v>
                </c:pt>
                <c:pt idx="4164">
                  <c:v>-54.918300000000002</c:v>
                </c:pt>
                <c:pt idx="4165">
                  <c:v>-54.587600000000002</c:v>
                </c:pt>
                <c:pt idx="4166">
                  <c:v>-54.266100000000002</c:v>
                </c:pt>
                <c:pt idx="4167">
                  <c:v>-53.930399999999999</c:v>
                </c:pt>
                <c:pt idx="4168">
                  <c:v>-53.611400000000003</c:v>
                </c:pt>
                <c:pt idx="4169">
                  <c:v>-53.300600000000003</c:v>
                </c:pt>
                <c:pt idx="4170">
                  <c:v>-52.966200000000001</c:v>
                </c:pt>
                <c:pt idx="4171">
                  <c:v>-52.651800000000001</c:v>
                </c:pt>
                <c:pt idx="4172">
                  <c:v>-52.329599999999999</c:v>
                </c:pt>
                <c:pt idx="4173">
                  <c:v>-52.010100000000001</c:v>
                </c:pt>
                <c:pt idx="4174">
                  <c:v>-51.711799999999997</c:v>
                </c:pt>
                <c:pt idx="4175">
                  <c:v>-51.392899999999997</c:v>
                </c:pt>
                <c:pt idx="4176">
                  <c:v>-51.088500000000003</c:v>
                </c:pt>
                <c:pt idx="4177">
                  <c:v>-50.793700000000001</c:v>
                </c:pt>
                <c:pt idx="4178">
                  <c:v>-50.473799999999997</c:v>
                </c:pt>
                <c:pt idx="4179">
                  <c:v>-50.165300000000002</c:v>
                </c:pt>
                <c:pt idx="4180">
                  <c:v>-49.8703</c:v>
                </c:pt>
                <c:pt idx="4181">
                  <c:v>-49.57</c:v>
                </c:pt>
                <c:pt idx="4182">
                  <c:v>-49.268500000000003</c:v>
                </c:pt>
                <c:pt idx="4183">
                  <c:v>-48.976999999999997</c:v>
                </c:pt>
                <c:pt idx="4184">
                  <c:v>-48.6798</c:v>
                </c:pt>
                <c:pt idx="4185">
                  <c:v>-48.385899999999999</c:v>
                </c:pt>
                <c:pt idx="4186">
                  <c:v>-48.091200000000001</c:v>
                </c:pt>
                <c:pt idx="4187">
                  <c:v>-47.806199999999997</c:v>
                </c:pt>
                <c:pt idx="4188">
                  <c:v>-47.522300000000001</c:v>
                </c:pt>
                <c:pt idx="4189">
                  <c:v>-47.227699999999999</c:v>
                </c:pt>
                <c:pt idx="4190">
                  <c:v>-46.948999999999998</c:v>
                </c:pt>
                <c:pt idx="4191">
                  <c:v>-46.671599999999998</c:v>
                </c:pt>
                <c:pt idx="4192">
                  <c:v>-46.381900000000002</c:v>
                </c:pt>
                <c:pt idx="4193">
                  <c:v>-46.098599999999998</c:v>
                </c:pt>
                <c:pt idx="4194">
                  <c:v>-45.821100000000001</c:v>
                </c:pt>
                <c:pt idx="4195">
                  <c:v>-45.5458</c:v>
                </c:pt>
                <c:pt idx="4196">
                  <c:v>-45.271799999999999</c:v>
                </c:pt>
                <c:pt idx="4197">
                  <c:v>-44.996499999999997</c:v>
                </c:pt>
                <c:pt idx="4198">
                  <c:v>-44.715499999999999</c:v>
                </c:pt>
                <c:pt idx="4199">
                  <c:v>-44.453200000000002</c:v>
                </c:pt>
                <c:pt idx="4200">
                  <c:v>-44.182499999999997</c:v>
                </c:pt>
                <c:pt idx="4201">
                  <c:v>-43.9253</c:v>
                </c:pt>
                <c:pt idx="4202">
                  <c:v>-43.650500000000001</c:v>
                </c:pt>
                <c:pt idx="4203">
                  <c:v>-43.387599999999999</c:v>
                </c:pt>
                <c:pt idx="4204">
                  <c:v>-43.129899999999999</c:v>
                </c:pt>
                <c:pt idx="4205">
                  <c:v>-42.864400000000003</c:v>
                </c:pt>
                <c:pt idx="4206">
                  <c:v>-42.600900000000003</c:v>
                </c:pt>
                <c:pt idx="4207">
                  <c:v>-42.350099999999998</c:v>
                </c:pt>
                <c:pt idx="4208">
                  <c:v>-42.0931</c:v>
                </c:pt>
                <c:pt idx="4209">
                  <c:v>-41.837899999999998</c:v>
                </c:pt>
                <c:pt idx="4210">
                  <c:v>-41.588299999999997</c:v>
                </c:pt>
                <c:pt idx="4211">
                  <c:v>-41.332500000000003</c:v>
                </c:pt>
                <c:pt idx="4212">
                  <c:v>-41.089199999999998</c:v>
                </c:pt>
                <c:pt idx="4213">
                  <c:v>-40.845199999999998</c:v>
                </c:pt>
                <c:pt idx="4214">
                  <c:v>-40.596499999999999</c:v>
                </c:pt>
                <c:pt idx="4215">
                  <c:v>-40.341900000000003</c:v>
                </c:pt>
                <c:pt idx="4216">
                  <c:v>-40.105800000000002</c:v>
                </c:pt>
                <c:pt idx="4217">
                  <c:v>-39.8474</c:v>
                </c:pt>
                <c:pt idx="4218">
                  <c:v>-39.613700000000001</c:v>
                </c:pt>
                <c:pt idx="4219">
                  <c:v>-39.387099999999997</c:v>
                </c:pt>
                <c:pt idx="4220">
                  <c:v>-39.139299999999999</c:v>
                </c:pt>
                <c:pt idx="4221">
                  <c:v>-38.902200000000001</c:v>
                </c:pt>
                <c:pt idx="4222">
                  <c:v>-38.669600000000003</c:v>
                </c:pt>
                <c:pt idx="4223">
                  <c:v>-38.433100000000003</c:v>
                </c:pt>
                <c:pt idx="4224">
                  <c:v>-38.1967</c:v>
                </c:pt>
                <c:pt idx="4225">
                  <c:v>-37.978000000000002</c:v>
                </c:pt>
                <c:pt idx="4226">
                  <c:v>-37.741</c:v>
                </c:pt>
                <c:pt idx="4227">
                  <c:v>-37.518599999999999</c:v>
                </c:pt>
                <c:pt idx="4228">
                  <c:v>-37.294499999999999</c:v>
                </c:pt>
                <c:pt idx="4229">
                  <c:v>-37.065199999999997</c:v>
                </c:pt>
                <c:pt idx="4230">
                  <c:v>-36.841999999999999</c:v>
                </c:pt>
                <c:pt idx="4231">
                  <c:v>-36.6218</c:v>
                </c:pt>
                <c:pt idx="4232">
                  <c:v>-36.405900000000003</c:v>
                </c:pt>
                <c:pt idx="4233">
                  <c:v>-36.189599999999999</c:v>
                </c:pt>
                <c:pt idx="4234">
                  <c:v>-35.968699999999998</c:v>
                </c:pt>
                <c:pt idx="4235">
                  <c:v>-35.756300000000003</c:v>
                </c:pt>
                <c:pt idx="4236">
                  <c:v>-35.540999999999997</c:v>
                </c:pt>
                <c:pt idx="4237">
                  <c:v>-35.325800000000001</c:v>
                </c:pt>
                <c:pt idx="4238">
                  <c:v>-35.122</c:v>
                </c:pt>
                <c:pt idx="4239">
                  <c:v>-34.904400000000003</c:v>
                </c:pt>
                <c:pt idx="4240">
                  <c:v>-34.698700000000002</c:v>
                </c:pt>
                <c:pt idx="4241">
                  <c:v>-34.491199999999999</c:v>
                </c:pt>
                <c:pt idx="4242">
                  <c:v>-34.287100000000002</c:v>
                </c:pt>
                <c:pt idx="4243">
                  <c:v>-34.088000000000001</c:v>
                </c:pt>
                <c:pt idx="4244">
                  <c:v>-33.876300000000001</c:v>
                </c:pt>
                <c:pt idx="4245">
                  <c:v>-33.680799999999998</c:v>
                </c:pt>
                <c:pt idx="4246">
                  <c:v>-33.475299999999997</c:v>
                </c:pt>
                <c:pt idx="4247">
                  <c:v>-33.266399999999997</c:v>
                </c:pt>
                <c:pt idx="4248">
                  <c:v>-33.0794</c:v>
                </c:pt>
                <c:pt idx="4249">
                  <c:v>-32.871899999999997</c:v>
                </c:pt>
                <c:pt idx="4250">
                  <c:v>-32.677999999999997</c:v>
                </c:pt>
                <c:pt idx="4251">
                  <c:v>-32.488999999999997</c:v>
                </c:pt>
                <c:pt idx="4252">
                  <c:v>-32.295099999999998</c:v>
                </c:pt>
                <c:pt idx="4253">
                  <c:v>-32.102699999999999</c:v>
                </c:pt>
                <c:pt idx="4254">
                  <c:v>-31.918500000000002</c:v>
                </c:pt>
                <c:pt idx="4255">
                  <c:v>-31.721699999999998</c:v>
                </c:pt>
                <c:pt idx="4256">
                  <c:v>-31.531099999999999</c:v>
                </c:pt>
                <c:pt idx="4257">
                  <c:v>-31.349399999999999</c:v>
                </c:pt>
                <c:pt idx="4258">
                  <c:v>-31.15</c:v>
                </c:pt>
                <c:pt idx="4259">
                  <c:v>-30.970199999999998</c:v>
                </c:pt>
                <c:pt idx="4260">
                  <c:v>-30.7925</c:v>
                </c:pt>
                <c:pt idx="4261">
                  <c:v>-30.6005</c:v>
                </c:pt>
                <c:pt idx="4262">
                  <c:v>-30.424399999999999</c:v>
                </c:pt>
                <c:pt idx="4263">
                  <c:v>-30.2395</c:v>
                </c:pt>
                <c:pt idx="4264">
                  <c:v>-30.064299999999999</c:v>
                </c:pt>
                <c:pt idx="4265">
                  <c:v>-29.8888</c:v>
                </c:pt>
                <c:pt idx="4266">
                  <c:v>-29.708400000000001</c:v>
                </c:pt>
                <c:pt idx="4267">
                  <c:v>-29.538699999999999</c:v>
                </c:pt>
                <c:pt idx="4268">
                  <c:v>-29.362300000000001</c:v>
                </c:pt>
                <c:pt idx="4269">
                  <c:v>-29.181799999999999</c:v>
                </c:pt>
                <c:pt idx="4270">
                  <c:v>-29.022099999999998</c:v>
                </c:pt>
                <c:pt idx="4271">
                  <c:v>-28.856999999999999</c:v>
                </c:pt>
                <c:pt idx="4272">
                  <c:v>-28.674800000000001</c:v>
                </c:pt>
                <c:pt idx="4273">
                  <c:v>-28.510100000000001</c:v>
                </c:pt>
                <c:pt idx="4274">
                  <c:v>-28.354800000000001</c:v>
                </c:pt>
                <c:pt idx="4275">
                  <c:v>-28.175699999999999</c:v>
                </c:pt>
                <c:pt idx="4276">
                  <c:v>-28.010400000000001</c:v>
                </c:pt>
                <c:pt idx="4277">
                  <c:v>-27.851500000000001</c:v>
                </c:pt>
                <c:pt idx="4278">
                  <c:v>-27.694099999999999</c:v>
                </c:pt>
                <c:pt idx="4279">
                  <c:v>-27.535699999999999</c:v>
                </c:pt>
                <c:pt idx="4280">
                  <c:v>-27.377700000000001</c:v>
                </c:pt>
                <c:pt idx="4281">
                  <c:v>-27.214500000000001</c:v>
                </c:pt>
                <c:pt idx="4282">
                  <c:v>-27.059799999999999</c:v>
                </c:pt>
                <c:pt idx="4283">
                  <c:v>-26.898800000000001</c:v>
                </c:pt>
                <c:pt idx="4284">
                  <c:v>-26.750699999999998</c:v>
                </c:pt>
                <c:pt idx="4285">
                  <c:v>-26.594999999999999</c:v>
                </c:pt>
                <c:pt idx="4286">
                  <c:v>-26.455100000000002</c:v>
                </c:pt>
                <c:pt idx="4287">
                  <c:v>-26.2925</c:v>
                </c:pt>
                <c:pt idx="4288">
                  <c:v>-26.132000000000001</c:v>
                </c:pt>
                <c:pt idx="4289">
                  <c:v>-25.989100000000001</c:v>
                </c:pt>
                <c:pt idx="4290">
                  <c:v>-25.854199999999999</c:v>
                </c:pt>
                <c:pt idx="4291">
                  <c:v>-25.702500000000001</c:v>
                </c:pt>
                <c:pt idx="4292">
                  <c:v>-25.5656</c:v>
                </c:pt>
                <c:pt idx="4293">
                  <c:v>-25.418800000000001</c:v>
                </c:pt>
                <c:pt idx="4294">
                  <c:v>-25.269200000000001</c:v>
                </c:pt>
                <c:pt idx="4295">
                  <c:v>-25.122699999999998</c:v>
                </c:pt>
                <c:pt idx="4296">
                  <c:v>-24.986000000000001</c:v>
                </c:pt>
                <c:pt idx="4297">
                  <c:v>-24.840199999999999</c:v>
                </c:pt>
                <c:pt idx="4298">
                  <c:v>-24.698799999999999</c:v>
                </c:pt>
                <c:pt idx="4299">
                  <c:v>-24.575800000000001</c:v>
                </c:pt>
                <c:pt idx="4300">
                  <c:v>-24.431799999999999</c:v>
                </c:pt>
                <c:pt idx="4301">
                  <c:v>-24.294499999999999</c:v>
                </c:pt>
                <c:pt idx="4302">
                  <c:v>-24.1647</c:v>
                </c:pt>
                <c:pt idx="4303">
                  <c:v>-24.026599999999998</c:v>
                </c:pt>
                <c:pt idx="4304">
                  <c:v>-23.892700000000001</c:v>
                </c:pt>
                <c:pt idx="4305">
                  <c:v>-23.767399999999999</c:v>
                </c:pt>
                <c:pt idx="4306">
                  <c:v>-23.639399999999998</c:v>
                </c:pt>
                <c:pt idx="4307">
                  <c:v>-23.511199999999999</c:v>
                </c:pt>
                <c:pt idx="4308">
                  <c:v>-23.378699999999998</c:v>
                </c:pt>
                <c:pt idx="4309">
                  <c:v>-23.266300000000001</c:v>
                </c:pt>
                <c:pt idx="4310">
                  <c:v>-23.133400000000002</c:v>
                </c:pt>
                <c:pt idx="4311">
                  <c:v>-23.0108</c:v>
                </c:pt>
                <c:pt idx="4312">
                  <c:v>-22.889299999999999</c:v>
                </c:pt>
                <c:pt idx="4313">
                  <c:v>-22.7517</c:v>
                </c:pt>
                <c:pt idx="4314">
                  <c:v>-22.6343</c:v>
                </c:pt>
                <c:pt idx="4315">
                  <c:v>-22.518799999999999</c:v>
                </c:pt>
                <c:pt idx="4316">
                  <c:v>-22.400600000000001</c:v>
                </c:pt>
                <c:pt idx="4317">
                  <c:v>-22.279499999999999</c:v>
                </c:pt>
                <c:pt idx="4318">
                  <c:v>-22.159199999999998</c:v>
                </c:pt>
                <c:pt idx="4319">
                  <c:v>-22.043700000000001</c:v>
                </c:pt>
                <c:pt idx="4320">
                  <c:v>-21.9251</c:v>
                </c:pt>
                <c:pt idx="4321">
                  <c:v>-21.812000000000001</c:v>
                </c:pt>
                <c:pt idx="4322">
                  <c:v>-21.698599999999999</c:v>
                </c:pt>
                <c:pt idx="4323">
                  <c:v>-21.587499999999999</c:v>
                </c:pt>
                <c:pt idx="4324">
                  <c:v>-21.470099999999999</c:v>
                </c:pt>
                <c:pt idx="4325">
                  <c:v>-21.364000000000001</c:v>
                </c:pt>
                <c:pt idx="4326">
                  <c:v>-21.249400000000001</c:v>
                </c:pt>
                <c:pt idx="4327">
                  <c:v>-21.132999999999999</c:v>
                </c:pt>
                <c:pt idx="4328">
                  <c:v>-21.032299999999999</c:v>
                </c:pt>
                <c:pt idx="4329">
                  <c:v>-20.928899999999999</c:v>
                </c:pt>
                <c:pt idx="4330">
                  <c:v>-20.817699999999999</c:v>
                </c:pt>
                <c:pt idx="4331">
                  <c:v>-20.712499999999999</c:v>
                </c:pt>
                <c:pt idx="4332">
                  <c:v>-20.605599999999999</c:v>
                </c:pt>
                <c:pt idx="4333">
                  <c:v>-20.492999999999999</c:v>
                </c:pt>
                <c:pt idx="4334">
                  <c:v>-20.4026</c:v>
                </c:pt>
                <c:pt idx="4335">
                  <c:v>-20.295300000000001</c:v>
                </c:pt>
                <c:pt idx="4336">
                  <c:v>-20.1952</c:v>
                </c:pt>
                <c:pt idx="4337">
                  <c:v>-20.097200000000001</c:v>
                </c:pt>
                <c:pt idx="4338">
                  <c:v>-19.9924</c:v>
                </c:pt>
                <c:pt idx="4339">
                  <c:v>-19.889700000000001</c:v>
                </c:pt>
                <c:pt idx="4340">
                  <c:v>-19.795000000000002</c:v>
                </c:pt>
                <c:pt idx="4341">
                  <c:v>-19.689900000000002</c:v>
                </c:pt>
                <c:pt idx="4342">
                  <c:v>-19.605599999999999</c:v>
                </c:pt>
                <c:pt idx="4343">
                  <c:v>-19.508900000000001</c:v>
                </c:pt>
                <c:pt idx="4344">
                  <c:v>-19.416799999999999</c:v>
                </c:pt>
                <c:pt idx="4345">
                  <c:v>-19.3201</c:v>
                </c:pt>
                <c:pt idx="4346">
                  <c:v>-19.225000000000001</c:v>
                </c:pt>
                <c:pt idx="4347">
                  <c:v>-19.134399999999999</c:v>
                </c:pt>
                <c:pt idx="4348">
                  <c:v>-19.045200000000001</c:v>
                </c:pt>
                <c:pt idx="4349">
                  <c:v>-18.953099999999999</c:v>
                </c:pt>
                <c:pt idx="4350">
                  <c:v>-18.865600000000001</c:v>
                </c:pt>
                <c:pt idx="4351">
                  <c:v>-18.772400000000001</c:v>
                </c:pt>
                <c:pt idx="4352">
                  <c:v>-18.680299999999999</c:v>
                </c:pt>
                <c:pt idx="4353">
                  <c:v>-18.6023</c:v>
                </c:pt>
                <c:pt idx="4354">
                  <c:v>-18.514299999999999</c:v>
                </c:pt>
                <c:pt idx="4355">
                  <c:v>-18.429099999999998</c:v>
                </c:pt>
                <c:pt idx="4356">
                  <c:v>-18.342500000000001</c:v>
                </c:pt>
                <c:pt idx="4357">
                  <c:v>-18.258900000000001</c:v>
                </c:pt>
                <c:pt idx="4358">
                  <c:v>-18.173400000000001</c:v>
                </c:pt>
                <c:pt idx="4359">
                  <c:v>-18.0885</c:v>
                </c:pt>
                <c:pt idx="4360">
                  <c:v>-18.0107</c:v>
                </c:pt>
                <c:pt idx="4361">
                  <c:v>-17.926300000000001</c:v>
                </c:pt>
                <c:pt idx="4362">
                  <c:v>-17.845700000000001</c:v>
                </c:pt>
                <c:pt idx="4363">
                  <c:v>-17.764199999999999</c:v>
                </c:pt>
                <c:pt idx="4364">
                  <c:v>-17.693300000000001</c:v>
                </c:pt>
                <c:pt idx="4365">
                  <c:v>-17.604199999999999</c:v>
                </c:pt>
                <c:pt idx="4366">
                  <c:v>-17.535</c:v>
                </c:pt>
                <c:pt idx="4367">
                  <c:v>-17.4541</c:v>
                </c:pt>
                <c:pt idx="4368">
                  <c:v>-17.3809</c:v>
                </c:pt>
                <c:pt idx="4369">
                  <c:v>-17.3034</c:v>
                </c:pt>
                <c:pt idx="4370">
                  <c:v>-17.226600000000001</c:v>
                </c:pt>
                <c:pt idx="4371">
                  <c:v>-17.152999999999999</c:v>
                </c:pt>
                <c:pt idx="4372">
                  <c:v>-17.073699999999999</c:v>
                </c:pt>
                <c:pt idx="4373">
                  <c:v>-16.993400000000001</c:v>
                </c:pt>
                <c:pt idx="4374">
                  <c:v>-16.932700000000001</c:v>
                </c:pt>
                <c:pt idx="4375">
                  <c:v>-16.8565</c:v>
                </c:pt>
                <c:pt idx="4376">
                  <c:v>-16.784500000000001</c:v>
                </c:pt>
                <c:pt idx="4377">
                  <c:v>-16.717700000000001</c:v>
                </c:pt>
                <c:pt idx="4378">
                  <c:v>-16.643999999999998</c:v>
                </c:pt>
                <c:pt idx="4379">
                  <c:v>-16.578399999999998</c:v>
                </c:pt>
                <c:pt idx="4380">
                  <c:v>-16.512</c:v>
                </c:pt>
                <c:pt idx="4381">
                  <c:v>-16.433299999999999</c:v>
                </c:pt>
                <c:pt idx="4382">
                  <c:v>-16.3703</c:v>
                </c:pt>
                <c:pt idx="4383">
                  <c:v>-16.309899999999999</c:v>
                </c:pt>
                <c:pt idx="4384">
                  <c:v>-16.230799999999999</c:v>
                </c:pt>
                <c:pt idx="4385">
                  <c:v>-16.164899999999999</c:v>
                </c:pt>
                <c:pt idx="4386">
                  <c:v>-16.102699999999999</c:v>
                </c:pt>
                <c:pt idx="4387">
                  <c:v>-16.038499999999999</c:v>
                </c:pt>
                <c:pt idx="4388">
                  <c:v>-15.971299999999999</c:v>
                </c:pt>
                <c:pt idx="4389">
                  <c:v>-15.9078</c:v>
                </c:pt>
                <c:pt idx="4390">
                  <c:v>-15.8345</c:v>
                </c:pt>
                <c:pt idx="4391">
                  <c:v>-15.7743</c:v>
                </c:pt>
                <c:pt idx="4392">
                  <c:v>-15.720599999999999</c:v>
                </c:pt>
                <c:pt idx="4393">
                  <c:v>-15.6579</c:v>
                </c:pt>
                <c:pt idx="4394">
                  <c:v>-15.590400000000001</c:v>
                </c:pt>
                <c:pt idx="4395">
                  <c:v>-15.5311</c:v>
                </c:pt>
                <c:pt idx="4396">
                  <c:v>-15.4682</c:v>
                </c:pt>
                <c:pt idx="4397">
                  <c:v>-15.414400000000001</c:v>
                </c:pt>
                <c:pt idx="4398">
                  <c:v>-15.348100000000001</c:v>
                </c:pt>
                <c:pt idx="4399">
                  <c:v>-15.298999999999999</c:v>
                </c:pt>
                <c:pt idx="4400">
                  <c:v>-15.2338</c:v>
                </c:pt>
                <c:pt idx="4401">
                  <c:v>-15.1783</c:v>
                </c:pt>
                <c:pt idx="4402">
                  <c:v>-15.124000000000001</c:v>
                </c:pt>
                <c:pt idx="4403">
                  <c:v>-15.055300000000001</c:v>
                </c:pt>
                <c:pt idx="4404">
                  <c:v>-15.003299999999999</c:v>
                </c:pt>
                <c:pt idx="4405">
                  <c:v>-14.946300000000001</c:v>
                </c:pt>
                <c:pt idx="4406">
                  <c:v>-14.893000000000001</c:v>
                </c:pt>
                <c:pt idx="4407">
                  <c:v>-14.838699999999999</c:v>
                </c:pt>
                <c:pt idx="4408">
                  <c:v>-14.783200000000001</c:v>
                </c:pt>
                <c:pt idx="4409">
                  <c:v>-14.7346</c:v>
                </c:pt>
                <c:pt idx="4410">
                  <c:v>-14.668100000000001</c:v>
                </c:pt>
                <c:pt idx="4411">
                  <c:v>-14.619199999999999</c:v>
                </c:pt>
                <c:pt idx="4412">
                  <c:v>-14.5738</c:v>
                </c:pt>
                <c:pt idx="4413">
                  <c:v>-14.509</c:v>
                </c:pt>
                <c:pt idx="4414">
                  <c:v>-14.4628</c:v>
                </c:pt>
                <c:pt idx="4415">
                  <c:v>-14.411300000000001</c:v>
                </c:pt>
                <c:pt idx="4416">
                  <c:v>-14.351000000000001</c:v>
                </c:pt>
                <c:pt idx="4417">
                  <c:v>-14.3033</c:v>
                </c:pt>
                <c:pt idx="4418">
                  <c:v>-14.2567</c:v>
                </c:pt>
                <c:pt idx="4419">
                  <c:v>-14.2111</c:v>
                </c:pt>
                <c:pt idx="4420">
                  <c:v>-14.148099999999999</c:v>
                </c:pt>
                <c:pt idx="4421">
                  <c:v>-14.1052</c:v>
                </c:pt>
                <c:pt idx="4422">
                  <c:v>-14.0511</c:v>
                </c:pt>
                <c:pt idx="4423">
                  <c:v>-14.003500000000001</c:v>
                </c:pt>
                <c:pt idx="4424">
                  <c:v>-13.9582</c:v>
                </c:pt>
                <c:pt idx="4425">
                  <c:v>-13.905900000000001</c:v>
                </c:pt>
                <c:pt idx="4426">
                  <c:v>-13.859500000000001</c:v>
                </c:pt>
                <c:pt idx="4427">
                  <c:v>-13.8127</c:v>
                </c:pt>
                <c:pt idx="4428">
                  <c:v>-13.7644</c:v>
                </c:pt>
                <c:pt idx="4429">
                  <c:v>-13.707800000000001</c:v>
                </c:pt>
                <c:pt idx="4430">
                  <c:v>-13.6699</c:v>
                </c:pt>
                <c:pt idx="4431">
                  <c:v>-13.6243</c:v>
                </c:pt>
                <c:pt idx="4432">
                  <c:v>-13.5777</c:v>
                </c:pt>
                <c:pt idx="4433">
                  <c:v>-13.532999999999999</c:v>
                </c:pt>
                <c:pt idx="4434">
                  <c:v>-13.4847</c:v>
                </c:pt>
                <c:pt idx="4435">
                  <c:v>-13.438800000000001</c:v>
                </c:pt>
                <c:pt idx="4436">
                  <c:v>-13.391299999999999</c:v>
                </c:pt>
                <c:pt idx="4437">
                  <c:v>-13.3513</c:v>
                </c:pt>
                <c:pt idx="4438">
                  <c:v>-13.3123</c:v>
                </c:pt>
                <c:pt idx="4439">
                  <c:v>-13.261799999999999</c:v>
                </c:pt>
                <c:pt idx="4440">
                  <c:v>-13.2226</c:v>
                </c:pt>
                <c:pt idx="4441">
                  <c:v>-13.173500000000001</c:v>
                </c:pt>
                <c:pt idx="4442">
                  <c:v>-13.1304</c:v>
                </c:pt>
                <c:pt idx="4443">
                  <c:v>-13.0914</c:v>
                </c:pt>
                <c:pt idx="4444">
                  <c:v>-13.049899999999999</c:v>
                </c:pt>
                <c:pt idx="4445">
                  <c:v>-13.0023</c:v>
                </c:pt>
                <c:pt idx="4446">
                  <c:v>-12.964399999999999</c:v>
                </c:pt>
                <c:pt idx="4447">
                  <c:v>-12.918900000000001</c:v>
                </c:pt>
                <c:pt idx="4448">
                  <c:v>-12.874499999999999</c:v>
                </c:pt>
                <c:pt idx="4449">
                  <c:v>-12.839600000000001</c:v>
                </c:pt>
                <c:pt idx="4450">
                  <c:v>-12.801600000000001</c:v>
                </c:pt>
                <c:pt idx="4451">
                  <c:v>-12.761699999999999</c:v>
                </c:pt>
                <c:pt idx="4452">
                  <c:v>-12.7242</c:v>
                </c:pt>
                <c:pt idx="4453">
                  <c:v>-12.676600000000001</c:v>
                </c:pt>
                <c:pt idx="4454">
                  <c:v>-12.635</c:v>
                </c:pt>
                <c:pt idx="4455">
                  <c:v>-12.5974</c:v>
                </c:pt>
                <c:pt idx="4456">
                  <c:v>-12.5625</c:v>
                </c:pt>
                <c:pt idx="4457">
                  <c:v>-12.518000000000001</c:v>
                </c:pt>
                <c:pt idx="4458">
                  <c:v>-12.4818</c:v>
                </c:pt>
                <c:pt idx="4459">
                  <c:v>-12.444100000000001</c:v>
                </c:pt>
                <c:pt idx="4460">
                  <c:v>-12.409000000000001</c:v>
                </c:pt>
                <c:pt idx="4461">
                  <c:v>-12.362399999999999</c:v>
                </c:pt>
                <c:pt idx="4462">
                  <c:v>-12.3309</c:v>
                </c:pt>
                <c:pt idx="4463">
                  <c:v>-12.283300000000001</c:v>
                </c:pt>
                <c:pt idx="4464">
                  <c:v>-12.2555</c:v>
                </c:pt>
                <c:pt idx="4465">
                  <c:v>-12.214499999999999</c:v>
                </c:pt>
                <c:pt idx="4466">
                  <c:v>-12.168900000000001</c:v>
                </c:pt>
                <c:pt idx="4467">
                  <c:v>-12.1251</c:v>
                </c:pt>
                <c:pt idx="4468">
                  <c:v>-12.101000000000001</c:v>
                </c:pt>
                <c:pt idx="4469">
                  <c:v>-12.062200000000001</c:v>
                </c:pt>
                <c:pt idx="4470">
                  <c:v>-12.0252</c:v>
                </c:pt>
                <c:pt idx="4471">
                  <c:v>-11.9933</c:v>
                </c:pt>
                <c:pt idx="4472">
                  <c:v>-11.9534</c:v>
                </c:pt>
                <c:pt idx="4473">
                  <c:v>-11.923</c:v>
                </c:pt>
                <c:pt idx="4474">
                  <c:v>-11.8825</c:v>
                </c:pt>
                <c:pt idx="4475">
                  <c:v>-11.8445</c:v>
                </c:pt>
                <c:pt idx="4476">
                  <c:v>-11.8126</c:v>
                </c:pt>
                <c:pt idx="4477">
                  <c:v>-11.773899999999999</c:v>
                </c:pt>
                <c:pt idx="4478">
                  <c:v>-11.7479</c:v>
                </c:pt>
                <c:pt idx="4479">
                  <c:v>-11.7149</c:v>
                </c:pt>
                <c:pt idx="4480">
                  <c:v>-11.664999999999999</c:v>
                </c:pt>
                <c:pt idx="4481">
                  <c:v>-11.639099999999999</c:v>
                </c:pt>
                <c:pt idx="4482">
                  <c:v>-11.5992</c:v>
                </c:pt>
                <c:pt idx="4483">
                  <c:v>-11.5678</c:v>
                </c:pt>
                <c:pt idx="4484">
                  <c:v>-11.5343</c:v>
                </c:pt>
                <c:pt idx="4485">
                  <c:v>-11.5021</c:v>
                </c:pt>
                <c:pt idx="4486">
                  <c:v>-11.468999999999999</c:v>
                </c:pt>
                <c:pt idx="4487">
                  <c:v>-11.426</c:v>
                </c:pt>
                <c:pt idx="4488">
                  <c:v>-11.4093</c:v>
                </c:pt>
                <c:pt idx="4489">
                  <c:v>-11.368399999999999</c:v>
                </c:pt>
                <c:pt idx="4490">
                  <c:v>-11.333</c:v>
                </c:pt>
                <c:pt idx="4491">
                  <c:v>-11.3032</c:v>
                </c:pt>
                <c:pt idx="4492">
                  <c:v>-11.2652</c:v>
                </c:pt>
                <c:pt idx="4493">
                  <c:v>-11.229799999999999</c:v>
                </c:pt>
                <c:pt idx="4494">
                  <c:v>-11.202</c:v>
                </c:pt>
                <c:pt idx="4495">
                  <c:v>-11.1708</c:v>
                </c:pt>
                <c:pt idx="4496">
                  <c:v>-11.138999999999999</c:v>
                </c:pt>
                <c:pt idx="4497">
                  <c:v>-11.1088</c:v>
                </c:pt>
                <c:pt idx="4498">
                  <c:v>-11.075699999999999</c:v>
                </c:pt>
                <c:pt idx="4499">
                  <c:v>-11.043699999999999</c:v>
                </c:pt>
                <c:pt idx="4500">
                  <c:v>-11.011100000000001</c:v>
                </c:pt>
                <c:pt idx="4501">
                  <c:v>-10.9826</c:v>
                </c:pt>
                <c:pt idx="4502">
                  <c:v>-10.9498</c:v>
                </c:pt>
                <c:pt idx="4503">
                  <c:v>-10.916499999999999</c:v>
                </c:pt>
                <c:pt idx="4504">
                  <c:v>-10.8874</c:v>
                </c:pt>
                <c:pt idx="4505">
                  <c:v>-10.8544</c:v>
                </c:pt>
                <c:pt idx="4506">
                  <c:v>-10.821099999999999</c:v>
                </c:pt>
                <c:pt idx="4507">
                  <c:v>-10.799899999999999</c:v>
                </c:pt>
                <c:pt idx="4508">
                  <c:v>-10.7651</c:v>
                </c:pt>
                <c:pt idx="4509">
                  <c:v>-10.7318</c:v>
                </c:pt>
                <c:pt idx="4510">
                  <c:v>-10.713200000000001</c:v>
                </c:pt>
                <c:pt idx="4511">
                  <c:v>-10.6812</c:v>
                </c:pt>
                <c:pt idx="4512">
                  <c:v>-10.6494</c:v>
                </c:pt>
                <c:pt idx="4513">
                  <c:v>-10.617599999999999</c:v>
                </c:pt>
                <c:pt idx="4514">
                  <c:v>-10.5883</c:v>
                </c:pt>
                <c:pt idx="4515">
                  <c:v>-10.556800000000001</c:v>
                </c:pt>
                <c:pt idx="4516">
                  <c:v>-10.5303</c:v>
                </c:pt>
                <c:pt idx="4517">
                  <c:v>-10.498799999999999</c:v>
                </c:pt>
                <c:pt idx="4518">
                  <c:v>-10.4651</c:v>
                </c:pt>
                <c:pt idx="4519">
                  <c:v>-10.4381</c:v>
                </c:pt>
                <c:pt idx="4520">
                  <c:v>-10.408200000000001</c:v>
                </c:pt>
                <c:pt idx="4521">
                  <c:v>-10.388299999999999</c:v>
                </c:pt>
                <c:pt idx="4522">
                  <c:v>-10.3552</c:v>
                </c:pt>
                <c:pt idx="4523">
                  <c:v>-10.3241</c:v>
                </c:pt>
                <c:pt idx="4524">
                  <c:v>-10.299099999999999</c:v>
                </c:pt>
                <c:pt idx="4525">
                  <c:v>-10.263400000000001</c:v>
                </c:pt>
                <c:pt idx="4526">
                  <c:v>-10.244899999999999</c:v>
                </c:pt>
                <c:pt idx="4527">
                  <c:v>-10.212300000000001</c:v>
                </c:pt>
                <c:pt idx="4528">
                  <c:v>-10.183199999999999</c:v>
                </c:pt>
                <c:pt idx="4529">
                  <c:v>-10.1638</c:v>
                </c:pt>
                <c:pt idx="4530">
                  <c:v>-10.128299999999999</c:v>
                </c:pt>
                <c:pt idx="4531">
                  <c:v>-10.102600000000001</c:v>
                </c:pt>
                <c:pt idx="4532">
                  <c:v>-10.0791</c:v>
                </c:pt>
                <c:pt idx="4533">
                  <c:v>-10.050000000000001</c:v>
                </c:pt>
                <c:pt idx="4534">
                  <c:v>-10.022399999999999</c:v>
                </c:pt>
                <c:pt idx="4535">
                  <c:v>-9.9913799999999995</c:v>
                </c:pt>
                <c:pt idx="4536">
                  <c:v>-9.9713999999999992</c:v>
                </c:pt>
                <c:pt idx="4537">
                  <c:v>-9.9458800000000007</c:v>
                </c:pt>
                <c:pt idx="4538">
                  <c:v>-9.9112100000000005</c:v>
                </c:pt>
                <c:pt idx="4539">
                  <c:v>-9.8922899999999991</c:v>
                </c:pt>
                <c:pt idx="4540">
                  <c:v>-9.8662700000000001</c:v>
                </c:pt>
                <c:pt idx="4541">
                  <c:v>-9.8374000000000006</c:v>
                </c:pt>
                <c:pt idx="4542">
                  <c:v>-9.8054500000000004</c:v>
                </c:pt>
                <c:pt idx="4543">
                  <c:v>-9.7850900000000003</c:v>
                </c:pt>
                <c:pt idx="4544">
                  <c:v>-9.7529299999999992</c:v>
                </c:pt>
                <c:pt idx="4545">
                  <c:v>-9.7309699999999992</c:v>
                </c:pt>
                <c:pt idx="4546">
                  <c:v>-9.7221799999999998</c:v>
                </c:pt>
                <c:pt idx="4547">
                  <c:v>-9.6852199999999993</c:v>
                </c:pt>
                <c:pt idx="4548">
                  <c:v>-9.6688100000000006</c:v>
                </c:pt>
                <c:pt idx="4549">
                  <c:v>-9.6357400000000002</c:v>
                </c:pt>
                <c:pt idx="4550">
                  <c:v>-9.6094000000000008</c:v>
                </c:pt>
                <c:pt idx="4551">
                  <c:v>-9.5903399999999994</c:v>
                </c:pt>
                <c:pt idx="4552">
                  <c:v>-9.5599600000000002</c:v>
                </c:pt>
                <c:pt idx="4553">
                  <c:v>-9.5338899999999995</c:v>
                </c:pt>
                <c:pt idx="4554">
                  <c:v>-9.5129699999999993</c:v>
                </c:pt>
                <c:pt idx="4555">
                  <c:v>-9.4882000000000009</c:v>
                </c:pt>
                <c:pt idx="4556">
                  <c:v>-9.4589099999999995</c:v>
                </c:pt>
                <c:pt idx="4557">
                  <c:v>-9.4392399999999999</c:v>
                </c:pt>
                <c:pt idx="4558">
                  <c:v>-9.4120699999999999</c:v>
                </c:pt>
                <c:pt idx="4559">
                  <c:v>-9.3906799999999997</c:v>
                </c:pt>
                <c:pt idx="4560">
                  <c:v>-9.3602900000000009</c:v>
                </c:pt>
                <c:pt idx="4561">
                  <c:v>-9.3410399999999996</c:v>
                </c:pt>
                <c:pt idx="4562">
                  <c:v>-9.3111499999999996</c:v>
                </c:pt>
                <c:pt idx="4563">
                  <c:v>-9.2934099999999997</c:v>
                </c:pt>
                <c:pt idx="4564">
                  <c:v>-9.2701100000000007</c:v>
                </c:pt>
                <c:pt idx="4565">
                  <c:v>-9.24315</c:v>
                </c:pt>
                <c:pt idx="4566">
                  <c:v>-9.2231900000000007</c:v>
                </c:pt>
                <c:pt idx="4567">
                  <c:v>-9.2017199999999999</c:v>
                </c:pt>
                <c:pt idx="4568">
                  <c:v>-9.1753800000000005</c:v>
                </c:pt>
                <c:pt idx="4569">
                  <c:v>-9.1452000000000009</c:v>
                </c:pt>
                <c:pt idx="4570">
                  <c:v>-9.1367799999999999</c:v>
                </c:pt>
                <c:pt idx="4571">
                  <c:v>-9.1062499999999993</c:v>
                </c:pt>
                <c:pt idx="4572">
                  <c:v>-9.0904500000000006</c:v>
                </c:pt>
                <c:pt idx="4573">
                  <c:v>-9.0584000000000007</c:v>
                </c:pt>
                <c:pt idx="4574">
                  <c:v>-9.0407200000000003</c:v>
                </c:pt>
                <c:pt idx="4575">
                  <c:v>-9.0192099999999993</c:v>
                </c:pt>
                <c:pt idx="4576">
                  <c:v>-8.9999300000000009</c:v>
                </c:pt>
                <c:pt idx="4577">
                  <c:v>-8.9693299999999994</c:v>
                </c:pt>
                <c:pt idx="4578">
                  <c:v>-8.9447899999999994</c:v>
                </c:pt>
                <c:pt idx="4579">
                  <c:v>-8.9215800000000005</c:v>
                </c:pt>
                <c:pt idx="4580">
                  <c:v>-8.9055400000000002</c:v>
                </c:pt>
                <c:pt idx="4581">
                  <c:v>-8.8862100000000002</c:v>
                </c:pt>
                <c:pt idx="4582">
                  <c:v>-8.8546099999999992</c:v>
                </c:pt>
                <c:pt idx="4583">
                  <c:v>-8.8435100000000002</c:v>
                </c:pt>
                <c:pt idx="4584">
                  <c:v>-8.8242399999999996</c:v>
                </c:pt>
                <c:pt idx="4585">
                  <c:v>-8.7928300000000004</c:v>
                </c:pt>
                <c:pt idx="4586">
                  <c:v>-8.7783200000000008</c:v>
                </c:pt>
                <c:pt idx="4587">
                  <c:v>-8.7492099999999997</c:v>
                </c:pt>
                <c:pt idx="4588">
                  <c:v>-8.7314500000000006</c:v>
                </c:pt>
                <c:pt idx="4589">
                  <c:v>-8.7093100000000003</c:v>
                </c:pt>
                <c:pt idx="4590">
                  <c:v>-8.6876800000000003</c:v>
                </c:pt>
                <c:pt idx="4591">
                  <c:v>-8.6674399999999991</c:v>
                </c:pt>
                <c:pt idx="4592">
                  <c:v>-8.65198</c:v>
                </c:pt>
                <c:pt idx="4593">
                  <c:v>-8.6241900000000005</c:v>
                </c:pt>
                <c:pt idx="4594">
                  <c:v>-8.6057600000000001</c:v>
                </c:pt>
                <c:pt idx="4595">
                  <c:v>-8.5824499999999997</c:v>
                </c:pt>
                <c:pt idx="4596">
                  <c:v>-8.5680300000000003</c:v>
                </c:pt>
                <c:pt idx="4597">
                  <c:v>-8.5423299999999998</c:v>
                </c:pt>
                <c:pt idx="4598">
                  <c:v>-8.5227299999999993</c:v>
                </c:pt>
                <c:pt idx="4599">
                  <c:v>-8.5056100000000008</c:v>
                </c:pt>
                <c:pt idx="4600">
                  <c:v>-8.4852399999999992</c:v>
                </c:pt>
                <c:pt idx="4601">
                  <c:v>-8.4596699999999991</c:v>
                </c:pt>
                <c:pt idx="4602">
                  <c:v>-8.4424299999999999</c:v>
                </c:pt>
                <c:pt idx="4603">
                  <c:v>-8.4198699999999995</c:v>
                </c:pt>
                <c:pt idx="4604">
                  <c:v>-8.4076199999999996</c:v>
                </c:pt>
                <c:pt idx="4605">
                  <c:v>-8.3820099999999993</c:v>
                </c:pt>
                <c:pt idx="4606">
                  <c:v>-8.3693799999999996</c:v>
                </c:pt>
                <c:pt idx="4607">
                  <c:v>-8.3345500000000001</c:v>
                </c:pt>
                <c:pt idx="4608">
                  <c:v>-8.3244299999999996</c:v>
                </c:pt>
                <c:pt idx="4609">
                  <c:v>-8.3055800000000009</c:v>
                </c:pt>
                <c:pt idx="4610">
                  <c:v>-8.2862299999999998</c:v>
                </c:pt>
                <c:pt idx="4611">
                  <c:v>-8.2643400000000007</c:v>
                </c:pt>
                <c:pt idx="4612">
                  <c:v>-8.2505699999999997</c:v>
                </c:pt>
                <c:pt idx="4613">
                  <c:v>-8.2314299999999996</c:v>
                </c:pt>
                <c:pt idx="4614">
                  <c:v>-8.2086199999999998</c:v>
                </c:pt>
                <c:pt idx="4615">
                  <c:v>-8.1896400000000007</c:v>
                </c:pt>
                <c:pt idx="4616">
                  <c:v>-8.1737500000000001</c:v>
                </c:pt>
                <c:pt idx="4617">
                  <c:v>-8.1474299999999999</c:v>
                </c:pt>
                <c:pt idx="4618">
                  <c:v>-8.1369699999999998</c:v>
                </c:pt>
                <c:pt idx="4619">
                  <c:v>-8.1114700000000006</c:v>
                </c:pt>
                <c:pt idx="4620">
                  <c:v>-8.0921400000000006</c:v>
                </c:pt>
                <c:pt idx="4621">
                  <c:v>-8.0789500000000007</c:v>
                </c:pt>
                <c:pt idx="4622">
                  <c:v>-8.0610300000000006</c:v>
                </c:pt>
                <c:pt idx="4623">
                  <c:v>-8.0395699999999994</c:v>
                </c:pt>
                <c:pt idx="4624">
                  <c:v>-8.0231200000000005</c:v>
                </c:pt>
                <c:pt idx="4625">
                  <c:v>-8.0127000000000006</c:v>
                </c:pt>
                <c:pt idx="4626">
                  <c:v>-7.9841199999999999</c:v>
                </c:pt>
                <c:pt idx="4627">
                  <c:v>-7.9664700000000002</c:v>
                </c:pt>
                <c:pt idx="4628">
                  <c:v>-7.9531599999999996</c:v>
                </c:pt>
                <c:pt idx="4629">
                  <c:v>-7.9341999999999997</c:v>
                </c:pt>
                <c:pt idx="4630">
                  <c:v>-7.9173799999999996</c:v>
                </c:pt>
                <c:pt idx="4631">
                  <c:v>-7.9044800000000004</c:v>
                </c:pt>
                <c:pt idx="4632">
                  <c:v>-7.8810599999999997</c:v>
                </c:pt>
                <c:pt idx="4633">
                  <c:v>-7.8581799999999999</c:v>
                </c:pt>
                <c:pt idx="4634">
                  <c:v>-7.8453999999999997</c:v>
                </c:pt>
                <c:pt idx="4635">
                  <c:v>-7.8296900000000003</c:v>
                </c:pt>
                <c:pt idx="4636">
                  <c:v>-7.8197599999999996</c:v>
                </c:pt>
                <c:pt idx="4637">
                  <c:v>-7.7903700000000002</c:v>
                </c:pt>
                <c:pt idx="4638">
                  <c:v>-7.7850200000000003</c:v>
                </c:pt>
                <c:pt idx="4639">
                  <c:v>-7.7608899999999998</c:v>
                </c:pt>
                <c:pt idx="4640">
                  <c:v>-7.74315</c:v>
                </c:pt>
                <c:pt idx="4641">
                  <c:v>-7.7286799999999998</c:v>
                </c:pt>
                <c:pt idx="4642">
                  <c:v>-7.7093999999999996</c:v>
                </c:pt>
                <c:pt idx="4643">
                  <c:v>-7.6924099999999997</c:v>
                </c:pt>
                <c:pt idx="4644">
                  <c:v>-7.6790000000000003</c:v>
                </c:pt>
                <c:pt idx="4645">
                  <c:v>-7.6568199999999997</c:v>
                </c:pt>
                <c:pt idx="4646">
                  <c:v>-7.6393800000000001</c:v>
                </c:pt>
                <c:pt idx="4647">
                  <c:v>-7.6289699999999998</c:v>
                </c:pt>
                <c:pt idx="4648">
                  <c:v>-7.6077899999999996</c:v>
                </c:pt>
                <c:pt idx="4649">
                  <c:v>-7.5953499999999998</c:v>
                </c:pt>
                <c:pt idx="4650">
                  <c:v>-7.5817199999999998</c:v>
                </c:pt>
                <c:pt idx="4651">
                  <c:v>-7.5603300000000004</c:v>
                </c:pt>
                <c:pt idx="4652">
                  <c:v>-7.5444800000000001</c:v>
                </c:pt>
                <c:pt idx="4653">
                  <c:v>-7.5214699999999999</c:v>
                </c:pt>
                <c:pt idx="4654">
                  <c:v>-7.5119699999999998</c:v>
                </c:pt>
                <c:pt idx="4655">
                  <c:v>-7.4922000000000004</c:v>
                </c:pt>
                <c:pt idx="4656">
                  <c:v>-7.4810400000000001</c:v>
                </c:pt>
                <c:pt idx="4657">
                  <c:v>-7.4682399999999998</c:v>
                </c:pt>
                <c:pt idx="4658">
                  <c:v>-7.4449899999999998</c:v>
                </c:pt>
                <c:pt idx="4659">
                  <c:v>-7.4291</c:v>
                </c:pt>
                <c:pt idx="4660">
                  <c:v>-7.4239300000000004</c:v>
                </c:pt>
                <c:pt idx="4661">
                  <c:v>-7.4031000000000002</c:v>
                </c:pt>
                <c:pt idx="4662">
                  <c:v>-7.3819900000000001</c:v>
                </c:pt>
                <c:pt idx="4663">
                  <c:v>-7.3754600000000003</c:v>
                </c:pt>
                <c:pt idx="4664">
                  <c:v>-7.3494700000000002</c:v>
                </c:pt>
                <c:pt idx="4665">
                  <c:v>-7.3383000000000003</c:v>
                </c:pt>
                <c:pt idx="4666">
                  <c:v>-7.3303099999999999</c:v>
                </c:pt>
                <c:pt idx="4667">
                  <c:v>-7.3061100000000003</c:v>
                </c:pt>
                <c:pt idx="4668">
                  <c:v>-7.2991299999999999</c:v>
                </c:pt>
                <c:pt idx="4669">
                  <c:v>-7.2797400000000003</c:v>
                </c:pt>
                <c:pt idx="4670">
                  <c:v>-7.2649699999999999</c:v>
                </c:pt>
                <c:pt idx="4671">
                  <c:v>-7.24702</c:v>
                </c:pt>
                <c:pt idx="4672">
                  <c:v>-7.2269500000000004</c:v>
                </c:pt>
                <c:pt idx="4673">
                  <c:v>-7.2160500000000001</c:v>
                </c:pt>
                <c:pt idx="4674">
                  <c:v>-7.2011700000000003</c:v>
                </c:pt>
                <c:pt idx="4675">
                  <c:v>-7.1881199999999996</c:v>
                </c:pt>
                <c:pt idx="4676">
                  <c:v>-7.1768700000000001</c:v>
                </c:pt>
                <c:pt idx="4677">
                  <c:v>-7.1525600000000003</c:v>
                </c:pt>
                <c:pt idx="4678">
                  <c:v>-7.1433400000000002</c:v>
                </c:pt>
                <c:pt idx="4679">
                  <c:v>-7.1322900000000002</c:v>
                </c:pt>
                <c:pt idx="4680">
                  <c:v>-7.1124200000000002</c:v>
                </c:pt>
                <c:pt idx="4681">
                  <c:v>-7.0982399999999997</c:v>
                </c:pt>
                <c:pt idx="4682">
                  <c:v>-7.0817600000000001</c:v>
                </c:pt>
                <c:pt idx="4683">
                  <c:v>-7.0694800000000004</c:v>
                </c:pt>
                <c:pt idx="4684">
                  <c:v>-7.0513199999999996</c:v>
                </c:pt>
                <c:pt idx="4685">
                  <c:v>-7.0419099999999997</c:v>
                </c:pt>
                <c:pt idx="4686">
                  <c:v>-7.0260699999999998</c:v>
                </c:pt>
                <c:pt idx="4687">
                  <c:v>-7.0101000000000004</c:v>
                </c:pt>
                <c:pt idx="4688">
                  <c:v>-6.9949899999999996</c:v>
                </c:pt>
                <c:pt idx="4689">
                  <c:v>-6.98421</c:v>
                </c:pt>
                <c:pt idx="4690">
                  <c:v>-6.9733999999999998</c:v>
                </c:pt>
                <c:pt idx="4691">
                  <c:v>-6.9483600000000001</c:v>
                </c:pt>
                <c:pt idx="4692">
                  <c:v>-6.9479199999999999</c:v>
                </c:pt>
                <c:pt idx="4693">
                  <c:v>-6.9230299999999998</c:v>
                </c:pt>
                <c:pt idx="4694">
                  <c:v>-6.9142599999999996</c:v>
                </c:pt>
                <c:pt idx="4695">
                  <c:v>-6.9003399999999999</c:v>
                </c:pt>
                <c:pt idx="4696">
                  <c:v>-6.8825099999999999</c:v>
                </c:pt>
                <c:pt idx="4697">
                  <c:v>-6.8606800000000003</c:v>
                </c:pt>
                <c:pt idx="4698">
                  <c:v>-6.8566700000000003</c:v>
                </c:pt>
                <c:pt idx="4699">
                  <c:v>-6.8404600000000002</c:v>
                </c:pt>
                <c:pt idx="4700">
                  <c:v>-6.8290800000000003</c:v>
                </c:pt>
                <c:pt idx="4701">
                  <c:v>-6.8140099999999997</c:v>
                </c:pt>
                <c:pt idx="4702">
                  <c:v>-6.80307</c:v>
                </c:pt>
                <c:pt idx="4703">
                  <c:v>-6.7835599999999996</c:v>
                </c:pt>
                <c:pt idx="4704">
                  <c:v>-6.7760199999999999</c:v>
                </c:pt>
                <c:pt idx="4705">
                  <c:v>-6.75474</c:v>
                </c:pt>
                <c:pt idx="4706">
                  <c:v>-6.7456100000000001</c:v>
                </c:pt>
                <c:pt idx="4707">
                  <c:v>-6.7282999999999999</c:v>
                </c:pt>
                <c:pt idx="4708">
                  <c:v>-6.7215199999999999</c:v>
                </c:pt>
                <c:pt idx="4709">
                  <c:v>-6.69754</c:v>
                </c:pt>
                <c:pt idx="4710">
                  <c:v>-6.68255</c:v>
                </c:pt>
                <c:pt idx="4711">
                  <c:v>-6.67218</c:v>
                </c:pt>
                <c:pt idx="4712">
                  <c:v>-6.6606399999999999</c:v>
                </c:pt>
                <c:pt idx="4713">
                  <c:v>-6.6423699999999997</c:v>
                </c:pt>
                <c:pt idx="4714">
                  <c:v>-6.6393700000000004</c:v>
                </c:pt>
                <c:pt idx="4715">
                  <c:v>-6.6188200000000004</c:v>
                </c:pt>
                <c:pt idx="4716">
                  <c:v>-6.6082299999999998</c:v>
                </c:pt>
                <c:pt idx="4717">
                  <c:v>-6.5865600000000004</c:v>
                </c:pt>
                <c:pt idx="4718">
                  <c:v>-6.5773000000000001</c:v>
                </c:pt>
                <c:pt idx="4719">
                  <c:v>-6.5677399999999997</c:v>
                </c:pt>
                <c:pt idx="4720">
                  <c:v>-6.5496499999999997</c:v>
                </c:pt>
                <c:pt idx="4721">
                  <c:v>-6.5408099999999996</c:v>
                </c:pt>
                <c:pt idx="4722">
                  <c:v>-6.5261800000000001</c:v>
                </c:pt>
                <c:pt idx="4723">
                  <c:v>-6.5030099999999997</c:v>
                </c:pt>
                <c:pt idx="4724">
                  <c:v>-6.5026400000000004</c:v>
                </c:pt>
                <c:pt idx="4725">
                  <c:v>-6.4820200000000003</c:v>
                </c:pt>
                <c:pt idx="4726">
                  <c:v>-6.4692600000000002</c:v>
                </c:pt>
                <c:pt idx="4727">
                  <c:v>-6.46061</c:v>
                </c:pt>
                <c:pt idx="4728">
                  <c:v>-6.44076</c:v>
                </c:pt>
                <c:pt idx="4729">
                  <c:v>-6.4213300000000002</c:v>
                </c:pt>
                <c:pt idx="4730">
                  <c:v>-6.4194199999999997</c:v>
                </c:pt>
                <c:pt idx="4731">
                  <c:v>-6.4041899999999998</c:v>
                </c:pt>
                <c:pt idx="4732">
                  <c:v>-6.3842299999999996</c:v>
                </c:pt>
                <c:pt idx="4733">
                  <c:v>-6.3702800000000002</c:v>
                </c:pt>
                <c:pt idx="4734">
                  <c:v>-6.3669000000000002</c:v>
                </c:pt>
                <c:pt idx="4735">
                  <c:v>-6.3400699999999999</c:v>
                </c:pt>
                <c:pt idx="4736">
                  <c:v>-6.3309600000000001</c:v>
                </c:pt>
                <c:pt idx="4737">
                  <c:v>-6.3228499999999999</c:v>
                </c:pt>
                <c:pt idx="4738">
                  <c:v>-6.3086900000000004</c:v>
                </c:pt>
                <c:pt idx="4739">
                  <c:v>-6.2944399999999998</c:v>
                </c:pt>
                <c:pt idx="4740">
                  <c:v>-6.2814199999999998</c:v>
                </c:pt>
                <c:pt idx="4741">
                  <c:v>-6.2655599999999998</c:v>
                </c:pt>
                <c:pt idx="4742">
                  <c:v>-6.2451299999999996</c:v>
                </c:pt>
                <c:pt idx="4743">
                  <c:v>-6.2382999999999997</c:v>
                </c:pt>
                <c:pt idx="4744">
                  <c:v>-6.2272800000000004</c:v>
                </c:pt>
                <c:pt idx="4745">
                  <c:v>-6.20573</c:v>
                </c:pt>
                <c:pt idx="4746">
                  <c:v>-6.1998300000000004</c:v>
                </c:pt>
                <c:pt idx="4747">
                  <c:v>-6.1752799999999999</c:v>
                </c:pt>
                <c:pt idx="4748">
                  <c:v>-6.1660300000000001</c:v>
                </c:pt>
                <c:pt idx="4749">
                  <c:v>-6.14818</c:v>
                </c:pt>
                <c:pt idx="4750">
                  <c:v>-6.13917</c:v>
                </c:pt>
                <c:pt idx="4751">
                  <c:v>-6.1302599999999998</c:v>
                </c:pt>
                <c:pt idx="4752">
                  <c:v>-6.1153399999999998</c:v>
                </c:pt>
                <c:pt idx="4753">
                  <c:v>-6.0981699999999996</c:v>
                </c:pt>
                <c:pt idx="4754">
                  <c:v>-6.0835800000000004</c:v>
                </c:pt>
                <c:pt idx="4755">
                  <c:v>-6.0676100000000002</c:v>
                </c:pt>
                <c:pt idx="4756">
                  <c:v>-6.0546100000000003</c:v>
                </c:pt>
                <c:pt idx="4757">
                  <c:v>-6.0448300000000001</c:v>
                </c:pt>
                <c:pt idx="4758">
                  <c:v>-6.0331599999999996</c:v>
                </c:pt>
                <c:pt idx="4759">
                  <c:v>-6.01586</c:v>
                </c:pt>
                <c:pt idx="4760">
                  <c:v>-6.00488</c:v>
                </c:pt>
                <c:pt idx="4761">
                  <c:v>-5.9815399999999999</c:v>
                </c:pt>
                <c:pt idx="4762">
                  <c:v>-5.9741600000000004</c:v>
                </c:pt>
                <c:pt idx="4763">
                  <c:v>-5.9603700000000002</c:v>
                </c:pt>
                <c:pt idx="4764">
                  <c:v>-5.9433100000000003</c:v>
                </c:pt>
                <c:pt idx="4765">
                  <c:v>-5.9287599999999996</c:v>
                </c:pt>
                <c:pt idx="4766">
                  <c:v>-5.9215600000000004</c:v>
                </c:pt>
                <c:pt idx="4767">
                  <c:v>-5.8971900000000002</c:v>
                </c:pt>
                <c:pt idx="4768">
                  <c:v>-5.8891600000000004</c:v>
                </c:pt>
                <c:pt idx="4769">
                  <c:v>-5.8727200000000002</c:v>
                </c:pt>
                <c:pt idx="4770">
                  <c:v>-5.8681200000000002</c:v>
                </c:pt>
                <c:pt idx="4771">
                  <c:v>-5.8434299999999997</c:v>
                </c:pt>
                <c:pt idx="4772">
                  <c:v>-5.8367199999999997</c:v>
                </c:pt>
                <c:pt idx="4773">
                  <c:v>-5.8111600000000001</c:v>
                </c:pt>
                <c:pt idx="4774">
                  <c:v>-5.79732</c:v>
                </c:pt>
                <c:pt idx="4775">
                  <c:v>-5.7891700000000004</c:v>
                </c:pt>
                <c:pt idx="4776">
                  <c:v>-5.7728799999999998</c:v>
                </c:pt>
                <c:pt idx="4777">
                  <c:v>-5.7601399999999998</c:v>
                </c:pt>
                <c:pt idx="4778">
                  <c:v>-5.7476799999999999</c:v>
                </c:pt>
                <c:pt idx="4779">
                  <c:v>-5.7333400000000001</c:v>
                </c:pt>
                <c:pt idx="4780">
                  <c:v>-5.7162100000000002</c:v>
                </c:pt>
                <c:pt idx="4781">
                  <c:v>-5.6972899999999997</c:v>
                </c:pt>
                <c:pt idx="4782">
                  <c:v>-5.6892500000000004</c:v>
                </c:pt>
                <c:pt idx="4783">
                  <c:v>-5.6654600000000004</c:v>
                </c:pt>
                <c:pt idx="4784">
                  <c:v>-5.6437200000000001</c:v>
                </c:pt>
                <c:pt idx="4785">
                  <c:v>-5.6399100000000004</c:v>
                </c:pt>
                <c:pt idx="4786">
                  <c:v>-5.6212900000000001</c:v>
                </c:pt>
                <c:pt idx="4787">
                  <c:v>-5.6091100000000003</c:v>
                </c:pt>
                <c:pt idx="4788">
                  <c:v>-5.5954600000000001</c:v>
                </c:pt>
                <c:pt idx="4789">
                  <c:v>-5.5783199999999997</c:v>
                </c:pt>
                <c:pt idx="4790">
                  <c:v>-5.5626699999999998</c:v>
                </c:pt>
                <c:pt idx="4791">
                  <c:v>-5.5550899999999999</c:v>
                </c:pt>
                <c:pt idx="4792">
                  <c:v>-5.5393800000000004</c:v>
                </c:pt>
                <c:pt idx="4793">
                  <c:v>-5.51492</c:v>
                </c:pt>
                <c:pt idx="4794">
                  <c:v>-5.5021800000000001</c:v>
                </c:pt>
                <c:pt idx="4795">
                  <c:v>-5.4841199999999999</c:v>
                </c:pt>
                <c:pt idx="4796">
                  <c:v>-5.4784800000000002</c:v>
                </c:pt>
                <c:pt idx="4797">
                  <c:v>-5.4587300000000001</c:v>
                </c:pt>
                <c:pt idx="4798">
                  <c:v>-5.4420799999999998</c:v>
                </c:pt>
                <c:pt idx="4799">
                  <c:v>-5.4232199999999997</c:v>
                </c:pt>
                <c:pt idx="4800">
                  <c:v>-5.40883</c:v>
                </c:pt>
                <c:pt idx="4801">
                  <c:v>-5.3912500000000003</c:v>
                </c:pt>
                <c:pt idx="4802">
                  <c:v>-5.3858800000000002</c:v>
                </c:pt>
                <c:pt idx="4803">
                  <c:v>-5.3537800000000004</c:v>
                </c:pt>
                <c:pt idx="4804">
                  <c:v>-5.3573599999999999</c:v>
                </c:pt>
                <c:pt idx="4805">
                  <c:v>-5.3323999999999998</c:v>
                </c:pt>
                <c:pt idx="4806">
                  <c:v>-5.3085300000000002</c:v>
                </c:pt>
                <c:pt idx="4807">
                  <c:v>-5.2995200000000002</c:v>
                </c:pt>
                <c:pt idx="4808">
                  <c:v>-5.2805600000000004</c:v>
                </c:pt>
                <c:pt idx="4809">
                  <c:v>-5.2670399999999997</c:v>
                </c:pt>
                <c:pt idx="4810">
                  <c:v>-5.2522000000000002</c:v>
                </c:pt>
                <c:pt idx="4811">
                  <c:v>-5.2287800000000004</c:v>
                </c:pt>
                <c:pt idx="4812">
                  <c:v>-5.2134299999999998</c:v>
                </c:pt>
                <c:pt idx="4813">
                  <c:v>-5.1933199999999999</c:v>
                </c:pt>
                <c:pt idx="4814">
                  <c:v>-5.1875299999999998</c:v>
                </c:pt>
                <c:pt idx="4815">
                  <c:v>-5.1631499999999999</c:v>
                </c:pt>
                <c:pt idx="4816">
                  <c:v>-5.1520599999999996</c:v>
                </c:pt>
                <c:pt idx="4817">
                  <c:v>-5.1375000000000002</c:v>
                </c:pt>
                <c:pt idx="4818">
                  <c:v>-5.1197400000000002</c:v>
                </c:pt>
                <c:pt idx="4819">
                  <c:v>-5.0934600000000003</c:v>
                </c:pt>
                <c:pt idx="4820">
                  <c:v>-5.0841700000000003</c:v>
                </c:pt>
                <c:pt idx="4821">
                  <c:v>-5.0654000000000003</c:v>
                </c:pt>
                <c:pt idx="4822">
                  <c:v>-5.0469200000000001</c:v>
                </c:pt>
                <c:pt idx="4823">
                  <c:v>-5.0311700000000004</c:v>
                </c:pt>
                <c:pt idx="4824">
                  <c:v>-5.0117000000000003</c:v>
                </c:pt>
                <c:pt idx="4825">
                  <c:v>-4.9871499999999997</c:v>
                </c:pt>
                <c:pt idx="4826">
                  <c:v>-4.98142</c:v>
                </c:pt>
                <c:pt idx="4827">
                  <c:v>-4.9605699999999997</c:v>
                </c:pt>
                <c:pt idx="4828">
                  <c:v>-4.94468</c:v>
                </c:pt>
                <c:pt idx="4829">
                  <c:v>-4.9244199999999996</c:v>
                </c:pt>
                <c:pt idx="4830">
                  <c:v>-4.9015199999999997</c:v>
                </c:pt>
                <c:pt idx="4831">
                  <c:v>-4.8882500000000002</c:v>
                </c:pt>
                <c:pt idx="4832">
                  <c:v>-4.8710899999999997</c:v>
                </c:pt>
                <c:pt idx="4833">
                  <c:v>-4.8487900000000002</c:v>
                </c:pt>
                <c:pt idx="4834">
                  <c:v>-4.8305400000000001</c:v>
                </c:pt>
                <c:pt idx="4835">
                  <c:v>-4.8151999999999999</c:v>
                </c:pt>
                <c:pt idx="4836">
                  <c:v>-4.7992499999999998</c:v>
                </c:pt>
                <c:pt idx="4837">
                  <c:v>-4.7748200000000001</c:v>
                </c:pt>
                <c:pt idx="4838">
                  <c:v>-4.7532500000000004</c:v>
                </c:pt>
                <c:pt idx="4839">
                  <c:v>-4.7469200000000003</c:v>
                </c:pt>
                <c:pt idx="4840">
                  <c:v>-4.71373</c:v>
                </c:pt>
                <c:pt idx="4841">
                  <c:v>-4.6986999999999997</c:v>
                </c:pt>
                <c:pt idx="4842">
                  <c:v>-4.68879</c:v>
                </c:pt>
                <c:pt idx="4843">
                  <c:v>-4.6676399999999996</c:v>
                </c:pt>
                <c:pt idx="4844">
                  <c:v>-4.64222</c:v>
                </c:pt>
                <c:pt idx="4845">
                  <c:v>-4.6249700000000002</c:v>
                </c:pt>
                <c:pt idx="4846">
                  <c:v>-4.6079299999999996</c:v>
                </c:pt>
                <c:pt idx="4847">
                  <c:v>-4.5909000000000004</c:v>
                </c:pt>
                <c:pt idx="4848">
                  <c:v>-4.5676500000000004</c:v>
                </c:pt>
                <c:pt idx="4849">
                  <c:v>-4.5487299999999999</c:v>
                </c:pt>
                <c:pt idx="4850">
                  <c:v>-4.5311000000000003</c:v>
                </c:pt>
                <c:pt idx="4851">
                  <c:v>-4.50427</c:v>
                </c:pt>
                <c:pt idx="4852">
                  <c:v>-4.4877599999999997</c:v>
                </c:pt>
                <c:pt idx="4853">
                  <c:v>-4.46983</c:v>
                </c:pt>
                <c:pt idx="4854">
                  <c:v>-4.4452100000000003</c:v>
                </c:pt>
                <c:pt idx="4855">
                  <c:v>-4.4353600000000002</c:v>
                </c:pt>
                <c:pt idx="4856">
                  <c:v>-4.4159199999999998</c:v>
                </c:pt>
                <c:pt idx="4857">
                  <c:v>-4.3834</c:v>
                </c:pt>
                <c:pt idx="4858">
                  <c:v>-4.3734299999999999</c:v>
                </c:pt>
                <c:pt idx="4859">
                  <c:v>-4.3423100000000003</c:v>
                </c:pt>
                <c:pt idx="4860">
                  <c:v>-4.3319700000000001</c:v>
                </c:pt>
                <c:pt idx="4861">
                  <c:v>-4.3093300000000001</c:v>
                </c:pt>
                <c:pt idx="4862">
                  <c:v>-4.2853899999999996</c:v>
                </c:pt>
                <c:pt idx="4863">
                  <c:v>-4.2622400000000003</c:v>
                </c:pt>
                <c:pt idx="4864">
                  <c:v>-4.2444800000000003</c:v>
                </c:pt>
                <c:pt idx="4865">
                  <c:v>-4.2305999999999999</c:v>
                </c:pt>
                <c:pt idx="4866">
                  <c:v>-4.2070499999999997</c:v>
                </c:pt>
                <c:pt idx="4867">
                  <c:v>-4.1779200000000003</c:v>
                </c:pt>
                <c:pt idx="4868">
                  <c:v>-4.1644199999999998</c:v>
                </c:pt>
                <c:pt idx="4869">
                  <c:v>-4.1476800000000003</c:v>
                </c:pt>
                <c:pt idx="4870">
                  <c:v>-4.1149699999999996</c:v>
                </c:pt>
                <c:pt idx="4871">
                  <c:v>-4.1022600000000002</c:v>
                </c:pt>
                <c:pt idx="4872">
                  <c:v>-4.0837700000000003</c:v>
                </c:pt>
                <c:pt idx="4873">
                  <c:v>-4.06013</c:v>
                </c:pt>
                <c:pt idx="4874">
                  <c:v>-4.0398500000000004</c:v>
                </c:pt>
                <c:pt idx="4875">
                  <c:v>-4.0166000000000004</c:v>
                </c:pt>
                <c:pt idx="4876">
                  <c:v>-3.9915099999999999</c:v>
                </c:pt>
                <c:pt idx="4877">
                  <c:v>-3.9701900000000001</c:v>
                </c:pt>
                <c:pt idx="4878">
                  <c:v>-3.94251</c:v>
                </c:pt>
                <c:pt idx="4879">
                  <c:v>-3.9267699999999999</c:v>
                </c:pt>
                <c:pt idx="4880">
                  <c:v>-3.90211</c:v>
                </c:pt>
                <c:pt idx="4881">
                  <c:v>-3.88042</c:v>
                </c:pt>
                <c:pt idx="4882">
                  <c:v>-3.8677000000000001</c:v>
                </c:pt>
                <c:pt idx="4883">
                  <c:v>-3.8371599999999999</c:v>
                </c:pt>
                <c:pt idx="4884">
                  <c:v>-3.8143899999999999</c:v>
                </c:pt>
                <c:pt idx="4885">
                  <c:v>-3.79576</c:v>
                </c:pt>
                <c:pt idx="4886">
                  <c:v>-3.7686899999999999</c:v>
                </c:pt>
                <c:pt idx="4887">
                  <c:v>-3.7532100000000002</c:v>
                </c:pt>
                <c:pt idx="4888">
                  <c:v>-3.73515</c:v>
                </c:pt>
                <c:pt idx="4889">
                  <c:v>-3.6983000000000001</c:v>
                </c:pt>
                <c:pt idx="4890">
                  <c:v>-3.6842700000000002</c:v>
                </c:pt>
                <c:pt idx="4891">
                  <c:v>-3.6537999999999999</c:v>
                </c:pt>
                <c:pt idx="4892">
                  <c:v>-3.6403699999999999</c:v>
                </c:pt>
                <c:pt idx="4893">
                  <c:v>-3.6126900000000002</c:v>
                </c:pt>
                <c:pt idx="4894">
                  <c:v>-3.5934900000000001</c:v>
                </c:pt>
                <c:pt idx="4895">
                  <c:v>-3.5716399999999999</c:v>
                </c:pt>
                <c:pt idx="4896">
                  <c:v>-3.5457800000000002</c:v>
                </c:pt>
                <c:pt idx="4897">
                  <c:v>-3.5147900000000001</c:v>
                </c:pt>
                <c:pt idx="4898">
                  <c:v>-3.5005600000000001</c:v>
                </c:pt>
                <c:pt idx="4899">
                  <c:v>-3.4710800000000002</c:v>
                </c:pt>
                <c:pt idx="4900">
                  <c:v>-3.4568699999999999</c:v>
                </c:pt>
                <c:pt idx="4901">
                  <c:v>-3.4352299999999998</c:v>
                </c:pt>
                <c:pt idx="4902">
                  <c:v>-3.40124</c:v>
                </c:pt>
                <c:pt idx="4903">
                  <c:v>-3.38958</c:v>
                </c:pt>
                <c:pt idx="4904">
                  <c:v>-3.3694099999999998</c:v>
                </c:pt>
                <c:pt idx="4905">
                  <c:v>-3.3382700000000001</c:v>
                </c:pt>
                <c:pt idx="4906">
                  <c:v>-3.3205399999999998</c:v>
                </c:pt>
                <c:pt idx="4907">
                  <c:v>-3.2961499999999999</c:v>
                </c:pt>
                <c:pt idx="4908">
                  <c:v>-3.27115</c:v>
                </c:pt>
                <c:pt idx="4909">
                  <c:v>-3.2477</c:v>
                </c:pt>
                <c:pt idx="4910">
                  <c:v>-3.21984</c:v>
                </c:pt>
                <c:pt idx="4911">
                  <c:v>-3.2048899999999998</c:v>
                </c:pt>
                <c:pt idx="4912">
                  <c:v>-3.1810399999999999</c:v>
                </c:pt>
                <c:pt idx="4913">
                  <c:v>-3.1558000000000002</c:v>
                </c:pt>
                <c:pt idx="4914">
                  <c:v>-3.13287</c:v>
                </c:pt>
                <c:pt idx="4915">
                  <c:v>-3.1115499999999998</c:v>
                </c:pt>
                <c:pt idx="4916">
                  <c:v>-3.08379</c:v>
                </c:pt>
                <c:pt idx="4917">
                  <c:v>-3.0692699999999999</c:v>
                </c:pt>
                <c:pt idx="4918">
                  <c:v>-3.0419499999999999</c:v>
                </c:pt>
                <c:pt idx="4919">
                  <c:v>-3.02359</c:v>
                </c:pt>
                <c:pt idx="4920">
                  <c:v>-3.0001500000000001</c:v>
                </c:pt>
                <c:pt idx="4921">
                  <c:v>-2.97112</c:v>
                </c:pt>
                <c:pt idx="4922">
                  <c:v>-2.9508800000000002</c:v>
                </c:pt>
                <c:pt idx="4923">
                  <c:v>-2.9288400000000001</c:v>
                </c:pt>
                <c:pt idx="4924">
                  <c:v>-2.9087399999999999</c:v>
                </c:pt>
                <c:pt idx="4925">
                  <c:v>-2.8835700000000002</c:v>
                </c:pt>
                <c:pt idx="4926">
                  <c:v>-2.8673000000000002</c:v>
                </c:pt>
                <c:pt idx="4927">
                  <c:v>-2.83094</c:v>
                </c:pt>
                <c:pt idx="4928">
                  <c:v>-2.8171400000000002</c:v>
                </c:pt>
                <c:pt idx="4929">
                  <c:v>-2.7948599999999999</c:v>
                </c:pt>
                <c:pt idx="4930">
                  <c:v>-2.7708400000000002</c:v>
                </c:pt>
                <c:pt idx="4931">
                  <c:v>-2.74857</c:v>
                </c:pt>
                <c:pt idx="4932">
                  <c:v>-2.7357300000000002</c:v>
                </c:pt>
                <c:pt idx="4933">
                  <c:v>-2.7035900000000002</c:v>
                </c:pt>
                <c:pt idx="4934">
                  <c:v>-2.6756700000000002</c:v>
                </c:pt>
                <c:pt idx="4935">
                  <c:v>-2.6573099999999998</c:v>
                </c:pt>
                <c:pt idx="4936">
                  <c:v>-2.6375500000000001</c:v>
                </c:pt>
                <c:pt idx="4937">
                  <c:v>-2.6174400000000002</c:v>
                </c:pt>
                <c:pt idx="4938">
                  <c:v>-2.59287</c:v>
                </c:pt>
                <c:pt idx="4939">
                  <c:v>-2.5764999999999998</c:v>
                </c:pt>
                <c:pt idx="4940">
                  <c:v>-2.5459399999999999</c:v>
                </c:pt>
                <c:pt idx="4941">
                  <c:v>-2.5283000000000002</c:v>
                </c:pt>
                <c:pt idx="4942">
                  <c:v>-2.5116299999999998</c:v>
                </c:pt>
                <c:pt idx="4943">
                  <c:v>-2.48922</c:v>
                </c:pt>
                <c:pt idx="4944">
                  <c:v>-2.4682200000000001</c:v>
                </c:pt>
                <c:pt idx="4945">
                  <c:v>-2.4488099999999999</c:v>
                </c:pt>
                <c:pt idx="4946">
                  <c:v>-2.42211</c:v>
                </c:pt>
                <c:pt idx="4947">
                  <c:v>-2.40103</c:v>
                </c:pt>
                <c:pt idx="4948">
                  <c:v>-2.3835000000000002</c:v>
                </c:pt>
                <c:pt idx="4949">
                  <c:v>-2.36205</c:v>
                </c:pt>
                <c:pt idx="4950">
                  <c:v>-2.3416600000000001</c:v>
                </c:pt>
                <c:pt idx="4951">
                  <c:v>-2.3200500000000002</c:v>
                </c:pt>
                <c:pt idx="4952">
                  <c:v>-2.30044</c:v>
                </c:pt>
                <c:pt idx="4953">
                  <c:v>-2.2692199999999998</c:v>
                </c:pt>
                <c:pt idx="4954">
                  <c:v>-2.2633000000000001</c:v>
                </c:pt>
                <c:pt idx="4955">
                  <c:v>-2.2375600000000002</c:v>
                </c:pt>
                <c:pt idx="4956">
                  <c:v>-2.22011</c:v>
                </c:pt>
                <c:pt idx="4957">
                  <c:v>-2.1989999999999998</c:v>
                </c:pt>
                <c:pt idx="4958">
                  <c:v>-2.18181</c:v>
                </c:pt>
                <c:pt idx="4959">
                  <c:v>-2.1582599999999998</c:v>
                </c:pt>
                <c:pt idx="4960">
                  <c:v>-2.1361300000000001</c:v>
                </c:pt>
                <c:pt idx="4961">
                  <c:v>-2.12575</c:v>
                </c:pt>
                <c:pt idx="4962">
                  <c:v>-2.0972599999999999</c:v>
                </c:pt>
                <c:pt idx="4963">
                  <c:v>-2.0789800000000001</c:v>
                </c:pt>
                <c:pt idx="4964">
                  <c:v>-2.0666099999999998</c:v>
                </c:pt>
                <c:pt idx="4965">
                  <c:v>-2.0425300000000002</c:v>
                </c:pt>
                <c:pt idx="4966">
                  <c:v>-2.0239099999999999</c:v>
                </c:pt>
                <c:pt idx="4967">
                  <c:v>-2.0069400000000002</c:v>
                </c:pt>
                <c:pt idx="4968">
                  <c:v>-1.9816100000000001</c:v>
                </c:pt>
                <c:pt idx="4969">
                  <c:v>-1.9688000000000001</c:v>
                </c:pt>
                <c:pt idx="4970">
                  <c:v>-1.95495</c:v>
                </c:pt>
                <c:pt idx="4971">
                  <c:v>-1.9311400000000001</c:v>
                </c:pt>
                <c:pt idx="4972">
                  <c:v>-1.9065799999999999</c:v>
                </c:pt>
                <c:pt idx="4973">
                  <c:v>-1.8907099999999999</c:v>
                </c:pt>
                <c:pt idx="4974">
                  <c:v>-1.8815200000000001</c:v>
                </c:pt>
                <c:pt idx="4975">
                  <c:v>-1.85544</c:v>
                </c:pt>
                <c:pt idx="4976">
                  <c:v>-1.83735</c:v>
                </c:pt>
                <c:pt idx="4977">
                  <c:v>-1.82524</c:v>
                </c:pt>
                <c:pt idx="4978">
                  <c:v>-1.8020499999999999</c:v>
                </c:pt>
                <c:pt idx="4979">
                  <c:v>-1.79345</c:v>
                </c:pt>
                <c:pt idx="4980">
                  <c:v>-1.7742100000000001</c:v>
                </c:pt>
                <c:pt idx="4981">
                  <c:v>-1.7599800000000001</c:v>
                </c:pt>
                <c:pt idx="4982">
                  <c:v>-1.74037</c:v>
                </c:pt>
                <c:pt idx="4983">
                  <c:v>-1.7235799999999999</c:v>
                </c:pt>
                <c:pt idx="4984">
                  <c:v>-1.7072700000000001</c:v>
                </c:pt>
                <c:pt idx="4985">
                  <c:v>-1.6942999999999999</c:v>
                </c:pt>
                <c:pt idx="4986">
                  <c:v>-1.6735800000000001</c:v>
                </c:pt>
                <c:pt idx="4987">
                  <c:v>-1.6517200000000001</c:v>
                </c:pt>
                <c:pt idx="4988">
                  <c:v>-1.6445799999999999</c:v>
                </c:pt>
                <c:pt idx="4989">
                  <c:v>-1.63201</c:v>
                </c:pt>
                <c:pt idx="4990">
                  <c:v>-1.62158</c:v>
                </c:pt>
                <c:pt idx="4991">
                  <c:v>-1.5932999999999999</c:v>
                </c:pt>
                <c:pt idx="4992">
                  <c:v>-1.5794999999999999</c:v>
                </c:pt>
                <c:pt idx="4993">
                  <c:v>-1.5683199999999999</c:v>
                </c:pt>
                <c:pt idx="4994">
                  <c:v>-1.54457</c:v>
                </c:pt>
                <c:pt idx="4995">
                  <c:v>-1.5336399999999999</c:v>
                </c:pt>
                <c:pt idx="4996">
                  <c:v>-1.5210600000000001</c:v>
                </c:pt>
                <c:pt idx="4997">
                  <c:v>-1.5025200000000001</c:v>
                </c:pt>
                <c:pt idx="4998">
                  <c:v>-1.4873000000000001</c:v>
                </c:pt>
                <c:pt idx="4999">
                  <c:v>-1.4679899999999999</c:v>
                </c:pt>
                <c:pt idx="5000">
                  <c:v>-1.4573</c:v>
                </c:pt>
                <c:pt idx="5001">
                  <c:v>-1.43672</c:v>
                </c:pt>
                <c:pt idx="5002">
                  <c:v>-1.42574</c:v>
                </c:pt>
                <c:pt idx="5003">
                  <c:v>-1.41208</c:v>
                </c:pt>
                <c:pt idx="5004">
                  <c:v>-1.3869800000000001</c:v>
                </c:pt>
                <c:pt idx="5005">
                  <c:v>-1.3802099999999999</c:v>
                </c:pt>
                <c:pt idx="5006">
                  <c:v>-1.3620399999999999</c:v>
                </c:pt>
                <c:pt idx="5007">
                  <c:v>-1.3491500000000001</c:v>
                </c:pt>
                <c:pt idx="5008">
                  <c:v>-1.333</c:v>
                </c:pt>
                <c:pt idx="5009">
                  <c:v>-1.3132600000000001</c:v>
                </c:pt>
                <c:pt idx="5010">
                  <c:v>-1.30379</c:v>
                </c:pt>
                <c:pt idx="5011">
                  <c:v>-1.2852699999999999</c:v>
                </c:pt>
                <c:pt idx="5012">
                  <c:v>-1.2784599999999999</c:v>
                </c:pt>
                <c:pt idx="5013">
                  <c:v>-1.2646200000000001</c:v>
                </c:pt>
                <c:pt idx="5014">
                  <c:v>-1.2424900000000001</c:v>
                </c:pt>
                <c:pt idx="5015">
                  <c:v>-1.2367999999999999</c:v>
                </c:pt>
                <c:pt idx="5016">
                  <c:v>-1.2133799999999999</c:v>
                </c:pt>
                <c:pt idx="5017">
                  <c:v>-1.1975499999999999</c:v>
                </c:pt>
                <c:pt idx="5018">
                  <c:v>-1.1888399999999999</c:v>
                </c:pt>
                <c:pt idx="5019">
                  <c:v>-1.1766799999999999</c:v>
                </c:pt>
                <c:pt idx="5020">
                  <c:v>-1.1543600000000001</c:v>
                </c:pt>
                <c:pt idx="5021">
                  <c:v>-1.15072</c:v>
                </c:pt>
                <c:pt idx="5022">
                  <c:v>-1.1339699999999999</c:v>
                </c:pt>
                <c:pt idx="5023">
                  <c:v>-1.11999</c:v>
                </c:pt>
                <c:pt idx="5024">
                  <c:v>-1.10477</c:v>
                </c:pt>
                <c:pt idx="5025">
                  <c:v>-1.0889800000000001</c:v>
                </c:pt>
                <c:pt idx="5026">
                  <c:v>-1.08342</c:v>
                </c:pt>
                <c:pt idx="5027">
                  <c:v>-1.0625899999999999</c:v>
                </c:pt>
                <c:pt idx="5028">
                  <c:v>-1.0481199999999999</c:v>
                </c:pt>
                <c:pt idx="5029">
                  <c:v>-1.0398099999999999</c:v>
                </c:pt>
                <c:pt idx="5030">
                  <c:v>-1.0217099999999999</c:v>
                </c:pt>
                <c:pt idx="5031">
                  <c:v>-0.97162400000000004</c:v>
                </c:pt>
                <c:pt idx="5032">
                  <c:v>-0.93737099999999995</c:v>
                </c:pt>
                <c:pt idx="5033">
                  <c:v>-0.92382699999999995</c:v>
                </c:pt>
                <c:pt idx="5034">
                  <c:v>-0.91112199999999999</c:v>
                </c:pt>
                <c:pt idx="5035">
                  <c:v>-0.89468999999999999</c:v>
                </c:pt>
                <c:pt idx="5036">
                  <c:v>-0.87318099999999998</c:v>
                </c:pt>
                <c:pt idx="5037">
                  <c:v>-0.86984399999999995</c:v>
                </c:pt>
                <c:pt idx="5038">
                  <c:v>-0.85501099999999997</c:v>
                </c:pt>
                <c:pt idx="5039">
                  <c:v>-0.84355599999999997</c:v>
                </c:pt>
                <c:pt idx="5040">
                  <c:v>-0.83404199999999995</c:v>
                </c:pt>
                <c:pt idx="5041">
                  <c:v>-0.81116500000000002</c:v>
                </c:pt>
                <c:pt idx="5042">
                  <c:v>-0.797987</c:v>
                </c:pt>
                <c:pt idx="5043">
                  <c:v>-0.79384399999999999</c:v>
                </c:pt>
                <c:pt idx="5044">
                  <c:v>-0.77761499999999995</c:v>
                </c:pt>
                <c:pt idx="5045">
                  <c:v>-0.76442600000000005</c:v>
                </c:pt>
                <c:pt idx="5046">
                  <c:v>-0.75487300000000002</c:v>
                </c:pt>
                <c:pt idx="5047">
                  <c:v>-0.73860300000000001</c:v>
                </c:pt>
                <c:pt idx="5048">
                  <c:v>-0.73096399999999995</c:v>
                </c:pt>
                <c:pt idx="5049">
                  <c:v>-0.71132099999999998</c:v>
                </c:pt>
                <c:pt idx="5050">
                  <c:v>-0.70099999999999996</c:v>
                </c:pt>
                <c:pt idx="5051">
                  <c:v>-0.69646300000000005</c:v>
                </c:pt>
                <c:pt idx="5052">
                  <c:v>-0.67257400000000001</c:v>
                </c:pt>
                <c:pt idx="5053">
                  <c:v>-0.66873400000000005</c:v>
                </c:pt>
                <c:pt idx="5054">
                  <c:v>-0.64570399999999994</c:v>
                </c:pt>
                <c:pt idx="5055">
                  <c:v>-0.63839599999999996</c:v>
                </c:pt>
                <c:pt idx="5056">
                  <c:v>-0.63295800000000002</c:v>
                </c:pt>
                <c:pt idx="5057">
                  <c:v>-0.61485100000000004</c:v>
                </c:pt>
                <c:pt idx="5058">
                  <c:v>-0.599796</c:v>
                </c:pt>
                <c:pt idx="5059">
                  <c:v>-0.589924</c:v>
                </c:pt>
                <c:pt idx="5060">
                  <c:v>-0.57810099999999998</c:v>
                </c:pt>
                <c:pt idx="5061">
                  <c:v>-0.56513599999999997</c:v>
                </c:pt>
                <c:pt idx="5062">
                  <c:v>-0.55593199999999998</c:v>
                </c:pt>
                <c:pt idx="5063">
                  <c:v>-0.54105800000000004</c:v>
                </c:pt>
                <c:pt idx="5064">
                  <c:v>-0.53239999999999998</c:v>
                </c:pt>
                <c:pt idx="5065">
                  <c:v>-0.51524000000000003</c:v>
                </c:pt>
                <c:pt idx="5066">
                  <c:v>-0.50261699999999998</c:v>
                </c:pt>
                <c:pt idx="5067">
                  <c:v>-0.48722900000000002</c:v>
                </c:pt>
                <c:pt idx="5068">
                  <c:v>-0.48175099999999998</c:v>
                </c:pt>
                <c:pt idx="5069">
                  <c:v>-0.47400100000000001</c:v>
                </c:pt>
                <c:pt idx="5070">
                  <c:v>-0.46356900000000001</c:v>
                </c:pt>
                <c:pt idx="5071">
                  <c:v>-0.44162600000000002</c:v>
                </c:pt>
                <c:pt idx="5072">
                  <c:v>-0.43650800000000001</c:v>
                </c:pt>
                <c:pt idx="5073">
                  <c:v>-0.42427100000000001</c:v>
                </c:pt>
                <c:pt idx="5074">
                  <c:v>-0.41212399999999999</c:v>
                </c:pt>
                <c:pt idx="5075">
                  <c:v>-0.399538</c:v>
                </c:pt>
                <c:pt idx="5076">
                  <c:v>-0.386714</c:v>
                </c:pt>
                <c:pt idx="5077">
                  <c:v>-0.37579099999999999</c:v>
                </c:pt>
                <c:pt idx="5078">
                  <c:v>-0.36441800000000002</c:v>
                </c:pt>
                <c:pt idx="5079">
                  <c:v>-0.353964</c:v>
                </c:pt>
                <c:pt idx="5080">
                  <c:v>-0.34160499999999999</c:v>
                </c:pt>
                <c:pt idx="5081">
                  <c:v>-0.32250600000000001</c:v>
                </c:pt>
                <c:pt idx="5082">
                  <c:v>-0.31431599999999998</c:v>
                </c:pt>
                <c:pt idx="5083">
                  <c:v>-0.303504</c:v>
                </c:pt>
                <c:pt idx="5084">
                  <c:v>-0.28699599999999997</c:v>
                </c:pt>
                <c:pt idx="5085">
                  <c:v>-0.28180500000000003</c:v>
                </c:pt>
                <c:pt idx="5086">
                  <c:v>-0.260602</c:v>
                </c:pt>
                <c:pt idx="5087">
                  <c:v>-0.25025799999999998</c:v>
                </c:pt>
                <c:pt idx="5088">
                  <c:v>-0.24842500000000001</c:v>
                </c:pt>
                <c:pt idx="5089">
                  <c:v>-0.22998399999999999</c:v>
                </c:pt>
                <c:pt idx="5090">
                  <c:v>-0.21650700000000001</c:v>
                </c:pt>
                <c:pt idx="5091">
                  <c:v>-0.20561599999999999</c:v>
                </c:pt>
                <c:pt idx="5092">
                  <c:v>-0.19569400000000001</c:v>
                </c:pt>
                <c:pt idx="5093">
                  <c:v>-0.17219799999999999</c:v>
                </c:pt>
                <c:pt idx="5094">
                  <c:v>-0.16784299999999999</c:v>
                </c:pt>
                <c:pt idx="5095">
                  <c:v>-0.15695999999999999</c:v>
                </c:pt>
                <c:pt idx="5096">
                  <c:v>-0.143598</c:v>
                </c:pt>
                <c:pt idx="5097">
                  <c:v>-0.138295</c:v>
                </c:pt>
                <c:pt idx="5098">
                  <c:v>-0.12540100000000001</c:v>
                </c:pt>
                <c:pt idx="5099">
                  <c:v>-0.110179</c:v>
                </c:pt>
                <c:pt idx="5100">
                  <c:v>-9.34807E-2</c:v>
                </c:pt>
                <c:pt idx="5101">
                  <c:v>-8.1858200000000006E-2</c:v>
                </c:pt>
                <c:pt idx="5102">
                  <c:v>-7.2524699999999998E-2</c:v>
                </c:pt>
                <c:pt idx="5103">
                  <c:v>-5.4121599999999999E-2</c:v>
                </c:pt>
                <c:pt idx="5104">
                  <c:v>-5.4021800000000002E-2</c:v>
                </c:pt>
                <c:pt idx="5105">
                  <c:v>-2.9646700000000002E-2</c:v>
                </c:pt>
                <c:pt idx="5106">
                  <c:v>-1.39595E-2</c:v>
                </c:pt>
                <c:pt idx="5107">
                  <c:v>-1.00816E-2</c:v>
                </c:pt>
                <c:pt idx="5108" formatCode="0.00E+00">
                  <c:v>-2.1674199999999999E-4</c:v>
                </c:pt>
                <c:pt idx="5109">
                  <c:v>1.6509200000000002E-2</c:v>
                </c:pt>
                <c:pt idx="5110">
                  <c:v>2.2606999999999999E-2</c:v>
                </c:pt>
                <c:pt idx="5111">
                  <c:v>3.6768799999999997E-2</c:v>
                </c:pt>
                <c:pt idx="5112">
                  <c:v>5.2440500000000001E-2</c:v>
                </c:pt>
                <c:pt idx="5113">
                  <c:v>6.7469299999999996E-2</c:v>
                </c:pt>
                <c:pt idx="5114">
                  <c:v>7.4721599999999999E-2</c:v>
                </c:pt>
                <c:pt idx="5115">
                  <c:v>8.9924699999999996E-2</c:v>
                </c:pt>
                <c:pt idx="5116">
                  <c:v>0.101162</c:v>
                </c:pt>
                <c:pt idx="5117">
                  <c:v>0.116408</c:v>
                </c:pt>
                <c:pt idx="5118">
                  <c:v>0.129999</c:v>
                </c:pt>
                <c:pt idx="5119">
                  <c:v>0.14555899999999999</c:v>
                </c:pt>
                <c:pt idx="5120">
                  <c:v>0.15083299999999999</c:v>
                </c:pt>
                <c:pt idx="5121">
                  <c:v>0.17432</c:v>
                </c:pt>
                <c:pt idx="5122">
                  <c:v>0.181807</c:v>
                </c:pt>
                <c:pt idx="5123">
                  <c:v>0.198238</c:v>
                </c:pt>
                <c:pt idx="5124">
                  <c:v>0.205848</c:v>
                </c:pt>
                <c:pt idx="5125">
                  <c:v>0.22321299999999999</c:v>
                </c:pt>
                <c:pt idx="5126">
                  <c:v>0.23443900000000001</c:v>
                </c:pt>
                <c:pt idx="5127">
                  <c:v>0.24432300000000001</c:v>
                </c:pt>
                <c:pt idx="5128">
                  <c:v>0.25645899999999999</c:v>
                </c:pt>
                <c:pt idx="5129">
                  <c:v>0.268208</c:v>
                </c:pt>
                <c:pt idx="5130">
                  <c:v>0.28333900000000001</c:v>
                </c:pt>
                <c:pt idx="5131">
                  <c:v>0.30142000000000002</c:v>
                </c:pt>
                <c:pt idx="5132">
                  <c:v>0.31635999999999997</c:v>
                </c:pt>
                <c:pt idx="5133">
                  <c:v>0.32393499999999997</c:v>
                </c:pt>
                <c:pt idx="5134">
                  <c:v>0.34056700000000001</c:v>
                </c:pt>
                <c:pt idx="5135">
                  <c:v>0.354933</c:v>
                </c:pt>
                <c:pt idx="5136">
                  <c:v>0.36173</c:v>
                </c:pt>
                <c:pt idx="5137">
                  <c:v>0.37950800000000001</c:v>
                </c:pt>
                <c:pt idx="5138">
                  <c:v>0.39776600000000001</c:v>
                </c:pt>
                <c:pt idx="5139">
                  <c:v>0.40918100000000002</c:v>
                </c:pt>
                <c:pt idx="5140">
                  <c:v>0.428979</c:v>
                </c:pt>
                <c:pt idx="5141">
                  <c:v>0.43124000000000001</c:v>
                </c:pt>
                <c:pt idx="5142">
                  <c:v>0.45041199999999998</c:v>
                </c:pt>
                <c:pt idx="5143">
                  <c:v>0.46209299999999998</c:v>
                </c:pt>
                <c:pt idx="5144">
                  <c:v>0.48307899999999998</c:v>
                </c:pt>
                <c:pt idx="5145">
                  <c:v>0.49379899999999999</c:v>
                </c:pt>
                <c:pt idx="5146">
                  <c:v>0.50314899999999996</c:v>
                </c:pt>
                <c:pt idx="5147">
                  <c:v>0.52211099999999999</c:v>
                </c:pt>
                <c:pt idx="5148">
                  <c:v>0.53300800000000004</c:v>
                </c:pt>
                <c:pt idx="5149">
                  <c:v>0.54561499999999996</c:v>
                </c:pt>
                <c:pt idx="5150">
                  <c:v>0.55985700000000005</c:v>
                </c:pt>
                <c:pt idx="5151">
                  <c:v>0.579735</c:v>
                </c:pt>
                <c:pt idx="5152">
                  <c:v>0.58913700000000002</c:v>
                </c:pt>
                <c:pt idx="5153">
                  <c:v>0.60314999999999996</c:v>
                </c:pt>
                <c:pt idx="5154">
                  <c:v>0.622479</c:v>
                </c:pt>
                <c:pt idx="5155">
                  <c:v>0.63200599999999996</c:v>
                </c:pt>
                <c:pt idx="5156">
                  <c:v>0.65007099999999995</c:v>
                </c:pt>
                <c:pt idx="5157">
                  <c:v>0.67047999999999996</c:v>
                </c:pt>
                <c:pt idx="5158">
                  <c:v>0.67910300000000001</c:v>
                </c:pt>
                <c:pt idx="5159">
                  <c:v>0.69962999999999997</c:v>
                </c:pt>
                <c:pt idx="5160">
                  <c:v>0.70424399999999998</c:v>
                </c:pt>
                <c:pt idx="5161">
                  <c:v>0.729935</c:v>
                </c:pt>
                <c:pt idx="5162">
                  <c:v>0.73729500000000003</c:v>
                </c:pt>
                <c:pt idx="5163">
                  <c:v>0.75194700000000003</c:v>
                </c:pt>
                <c:pt idx="5164">
                  <c:v>0.77518900000000002</c:v>
                </c:pt>
                <c:pt idx="5165">
                  <c:v>0.77786500000000003</c:v>
                </c:pt>
                <c:pt idx="5166">
                  <c:v>0.797261</c:v>
                </c:pt>
                <c:pt idx="5167">
                  <c:v>0.81715199999999999</c:v>
                </c:pt>
                <c:pt idx="5168">
                  <c:v>0.82634399999999997</c:v>
                </c:pt>
                <c:pt idx="5169">
                  <c:v>0.84476300000000004</c:v>
                </c:pt>
                <c:pt idx="5170">
                  <c:v>0.86513099999999998</c:v>
                </c:pt>
                <c:pt idx="5171">
                  <c:v>0.87155199999999999</c:v>
                </c:pt>
                <c:pt idx="5172">
                  <c:v>0.88828499999999999</c:v>
                </c:pt>
                <c:pt idx="5173">
                  <c:v>0.90647299999999997</c:v>
                </c:pt>
                <c:pt idx="5174">
                  <c:v>0.91542999999999997</c:v>
                </c:pt>
                <c:pt idx="5175">
                  <c:v>0.93621100000000002</c:v>
                </c:pt>
                <c:pt idx="5176">
                  <c:v>0.94950100000000004</c:v>
                </c:pt>
                <c:pt idx="5177">
                  <c:v>0.96641900000000003</c:v>
                </c:pt>
                <c:pt idx="5178">
                  <c:v>0.97787500000000005</c:v>
                </c:pt>
                <c:pt idx="5179">
                  <c:v>0.99857700000000005</c:v>
                </c:pt>
                <c:pt idx="5180">
                  <c:v>1.0093799999999999</c:v>
                </c:pt>
                <c:pt idx="5181">
                  <c:v>1.0210600000000001</c:v>
                </c:pt>
                <c:pt idx="5182">
                  <c:v>1.0407</c:v>
                </c:pt>
                <c:pt idx="5183">
                  <c:v>1.05701</c:v>
                </c:pt>
                <c:pt idx="5184">
                  <c:v>1.06331</c:v>
                </c:pt>
                <c:pt idx="5185">
                  <c:v>1.0871200000000001</c:v>
                </c:pt>
                <c:pt idx="5186">
                  <c:v>1.0931900000000001</c:v>
                </c:pt>
                <c:pt idx="5187">
                  <c:v>1.1093299999999999</c:v>
                </c:pt>
                <c:pt idx="5188">
                  <c:v>1.12382</c:v>
                </c:pt>
                <c:pt idx="5189">
                  <c:v>1.1374</c:v>
                </c:pt>
                <c:pt idx="5190">
                  <c:v>1.15127</c:v>
                </c:pt>
                <c:pt idx="5191">
                  <c:v>1.17038</c:v>
                </c:pt>
                <c:pt idx="5192">
                  <c:v>1.1823300000000001</c:v>
                </c:pt>
                <c:pt idx="5193">
                  <c:v>1.19726</c:v>
                </c:pt>
                <c:pt idx="5194">
                  <c:v>1.2084299999999999</c:v>
                </c:pt>
                <c:pt idx="5195">
                  <c:v>1.23363</c:v>
                </c:pt>
                <c:pt idx="5196">
                  <c:v>1.2424500000000001</c:v>
                </c:pt>
                <c:pt idx="5197">
                  <c:v>1.2587900000000001</c:v>
                </c:pt>
                <c:pt idx="5198">
                  <c:v>1.26776</c:v>
                </c:pt>
                <c:pt idx="5199">
                  <c:v>1.28884</c:v>
                </c:pt>
                <c:pt idx="5200">
                  <c:v>1.2947500000000001</c:v>
                </c:pt>
                <c:pt idx="5201">
                  <c:v>1.31274</c:v>
                </c:pt>
                <c:pt idx="5202">
                  <c:v>1.32836</c:v>
                </c:pt>
                <c:pt idx="5203">
                  <c:v>1.3406899999999999</c:v>
                </c:pt>
                <c:pt idx="5204">
                  <c:v>1.3552</c:v>
                </c:pt>
                <c:pt idx="5205">
                  <c:v>1.3749</c:v>
                </c:pt>
                <c:pt idx="5206">
                  <c:v>1.3821600000000001</c:v>
                </c:pt>
                <c:pt idx="5207">
                  <c:v>1.3873500000000001</c:v>
                </c:pt>
                <c:pt idx="5208">
                  <c:v>-0.37446600000000002</c:v>
                </c:pt>
                <c:pt idx="5209">
                  <c:v>-1.14917</c:v>
                </c:pt>
                <c:pt idx="5210">
                  <c:v>-1.43049</c:v>
                </c:pt>
                <c:pt idx="5211">
                  <c:v>-1.6644399999999999</c:v>
                </c:pt>
                <c:pt idx="5212">
                  <c:v>-1.8736900000000001</c:v>
                </c:pt>
                <c:pt idx="5213">
                  <c:v>-2.0598100000000001</c:v>
                </c:pt>
                <c:pt idx="5214">
                  <c:v>-2.2314600000000002</c:v>
                </c:pt>
                <c:pt idx="5215">
                  <c:v>-2.4008600000000002</c:v>
                </c:pt>
                <c:pt idx="5216">
                  <c:v>-2.5460199999999999</c:v>
                </c:pt>
                <c:pt idx="5217">
                  <c:v>-2.7020599999999999</c:v>
                </c:pt>
                <c:pt idx="5218">
                  <c:v>-2.8428200000000001</c:v>
                </c:pt>
                <c:pt idx="5219">
                  <c:v>-2.9744700000000002</c:v>
                </c:pt>
                <c:pt idx="5220">
                  <c:v>-3.1046999999999998</c:v>
                </c:pt>
                <c:pt idx="5221">
                  <c:v>-3.2255400000000001</c:v>
                </c:pt>
                <c:pt idx="5222">
                  <c:v>-3.3433000000000002</c:v>
                </c:pt>
                <c:pt idx="5223">
                  <c:v>-3.4599700000000002</c:v>
                </c:pt>
                <c:pt idx="5224">
                  <c:v>-3.5728399999999998</c:v>
                </c:pt>
                <c:pt idx="5225">
                  <c:v>-3.6823600000000001</c:v>
                </c:pt>
                <c:pt idx="5226">
                  <c:v>-3.7903099999999998</c:v>
                </c:pt>
                <c:pt idx="5227">
                  <c:v>-3.8922699999999999</c:v>
                </c:pt>
                <c:pt idx="5228">
                  <c:v>-3.9870000000000001</c:v>
                </c:pt>
                <c:pt idx="5229">
                  <c:v>-4.0941099999999997</c:v>
                </c:pt>
                <c:pt idx="5230">
                  <c:v>-4.1873199999999997</c:v>
                </c:pt>
                <c:pt idx="5231">
                  <c:v>-4.28355</c:v>
                </c:pt>
                <c:pt idx="5232">
                  <c:v>-4.3693999999999997</c:v>
                </c:pt>
                <c:pt idx="5233">
                  <c:v>-4.4602700000000004</c:v>
                </c:pt>
                <c:pt idx="5234">
                  <c:v>-4.5443199999999999</c:v>
                </c:pt>
                <c:pt idx="5235">
                  <c:v>-4.6308199999999999</c:v>
                </c:pt>
                <c:pt idx="5236">
                  <c:v>-4.7152700000000003</c:v>
                </c:pt>
                <c:pt idx="5237">
                  <c:v>-4.7954299999999996</c:v>
                </c:pt>
                <c:pt idx="5238">
                  <c:v>-4.8759399999999999</c:v>
                </c:pt>
                <c:pt idx="5239">
                  <c:v>-4.9577900000000001</c:v>
                </c:pt>
                <c:pt idx="5240">
                  <c:v>-5.03118</c:v>
                </c:pt>
                <c:pt idx="5241">
                  <c:v>-5.1053100000000002</c:v>
                </c:pt>
                <c:pt idx="5242">
                  <c:v>-5.18466</c:v>
                </c:pt>
                <c:pt idx="5243">
                  <c:v>-5.2547300000000003</c:v>
                </c:pt>
                <c:pt idx="5244">
                  <c:v>-5.3368900000000004</c:v>
                </c:pt>
                <c:pt idx="5245">
                  <c:v>-5.3990600000000004</c:v>
                </c:pt>
                <c:pt idx="5246">
                  <c:v>-5.4654299999999996</c:v>
                </c:pt>
                <c:pt idx="5247">
                  <c:v>-5.5381999999999998</c:v>
                </c:pt>
                <c:pt idx="5248">
                  <c:v>-5.6001899999999996</c:v>
                </c:pt>
                <c:pt idx="5249">
                  <c:v>-5.6708100000000004</c:v>
                </c:pt>
                <c:pt idx="5250">
                  <c:v>-5.7356800000000003</c:v>
                </c:pt>
                <c:pt idx="5251">
                  <c:v>-5.7977699999999999</c:v>
                </c:pt>
                <c:pt idx="5252">
                  <c:v>-5.8628400000000003</c:v>
                </c:pt>
                <c:pt idx="5253">
                  <c:v>-5.91892</c:v>
                </c:pt>
                <c:pt idx="5254">
                  <c:v>-5.9847700000000001</c:v>
                </c:pt>
                <c:pt idx="5255">
                  <c:v>-6.0506599999999997</c:v>
                </c:pt>
                <c:pt idx="5256">
                  <c:v>-6.1084899999999998</c:v>
                </c:pt>
                <c:pt idx="5257">
                  <c:v>-6.1664599999999998</c:v>
                </c:pt>
                <c:pt idx="5258">
                  <c:v>-6.2269699999999997</c:v>
                </c:pt>
                <c:pt idx="5259">
                  <c:v>-6.2837800000000001</c:v>
                </c:pt>
                <c:pt idx="5260">
                  <c:v>-6.3370800000000003</c:v>
                </c:pt>
                <c:pt idx="5261">
                  <c:v>-6.3973699999999996</c:v>
                </c:pt>
                <c:pt idx="5262">
                  <c:v>-6.4402200000000001</c:v>
                </c:pt>
                <c:pt idx="5263">
                  <c:v>-6.5022599999999997</c:v>
                </c:pt>
                <c:pt idx="5264">
                  <c:v>-6.5597200000000004</c:v>
                </c:pt>
                <c:pt idx="5265">
                  <c:v>-6.6054199999999996</c:v>
                </c:pt>
                <c:pt idx="5266">
                  <c:v>-6.6620200000000001</c:v>
                </c:pt>
                <c:pt idx="5267">
                  <c:v>-6.7130599999999996</c:v>
                </c:pt>
                <c:pt idx="5268">
                  <c:v>-6.7639899999999997</c:v>
                </c:pt>
                <c:pt idx="5269">
                  <c:v>-6.8185700000000002</c:v>
                </c:pt>
                <c:pt idx="5270">
                  <c:v>-6.8703700000000003</c:v>
                </c:pt>
                <c:pt idx="5271">
                  <c:v>-6.9154400000000003</c:v>
                </c:pt>
                <c:pt idx="5272">
                  <c:v>-6.96584</c:v>
                </c:pt>
                <c:pt idx="5273">
                  <c:v>-7.0112100000000002</c:v>
                </c:pt>
                <c:pt idx="5274">
                  <c:v>-7.0601399999999996</c:v>
                </c:pt>
                <c:pt idx="5275">
                  <c:v>-7.1078099999999997</c:v>
                </c:pt>
                <c:pt idx="5276">
                  <c:v>-7.15632</c:v>
                </c:pt>
                <c:pt idx="5277">
                  <c:v>-7.2026899999999996</c:v>
                </c:pt>
                <c:pt idx="5278">
                  <c:v>-7.24411</c:v>
                </c:pt>
                <c:pt idx="5279">
                  <c:v>-7.2926299999999999</c:v>
                </c:pt>
                <c:pt idx="5280">
                  <c:v>-7.3367100000000001</c:v>
                </c:pt>
                <c:pt idx="5281">
                  <c:v>-7.3767699999999996</c:v>
                </c:pt>
                <c:pt idx="5282">
                  <c:v>-7.4260099999999998</c:v>
                </c:pt>
                <c:pt idx="5283">
                  <c:v>-7.4744599999999997</c:v>
                </c:pt>
                <c:pt idx="5284">
                  <c:v>-7.5065400000000002</c:v>
                </c:pt>
                <c:pt idx="5285">
                  <c:v>-7.5629900000000001</c:v>
                </c:pt>
                <c:pt idx="5286">
                  <c:v>-7.5923699999999998</c:v>
                </c:pt>
                <c:pt idx="5287">
                  <c:v>-7.6371900000000004</c:v>
                </c:pt>
                <c:pt idx="5288">
                  <c:v>-7.6835599999999999</c:v>
                </c:pt>
                <c:pt idx="5289">
                  <c:v>-7.7234699999999998</c:v>
                </c:pt>
                <c:pt idx="5290">
                  <c:v>-7.76213</c:v>
                </c:pt>
                <c:pt idx="5291">
                  <c:v>-7.8025399999999996</c:v>
                </c:pt>
                <c:pt idx="5292">
                  <c:v>-7.8431499999999996</c:v>
                </c:pt>
                <c:pt idx="5293">
                  <c:v>-7.88408</c:v>
                </c:pt>
                <c:pt idx="5294">
                  <c:v>-7.9174199999999999</c:v>
                </c:pt>
                <c:pt idx="5295">
                  <c:v>-7.9617199999999997</c:v>
                </c:pt>
                <c:pt idx="5296">
                  <c:v>-7.9916799999999997</c:v>
                </c:pt>
                <c:pt idx="5297">
                  <c:v>-8.0371100000000002</c:v>
                </c:pt>
                <c:pt idx="5298">
                  <c:v>-8.0754199999999994</c:v>
                </c:pt>
                <c:pt idx="5299">
                  <c:v>-8.1061200000000007</c:v>
                </c:pt>
                <c:pt idx="5300">
                  <c:v>-8.1504999999999992</c:v>
                </c:pt>
                <c:pt idx="5301">
                  <c:v>-8.1849299999999996</c:v>
                </c:pt>
                <c:pt idx="5302">
                  <c:v>-8.2255500000000001</c:v>
                </c:pt>
                <c:pt idx="5303">
                  <c:v>-8.2535399999999992</c:v>
                </c:pt>
                <c:pt idx="5304">
                  <c:v>-8.2900899999999993</c:v>
                </c:pt>
                <c:pt idx="5305">
                  <c:v>-8.3321299999999994</c:v>
                </c:pt>
                <c:pt idx="5306">
                  <c:v>-8.3618299999999994</c:v>
                </c:pt>
                <c:pt idx="5307">
                  <c:v>-8.3983600000000003</c:v>
                </c:pt>
                <c:pt idx="5308">
                  <c:v>-8.4387000000000008</c:v>
                </c:pt>
                <c:pt idx="5309">
                  <c:v>-8.4675399999999996</c:v>
                </c:pt>
                <c:pt idx="5310">
                  <c:v>-8.5017099999999992</c:v>
                </c:pt>
                <c:pt idx="5311">
                  <c:v>-8.5405700000000007</c:v>
                </c:pt>
                <c:pt idx="5312">
                  <c:v>-8.5689600000000006</c:v>
                </c:pt>
                <c:pt idx="5313">
                  <c:v>-8.6066500000000001</c:v>
                </c:pt>
                <c:pt idx="5314">
                  <c:v>-8.6400100000000002</c:v>
                </c:pt>
                <c:pt idx="5315">
                  <c:v>-8.6709599999999991</c:v>
                </c:pt>
                <c:pt idx="5316">
                  <c:v>-8.7066099999999995</c:v>
                </c:pt>
                <c:pt idx="5317">
                  <c:v>-8.7372700000000005</c:v>
                </c:pt>
                <c:pt idx="5318">
                  <c:v>-8.7655899999999995</c:v>
                </c:pt>
                <c:pt idx="5319">
                  <c:v>-8.80443</c:v>
                </c:pt>
                <c:pt idx="5320">
                  <c:v>-8.8320799999999995</c:v>
                </c:pt>
                <c:pt idx="5321">
                  <c:v>-8.8721399999999999</c:v>
                </c:pt>
                <c:pt idx="5322">
                  <c:v>-8.9005500000000008</c:v>
                </c:pt>
                <c:pt idx="5323">
                  <c:v>-8.9166299999999996</c:v>
                </c:pt>
                <c:pt idx="5324">
                  <c:v>-8.9565599999999996</c:v>
                </c:pt>
                <c:pt idx="5325">
                  <c:v>-8.9902099999999994</c:v>
                </c:pt>
                <c:pt idx="5326">
                  <c:v>-9.0133899999999993</c:v>
                </c:pt>
                <c:pt idx="5327">
                  <c:v>-9.0567299999999999</c:v>
                </c:pt>
                <c:pt idx="5328">
                  <c:v>-9.0835600000000003</c:v>
                </c:pt>
                <c:pt idx="5329">
                  <c:v>-9.1109399999999994</c:v>
                </c:pt>
                <c:pt idx="5330">
                  <c:v>-9.1462199999999996</c:v>
                </c:pt>
                <c:pt idx="5331">
                  <c:v>-9.1697399999999991</c:v>
                </c:pt>
                <c:pt idx="5332">
                  <c:v>-9.1965299999999992</c:v>
                </c:pt>
                <c:pt idx="5333">
                  <c:v>-9.2244299999999999</c:v>
                </c:pt>
                <c:pt idx="5334">
                  <c:v>-9.2662600000000008</c:v>
                </c:pt>
                <c:pt idx="5335">
                  <c:v>-9.2833299999999994</c:v>
                </c:pt>
                <c:pt idx="5336">
                  <c:v>-9.31555</c:v>
                </c:pt>
                <c:pt idx="5337">
                  <c:v>-9.3440600000000007</c:v>
                </c:pt>
                <c:pt idx="5338">
                  <c:v>-9.3728499999999997</c:v>
                </c:pt>
                <c:pt idx="5339">
                  <c:v>-9.4012600000000006</c:v>
                </c:pt>
                <c:pt idx="5340">
                  <c:v>-9.4252900000000004</c:v>
                </c:pt>
                <c:pt idx="5341">
                  <c:v>-9.4619300000000006</c:v>
                </c:pt>
                <c:pt idx="5342">
                  <c:v>-9.4775299999999998</c:v>
                </c:pt>
                <c:pt idx="5343">
                  <c:v>-9.5093800000000002</c:v>
                </c:pt>
                <c:pt idx="5344">
                  <c:v>-9.5414499999999993</c:v>
                </c:pt>
                <c:pt idx="5345">
                  <c:v>-9.5645399999999992</c:v>
                </c:pt>
                <c:pt idx="5346">
                  <c:v>-9.59741</c:v>
                </c:pt>
                <c:pt idx="5347">
                  <c:v>-9.6252099999999992</c:v>
                </c:pt>
                <c:pt idx="5348">
                  <c:v>-9.6413700000000002</c:v>
                </c:pt>
                <c:pt idx="5349">
                  <c:v>-9.6779200000000003</c:v>
                </c:pt>
                <c:pt idx="5350">
                  <c:v>-9.6970399999999994</c:v>
                </c:pt>
                <c:pt idx="5351">
                  <c:v>-9.7223199999999999</c:v>
                </c:pt>
                <c:pt idx="5352">
                  <c:v>-9.7535000000000007</c:v>
                </c:pt>
                <c:pt idx="5353">
                  <c:v>-9.7822099999999992</c:v>
                </c:pt>
                <c:pt idx="5354">
                  <c:v>-9.7995699999999992</c:v>
                </c:pt>
                <c:pt idx="5355">
                  <c:v>-9.8305500000000006</c:v>
                </c:pt>
                <c:pt idx="5356">
                  <c:v>-9.8508899999999997</c:v>
                </c:pt>
                <c:pt idx="5357">
                  <c:v>-9.8832699999999996</c:v>
                </c:pt>
                <c:pt idx="5358">
                  <c:v>-9.90367</c:v>
                </c:pt>
                <c:pt idx="5359">
                  <c:v>-9.9359999999999999</c:v>
                </c:pt>
                <c:pt idx="5360">
                  <c:v>-9.9624799999999993</c:v>
                </c:pt>
                <c:pt idx="5361">
                  <c:v>-9.9798200000000001</c:v>
                </c:pt>
                <c:pt idx="5362">
                  <c:v>-10.0101</c:v>
                </c:pt>
                <c:pt idx="5363">
                  <c:v>-10.0303</c:v>
                </c:pt>
                <c:pt idx="5364">
                  <c:v>-10.056699999999999</c:v>
                </c:pt>
                <c:pt idx="5365">
                  <c:v>-10.0854</c:v>
                </c:pt>
                <c:pt idx="5366">
                  <c:v>-10.1089</c:v>
                </c:pt>
                <c:pt idx="5367">
                  <c:v>-10.138299999999999</c:v>
                </c:pt>
                <c:pt idx="5368">
                  <c:v>-10.1663</c:v>
                </c:pt>
                <c:pt idx="5369">
                  <c:v>-10.1852</c:v>
                </c:pt>
                <c:pt idx="5370">
                  <c:v>-10.209199999999999</c:v>
                </c:pt>
                <c:pt idx="5371">
                  <c:v>-10.2295</c:v>
                </c:pt>
                <c:pt idx="5372">
                  <c:v>-10.264699999999999</c:v>
                </c:pt>
                <c:pt idx="5373">
                  <c:v>-10.2879</c:v>
                </c:pt>
                <c:pt idx="5374">
                  <c:v>-10.307</c:v>
                </c:pt>
                <c:pt idx="5375">
                  <c:v>-10.335900000000001</c:v>
                </c:pt>
                <c:pt idx="5376">
                  <c:v>-10.3576</c:v>
                </c:pt>
                <c:pt idx="5377">
                  <c:v>-10.388999999999999</c:v>
                </c:pt>
                <c:pt idx="5378">
                  <c:v>-10.4117</c:v>
                </c:pt>
                <c:pt idx="5379">
                  <c:v>-10.434799999999999</c:v>
                </c:pt>
                <c:pt idx="5380">
                  <c:v>-10.4581</c:v>
                </c:pt>
                <c:pt idx="5381">
                  <c:v>-10.478199999999999</c:v>
                </c:pt>
                <c:pt idx="5382">
                  <c:v>-10.503399999999999</c:v>
                </c:pt>
                <c:pt idx="5383">
                  <c:v>-10.5311</c:v>
                </c:pt>
                <c:pt idx="5384">
                  <c:v>-10.55</c:v>
                </c:pt>
                <c:pt idx="5385">
                  <c:v>-10.5876</c:v>
                </c:pt>
                <c:pt idx="5386">
                  <c:v>-10.609</c:v>
                </c:pt>
                <c:pt idx="5387">
                  <c:v>-10.6305</c:v>
                </c:pt>
                <c:pt idx="5388">
                  <c:v>-10.6593</c:v>
                </c:pt>
                <c:pt idx="5389">
                  <c:v>-10.6839</c:v>
                </c:pt>
                <c:pt idx="5390">
                  <c:v>-10.703200000000001</c:v>
                </c:pt>
                <c:pt idx="5391">
                  <c:v>-10.733700000000001</c:v>
                </c:pt>
                <c:pt idx="5392">
                  <c:v>-10.7471</c:v>
                </c:pt>
                <c:pt idx="5393">
                  <c:v>-10.7752</c:v>
                </c:pt>
                <c:pt idx="5394">
                  <c:v>-10.806900000000001</c:v>
                </c:pt>
                <c:pt idx="5395">
                  <c:v>-10.827199999999999</c:v>
                </c:pt>
                <c:pt idx="5396">
                  <c:v>-10.8529</c:v>
                </c:pt>
                <c:pt idx="5397">
                  <c:v>-10.88</c:v>
                </c:pt>
                <c:pt idx="5398">
                  <c:v>-10.9086</c:v>
                </c:pt>
                <c:pt idx="5399">
                  <c:v>-10.93</c:v>
                </c:pt>
                <c:pt idx="5400">
                  <c:v>-10.953099999999999</c:v>
                </c:pt>
                <c:pt idx="5401">
                  <c:v>-10.9831</c:v>
                </c:pt>
                <c:pt idx="5402">
                  <c:v>-11.01</c:v>
                </c:pt>
                <c:pt idx="5403">
                  <c:v>-11.033200000000001</c:v>
                </c:pt>
                <c:pt idx="5404">
                  <c:v>-11.059699999999999</c:v>
                </c:pt>
                <c:pt idx="5405">
                  <c:v>-11.0861</c:v>
                </c:pt>
                <c:pt idx="5406">
                  <c:v>-11.1145</c:v>
                </c:pt>
                <c:pt idx="5407">
                  <c:v>-11.138400000000001</c:v>
                </c:pt>
                <c:pt idx="5408">
                  <c:v>-11.1624</c:v>
                </c:pt>
                <c:pt idx="5409">
                  <c:v>-11.188000000000001</c:v>
                </c:pt>
                <c:pt idx="5410">
                  <c:v>-11.2279</c:v>
                </c:pt>
                <c:pt idx="5411">
                  <c:v>-11.2464</c:v>
                </c:pt>
                <c:pt idx="5412">
                  <c:v>-11.274100000000001</c:v>
                </c:pt>
                <c:pt idx="5413">
                  <c:v>-11.2981</c:v>
                </c:pt>
                <c:pt idx="5414">
                  <c:v>-11.3225</c:v>
                </c:pt>
                <c:pt idx="5415">
                  <c:v>-11.3573</c:v>
                </c:pt>
                <c:pt idx="5416">
                  <c:v>-11.382199999999999</c:v>
                </c:pt>
                <c:pt idx="5417">
                  <c:v>-11.4115</c:v>
                </c:pt>
                <c:pt idx="5418">
                  <c:v>-11.439</c:v>
                </c:pt>
                <c:pt idx="5419">
                  <c:v>-11.4634</c:v>
                </c:pt>
                <c:pt idx="5420">
                  <c:v>-11.493399999999999</c:v>
                </c:pt>
                <c:pt idx="5421">
                  <c:v>-11.5183</c:v>
                </c:pt>
                <c:pt idx="5422">
                  <c:v>-11.5497</c:v>
                </c:pt>
                <c:pt idx="5423">
                  <c:v>-11.582700000000001</c:v>
                </c:pt>
                <c:pt idx="5424">
                  <c:v>-11.6129</c:v>
                </c:pt>
                <c:pt idx="5425">
                  <c:v>-11.641</c:v>
                </c:pt>
                <c:pt idx="5426">
                  <c:v>-11.671099999999999</c:v>
                </c:pt>
                <c:pt idx="5427">
                  <c:v>-11.6968</c:v>
                </c:pt>
                <c:pt idx="5428">
                  <c:v>-11.7332</c:v>
                </c:pt>
                <c:pt idx="5429">
                  <c:v>-11.7658</c:v>
                </c:pt>
                <c:pt idx="5430">
                  <c:v>-11.788600000000001</c:v>
                </c:pt>
                <c:pt idx="5431">
                  <c:v>-11.8264</c:v>
                </c:pt>
                <c:pt idx="5432">
                  <c:v>-11.848100000000001</c:v>
                </c:pt>
                <c:pt idx="5433">
                  <c:v>-11.8886</c:v>
                </c:pt>
                <c:pt idx="5434">
                  <c:v>-11.913399999999999</c:v>
                </c:pt>
                <c:pt idx="5435">
                  <c:v>-11.9496</c:v>
                </c:pt>
                <c:pt idx="5436">
                  <c:v>-11.9849</c:v>
                </c:pt>
                <c:pt idx="5437">
                  <c:v>-12.025</c:v>
                </c:pt>
                <c:pt idx="5438">
                  <c:v>-12.042199999999999</c:v>
                </c:pt>
                <c:pt idx="5439">
                  <c:v>-12.0824</c:v>
                </c:pt>
                <c:pt idx="5440">
                  <c:v>-12.1157</c:v>
                </c:pt>
                <c:pt idx="5441">
                  <c:v>-12.148899999999999</c:v>
                </c:pt>
                <c:pt idx="5442">
                  <c:v>-12.191599999999999</c:v>
                </c:pt>
                <c:pt idx="5443">
                  <c:v>-12.226000000000001</c:v>
                </c:pt>
                <c:pt idx="5444">
                  <c:v>-12.254</c:v>
                </c:pt>
                <c:pt idx="5445">
                  <c:v>-12.292199999999999</c:v>
                </c:pt>
                <c:pt idx="5446">
                  <c:v>-12.3208</c:v>
                </c:pt>
                <c:pt idx="5447">
                  <c:v>-12.366400000000001</c:v>
                </c:pt>
                <c:pt idx="5448">
                  <c:v>-12.402100000000001</c:v>
                </c:pt>
                <c:pt idx="5449">
                  <c:v>-12.436299999999999</c:v>
                </c:pt>
                <c:pt idx="5450">
                  <c:v>-12.4756</c:v>
                </c:pt>
                <c:pt idx="5451">
                  <c:v>-12.508699999999999</c:v>
                </c:pt>
                <c:pt idx="5452">
                  <c:v>-12.548400000000001</c:v>
                </c:pt>
                <c:pt idx="5453">
                  <c:v>-12.584300000000001</c:v>
                </c:pt>
                <c:pt idx="5454">
                  <c:v>-12.6168</c:v>
                </c:pt>
                <c:pt idx="5455">
                  <c:v>-12.6576</c:v>
                </c:pt>
                <c:pt idx="5456">
                  <c:v>-12.696999999999999</c:v>
                </c:pt>
                <c:pt idx="5457">
                  <c:v>-12.744400000000001</c:v>
                </c:pt>
                <c:pt idx="5458">
                  <c:v>-12.782</c:v>
                </c:pt>
                <c:pt idx="5459">
                  <c:v>-12.8171</c:v>
                </c:pt>
                <c:pt idx="5460">
                  <c:v>-12.858700000000001</c:v>
                </c:pt>
                <c:pt idx="5461">
                  <c:v>-12.9009</c:v>
                </c:pt>
                <c:pt idx="5462">
                  <c:v>-12.944800000000001</c:v>
                </c:pt>
                <c:pt idx="5463">
                  <c:v>-12.9846</c:v>
                </c:pt>
                <c:pt idx="5464">
                  <c:v>-13.023899999999999</c:v>
                </c:pt>
                <c:pt idx="5465">
                  <c:v>-13.072699999999999</c:v>
                </c:pt>
                <c:pt idx="5466">
                  <c:v>-13.1082</c:v>
                </c:pt>
                <c:pt idx="5467">
                  <c:v>-13.149100000000001</c:v>
                </c:pt>
                <c:pt idx="5468">
                  <c:v>-13.1892</c:v>
                </c:pt>
                <c:pt idx="5469">
                  <c:v>-13.2379</c:v>
                </c:pt>
                <c:pt idx="5470">
                  <c:v>-13.275700000000001</c:v>
                </c:pt>
                <c:pt idx="5471">
                  <c:v>-13.323499999999999</c:v>
                </c:pt>
                <c:pt idx="5472">
                  <c:v>-13.3652</c:v>
                </c:pt>
                <c:pt idx="5473">
                  <c:v>-13.4055</c:v>
                </c:pt>
                <c:pt idx="5474">
                  <c:v>-13.457000000000001</c:v>
                </c:pt>
                <c:pt idx="5475">
                  <c:v>-13.502700000000001</c:v>
                </c:pt>
                <c:pt idx="5476">
                  <c:v>-13.5411</c:v>
                </c:pt>
                <c:pt idx="5477">
                  <c:v>-13.588699999999999</c:v>
                </c:pt>
                <c:pt idx="5478">
                  <c:v>-13.6273</c:v>
                </c:pt>
                <c:pt idx="5479">
                  <c:v>-13.682399999999999</c:v>
                </c:pt>
                <c:pt idx="5480">
                  <c:v>-13.728400000000001</c:v>
                </c:pt>
                <c:pt idx="5481">
                  <c:v>-13.7761</c:v>
                </c:pt>
                <c:pt idx="5482">
                  <c:v>-13.819699999999999</c:v>
                </c:pt>
                <c:pt idx="5483">
                  <c:v>-13.859500000000001</c:v>
                </c:pt>
                <c:pt idx="5484">
                  <c:v>-13.9114</c:v>
                </c:pt>
                <c:pt idx="5485">
                  <c:v>-13.9521</c:v>
                </c:pt>
                <c:pt idx="5486">
                  <c:v>-13.9962</c:v>
                </c:pt>
                <c:pt idx="5487">
                  <c:v>-14.053699999999999</c:v>
                </c:pt>
                <c:pt idx="5488">
                  <c:v>-14.0989</c:v>
                </c:pt>
                <c:pt idx="5489">
                  <c:v>-14.1404</c:v>
                </c:pt>
                <c:pt idx="5490">
                  <c:v>-14.195</c:v>
                </c:pt>
                <c:pt idx="5491">
                  <c:v>-14.2386</c:v>
                </c:pt>
                <c:pt idx="5492">
                  <c:v>-14.286</c:v>
                </c:pt>
                <c:pt idx="5493">
                  <c:v>-14.336399999999999</c:v>
                </c:pt>
                <c:pt idx="5494">
                  <c:v>-14.3835</c:v>
                </c:pt>
                <c:pt idx="5495">
                  <c:v>-14.429600000000001</c:v>
                </c:pt>
                <c:pt idx="5496">
                  <c:v>-14.4771</c:v>
                </c:pt>
                <c:pt idx="5497">
                  <c:v>-14.5197</c:v>
                </c:pt>
                <c:pt idx="5498">
                  <c:v>-14.5768</c:v>
                </c:pt>
                <c:pt idx="5499">
                  <c:v>-14.6219</c:v>
                </c:pt>
                <c:pt idx="5500">
                  <c:v>-14.6776</c:v>
                </c:pt>
                <c:pt idx="5501">
                  <c:v>-14.72</c:v>
                </c:pt>
                <c:pt idx="5502">
                  <c:v>-14.759399999999999</c:v>
                </c:pt>
                <c:pt idx="5503">
                  <c:v>-14.822100000000001</c:v>
                </c:pt>
                <c:pt idx="5504">
                  <c:v>-14.8607</c:v>
                </c:pt>
                <c:pt idx="5505">
                  <c:v>-14.9063</c:v>
                </c:pt>
                <c:pt idx="5506">
                  <c:v>-14.967700000000001</c:v>
                </c:pt>
                <c:pt idx="5507">
                  <c:v>-15.008900000000001</c:v>
                </c:pt>
                <c:pt idx="5508">
                  <c:v>-15.051500000000001</c:v>
                </c:pt>
                <c:pt idx="5509">
                  <c:v>-15.1029</c:v>
                </c:pt>
                <c:pt idx="5510">
                  <c:v>-15.1434</c:v>
                </c:pt>
                <c:pt idx="5511">
                  <c:v>-15.192299999999999</c:v>
                </c:pt>
                <c:pt idx="5512">
                  <c:v>-15.241899999999999</c:v>
                </c:pt>
                <c:pt idx="5513">
                  <c:v>-15.2989</c:v>
                </c:pt>
                <c:pt idx="5514">
                  <c:v>-15.341799999999999</c:v>
                </c:pt>
                <c:pt idx="5515">
                  <c:v>-15.389799999999999</c:v>
                </c:pt>
                <c:pt idx="5516">
                  <c:v>-15.436400000000001</c:v>
                </c:pt>
                <c:pt idx="5517">
                  <c:v>-15.475</c:v>
                </c:pt>
                <c:pt idx="5518">
                  <c:v>-15.527799999999999</c:v>
                </c:pt>
                <c:pt idx="5519">
                  <c:v>-15.5807</c:v>
                </c:pt>
                <c:pt idx="5520">
                  <c:v>-15.6153</c:v>
                </c:pt>
                <c:pt idx="5521">
                  <c:v>-15.6683</c:v>
                </c:pt>
                <c:pt idx="5522">
                  <c:v>-15.7158</c:v>
                </c:pt>
                <c:pt idx="5523">
                  <c:v>-15.755800000000001</c:v>
                </c:pt>
                <c:pt idx="5524">
                  <c:v>-15.807700000000001</c:v>
                </c:pt>
                <c:pt idx="5525">
                  <c:v>-15.851699999999999</c:v>
                </c:pt>
                <c:pt idx="5526">
                  <c:v>-15.9009</c:v>
                </c:pt>
                <c:pt idx="5527">
                  <c:v>-15.942299999999999</c:v>
                </c:pt>
                <c:pt idx="5528">
                  <c:v>-15.9892</c:v>
                </c:pt>
                <c:pt idx="5529">
                  <c:v>-16.029399999999999</c:v>
                </c:pt>
                <c:pt idx="5530">
                  <c:v>-16.078199999999999</c:v>
                </c:pt>
                <c:pt idx="5531">
                  <c:v>-16.1172</c:v>
                </c:pt>
                <c:pt idx="5532">
                  <c:v>-16.171700000000001</c:v>
                </c:pt>
                <c:pt idx="5533">
                  <c:v>-16.209199999999999</c:v>
                </c:pt>
                <c:pt idx="5534">
                  <c:v>-16.248999999999999</c:v>
                </c:pt>
                <c:pt idx="5535">
                  <c:v>-16.298999999999999</c:v>
                </c:pt>
                <c:pt idx="5536">
                  <c:v>-16.339700000000001</c:v>
                </c:pt>
                <c:pt idx="5537">
                  <c:v>-16.377300000000002</c:v>
                </c:pt>
                <c:pt idx="5538">
                  <c:v>-16.4254</c:v>
                </c:pt>
                <c:pt idx="5539">
                  <c:v>-16.468499999999999</c:v>
                </c:pt>
                <c:pt idx="5540">
                  <c:v>-16.510400000000001</c:v>
                </c:pt>
                <c:pt idx="5541">
                  <c:v>-16.552199999999999</c:v>
                </c:pt>
                <c:pt idx="5542">
                  <c:v>-16.588799999999999</c:v>
                </c:pt>
                <c:pt idx="5543">
                  <c:v>-16.636099999999999</c:v>
                </c:pt>
                <c:pt idx="5544">
                  <c:v>-16.6752</c:v>
                </c:pt>
                <c:pt idx="5545">
                  <c:v>-16.717199999999998</c:v>
                </c:pt>
                <c:pt idx="5546">
                  <c:v>-16.763500000000001</c:v>
                </c:pt>
                <c:pt idx="5547">
                  <c:v>-16.801100000000002</c:v>
                </c:pt>
                <c:pt idx="5548">
                  <c:v>-16.8367</c:v>
                </c:pt>
                <c:pt idx="5549">
                  <c:v>-16.882000000000001</c:v>
                </c:pt>
                <c:pt idx="5550">
                  <c:v>-16.918800000000001</c:v>
                </c:pt>
                <c:pt idx="5551">
                  <c:v>-16.969899999999999</c:v>
                </c:pt>
                <c:pt idx="5552">
                  <c:v>-17.008199999999999</c:v>
                </c:pt>
                <c:pt idx="5553">
                  <c:v>-17.048400000000001</c:v>
                </c:pt>
                <c:pt idx="5554">
                  <c:v>-17.087299999999999</c:v>
                </c:pt>
                <c:pt idx="5555">
                  <c:v>-17.1279</c:v>
                </c:pt>
                <c:pt idx="5556">
                  <c:v>-17.164200000000001</c:v>
                </c:pt>
                <c:pt idx="5557">
                  <c:v>-17.203099999999999</c:v>
                </c:pt>
                <c:pt idx="5558">
                  <c:v>-17.2437</c:v>
                </c:pt>
                <c:pt idx="5559">
                  <c:v>-17.2818</c:v>
                </c:pt>
                <c:pt idx="5560">
                  <c:v>-17.314699999999998</c:v>
                </c:pt>
                <c:pt idx="5561">
                  <c:v>-17.3551</c:v>
                </c:pt>
                <c:pt idx="5562">
                  <c:v>-17.3916</c:v>
                </c:pt>
                <c:pt idx="5563">
                  <c:v>-17.426300000000001</c:v>
                </c:pt>
                <c:pt idx="5564">
                  <c:v>-17.470500000000001</c:v>
                </c:pt>
                <c:pt idx="5565">
                  <c:v>-17.506499999999999</c:v>
                </c:pt>
                <c:pt idx="5566">
                  <c:v>-17.555800000000001</c:v>
                </c:pt>
                <c:pt idx="5567">
                  <c:v>-17.974900000000002</c:v>
                </c:pt>
                <c:pt idx="5568">
                  <c:v>-19.541799999999999</c:v>
                </c:pt>
                <c:pt idx="5569">
                  <c:v>-19.8048</c:v>
                </c:pt>
                <c:pt idx="5570">
                  <c:v>-19.875800000000002</c:v>
                </c:pt>
                <c:pt idx="5571">
                  <c:v>-19.901</c:v>
                </c:pt>
                <c:pt idx="5572">
                  <c:v>-19.942499999999999</c:v>
                </c:pt>
                <c:pt idx="5573">
                  <c:v>-19.9937</c:v>
                </c:pt>
                <c:pt idx="5574">
                  <c:v>-20.066500000000001</c:v>
                </c:pt>
                <c:pt idx="5575">
                  <c:v>-20.1325</c:v>
                </c:pt>
                <c:pt idx="5576">
                  <c:v>-20.184100000000001</c:v>
                </c:pt>
                <c:pt idx="5577">
                  <c:v>-20.2455</c:v>
                </c:pt>
                <c:pt idx="5578">
                  <c:v>-20.3062</c:v>
                </c:pt>
                <c:pt idx="5579">
                  <c:v>-20.357099999999999</c:v>
                </c:pt>
                <c:pt idx="5580">
                  <c:v>-20.4177</c:v>
                </c:pt>
                <c:pt idx="5581">
                  <c:v>-20.444400000000002</c:v>
                </c:pt>
                <c:pt idx="5582">
                  <c:v>-20.4802</c:v>
                </c:pt>
                <c:pt idx="5583">
                  <c:v>-20.5228</c:v>
                </c:pt>
                <c:pt idx="5584">
                  <c:v>-20.562899999999999</c:v>
                </c:pt>
                <c:pt idx="5585">
                  <c:v>-20.600899999999999</c:v>
                </c:pt>
                <c:pt idx="5586">
                  <c:v>-20.630299999999998</c:v>
                </c:pt>
                <c:pt idx="5587">
                  <c:v>-20.6724</c:v>
                </c:pt>
                <c:pt idx="5588">
                  <c:v>-20.7394</c:v>
                </c:pt>
                <c:pt idx="5589">
                  <c:v>-20.791</c:v>
                </c:pt>
                <c:pt idx="5590">
                  <c:v>-20.828199999999999</c:v>
                </c:pt>
                <c:pt idx="5591">
                  <c:v>-20.8645</c:v>
                </c:pt>
                <c:pt idx="5592">
                  <c:v>-20.903400000000001</c:v>
                </c:pt>
                <c:pt idx="5593">
                  <c:v>-20.9453</c:v>
                </c:pt>
                <c:pt idx="5594">
                  <c:v>-20.991099999999999</c:v>
                </c:pt>
                <c:pt idx="5595">
                  <c:v>-21.0442</c:v>
                </c:pt>
                <c:pt idx="5596">
                  <c:v>-21.0625</c:v>
                </c:pt>
                <c:pt idx="5597">
                  <c:v>-21.081900000000001</c:v>
                </c:pt>
                <c:pt idx="5598">
                  <c:v>-21.109100000000002</c:v>
                </c:pt>
                <c:pt idx="5599">
                  <c:v>-21.137699999999999</c:v>
                </c:pt>
                <c:pt idx="5600">
                  <c:v>-21.167999999999999</c:v>
                </c:pt>
                <c:pt idx="5601">
                  <c:v>-21.2087</c:v>
                </c:pt>
                <c:pt idx="5602">
                  <c:v>-21.244599999999998</c:v>
                </c:pt>
                <c:pt idx="5603">
                  <c:v>-21.269300000000001</c:v>
                </c:pt>
                <c:pt idx="5604">
                  <c:v>-21.300899999999999</c:v>
                </c:pt>
                <c:pt idx="5605">
                  <c:v>-21.338999999999999</c:v>
                </c:pt>
                <c:pt idx="5606">
                  <c:v>-21.384599999999999</c:v>
                </c:pt>
                <c:pt idx="5607">
                  <c:v>-21.433</c:v>
                </c:pt>
                <c:pt idx="5608">
                  <c:v>-21.476099999999999</c:v>
                </c:pt>
                <c:pt idx="5609">
                  <c:v>-21.5091</c:v>
                </c:pt>
                <c:pt idx="5610">
                  <c:v>-21.537199999999999</c:v>
                </c:pt>
                <c:pt idx="5611">
                  <c:v>-21.571100000000001</c:v>
                </c:pt>
                <c:pt idx="5612">
                  <c:v>-21.5989</c:v>
                </c:pt>
                <c:pt idx="5613">
                  <c:v>-21.624099999999999</c:v>
                </c:pt>
                <c:pt idx="5614">
                  <c:v>-21.6632</c:v>
                </c:pt>
                <c:pt idx="5615">
                  <c:v>-21.705100000000002</c:v>
                </c:pt>
                <c:pt idx="5616">
                  <c:v>-21.732299999999999</c:v>
                </c:pt>
                <c:pt idx="5617">
                  <c:v>-21.7559</c:v>
                </c:pt>
                <c:pt idx="5618">
                  <c:v>-21.7882</c:v>
                </c:pt>
                <c:pt idx="5619">
                  <c:v>-21.8109</c:v>
                </c:pt>
                <c:pt idx="5620">
                  <c:v>-21.8445</c:v>
                </c:pt>
                <c:pt idx="5621">
                  <c:v>-21.8626</c:v>
                </c:pt>
                <c:pt idx="5622">
                  <c:v>-21.891300000000001</c:v>
                </c:pt>
                <c:pt idx="5623">
                  <c:v>-21.919599999999999</c:v>
                </c:pt>
                <c:pt idx="5624">
                  <c:v>-21.986000000000001</c:v>
                </c:pt>
                <c:pt idx="5625">
                  <c:v>-22.017800000000001</c:v>
                </c:pt>
                <c:pt idx="5626">
                  <c:v>-22.051500000000001</c:v>
                </c:pt>
                <c:pt idx="5627">
                  <c:v>-22.080400000000001</c:v>
                </c:pt>
                <c:pt idx="5628">
                  <c:v>-22.113800000000001</c:v>
                </c:pt>
                <c:pt idx="5629">
                  <c:v>-22.129799999999999</c:v>
                </c:pt>
                <c:pt idx="5630">
                  <c:v>-22.1572</c:v>
                </c:pt>
                <c:pt idx="5631">
                  <c:v>-22.180099999999999</c:v>
                </c:pt>
                <c:pt idx="5632">
                  <c:v>-22.195599999999999</c:v>
                </c:pt>
                <c:pt idx="5633">
                  <c:v>-22.223099999999999</c:v>
                </c:pt>
                <c:pt idx="5634">
                  <c:v>-22.241299999999999</c:v>
                </c:pt>
                <c:pt idx="5635">
                  <c:v>-22.262</c:v>
                </c:pt>
                <c:pt idx="5636">
                  <c:v>-22.283000000000001</c:v>
                </c:pt>
                <c:pt idx="5637">
                  <c:v>-22.3001</c:v>
                </c:pt>
                <c:pt idx="5638">
                  <c:v>-22.332100000000001</c:v>
                </c:pt>
                <c:pt idx="5639">
                  <c:v>-22.346699999999998</c:v>
                </c:pt>
                <c:pt idx="5640">
                  <c:v>-22.370100000000001</c:v>
                </c:pt>
                <c:pt idx="5641">
                  <c:v>-22.390799999999999</c:v>
                </c:pt>
                <c:pt idx="5642">
                  <c:v>-22.413499999999999</c:v>
                </c:pt>
                <c:pt idx="5643">
                  <c:v>-22.433800000000002</c:v>
                </c:pt>
                <c:pt idx="5644">
                  <c:v>-22.456199999999999</c:v>
                </c:pt>
                <c:pt idx="5645">
                  <c:v>-22.4696</c:v>
                </c:pt>
                <c:pt idx="5646">
                  <c:v>-22.491599999999998</c:v>
                </c:pt>
                <c:pt idx="5647">
                  <c:v>-22.513100000000001</c:v>
                </c:pt>
                <c:pt idx="5648">
                  <c:v>-22.526</c:v>
                </c:pt>
                <c:pt idx="5649">
                  <c:v>-22.547699999999999</c:v>
                </c:pt>
                <c:pt idx="5650">
                  <c:v>-22.567499999999999</c:v>
                </c:pt>
                <c:pt idx="5651">
                  <c:v>-22.587299999999999</c:v>
                </c:pt>
                <c:pt idx="5652">
                  <c:v>-22.6083</c:v>
                </c:pt>
                <c:pt idx="5653">
                  <c:v>-22.627199999999998</c:v>
                </c:pt>
                <c:pt idx="5654">
                  <c:v>-22.648800000000001</c:v>
                </c:pt>
                <c:pt idx="5655">
                  <c:v>-22.6615</c:v>
                </c:pt>
                <c:pt idx="5656">
                  <c:v>-22.6813</c:v>
                </c:pt>
                <c:pt idx="5657">
                  <c:v>-22.704899999999999</c:v>
                </c:pt>
                <c:pt idx="5658">
                  <c:v>-22.717700000000001</c:v>
                </c:pt>
                <c:pt idx="5659">
                  <c:v>-22.736000000000001</c:v>
                </c:pt>
                <c:pt idx="5660">
                  <c:v>-22.761700000000001</c:v>
                </c:pt>
                <c:pt idx="5661">
                  <c:v>-22.767600000000002</c:v>
                </c:pt>
                <c:pt idx="5662">
                  <c:v>-22.791599999999999</c:v>
                </c:pt>
                <c:pt idx="5663">
                  <c:v>-22.8078</c:v>
                </c:pt>
                <c:pt idx="5664">
                  <c:v>-22.828199999999999</c:v>
                </c:pt>
                <c:pt idx="5665">
                  <c:v>-22.845800000000001</c:v>
                </c:pt>
                <c:pt idx="5666">
                  <c:v>-22.867999999999999</c:v>
                </c:pt>
                <c:pt idx="5667">
                  <c:v>-22.885999999999999</c:v>
                </c:pt>
                <c:pt idx="5668">
                  <c:v>-22.895</c:v>
                </c:pt>
                <c:pt idx="5669">
                  <c:v>-22.916899999999998</c:v>
                </c:pt>
                <c:pt idx="5670">
                  <c:v>-22.933900000000001</c:v>
                </c:pt>
                <c:pt idx="5671">
                  <c:v>-22.946899999999999</c:v>
                </c:pt>
                <c:pt idx="5672">
                  <c:v>-22.971599999999999</c:v>
                </c:pt>
                <c:pt idx="5673">
                  <c:v>-22.9847</c:v>
                </c:pt>
                <c:pt idx="5674">
                  <c:v>-23.002300000000002</c:v>
                </c:pt>
                <c:pt idx="5675">
                  <c:v>-23.025400000000001</c:v>
                </c:pt>
                <c:pt idx="5676">
                  <c:v>-23.0383</c:v>
                </c:pt>
                <c:pt idx="5677">
                  <c:v>-23.057400000000001</c:v>
                </c:pt>
                <c:pt idx="5678">
                  <c:v>-23.0732</c:v>
                </c:pt>
                <c:pt idx="5679">
                  <c:v>-23.102699999999999</c:v>
                </c:pt>
                <c:pt idx="5680">
                  <c:v>-23.116399999999999</c:v>
                </c:pt>
                <c:pt idx="5681">
                  <c:v>-23.131599999999999</c:v>
                </c:pt>
                <c:pt idx="5682">
                  <c:v>-23.152999999999999</c:v>
                </c:pt>
                <c:pt idx="5683">
                  <c:v>-23.172999999999998</c:v>
                </c:pt>
                <c:pt idx="5684">
                  <c:v>-23.1876</c:v>
                </c:pt>
                <c:pt idx="5685">
                  <c:v>-23.209199999999999</c:v>
                </c:pt>
                <c:pt idx="5686">
                  <c:v>-23.230499999999999</c:v>
                </c:pt>
                <c:pt idx="5687">
                  <c:v>-23.245100000000001</c:v>
                </c:pt>
                <c:pt idx="5688">
                  <c:v>-23.261099999999999</c:v>
                </c:pt>
                <c:pt idx="5689">
                  <c:v>-23.280999999999999</c:v>
                </c:pt>
                <c:pt idx="5690">
                  <c:v>-23.295999999999999</c:v>
                </c:pt>
                <c:pt idx="5691">
                  <c:v>-23.311399999999999</c:v>
                </c:pt>
                <c:pt idx="5692">
                  <c:v>-23.338200000000001</c:v>
                </c:pt>
                <c:pt idx="5693">
                  <c:v>-23.352599999999999</c:v>
                </c:pt>
                <c:pt idx="5694">
                  <c:v>-23.368600000000001</c:v>
                </c:pt>
                <c:pt idx="5695">
                  <c:v>-23.385400000000001</c:v>
                </c:pt>
                <c:pt idx="5696">
                  <c:v>-23.407499999999999</c:v>
                </c:pt>
                <c:pt idx="5697">
                  <c:v>-23.427499999999998</c:v>
                </c:pt>
                <c:pt idx="5698">
                  <c:v>-23.4451</c:v>
                </c:pt>
                <c:pt idx="5699">
                  <c:v>-23.458500000000001</c:v>
                </c:pt>
                <c:pt idx="5700">
                  <c:v>-23.4788</c:v>
                </c:pt>
                <c:pt idx="5701">
                  <c:v>-23.498699999999999</c:v>
                </c:pt>
                <c:pt idx="5702">
                  <c:v>-23.518899999999999</c:v>
                </c:pt>
                <c:pt idx="5703">
                  <c:v>-23.535299999999999</c:v>
                </c:pt>
                <c:pt idx="5704">
                  <c:v>-23.5579</c:v>
                </c:pt>
                <c:pt idx="5705">
                  <c:v>-23.573399999999999</c:v>
                </c:pt>
                <c:pt idx="5706">
                  <c:v>-23.593299999999999</c:v>
                </c:pt>
                <c:pt idx="5707">
                  <c:v>-23.6097</c:v>
                </c:pt>
                <c:pt idx="5708">
                  <c:v>-23.6251</c:v>
                </c:pt>
                <c:pt idx="5709">
                  <c:v>-23.650300000000001</c:v>
                </c:pt>
                <c:pt idx="5710">
                  <c:v>-23.659600000000001</c:v>
                </c:pt>
                <c:pt idx="5711">
                  <c:v>-23.681899999999999</c:v>
                </c:pt>
                <c:pt idx="5712">
                  <c:v>-23.700399999999998</c:v>
                </c:pt>
                <c:pt idx="5713">
                  <c:v>-23.720199999999998</c:v>
                </c:pt>
                <c:pt idx="5714">
                  <c:v>-23.7362</c:v>
                </c:pt>
                <c:pt idx="5715">
                  <c:v>-23.754300000000001</c:v>
                </c:pt>
                <c:pt idx="5716">
                  <c:v>-23.779299999999999</c:v>
                </c:pt>
                <c:pt idx="5717">
                  <c:v>-23.809200000000001</c:v>
                </c:pt>
                <c:pt idx="5718">
                  <c:v>-23.812000000000001</c:v>
                </c:pt>
                <c:pt idx="5719">
                  <c:v>-23.835100000000001</c:v>
                </c:pt>
                <c:pt idx="5720">
                  <c:v>-23.854600000000001</c:v>
                </c:pt>
                <c:pt idx="5721">
                  <c:v>-23.867799999999999</c:v>
                </c:pt>
                <c:pt idx="5722">
                  <c:v>-23.8917</c:v>
                </c:pt>
                <c:pt idx="5723">
                  <c:v>-23.916499999999999</c:v>
                </c:pt>
                <c:pt idx="5724">
                  <c:v>-23.933</c:v>
                </c:pt>
                <c:pt idx="5725">
                  <c:v>-23.9451</c:v>
                </c:pt>
                <c:pt idx="5726">
                  <c:v>-23.969000000000001</c:v>
                </c:pt>
                <c:pt idx="5727">
                  <c:v>-23.986499999999999</c:v>
                </c:pt>
                <c:pt idx="5728">
                  <c:v>-24.004999999999999</c:v>
                </c:pt>
                <c:pt idx="5729">
                  <c:v>-24.021100000000001</c:v>
                </c:pt>
                <c:pt idx="5730">
                  <c:v>-24.048999999999999</c:v>
                </c:pt>
                <c:pt idx="5731">
                  <c:v>-24.066700000000001</c:v>
                </c:pt>
                <c:pt idx="5732">
                  <c:v>-24.079000000000001</c:v>
                </c:pt>
                <c:pt idx="5733">
                  <c:v>-24.1035</c:v>
                </c:pt>
                <c:pt idx="5734">
                  <c:v>-24.121099999999998</c:v>
                </c:pt>
                <c:pt idx="5735">
                  <c:v>-24.139800000000001</c:v>
                </c:pt>
                <c:pt idx="5736">
                  <c:v>-24.160399999999999</c:v>
                </c:pt>
                <c:pt idx="5737">
                  <c:v>-24.176600000000001</c:v>
                </c:pt>
                <c:pt idx="5738">
                  <c:v>-24.2011</c:v>
                </c:pt>
                <c:pt idx="5739">
                  <c:v>-24.214300000000001</c:v>
                </c:pt>
                <c:pt idx="5740">
                  <c:v>-24.239899999999999</c:v>
                </c:pt>
                <c:pt idx="5741">
                  <c:v>-24.258500000000002</c:v>
                </c:pt>
                <c:pt idx="5742">
                  <c:v>-24.285599999999999</c:v>
                </c:pt>
                <c:pt idx="5743">
                  <c:v>-24.3032</c:v>
                </c:pt>
                <c:pt idx="5744">
                  <c:v>-24.315999999999999</c:v>
                </c:pt>
                <c:pt idx="5745">
                  <c:v>-24.337</c:v>
                </c:pt>
                <c:pt idx="5746">
                  <c:v>-24.363499999999998</c:v>
                </c:pt>
                <c:pt idx="5747">
                  <c:v>-24.381799999999998</c:v>
                </c:pt>
                <c:pt idx="5748">
                  <c:v>-24.4009</c:v>
                </c:pt>
                <c:pt idx="5749">
                  <c:v>-24.4269</c:v>
                </c:pt>
                <c:pt idx="5750">
                  <c:v>-24.442</c:v>
                </c:pt>
                <c:pt idx="5751">
                  <c:v>-24.463000000000001</c:v>
                </c:pt>
                <c:pt idx="5752">
                  <c:v>-24.486000000000001</c:v>
                </c:pt>
                <c:pt idx="5753">
                  <c:v>-24.4999</c:v>
                </c:pt>
                <c:pt idx="5754">
                  <c:v>-24.5214</c:v>
                </c:pt>
                <c:pt idx="5755">
                  <c:v>-24.548200000000001</c:v>
                </c:pt>
                <c:pt idx="5756">
                  <c:v>-24.5596</c:v>
                </c:pt>
                <c:pt idx="5757">
                  <c:v>-24.590900000000001</c:v>
                </c:pt>
                <c:pt idx="5758">
                  <c:v>-24.609500000000001</c:v>
                </c:pt>
                <c:pt idx="5759">
                  <c:v>-24.630299999999998</c:v>
                </c:pt>
                <c:pt idx="5760">
                  <c:v>-24.6477</c:v>
                </c:pt>
                <c:pt idx="5761">
                  <c:v>-24.671900000000001</c:v>
                </c:pt>
                <c:pt idx="5762">
                  <c:v>-24.696999999999999</c:v>
                </c:pt>
                <c:pt idx="5763">
                  <c:v>-24.714600000000001</c:v>
                </c:pt>
                <c:pt idx="5764">
                  <c:v>-24.730399999999999</c:v>
                </c:pt>
                <c:pt idx="5765">
                  <c:v>-24.753699999999998</c:v>
                </c:pt>
                <c:pt idx="5766">
                  <c:v>-24.776499999999999</c:v>
                </c:pt>
                <c:pt idx="5767">
                  <c:v>-24.793600000000001</c:v>
                </c:pt>
                <c:pt idx="5768">
                  <c:v>-24.823599999999999</c:v>
                </c:pt>
                <c:pt idx="5769">
                  <c:v>-24.841200000000001</c:v>
                </c:pt>
                <c:pt idx="5770">
                  <c:v>-24.860900000000001</c:v>
                </c:pt>
                <c:pt idx="5771">
                  <c:v>-24.892399999999999</c:v>
                </c:pt>
                <c:pt idx="5772">
                  <c:v>-24.903700000000001</c:v>
                </c:pt>
                <c:pt idx="5773">
                  <c:v>-24.930199999999999</c:v>
                </c:pt>
                <c:pt idx="5774">
                  <c:v>-24.951899999999998</c:v>
                </c:pt>
                <c:pt idx="5775">
                  <c:v>-24.975100000000001</c:v>
                </c:pt>
                <c:pt idx="5776">
                  <c:v>-25.000800000000002</c:v>
                </c:pt>
                <c:pt idx="5777">
                  <c:v>-25.020399999999999</c:v>
                </c:pt>
                <c:pt idx="5778">
                  <c:v>-25.0411</c:v>
                </c:pt>
                <c:pt idx="5779">
                  <c:v>-25.065000000000001</c:v>
                </c:pt>
                <c:pt idx="5780">
                  <c:v>-25.0931</c:v>
                </c:pt>
                <c:pt idx="5781">
                  <c:v>-25.119499999999999</c:v>
                </c:pt>
                <c:pt idx="5782">
                  <c:v>-25.137799999999999</c:v>
                </c:pt>
                <c:pt idx="5783">
                  <c:v>-25.1599</c:v>
                </c:pt>
                <c:pt idx="5784">
                  <c:v>-25.1831</c:v>
                </c:pt>
                <c:pt idx="5785">
                  <c:v>-25.203199999999999</c:v>
                </c:pt>
                <c:pt idx="5786">
                  <c:v>-25.2316</c:v>
                </c:pt>
                <c:pt idx="5787">
                  <c:v>-25.250299999999999</c:v>
                </c:pt>
                <c:pt idx="5788">
                  <c:v>-25.279800000000002</c:v>
                </c:pt>
                <c:pt idx="5789">
                  <c:v>-25.298100000000002</c:v>
                </c:pt>
                <c:pt idx="5790">
                  <c:v>-25.32</c:v>
                </c:pt>
                <c:pt idx="5791">
                  <c:v>-25.347899999999999</c:v>
                </c:pt>
                <c:pt idx="5792">
                  <c:v>-25.370200000000001</c:v>
                </c:pt>
                <c:pt idx="5793">
                  <c:v>-25.397400000000001</c:v>
                </c:pt>
                <c:pt idx="5794">
                  <c:v>-25.425000000000001</c:v>
                </c:pt>
                <c:pt idx="5795">
                  <c:v>-25.4437</c:v>
                </c:pt>
                <c:pt idx="5796">
                  <c:v>-25.474799999999998</c:v>
                </c:pt>
                <c:pt idx="5797">
                  <c:v>-25.490600000000001</c:v>
                </c:pt>
                <c:pt idx="5798">
                  <c:v>-25.521999999999998</c:v>
                </c:pt>
                <c:pt idx="5799">
                  <c:v>-25.539200000000001</c:v>
                </c:pt>
                <c:pt idx="5800">
                  <c:v>-25.5733</c:v>
                </c:pt>
                <c:pt idx="5801">
                  <c:v>-25.5898</c:v>
                </c:pt>
                <c:pt idx="5802">
                  <c:v>-25.613499999999998</c:v>
                </c:pt>
                <c:pt idx="5803">
                  <c:v>-25.638000000000002</c:v>
                </c:pt>
                <c:pt idx="5804">
                  <c:v>-25.6661</c:v>
                </c:pt>
                <c:pt idx="5805">
                  <c:v>-25.686900000000001</c:v>
                </c:pt>
                <c:pt idx="5806">
                  <c:v>-25.713899999999999</c:v>
                </c:pt>
                <c:pt idx="5807">
                  <c:v>-25.7409</c:v>
                </c:pt>
                <c:pt idx="5808">
                  <c:v>-25.759599999999999</c:v>
                </c:pt>
                <c:pt idx="5809">
                  <c:v>-25.7912</c:v>
                </c:pt>
                <c:pt idx="5810">
                  <c:v>-25.815200000000001</c:v>
                </c:pt>
                <c:pt idx="5811">
                  <c:v>-25.842400000000001</c:v>
                </c:pt>
                <c:pt idx="5812">
                  <c:v>-25.871500000000001</c:v>
                </c:pt>
                <c:pt idx="5813">
                  <c:v>-25.895</c:v>
                </c:pt>
                <c:pt idx="5814">
                  <c:v>-25.9193</c:v>
                </c:pt>
                <c:pt idx="5815">
                  <c:v>-25.950900000000001</c:v>
                </c:pt>
                <c:pt idx="5816">
                  <c:v>-25.971299999999999</c:v>
                </c:pt>
                <c:pt idx="5817">
                  <c:v>-26.005500000000001</c:v>
                </c:pt>
                <c:pt idx="5818">
                  <c:v>-26.026800000000001</c:v>
                </c:pt>
                <c:pt idx="5819">
                  <c:v>-26.055700000000002</c:v>
                </c:pt>
                <c:pt idx="5820">
                  <c:v>-26.083100000000002</c:v>
                </c:pt>
                <c:pt idx="5821">
                  <c:v>-26.105499999999999</c:v>
                </c:pt>
                <c:pt idx="5822">
                  <c:v>-26.136500000000002</c:v>
                </c:pt>
                <c:pt idx="5823">
                  <c:v>-26.150200000000002</c:v>
                </c:pt>
                <c:pt idx="5824">
                  <c:v>-26.196000000000002</c:v>
                </c:pt>
                <c:pt idx="5825">
                  <c:v>-26.222300000000001</c:v>
                </c:pt>
                <c:pt idx="5826">
                  <c:v>-26.236699999999999</c:v>
                </c:pt>
                <c:pt idx="5827">
                  <c:v>-26.264700000000001</c:v>
                </c:pt>
                <c:pt idx="5828">
                  <c:v>-26.291899999999998</c:v>
                </c:pt>
                <c:pt idx="5829">
                  <c:v>-26.319299999999998</c:v>
                </c:pt>
                <c:pt idx="5830">
                  <c:v>-26.351099999999999</c:v>
                </c:pt>
                <c:pt idx="5831">
                  <c:v>-26.374199999999998</c:v>
                </c:pt>
                <c:pt idx="5832">
                  <c:v>-26.4117</c:v>
                </c:pt>
                <c:pt idx="5833">
                  <c:v>-26.444600000000001</c:v>
                </c:pt>
                <c:pt idx="5834">
                  <c:v>-26.465599999999998</c:v>
                </c:pt>
                <c:pt idx="5835">
                  <c:v>-26.499500000000001</c:v>
                </c:pt>
                <c:pt idx="5836">
                  <c:v>-26.523299999999999</c:v>
                </c:pt>
                <c:pt idx="5837">
                  <c:v>-26.551100000000002</c:v>
                </c:pt>
                <c:pt idx="5838">
                  <c:v>-26.578099999999999</c:v>
                </c:pt>
                <c:pt idx="5839">
                  <c:v>-26.595800000000001</c:v>
                </c:pt>
                <c:pt idx="5840">
                  <c:v>-26.630500000000001</c:v>
                </c:pt>
                <c:pt idx="5841">
                  <c:v>-26.667000000000002</c:v>
                </c:pt>
                <c:pt idx="5842">
                  <c:v>-26.688400000000001</c:v>
                </c:pt>
                <c:pt idx="5843">
                  <c:v>-26.7255</c:v>
                </c:pt>
                <c:pt idx="5844">
                  <c:v>-26.754899999999999</c:v>
                </c:pt>
                <c:pt idx="5845">
                  <c:v>-26.787099999999999</c:v>
                </c:pt>
                <c:pt idx="5846">
                  <c:v>-26.822199999999999</c:v>
                </c:pt>
                <c:pt idx="5847">
                  <c:v>-26.831199999999999</c:v>
                </c:pt>
                <c:pt idx="5848">
                  <c:v>-26.874099999999999</c:v>
                </c:pt>
                <c:pt idx="5849">
                  <c:v>-26.9057</c:v>
                </c:pt>
                <c:pt idx="5850">
                  <c:v>-26.933199999999999</c:v>
                </c:pt>
                <c:pt idx="5851">
                  <c:v>-26.970400000000001</c:v>
                </c:pt>
                <c:pt idx="5852">
                  <c:v>-26.993300000000001</c:v>
                </c:pt>
                <c:pt idx="5853">
                  <c:v>-27.02</c:v>
                </c:pt>
                <c:pt idx="5854">
                  <c:v>-27.049099999999999</c:v>
                </c:pt>
                <c:pt idx="5855">
                  <c:v>-27.083300000000001</c:v>
                </c:pt>
                <c:pt idx="5856">
                  <c:v>-27.1218</c:v>
                </c:pt>
                <c:pt idx="5857">
                  <c:v>-27.138300000000001</c:v>
                </c:pt>
                <c:pt idx="5858">
                  <c:v>-27.180900000000001</c:v>
                </c:pt>
                <c:pt idx="5859">
                  <c:v>-27.207699999999999</c:v>
                </c:pt>
                <c:pt idx="5860">
                  <c:v>-27.232600000000001</c:v>
                </c:pt>
                <c:pt idx="5861">
                  <c:v>-27.264800000000001</c:v>
                </c:pt>
                <c:pt idx="5862">
                  <c:v>-27.297899999999998</c:v>
                </c:pt>
                <c:pt idx="5863">
                  <c:v>-27.329499999999999</c:v>
                </c:pt>
                <c:pt idx="5864">
                  <c:v>-27.3644</c:v>
                </c:pt>
                <c:pt idx="5865">
                  <c:v>-27.3902</c:v>
                </c:pt>
                <c:pt idx="5866">
                  <c:v>-27.430599999999998</c:v>
                </c:pt>
                <c:pt idx="5867">
                  <c:v>-27.4541</c:v>
                </c:pt>
                <c:pt idx="5868">
                  <c:v>-27.4892</c:v>
                </c:pt>
                <c:pt idx="5869">
                  <c:v>-27.524899999999999</c:v>
                </c:pt>
                <c:pt idx="5870">
                  <c:v>-27.5565</c:v>
                </c:pt>
                <c:pt idx="5871">
                  <c:v>-27.589600000000001</c:v>
                </c:pt>
                <c:pt idx="5872">
                  <c:v>-27.6203</c:v>
                </c:pt>
                <c:pt idx="5873">
                  <c:v>-27.6525</c:v>
                </c:pt>
                <c:pt idx="5874">
                  <c:v>-27.685500000000001</c:v>
                </c:pt>
                <c:pt idx="5875">
                  <c:v>-27.714500000000001</c:v>
                </c:pt>
                <c:pt idx="5876">
                  <c:v>-27.749199999999998</c:v>
                </c:pt>
                <c:pt idx="5877">
                  <c:v>-27.783100000000001</c:v>
                </c:pt>
                <c:pt idx="5878">
                  <c:v>-27.820399999999999</c:v>
                </c:pt>
                <c:pt idx="5879">
                  <c:v>-27.8568</c:v>
                </c:pt>
                <c:pt idx="5880">
                  <c:v>-27.888999999999999</c:v>
                </c:pt>
                <c:pt idx="5881">
                  <c:v>-27.915700000000001</c:v>
                </c:pt>
                <c:pt idx="5882">
                  <c:v>-27.956199999999999</c:v>
                </c:pt>
                <c:pt idx="5883">
                  <c:v>-27.987100000000002</c:v>
                </c:pt>
                <c:pt idx="5884">
                  <c:v>-28.023299999999999</c:v>
                </c:pt>
                <c:pt idx="5885">
                  <c:v>-28.052499999999998</c:v>
                </c:pt>
                <c:pt idx="5886">
                  <c:v>-28.093</c:v>
                </c:pt>
                <c:pt idx="5887">
                  <c:v>-28.123200000000001</c:v>
                </c:pt>
                <c:pt idx="5888">
                  <c:v>-28.1587</c:v>
                </c:pt>
                <c:pt idx="5889">
                  <c:v>-28.193100000000001</c:v>
                </c:pt>
                <c:pt idx="5890">
                  <c:v>-28.239100000000001</c:v>
                </c:pt>
                <c:pt idx="5891">
                  <c:v>-28.2697</c:v>
                </c:pt>
                <c:pt idx="5892">
                  <c:v>-28.2986</c:v>
                </c:pt>
                <c:pt idx="5893">
                  <c:v>-28.3446</c:v>
                </c:pt>
                <c:pt idx="5894">
                  <c:v>-28.370999999999999</c:v>
                </c:pt>
                <c:pt idx="5895">
                  <c:v>-28.408200000000001</c:v>
                </c:pt>
                <c:pt idx="5896">
                  <c:v>-28.450600000000001</c:v>
                </c:pt>
                <c:pt idx="5897">
                  <c:v>-28.486499999999999</c:v>
                </c:pt>
                <c:pt idx="5898">
                  <c:v>-28.517499999999998</c:v>
                </c:pt>
                <c:pt idx="5899">
                  <c:v>-28.546900000000001</c:v>
                </c:pt>
                <c:pt idx="5900">
                  <c:v>-28.587599999999998</c:v>
                </c:pt>
                <c:pt idx="5901">
                  <c:v>-28.625599999999999</c:v>
                </c:pt>
                <c:pt idx="5902">
                  <c:v>-28.660399999999999</c:v>
                </c:pt>
                <c:pt idx="5903">
                  <c:v>-28.703299999999999</c:v>
                </c:pt>
                <c:pt idx="5904">
                  <c:v>-28.735099999999999</c:v>
                </c:pt>
                <c:pt idx="5905">
                  <c:v>-28.776599999999998</c:v>
                </c:pt>
                <c:pt idx="5906">
                  <c:v>-28.817799999999998</c:v>
                </c:pt>
                <c:pt idx="5907">
                  <c:v>-28.846800000000002</c:v>
                </c:pt>
                <c:pt idx="5908">
                  <c:v>-28.892499999999998</c:v>
                </c:pt>
                <c:pt idx="5909">
                  <c:v>-28.928799999999999</c:v>
                </c:pt>
                <c:pt idx="5910">
                  <c:v>-28.9724</c:v>
                </c:pt>
                <c:pt idx="5911">
                  <c:v>-29.0061</c:v>
                </c:pt>
                <c:pt idx="5912">
                  <c:v>-29.0444</c:v>
                </c:pt>
                <c:pt idx="5913">
                  <c:v>-29.087800000000001</c:v>
                </c:pt>
                <c:pt idx="5914">
                  <c:v>-29.1221</c:v>
                </c:pt>
                <c:pt idx="5915">
                  <c:v>-29.1633</c:v>
                </c:pt>
                <c:pt idx="5916">
                  <c:v>-29.203099999999999</c:v>
                </c:pt>
                <c:pt idx="5917">
                  <c:v>-29.236499999999999</c:v>
                </c:pt>
                <c:pt idx="5918">
                  <c:v>-29.280999999999999</c:v>
                </c:pt>
                <c:pt idx="5919">
                  <c:v>-29.315999999999999</c:v>
                </c:pt>
                <c:pt idx="5920">
                  <c:v>-29.3568</c:v>
                </c:pt>
                <c:pt idx="5921">
                  <c:v>-29.405200000000001</c:v>
                </c:pt>
                <c:pt idx="5922">
                  <c:v>-29.445799999999998</c:v>
                </c:pt>
                <c:pt idx="5923">
                  <c:v>-29.485199999999999</c:v>
                </c:pt>
                <c:pt idx="5924">
                  <c:v>-29.521599999999999</c:v>
                </c:pt>
                <c:pt idx="5925">
                  <c:v>-29.562200000000001</c:v>
                </c:pt>
                <c:pt idx="5926">
                  <c:v>-29.605499999999999</c:v>
                </c:pt>
                <c:pt idx="5927">
                  <c:v>-29.6404</c:v>
                </c:pt>
                <c:pt idx="5928">
                  <c:v>-29.688800000000001</c:v>
                </c:pt>
                <c:pt idx="5929">
                  <c:v>-29.732299999999999</c:v>
                </c:pt>
                <c:pt idx="5930">
                  <c:v>-29.767399999999999</c:v>
                </c:pt>
                <c:pt idx="5931">
                  <c:v>-29.815200000000001</c:v>
                </c:pt>
                <c:pt idx="5932">
                  <c:v>-29.854399999999998</c:v>
                </c:pt>
                <c:pt idx="5933">
                  <c:v>-29.894400000000001</c:v>
                </c:pt>
                <c:pt idx="5934">
                  <c:v>-29.9481</c:v>
                </c:pt>
                <c:pt idx="5935">
                  <c:v>-29.985700000000001</c:v>
                </c:pt>
                <c:pt idx="5936">
                  <c:v>-30.031700000000001</c:v>
                </c:pt>
                <c:pt idx="5937">
                  <c:v>-30.070599999999999</c:v>
                </c:pt>
                <c:pt idx="5938">
                  <c:v>-30.117799999999999</c:v>
                </c:pt>
                <c:pt idx="5939">
                  <c:v>-30.1693</c:v>
                </c:pt>
                <c:pt idx="5940">
                  <c:v>-30.2075</c:v>
                </c:pt>
                <c:pt idx="5941">
                  <c:v>-30.2484</c:v>
                </c:pt>
                <c:pt idx="5942">
                  <c:v>-30.299600000000002</c:v>
                </c:pt>
                <c:pt idx="5943">
                  <c:v>-30.336400000000001</c:v>
                </c:pt>
                <c:pt idx="5944">
                  <c:v>-30.381699999999999</c:v>
                </c:pt>
                <c:pt idx="5945">
                  <c:v>-30.427700000000002</c:v>
                </c:pt>
                <c:pt idx="5946">
                  <c:v>-30.466799999999999</c:v>
                </c:pt>
                <c:pt idx="5947">
                  <c:v>-30.5243</c:v>
                </c:pt>
                <c:pt idx="5948">
                  <c:v>-30.568100000000001</c:v>
                </c:pt>
                <c:pt idx="5949">
                  <c:v>-30.6114</c:v>
                </c:pt>
                <c:pt idx="5950">
                  <c:v>-30.662600000000001</c:v>
                </c:pt>
                <c:pt idx="5951">
                  <c:v>-30.699000000000002</c:v>
                </c:pt>
                <c:pt idx="5952">
                  <c:v>-30.749199999999998</c:v>
                </c:pt>
                <c:pt idx="5953">
                  <c:v>-30.802</c:v>
                </c:pt>
                <c:pt idx="5954">
                  <c:v>-30.8459</c:v>
                </c:pt>
                <c:pt idx="5955">
                  <c:v>-30.9026</c:v>
                </c:pt>
                <c:pt idx="5956">
                  <c:v>-30.945900000000002</c:v>
                </c:pt>
                <c:pt idx="5957">
                  <c:v>-30.9848</c:v>
                </c:pt>
                <c:pt idx="5958">
                  <c:v>-31.0427</c:v>
                </c:pt>
                <c:pt idx="5959">
                  <c:v>-31.089700000000001</c:v>
                </c:pt>
                <c:pt idx="5960">
                  <c:v>-31.1358</c:v>
                </c:pt>
                <c:pt idx="5961">
                  <c:v>-31.197700000000001</c:v>
                </c:pt>
                <c:pt idx="5962">
                  <c:v>-31.226199999999999</c:v>
                </c:pt>
                <c:pt idx="5963">
                  <c:v>-31.287400000000002</c:v>
                </c:pt>
                <c:pt idx="5964">
                  <c:v>-31.337599999999998</c:v>
                </c:pt>
                <c:pt idx="5965">
                  <c:v>-31.383500000000002</c:v>
                </c:pt>
                <c:pt idx="5966">
                  <c:v>-31.4419</c:v>
                </c:pt>
                <c:pt idx="5967">
                  <c:v>-31.491</c:v>
                </c:pt>
                <c:pt idx="5968">
                  <c:v>-31.539400000000001</c:v>
                </c:pt>
                <c:pt idx="5969">
                  <c:v>-31.587399999999999</c:v>
                </c:pt>
                <c:pt idx="5970">
                  <c:v>-31.6386</c:v>
                </c:pt>
                <c:pt idx="5971">
                  <c:v>-31.694800000000001</c:v>
                </c:pt>
                <c:pt idx="5972">
                  <c:v>-31.749500000000001</c:v>
                </c:pt>
                <c:pt idx="5973">
                  <c:v>-31.802199999999999</c:v>
                </c:pt>
                <c:pt idx="5974">
                  <c:v>-31.860900000000001</c:v>
                </c:pt>
                <c:pt idx="5975">
                  <c:v>-31.901599999999998</c:v>
                </c:pt>
                <c:pt idx="5976">
                  <c:v>-31.965399999999999</c:v>
                </c:pt>
                <c:pt idx="5977">
                  <c:v>-32.014800000000001</c:v>
                </c:pt>
                <c:pt idx="5978">
                  <c:v>-32.067700000000002</c:v>
                </c:pt>
                <c:pt idx="5979">
                  <c:v>-32.127000000000002</c:v>
                </c:pt>
                <c:pt idx="5980">
                  <c:v>-32.183500000000002</c:v>
                </c:pt>
                <c:pt idx="5981">
                  <c:v>-32.234900000000003</c:v>
                </c:pt>
                <c:pt idx="5982">
                  <c:v>-32.292200000000001</c:v>
                </c:pt>
                <c:pt idx="5983">
                  <c:v>-32.343699999999998</c:v>
                </c:pt>
                <c:pt idx="5984">
                  <c:v>-32.402000000000001</c:v>
                </c:pt>
                <c:pt idx="5985">
                  <c:v>-32.460799999999999</c:v>
                </c:pt>
                <c:pt idx="5986">
                  <c:v>-32.525399999999998</c:v>
                </c:pt>
                <c:pt idx="5987">
                  <c:v>-32.578200000000002</c:v>
                </c:pt>
                <c:pt idx="5988">
                  <c:v>-32.634999999999998</c:v>
                </c:pt>
                <c:pt idx="5989">
                  <c:v>-32.691400000000002</c:v>
                </c:pt>
                <c:pt idx="5990">
                  <c:v>-32.747199999999999</c:v>
                </c:pt>
                <c:pt idx="5991">
                  <c:v>-32.804499999999997</c:v>
                </c:pt>
                <c:pt idx="5992">
                  <c:v>-32.875100000000003</c:v>
                </c:pt>
                <c:pt idx="5993">
                  <c:v>-32.927799999999998</c:v>
                </c:pt>
                <c:pt idx="5994">
                  <c:v>-32.983600000000003</c:v>
                </c:pt>
                <c:pt idx="5995">
                  <c:v>-33.053800000000003</c:v>
                </c:pt>
                <c:pt idx="5996">
                  <c:v>-33.105200000000004</c:v>
                </c:pt>
                <c:pt idx="5997">
                  <c:v>-33.171900000000001</c:v>
                </c:pt>
                <c:pt idx="5998">
                  <c:v>-33.238900000000001</c:v>
                </c:pt>
                <c:pt idx="5999">
                  <c:v>-33.303400000000003</c:v>
                </c:pt>
                <c:pt idx="6000">
                  <c:v>-33.360300000000002</c:v>
                </c:pt>
                <c:pt idx="6001">
                  <c:v>-33.4268</c:v>
                </c:pt>
                <c:pt idx="6002">
                  <c:v>-33.481099999999998</c:v>
                </c:pt>
                <c:pt idx="6003">
                  <c:v>-33.556600000000003</c:v>
                </c:pt>
                <c:pt idx="6004">
                  <c:v>-33.615600000000001</c:v>
                </c:pt>
                <c:pt idx="6005">
                  <c:v>-33.688099999999999</c:v>
                </c:pt>
                <c:pt idx="6006">
                  <c:v>-33.750999999999998</c:v>
                </c:pt>
                <c:pt idx="6007">
                  <c:v>-33.817300000000003</c:v>
                </c:pt>
                <c:pt idx="6008">
                  <c:v>-33.881599999999999</c:v>
                </c:pt>
                <c:pt idx="6009">
                  <c:v>-33.955599999999997</c:v>
                </c:pt>
                <c:pt idx="6010">
                  <c:v>-34.014600000000002</c:v>
                </c:pt>
                <c:pt idx="6011">
                  <c:v>-34.101799999999997</c:v>
                </c:pt>
                <c:pt idx="6012">
                  <c:v>-34.169600000000003</c:v>
                </c:pt>
                <c:pt idx="6013">
                  <c:v>-34.232300000000002</c:v>
                </c:pt>
                <c:pt idx="6014">
                  <c:v>-34.302</c:v>
                </c:pt>
                <c:pt idx="6015">
                  <c:v>-34.375399999999999</c:v>
                </c:pt>
                <c:pt idx="6016">
                  <c:v>-34.447899999999997</c:v>
                </c:pt>
                <c:pt idx="6017">
                  <c:v>-34.521799999999999</c:v>
                </c:pt>
                <c:pt idx="6018">
                  <c:v>-34.592599999999997</c:v>
                </c:pt>
                <c:pt idx="6019">
                  <c:v>-34.669899999999998</c:v>
                </c:pt>
                <c:pt idx="6020">
                  <c:v>-34.7408</c:v>
                </c:pt>
                <c:pt idx="6021">
                  <c:v>-34.819299999999998</c:v>
                </c:pt>
                <c:pt idx="6022">
                  <c:v>-34.898200000000003</c:v>
                </c:pt>
                <c:pt idx="6023">
                  <c:v>-34.965600000000002</c:v>
                </c:pt>
                <c:pt idx="6024">
                  <c:v>-35.059699999999999</c:v>
                </c:pt>
                <c:pt idx="6025">
                  <c:v>-35.132800000000003</c:v>
                </c:pt>
                <c:pt idx="6026">
                  <c:v>-35.207099999999997</c:v>
                </c:pt>
                <c:pt idx="6027">
                  <c:v>-35.293100000000003</c:v>
                </c:pt>
                <c:pt idx="6028">
                  <c:v>-35.373399999999997</c:v>
                </c:pt>
                <c:pt idx="6029">
                  <c:v>-35.447400000000002</c:v>
                </c:pt>
                <c:pt idx="6030">
                  <c:v>-35.543100000000003</c:v>
                </c:pt>
                <c:pt idx="6031">
                  <c:v>-35.620699999999999</c:v>
                </c:pt>
                <c:pt idx="6032">
                  <c:v>-35.706299999999999</c:v>
                </c:pt>
                <c:pt idx="6033">
                  <c:v>-35.785400000000003</c:v>
                </c:pt>
                <c:pt idx="6034">
                  <c:v>-35.889200000000002</c:v>
                </c:pt>
                <c:pt idx="6035">
                  <c:v>-35.963700000000003</c:v>
                </c:pt>
                <c:pt idx="6036">
                  <c:v>-36.055500000000002</c:v>
                </c:pt>
                <c:pt idx="6037">
                  <c:v>-36.148299999999999</c:v>
                </c:pt>
                <c:pt idx="6038">
                  <c:v>-36.237499999999997</c:v>
                </c:pt>
                <c:pt idx="6039">
                  <c:v>-36.33</c:v>
                </c:pt>
                <c:pt idx="6040">
                  <c:v>-36.422400000000003</c:v>
                </c:pt>
                <c:pt idx="6041">
                  <c:v>-36.518700000000003</c:v>
                </c:pt>
                <c:pt idx="6042">
                  <c:v>-36.610399999999998</c:v>
                </c:pt>
                <c:pt idx="6043">
                  <c:v>-36.708500000000001</c:v>
                </c:pt>
                <c:pt idx="6044">
                  <c:v>-36.806699999999999</c:v>
                </c:pt>
                <c:pt idx="6045">
                  <c:v>-36.892499999999998</c:v>
                </c:pt>
                <c:pt idx="6046">
                  <c:v>-36.9955</c:v>
                </c:pt>
                <c:pt idx="6047">
                  <c:v>-37.098999999999997</c:v>
                </c:pt>
                <c:pt idx="6048">
                  <c:v>-37.192500000000003</c:v>
                </c:pt>
                <c:pt idx="6049">
                  <c:v>-37.294899999999998</c:v>
                </c:pt>
                <c:pt idx="6050">
                  <c:v>-37.407299999999999</c:v>
                </c:pt>
                <c:pt idx="6051">
                  <c:v>-37.507399999999997</c:v>
                </c:pt>
                <c:pt idx="6052">
                  <c:v>-37.608699999999999</c:v>
                </c:pt>
                <c:pt idx="6053">
                  <c:v>-37.718000000000004</c:v>
                </c:pt>
                <c:pt idx="6054">
                  <c:v>-37.828600000000002</c:v>
                </c:pt>
                <c:pt idx="6055">
                  <c:v>-37.936500000000002</c:v>
                </c:pt>
                <c:pt idx="6056">
                  <c:v>-38.046799999999998</c:v>
                </c:pt>
                <c:pt idx="6057">
                  <c:v>-38.159100000000002</c:v>
                </c:pt>
                <c:pt idx="6058">
                  <c:v>-38.2729</c:v>
                </c:pt>
                <c:pt idx="6059">
                  <c:v>-38.386800000000001</c:v>
                </c:pt>
                <c:pt idx="6060">
                  <c:v>-38.4998</c:v>
                </c:pt>
                <c:pt idx="6061">
                  <c:v>-38.621099999999998</c:v>
                </c:pt>
                <c:pt idx="6062">
                  <c:v>-38.741300000000003</c:v>
                </c:pt>
                <c:pt idx="6063">
                  <c:v>-38.866399999999999</c:v>
                </c:pt>
                <c:pt idx="6064">
                  <c:v>-38.981999999999999</c:v>
                </c:pt>
                <c:pt idx="6065">
                  <c:v>-39.111600000000003</c:v>
                </c:pt>
                <c:pt idx="6066">
                  <c:v>-39.230400000000003</c:v>
                </c:pt>
                <c:pt idx="6067">
                  <c:v>-39.354500000000002</c:v>
                </c:pt>
                <c:pt idx="6068">
                  <c:v>-39.487299999999998</c:v>
                </c:pt>
                <c:pt idx="6069">
                  <c:v>-39.619</c:v>
                </c:pt>
                <c:pt idx="6070">
                  <c:v>-39.746400000000001</c:v>
                </c:pt>
                <c:pt idx="6071">
                  <c:v>-39.880200000000002</c:v>
                </c:pt>
                <c:pt idx="6072">
                  <c:v>-40.022500000000001</c:v>
                </c:pt>
                <c:pt idx="6073">
                  <c:v>-40.157600000000002</c:v>
                </c:pt>
                <c:pt idx="6074">
                  <c:v>-40.293900000000001</c:v>
                </c:pt>
                <c:pt idx="6075">
                  <c:v>-40.435200000000002</c:v>
                </c:pt>
                <c:pt idx="6076">
                  <c:v>-40.585000000000001</c:v>
                </c:pt>
                <c:pt idx="6077">
                  <c:v>-40.729900000000001</c:v>
                </c:pt>
                <c:pt idx="6078">
                  <c:v>-40.870100000000001</c:v>
                </c:pt>
                <c:pt idx="6079">
                  <c:v>-41.018999999999998</c:v>
                </c:pt>
                <c:pt idx="6080">
                  <c:v>-41.1693</c:v>
                </c:pt>
                <c:pt idx="6081">
                  <c:v>-41.322899999999997</c:v>
                </c:pt>
                <c:pt idx="6082">
                  <c:v>-41.4694</c:v>
                </c:pt>
                <c:pt idx="6083">
                  <c:v>-41.635199999999998</c:v>
                </c:pt>
                <c:pt idx="6084">
                  <c:v>-41.797499999999999</c:v>
                </c:pt>
                <c:pt idx="6085">
                  <c:v>-41.954599999999999</c:v>
                </c:pt>
                <c:pt idx="6086">
                  <c:v>-42.123699999999999</c:v>
                </c:pt>
                <c:pt idx="6087">
                  <c:v>-42.286999999999999</c:v>
                </c:pt>
                <c:pt idx="6088">
                  <c:v>-42.4651</c:v>
                </c:pt>
                <c:pt idx="6089">
                  <c:v>-42.6342</c:v>
                </c:pt>
                <c:pt idx="6090">
                  <c:v>-42.803600000000003</c:v>
                </c:pt>
                <c:pt idx="6091">
                  <c:v>-42.983199999999997</c:v>
                </c:pt>
                <c:pt idx="6092">
                  <c:v>-43.164299999999997</c:v>
                </c:pt>
                <c:pt idx="6093">
                  <c:v>-43.343899999999998</c:v>
                </c:pt>
                <c:pt idx="6094">
                  <c:v>-43.542499999999997</c:v>
                </c:pt>
                <c:pt idx="6095">
                  <c:v>-43.722299999999997</c:v>
                </c:pt>
                <c:pt idx="6096">
                  <c:v>-43.915900000000001</c:v>
                </c:pt>
                <c:pt idx="6097">
                  <c:v>-44.111400000000003</c:v>
                </c:pt>
                <c:pt idx="6098">
                  <c:v>-44.3018</c:v>
                </c:pt>
                <c:pt idx="6099">
                  <c:v>-44.505400000000002</c:v>
                </c:pt>
                <c:pt idx="6100">
                  <c:v>-44.712400000000002</c:v>
                </c:pt>
                <c:pt idx="6101">
                  <c:v>-44.922600000000003</c:v>
                </c:pt>
                <c:pt idx="6102">
                  <c:v>-45.131700000000002</c:v>
                </c:pt>
                <c:pt idx="6103">
                  <c:v>-45.338799999999999</c:v>
                </c:pt>
                <c:pt idx="6104">
                  <c:v>-45.5471</c:v>
                </c:pt>
                <c:pt idx="6105">
                  <c:v>-45.777900000000002</c:v>
                </c:pt>
                <c:pt idx="6106">
                  <c:v>-45.997399999999999</c:v>
                </c:pt>
                <c:pt idx="6107">
                  <c:v>-46.2226</c:v>
                </c:pt>
                <c:pt idx="6108">
                  <c:v>-46.451700000000002</c:v>
                </c:pt>
                <c:pt idx="6109">
                  <c:v>-46.686700000000002</c:v>
                </c:pt>
                <c:pt idx="6110">
                  <c:v>-46.924199999999999</c:v>
                </c:pt>
                <c:pt idx="6111">
                  <c:v>-47.165999999999997</c:v>
                </c:pt>
                <c:pt idx="6112">
                  <c:v>-47.408200000000001</c:v>
                </c:pt>
                <c:pt idx="6113">
                  <c:v>-47.649900000000002</c:v>
                </c:pt>
                <c:pt idx="6114">
                  <c:v>-47.916200000000003</c:v>
                </c:pt>
                <c:pt idx="6115">
                  <c:v>-48.165399999999998</c:v>
                </c:pt>
                <c:pt idx="6116">
                  <c:v>-48.4163</c:v>
                </c:pt>
                <c:pt idx="6117">
                  <c:v>-48.691800000000001</c:v>
                </c:pt>
                <c:pt idx="6118">
                  <c:v>-48.958799999999997</c:v>
                </c:pt>
                <c:pt idx="6119">
                  <c:v>-49.222999999999999</c:v>
                </c:pt>
                <c:pt idx="6120">
                  <c:v>-49.505600000000001</c:v>
                </c:pt>
                <c:pt idx="6121">
                  <c:v>-49.785600000000002</c:v>
                </c:pt>
                <c:pt idx="6122">
                  <c:v>-50.062199999999997</c:v>
                </c:pt>
                <c:pt idx="6123">
                  <c:v>-50.351999999999997</c:v>
                </c:pt>
                <c:pt idx="6124">
                  <c:v>-50.636600000000001</c:v>
                </c:pt>
                <c:pt idx="6125">
                  <c:v>-50.9377</c:v>
                </c:pt>
                <c:pt idx="6126">
                  <c:v>-51.244999999999997</c:v>
                </c:pt>
                <c:pt idx="6127">
                  <c:v>-51.5473</c:v>
                </c:pt>
                <c:pt idx="6128">
                  <c:v>-51.860999999999997</c:v>
                </c:pt>
                <c:pt idx="6129">
                  <c:v>-52.164999999999999</c:v>
                </c:pt>
                <c:pt idx="6130">
                  <c:v>-52.491700000000002</c:v>
                </c:pt>
                <c:pt idx="6131">
                  <c:v>-52.8232</c:v>
                </c:pt>
                <c:pt idx="6132">
                  <c:v>-53.137099999999997</c:v>
                </c:pt>
                <c:pt idx="6133">
                  <c:v>-53.474200000000003</c:v>
                </c:pt>
                <c:pt idx="6134">
                  <c:v>-53.8093</c:v>
                </c:pt>
                <c:pt idx="6135">
                  <c:v>-54.1496</c:v>
                </c:pt>
                <c:pt idx="6136">
                  <c:v>-54.505600000000001</c:v>
                </c:pt>
                <c:pt idx="6137">
                  <c:v>-54.851900000000001</c:v>
                </c:pt>
                <c:pt idx="6138">
                  <c:v>-55.206899999999997</c:v>
                </c:pt>
                <c:pt idx="6139">
                  <c:v>-55.5779</c:v>
                </c:pt>
                <c:pt idx="6140">
                  <c:v>-55.941600000000001</c:v>
                </c:pt>
                <c:pt idx="6141">
                  <c:v>-56.311700000000002</c:v>
                </c:pt>
                <c:pt idx="6142">
                  <c:v>-56.691000000000003</c:v>
                </c:pt>
                <c:pt idx="6143">
                  <c:v>-57.0608</c:v>
                </c:pt>
                <c:pt idx="6144">
                  <c:v>-57.451000000000001</c:v>
                </c:pt>
                <c:pt idx="6145">
                  <c:v>-57.842199999999998</c:v>
                </c:pt>
                <c:pt idx="6146">
                  <c:v>-58.257100000000001</c:v>
                </c:pt>
                <c:pt idx="6147">
                  <c:v>-58.648000000000003</c:v>
                </c:pt>
                <c:pt idx="6148">
                  <c:v>-59.0473</c:v>
                </c:pt>
                <c:pt idx="6149">
                  <c:v>-59.461100000000002</c:v>
                </c:pt>
                <c:pt idx="6150">
                  <c:v>-59.877499999999998</c:v>
                </c:pt>
                <c:pt idx="6151">
                  <c:v>-60.289200000000001</c:v>
                </c:pt>
                <c:pt idx="6152">
                  <c:v>-60.7241</c:v>
                </c:pt>
                <c:pt idx="6153">
                  <c:v>-61.153399999999998</c:v>
                </c:pt>
                <c:pt idx="6154">
                  <c:v>-61.577599999999997</c:v>
                </c:pt>
                <c:pt idx="6155">
                  <c:v>-62.033299999999997</c:v>
                </c:pt>
                <c:pt idx="6156">
                  <c:v>-62.464599999999997</c:v>
                </c:pt>
                <c:pt idx="6157">
                  <c:v>-62.911700000000003</c:v>
                </c:pt>
                <c:pt idx="6158">
                  <c:v>-63.374499999999998</c:v>
                </c:pt>
                <c:pt idx="6159">
                  <c:v>-63.826300000000003</c:v>
                </c:pt>
                <c:pt idx="6160">
                  <c:v>-64.295900000000003</c:v>
                </c:pt>
                <c:pt idx="6161">
                  <c:v>-64.766800000000003</c:v>
                </c:pt>
                <c:pt idx="6162">
                  <c:v>-65.230900000000005</c:v>
                </c:pt>
                <c:pt idx="6163">
                  <c:v>-65.713899999999995</c:v>
                </c:pt>
                <c:pt idx="6164">
                  <c:v>-66.188999999999993</c:v>
                </c:pt>
                <c:pt idx="6165">
                  <c:v>-66.680000000000007</c:v>
                </c:pt>
                <c:pt idx="6166">
                  <c:v>-67.169200000000004</c:v>
                </c:pt>
                <c:pt idx="6167">
                  <c:v>-67.669300000000007</c:v>
                </c:pt>
                <c:pt idx="6168">
                  <c:v>-68.168700000000001</c:v>
                </c:pt>
                <c:pt idx="6169">
                  <c:v>-68.671400000000006</c:v>
                </c:pt>
                <c:pt idx="6170">
                  <c:v>-69.178100000000001</c:v>
                </c:pt>
                <c:pt idx="6171">
                  <c:v>-69.694900000000004</c:v>
                </c:pt>
                <c:pt idx="6172">
                  <c:v>-70.215299999999999</c:v>
                </c:pt>
                <c:pt idx="6173">
                  <c:v>-70.728099999999998</c:v>
                </c:pt>
                <c:pt idx="6174">
                  <c:v>-71.263000000000005</c:v>
                </c:pt>
                <c:pt idx="6175">
                  <c:v>-71.779499999999999</c:v>
                </c:pt>
                <c:pt idx="6176">
                  <c:v>-72.315299999999993</c:v>
                </c:pt>
                <c:pt idx="6177">
                  <c:v>-72.841800000000006</c:v>
                </c:pt>
                <c:pt idx="6178">
                  <c:v>-73.394099999999995</c:v>
                </c:pt>
                <c:pt idx="6179">
                  <c:v>-73.933700000000002</c:v>
                </c:pt>
                <c:pt idx="6180">
                  <c:v>-74.484300000000005</c:v>
                </c:pt>
                <c:pt idx="6181">
                  <c:v>-75.031000000000006</c:v>
                </c:pt>
                <c:pt idx="6182">
                  <c:v>-75.5959</c:v>
                </c:pt>
                <c:pt idx="6183">
                  <c:v>-76.143100000000004</c:v>
                </c:pt>
                <c:pt idx="6184">
                  <c:v>-76.707099999999997</c:v>
                </c:pt>
                <c:pt idx="6185">
                  <c:v>-77.276200000000003</c:v>
                </c:pt>
                <c:pt idx="6186">
                  <c:v>-77.837500000000006</c:v>
                </c:pt>
                <c:pt idx="6187">
                  <c:v>-78.412700000000001</c:v>
                </c:pt>
                <c:pt idx="6188">
                  <c:v>-78.982699999999994</c:v>
                </c:pt>
                <c:pt idx="6189">
                  <c:v>-79.5595</c:v>
                </c:pt>
                <c:pt idx="6190">
                  <c:v>-80.141800000000003</c:v>
                </c:pt>
                <c:pt idx="6191">
                  <c:v>-80.724299999999999</c:v>
                </c:pt>
                <c:pt idx="6192">
                  <c:v>-81.313000000000002</c:v>
                </c:pt>
                <c:pt idx="6193">
                  <c:v>-81.902000000000001</c:v>
                </c:pt>
                <c:pt idx="6194">
                  <c:v>-82.489099999999993</c:v>
                </c:pt>
                <c:pt idx="6195">
                  <c:v>-83.081500000000005</c:v>
                </c:pt>
                <c:pt idx="6196">
                  <c:v>-83.675899999999999</c:v>
                </c:pt>
                <c:pt idx="6197">
                  <c:v>-84.282300000000006</c:v>
                </c:pt>
                <c:pt idx="6198">
                  <c:v>-84.879800000000003</c:v>
                </c:pt>
                <c:pt idx="6199">
                  <c:v>-85.468400000000003</c:v>
                </c:pt>
                <c:pt idx="6200">
                  <c:v>-86.081299999999999</c:v>
                </c:pt>
                <c:pt idx="6201">
                  <c:v>-86.685199999999995</c:v>
                </c:pt>
                <c:pt idx="6202">
                  <c:v>-87.285899999999998</c:v>
                </c:pt>
                <c:pt idx="6203">
                  <c:v>-87.904300000000006</c:v>
                </c:pt>
                <c:pt idx="6204">
                  <c:v>-88.512100000000004</c:v>
                </c:pt>
                <c:pt idx="6205">
                  <c:v>-89.117699999999999</c:v>
                </c:pt>
                <c:pt idx="6206">
                  <c:v>-89.744399999999999</c:v>
                </c:pt>
                <c:pt idx="6207">
                  <c:v>-90.352400000000003</c:v>
                </c:pt>
                <c:pt idx="6208">
                  <c:v>-90.969899999999996</c:v>
                </c:pt>
                <c:pt idx="6209">
                  <c:v>-91.584999999999994</c:v>
                </c:pt>
                <c:pt idx="6210">
                  <c:v>-92.200699999999998</c:v>
                </c:pt>
                <c:pt idx="6211">
                  <c:v>-92.825900000000004</c:v>
                </c:pt>
                <c:pt idx="6212">
                  <c:v>-93.441500000000005</c:v>
                </c:pt>
                <c:pt idx="6213">
                  <c:v>-94.061999999999998</c:v>
                </c:pt>
                <c:pt idx="6214">
                  <c:v>-94.684799999999996</c:v>
                </c:pt>
                <c:pt idx="6215">
                  <c:v>-95.299400000000006</c:v>
                </c:pt>
                <c:pt idx="6216">
                  <c:v>-95.936199999999999</c:v>
                </c:pt>
                <c:pt idx="6217">
                  <c:v>-96.559100000000001</c:v>
                </c:pt>
                <c:pt idx="6218">
                  <c:v>-97.178200000000004</c:v>
                </c:pt>
                <c:pt idx="6219">
                  <c:v>-97.805700000000002</c:v>
                </c:pt>
                <c:pt idx="6220">
                  <c:v>-98.437100000000001</c:v>
                </c:pt>
                <c:pt idx="6221">
                  <c:v>-99.048199999999994</c:v>
                </c:pt>
                <c:pt idx="6222">
                  <c:v>-99.685100000000006</c:v>
                </c:pt>
                <c:pt idx="6223">
                  <c:v>-100.30800000000001</c:v>
                </c:pt>
                <c:pt idx="6224">
                  <c:v>-100.92700000000001</c:v>
                </c:pt>
                <c:pt idx="6225">
                  <c:v>-101.55200000000001</c:v>
                </c:pt>
                <c:pt idx="6226">
                  <c:v>-102.173</c:v>
                </c:pt>
                <c:pt idx="6227">
                  <c:v>-102.797</c:v>
                </c:pt>
                <c:pt idx="6228">
                  <c:v>-103.426</c:v>
                </c:pt>
                <c:pt idx="6229">
                  <c:v>-104.054</c:v>
                </c:pt>
                <c:pt idx="6230">
                  <c:v>-104.687</c:v>
                </c:pt>
                <c:pt idx="6231">
                  <c:v>-105.312</c:v>
                </c:pt>
                <c:pt idx="6232">
                  <c:v>-105.938</c:v>
                </c:pt>
                <c:pt idx="6233">
                  <c:v>-106.559</c:v>
                </c:pt>
                <c:pt idx="6234">
                  <c:v>-107.18899999999999</c:v>
                </c:pt>
                <c:pt idx="6235">
                  <c:v>-107.81100000000001</c:v>
                </c:pt>
                <c:pt idx="6236">
                  <c:v>-108.431</c:v>
                </c:pt>
                <c:pt idx="6237">
                  <c:v>-109.054</c:v>
                </c:pt>
                <c:pt idx="6238">
                  <c:v>-109.682</c:v>
                </c:pt>
                <c:pt idx="6239">
                  <c:v>-110.304</c:v>
                </c:pt>
                <c:pt idx="6240">
                  <c:v>-110.91800000000001</c:v>
                </c:pt>
                <c:pt idx="6241">
                  <c:v>-111.544</c:v>
                </c:pt>
                <c:pt idx="6242">
                  <c:v>-112.163</c:v>
                </c:pt>
                <c:pt idx="6243">
                  <c:v>-112.779</c:v>
                </c:pt>
                <c:pt idx="6244">
                  <c:v>-113.399</c:v>
                </c:pt>
                <c:pt idx="6245">
                  <c:v>-114.017</c:v>
                </c:pt>
                <c:pt idx="6246">
                  <c:v>-114.629</c:v>
                </c:pt>
                <c:pt idx="6247">
                  <c:v>-115.24299999999999</c:v>
                </c:pt>
                <c:pt idx="6248">
                  <c:v>-115.861</c:v>
                </c:pt>
                <c:pt idx="6249">
                  <c:v>-116.47</c:v>
                </c:pt>
                <c:pt idx="6250">
                  <c:v>-117.07599999999999</c:v>
                </c:pt>
                <c:pt idx="6251">
                  <c:v>-117.685</c:v>
                </c:pt>
                <c:pt idx="6252">
                  <c:v>-118.29300000000001</c:v>
                </c:pt>
                <c:pt idx="6253">
                  <c:v>-118.902</c:v>
                </c:pt>
                <c:pt idx="6254">
                  <c:v>-119.502</c:v>
                </c:pt>
                <c:pt idx="6255">
                  <c:v>-120.13</c:v>
                </c:pt>
                <c:pt idx="6256">
                  <c:v>-120.723</c:v>
                </c:pt>
                <c:pt idx="6257">
                  <c:v>-121.318</c:v>
                </c:pt>
                <c:pt idx="6258">
                  <c:v>-121.92400000000001</c:v>
                </c:pt>
                <c:pt idx="6259">
                  <c:v>-122.524</c:v>
                </c:pt>
                <c:pt idx="6260">
                  <c:v>-123.11799999999999</c:v>
                </c:pt>
                <c:pt idx="6261">
                  <c:v>-123.72199999999999</c:v>
                </c:pt>
                <c:pt idx="6262">
                  <c:v>-124.318</c:v>
                </c:pt>
                <c:pt idx="6263">
                  <c:v>-124.90600000000001</c:v>
                </c:pt>
                <c:pt idx="6264">
                  <c:v>-125.502</c:v>
                </c:pt>
                <c:pt idx="6265">
                  <c:v>-126.092</c:v>
                </c:pt>
                <c:pt idx="6266">
                  <c:v>-126.67400000000001</c:v>
                </c:pt>
                <c:pt idx="6267">
                  <c:v>-127.268</c:v>
                </c:pt>
                <c:pt idx="6268">
                  <c:v>-127.858</c:v>
                </c:pt>
                <c:pt idx="6269">
                  <c:v>-128.435</c:v>
                </c:pt>
                <c:pt idx="6270">
                  <c:v>-129.02699999999999</c:v>
                </c:pt>
                <c:pt idx="6271">
                  <c:v>-129.601</c:v>
                </c:pt>
                <c:pt idx="6272">
                  <c:v>-130.17699999999999</c:v>
                </c:pt>
                <c:pt idx="6273">
                  <c:v>-130.75899999999999</c:v>
                </c:pt>
                <c:pt idx="6274">
                  <c:v>-131.328</c:v>
                </c:pt>
                <c:pt idx="6275">
                  <c:v>-131.904</c:v>
                </c:pt>
                <c:pt idx="6276">
                  <c:v>-132.46199999999999</c:v>
                </c:pt>
                <c:pt idx="6277">
                  <c:v>-133.041</c:v>
                </c:pt>
                <c:pt idx="6278">
                  <c:v>-133.602</c:v>
                </c:pt>
                <c:pt idx="6279">
                  <c:v>-134.16300000000001</c:v>
                </c:pt>
                <c:pt idx="6280">
                  <c:v>-134.74100000000001</c:v>
                </c:pt>
                <c:pt idx="6281">
                  <c:v>-135.297</c:v>
                </c:pt>
                <c:pt idx="6282">
                  <c:v>-135.857</c:v>
                </c:pt>
                <c:pt idx="6283">
                  <c:v>-136.41900000000001</c:v>
                </c:pt>
                <c:pt idx="6284">
                  <c:v>-136.971</c:v>
                </c:pt>
                <c:pt idx="6285">
                  <c:v>-137.529</c:v>
                </c:pt>
                <c:pt idx="6286">
                  <c:v>-138.08500000000001</c:v>
                </c:pt>
                <c:pt idx="6287">
                  <c:v>-138.63399999999999</c:v>
                </c:pt>
                <c:pt idx="6288">
                  <c:v>-139.184</c:v>
                </c:pt>
                <c:pt idx="6289">
                  <c:v>-139.72999999999999</c:v>
                </c:pt>
                <c:pt idx="6290">
                  <c:v>-140.267</c:v>
                </c:pt>
                <c:pt idx="6291">
                  <c:v>-140.827</c:v>
                </c:pt>
                <c:pt idx="6292">
                  <c:v>-141.35900000000001</c:v>
                </c:pt>
                <c:pt idx="6293">
                  <c:v>-141.91499999999999</c:v>
                </c:pt>
                <c:pt idx="6294">
                  <c:v>-142.44999999999999</c:v>
                </c:pt>
                <c:pt idx="6295">
                  <c:v>-142.97</c:v>
                </c:pt>
                <c:pt idx="6296">
                  <c:v>-143.51300000000001</c:v>
                </c:pt>
                <c:pt idx="6297">
                  <c:v>-144.041</c:v>
                </c:pt>
                <c:pt idx="6298">
                  <c:v>-144.56399999999999</c:v>
                </c:pt>
                <c:pt idx="6299">
                  <c:v>-145.102</c:v>
                </c:pt>
                <c:pt idx="6300">
                  <c:v>-145.63300000000001</c:v>
                </c:pt>
                <c:pt idx="6301">
                  <c:v>-146.14500000000001</c:v>
                </c:pt>
                <c:pt idx="6302">
                  <c:v>-146.673</c:v>
                </c:pt>
                <c:pt idx="6303">
                  <c:v>-147.19300000000001</c:v>
                </c:pt>
                <c:pt idx="6304">
                  <c:v>-147.72200000000001</c:v>
                </c:pt>
                <c:pt idx="6305">
                  <c:v>-148.24100000000001</c:v>
                </c:pt>
                <c:pt idx="6306">
                  <c:v>-148.756</c:v>
                </c:pt>
                <c:pt idx="6307">
                  <c:v>-149.27799999999999</c:v>
                </c:pt>
                <c:pt idx="6308">
                  <c:v>-149.78100000000001</c:v>
                </c:pt>
                <c:pt idx="6309">
                  <c:v>-150.29400000000001</c:v>
                </c:pt>
                <c:pt idx="6310">
                  <c:v>-150.80699999999999</c:v>
                </c:pt>
                <c:pt idx="6311">
                  <c:v>-151.30600000000001</c:v>
                </c:pt>
                <c:pt idx="6312">
                  <c:v>-151.821</c:v>
                </c:pt>
                <c:pt idx="6313">
                  <c:v>-152.32900000000001</c:v>
                </c:pt>
                <c:pt idx="6314">
                  <c:v>-152.816</c:v>
                </c:pt>
                <c:pt idx="6315">
                  <c:v>-153.31800000000001</c:v>
                </c:pt>
                <c:pt idx="6316">
                  <c:v>-153.81399999999999</c:v>
                </c:pt>
                <c:pt idx="6317">
                  <c:v>-154.31899999999999</c:v>
                </c:pt>
                <c:pt idx="6318">
                  <c:v>-154.80500000000001</c:v>
                </c:pt>
                <c:pt idx="6319">
                  <c:v>-155.309</c:v>
                </c:pt>
                <c:pt idx="6320">
                  <c:v>-155.797</c:v>
                </c:pt>
                <c:pt idx="6321">
                  <c:v>-156.28399999999999</c:v>
                </c:pt>
                <c:pt idx="6322">
                  <c:v>-156.76900000000001</c:v>
                </c:pt>
                <c:pt idx="6323">
                  <c:v>-157.262</c:v>
                </c:pt>
                <c:pt idx="6324">
                  <c:v>-157.74199999999999</c:v>
                </c:pt>
                <c:pt idx="6325">
                  <c:v>-158.22499999999999</c:v>
                </c:pt>
                <c:pt idx="6326">
                  <c:v>-158.702</c:v>
                </c:pt>
                <c:pt idx="6327">
                  <c:v>-159.16999999999999</c:v>
                </c:pt>
                <c:pt idx="6328">
                  <c:v>-159.63</c:v>
                </c:pt>
                <c:pt idx="6329">
                  <c:v>-160.102</c:v>
                </c:pt>
                <c:pt idx="6330">
                  <c:v>-160.56899999999999</c:v>
                </c:pt>
                <c:pt idx="6331">
                  <c:v>-161.04499999999999</c:v>
                </c:pt>
                <c:pt idx="6332">
                  <c:v>-161.52199999999999</c:v>
                </c:pt>
                <c:pt idx="6333">
                  <c:v>-161.988</c:v>
                </c:pt>
                <c:pt idx="6334">
                  <c:v>-162.459</c:v>
                </c:pt>
                <c:pt idx="6335">
                  <c:v>-162.91999999999999</c:v>
                </c:pt>
                <c:pt idx="6336">
                  <c:v>-163.386</c:v>
                </c:pt>
                <c:pt idx="6337">
                  <c:v>-163.85400000000001</c:v>
                </c:pt>
                <c:pt idx="6338">
                  <c:v>-164.31899999999999</c:v>
                </c:pt>
                <c:pt idx="6339">
                  <c:v>-164.77500000000001</c:v>
                </c:pt>
                <c:pt idx="6340">
                  <c:v>-165.238</c:v>
                </c:pt>
                <c:pt idx="6341">
                  <c:v>-165.69200000000001</c:v>
                </c:pt>
                <c:pt idx="6342">
                  <c:v>-166.15100000000001</c:v>
                </c:pt>
                <c:pt idx="6343">
                  <c:v>-166.60599999999999</c:v>
                </c:pt>
                <c:pt idx="6344">
                  <c:v>-167.06800000000001</c:v>
                </c:pt>
                <c:pt idx="6345">
                  <c:v>-167.50800000000001</c:v>
                </c:pt>
                <c:pt idx="6346">
                  <c:v>-167.965</c:v>
                </c:pt>
                <c:pt idx="6347">
                  <c:v>-168.417</c:v>
                </c:pt>
                <c:pt idx="6348">
                  <c:v>-168.86</c:v>
                </c:pt>
                <c:pt idx="6349">
                  <c:v>-169.31700000000001</c:v>
                </c:pt>
                <c:pt idx="6350">
                  <c:v>-169.76599999999999</c:v>
                </c:pt>
                <c:pt idx="6351">
                  <c:v>-170.20500000000001</c:v>
                </c:pt>
                <c:pt idx="6352">
                  <c:v>-170.64400000000001</c:v>
                </c:pt>
                <c:pt idx="6353">
                  <c:v>-171.09299999999999</c:v>
                </c:pt>
                <c:pt idx="6354">
                  <c:v>-171.53299999999999</c:v>
                </c:pt>
                <c:pt idx="6355">
                  <c:v>-171.97499999999999</c:v>
                </c:pt>
                <c:pt idx="6356">
                  <c:v>-172.417</c:v>
                </c:pt>
                <c:pt idx="6357">
                  <c:v>-172.863</c:v>
                </c:pt>
                <c:pt idx="6358">
                  <c:v>-173.28399999999999</c:v>
                </c:pt>
                <c:pt idx="6359">
                  <c:v>-173.72200000000001</c:v>
                </c:pt>
                <c:pt idx="6360">
                  <c:v>-174.16200000000001</c:v>
                </c:pt>
                <c:pt idx="6361">
                  <c:v>-174.58500000000001</c:v>
                </c:pt>
                <c:pt idx="6362">
                  <c:v>-175.02799999999999</c:v>
                </c:pt>
                <c:pt idx="6363">
                  <c:v>-175.46799999999999</c:v>
                </c:pt>
                <c:pt idx="6364">
                  <c:v>-175.89500000000001</c:v>
                </c:pt>
                <c:pt idx="6365">
                  <c:v>-176.31</c:v>
                </c:pt>
                <c:pt idx="6366">
                  <c:v>-176.732</c:v>
                </c:pt>
                <c:pt idx="6367">
                  <c:v>-177.154</c:v>
                </c:pt>
                <c:pt idx="6368">
                  <c:v>-177.58699999999999</c:v>
                </c:pt>
                <c:pt idx="6369">
                  <c:v>-178.01400000000001</c:v>
                </c:pt>
                <c:pt idx="6370">
                  <c:v>-178.44399999999999</c:v>
                </c:pt>
                <c:pt idx="6371">
                  <c:v>-178.86799999999999</c:v>
                </c:pt>
                <c:pt idx="6372">
                  <c:v>-179.28700000000001</c:v>
                </c:pt>
                <c:pt idx="6373">
                  <c:v>-179.714</c:v>
                </c:pt>
                <c:pt idx="6374">
                  <c:v>-180.14500000000001</c:v>
                </c:pt>
                <c:pt idx="6375">
                  <c:v>-180.56700000000001</c:v>
                </c:pt>
                <c:pt idx="6376">
                  <c:v>-180.989</c:v>
                </c:pt>
                <c:pt idx="6377">
                  <c:v>-181.40899999999999</c:v>
                </c:pt>
                <c:pt idx="6378">
                  <c:v>-181.81200000000001</c:v>
                </c:pt>
                <c:pt idx="6379">
                  <c:v>-182.23099999999999</c:v>
                </c:pt>
                <c:pt idx="6380">
                  <c:v>-182.65100000000001</c:v>
                </c:pt>
                <c:pt idx="6381">
                  <c:v>-183.071</c:v>
                </c:pt>
                <c:pt idx="6382">
                  <c:v>-183.495</c:v>
                </c:pt>
                <c:pt idx="6383">
                  <c:v>-183.91</c:v>
                </c:pt>
                <c:pt idx="6384">
                  <c:v>-184.333</c:v>
                </c:pt>
                <c:pt idx="6385">
                  <c:v>-184.74600000000001</c:v>
                </c:pt>
                <c:pt idx="6386">
                  <c:v>-185.167</c:v>
                </c:pt>
                <c:pt idx="6387">
                  <c:v>-185.57900000000001</c:v>
                </c:pt>
                <c:pt idx="6388">
                  <c:v>-186.00299999999999</c:v>
                </c:pt>
                <c:pt idx="6389">
                  <c:v>-186.42</c:v>
                </c:pt>
                <c:pt idx="6390">
                  <c:v>-186.83600000000001</c:v>
                </c:pt>
                <c:pt idx="6391">
                  <c:v>-187.245</c:v>
                </c:pt>
                <c:pt idx="6392">
                  <c:v>-187.672</c:v>
                </c:pt>
                <c:pt idx="6393">
                  <c:v>-188.09100000000001</c:v>
                </c:pt>
                <c:pt idx="6394">
                  <c:v>-188.49799999999999</c:v>
                </c:pt>
                <c:pt idx="6395">
                  <c:v>-188.923</c:v>
                </c:pt>
                <c:pt idx="6396">
                  <c:v>-189.35</c:v>
                </c:pt>
                <c:pt idx="6397">
                  <c:v>-189.76400000000001</c:v>
                </c:pt>
                <c:pt idx="6398">
                  <c:v>-190.179</c:v>
                </c:pt>
                <c:pt idx="6399">
                  <c:v>-190.61099999999999</c:v>
                </c:pt>
                <c:pt idx="6400">
                  <c:v>-191.029</c:v>
                </c:pt>
                <c:pt idx="6401">
                  <c:v>-191.44399999999999</c:v>
                </c:pt>
                <c:pt idx="6402">
                  <c:v>-191.86600000000001</c:v>
                </c:pt>
                <c:pt idx="6403">
                  <c:v>-192.28100000000001</c:v>
                </c:pt>
                <c:pt idx="6404">
                  <c:v>-192.714</c:v>
                </c:pt>
                <c:pt idx="6405">
                  <c:v>-193.13</c:v>
                </c:pt>
                <c:pt idx="6406">
                  <c:v>-193.56100000000001</c:v>
                </c:pt>
                <c:pt idx="6407">
                  <c:v>-193.98599999999999</c:v>
                </c:pt>
                <c:pt idx="6408">
                  <c:v>-194.416</c:v>
                </c:pt>
                <c:pt idx="6409">
                  <c:v>-194.857</c:v>
                </c:pt>
                <c:pt idx="6410">
                  <c:v>-195.274</c:v>
                </c:pt>
                <c:pt idx="6411">
                  <c:v>-195.702</c:v>
                </c:pt>
                <c:pt idx="6412">
                  <c:v>-196.13</c:v>
                </c:pt>
                <c:pt idx="6413">
                  <c:v>-196.55600000000001</c:v>
                </c:pt>
                <c:pt idx="6414">
                  <c:v>-196.994</c:v>
                </c:pt>
                <c:pt idx="6415">
                  <c:v>-197.42599999999999</c:v>
                </c:pt>
                <c:pt idx="6416">
                  <c:v>-197.86699999999999</c:v>
                </c:pt>
                <c:pt idx="6417">
                  <c:v>-198.30099999999999</c:v>
                </c:pt>
                <c:pt idx="6418">
                  <c:v>-198.74199999999999</c:v>
                </c:pt>
                <c:pt idx="6419">
                  <c:v>-199.19200000000001</c:v>
                </c:pt>
                <c:pt idx="6420">
                  <c:v>-199.63</c:v>
                </c:pt>
                <c:pt idx="6421">
                  <c:v>-200.08</c:v>
                </c:pt>
                <c:pt idx="6422">
                  <c:v>-200.52799999999999</c:v>
                </c:pt>
                <c:pt idx="6423">
                  <c:v>-200.98</c:v>
                </c:pt>
                <c:pt idx="6424">
                  <c:v>-201.42500000000001</c:v>
                </c:pt>
                <c:pt idx="6425">
                  <c:v>-201.87100000000001</c:v>
                </c:pt>
                <c:pt idx="6426">
                  <c:v>-202.328</c:v>
                </c:pt>
                <c:pt idx="6427">
                  <c:v>-202.80099999999999</c:v>
                </c:pt>
                <c:pt idx="6428">
                  <c:v>-203.26</c:v>
                </c:pt>
                <c:pt idx="6429">
                  <c:v>-203.71199999999999</c:v>
                </c:pt>
                <c:pt idx="6430">
                  <c:v>-204.184</c:v>
                </c:pt>
                <c:pt idx="6431">
                  <c:v>-204.64599999999999</c:v>
                </c:pt>
                <c:pt idx="6432">
                  <c:v>-205.108</c:v>
                </c:pt>
                <c:pt idx="6433">
                  <c:v>-205.57900000000001</c:v>
                </c:pt>
                <c:pt idx="6434">
                  <c:v>-206.078</c:v>
                </c:pt>
                <c:pt idx="6435">
                  <c:v>-206.518</c:v>
                </c:pt>
                <c:pt idx="6436">
                  <c:v>-207.06</c:v>
                </c:pt>
                <c:pt idx="6437">
                  <c:v>-207.53800000000001</c:v>
                </c:pt>
                <c:pt idx="6438">
                  <c:v>-208.04</c:v>
                </c:pt>
                <c:pt idx="6439">
                  <c:v>-208.55199999999999</c:v>
                </c:pt>
                <c:pt idx="6440">
                  <c:v>-209.035</c:v>
                </c:pt>
                <c:pt idx="6441">
                  <c:v>-209.55</c:v>
                </c:pt>
                <c:pt idx="6442">
                  <c:v>-210.029</c:v>
                </c:pt>
                <c:pt idx="6443">
                  <c:v>-210.54499999999999</c:v>
                </c:pt>
                <c:pt idx="6444">
                  <c:v>-211.071</c:v>
                </c:pt>
                <c:pt idx="6445">
                  <c:v>-211.584</c:v>
                </c:pt>
                <c:pt idx="6446">
                  <c:v>-212.124</c:v>
                </c:pt>
                <c:pt idx="6447">
                  <c:v>-212.655</c:v>
                </c:pt>
                <c:pt idx="6448">
                  <c:v>-213.167</c:v>
                </c:pt>
                <c:pt idx="6449">
                  <c:v>-213.69800000000001</c:v>
                </c:pt>
                <c:pt idx="6450">
                  <c:v>-214.244</c:v>
                </c:pt>
                <c:pt idx="6451">
                  <c:v>-214.791</c:v>
                </c:pt>
                <c:pt idx="6452">
                  <c:v>-215.36</c:v>
                </c:pt>
                <c:pt idx="6453">
                  <c:v>-215.89599999999999</c:v>
                </c:pt>
                <c:pt idx="6454">
                  <c:v>-216.40899999999999</c:v>
                </c:pt>
                <c:pt idx="6455">
                  <c:v>-216.98500000000001</c:v>
                </c:pt>
                <c:pt idx="6456">
                  <c:v>-217.53299999999999</c:v>
                </c:pt>
                <c:pt idx="6457">
                  <c:v>-218.114</c:v>
                </c:pt>
                <c:pt idx="6458">
                  <c:v>-218.697</c:v>
                </c:pt>
                <c:pt idx="6459">
                  <c:v>-219.29</c:v>
                </c:pt>
                <c:pt idx="6460">
                  <c:v>-219.88300000000001</c:v>
                </c:pt>
                <c:pt idx="6461">
                  <c:v>-220.47800000000001</c:v>
                </c:pt>
                <c:pt idx="6462">
                  <c:v>-221.08099999999999</c:v>
                </c:pt>
                <c:pt idx="6463">
                  <c:v>-221.69200000000001</c:v>
                </c:pt>
                <c:pt idx="6464">
                  <c:v>-222.29300000000001</c:v>
                </c:pt>
                <c:pt idx="6465">
                  <c:v>-222.91200000000001</c:v>
                </c:pt>
                <c:pt idx="6466">
                  <c:v>-223.547</c:v>
                </c:pt>
                <c:pt idx="6467">
                  <c:v>-224.17400000000001</c:v>
                </c:pt>
                <c:pt idx="6468">
                  <c:v>-224.81</c:v>
                </c:pt>
                <c:pt idx="6469">
                  <c:v>-225.43899999999999</c:v>
                </c:pt>
                <c:pt idx="6470">
                  <c:v>-226.089</c:v>
                </c:pt>
                <c:pt idx="6471">
                  <c:v>-226.733</c:v>
                </c:pt>
                <c:pt idx="6472">
                  <c:v>-227.399</c:v>
                </c:pt>
                <c:pt idx="6473">
                  <c:v>-228.08699999999999</c:v>
                </c:pt>
                <c:pt idx="6474">
                  <c:v>-228.75299999999999</c:v>
                </c:pt>
                <c:pt idx="6475">
                  <c:v>-229.416</c:v>
                </c:pt>
                <c:pt idx="6476">
                  <c:v>-230.09200000000001</c:v>
                </c:pt>
                <c:pt idx="6477">
                  <c:v>-230.78200000000001</c:v>
                </c:pt>
                <c:pt idx="6478">
                  <c:v>-231.5</c:v>
                </c:pt>
                <c:pt idx="6479">
                  <c:v>-232.214</c:v>
                </c:pt>
                <c:pt idx="6480">
                  <c:v>-232.92400000000001</c:v>
                </c:pt>
                <c:pt idx="6481">
                  <c:v>-233.67500000000001</c:v>
                </c:pt>
                <c:pt idx="6482">
                  <c:v>-234.42699999999999</c:v>
                </c:pt>
                <c:pt idx="6483">
                  <c:v>-235.16300000000001</c:v>
                </c:pt>
                <c:pt idx="6484">
                  <c:v>-235.892</c:v>
                </c:pt>
                <c:pt idx="6485">
                  <c:v>-236.636</c:v>
                </c:pt>
                <c:pt idx="6486">
                  <c:v>-237.37</c:v>
                </c:pt>
                <c:pt idx="6487">
                  <c:v>-238.12700000000001</c:v>
                </c:pt>
                <c:pt idx="6488">
                  <c:v>-238.88399999999999</c:v>
                </c:pt>
                <c:pt idx="6489">
                  <c:v>-239.65799999999999</c:v>
                </c:pt>
                <c:pt idx="6490">
                  <c:v>-240.464</c:v>
                </c:pt>
                <c:pt idx="6491">
                  <c:v>-241.26499999999999</c:v>
                </c:pt>
                <c:pt idx="6492">
                  <c:v>-242.072</c:v>
                </c:pt>
                <c:pt idx="6493">
                  <c:v>-242.89699999999999</c:v>
                </c:pt>
                <c:pt idx="6494">
                  <c:v>-243.70500000000001</c:v>
                </c:pt>
                <c:pt idx="6495">
                  <c:v>-244.542</c:v>
                </c:pt>
                <c:pt idx="6496">
                  <c:v>-245.375</c:v>
                </c:pt>
                <c:pt idx="6497">
                  <c:v>-246.214</c:v>
                </c:pt>
                <c:pt idx="6498">
                  <c:v>-247.06700000000001</c:v>
                </c:pt>
                <c:pt idx="6499">
                  <c:v>-247.90199999999999</c:v>
                </c:pt>
                <c:pt idx="6500">
                  <c:v>-248.76300000000001</c:v>
                </c:pt>
                <c:pt idx="6501">
                  <c:v>-249.64400000000001</c:v>
                </c:pt>
                <c:pt idx="6502">
                  <c:v>-250.547</c:v>
                </c:pt>
                <c:pt idx="6503">
                  <c:v>-251.48500000000001</c:v>
                </c:pt>
                <c:pt idx="6504">
                  <c:v>-252.369</c:v>
                </c:pt>
                <c:pt idx="6505">
                  <c:v>-253.28</c:v>
                </c:pt>
                <c:pt idx="6506">
                  <c:v>-253.75</c:v>
                </c:pt>
                <c:pt idx="6507">
                  <c:v>-252.14500000000001</c:v>
                </c:pt>
                <c:pt idx="6508">
                  <c:v>-250.08500000000001</c:v>
                </c:pt>
                <c:pt idx="6509">
                  <c:v>-248.273</c:v>
                </c:pt>
                <c:pt idx="6510">
                  <c:v>-246.55199999999999</c:v>
                </c:pt>
                <c:pt idx="6511">
                  <c:v>-244.9</c:v>
                </c:pt>
                <c:pt idx="6512">
                  <c:v>-243.24100000000001</c:v>
                </c:pt>
                <c:pt idx="6513">
                  <c:v>-241.62799999999999</c:v>
                </c:pt>
                <c:pt idx="6514">
                  <c:v>-240.011</c:v>
                </c:pt>
                <c:pt idx="6515">
                  <c:v>-238.42599999999999</c:v>
                </c:pt>
                <c:pt idx="6516">
                  <c:v>-236.86199999999999</c:v>
                </c:pt>
                <c:pt idx="6517">
                  <c:v>-235.30500000000001</c:v>
                </c:pt>
                <c:pt idx="6518">
                  <c:v>-233.78899999999999</c:v>
                </c:pt>
                <c:pt idx="6519">
                  <c:v>-232.28299999999999</c:v>
                </c:pt>
                <c:pt idx="6520">
                  <c:v>-230.773</c:v>
                </c:pt>
                <c:pt idx="6521">
                  <c:v>-229.30099999999999</c:v>
                </c:pt>
                <c:pt idx="6522">
                  <c:v>-227.81299999999999</c:v>
                </c:pt>
                <c:pt idx="6523">
                  <c:v>-226.375</c:v>
                </c:pt>
                <c:pt idx="6524">
                  <c:v>-224.94800000000001</c:v>
                </c:pt>
                <c:pt idx="6525">
                  <c:v>-223.51400000000001</c:v>
                </c:pt>
                <c:pt idx="6526">
                  <c:v>-222.101</c:v>
                </c:pt>
                <c:pt idx="6527">
                  <c:v>-220.69</c:v>
                </c:pt>
                <c:pt idx="6528">
                  <c:v>-219.279</c:v>
                </c:pt>
                <c:pt idx="6529">
                  <c:v>-217.89</c:v>
                </c:pt>
                <c:pt idx="6530">
                  <c:v>-216.529</c:v>
                </c:pt>
                <c:pt idx="6531">
                  <c:v>-215.18899999999999</c:v>
                </c:pt>
                <c:pt idx="6532">
                  <c:v>-213.84100000000001</c:v>
                </c:pt>
                <c:pt idx="6533">
                  <c:v>-212.518</c:v>
                </c:pt>
                <c:pt idx="6534">
                  <c:v>-211.17</c:v>
                </c:pt>
                <c:pt idx="6535">
                  <c:v>-209.85499999999999</c:v>
                </c:pt>
                <c:pt idx="6536">
                  <c:v>-208.53100000000001</c:v>
                </c:pt>
                <c:pt idx="6537">
                  <c:v>-207.23699999999999</c:v>
                </c:pt>
                <c:pt idx="6538">
                  <c:v>-205.946</c:v>
                </c:pt>
                <c:pt idx="6539">
                  <c:v>-204.661</c:v>
                </c:pt>
                <c:pt idx="6540">
                  <c:v>-203.38800000000001</c:v>
                </c:pt>
                <c:pt idx="6541">
                  <c:v>-202.11699999999999</c:v>
                </c:pt>
                <c:pt idx="6542">
                  <c:v>-200.85499999999999</c:v>
                </c:pt>
                <c:pt idx="6543">
                  <c:v>-199.60900000000001</c:v>
                </c:pt>
                <c:pt idx="6544">
                  <c:v>-198.36699999999999</c:v>
                </c:pt>
                <c:pt idx="6545">
                  <c:v>-197.14599999999999</c:v>
                </c:pt>
                <c:pt idx="6546">
                  <c:v>-195.958</c:v>
                </c:pt>
                <c:pt idx="6547">
                  <c:v>-194.74100000000001</c:v>
                </c:pt>
                <c:pt idx="6548">
                  <c:v>-193.524</c:v>
                </c:pt>
                <c:pt idx="6549">
                  <c:v>-192.35</c:v>
                </c:pt>
                <c:pt idx="6550">
                  <c:v>-191.16399999999999</c:v>
                </c:pt>
                <c:pt idx="6551">
                  <c:v>-189.97</c:v>
                </c:pt>
                <c:pt idx="6552">
                  <c:v>-188.798</c:v>
                </c:pt>
                <c:pt idx="6553">
                  <c:v>-187.643</c:v>
                </c:pt>
                <c:pt idx="6554">
                  <c:v>-186.50700000000001</c:v>
                </c:pt>
                <c:pt idx="6555">
                  <c:v>-185.36099999999999</c:v>
                </c:pt>
                <c:pt idx="6556">
                  <c:v>-184.20500000000001</c:v>
                </c:pt>
                <c:pt idx="6557">
                  <c:v>-183.07</c:v>
                </c:pt>
                <c:pt idx="6558">
                  <c:v>-181.929</c:v>
                </c:pt>
                <c:pt idx="6559">
                  <c:v>-180.816</c:v>
                </c:pt>
                <c:pt idx="6560">
                  <c:v>-179.69</c:v>
                </c:pt>
                <c:pt idx="6561">
                  <c:v>-178.57</c:v>
                </c:pt>
                <c:pt idx="6562">
                  <c:v>-177.48599999999999</c:v>
                </c:pt>
                <c:pt idx="6563">
                  <c:v>-176.464</c:v>
                </c:pt>
                <c:pt idx="6564">
                  <c:v>-175.37799999999999</c:v>
                </c:pt>
                <c:pt idx="6565">
                  <c:v>-174.29900000000001</c:v>
                </c:pt>
                <c:pt idx="6566">
                  <c:v>-173.21700000000001</c:v>
                </c:pt>
                <c:pt idx="6567">
                  <c:v>-172.13</c:v>
                </c:pt>
                <c:pt idx="6568">
                  <c:v>-171.07</c:v>
                </c:pt>
                <c:pt idx="6569">
                  <c:v>-170.01400000000001</c:v>
                </c:pt>
                <c:pt idx="6570">
                  <c:v>-168.98099999999999</c:v>
                </c:pt>
                <c:pt idx="6571">
                  <c:v>-167.96299999999999</c:v>
                </c:pt>
                <c:pt idx="6572">
                  <c:v>-166.958</c:v>
                </c:pt>
                <c:pt idx="6573">
                  <c:v>-165.934</c:v>
                </c:pt>
                <c:pt idx="6574">
                  <c:v>-164.89400000000001</c:v>
                </c:pt>
                <c:pt idx="6575">
                  <c:v>-163.893</c:v>
                </c:pt>
                <c:pt idx="6576">
                  <c:v>-162.88</c:v>
                </c:pt>
                <c:pt idx="6577">
                  <c:v>-161.89599999999999</c:v>
                </c:pt>
                <c:pt idx="6578">
                  <c:v>-160.88900000000001</c:v>
                </c:pt>
                <c:pt idx="6579">
                  <c:v>-159.93</c:v>
                </c:pt>
                <c:pt idx="6580">
                  <c:v>-158.94900000000001</c:v>
                </c:pt>
                <c:pt idx="6581">
                  <c:v>-157.99</c:v>
                </c:pt>
                <c:pt idx="6582">
                  <c:v>-157.03800000000001</c:v>
                </c:pt>
                <c:pt idx="6583">
                  <c:v>-156.06700000000001</c:v>
                </c:pt>
                <c:pt idx="6584">
                  <c:v>-155.10400000000001</c:v>
                </c:pt>
                <c:pt idx="6585">
                  <c:v>-154.16499999999999</c:v>
                </c:pt>
                <c:pt idx="6586">
                  <c:v>-153.209</c:v>
                </c:pt>
                <c:pt idx="6587">
                  <c:v>-152.262</c:v>
                </c:pt>
                <c:pt idx="6588">
                  <c:v>-151.358</c:v>
                </c:pt>
                <c:pt idx="6589">
                  <c:v>-150.422</c:v>
                </c:pt>
                <c:pt idx="6590">
                  <c:v>-149.49799999999999</c:v>
                </c:pt>
                <c:pt idx="6591">
                  <c:v>-148.59399999999999</c:v>
                </c:pt>
                <c:pt idx="6592">
                  <c:v>-147.69300000000001</c:v>
                </c:pt>
                <c:pt idx="6593">
                  <c:v>-146.80799999999999</c:v>
                </c:pt>
                <c:pt idx="6594">
                  <c:v>-145.90700000000001</c:v>
                </c:pt>
                <c:pt idx="6595">
                  <c:v>-144.99799999999999</c:v>
                </c:pt>
                <c:pt idx="6596">
                  <c:v>-144.12200000000001</c:v>
                </c:pt>
                <c:pt idx="6597">
                  <c:v>-143.239</c:v>
                </c:pt>
                <c:pt idx="6598">
                  <c:v>-142.37899999999999</c:v>
                </c:pt>
                <c:pt idx="6599">
                  <c:v>-141.51400000000001</c:v>
                </c:pt>
                <c:pt idx="6600">
                  <c:v>-140.65</c:v>
                </c:pt>
                <c:pt idx="6601">
                  <c:v>-139.81200000000001</c:v>
                </c:pt>
                <c:pt idx="6602">
                  <c:v>-138.99199999999999</c:v>
                </c:pt>
                <c:pt idx="6603">
                  <c:v>-138.13800000000001</c:v>
                </c:pt>
                <c:pt idx="6604">
                  <c:v>-137.31299999999999</c:v>
                </c:pt>
                <c:pt idx="6605">
                  <c:v>-136.43700000000001</c:v>
                </c:pt>
                <c:pt idx="6606">
                  <c:v>-135.602</c:v>
                </c:pt>
                <c:pt idx="6607">
                  <c:v>-134.785</c:v>
                </c:pt>
                <c:pt idx="6608">
                  <c:v>-133.97</c:v>
                </c:pt>
                <c:pt idx="6609">
                  <c:v>-133.166</c:v>
                </c:pt>
                <c:pt idx="6610">
                  <c:v>-132.364</c:v>
                </c:pt>
                <c:pt idx="6611">
                  <c:v>-131.54599999999999</c:v>
                </c:pt>
                <c:pt idx="6612">
                  <c:v>-130.74700000000001</c:v>
                </c:pt>
                <c:pt idx="6613">
                  <c:v>-129.96600000000001</c:v>
                </c:pt>
                <c:pt idx="6614">
                  <c:v>-129.17500000000001</c:v>
                </c:pt>
                <c:pt idx="6615">
                  <c:v>-128.43899999999999</c:v>
                </c:pt>
                <c:pt idx="6616">
                  <c:v>-127.66200000000001</c:v>
                </c:pt>
                <c:pt idx="6617">
                  <c:v>-126.889</c:v>
                </c:pt>
                <c:pt idx="6618">
                  <c:v>-126.11</c:v>
                </c:pt>
                <c:pt idx="6619">
                  <c:v>-125.35</c:v>
                </c:pt>
                <c:pt idx="6620">
                  <c:v>-124.57599999999999</c:v>
                </c:pt>
                <c:pt idx="6621">
                  <c:v>-123.825</c:v>
                </c:pt>
                <c:pt idx="6622">
                  <c:v>-123.06699999999999</c:v>
                </c:pt>
                <c:pt idx="6623">
                  <c:v>-122.378</c:v>
                </c:pt>
                <c:pt idx="6624">
                  <c:v>-121.636</c:v>
                </c:pt>
                <c:pt idx="6625">
                  <c:v>-120.875</c:v>
                </c:pt>
                <c:pt idx="6626">
                  <c:v>-120.145</c:v>
                </c:pt>
                <c:pt idx="6627">
                  <c:v>-119.42</c:v>
                </c:pt>
                <c:pt idx="6628">
                  <c:v>-118.733</c:v>
                </c:pt>
                <c:pt idx="6629">
                  <c:v>-118.033</c:v>
                </c:pt>
                <c:pt idx="6630">
                  <c:v>-117.312</c:v>
                </c:pt>
                <c:pt idx="6631">
                  <c:v>-116.61</c:v>
                </c:pt>
                <c:pt idx="6632">
                  <c:v>-115.914</c:v>
                </c:pt>
                <c:pt idx="6633">
                  <c:v>-115.218</c:v>
                </c:pt>
                <c:pt idx="6634">
                  <c:v>-114.521</c:v>
                </c:pt>
                <c:pt idx="6635">
                  <c:v>-113.821</c:v>
                </c:pt>
                <c:pt idx="6636">
                  <c:v>-113.15</c:v>
                </c:pt>
                <c:pt idx="6637">
                  <c:v>-112.492</c:v>
                </c:pt>
                <c:pt idx="6638">
                  <c:v>-111.825</c:v>
                </c:pt>
                <c:pt idx="6639">
                  <c:v>-111.17</c:v>
                </c:pt>
                <c:pt idx="6640">
                  <c:v>-110.497</c:v>
                </c:pt>
                <c:pt idx="6641">
                  <c:v>-109.809</c:v>
                </c:pt>
                <c:pt idx="6642">
                  <c:v>-109.15300000000001</c:v>
                </c:pt>
                <c:pt idx="6643">
                  <c:v>-108.517</c:v>
                </c:pt>
                <c:pt idx="6644">
                  <c:v>-107.876</c:v>
                </c:pt>
                <c:pt idx="6645">
                  <c:v>-107.26</c:v>
                </c:pt>
                <c:pt idx="6646">
                  <c:v>-106.604</c:v>
                </c:pt>
                <c:pt idx="6647">
                  <c:v>-105.955</c:v>
                </c:pt>
                <c:pt idx="6648">
                  <c:v>-105.33799999999999</c:v>
                </c:pt>
                <c:pt idx="6649">
                  <c:v>-104.715</c:v>
                </c:pt>
                <c:pt idx="6650">
                  <c:v>-104.093</c:v>
                </c:pt>
                <c:pt idx="6651">
                  <c:v>-103.473</c:v>
                </c:pt>
                <c:pt idx="6652">
                  <c:v>-102.855</c:v>
                </c:pt>
                <c:pt idx="6653">
                  <c:v>-102.245</c:v>
                </c:pt>
                <c:pt idx="6654">
                  <c:v>-101.648</c:v>
                </c:pt>
                <c:pt idx="6655">
                  <c:v>-101.04600000000001</c:v>
                </c:pt>
                <c:pt idx="6656">
                  <c:v>-100.44499999999999</c:v>
                </c:pt>
                <c:pt idx="6657">
                  <c:v>-99.849199999999996</c:v>
                </c:pt>
                <c:pt idx="6658">
                  <c:v>-99.285700000000006</c:v>
                </c:pt>
                <c:pt idx="6659">
                  <c:v>-98.729900000000001</c:v>
                </c:pt>
                <c:pt idx="6660">
                  <c:v>-98.150800000000004</c:v>
                </c:pt>
                <c:pt idx="6661">
                  <c:v>-97.572400000000002</c:v>
                </c:pt>
                <c:pt idx="6662">
                  <c:v>-96.9846</c:v>
                </c:pt>
                <c:pt idx="6663">
                  <c:v>-96.372799999999998</c:v>
                </c:pt>
                <c:pt idx="6664">
                  <c:v>-95.732200000000006</c:v>
                </c:pt>
                <c:pt idx="6665">
                  <c:v>-95.112899999999996</c:v>
                </c:pt>
                <c:pt idx="6666">
                  <c:v>-94.561300000000003</c:v>
                </c:pt>
                <c:pt idx="6667">
                  <c:v>-94.006100000000004</c:v>
                </c:pt>
                <c:pt idx="6668">
                  <c:v>-93.456699999999998</c:v>
                </c:pt>
                <c:pt idx="6669">
                  <c:v>-92.909700000000001</c:v>
                </c:pt>
                <c:pt idx="6670">
                  <c:v>-92.365499999999997</c:v>
                </c:pt>
                <c:pt idx="6671">
                  <c:v>-91.833399999999997</c:v>
                </c:pt>
                <c:pt idx="6672">
                  <c:v>-91.284000000000006</c:v>
                </c:pt>
                <c:pt idx="6673">
                  <c:v>-90.756</c:v>
                </c:pt>
                <c:pt idx="6674">
                  <c:v>-90.219200000000001</c:v>
                </c:pt>
                <c:pt idx="6675">
                  <c:v>-89.701300000000003</c:v>
                </c:pt>
                <c:pt idx="6676">
                  <c:v>-89.174300000000002</c:v>
                </c:pt>
                <c:pt idx="6677">
                  <c:v>-88.661699999999996</c:v>
                </c:pt>
                <c:pt idx="6678">
                  <c:v>-88.138000000000005</c:v>
                </c:pt>
                <c:pt idx="6679">
                  <c:v>-87.626499999999993</c:v>
                </c:pt>
                <c:pt idx="6680">
                  <c:v>-87.125799999999998</c:v>
                </c:pt>
                <c:pt idx="6681">
                  <c:v>-86.6036</c:v>
                </c:pt>
                <c:pt idx="6682">
                  <c:v>-86.101399999999998</c:v>
                </c:pt>
                <c:pt idx="6683">
                  <c:v>-85.592500000000001</c:v>
                </c:pt>
                <c:pt idx="6684">
                  <c:v>-85.097399999999993</c:v>
                </c:pt>
                <c:pt idx="6685">
                  <c:v>-84.613900000000001</c:v>
                </c:pt>
                <c:pt idx="6686">
                  <c:v>-84.121899999999997</c:v>
                </c:pt>
                <c:pt idx="6687">
                  <c:v>-83.63</c:v>
                </c:pt>
                <c:pt idx="6688">
                  <c:v>-83.136300000000006</c:v>
                </c:pt>
                <c:pt idx="6689">
                  <c:v>-82.657899999999998</c:v>
                </c:pt>
                <c:pt idx="6690">
                  <c:v>-82.185100000000006</c:v>
                </c:pt>
                <c:pt idx="6691">
                  <c:v>-81.724400000000003</c:v>
                </c:pt>
                <c:pt idx="6692">
                  <c:v>-81.253699999999995</c:v>
                </c:pt>
                <c:pt idx="6693">
                  <c:v>-80.783100000000005</c:v>
                </c:pt>
                <c:pt idx="6694">
                  <c:v>-80.3048</c:v>
                </c:pt>
                <c:pt idx="6695">
                  <c:v>-79.852800000000002</c:v>
                </c:pt>
                <c:pt idx="6696">
                  <c:v>-79.388499999999993</c:v>
                </c:pt>
                <c:pt idx="6697">
                  <c:v>-78.947400000000002</c:v>
                </c:pt>
                <c:pt idx="6698">
                  <c:v>-78.498999999999995</c:v>
                </c:pt>
                <c:pt idx="6699">
                  <c:v>-78.041899999999998</c:v>
                </c:pt>
                <c:pt idx="6700">
                  <c:v>-77.577399999999997</c:v>
                </c:pt>
                <c:pt idx="6701">
                  <c:v>-77.131600000000006</c:v>
                </c:pt>
                <c:pt idx="6702">
                  <c:v>-76.705299999999994</c:v>
                </c:pt>
                <c:pt idx="6703">
                  <c:v>-76.249099999999999</c:v>
                </c:pt>
                <c:pt idx="6704">
                  <c:v>-75.8035</c:v>
                </c:pt>
                <c:pt idx="6705">
                  <c:v>-75.381</c:v>
                </c:pt>
                <c:pt idx="6706">
                  <c:v>-74.9452</c:v>
                </c:pt>
                <c:pt idx="6707">
                  <c:v>-74.525899999999993</c:v>
                </c:pt>
                <c:pt idx="6708">
                  <c:v>-74.099500000000006</c:v>
                </c:pt>
                <c:pt idx="6709">
                  <c:v>-73.654499999999999</c:v>
                </c:pt>
                <c:pt idx="6710">
                  <c:v>-73.245500000000007</c:v>
                </c:pt>
                <c:pt idx="6711">
                  <c:v>-72.830100000000002</c:v>
                </c:pt>
                <c:pt idx="6712">
                  <c:v>-72.4114</c:v>
                </c:pt>
                <c:pt idx="6713">
                  <c:v>-72.013800000000003</c:v>
                </c:pt>
                <c:pt idx="6714">
                  <c:v>-71.604900000000001</c:v>
                </c:pt>
                <c:pt idx="6715">
                  <c:v>-71.2029</c:v>
                </c:pt>
                <c:pt idx="6716">
                  <c:v>-70.797300000000007</c:v>
                </c:pt>
                <c:pt idx="6717">
                  <c:v>-70.357699999999994</c:v>
                </c:pt>
                <c:pt idx="6718">
                  <c:v>-69.950699999999998</c:v>
                </c:pt>
                <c:pt idx="6719">
                  <c:v>-69.5535</c:v>
                </c:pt>
                <c:pt idx="6720">
                  <c:v>-69.153499999999994</c:v>
                </c:pt>
                <c:pt idx="6721">
                  <c:v>-68.762799999999999</c:v>
                </c:pt>
                <c:pt idx="6722">
                  <c:v>-68.381699999999995</c:v>
                </c:pt>
                <c:pt idx="6723">
                  <c:v>-67.991</c:v>
                </c:pt>
                <c:pt idx="6724">
                  <c:v>-67.611599999999996</c:v>
                </c:pt>
                <c:pt idx="6725">
                  <c:v>-67.226600000000005</c:v>
                </c:pt>
                <c:pt idx="6726">
                  <c:v>-66.840900000000005</c:v>
                </c:pt>
                <c:pt idx="6727">
                  <c:v>-66.468900000000005</c:v>
                </c:pt>
                <c:pt idx="6728">
                  <c:v>-66.086399999999998</c:v>
                </c:pt>
                <c:pt idx="6729">
                  <c:v>-65.724400000000003</c:v>
                </c:pt>
                <c:pt idx="6730">
                  <c:v>-65.351699999999994</c:v>
                </c:pt>
                <c:pt idx="6731">
                  <c:v>-64.975899999999996</c:v>
                </c:pt>
                <c:pt idx="6732">
                  <c:v>-64.615499999999997</c:v>
                </c:pt>
                <c:pt idx="6733">
                  <c:v>-64.247500000000002</c:v>
                </c:pt>
                <c:pt idx="6734">
                  <c:v>-63.887599999999999</c:v>
                </c:pt>
                <c:pt idx="6735">
                  <c:v>-63.526000000000003</c:v>
                </c:pt>
                <c:pt idx="6736">
                  <c:v>-63.153399999999998</c:v>
                </c:pt>
                <c:pt idx="6737">
                  <c:v>-62.8018</c:v>
                </c:pt>
                <c:pt idx="6738">
                  <c:v>-62.453600000000002</c:v>
                </c:pt>
                <c:pt idx="6739">
                  <c:v>-62.098599999999998</c:v>
                </c:pt>
                <c:pt idx="6740">
                  <c:v>-61.754800000000003</c:v>
                </c:pt>
                <c:pt idx="6741">
                  <c:v>-61.399299999999997</c:v>
                </c:pt>
                <c:pt idx="6742">
                  <c:v>-61.063899999999997</c:v>
                </c:pt>
                <c:pt idx="6743">
                  <c:v>-60.713999999999999</c:v>
                </c:pt>
                <c:pt idx="6744">
                  <c:v>-60.36</c:v>
                </c:pt>
                <c:pt idx="6745">
                  <c:v>-60.0137</c:v>
                </c:pt>
                <c:pt idx="6746">
                  <c:v>-59.680599999999998</c:v>
                </c:pt>
                <c:pt idx="6747">
                  <c:v>-59.35</c:v>
                </c:pt>
                <c:pt idx="6748">
                  <c:v>-59.015300000000003</c:v>
                </c:pt>
                <c:pt idx="6749">
                  <c:v>-58.6845</c:v>
                </c:pt>
                <c:pt idx="6750">
                  <c:v>-58.356900000000003</c:v>
                </c:pt>
                <c:pt idx="6751">
                  <c:v>-58.0244</c:v>
                </c:pt>
                <c:pt idx="6752">
                  <c:v>-57.704300000000003</c:v>
                </c:pt>
                <c:pt idx="6753">
                  <c:v>-57.3827</c:v>
                </c:pt>
                <c:pt idx="6754">
                  <c:v>-57.069299999999998</c:v>
                </c:pt>
                <c:pt idx="6755">
                  <c:v>-56.753799999999998</c:v>
                </c:pt>
                <c:pt idx="6756">
                  <c:v>-56.426299999999998</c:v>
                </c:pt>
                <c:pt idx="6757">
                  <c:v>-56.1023</c:v>
                </c:pt>
                <c:pt idx="6758">
                  <c:v>-55.793100000000003</c:v>
                </c:pt>
                <c:pt idx="6759">
                  <c:v>-55.475999999999999</c:v>
                </c:pt>
                <c:pt idx="6760">
                  <c:v>-55.173400000000001</c:v>
                </c:pt>
                <c:pt idx="6761">
                  <c:v>-54.857900000000001</c:v>
                </c:pt>
                <c:pt idx="6762">
                  <c:v>-54.5565</c:v>
                </c:pt>
                <c:pt idx="6763">
                  <c:v>-54.235900000000001</c:v>
                </c:pt>
                <c:pt idx="6764">
                  <c:v>-53.9392</c:v>
                </c:pt>
                <c:pt idx="6765">
                  <c:v>-53.633499999999998</c:v>
                </c:pt>
                <c:pt idx="6766">
                  <c:v>-53.332599999999999</c:v>
                </c:pt>
                <c:pt idx="6767">
                  <c:v>-53.022300000000001</c:v>
                </c:pt>
                <c:pt idx="6768">
                  <c:v>-52.7211</c:v>
                </c:pt>
                <c:pt idx="6769">
                  <c:v>-52.431899999999999</c:v>
                </c:pt>
                <c:pt idx="6770">
                  <c:v>-52.130899999999997</c:v>
                </c:pt>
                <c:pt idx="6771">
                  <c:v>-51.841000000000001</c:v>
                </c:pt>
                <c:pt idx="6772">
                  <c:v>-51.557099999999998</c:v>
                </c:pt>
                <c:pt idx="6773">
                  <c:v>-51.262700000000002</c:v>
                </c:pt>
                <c:pt idx="6774">
                  <c:v>-50.9801</c:v>
                </c:pt>
                <c:pt idx="6775">
                  <c:v>-50.693199999999997</c:v>
                </c:pt>
                <c:pt idx="6776">
                  <c:v>-50.415300000000002</c:v>
                </c:pt>
                <c:pt idx="6777">
                  <c:v>-50.114800000000002</c:v>
                </c:pt>
                <c:pt idx="6778">
                  <c:v>-49.835299999999997</c:v>
                </c:pt>
                <c:pt idx="6779">
                  <c:v>-49.564799999999998</c:v>
                </c:pt>
                <c:pt idx="6780">
                  <c:v>-49.287199999999999</c:v>
                </c:pt>
                <c:pt idx="6781">
                  <c:v>-49.005499999999998</c:v>
                </c:pt>
                <c:pt idx="6782">
                  <c:v>-48.7453</c:v>
                </c:pt>
                <c:pt idx="6783">
                  <c:v>-48.467100000000002</c:v>
                </c:pt>
                <c:pt idx="6784">
                  <c:v>-48.189900000000002</c:v>
                </c:pt>
                <c:pt idx="6785">
                  <c:v>-47.923099999999998</c:v>
                </c:pt>
                <c:pt idx="6786">
                  <c:v>-47.654499999999999</c:v>
                </c:pt>
                <c:pt idx="6787">
                  <c:v>-47.387700000000002</c:v>
                </c:pt>
                <c:pt idx="6788">
                  <c:v>-47.1325</c:v>
                </c:pt>
                <c:pt idx="6789">
                  <c:v>-46.868899999999996</c:v>
                </c:pt>
                <c:pt idx="6790">
                  <c:v>-46.5976</c:v>
                </c:pt>
                <c:pt idx="6791">
                  <c:v>-46.342500000000001</c:v>
                </c:pt>
                <c:pt idx="6792">
                  <c:v>-46.073099999999997</c:v>
                </c:pt>
                <c:pt idx="6793">
                  <c:v>-45.831899999999997</c:v>
                </c:pt>
                <c:pt idx="6794">
                  <c:v>-45.568399999999997</c:v>
                </c:pt>
                <c:pt idx="6795">
                  <c:v>-45.328299999999999</c:v>
                </c:pt>
                <c:pt idx="6796">
                  <c:v>-45.062100000000001</c:v>
                </c:pt>
                <c:pt idx="6797">
                  <c:v>-44.807600000000001</c:v>
                </c:pt>
                <c:pt idx="6798">
                  <c:v>-44.557899999999997</c:v>
                </c:pt>
                <c:pt idx="6799">
                  <c:v>-44.311900000000001</c:v>
                </c:pt>
                <c:pt idx="6800">
                  <c:v>-44.060699999999997</c:v>
                </c:pt>
                <c:pt idx="6801">
                  <c:v>-43.829700000000003</c:v>
                </c:pt>
                <c:pt idx="6802">
                  <c:v>-43.572800000000001</c:v>
                </c:pt>
                <c:pt idx="6803">
                  <c:v>-43.321899999999999</c:v>
                </c:pt>
                <c:pt idx="6804">
                  <c:v>-43.096899999999998</c:v>
                </c:pt>
                <c:pt idx="6805">
                  <c:v>-42.854900000000001</c:v>
                </c:pt>
                <c:pt idx="6806">
                  <c:v>-42.625</c:v>
                </c:pt>
                <c:pt idx="6807">
                  <c:v>-42.386899999999997</c:v>
                </c:pt>
                <c:pt idx="6808">
                  <c:v>-42.147199999999998</c:v>
                </c:pt>
                <c:pt idx="6809">
                  <c:v>-41.918799999999997</c:v>
                </c:pt>
                <c:pt idx="6810">
                  <c:v>-41.688499999999998</c:v>
                </c:pt>
                <c:pt idx="6811">
                  <c:v>-41.4512</c:v>
                </c:pt>
                <c:pt idx="6812">
                  <c:v>-41.231099999999998</c:v>
                </c:pt>
                <c:pt idx="6813">
                  <c:v>-41.001300000000001</c:v>
                </c:pt>
                <c:pt idx="6814">
                  <c:v>-40.774000000000001</c:v>
                </c:pt>
                <c:pt idx="6815">
                  <c:v>-40.540900000000001</c:v>
                </c:pt>
                <c:pt idx="6816">
                  <c:v>-40.302999999999997</c:v>
                </c:pt>
                <c:pt idx="6817">
                  <c:v>-40.089500000000001</c:v>
                </c:pt>
                <c:pt idx="6818">
                  <c:v>-39.869599999999998</c:v>
                </c:pt>
                <c:pt idx="6819">
                  <c:v>-39.651299999999999</c:v>
                </c:pt>
                <c:pt idx="6820">
                  <c:v>-39.434199999999997</c:v>
                </c:pt>
                <c:pt idx="6821">
                  <c:v>-39.223199999999999</c:v>
                </c:pt>
                <c:pt idx="6822">
                  <c:v>-38.991500000000002</c:v>
                </c:pt>
                <c:pt idx="6823">
                  <c:v>-38.783000000000001</c:v>
                </c:pt>
                <c:pt idx="6824">
                  <c:v>-38.571100000000001</c:v>
                </c:pt>
                <c:pt idx="6825">
                  <c:v>-38.356000000000002</c:v>
                </c:pt>
                <c:pt idx="6826">
                  <c:v>-38.148699999999998</c:v>
                </c:pt>
                <c:pt idx="6827">
                  <c:v>-37.933199999999999</c:v>
                </c:pt>
                <c:pt idx="6828">
                  <c:v>-37.7288</c:v>
                </c:pt>
                <c:pt idx="6829">
                  <c:v>-37.523200000000003</c:v>
                </c:pt>
                <c:pt idx="6830">
                  <c:v>-37.314700000000002</c:v>
                </c:pt>
                <c:pt idx="6831">
                  <c:v>-37.112900000000003</c:v>
                </c:pt>
                <c:pt idx="6832">
                  <c:v>-36.905200000000001</c:v>
                </c:pt>
                <c:pt idx="6833">
                  <c:v>-36.699599999999997</c:v>
                </c:pt>
                <c:pt idx="6834">
                  <c:v>-36.499400000000001</c:v>
                </c:pt>
                <c:pt idx="6835">
                  <c:v>-36.298099999999998</c:v>
                </c:pt>
                <c:pt idx="6836">
                  <c:v>-36.092700000000001</c:v>
                </c:pt>
                <c:pt idx="6837">
                  <c:v>-35.899900000000002</c:v>
                </c:pt>
                <c:pt idx="6838">
                  <c:v>-35.706800000000001</c:v>
                </c:pt>
                <c:pt idx="6839">
                  <c:v>-35.511499999999998</c:v>
                </c:pt>
                <c:pt idx="6840">
                  <c:v>-35.317799999999998</c:v>
                </c:pt>
                <c:pt idx="6841">
                  <c:v>-35.121299999999998</c:v>
                </c:pt>
                <c:pt idx="6842">
                  <c:v>-34.927500000000002</c:v>
                </c:pt>
                <c:pt idx="6843">
                  <c:v>-34.740600000000001</c:v>
                </c:pt>
                <c:pt idx="6844">
                  <c:v>-34.548299999999998</c:v>
                </c:pt>
                <c:pt idx="6845">
                  <c:v>-34.360999999999997</c:v>
                </c:pt>
                <c:pt idx="6846">
                  <c:v>-34.1738</c:v>
                </c:pt>
                <c:pt idx="6847">
                  <c:v>-33.986699999999999</c:v>
                </c:pt>
                <c:pt idx="6848">
                  <c:v>-33.808</c:v>
                </c:pt>
                <c:pt idx="6849">
                  <c:v>-33.639200000000002</c:v>
                </c:pt>
                <c:pt idx="6850">
                  <c:v>-33.451599999999999</c:v>
                </c:pt>
                <c:pt idx="6851">
                  <c:v>-33.275500000000001</c:v>
                </c:pt>
                <c:pt idx="6852">
                  <c:v>-33.097299999999997</c:v>
                </c:pt>
                <c:pt idx="6853">
                  <c:v>-32.921799999999998</c:v>
                </c:pt>
                <c:pt idx="6854">
                  <c:v>-32.743099999999998</c:v>
                </c:pt>
                <c:pt idx="6855">
                  <c:v>-32.570300000000003</c:v>
                </c:pt>
                <c:pt idx="6856">
                  <c:v>-32.406500000000001</c:v>
                </c:pt>
                <c:pt idx="6857">
                  <c:v>-32.218200000000003</c:v>
                </c:pt>
                <c:pt idx="6858">
                  <c:v>-32.043500000000002</c:v>
                </c:pt>
                <c:pt idx="6859">
                  <c:v>-31.873899999999999</c:v>
                </c:pt>
                <c:pt idx="6860">
                  <c:v>-31.6828</c:v>
                </c:pt>
                <c:pt idx="6861">
                  <c:v>-31.521799999999999</c:v>
                </c:pt>
                <c:pt idx="6862">
                  <c:v>-31.371099999999998</c:v>
                </c:pt>
                <c:pt idx="6863">
                  <c:v>-31.198399999999999</c:v>
                </c:pt>
                <c:pt idx="6864">
                  <c:v>-31.041599999999999</c:v>
                </c:pt>
                <c:pt idx="6865">
                  <c:v>-30.883900000000001</c:v>
                </c:pt>
                <c:pt idx="6866">
                  <c:v>-30.709499999999998</c:v>
                </c:pt>
                <c:pt idx="6867">
                  <c:v>-30.548200000000001</c:v>
                </c:pt>
                <c:pt idx="6868">
                  <c:v>-30.3962</c:v>
                </c:pt>
                <c:pt idx="6869">
                  <c:v>-30.233899999999998</c:v>
                </c:pt>
                <c:pt idx="6870">
                  <c:v>-30.084</c:v>
                </c:pt>
                <c:pt idx="6871">
                  <c:v>-29.929400000000001</c:v>
                </c:pt>
                <c:pt idx="6872">
                  <c:v>-29.766999999999999</c:v>
                </c:pt>
                <c:pt idx="6873">
                  <c:v>-29.601600000000001</c:v>
                </c:pt>
                <c:pt idx="6874">
                  <c:v>-29.4573</c:v>
                </c:pt>
                <c:pt idx="6875">
                  <c:v>-29.3065</c:v>
                </c:pt>
                <c:pt idx="6876">
                  <c:v>-29.152200000000001</c:v>
                </c:pt>
                <c:pt idx="6877">
                  <c:v>-29.002300000000002</c:v>
                </c:pt>
                <c:pt idx="6878">
                  <c:v>-28.852499999999999</c:v>
                </c:pt>
                <c:pt idx="6879">
                  <c:v>-28.6995</c:v>
                </c:pt>
                <c:pt idx="6880">
                  <c:v>-28.5669</c:v>
                </c:pt>
                <c:pt idx="6881">
                  <c:v>-28.4101</c:v>
                </c:pt>
                <c:pt idx="6882">
                  <c:v>-28.274799999999999</c:v>
                </c:pt>
                <c:pt idx="6883">
                  <c:v>-28.135899999999999</c:v>
                </c:pt>
                <c:pt idx="6884">
                  <c:v>-27.996500000000001</c:v>
                </c:pt>
                <c:pt idx="6885">
                  <c:v>-27.855599999999999</c:v>
                </c:pt>
                <c:pt idx="6886">
                  <c:v>-27.706299999999999</c:v>
                </c:pt>
                <c:pt idx="6887">
                  <c:v>-27.567</c:v>
                </c:pt>
                <c:pt idx="6888">
                  <c:v>-27.431999999999999</c:v>
                </c:pt>
                <c:pt idx="6889">
                  <c:v>-27.296600000000002</c:v>
                </c:pt>
                <c:pt idx="6890">
                  <c:v>-27.155000000000001</c:v>
                </c:pt>
                <c:pt idx="6891">
                  <c:v>-27.030200000000001</c:v>
                </c:pt>
                <c:pt idx="6892">
                  <c:v>-26.885200000000001</c:v>
                </c:pt>
                <c:pt idx="6893">
                  <c:v>-26.743600000000001</c:v>
                </c:pt>
                <c:pt idx="6894">
                  <c:v>-26.623799999999999</c:v>
                </c:pt>
                <c:pt idx="6895">
                  <c:v>-26.485399999999998</c:v>
                </c:pt>
                <c:pt idx="6896">
                  <c:v>-26.3507</c:v>
                </c:pt>
                <c:pt idx="6897">
                  <c:v>-26.226199999999999</c:v>
                </c:pt>
                <c:pt idx="6898">
                  <c:v>-26.0961</c:v>
                </c:pt>
                <c:pt idx="6899">
                  <c:v>-25.965699999999998</c:v>
                </c:pt>
                <c:pt idx="6900">
                  <c:v>-25.835000000000001</c:v>
                </c:pt>
                <c:pt idx="6901">
                  <c:v>-25.712199999999999</c:v>
                </c:pt>
                <c:pt idx="6902">
                  <c:v>-25.597300000000001</c:v>
                </c:pt>
                <c:pt idx="6903">
                  <c:v>-25.4635</c:v>
                </c:pt>
                <c:pt idx="6904">
                  <c:v>-25.3475</c:v>
                </c:pt>
                <c:pt idx="6905">
                  <c:v>-25.230899999999998</c:v>
                </c:pt>
                <c:pt idx="6906">
                  <c:v>-25.106300000000001</c:v>
                </c:pt>
                <c:pt idx="6907">
                  <c:v>-24.994700000000002</c:v>
                </c:pt>
                <c:pt idx="6908">
                  <c:v>-24.873799999999999</c:v>
                </c:pt>
                <c:pt idx="6909">
                  <c:v>-24.750900000000001</c:v>
                </c:pt>
                <c:pt idx="6910">
                  <c:v>-24.6309</c:v>
                </c:pt>
                <c:pt idx="6911">
                  <c:v>-24.524100000000001</c:v>
                </c:pt>
                <c:pt idx="6912">
                  <c:v>-24.394300000000001</c:v>
                </c:pt>
                <c:pt idx="6913">
                  <c:v>-24.2882</c:v>
                </c:pt>
                <c:pt idx="6914">
                  <c:v>-24.1648</c:v>
                </c:pt>
                <c:pt idx="6915">
                  <c:v>-24.047899999999998</c:v>
                </c:pt>
                <c:pt idx="6916">
                  <c:v>-23.953800000000001</c:v>
                </c:pt>
                <c:pt idx="6917">
                  <c:v>-23.830200000000001</c:v>
                </c:pt>
                <c:pt idx="6918">
                  <c:v>-23.728999999999999</c:v>
                </c:pt>
                <c:pt idx="6919">
                  <c:v>-23.608799999999999</c:v>
                </c:pt>
                <c:pt idx="6920">
                  <c:v>-23.497599999999998</c:v>
                </c:pt>
                <c:pt idx="6921">
                  <c:v>-23.399000000000001</c:v>
                </c:pt>
                <c:pt idx="6922">
                  <c:v>-23.2867</c:v>
                </c:pt>
                <c:pt idx="6923">
                  <c:v>-23.1768</c:v>
                </c:pt>
                <c:pt idx="6924">
                  <c:v>-23.072800000000001</c:v>
                </c:pt>
                <c:pt idx="6925">
                  <c:v>-22.950700000000001</c:v>
                </c:pt>
                <c:pt idx="6926">
                  <c:v>-22.8611</c:v>
                </c:pt>
                <c:pt idx="6927">
                  <c:v>-22.7637</c:v>
                </c:pt>
                <c:pt idx="6928">
                  <c:v>-22.648700000000002</c:v>
                </c:pt>
                <c:pt idx="6929">
                  <c:v>-22.5564</c:v>
                </c:pt>
                <c:pt idx="6930">
                  <c:v>-22.449100000000001</c:v>
                </c:pt>
                <c:pt idx="6931">
                  <c:v>-22.354099999999999</c:v>
                </c:pt>
                <c:pt idx="6932">
                  <c:v>-22.2498</c:v>
                </c:pt>
                <c:pt idx="6933">
                  <c:v>-22.1464</c:v>
                </c:pt>
                <c:pt idx="6934">
                  <c:v>-22.052700000000002</c:v>
                </c:pt>
                <c:pt idx="6935">
                  <c:v>-21.957599999999999</c:v>
                </c:pt>
                <c:pt idx="6936">
                  <c:v>-21.8565</c:v>
                </c:pt>
                <c:pt idx="6937">
                  <c:v>-21.7576</c:v>
                </c:pt>
                <c:pt idx="6938">
                  <c:v>-21.668099999999999</c:v>
                </c:pt>
                <c:pt idx="6939">
                  <c:v>-21.5748</c:v>
                </c:pt>
                <c:pt idx="6940">
                  <c:v>-21.483599999999999</c:v>
                </c:pt>
                <c:pt idx="6941">
                  <c:v>-21.389399999999998</c:v>
                </c:pt>
                <c:pt idx="6942">
                  <c:v>-21.290700000000001</c:v>
                </c:pt>
                <c:pt idx="6943">
                  <c:v>-21.198899999999998</c:v>
                </c:pt>
                <c:pt idx="6944">
                  <c:v>-21.106999999999999</c:v>
                </c:pt>
                <c:pt idx="6945">
                  <c:v>-21.024999999999999</c:v>
                </c:pt>
                <c:pt idx="6946">
                  <c:v>-20.934000000000001</c:v>
                </c:pt>
                <c:pt idx="6947">
                  <c:v>-20.840199999999999</c:v>
                </c:pt>
                <c:pt idx="6948">
                  <c:v>-20.756</c:v>
                </c:pt>
                <c:pt idx="6949">
                  <c:v>-20.676600000000001</c:v>
                </c:pt>
                <c:pt idx="6950">
                  <c:v>-20.5746</c:v>
                </c:pt>
                <c:pt idx="6951">
                  <c:v>-20.497800000000002</c:v>
                </c:pt>
                <c:pt idx="6952">
                  <c:v>-20.4102</c:v>
                </c:pt>
                <c:pt idx="6953">
                  <c:v>-20.325399999999998</c:v>
                </c:pt>
                <c:pt idx="6954">
                  <c:v>-20.246500000000001</c:v>
                </c:pt>
                <c:pt idx="6955">
                  <c:v>-20.1629</c:v>
                </c:pt>
                <c:pt idx="6956">
                  <c:v>-20.072199999999999</c:v>
                </c:pt>
                <c:pt idx="6957">
                  <c:v>-19.997699999999998</c:v>
                </c:pt>
                <c:pt idx="6958">
                  <c:v>-19.917999999999999</c:v>
                </c:pt>
                <c:pt idx="6959">
                  <c:v>-19.8398</c:v>
                </c:pt>
                <c:pt idx="6960">
                  <c:v>-19.745799999999999</c:v>
                </c:pt>
                <c:pt idx="6961">
                  <c:v>-19.677299999999999</c:v>
                </c:pt>
                <c:pt idx="6962">
                  <c:v>-19.5992</c:v>
                </c:pt>
                <c:pt idx="6963">
                  <c:v>-19.5184</c:v>
                </c:pt>
                <c:pt idx="6964">
                  <c:v>-19.439299999999999</c:v>
                </c:pt>
                <c:pt idx="6965">
                  <c:v>-19.361599999999999</c:v>
                </c:pt>
                <c:pt idx="6966">
                  <c:v>-19.293299999999999</c:v>
                </c:pt>
                <c:pt idx="6967">
                  <c:v>-19.211400000000001</c:v>
                </c:pt>
                <c:pt idx="6968">
                  <c:v>-19.1374</c:v>
                </c:pt>
                <c:pt idx="6969">
                  <c:v>-19.069900000000001</c:v>
                </c:pt>
                <c:pt idx="6970">
                  <c:v>-18.989100000000001</c:v>
                </c:pt>
                <c:pt idx="6971">
                  <c:v>-18.917200000000001</c:v>
                </c:pt>
                <c:pt idx="6972">
                  <c:v>-18.8461</c:v>
                </c:pt>
                <c:pt idx="6973">
                  <c:v>-18.7745</c:v>
                </c:pt>
                <c:pt idx="6974">
                  <c:v>-18.7014</c:v>
                </c:pt>
                <c:pt idx="6975">
                  <c:v>-18.633800000000001</c:v>
                </c:pt>
                <c:pt idx="6976">
                  <c:v>-18.564</c:v>
                </c:pt>
                <c:pt idx="6977">
                  <c:v>-18.488700000000001</c:v>
                </c:pt>
                <c:pt idx="6978">
                  <c:v>-18.4282</c:v>
                </c:pt>
                <c:pt idx="6979">
                  <c:v>-18.359300000000001</c:v>
                </c:pt>
                <c:pt idx="6980">
                  <c:v>-18.281400000000001</c:v>
                </c:pt>
                <c:pt idx="6981">
                  <c:v>-18.225100000000001</c:v>
                </c:pt>
                <c:pt idx="6982">
                  <c:v>-18.1494</c:v>
                </c:pt>
                <c:pt idx="6983">
                  <c:v>-18.091899999999999</c:v>
                </c:pt>
                <c:pt idx="6984">
                  <c:v>-18.021699999999999</c:v>
                </c:pt>
                <c:pt idx="6985">
                  <c:v>-17.951000000000001</c:v>
                </c:pt>
                <c:pt idx="6986">
                  <c:v>-17.895299999999999</c:v>
                </c:pt>
                <c:pt idx="6987">
                  <c:v>-17.828299999999999</c:v>
                </c:pt>
                <c:pt idx="6988">
                  <c:v>-17.765699999999999</c:v>
                </c:pt>
                <c:pt idx="6989">
                  <c:v>-17.6938</c:v>
                </c:pt>
                <c:pt idx="6990">
                  <c:v>-17.645499999999998</c:v>
                </c:pt>
                <c:pt idx="6991">
                  <c:v>-17.583400000000001</c:v>
                </c:pt>
                <c:pt idx="6992">
                  <c:v>-17.520399999999999</c:v>
                </c:pt>
                <c:pt idx="6993">
                  <c:v>-17.4682</c:v>
                </c:pt>
                <c:pt idx="6994">
                  <c:v>-17.3979</c:v>
                </c:pt>
                <c:pt idx="6995">
                  <c:v>-17.331299999999999</c:v>
                </c:pt>
                <c:pt idx="6996">
                  <c:v>-17.269300000000001</c:v>
                </c:pt>
                <c:pt idx="6997">
                  <c:v>-17.2149</c:v>
                </c:pt>
                <c:pt idx="6998">
                  <c:v>-17.154299999999999</c:v>
                </c:pt>
                <c:pt idx="6999">
                  <c:v>-17.095700000000001</c:v>
                </c:pt>
                <c:pt idx="7000">
                  <c:v>-17.040700000000001</c:v>
                </c:pt>
                <c:pt idx="7001">
                  <c:v>-16.9694</c:v>
                </c:pt>
                <c:pt idx="7002">
                  <c:v>-16.9146</c:v>
                </c:pt>
                <c:pt idx="7003">
                  <c:v>-16.871400000000001</c:v>
                </c:pt>
                <c:pt idx="7004">
                  <c:v>-16.810400000000001</c:v>
                </c:pt>
                <c:pt idx="7005">
                  <c:v>-16.754100000000001</c:v>
                </c:pt>
                <c:pt idx="7006">
                  <c:v>-16.696999999999999</c:v>
                </c:pt>
                <c:pt idx="7007">
                  <c:v>-16.642099999999999</c:v>
                </c:pt>
                <c:pt idx="7008">
                  <c:v>-16.5853</c:v>
                </c:pt>
                <c:pt idx="7009">
                  <c:v>-16.5306</c:v>
                </c:pt>
                <c:pt idx="7010">
                  <c:v>-16.4788</c:v>
                </c:pt>
                <c:pt idx="7011">
                  <c:v>-16.428799999999999</c:v>
                </c:pt>
                <c:pt idx="7012">
                  <c:v>-16.3748</c:v>
                </c:pt>
                <c:pt idx="7013">
                  <c:v>-16.327000000000002</c:v>
                </c:pt>
                <c:pt idx="7014">
                  <c:v>-16.250900000000001</c:v>
                </c:pt>
                <c:pt idx="7015">
                  <c:v>-16.212800000000001</c:v>
                </c:pt>
                <c:pt idx="7016">
                  <c:v>-16.157299999999999</c:v>
                </c:pt>
                <c:pt idx="7017">
                  <c:v>-16.109100000000002</c:v>
                </c:pt>
                <c:pt idx="7018">
                  <c:v>-16.0595</c:v>
                </c:pt>
                <c:pt idx="7019">
                  <c:v>-16.0122</c:v>
                </c:pt>
                <c:pt idx="7020">
                  <c:v>-15.957599999999999</c:v>
                </c:pt>
                <c:pt idx="7021">
                  <c:v>-15.904299999999999</c:v>
                </c:pt>
                <c:pt idx="7022">
                  <c:v>-15.8543</c:v>
                </c:pt>
                <c:pt idx="7023">
                  <c:v>-15.805899999999999</c:v>
                </c:pt>
                <c:pt idx="7024">
                  <c:v>-15.7559</c:v>
                </c:pt>
                <c:pt idx="7025">
                  <c:v>-15.7155</c:v>
                </c:pt>
                <c:pt idx="7026">
                  <c:v>-15.661099999999999</c:v>
                </c:pt>
                <c:pt idx="7027">
                  <c:v>-15.604900000000001</c:v>
                </c:pt>
                <c:pt idx="7028">
                  <c:v>-15.5627</c:v>
                </c:pt>
                <c:pt idx="7029">
                  <c:v>-15.5243</c:v>
                </c:pt>
                <c:pt idx="7030">
                  <c:v>-15.4679</c:v>
                </c:pt>
                <c:pt idx="7031">
                  <c:v>-15.430199999999999</c:v>
                </c:pt>
                <c:pt idx="7032">
                  <c:v>-15.382</c:v>
                </c:pt>
                <c:pt idx="7033">
                  <c:v>-15.340999999999999</c:v>
                </c:pt>
                <c:pt idx="7034">
                  <c:v>-15.287800000000001</c:v>
                </c:pt>
                <c:pt idx="7035">
                  <c:v>-15.2439</c:v>
                </c:pt>
                <c:pt idx="7036">
                  <c:v>-15.200200000000001</c:v>
                </c:pt>
                <c:pt idx="7037">
                  <c:v>-15.1473</c:v>
                </c:pt>
                <c:pt idx="7038">
                  <c:v>-15.109299999999999</c:v>
                </c:pt>
                <c:pt idx="7039">
                  <c:v>-15.0581</c:v>
                </c:pt>
                <c:pt idx="7040">
                  <c:v>-15.0166</c:v>
                </c:pt>
                <c:pt idx="7041">
                  <c:v>-14.976000000000001</c:v>
                </c:pt>
                <c:pt idx="7042">
                  <c:v>-14.9361</c:v>
                </c:pt>
                <c:pt idx="7043">
                  <c:v>-14.8916</c:v>
                </c:pt>
                <c:pt idx="7044">
                  <c:v>-14.845000000000001</c:v>
                </c:pt>
                <c:pt idx="7045">
                  <c:v>-14.805099999999999</c:v>
                </c:pt>
                <c:pt idx="7046">
                  <c:v>-14.760300000000001</c:v>
                </c:pt>
                <c:pt idx="7047">
                  <c:v>-14.728300000000001</c:v>
                </c:pt>
                <c:pt idx="7048">
                  <c:v>-14.682600000000001</c:v>
                </c:pt>
                <c:pt idx="7049">
                  <c:v>-14.6389</c:v>
                </c:pt>
                <c:pt idx="7050">
                  <c:v>-14.5954</c:v>
                </c:pt>
                <c:pt idx="7051">
                  <c:v>-14.560600000000001</c:v>
                </c:pt>
                <c:pt idx="7052">
                  <c:v>-14.509399999999999</c:v>
                </c:pt>
                <c:pt idx="7053">
                  <c:v>-14.476000000000001</c:v>
                </c:pt>
                <c:pt idx="7054">
                  <c:v>-14.4323</c:v>
                </c:pt>
                <c:pt idx="7055">
                  <c:v>-14.3965</c:v>
                </c:pt>
                <c:pt idx="7056">
                  <c:v>-14.3584</c:v>
                </c:pt>
                <c:pt idx="7057">
                  <c:v>-14.3125</c:v>
                </c:pt>
                <c:pt idx="7058">
                  <c:v>-14.282299999999999</c:v>
                </c:pt>
                <c:pt idx="7059">
                  <c:v>-14.2338</c:v>
                </c:pt>
                <c:pt idx="7060">
                  <c:v>-14.200200000000001</c:v>
                </c:pt>
                <c:pt idx="7061">
                  <c:v>-14.1539</c:v>
                </c:pt>
                <c:pt idx="7062">
                  <c:v>-14.1196</c:v>
                </c:pt>
                <c:pt idx="7063">
                  <c:v>-14.085699999999999</c:v>
                </c:pt>
                <c:pt idx="7064">
                  <c:v>-14.0448</c:v>
                </c:pt>
                <c:pt idx="7065">
                  <c:v>-13.9999</c:v>
                </c:pt>
                <c:pt idx="7066">
                  <c:v>-13.968</c:v>
                </c:pt>
                <c:pt idx="7067">
                  <c:v>-13.9344</c:v>
                </c:pt>
                <c:pt idx="7068">
                  <c:v>-13.8901</c:v>
                </c:pt>
                <c:pt idx="7069">
                  <c:v>-13.862</c:v>
                </c:pt>
                <c:pt idx="7070">
                  <c:v>-13.8294</c:v>
                </c:pt>
                <c:pt idx="7071">
                  <c:v>-13.7896</c:v>
                </c:pt>
                <c:pt idx="7072">
                  <c:v>-13.7456</c:v>
                </c:pt>
                <c:pt idx="7073">
                  <c:v>-13.722</c:v>
                </c:pt>
                <c:pt idx="7074">
                  <c:v>-13.6843</c:v>
                </c:pt>
                <c:pt idx="7075">
                  <c:v>-13.642300000000001</c:v>
                </c:pt>
                <c:pt idx="7076">
                  <c:v>-13.6066</c:v>
                </c:pt>
                <c:pt idx="7077">
                  <c:v>-13.5739</c:v>
                </c:pt>
                <c:pt idx="7078">
                  <c:v>-13.5283</c:v>
                </c:pt>
                <c:pt idx="7079">
                  <c:v>-13.4999</c:v>
                </c:pt>
                <c:pt idx="7080">
                  <c:v>-13.4604</c:v>
                </c:pt>
                <c:pt idx="7081">
                  <c:v>-13.4331</c:v>
                </c:pt>
                <c:pt idx="7082">
                  <c:v>-13.3948</c:v>
                </c:pt>
                <c:pt idx="7083">
                  <c:v>-13.358599999999999</c:v>
                </c:pt>
                <c:pt idx="7084">
                  <c:v>-13.3284</c:v>
                </c:pt>
                <c:pt idx="7085">
                  <c:v>-13.2979</c:v>
                </c:pt>
                <c:pt idx="7086">
                  <c:v>-13.263500000000001</c:v>
                </c:pt>
                <c:pt idx="7087">
                  <c:v>-13.232100000000001</c:v>
                </c:pt>
                <c:pt idx="7088">
                  <c:v>-13.1867</c:v>
                </c:pt>
                <c:pt idx="7089">
                  <c:v>-13.161199999999999</c:v>
                </c:pt>
                <c:pt idx="7090">
                  <c:v>-13.1333</c:v>
                </c:pt>
                <c:pt idx="7091">
                  <c:v>-13.094799999999999</c:v>
                </c:pt>
                <c:pt idx="7092">
                  <c:v>-13.067299999999999</c:v>
                </c:pt>
                <c:pt idx="7093">
                  <c:v>-13.031499999999999</c:v>
                </c:pt>
                <c:pt idx="7094">
                  <c:v>-13.0036</c:v>
                </c:pt>
                <c:pt idx="7095">
                  <c:v>-12.9643</c:v>
                </c:pt>
                <c:pt idx="7096">
                  <c:v>-12.939299999999999</c:v>
                </c:pt>
                <c:pt idx="7097">
                  <c:v>-12.902100000000001</c:v>
                </c:pt>
                <c:pt idx="7098">
                  <c:v>-12.8682</c:v>
                </c:pt>
                <c:pt idx="7099">
                  <c:v>-12.836499999999999</c:v>
                </c:pt>
                <c:pt idx="7100">
                  <c:v>-12.810499999999999</c:v>
                </c:pt>
                <c:pt idx="7101">
                  <c:v>-12.775499999999999</c:v>
                </c:pt>
                <c:pt idx="7102">
                  <c:v>-12.748799999999999</c:v>
                </c:pt>
                <c:pt idx="7103">
                  <c:v>-12.711</c:v>
                </c:pt>
                <c:pt idx="7104">
                  <c:v>-12.676500000000001</c:v>
                </c:pt>
                <c:pt idx="7105">
                  <c:v>-12.6478</c:v>
                </c:pt>
                <c:pt idx="7106">
                  <c:v>-12.6234</c:v>
                </c:pt>
                <c:pt idx="7107">
                  <c:v>-12.5907</c:v>
                </c:pt>
                <c:pt idx="7108">
                  <c:v>-12.5603</c:v>
                </c:pt>
                <c:pt idx="7109">
                  <c:v>-12.54</c:v>
                </c:pt>
                <c:pt idx="7110">
                  <c:v>-12.5129</c:v>
                </c:pt>
                <c:pt idx="7111">
                  <c:v>-12.485799999999999</c:v>
                </c:pt>
                <c:pt idx="7112">
                  <c:v>-12.4549</c:v>
                </c:pt>
                <c:pt idx="7113">
                  <c:v>-12.4268</c:v>
                </c:pt>
                <c:pt idx="7114">
                  <c:v>-12.3964</c:v>
                </c:pt>
                <c:pt idx="7115">
                  <c:v>-12.3691</c:v>
                </c:pt>
                <c:pt idx="7116">
                  <c:v>-12.329599999999999</c:v>
                </c:pt>
                <c:pt idx="7117">
                  <c:v>-12.3066</c:v>
                </c:pt>
                <c:pt idx="7118">
                  <c:v>-12.277200000000001</c:v>
                </c:pt>
                <c:pt idx="7119">
                  <c:v>-12.254799999999999</c:v>
                </c:pt>
                <c:pt idx="7120">
                  <c:v>-12.209</c:v>
                </c:pt>
                <c:pt idx="7121">
                  <c:v>-12.1839</c:v>
                </c:pt>
                <c:pt idx="7122">
                  <c:v>-12.159700000000001</c:v>
                </c:pt>
                <c:pt idx="7123">
                  <c:v>-12.131600000000001</c:v>
                </c:pt>
                <c:pt idx="7124">
                  <c:v>-12.098000000000001</c:v>
                </c:pt>
                <c:pt idx="7125">
                  <c:v>-12.0677</c:v>
                </c:pt>
                <c:pt idx="7126">
                  <c:v>-12.0395</c:v>
                </c:pt>
                <c:pt idx="7127">
                  <c:v>-12.0197</c:v>
                </c:pt>
                <c:pt idx="7128">
                  <c:v>-11.982799999999999</c:v>
                </c:pt>
                <c:pt idx="7129">
                  <c:v>-11.954800000000001</c:v>
                </c:pt>
                <c:pt idx="7130">
                  <c:v>-11.9213</c:v>
                </c:pt>
                <c:pt idx="7131">
                  <c:v>-11.9047</c:v>
                </c:pt>
                <c:pt idx="7132">
                  <c:v>-11.874000000000001</c:v>
                </c:pt>
                <c:pt idx="7133">
                  <c:v>-11.8447</c:v>
                </c:pt>
                <c:pt idx="7134">
                  <c:v>-11.824199999999999</c:v>
                </c:pt>
                <c:pt idx="7135">
                  <c:v>-11.795299999999999</c:v>
                </c:pt>
                <c:pt idx="7136">
                  <c:v>-11.768000000000001</c:v>
                </c:pt>
                <c:pt idx="7137">
                  <c:v>-11.745100000000001</c:v>
                </c:pt>
                <c:pt idx="7138">
                  <c:v>-11.7121</c:v>
                </c:pt>
                <c:pt idx="7139">
                  <c:v>-11.687799999999999</c:v>
                </c:pt>
                <c:pt idx="7140">
                  <c:v>-11.655799999999999</c:v>
                </c:pt>
                <c:pt idx="7141">
                  <c:v>-11.633599999999999</c:v>
                </c:pt>
                <c:pt idx="7142">
                  <c:v>-11.598599999999999</c:v>
                </c:pt>
                <c:pt idx="7143">
                  <c:v>-11.5799</c:v>
                </c:pt>
                <c:pt idx="7144">
                  <c:v>-11.547000000000001</c:v>
                </c:pt>
                <c:pt idx="7145">
                  <c:v>-11.5299</c:v>
                </c:pt>
                <c:pt idx="7146">
                  <c:v>-11.4955</c:v>
                </c:pt>
                <c:pt idx="7147">
                  <c:v>-11.468999999999999</c:v>
                </c:pt>
                <c:pt idx="7148">
                  <c:v>-11.443199999999999</c:v>
                </c:pt>
                <c:pt idx="7149">
                  <c:v>-11.4139</c:v>
                </c:pt>
                <c:pt idx="7150">
                  <c:v>-11.391299999999999</c:v>
                </c:pt>
                <c:pt idx="7151">
                  <c:v>-11.364000000000001</c:v>
                </c:pt>
                <c:pt idx="7152">
                  <c:v>-11.3361</c:v>
                </c:pt>
                <c:pt idx="7153">
                  <c:v>-11.3222</c:v>
                </c:pt>
                <c:pt idx="7154">
                  <c:v>-11.2875</c:v>
                </c:pt>
                <c:pt idx="7155">
                  <c:v>-11.253</c:v>
                </c:pt>
                <c:pt idx="7156">
                  <c:v>-11.2387</c:v>
                </c:pt>
                <c:pt idx="7157">
                  <c:v>-11.2027</c:v>
                </c:pt>
                <c:pt idx="7158">
                  <c:v>-11.179399999999999</c:v>
                </c:pt>
                <c:pt idx="7159">
                  <c:v>-11.16</c:v>
                </c:pt>
                <c:pt idx="7160">
                  <c:v>-11.132300000000001</c:v>
                </c:pt>
                <c:pt idx="7161">
                  <c:v>-11.106</c:v>
                </c:pt>
                <c:pt idx="7162">
                  <c:v>-11.081</c:v>
                </c:pt>
                <c:pt idx="7163">
                  <c:v>-11.058400000000001</c:v>
                </c:pt>
                <c:pt idx="7164">
                  <c:v>-11.040800000000001</c:v>
                </c:pt>
                <c:pt idx="7165">
                  <c:v>-11.007999999999999</c:v>
                </c:pt>
                <c:pt idx="7166">
                  <c:v>-10.9854</c:v>
                </c:pt>
                <c:pt idx="7167">
                  <c:v>-10.9581</c:v>
                </c:pt>
                <c:pt idx="7168">
                  <c:v>-10.9316</c:v>
                </c:pt>
                <c:pt idx="7169">
                  <c:v>-10.911099999999999</c:v>
                </c:pt>
                <c:pt idx="7170">
                  <c:v>-10.8901</c:v>
                </c:pt>
                <c:pt idx="7171">
                  <c:v>-10.862399999999999</c:v>
                </c:pt>
                <c:pt idx="7172">
                  <c:v>-10.841699999999999</c:v>
                </c:pt>
                <c:pt idx="7173">
                  <c:v>-10.8186</c:v>
                </c:pt>
                <c:pt idx="7174">
                  <c:v>-10.79</c:v>
                </c:pt>
                <c:pt idx="7175">
                  <c:v>-10.771000000000001</c:v>
                </c:pt>
                <c:pt idx="7176">
                  <c:v>-10.747299999999999</c:v>
                </c:pt>
                <c:pt idx="7177">
                  <c:v>-10.7258</c:v>
                </c:pt>
                <c:pt idx="7178">
                  <c:v>-10.698399999999999</c:v>
                </c:pt>
                <c:pt idx="7179">
                  <c:v>-10.677199999999999</c:v>
                </c:pt>
                <c:pt idx="7180">
                  <c:v>-10.6465</c:v>
                </c:pt>
                <c:pt idx="7181">
                  <c:v>-10.628</c:v>
                </c:pt>
                <c:pt idx="7182">
                  <c:v>-10.6045</c:v>
                </c:pt>
                <c:pt idx="7183">
                  <c:v>-10.5792</c:v>
                </c:pt>
                <c:pt idx="7184">
                  <c:v>-10.561500000000001</c:v>
                </c:pt>
                <c:pt idx="7185">
                  <c:v>-10.536099999999999</c:v>
                </c:pt>
                <c:pt idx="7186">
                  <c:v>-10.5143</c:v>
                </c:pt>
                <c:pt idx="7187">
                  <c:v>-10.4887</c:v>
                </c:pt>
                <c:pt idx="7188">
                  <c:v>-10.470700000000001</c:v>
                </c:pt>
                <c:pt idx="7189">
                  <c:v>-10.4452</c:v>
                </c:pt>
                <c:pt idx="7190">
                  <c:v>-10.4215</c:v>
                </c:pt>
                <c:pt idx="7191">
                  <c:v>-10.401300000000001</c:v>
                </c:pt>
                <c:pt idx="7192">
                  <c:v>-10.377000000000001</c:v>
                </c:pt>
                <c:pt idx="7193">
                  <c:v>-10.3528</c:v>
                </c:pt>
                <c:pt idx="7194">
                  <c:v>-10.3315</c:v>
                </c:pt>
                <c:pt idx="7195">
                  <c:v>-10.3108</c:v>
                </c:pt>
                <c:pt idx="7196">
                  <c:v>-10.2842</c:v>
                </c:pt>
                <c:pt idx="7197">
                  <c:v>-10.2615</c:v>
                </c:pt>
                <c:pt idx="7198">
                  <c:v>-10.2486</c:v>
                </c:pt>
                <c:pt idx="7199">
                  <c:v>-10.2201</c:v>
                </c:pt>
                <c:pt idx="7200">
                  <c:v>-10.198700000000001</c:v>
                </c:pt>
                <c:pt idx="7201">
                  <c:v>-10.175700000000001</c:v>
                </c:pt>
                <c:pt idx="7202">
                  <c:v>-10.1569</c:v>
                </c:pt>
                <c:pt idx="7203">
                  <c:v>-10.1349</c:v>
                </c:pt>
                <c:pt idx="7204">
                  <c:v>-10.1227</c:v>
                </c:pt>
                <c:pt idx="7205">
                  <c:v>-10.1045</c:v>
                </c:pt>
                <c:pt idx="7206">
                  <c:v>-10.071300000000001</c:v>
                </c:pt>
                <c:pt idx="7207">
                  <c:v>-10.051</c:v>
                </c:pt>
                <c:pt idx="7208">
                  <c:v>-10.028600000000001</c:v>
                </c:pt>
                <c:pt idx="7209">
                  <c:v>-10.017899999999999</c:v>
                </c:pt>
                <c:pt idx="7210">
                  <c:v>-9.9967299999999994</c:v>
                </c:pt>
                <c:pt idx="7211">
                  <c:v>-9.9702199999999994</c:v>
                </c:pt>
                <c:pt idx="7212">
                  <c:v>-9.9535300000000007</c:v>
                </c:pt>
                <c:pt idx="7213">
                  <c:v>-9.9275199999999995</c:v>
                </c:pt>
                <c:pt idx="7214">
                  <c:v>-9.9036799999999996</c:v>
                </c:pt>
                <c:pt idx="7215">
                  <c:v>-9.8910300000000007</c:v>
                </c:pt>
                <c:pt idx="7216">
                  <c:v>-9.8642699999999994</c:v>
                </c:pt>
                <c:pt idx="7217">
                  <c:v>-9.8547799999999999</c:v>
                </c:pt>
                <c:pt idx="7218">
                  <c:v>-9.82409</c:v>
                </c:pt>
                <c:pt idx="7219">
                  <c:v>-9.7980699999999992</c:v>
                </c:pt>
                <c:pt idx="7220">
                  <c:v>-9.7956000000000003</c:v>
                </c:pt>
                <c:pt idx="7221">
                  <c:v>-9.7682800000000007</c:v>
                </c:pt>
                <c:pt idx="7222">
                  <c:v>-9.7499900000000004</c:v>
                </c:pt>
                <c:pt idx="7223">
                  <c:v>-9.73916</c:v>
                </c:pt>
                <c:pt idx="7224">
                  <c:v>-9.7156900000000004</c:v>
                </c:pt>
                <c:pt idx="7225">
                  <c:v>-9.6919799999999992</c:v>
                </c:pt>
                <c:pt idx="7226">
                  <c:v>-9.6758299999999995</c:v>
                </c:pt>
                <c:pt idx="7227">
                  <c:v>-9.6627600000000005</c:v>
                </c:pt>
                <c:pt idx="7228">
                  <c:v>-9.6376000000000008</c:v>
                </c:pt>
                <c:pt idx="7229">
                  <c:v>-9.6191899999999997</c:v>
                </c:pt>
                <c:pt idx="7230">
                  <c:v>-9.5985200000000006</c:v>
                </c:pt>
                <c:pt idx="7231">
                  <c:v>-9.5707500000000003</c:v>
                </c:pt>
                <c:pt idx="7232">
                  <c:v>-9.5568000000000008</c:v>
                </c:pt>
                <c:pt idx="7233">
                  <c:v>-9.5454399999999993</c:v>
                </c:pt>
                <c:pt idx="7234">
                  <c:v>-9.5230899999999998</c:v>
                </c:pt>
                <c:pt idx="7235">
                  <c:v>-9.4968299999999992</c:v>
                </c:pt>
                <c:pt idx="7236">
                  <c:v>-9.4805100000000007</c:v>
                </c:pt>
                <c:pt idx="7237">
                  <c:v>-9.4600299999999997</c:v>
                </c:pt>
                <c:pt idx="7238">
                  <c:v>-9.4386299999999999</c:v>
                </c:pt>
                <c:pt idx="7239">
                  <c:v>-9.4276199999999992</c:v>
                </c:pt>
                <c:pt idx="7240">
                  <c:v>-9.4077900000000003</c:v>
                </c:pt>
                <c:pt idx="7241">
                  <c:v>-9.3836399999999998</c:v>
                </c:pt>
                <c:pt idx="7242">
                  <c:v>-9.3750800000000005</c:v>
                </c:pt>
                <c:pt idx="7243">
                  <c:v>-9.3427799999999994</c:v>
                </c:pt>
                <c:pt idx="7244">
                  <c:v>-9.3319399999999995</c:v>
                </c:pt>
                <c:pt idx="7245">
                  <c:v>-9.3175699999999999</c:v>
                </c:pt>
                <c:pt idx="7246">
                  <c:v>-9.2960600000000007</c:v>
                </c:pt>
                <c:pt idx="7247">
                  <c:v>-9.2762200000000004</c:v>
                </c:pt>
                <c:pt idx="7248">
                  <c:v>-9.2556600000000007</c:v>
                </c:pt>
                <c:pt idx="7249">
                  <c:v>-9.2385300000000008</c:v>
                </c:pt>
                <c:pt idx="7250">
                  <c:v>-9.2204300000000003</c:v>
                </c:pt>
                <c:pt idx="7251">
                  <c:v>-9.1959900000000001</c:v>
                </c:pt>
                <c:pt idx="7252">
                  <c:v>-9.1832399999999996</c:v>
                </c:pt>
                <c:pt idx="7253">
                  <c:v>-9.1618200000000005</c:v>
                </c:pt>
                <c:pt idx="7254">
                  <c:v>-9.1455500000000001</c:v>
                </c:pt>
                <c:pt idx="7255">
                  <c:v>-9.1326999999999998</c:v>
                </c:pt>
                <c:pt idx="7256">
                  <c:v>-9.1134199999999996</c:v>
                </c:pt>
                <c:pt idx="7257">
                  <c:v>-9.0877300000000005</c:v>
                </c:pt>
                <c:pt idx="7258">
                  <c:v>-9.0800300000000007</c:v>
                </c:pt>
                <c:pt idx="7259">
                  <c:v>-9.0603999999999996</c:v>
                </c:pt>
                <c:pt idx="7260">
                  <c:v>-9.0434699999999992</c:v>
                </c:pt>
                <c:pt idx="7261">
                  <c:v>-9.0200200000000006</c:v>
                </c:pt>
                <c:pt idx="7262">
                  <c:v>-9.0088799999999996</c:v>
                </c:pt>
                <c:pt idx="7263">
                  <c:v>-8.9809699999999992</c:v>
                </c:pt>
                <c:pt idx="7264">
                  <c:v>-8.9687099999999997</c:v>
                </c:pt>
                <c:pt idx="7265">
                  <c:v>-8.9530899999999995</c:v>
                </c:pt>
                <c:pt idx="7266">
                  <c:v>-8.9382000000000001</c:v>
                </c:pt>
                <c:pt idx="7267">
                  <c:v>-8.9121500000000005</c:v>
                </c:pt>
                <c:pt idx="7268">
                  <c:v>-8.9005100000000006</c:v>
                </c:pt>
                <c:pt idx="7269">
                  <c:v>-8.8750099999999996</c:v>
                </c:pt>
                <c:pt idx="7270">
                  <c:v>-8.8534299999999995</c:v>
                </c:pt>
                <c:pt idx="7271">
                  <c:v>-8.8489000000000004</c:v>
                </c:pt>
                <c:pt idx="7272">
                  <c:v>-8.8273600000000005</c:v>
                </c:pt>
                <c:pt idx="7273">
                  <c:v>-8.8114699999999999</c:v>
                </c:pt>
                <c:pt idx="7274">
                  <c:v>-8.7971800000000009</c:v>
                </c:pt>
                <c:pt idx="7275">
                  <c:v>-8.7754799999999999</c:v>
                </c:pt>
                <c:pt idx="7276">
                  <c:v>-8.7577700000000007</c:v>
                </c:pt>
                <c:pt idx="7277">
                  <c:v>-8.7429900000000007</c:v>
                </c:pt>
                <c:pt idx="7278">
                  <c:v>-8.7310099999999995</c:v>
                </c:pt>
                <c:pt idx="7279">
                  <c:v>-8.7118199999999995</c:v>
                </c:pt>
                <c:pt idx="7280">
                  <c:v>-8.6928900000000002</c:v>
                </c:pt>
                <c:pt idx="7281">
                  <c:v>-8.6766900000000007</c:v>
                </c:pt>
                <c:pt idx="7282">
                  <c:v>-8.6545699999999997</c:v>
                </c:pt>
                <c:pt idx="7283">
                  <c:v>-8.6481899999999996</c:v>
                </c:pt>
                <c:pt idx="7284">
                  <c:v>-8.6205499999999997</c:v>
                </c:pt>
                <c:pt idx="7285">
                  <c:v>-8.6091899999999999</c:v>
                </c:pt>
                <c:pt idx="7286">
                  <c:v>-8.5878099999999993</c:v>
                </c:pt>
                <c:pt idx="7287">
                  <c:v>-8.5768000000000004</c:v>
                </c:pt>
                <c:pt idx="7288">
                  <c:v>-8.5593699999999995</c:v>
                </c:pt>
                <c:pt idx="7289">
                  <c:v>-8.5330300000000001</c:v>
                </c:pt>
                <c:pt idx="7290">
                  <c:v>-8.5237099999999995</c:v>
                </c:pt>
                <c:pt idx="7291">
                  <c:v>-8.5042100000000005</c:v>
                </c:pt>
                <c:pt idx="7292">
                  <c:v>-8.4946400000000004</c:v>
                </c:pt>
                <c:pt idx="7293">
                  <c:v>-8.4714700000000001</c:v>
                </c:pt>
                <c:pt idx="7294">
                  <c:v>-8.4520700000000009</c:v>
                </c:pt>
                <c:pt idx="7295">
                  <c:v>-8.4352599999999995</c:v>
                </c:pt>
                <c:pt idx="7296">
                  <c:v>-8.4238499999999998</c:v>
                </c:pt>
                <c:pt idx="7297">
                  <c:v>-8.4055400000000002</c:v>
                </c:pt>
                <c:pt idx="7298">
                  <c:v>-8.3903199999999991</c:v>
                </c:pt>
                <c:pt idx="7299">
                  <c:v>-8.3745499999999993</c:v>
                </c:pt>
                <c:pt idx="7300">
                  <c:v>-8.3618199999999998</c:v>
                </c:pt>
                <c:pt idx="7301">
                  <c:v>-8.3453900000000001</c:v>
                </c:pt>
                <c:pt idx="7302">
                  <c:v>-8.3244199999999999</c:v>
                </c:pt>
                <c:pt idx="7303">
                  <c:v>-8.3083299999999998</c:v>
                </c:pt>
                <c:pt idx="7304">
                  <c:v>-8.2923500000000008</c:v>
                </c:pt>
                <c:pt idx="7305">
                  <c:v>-8.2785600000000006</c:v>
                </c:pt>
                <c:pt idx="7306">
                  <c:v>-8.2678499999999993</c:v>
                </c:pt>
                <c:pt idx="7307">
                  <c:v>-8.2459100000000003</c:v>
                </c:pt>
                <c:pt idx="7308">
                  <c:v>-8.2186000000000003</c:v>
                </c:pt>
                <c:pt idx="7309">
                  <c:v>-8.2182399999999998</c:v>
                </c:pt>
                <c:pt idx="7310">
                  <c:v>-8.1963899999999992</c:v>
                </c:pt>
                <c:pt idx="7311">
                  <c:v>-8.1824600000000007</c:v>
                </c:pt>
                <c:pt idx="7312">
                  <c:v>-8.1684999999999999</c:v>
                </c:pt>
                <c:pt idx="7313">
                  <c:v>-8.1500500000000002</c:v>
                </c:pt>
                <c:pt idx="7314">
                  <c:v>-8.1361799999999995</c:v>
                </c:pt>
                <c:pt idx="7315">
                  <c:v>-8.1170500000000008</c:v>
                </c:pt>
                <c:pt idx="7316">
                  <c:v>-8.1008899999999997</c:v>
                </c:pt>
                <c:pt idx="7317">
                  <c:v>-8.0824499999999997</c:v>
                </c:pt>
                <c:pt idx="7318">
                  <c:v>-8.0667500000000008</c:v>
                </c:pt>
                <c:pt idx="7319">
                  <c:v>-8.0485699999999998</c:v>
                </c:pt>
                <c:pt idx="7320">
                  <c:v>-8.0312199999999994</c:v>
                </c:pt>
                <c:pt idx="7321">
                  <c:v>-8.0190400000000004</c:v>
                </c:pt>
                <c:pt idx="7322">
                  <c:v>-8.0020000000000007</c:v>
                </c:pt>
                <c:pt idx="7323">
                  <c:v>-7.9903300000000002</c:v>
                </c:pt>
                <c:pt idx="7324">
                  <c:v>-7.9743199999999996</c:v>
                </c:pt>
                <c:pt idx="7325">
                  <c:v>-7.9553200000000004</c:v>
                </c:pt>
                <c:pt idx="7326">
                  <c:v>-7.9425499999999998</c:v>
                </c:pt>
                <c:pt idx="7327">
                  <c:v>-7.9170699999999998</c:v>
                </c:pt>
                <c:pt idx="7328">
                  <c:v>-7.9086999999999996</c:v>
                </c:pt>
                <c:pt idx="7329">
                  <c:v>-7.8920899999999996</c:v>
                </c:pt>
                <c:pt idx="7330">
                  <c:v>-7.8716699999999999</c:v>
                </c:pt>
                <c:pt idx="7331">
                  <c:v>-7.8616799999999998</c:v>
                </c:pt>
                <c:pt idx="7332">
                  <c:v>-7.84483</c:v>
                </c:pt>
                <c:pt idx="7333">
                  <c:v>-7.8181799999999999</c:v>
                </c:pt>
                <c:pt idx="7334">
                  <c:v>-7.8081699999999996</c:v>
                </c:pt>
                <c:pt idx="7335">
                  <c:v>-7.7954100000000004</c:v>
                </c:pt>
                <c:pt idx="7336">
                  <c:v>-7.77799</c:v>
                </c:pt>
                <c:pt idx="7337">
                  <c:v>-7.7648000000000001</c:v>
                </c:pt>
                <c:pt idx="7338">
                  <c:v>-7.7532399999999999</c:v>
                </c:pt>
                <c:pt idx="7339">
                  <c:v>-7.7351599999999996</c:v>
                </c:pt>
                <c:pt idx="7340">
                  <c:v>-7.7154100000000003</c:v>
                </c:pt>
                <c:pt idx="7341">
                  <c:v>-7.7012200000000002</c:v>
                </c:pt>
                <c:pt idx="7342">
                  <c:v>-7.6857499999999996</c:v>
                </c:pt>
                <c:pt idx="7343">
                  <c:v>-7.6680999999999999</c:v>
                </c:pt>
                <c:pt idx="7344">
                  <c:v>-7.65496</c:v>
                </c:pt>
                <c:pt idx="7345">
                  <c:v>-7.6330400000000003</c:v>
                </c:pt>
                <c:pt idx="7346">
                  <c:v>-7.6121699999999999</c:v>
                </c:pt>
                <c:pt idx="7347">
                  <c:v>-7.6013999999999999</c:v>
                </c:pt>
                <c:pt idx="7348">
                  <c:v>-7.5864200000000004</c:v>
                </c:pt>
                <c:pt idx="7349">
                  <c:v>-7.5769299999999999</c:v>
                </c:pt>
                <c:pt idx="7350">
                  <c:v>-7.5609599999999997</c:v>
                </c:pt>
                <c:pt idx="7351">
                  <c:v>-7.5443300000000004</c:v>
                </c:pt>
                <c:pt idx="7352">
                  <c:v>-7.5301</c:v>
                </c:pt>
                <c:pt idx="7353">
                  <c:v>-7.50671</c:v>
                </c:pt>
                <c:pt idx="7354">
                  <c:v>-7.4972799999999999</c:v>
                </c:pt>
                <c:pt idx="7355">
                  <c:v>-7.4775700000000001</c:v>
                </c:pt>
                <c:pt idx="7356">
                  <c:v>-7.4641500000000001</c:v>
                </c:pt>
                <c:pt idx="7357">
                  <c:v>-7.4531400000000003</c:v>
                </c:pt>
                <c:pt idx="7358">
                  <c:v>-7.4312699999999996</c:v>
                </c:pt>
                <c:pt idx="7359">
                  <c:v>-7.41052</c:v>
                </c:pt>
                <c:pt idx="7360">
                  <c:v>-7.3971299999999998</c:v>
                </c:pt>
                <c:pt idx="7361">
                  <c:v>-7.3856299999999999</c:v>
                </c:pt>
                <c:pt idx="7362">
                  <c:v>-7.3643999999999998</c:v>
                </c:pt>
                <c:pt idx="7363">
                  <c:v>-7.3489100000000001</c:v>
                </c:pt>
                <c:pt idx="7364">
                  <c:v>-7.3375899999999996</c:v>
                </c:pt>
                <c:pt idx="7365">
                  <c:v>-7.31318</c:v>
                </c:pt>
                <c:pt idx="7366">
                  <c:v>-7.2980700000000001</c:v>
                </c:pt>
                <c:pt idx="7367">
                  <c:v>-7.2844199999999999</c:v>
                </c:pt>
                <c:pt idx="7368">
                  <c:v>-7.2647399999999998</c:v>
                </c:pt>
                <c:pt idx="7369">
                  <c:v>-7.2516999999999996</c:v>
                </c:pt>
                <c:pt idx="7370">
                  <c:v>-7.2419700000000002</c:v>
                </c:pt>
                <c:pt idx="7371">
                  <c:v>-7.2117699999999996</c:v>
                </c:pt>
                <c:pt idx="7372">
                  <c:v>-7.2021199999999999</c:v>
                </c:pt>
                <c:pt idx="7373">
                  <c:v>-7.1881500000000003</c:v>
                </c:pt>
                <c:pt idx="7374">
                  <c:v>-7.1686399999999999</c:v>
                </c:pt>
                <c:pt idx="7375">
                  <c:v>-7.15571</c:v>
                </c:pt>
                <c:pt idx="7376">
                  <c:v>-7.1413099999999998</c:v>
                </c:pt>
                <c:pt idx="7377">
                  <c:v>-7.1244899999999998</c:v>
                </c:pt>
                <c:pt idx="7378">
                  <c:v>-7.1030600000000002</c:v>
                </c:pt>
                <c:pt idx="7379">
                  <c:v>-7.0801699999999999</c:v>
                </c:pt>
                <c:pt idx="7380">
                  <c:v>-7.0686900000000001</c:v>
                </c:pt>
                <c:pt idx="7381">
                  <c:v>-7.0495599999999996</c:v>
                </c:pt>
                <c:pt idx="7382">
                  <c:v>-7.0335400000000003</c:v>
                </c:pt>
                <c:pt idx="7383">
                  <c:v>-7.0159000000000002</c:v>
                </c:pt>
                <c:pt idx="7384">
                  <c:v>-7.0000099999999996</c:v>
                </c:pt>
                <c:pt idx="7385">
                  <c:v>-6.9853500000000004</c:v>
                </c:pt>
                <c:pt idx="7386">
                  <c:v>-6.9686399999999997</c:v>
                </c:pt>
                <c:pt idx="7387">
                  <c:v>-6.9496599999999997</c:v>
                </c:pt>
                <c:pt idx="7388">
                  <c:v>-6.9391499999999997</c:v>
                </c:pt>
                <c:pt idx="7389">
                  <c:v>-6.9234200000000001</c:v>
                </c:pt>
                <c:pt idx="7390">
                  <c:v>-6.9077799999999998</c:v>
                </c:pt>
                <c:pt idx="7391">
                  <c:v>-6.8810399999999996</c:v>
                </c:pt>
                <c:pt idx="7392">
                  <c:v>-6.8693900000000001</c:v>
                </c:pt>
                <c:pt idx="7393">
                  <c:v>-6.8517099999999997</c:v>
                </c:pt>
                <c:pt idx="7394">
                  <c:v>-6.8383099999999999</c:v>
                </c:pt>
                <c:pt idx="7395">
                  <c:v>-6.8122699999999998</c:v>
                </c:pt>
                <c:pt idx="7396">
                  <c:v>-6.7989600000000001</c:v>
                </c:pt>
                <c:pt idx="7397">
                  <c:v>-6.7723000000000004</c:v>
                </c:pt>
                <c:pt idx="7398">
                  <c:v>-6.7623100000000003</c:v>
                </c:pt>
                <c:pt idx="7399">
                  <c:v>-6.7516800000000003</c:v>
                </c:pt>
                <c:pt idx="7400">
                  <c:v>-6.7272100000000004</c:v>
                </c:pt>
                <c:pt idx="7401">
                  <c:v>-6.7066699999999999</c:v>
                </c:pt>
                <c:pt idx="7402">
                  <c:v>-6.6971800000000004</c:v>
                </c:pt>
                <c:pt idx="7403">
                  <c:v>-6.6769600000000002</c:v>
                </c:pt>
                <c:pt idx="7404">
                  <c:v>-6.6566700000000001</c:v>
                </c:pt>
                <c:pt idx="7405">
                  <c:v>-6.6424700000000003</c:v>
                </c:pt>
                <c:pt idx="7406">
                  <c:v>-6.6228199999999999</c:v>
                </c:pt>
                <c:pt idx="7407">
                  <c:v>-6.6006900000000002</c:v>
                </c:pt>
                <c:pt idx="7408">
                  <c:v>-6.5874600000000001</c:v>
                </c:pt>
                <c:pt idx="7409">
                  <c:v>-6.57003</c:v>
                </c:pt>
                <c:pt idx="7410">
                  <c:v>-6.5463399999999998</c:v>
                </c:pt>
                <c:pt idx="7411">
                  <c:v>-6.5284000000000004</c:v>
                </c:pt>
                <c:pt idx="7412">
                  <c:v>-6.5180199999999999</c:v>
                </c:pt>
                <c:pt idx="7413">
                  <c:v>-6.4934500000000002</c:v>
                </c:pt>
                <c:pt idx="7414">
                  <c:v>-6.4819000000000004</c:v>
                </c:pt>
                <c:pt idx="7415">
                  <c:v>-6.4625899999999996</c:v>
                </c:pt>
                <c:pt idx="7416">
                  <c:v>-6.4453699999999996</c:v>
                </c:pt>
                <c:pt idx="7417">
                  <c:v>-6.4194199999999997</c:v>
                </c:pt>
                <c:pt idx="7418">
                  <c:v>-6.4088700000000003</c:v>
                </c:pt>
                <c:pt idx="7419">
                  <c:v>-6.3872999999999998</c:v>
                </c:pt>
                <c:pt idx="7420">
                  <c:v>-6.3639599999999996</c:v>
                </c:pt>
                <c:pt idx="7421">
                  <c:v>-6.3508800000000001</c:v>
                </c:pt>
                <c:pt idx="7422">
                  <c:v>-6.32484</c:v>
                </c:pt>
                <c:pt idx="7423">
                  <c:v>-6.3097200000000004</c:v>
                </c:pt>
                <c:pt idx="7424">
                  <c:v>-6.2875699999999997</c:v>
                </c:pt>
                <c:pt idx="7425">
                  <c:v>-6.2745100000000003</c:v>
                </c:pt>
                <c:pt idx="7426">
                  <c:v>-6.25739</c:v>
                </c:pt>
                <c:pt idx="7427">
                  <c:v>-6.2398400000000001</c:v>
                </c:pt>
                <c:pt idx="7428">
                  <c:v>-6.2196400000000001</c:v>
                </c:pt>
                <c:pt idx="7429">
                  <c:v>-6.1965300000000001</c:v>
                </c:pt>
                <c:pt idx="7430">
                  <c:v>-6.1710099999999999</c:v>
                </c:pt>
                <c:pt idx="7431">
                  <c:v>-6.1652300000000002</c:v>
                </c:pt>
                <c:pt idx="7432">
                  <c:v>-6.1401399999999997</c:v>
                </c:pt>
                <c:pt idx="7433">
                  <c:v>-6.1184000000000003</c:v>
                </c:pt>
                <c:pt idx="7434">
                  <c:v>-6.1081700000000003</c:v>
                </c:pt>
                <c:pt idx="7435">
                  <c:v>-6.08127</c:v>
                </c:pt>
                <c:pt idx="7436">
                  <c:v>-6.0616300000000001</c:v>
                </c:pt>
                <c:pt idx="7437">
                  <c:v>-6.0462499999999997</c:v>
                </c:pt>
                <c:pt idx="7438">
                  <c:v>-6.0229900000000001</c:v>
                </c:pt>
                <c:pt idx="7439">
                  <c:v>-6.0061600000000004</c:v>
                </c:pt>
                <c:pt idx="7440">
                  <c:v>-5.9898699999999998</c:v>
                </c:pt>
                <c:pt idx="7441">
                  <c:v>-5.9673299999999996</c:v>
                </c:pt>
                <c:pt idx="7442">
                  <c:v>-5.94693</c:v>
                </c:pt>
                <c:pt idx="7443">
                  <c:v>-5.9269999999999996</c:v>
                </c:pt>
                <c:pt idx="7444">
                  <c:v>-5.9074600000000004</c:v>
                </c:pt>
                <c:pt idx="7445">
                  <c:v>-5.8939500000000002</c:v>
                </c:pt>
                <c:pt idx="7446">
                  <c:v>-5.8623900000000004</c:v>
                </c:pt>
                <c:pt idx="7447">
                  <c:v>-5.8466300000000002</c:v>
                </c:pt>
                <c:pt idx="7448">
                  <c:v>-5.8286800000000003</c:v>
                </c:pt>
                <c:pt idx="7449">
                  <c:v>-5.8082200000000004</c:v>
                </c:pt>
                <c:pt idx="7450">
                  <c:v>-5.7852699999999997</c:v>
                </c:pt>
                <c:pt idx="7451">
                  <c:v>-5.76966</c:v>
                </c:pt>
                <c:pt idx="7452">
                  <c:v>-5.7450400000000004</c:v>
                </c:pt>
                <c:pt idx="7453">
                  <c:v>-5.7264499999999998</c:v>
                </c:pt>
                <c:pt idx="7454">
                  <c:v>-5.7056800000000001</c:v>
                </c:pt>
                <c:pt idx="7455">
                  <c:v>-5.6779999999999999</c:v>
                </c:pt>
                <c:pt idx="7456">
                  <c:v>-5.6630599999999998</c:v>
                </c:pt>
                <c:pt idx="7457">
                  <c:v>-5.6367799999999999</c:v>
                </c:pt>
                <c:pt idx="7458">
                  <c:v>-5.6234599999999997</c:v>
                </c:pt>
                <c:pt idx="7459">
                  <c:v>-5.6110600000000002</c:v>
                </c:pt>
                <c:pt idx="7460">
                  <c:v>-5.5802300000000002</c:v>
                </c:pt>
                <c:pt idx="7461">
                  <c:v>-5.5554899999999998</c:v>
                </c:pt>
                <c:pt idx="7462">
                  <c:v>-5.5411400000000004</c:v>
                </c:pt>
                <c:pt idx="7463">
                  <c:v>-5.5152099999999997</c:v>
                </c:pt>
                <c:pt idx="7464">
                  <c:v>-5.4987500000000002</c:v>
                </c:pt>
                <c:pt idx="7465">
                  <c:v>-5.4775900000000002</c:v>
                </c:pt>
                <c:pt idx="7466">
                  <c:v>-5.4573799999999997</c:v>
                </c:pt>
                <c:pt idx="7467">
                  <c:v>-5.4384100000000002</c:v>
                </c:pt>
                <c:pt idx="7468">
                  <c:v>-5.4157799999999998</c:v>
                </c:pt>
                <c:pt idx="7469">
                  <c:v>-5.3871900000000004</c:v>
                </c:pt>
                <c:pt idx="7470">
                  <c:v>-5.3684399999999997</c:v>
                </c:pt>
                <c:pt idx="7471">
                  <c:v>-5.3492600000000001</c:v>
                </c:pt>
                <c:pt idx="7472">
                  <c:v>-5.3250299999999999</c:v>
                </c:pt>
                <c:pt idx="7473">
                  <c:v>-5.3063900000000004</c:v>
                </c:pt>
                <c:pt idx="7474">
                  <c:v>-5.2795199999999998</c:v>
                </c:pt>
                <c:pt idx="7475">
                  <c:v>-5.2589100000000002</c:v>
                </c:pt>
                <c:pt idx="7476">
                  <c:v>-5.2365899999999996</c:v>
                </c:pt>
                <c:pt idx="7477">
                  <c:v>-5.2215199999999999</c:v>
                </c:pt>
                <c:pt idx="7478">
                  <c:v>-5.1987199999999998</c:v>
                </c:pt>
                <c:pt idx="7479">
                  <c:v>-5.18424</c:v>
                </c:pt>
                <c:pt idx="7480">
                  <c:v>-5.1529100000000003</c:v>
                </c:pt>
                <c:pt idx="7481">
                  <c:v>-5.1392100000000003</c:v>
                </c:pt>
                <c:pt idx="7482">
                  <c:v>-5.1170600000000004</c:v>
                </c:pt>
                <c:pt idx="7483">
                  <c:v>-5.0880400000000003</c:v>
                </c:pt>
                <c:pt idx="7484">
                  <c:v>-5.0672499999999996</c:v>
                </c:pt>
                <c:pt idx="7485">
                  <c:v>-5.0534800000000004</c:v>
                </c:pt>
                <c:pt idx="7486">
                  <c:v>-5.0233699999999999</c:v>
                </c:pt>
                <c:pt idx="7487">
                  <c:v>-4.9961200000000003</c:v>
                </c:pt>
                <c:pt idx="7488">
                  <c:v>-4.9809599999999996</c:v>
                </c:pt>
                <c:pt idx="7489">
                  <c:v>-4.9547400000000001</c:v>
                </c:pt>
                <c:pt idx="7490">
                  <c:v>-4.9396199999999997</c:v>
                </c:pt>
                <c:pt idx="7491">
                  <c:v>-4.9141599999999999</c:v>
                </c:pt>
                <c:pt idx="7492">
                  <c:v>-4.8928099999999999</c:v>
                </c:pt>
                <c:pt idx="7493">
                  <c:v>-4.8746099999999997</c:v>
                </c:pt>
                <c:pt idx="7494">
                  <c:v>-4.8428800000000001</c:v>
                </c:pt>
                <c:pt idx="7495">
                  <c:v>-4.8176699999999997</c:v>
                </c:pt>
                <c:pt idx="7496">
                  <c:v>-4.8010299999999999</c:v>
                </c:pt>
                <c:pt idx="7497">
                  <c:v>-4.7763900000000001</c:v>
                </c:pt>
                <c:pt idx="7498">
                  <c:v>-4.7597300000000002</c:v>
                </c:pt>
                <c:pt idx="7499">
                  <c:v>-4.73698</c:v>
                </c:pt>
                <c:pt idx="7500">
                  <c:v>-4.7070100000000004</c:v>
                </c:pt>
                <c:pt idx="7501">
                  <c:v>-4.6892899999999997</c:v>
                </c:pt>
                <c:pt idx="7502">
                  <c:v>-4.6715299999999997</c:v>
                </c:pt>
                <c:pt idx="7503">
                  <c:v>-4.6493599999999997</c:v>
                </c:pt>
                <c:pt idx="7504">
                  <c:v>-4.6314099999999998</c:v>
                </c:pt>
                <c:pt idx="7505">
                  <c:v>-4.5980600000000003</c:v>
                </c:pt>
                <c:pt idx="7506">
                  <c:v>-4.5807000000000002</c:v>
                </c:pt>
                <c:pt idx="7507">
                  <c:v>-4.5531699999999997</c:v>
                </c:pt>
                <c:pt idx="7508">
                  <c:v>-4.5342399999999996</c:v>
                </c:pt>
                <c:pt idx="7509">
                  <c:v>-4.5123699999999998</c:v>
                </c:pt>
                <c:pt idx="7510">
                  <c:v>-4.4911199999999996</c:v>
                </c:pt>
                <c:pt idx="7511">
                  <c:v>-4.4703499999999998</c:v>
                </c:pt>
                <c:pt idx="7512">
                  <c:v>-4.4425800000000004</c:v>
                </c:pt>
                <c:pt idx="7513">
                  <c:v>-4.4155899999999999</c:v>
                </c:pt>
                <c:pt idx="7514">
                  <c:v>-4.3996899999999997</c:v>
                </c:pt>
                <c:pt idx="7515">
                  <c:v>-4.3852099999999998</c:v>
                </c:pt>
                <c:pt idx="7516">
                  <c:v>-4.3542800000000002</c:v>
                </c:pt>
                <c:pt idx="7517">
                  <c:v>-4.3327600000000004</c:v>
                </c:pt>
                <c:pt idx="7518">
                  <c:v>-4.3175499999999998</c:v>
                </c:pt>
                <c:pt idx="7519">
                  <c:v>-4.2866200000000001</c:v>
                </c:pt>
                <c:pt idx="7520">
                  <c:v>-4.2702099999999996</c:v>
                </c:pt>
                <c:pt idx="7521">
                  <c:v>-4.2451100000000004</c:v>
                </c:pt>
                <c:pt idx="7522">
                  <c:v>-4.2205599999999999</c:v>
                </c:pt>
                <c:pt idx="7523">
                  <c:v>-4.2057599999999997</c:v>
                </c:pt>
                <c:pt idx="7524">
                  <c:v>-4.1760099999999998</c:v>
                </c:pt>
                <c:pt idx="7525">
                  <c:v>-4.1525499999999997</c:v>
                </c:pt>
                <c:pt idx="7526">
                  <c:v>-4.1368099999999997</c:v>
                </c:pt>
                <c:pt idx="7527">
                  <c:v>-4.1145800000000001</c:v>
                </c:pt>
                <c:pt idx="7528">
                  <c:v>-4.0885899999999999</c:v>
                </c:pt>
                <c:pt idx="7529">
                  <c:v>-4.0716999999999999</c:v>
                </c:pt>
                <c:pt idx="7530">
                  <c:v>-4.0533700000000001</c:v>
                </c:pt>
                <c:pt idx="7531">
                  <c:v>-4.0272800000000002</c:v>
                </c:pt>
                <c:pt idx="7532">
                  <c:v>-4.0036800000000001</c:v>
                </c:pt>
                <c:pt idx="7533">
                  <c:v>-3.9796499999999999</c:v>
                </c:pt>
                <c:pt idx="7534">
                  <c:v>-3.9616699999999998</c:v>
                </c:pt>
                <c:pt idx="7535">
                  <c:v>-3.93702</c:v>
                </c:pt>
                <c:pt idx="7536">
                  <c:v>-3.92482</c:v>
                </c:pt>
                <c:pt idx="7537">
                  <c:v>-3.89941</c:v>
                </c:pt>
                <c:pt idx="7538">
                  <c:v>-3.87202</c:v>
                </c:pt>
                <c:pt idx="7539">
                  <c:v>-3.8591799999999998</c:v>
                </c:pt>
                <c:pt idx="7540">
                  <c:v>-3.83751</c:v>
                </c:pt>
                <c:pt idx="7541">
                  <c:v>-3.81968</c:v>
                </c:pt>
                <c:pt idx="7542">
                  <c:v>-3.7906</c:v>
                </c:pt>
                <c:pt idx="7543">
                  <c:v>-3.7783699999999998</c:v>
                </c:pt>
                <c:pt idx="7544">
                  <c:v>-3.74986</c:v>
                </c:pt>
                <c:pt idx="7545">
                  <c:v>-3.7399800000000001</c:v>
                </c:pt>
                <c:pt idx="7546">
                  <c:v>-3.7158199999999999</c:v>
                </c:pt>
                <c:pt idx="7547">
                  <c:v>-3.6928200000000002</c:v>
                </c:pt>
                <c:pt idx="7548">
                  <c:v>-3.6716700000000002</c:v>
                </c:pt>
                <c:pt idx="7549">
                  <c:v>-3.6518099999999998</c:v>
                </c:pt>
                <c:pt idx="7550">
                  <c:v>-3.62757</c:v>
                </c:pt>
                <c:pt idx="7551">
                  <c:v>-3.6065700000000001</c:v>
                </c:pt>
                <c:pt idx="7552">
                  <c:v>-3.5897100000000002</c:v>
                </c:pt>
                <c:pt idx="7553">
                  <c:v>-3.5681799999999999</c:v>
                </c:pt>
                <c:pt idx="7554">
                  <c:v>-3.5521699999999998</c:v>
                </c:pt>
                <c:pt idx="7555">
                  <c:v>-3.53295</c:v>
                </c:pt>
                <c:pt idx="7556">
                  <c:v>-3.5059900000000002</c:v>
                </c:pt>
                <c:pt idx="7557">
                  <c:v>-3.4944899999999999</c:v>
                </c:pt>
                <c:pt idx="7558">
                  <c:v>-3.4681199999999999</c:v>
                </c:pt>
                <c:pt idx="7559">
                  <c:v>-3.4523999999999999</c:v>
                </c:pt>
                <c:pt idx="7560">
                  <c:v>-3.43757</c:v>
                </c:pt>
                <c:pt idx="7561">
                  <c:v>-3.4106800000000002</c:v>
                </c:pt>
                <c:pt idx="7562">
                  <c:v>-3.3976299999999999</c:v>
                </c:pt>
                <c:pt idx="7563">
                  <c:v>-3.3709099999999999</c:v>
                </c:pt>
                <c:pt idx="7564">
                  <c:v>-3.3443299999999998</c:v>
                </c:pt>
                <c:pt idx="7565">
                  <c:v>-3.3426999999999998</c:v>
                </c:pt>
                <c:pt idx="7566">
                  <c:v>-3.3118799999999999</c:v>
                </c:pt>
                <c:pt idx="7567">
                  <c:v>-3.2879900000000002</c:v>
                </c:pt>
                <c:pt idx="7568">
                  <c:v>-3.2814199999999998</c:v>
                </c:pt>
                <c:pt idx="7569">
                  <c:v>-3.2614700000000001</c:v>
                </c:pt>
                <c:pt idx="7570">
                  <c:v>-3.2404999999999999</c:v>
                </c:pt>
                <c:pt idx="7571">
                  <c:v>-3.22464</c:v>
                </c:pt>
                <c:pt idx="7572">
                  <c:v>-3.2038700000000002</c:v>
                </c:pt>
                <c:pt idx="7573">
                  <c:v>-3.1886100000000002</c:v>
                </c:pt>
                <c:pt idx="7574">
                  <c:v>-3.1665000000000001</c:v>
                </c:pt>
                <c:pt idx="7575">
                  <c:v>-3.1470699999999998</c:v>
                </c:pt>
                <c:pt idx="7576">
                  <c:v>-3.1274299999999999</c:v>
                </c:pt>
                <c:pt idx="7577">
                  <c:v>-3.1130599999999999</c:v>
                </c:pt>
                <c:pt idx="7578">
                  <c:v>-3.0947499999999999</c:v>
                </c:pt>
                <c:pt idx="7579">
                  <c:v>-3.0781200000000002</c:v>
                </c:pt>
                <c:pt idx="7580">
                  <c:v>-3.0572300000000001</c:v>
                </c:pt>
                <c:pt idx="7581">
                  <c:v>-3.04453</c:v>
                </c:pt>
                <c:pt idx="7582">
                  <c:v>-3.0238700000000001</c:v>
                </c:pt>
                <c:pt idx="7583">
                  <c:v>-3.0076200000000002</c:v>
                </c:pt>
                <c:pt idx="7584">
                  <c:v>-2.99</c:v>
                </c:pt>
                <c:pt idx="7585">
                  <c:v>-2.9680800000000001</c:v>
                </c:pt>
                <c:pt idx="7586">
                  <c:v>-2.9479199999999999</c:v>
                </c:pt>
                <c:pt idx="7587">
                  <c:v>-2.94095</c:v>
                </c:pt>
                <c:pt idx="7588">
                  <c:v>-2.9146000000000001</c:v>
                </c:pt>
                <c:pt idx="7589">
                  <c:v>-2.8914200000000001</c:v>
                </c:pt>
                <c:pt idx="7590">
                  <c:v>-2.87202</c:v>
                </c:pt>
                <c:pt idx="7591">
                  <c:v>-2.86402</c:v>
                </c:pt>
                <c:pt idx="7592">
                  <c:v>-2.8449399999999998</c:v>
                </c:pt>
                <c:pt idx="7593">
                  <c:v>-2.8314599999999999</c:v>
                </c:pt>
                <c:pt idx="7594">
                  <c:v>-2.8119999999999998</c:v>
                </c:pt>
                <c:pt idx="7595">
                  <c:v>-2.8010299999999999</c:v>
                </c:pt>
                <c:pt idx="7596">
                  <c:v>-2.7758099999999999</c:v>
                </c:pt>
                <c:pt idx="7597">
                  <c:v>-2.7542900000000001</c:v>
                </c:pt>
                <c:pt idx="7598">
                  <c:v>-2.7452800000000002</c:v>
                </c:pt>
                <c:pt idx="7599">
                  <c:v>-2.7272799999999999</c:v>
                </c:pt>
                <c:pt idx="7600">
                  <c:v>-2.7092399999999999</c:v>
                </c:pt>
                <c:pt idx="7601">
                  <c:v>-2.6935899999999999</c:v>
                </c:pt>
                <c:pt idx="7602">
                  <c:v>-2.6741000000000001</c:v>
                </c:pt>
                <c:pt idx="7603">
                  <c:v>-2.6624699999999999</c:v>
                </c:pt>
                <c:pt idx="7604">
                  <c:v>-2.6436899999999999</c:v>
                </c:pt>
                <c:pt idx="7605">
                  <c:v>-2.6304599999999998</c:v>
                </c:pt>
                <c:pt idx="7606">
                  <c:v>-2.6036600000000001</c:v>
                </c:pt>
                <c:pt idx="7607">
                  <c:v>-2.5937600000000001</c:v>
                </c:pt>
                <c:pt idx="7608">
                  <c:v>-2.5754299999999999</c:v>
                </c:pt>
                <c:pt idx="7609">
                  <c:v>-2.5585300000000002</c:v>
                </c:pt>
                <c:pt idx="7610">
                  <c:v>-2.54555</c:v>
                </c:pt>
                <c:pt idx="7611">
                  <c:v>-2.5281199999999999</c:v>
                </c:pt>
                <c:pt idx="7612">
                  <c:v>-2.5064199999999999</c:v>
                </c:pt>
                <c:pt idx="7613">
                  <c:v>-2.50203</c:v>
                </c:pt>
                <c:pt idx="7614">
                  <c:v>-2.4827599999999999</c:v>
                </c:pt>
                <c:pt idx="7615">
                  <c:v>-2.45987</c:v>
                </c:pt>
                <c:pt idx="7616">
                  <c:v>-2.4470999999999998</c:v>
                </c:pt>
                <c:pt idx="7617">
                  <c:v>-2.4281199999999998</c:v>
                </c:pt>
                <c:pt idx="7618">
                  <c:v>-2.42191</c:v>
                </c:pt>
                <c:pt idx="7619">
                  <c:v>-2.4021400000000002</c:v>
                </c:pt>
                <c:pt idx="7620">
                  <c:v>-2.3868</c:v>
                </c:pt>
                <c:pt idx="7621">
                  <c:v>-2.3691300000000002</c:v>
                </c:pt>
                <c:pt idx="7622">
                  <c:v>-2.3531900000000001</c:v>
                </c:pt>
                <c:pt idx="7623">
                  <c:v>-2.33718</c:v>
                </c:pt>
                <c:pt idx="7624">
                  <c:v>-2.3262900000000002</c:v>
                </c:pt>
                <c:pt idx="7625">
                  <c:v>-2.29739</c:v>
                </c:pt>
                <c:pt idx="7626">
                  <c:v>-2.2924699999999998</c:v>
                </c:pt>
                <c:pt idx="7627">
                  <c:v>-2.2747000000000002</c:v>
                </c:pt>
                <c:pt idx="7628">
                  <c:v>-2.25143</c:v>
                </c:pt>
                <c:pt idx="7629">
                  <c:v>-2.2558400000000001</c:v>
                </c:pt>
                <c:pt idx="7630">
                  <c:v>-2.2222900000000001</c:v>
                </c:pt>
                <c:pt idx="7631">
                  <c:v>-2.20628</c:v>
                </c:pt>
                <c:pt idx="7632">
                  <c:v>-2.2061999999999999</c:v>
                </c:pt>
                <c:pt idx="7633">
                  <c:v>-2.1839499999999998</c:v>
                </c:pt>
                <c:pt idx="7634">
                  <c:v>-2.1594199999999999</c:v>
                </c:pt>
                <c:pt idx="7635">
                  <c:v>-2.1544500000000002</c:v>
                </c:pt>
                <c:pt idx="7636">
                  <c:v>-2.12941</c:v>
                </c:pt>
                <c:pt idx="7637">
                  <c:v>-2.1286399999999999</c:v>
                </c:pt>
                <c:pt idx="7638">
                  <c:v>-2.1035900000000001</c:v>
                </c:pt>
                <c:pt idx="7639">
                  <c:v>-2.0927799999999999</c:v>
                </c:pt>
                <c:pt idx="7640">
                  <c:v>-2.0703100000000001</c:v>
                </c:pt>
                <c:pt idx="7641">
                  <c:v>-2.05585</c:v>
                </c:pt>
                <c:pt idx="7642">
                  <c:v>-2.0440100000000001</c:v>
                </c:pt>
                <c:pt idx="7643">
                  <c:v>-2.03166</c:v>
                </c:pt>
                <c:pt idx="7644">
                  <c:v>-2.0144600000000001</c:v>
                </c:pt>
                <c:pt idx="7645">
                  <c:v>-1.99376</c:v>
                </c:pt>
                <c:pt idx="7646">
                  <c:v>-1.98807</c:v>
                </c:pt>
                <c:pt idx="7647">
                  <c:v>-1.96035</c:v>
                </c:pt>
                <c:pt idx="7648">
                  <c:v>-1.9494800000000001</c:v>
                </c:pt>
                <c:pt idx="7649">
                  <c:v>-1.9410700000000001</c:v>
                </c:pt>
                <c:pt idx="7650">
                  <c:v>-1.9250400000000001</c:v>
                </c:pt>
                <c:pt idx="7651">
                  <c:v>-1.9114</c:v>
                </c:pt>
                <c:pt idx="7652">
                  <c:v>-1.8926400000000001</c:v>
                </c:pt>
                <c:pt idx="7653">
                  <c:v>-1.86931</c:v>
                </c:pt>
                <c:pt idx="7654">
                  <c:v>-1.8671199999999999</c:v>
                </c:pt>
                <c:pt idx="7655">
                  <c:v>-1.84643</c:v>
                </c:pt>
                <c:pt idx="7656">
                  <c:v>-1.8368</c:v>
                </c:pt>
                <c:pt idx="7657">
                  <c:v>-1.8214600000000001</c:v>
                </c:pt>
                <c:pt idx="7658">
                  <c:v>-1.8019499999999999</c:v>
                </c:pt>
                <c:pt idx="7659">
                  <c:v>-1.79108</c:v>
                </c:pt>
                <c:pt idx="7660">
                  <c:v>-1.7725500000000001</c:v>
                </c:pt>
                <c:pt idx="7661">
                  <c:v>-1.7624599999999999</c:v>
                </c:pt>
                <c:pt idx="7662">
                  <c:v>-1.7437</c:v>
                </c:pt>
                <c:pt idx="7663">
                  <c:v>-1.72818</c:v>
                </c:pt>
                <c:pt idx="7664">
                  <c:v>-1.7142999999999999</c:v>
                </c:pt>
                <c:pt idx="7665">
                  <c:v>-1.69983</c:v>
                </c:pt>
                <c:pt idx="7666">
                  <c:v>-1.6758900000000001</c:v>
                </c:pt>
                <c:pt idx="7667">
                  <c:v>-1.66771</c:v>
                </c:pt>
                <c:pt idx="7668">
                  <c:v>-1.65845</c:v>
                </c:pt>
                <c:pt idx="7669">
                  <c:v>-1.6402699999999999</c:v>
                </c:pt>
                <c:pt idx="7670">
                  <c:v>-1.6275999999999999</c:v>
                </c:pt>
                <c:pt idx="7671">
                  <c:v>-1.6151899999999999</c:v>
                </c:pt>
                <c:pt idx="7672">
                  <c:v>-1.5928</c:v>
                </c:pt>
                <c:pt idx="7673">
                  <c:v>-1.58026</c:v>
                </c:pt>
                <c:pt idx="7674">
                  <c:v>-1.5750900000000001</c:v>
                </c:pt>
                <c:pt idx="7675">
                  <c:v>-1.5528599999999999</c:v>
                </c:pt>
                <c:pt idx="7676">
                  <c:v>-1.53935</c:v>
                </c:pt>
                <c:pt idx="7677">
                  <c:v>-1.52579</c:v>
                </c:pt>
                <c:pt idx="7678">
                  <c:v>-1.50535</c:v>
                </c:pt>
                <c:pt idx="7679">
                  <c:v>-1.48891</c:v>
                </c:pt>
                <c:pt idx="7680">
                  <c:v>-1.48</c:v>
                </c:pt>
                <c:pt idx="7681">
                  <c:v>-1.46661</c:v>
                </c:pt>
                <c:pt idx="7682">
                  <c:v>-1.4505600000000001</c:v>
                </c:pt>
                <c:pt idx="7683">
                  <c:v>-1.42883</c:v>
                </c:pt>
                <c:pt idx="7684">
                  <c:v>-1.4196</c:v>
                </c:pt>
                <c:pt idx="7685">
                  <c:v>-1.3992800000000001</c:v>
                </c:pt>
                <c:pt idx="7686">
                  <c:v>-1.3877299999999999</c:v>
                </c:pt>
                <c:pt idx="7687">
                  <c:v>-1.3743099999999999</c:v>
                </c:pt>
                <c:pt idx="7688">
                  <c:v>-1.3616999999999999</c:v>
                </c:pt>
                <c:pt idx="7689">
                  <c:v>-1.34039</c:v>
                </c:pt>
                <c:pt idx="7690">
                  <c:v>-1.3286500000000001</c:v>
                </c:pt>
                <c:pt idx="7691">
                  <c:v>-1.3158099999999999</c:v>
                </c:pt>
                <c:pt idx="7692">
                  <c:v>-1.29311</c:v>
                </c:pt>
                <c:pt idx="7693">
                  <c:v>-1.2908500000000001</c:v>
                </c:pt>
                <c:pt idx="7694">
                  <c:v>-1.27488</c:v>
                </c:pt>
                <c:pt idx="7695">
                  <c:v>-1.2557199999999999</c:v>
                </c:pt>
                <c:pt idx="7696">
                  <c:v>-1.24655</c:v>
                </c:pt>
                <c:pt idx="7697">
                  <c:v>-1.2228300000000001</c:v>
                </c:pt>
                <c:pt idx="7698">
                  <c:v>-1.20852</c:v>
                </c:pt>
                <c:pt idx="7699">
                  <c:v>-1.1927700000000001</c:v>
                </c:pt>
                <c:pt idx="7700">
                  <c:v>-1.1785300000000001</c:v>
                </c:pt>
                <c:pt idx="7701">
                  <c:v>-1.1585099999999999</c:v>
                </c:pt>
                <c:pt idx="7702">
                  <c:v>-1.14638</c:v>
                </c:pt>
                <c:pt idx="7703">
                  <c:v>-1.1371599999999999</c:v>
                </c:pt>
                <c:pt idx="7704">
                  <c:v>-1.11588</c:v>
                </c:pt>
                <c:pt idx="7705">
                  <c:v>-1.0966199999999999</c:v>
                </c:pt>
                <c:pt idx="7706">
                  <c:v>-1.0900099999999999</c:v>
                </c:pt>
                <c:pt idx="7707">
                  <c:v>-1.0782700000000001</c:v>
                </c:pt>
                <c:pt idx="7708">
                  <c:v>-1.0553600000000001</c:v>
                </c:pt>
                <c:pt idx="7709">
                  <c:v>-1.0462800000000001</c:v>
                </c:pt>
                <c:pt idx="7710">
                  <c:v>-1.0103800000000001</c:v>
                </c:pt>
                <c:pt idx="7711">
                  <c:v>-0.94933699999999999</c:v>
                </c:pt>
                <c:pt idx="7712">
                  <c:v>-0.92783199999999999</c:v>
                </c:pt>
                <c:pt idx="7713">
                  <c:v>-0.91869800000000001</c:v>
                </c:pt>
                <c:pt idx="7714">
                  <c:v>-0.90240600000000004</c:v>
                </c:pt>
                <c:pt idx="7715">
                  <c:v>-0.88534800000000002</c:v>
                </c:pt>
                <c:pt idx="7716">
                  <c:v>-0.86837699999999995</c:v>
                </c:pt>
                <c:pt idx="7717">
                  <c:v>-0.851352</c:v>
                </c:pt>
                <c:pt idx="7718">
                  <c:v>-0.83642399999999995</c:v>
                </c:pt>
                <c:pt idx="7719">
                  <c:v>-0.82094599999999995</c:v>
                </c:pt>
                <c:pt idx="7720">
                  <c:v>-0.80476899999999996</c:v>
                </c:pt>
                <c:pt idx="7721">
                  <c:v>-0.792902</c:v>
                </c:pt>
                <c:pt idx="7722">
                  <c:v>-0.77980300000000002</c:v>
                </c:pt>
                <c:pt idx="7723">
                  <c:v>-0.75782499999999997</c:v>
                </c:pt>
                <c:pt idx="7724">
                  <c:v>-0.74547300000000005</c:v>
                </c:pt>
                <c:pt idx="7725">
                  <c:v>-0.73433400000000004</c:v>
                </c:pt>
                <c:pt idx="7726">
                  <c:v>-0.70894699999999999</c:v>
                </c:pt>
                <c:pt idx="7727">
                  <c:v>-0.69238299999999997</c:v>
                </c:pt>
                <c:pt idx="7728">
                  <c:v>-0.68124099999999999</c:v>
                </c:pt>
                <c:pt idx="7729">
                  <c:v>-0.65993900000000005</c:v>
                </c:pt>
                <c:pt idx="7730">
                  <c:v>-0.64746700000000001</c:v>
                </c:pt>
                <c:pt idx="7731">
                  <c:v>-0.634459</c:v>
                </c:pt>
                <c:pt idx="7732">
                  <c:v>-0.61812900000000004</c:v>
                </c:pt>
                <c:pt idx="7733">
                  <c:v>-0.59660500000000005</c:v>
                </c:pt>
                <c:pt idx="7734">
                  <c:v>-0.58691400000000005</c:v>
                </c:pt>
                <c:pt idx="7735">
                  <c:v>-0.56589199999999995</c:v>
                </c:pt>
                <c:pt idx="7736">
                  <c:v>-0.54361300000000001</c:v>
                </c:pt>
                <c:pt idx="7737">
                  <c:v>-0.53402799999999995</c:v>
                </c:pt>
                <c:pt idx="7738">
                  <c:v>-0.51021099999999997</c:v>
                </c:pt>
                <c:pt idx="7739">
                  <c:v>-0.50122800000000001</c:v>
                </c:pt>
                <c:pt idx="7740">
                  <c:v>-0.477885</c:v>
                </c:pt>
                <c:pt idx="7741">
                  <c:v>-0.46649499999999999</c:v>
                </c:pt>
                <c:pt idx="7742">
                  <c:v>-0.44453199999999998</c:v>
                </c:pt>
                <c:pt idx="7743">
                  <c:v>-0.43157600000000002</c:v>
                </c:pt>
                <c:pt idx="7744">
                  <c:v>-0.413798</c:v>
                </c:pt>
                <c:pt idx="7745">
                  <c:v>-0.39541399999999999</c:v>
                </c:pt>
                <c:pt idx="7746">
                  <c:v>-0.37864799999999998</c:v>
                </c:pt>
                <c:pt idx="7747">
                  <c:v>-0.36882399999999999</c:v>
                </c:pt>
                <c:pt idx="7748">
                  <c:v>-0.34626899999999999</c:v>
                </c:pt>
                <c:pt idx="7749">
                  <c:v>-0.327073</c:v>
                </c:pt>
                <c:pt idx="7750">
                  <c:v>-0.31525500000000001</c:v>
                </c:pt>
                <c:pt idx="7751">
                  <c:v>-0.29789599999999999</c:v>
                </c:pt>
                <c:pt idx="7752">
                  <c:v>-0.27448</c:v>
                </c:pt>
                <c:pt idx="7753">
                  <c:v>-0.26343499999999997</c:v>
                </c:pt>
                <c:pt idx="7754">
                  <c:v>-0.24299200000000001</c:v>
                </c:pt>
                <c:pt idx="7755">
                  <c:v>-0.218112</c:v>
                </c:pt>
                <c:pt idx="7756">
                  <c:v>-0.21176500000000001</c:v>
                </c:pt>
                <c:pt idx="7757">
                  <c:v>-0.184949</c:v>
                </c:pt>
                <c:pt idx="7758">
                  <c:v>-0.17289599999999999</c:v>
                </c:pt>
                <c:pt idx="7759">
                  <c:v>-0.154061</c:v>
                </c:pt>
                <c:pt idx="7760">
                  <c:v>-0.139318</c:v>
                </c:pt>
                <c:pt idx="7761">
                  <c:v>-0.11608</c:v>
                </c:pt>
                <c:pt idx="7762">
                  <c:v>-9.9505899999999994E-2</c:v>
                </c:pt>
                <c:pt idx="7763">
                  <c:v>-8.4913100000000005E-2</c:v>
                </c:pt>
                <c:pt idx="7764">
                  <c:v>-6.6278599999999993E-2</c:v>
                </c:pt>
                <c:pt idx="7765">
                  <c:v>-4.8876000000000003E-2</c:v>
                </c:pt>
                <c:pt idx="7766">
                  <c:v>-3.2240100000000001E-2</c:v>
                </c:pt>
                <c:pt idx="7767">
                  <c:v>-1.1664000000000001E-2</c:v>
                </c:pt>
                <c:pt idx="7768" formatCode="0.00E+00">
                  <c:v>6.1030700000000004E-3</c:v>
                </c:pt>
                <c:pt idx="7769">
                  <c:v>1.78391E-2</c:v>
                </c:pt>
                <c:pt idx="7770">
                  <c:v>4.0228300000000002E-2</c:v>
                </c:pt>
                <c:pt idx="7771">
                  <c:v>5.7579699999999998E-2</c:v>
                </c:pt>
                <c:pt idx="7772">
                  <c:v>7.5155600000000003E-2</c:v>
                </c:pt>
                <c:pt idx="7773">
                  <c:v>9.3105499999999994E-2</c:v>
                </c:pt>
                <c:pt idx="7774">
                  <c:v>0.117494</c:v>
                </c:pt>
                <c:pt idx="7775">
                  <c:v>0.13233900000000001</c:v>
                </c:pt>
                <c:pt idx="7776">
                  <c:v>0.14968999999999999</c:v>
                </c:pt>
                <c:pt idx="7777">
                  <c:v>0.16356999999999999</c:v>
                </c:pt>
                <c:pt idx="7778">
                  <c:v>0.18243100000000001</c:v>
                </c:pt>
                <c:pt idx="7779">
                  <c:v>0.20539099999999999</c:v>
                </c:pt>
                <c:pt idx="7780">
                  <c:v>0.22130900000000001</c:v>
                </c:pt>
                <c:pt idx="7781">
                  <c:v>0.24478800000000001</c:v>
                </c:pt>
                <c:pt idx="7782">
                  <c:v>0.25176900000000002</c:v>
                </c:pt>
                <c:pt idx="7783">
                  <c:v>0.27412300000000001</c:v>
                </c:pt>
                <c:pt idx="7784">
                  <c:v>0.28873300000000002</c:v>
                </c:pt>
                <c:pt idx="7785">
                  <c:v>0.30556699999999998</c:v>
                </c:pt>
                <c:pt idx="7786">
                  <c:v>0.32936199999999999</c:v>
                </c:pt>
                <c:pt idx="7787">
                  <c:v>0.34472199999999997</c:v>
                </c:pt>
                <c:pt idx="7788">
                  <c:v>0.361705</c:v>
                </c:pt>
                <c:pt idx="7789">
                  <c:v>0.38189899999999999</c:v>
                </c:pt>
                <c:pt idx="7790">
                  <c:v>0.39789600000000003</c:v>
                </c:pt>
                <c:pt idx="7791">
                  <c:v>0.41698299999999999</c:v>
                </c:pt>
                <c:pt idx="7792">
                  <c:v>0.42995699999999998</c:v>
                </c:pt>
                <c:pt idx="7793">
                  <c:v>0.45279000000000003</c:v>
                </c:pt>
                <c:pt idx="7794">
                  <c:v>0.47369899999999998</c:v>
                </c:pt>
                <c:pt idx="7795">
                  <c:v>0.48764299999999999</c:v>
                </c:pt>
                <c:pt idx="7796">
                  <c:v>0.50468500000000005</c:v>
                </c:pt>
                <c:pt idx="7797">
                  <c:v>0.52342</c:v>
                </c:pt>
                <c:pt idx="7798">
                  <c:v>0.53323200000000004</c:v>
                </c:pt>
                <c:pt idx="7799">
                  <c:v>0.55153200000000002</c:v>
                </c:pt>
                <c:pt idx="7800">
                  <c:v>0.57896999999999998</c:v>
                </c:pt>
                <c:pt idx="7801">
                  <c:v>0.58498300000000003</c:v>
                </c:pt>
                <c:pt idx="7802">
                  <c:v>0.61144399999999999</c:v>
                </c:pt>
                <c:pt idx="7803">
                  <c:v>0.62517400000000001</c:v>
                </c:pt>
                <c:pt idx="7804">
                  <c:v>0.64084700000000006</c:v>
                </c:pt>
                <c:pt idx="7805">
                  <c:v>0.64440799999999998</c:v>
                </c:pt>
                <c:pt idx="7806">
                  <c:v>-0.85433999999999999</c:v>
                </c:pt>
                <c:pt idx="7807">
                  <c:v>-1.78531</c:v>
                </c:pt>
                <c:pt idx="7808">
                  <c:v>-2.1611199999999999</c:v>
                </c:pt>
                <c:pt idx="7809">
                  <c:v>-2.3803299999999998</c:v>
                </c:pt>
                <c:pt idx="7810">
                  <c:v>-2.5927799999999999</c:v>
                </c:pt>
                <c:pt idx="7811">
                  <c:v>-2.7786900000000001</c:v>
                </c:pt>
                <c:pt idx="7812">
                  <c:v>-2.9414899999999999</c:v>
                </c:pt>
                <c:pt idx="7813">
                  <c:v>-3.10928</c:v>
                </c:pt>
                <c:pt idx="7814">
                  <c:v>-3.2557999999999998</c:v>
                </c:pt>
                <c:pt idx="7815">
                  <c:v>-3.4026900000000002</c:v>
                </c:pt>
                <c:pt idx="7816">
                  <c:v>-3.5459100000000001</c:v>
                </c:pt>
                <c:pt idx="7817">
                  <c:v>-3.6719900000000001</c:v>
                </c:pt>
                <c:pt idx="7818">
                  <c:v>-3.8000600000000002</c:v>
                </c:pt>
                <c:pt idx="7819">
                  <c:v>-3.92083</c:v>
                </c:pt>
                <c:pt idx="7820">
                  <c:v>-4.0341399999999998</c:v>
                </c:pt>
                <c:pt idx="7821">
                  <c:v>-4.1534000000000004</c:v>
                </c:pt>
                <c:pt idx="7822">
                  <c:v>-4.2641099999999996</c:v>
                </c:pt>
                <c:pt idx="7823">
                  <c:v>-4.3671199999999999</c:v>
                </c:pt>
                <c:pt idx="7824">
                  <c:v>-4.4737799999999996</c:v>
                </c:pt>
                <c:pt idx="7825">
                  <c:v>-4.5748300000000004</c:v>
                </c:pt>
                <c:pt idx="7826">
                  <c:v>-4.6760700000000002</c:v>
                </c:pt>
                <c:pt idx="7827">
                  <c:v>-4.7685000000000004</c:v>
                </c:pt>
                <c:pt idx="7828">
                  <c:v>-4.8617100000000004</c:v>
                </c:pt>
                <c:pt idx="7829">
                  <c:v>-4.9662800000000002</c:v>
                </c:pt>
                <c:pt idx="7830">
                  <c:v>-5.04643</c:v>
                </c:pt>
                <c:pt idx="7831">
                  <c:v>-5.1313599999999999</c:v>
                </c:pt>
                <c:pt idx="7832">
                  <c:v>-5.2241</c:v>
                </c:pt>
                <c:pt idx="7833">
                  <c:v>-5.3046100000000003</c:v>
                </c:pt>
                <c:pt idx="7834">
                  <c:v>-5.3967099999999997</c:v>
                </c:pt>
                <c:pt idx="7835">
                  <c:v>-5.4730400000000001</c:v>
                </c:pt>
                <c:pt idx="7836">
                  <c:v>-5.5481600000000002</c:v>
                </c:pt>
                <c:pt idx="7837">
                  <c:v>-5.62608</c:v>
                </c:pt>
                <c:pt idx="7838">
                  <c:v>-5.7049700000000003</c:v>
                </c:pt>
                <c:pt idx="7839">
                  <c:v>-5.77773</c:v>
                </c:pt>
                <c:pt idx="7840">
                  <c:v>-5.8530300000000004</c:v>
                </c:pt>
                <c:pt idx="7841">
                  <c:v>-5.9195500000000001</c:v>
                </c:pt>
                <c:pt idx="7842">
                  <c:v>-6.00474</c:v>
                </c:pt>
                <c:pt idx="7843">
                  <c:v>-6.0738399999999997</c:v>
                </c:pt>
                <c:pt idx="7844">
                  <c:v>-6.1290199999999997</c:v>
                </c:pt>
                <c:pt idx="7845">
                  <c:v>-6.2081</c:v>
                </c:pt>
                <c:pt idx="7846">
                  <c:v>-6.2728999999999999</c:v>
                </c:pt>
                <c:pt idx="7847">
                  <c:v>-6.3331</c:v>
                </c:pt>
                <c:pt idx="7848">
                  <c:v>-6.4062799999999998</c:v>
                </c:pt>
                <c:pt idx="7849">
                  <c:v>-6.4638400000000003</c:v>
                </c:pt>
                <c:pt idx="7850">
                  <c:v>-6.5310499999999996</c:v>
                </c:pt>
                <c:pt idx="7851">
                  <c:v>-6.5939500000000004</c:v>
                </c:pt>
                <c:pt idx="7852">
                  <c:v>-6.6531599999999997</c:v>
                </c:pt>
                <c:pt idx="7853">
                  <c:v>-6.7149700000000001</c:v>
                </c:pt>
                <c:pt idx="7854">
                  <c:v>-6.7801099999999996</c:v>
                </c:pt>
                <c:pt idx="7855">
                  <c:v>-6.8422900000000002</c:v>
                </c:pt>
                <c:pt idx="7856">
                  <c:v>-6.8984899999999998</c:v>
                </c:pt>
                <c:pt idx="7857">
                  <c:v>-6.9472800000000001</c:v>
                </c:pt>
                <c:pt idx="7858">
                  <c:v>-7.0157100000000003</c:v>
                </c:pt>
                <c:pt idx="7859">
                  <c:v>-7.0655999999999999</c:v>
                </c:pt>
                <c:pt idx="7860">
                  <c:v>-7.1234700000000002</c:v>
                </c:pt>
                <c:pt idx="7861">
                  <c:v>-7.1856999999999998</c:v>
                </c:pt>
                <c:pt idx="7862">
                  <c:v>-7.2335200000000004</c:v>
                </c:pt>
                <c:pt idx="7863">
                  <c:v>-7.27928</c:v>
                </c:pt>
                <c:pt idx="7864">
                  <c:v>-7.34152</c:v>
                </c:pt>
                <c:pt idx="7865">
                  <c:v>-7.3889300000000002</c:v>
                </c:pt>
                <c:pt idx="7866">
                  <c:v>-7.4460699999999997</c:v>
                </c:pt>
                <c:pt idx="7867">
                  <c:v>-7.4932800000000004</c:v>
                </c:pt>
                <c:pt idx="7868">
                  <c:v>-7.5540399999999996</c:v>
                </c:pt>
                <c:pt idx="7869">
                  <c:v>-7.5978000000000003</c:v>
                </c:pt>
                <c:pt idx="7870">
                  <c:v>-7.6447000000000003</c:v>
                </c:pt>
                <c:pt idx="7871">
                  <c:v>-7.6923300000000001</c:v>
                </c:pt>
                <c:pt idx="7872">
                  <c:v>-7.7470400000000001</c:v>
                </c:pt>
                <c:pt idx="7873">
                  <c:v>-7.7843499999999999</c:v>
                </c:pt>
                <c:pt idx="7874">
                  <c:v>-7.8448799999999999</c:v>
                </c:pt>
                <c:pt idx="7875">
                  <c:v>-7.8909700000000003</c:v>
                </c:pt>
                <c:pt idx="7876">
                  <c:v>-7.9240599999999999</c:v>
                </c:pt>
                <c:pt idx="7877">
                  <c:v>-7.9803100000000002</c:v>
                </c:pt>
                <c:pt idx="7878">
                  <c:v>-8.0226600000000001</c:v>
                </c:pt>
                <c:pt idx="7879">
                  <c:v>-8.0673100000000009</c:v>
                </c:pt>
                <c:pt idx="7880">
                  <c:v>-8.1162799999999997</c:v>
                </c:pt>
                <c:pt idx="7881">
                  <c:v>-8.1601700000000008</c:v>
                </c:pt>
                <c:pt idx="7882">
                  <c:v>-8.2054600000000004</c:v>
                </c:pt>
                <c:pt idx="7883">
                  <c:v>-8.2517399999999999</c:v>
                </c:pt>
                <c:pt idx="7884">
                  <c:v>-8.2865599999999997</c:v>
                </c:pt>
                <c:pt idx="7885">
                  <c:v>-8.33399</c:v>
                </c:pt>
                <c:pt idx="7886">
                  <c:v>-8.3742300000000007</c:v>
                </c:pt>
                <c:pt idx="7887">
                  <c:v>-8.4157499999999992</c:v>
                </c:pt>
                <c:pt idx="7888">
                  <c:v>-8.4617599999999999</c:v>
                </c:pt>
                <c:pt idx="7889">
                  <c:v>-8.4942200000000003</c:v>
                </c:pt>
                <c:pt idx="7890">
                  <c:v>-8.5467499999999994</c:v>
                </c:pt>
                <c:pt idx="7891">
                  <c:v>-8.5824800000000003</c:v>
                </c:pt>
                <c:pt idx="7892">
                  <c:v>-8.6189400000000003</c:v>
                </c:pt>
                <c:pt idx="7893">
                  <c:v>-8.6708599999999993</c:v>
                </c:pt>
                <c:pt idx="7894">
                  <c:v>-8.7062299999999997</c:v>
                </c:pt>
                <c:pt idx="7895">
                  <c:v>-8.7435500000000008</c:v>
                </c:pt>
                <c:pt idx="7896">
                  <c:v>-8.78538</c:v>
                </c:pt>
                <c:pt idx="7897">
                  <c:v>-8.8183199999999999</c:v>
                </c:pt>
                <c:pt idx="7898">
                  <c:v>-8.8603400000000008</c:v>
                </c:pt>
                <c:pt idx="7899">
                  <c:v>-8.9010599999999993</c:v>
                </c:pt>
                <c:pt idx="7900">
                  <c:v>-8.9363700000000001</c:v>
                </c:pt>
                <c:pt idx="7901">
                  <c:v>-8.9741</c:v>
                </c:pt>
                <c:pt idx="7902">
                  <c:v>-9.0062499999999996</c:v>
                </c:pt>
                <c:pt idx="7903">
                  <c:v>-9.0426400000000005</c:v>
                </c:pt>
                <c:pt idx="7904">
                  <c:v>-9.08413</c:v>
                </c:pt>
                <c:pt idx="7905">
                  <c:v>-9.1183399999999999</c:v>
                </c:pt>
                <c:pt idx="7906">
                  <c:v>-9.1621100000000002</c:v>
                </c:pt>
                <c:pt idx="7907">
                  <c:v>-9.1970200000000002</c:v>
                </c:pt>
                <c:pt idx="7908">
                  <c:v>-9.2237500000000008</c:v>
                </c:pt>
                <c:pt idx="7909">
                  <c:v>-9.2683800000000005</c:v>
                </c:pt>
                <c:pt idx="7910">
                  <c:v>-9.2946500000000007</c:v>
                </c:pt>
                <c:pt idx="7911">
                  <c:v>-9.3343299999999996</c:v>
                </c:pt>
                <c:pt idx="7912">
                  <c:v>-9.3776600000000006</c:v>
                </c:pt>
                <c:pt idx="7913">
                  <c:v>-9.3970800000000008</c:v>
                </c:pt>
                <c:pt idx="7914">
                  <c:v>-9.4353599999999993</c:v>
                </c:pt>
                <c:pt idx="7915">
                  <c:v>-9.4717900000000004</c:v>
                </c:pt>
                <c:pt idx="7916">
                  <c:v>-9.5033799999999999</c:v>
                </c:pt>
                <c:pt idx="7917">
                  <c:v>-9.5401199999999999</c:v>
                </c:pt>
                <c:pt idx="7918">
                  <c:v>-9.5698799999999995</c:v>
                </c:pt>
                <c:pt idx="7919">
                  <c:v>-9.6071500000000007</c:v>
                </c:pt>
                <c:pt idx="7920">
                  <c:v>-9.6439299999999992</c:v>
                </c:pt>
                <c:pt idx="7921">
                  <c:v>-9.6690699999999996</c:v>
                </c:pt>
                <c:pt idx="7922">
                  <c:v>-9.7045899999999996</c:v>
                </c:pt>
                <c:pt idx="7923">
                  <c:v>-9.7372999999999994</c:v>
                </c:pt>
                <c:pt idx="7924">
                  <c:v>-9.7641399999999994</c:v>
                </c:pt>
                <c:pt idx="7925">
                  <c:v>-9.8054000000000006</c:v>
                </c:pt>
                <c:pt idx="7926">
                  <c:v>-9.8323099999999997</c:v>
                </c:pt>
                <c:pt idx="7927">
                  <c:v>-9.8659300000000005</c:v>
                </c:pt>
                <c:pt idx="7928">
                  <c:v>-9.89344</c:v>
                </c:pt>
                <c:pt idx="7929">
                  <c:v>-9.9244199999999996</c:v>
                </c:pt>
                <c:pt idx="7930">
                  <c:v>-9.9512300000000007</c:v>
                </c:pt>
                <c:pt idx="7931">
                  <c:v>-9.9895700000000005</c:v>
                </c:pt>
                <c:pt idx="7932">
                  <c:v>-10.0215</c:v>
                </c:pt>
                <c:pt idx="7933">
                  <c:v>-10.0512</c:v>
                </c:pt>
                <c:pt idx="7934">
                  <c:v>-10.081300000000001</c:v>
                </c:pt>
                <c:pt idx="7935">
                  <c:v>-10.1068</c:v>
                </c:pt>
                <c:pt idx="7936">
                  <c:v>-10.1455</c:v>
                </c:pt>
                <c:pt idx="7937">
                  <c:v>-10.1686</c:v>
                </c:pt>
                <c:pt idx="7938">
                  <c:v>-10.198600000000001</c:v>
                </c:pt>
                <c:pt idx="7939">
                  <c:v>-10.2342</c:v>
                </c:pt>
                <c:pt idx="7940">
                  <c:v>-10.2563</c:v>
                </c:pt>
                <c:pt idx="7941">
                  <c:v>-10.290900000000001</c:v>
                </c:pt>
                <c:pt idx="7942">
                  <c:v>-10.3123</c:v>
                </c:pt>
                <c:pt idx="7943">
                  <c:v>-10.3429</c:v>
                </c:pt>
                <c:pt idx="7944">
                  <c:v>-10.380800000000001</c:v>
                </c:pt>
                <c:pt idx="7945">
                  <c:v>-10.4077</c:v>
                </c:pt>
                <c:pt idx="7946">
                  <c:v>-10.4277</c:v>
                </c:pt>
                <c:pt idx="7947">
                  <c:v>-10.463699999999999</c:v>
                </c:pt>
                <c:pt idx="7948">
                  <c:v>-10.479900000000001</c:v>
                </c:pt>
                <c:pt idx="7949">
                  <c:v>-10.5206</c:v>
                </c:pt>
                <c:pt idx="7950">
                  <c:v>-10.537699999999999</c:v>
                </c:pt>
                <c:pt idx="7951">
                  <c:v>-10.5739</c:v>
                </c:pt>
                <c:pt idx="7952">
                  <c:v>-10.598800000000001</c:v>
                </c:pt>
                <c:pt idx="7953">
                  <c:v>-10.6225</c:v>
                </c:pt>
                <c:pt idx="7954">
                  <c:v>-10.6508</c:v>
                </c:pt>
                <c:pt idx="7955">
                  <c:v>-10.685700000000001</c:v>
                </c:pt>
                <c:pt idx="7956">
                  <c:v>-10.7074</c:v>
                </c:pt>
                <c:pt idx="7957">
                  <c:v>-10.735200000000001</c:v>
                </c:pt>
                <c:pt idx="7958">
                  <c:v>-10.7682</c:v>
                </c:pt>
                <c:pt idx="7959">
                  <c:v>-10.7842</c:v>
                </c:pt>
                <c:pt idx="7960">
                  <c:v>-10.8195</c:v>
                </c:pt>
                <c:pt idx="7961">
                  <c:v>-10.845499999999999</c:v>
                </c:pt>
                <c:pt idx="7962">
                  <c:v>-10.865600000000001</c:v>
                </c:pt>
                <c:pt idx="7963">
                  <c:v>-10.906599999999999</c:v>
                </c:pt>
                <c:pt idx="7964">
                  <c:v>-10.9198</c:v>
                </c:pt>
                <c:pt idx="7965">
                  <c:v>-10.945</c:v>
                </c:pt>
                <c:pt idx="7966">
                  <c:v>-10.979200000000001</c:v>
                </c:pt>
                <c:pt idx="7967">
                  <c:v>-11.0017</c:v>
                </c:pt>
                <c:pt idx="7968">
                  <c:v>-11.029199999999999</c:v>
                </c:pt>
                <c:pt idx="7969">
                  <c:v>-11.0541</c:v>
                </c:pt>
                <c:pt idx="7970">
                  <c:v>-11.084099999999999</c:v>
                </c:pt>
                <c:pt idx="7971">
                  <c:v>-11.1111</c:v>
                </c:pt>
                <c:pt idx="7972">
                  <c:v>-11.1356</c:v>
                </c:pt>
                <c:pt idx="7973">
                  <c:v>-11.1615</c:v>
                </c:pt>
                <c:pt idx="7974">
                  <c:v>-11.1884</c:v>
                </c:pt>
                <c:pt idx="7975">
                  <c:v>-11.2088</c:v>
                </c:pt>
                <c:pt idx="7976">
                  <c:v>-11.241</c:v>
                </c:pt>
                <c:pt idx="7977">
                  <c:v>-11.272500000000001</c:v>
                </c:pt>
                <c:pt idx="7978">
                  <c:v>-11.2883</c:v>
                </c:pt>
                <c:pt idx="7979">
                  <c:v>-11.319800000000001</c:v>
                </c:pt>
                <c:pt idx="7980">
                  <c:v>-11.3445</c:v>
                </c:pt>
                <c:pt idx="7981">
                  <c:v>-11.3653</c:v>
                </c:pt>
                <c:pt idx="7982">
                  <c:v>-11.3956</c:v>
                </c:pt>
                <c:pt idx="7983">
                  <c:v>-11.4223</c:v>
                </c:pt>
                <c:pt idx="7984">
                  <c:v>-11.4504</c:v>
                </c:pt>
                <c:pt idx="7985">
                  <c:v>-11.472</c:v>
                </c:pt>
                <c:pt idx="7986">
                  <c:v>-11.4946</c:v>
                </c:pt>
                <c:pt idx="7987">
                  <c:v>-11.5237</c:v>
                </c:pt>
                <c:pt idx="7988">
                  <c:v>-11.5443</c:v>
                </c:pt>
                <c:pt idx="7989">
                  <c:v>-11.578200000000001</c:v>
                </c:pt>
                <c:pt idx="7990">
                  <c:v>-11.5997</c:v>
                </c:pt>
                <c:pt idx="7991">
                  <c:v>-11.622400000000001</c:v>
                </c:pt>
                <c:pt idx="7992">
                  <c:v>-11.647500000000001</c:v>
                </c:pt>
                <c:pt idx="7993">
                  <c:v>-11.680400000000001</c:v>
                </c:pt>
                <c:pt idx="7994">
                  <c:v>-11.6943</c:v>
                </c:pt>
                <c:pt idx="7995">
                  <c:v>-11.731999999999999</c:v>
                </c:pt>
                <c:pt idx="7996">
                  <c:v>-11.7593</c:v>
                </c:pt>
                <c:pt idx="7997">
                  <c:v>-11.7791</c:v>
                </c:pt>
                <c:pt idx="7998">
                  <c:v>-11.810700000000001</c:v>
                </c:pt>
                <c:pt idx="7999">
                  <c:v>-11.8322</c:v>
                </c:pt>
                <c:pt idx="8000">
                  <c:v>-11.858599999999999</c:v>
                </c:pt>
                <c:pt idx="8001">
                  <c:v>-11.8857</c:v>
                </c:pt>
                <c:pt idx="8002">
                  <c:v>-11.9133</c:v>
                </c:pt>
                <c:pt idx="8003">
                  <c:v>-11.937099999999999</c:v>
                </c:pt>
                <c:pt idx="8004">
                  <c:v>-11.964600000000001</c:v>
                </c:pt>
                <c:pt idx="8005">
                  <c:v>-11.9886</c:v>
                </c:pt>
                <c:pt idx="8006">
                  <c:v>-12.015499999999999</c:v>
                </c:pt>
                <c:pt idx="8007">
                  <c:v>-12.0436</c:v>
                </c:pt>
                <c:pt idx="8008">
                  <c:v>-12.065799999999999</c:v>
                </c:pt>
                <c:pt idx="8009">
                  <c:v>-12.0913</c:v>
                </c:pt>
                <c:pt idx="8010">
                  <c:v>-12.120799999999999</c:v>
                </c:pt>
                <c:pt idx="8011">
                  <c:v>-12.1442</c:v>
                </c:pt>
                <c:pt idx="8012">
                  <c:v>-12.173299999999999</c:v>
                </c:pt>
                <c:pt idx="8013">
                  <c:v>-12.1974</c:v>
                </c:pt>
                <c:pt idx="8014">
                  <c:v>-12.2285</c:v>
                </c:pt>
                <c:pt idx="8015">
                  <c:v>-12.2567</c:v>
                </c:pt>
                <c:pt idx="8016">
                  <c:v>-12.279</c:v>
                </c:pt>
                <c:pt idx="8017">
                  <c:v>-12.308400000000001</c:v>
                </c:pt>
                <c:pt idx="8018">
                  <c:v>-12.331899999999999</c:v>
                </c:pt>
                <c:pt idx="8019">
                  <c:v>-12.3733</c:v>
                </c:pt>
                <c:pt idx="8020">
                  <c:v>-12.387700000000001</c:v>
                </c:pt>
                <c:pt idx="8021">
                  <c:v>-12.4246</c:v>
                </c:pt>
                <c:pt idx="8022">
                  <c:v>-12.4556</c:v>
                </c:pt>
                <c:pt idx="8023">
                  <c:v>-12.472</c:v>
                </c:pt>
                <c:pt idx="8024">
                  <c:v>-12.513</c:v>
                </c:pt>
                <c:pt idx="8025">
                  <c:v>-12.533899999999999</c:v>
                </c:pt>
                <c:pt idx="8026">
                  <c:v>-12.557399999999999</c:v>
                </c:pt>
                <c:pt idx="8027">
                  <c:v>-12.598000000000001</c:v>
                </c:pt>
                <c:pt idx="8028">
                  <c:v>-12.6265</c:v>
                </c:pt>
                <c:pt idx="8029">
                  <c:v>-12.6464</c:v>
                </c:pt>
                <c:pt idx="8030">
                  <c:v>-12.677300000000001</c:v>
                </c:pt>
                <c:pt idx="8031">
                  <c:v>-12.704800000000001</c:v>
                </c:pt>
                <c:pt idx="8032">
                  <c:v>-12.7423</c:v>
                </c:pt>
                <c:pt idx="8033">
                  <c:v>-12.764099999999999</c:v>
                </c:pt>
                <c:pt idx="8034">
                  <c:v>-12.7987</c:v>
                </c:pt>
                <c:pt idx="8035">
                  <c:v>-12.831</c:v>
                </c:pt>
                <c:pt idx="8036">
                  <c:v>-12.859400000000001</c:v>
                </c:pt>
                <c:pt idx="8037">
                  <c:v>-12.887600000000001</c:v>
                </c:pt>
                <c:pt idx="8038">
                  <c:v>-12.919499999999999</c:v>
                </c:pt>
                <c:pt idx="8039">
                  <c:v>-12.949299999999999</c:v>
                </c:pt>
                <c:pt idx="8040">
                  <c:v>-12.9847</c:v>
                </c:pt>
                <c:pt idx="8041">
                  <c:v>-13.0139</c:v>
                </c:pt>
                <c:pt idx="8042">
                  <c:v>-13.0451</c:v>
                </c:pt>
                <c:pt idx="8043">
                  <c:v>-13.077400000000001</c:v>
                </c:pt>
                <c:pt idx="8044">
                  <c:v>-13.109</c:v>
                </c:pt>
                <c:pt idx="8045">
                  <c:v>-13.140499999999999</c:v>
                </c:pt>
                <c:pt idx="8046">
                  <c:v>-13.1699</c:v>
                </c:pt>
                <c:pt idx="8047">
                  <c:v>-13.2163</c:v>
                </c:pt>
                <c:pt idx="8048">
                  <c:v>-13.240500000000001</c:v>
                </c:pt>
                <c:pt idx="8049">
                  <c:v>-13.2721</c:v>
                </c:pt>
                <c:pt idx="8050">
                  <c:v>-13.3041</c:v>
                </c:pt>
                <c:pt idx="8051">
                  <c:v>-13.3385</c:v>
                </c:pt>
                <c:pt idx="8052">
                  <c:v>-13.3714</c:v>
                </c:pt>
                <c:pt idx="8053">
                  <c:v>-13.406000000000001</c:v>
                </c:pt>
                <c:pt idx="8054">
                  <c:v>-13.436999999999999</c:v>
                </c:pt>
                <c:pt idx="8055">
                  <c:v>-13.474399999999999</c:v>
                </c:pt>
                <c:pt idx="8056">
                  <c:v>-13.5122</c:v>
                </c:pt>
                <c:pt idx="8057">
                  <c:v>-13.542299999999999</c:v>
                </c:pt>
                <c:pt idx="8058">
                  <c:v>-13.5777</c:v>
                </c:pt>
                <c:pt idx="8059">
                  <c:v>-13.619400000000001</c:v>
                </c:pt>
                <c:pt idx="8060">
                  <c:v>-13.6624</c:v>
                </c:pt>
                <c:pt idx="8061">
                  <c:v>-13.691599999999999</c:v>
                </c:pt>
                <c:pt idx="8062">
                  <c:v>-13.721299999999999</c:v>
                </c:pt>
                <c:pt idx="8063">
                  <c:v>-13.7569</c:v>
                </c:pt>
                <c:pt idx="8064">
                  <c:v>-13.7982</c:v>
                </c:pt>
                <c:pt idx="8065">
                  <c:v>-13.827400000000001</c:v>
                </c:pt>
                <c:pt idx="8066">
                  <c:v>-13.8733</c:v>
                </c:pt>
                <c:pt idx="8067">
                  <c:v>-13.9079</c:v>
                </c:pt>
                <c:pt idx="8068">
                  <c:v>-13.9413</c:v>
                </c:pt>
                <c:pt idx="8069">
                  <c:v>-13.9796</c:v>
                </c:pt>
                <c:pt idx="8070">
                  <c:v>-14.0177</c:v>
                </c:pt>
                <c:pt idx="8071">
                  <c:v>-14.0565</c:v>
                </c:pt>
                <c:pt idx="8072">
                  <c:v>-14.0937</c:v>
                </c:pt>
                <c:pt idx="8073">
                  <c:v>-14.135300000000001</c:v>
                </c:pt>
                <c:pt idx="8074">
                  <c:v>-14.1676</c:v>
                </c:pt>
                <c:pt idx="8075">
                  <c:v>-14.2111</c:v>
                </c:pt>
                <c:pt idx="8076">
                  <c:v>-14.2475</c:v>
                </c:pt>
                <c:pt idx="8077">
                  <c:v>-14.2829</c:v>
                </c:pt>
                <c:pt idx="8078">
                  <c:v>-14.331099999999999</c:v>
                </c:pt>
                <c:pt idx="8079">
                  <c:v>-14.365399999999999</c:v>
                </c:pt>
                <c:pt idx="8080">
                  <c:v>-14.404400000000001</c:v>
                </c:pt>
                <c:pt idx="8081">
                  <c:v>-14.4437</c:v>
                </c:pt>
                <c:pt idx="8082">
                  <c:v>-14.4808</c:v>
                </c:pt>
                <c:pt idx="8083">
                  <c:v>-14.525600000000001</c:v>
                </c:pt>
                <c:pt idx="8084">
                  <c:v>-14.5585</c:v>
                </c:pt>
                <c:pt idx="8085">
                  <c:v>-14.604900000000001</c:v>
                </c:pt>
                <c:pt idx="8086">
                  <c:v>-14.644500000000001</c:v>
                </c:pt>
                <c:pt idx="8087">
                  <c:v>-14.6785</c:v>
                </c:pt>
                <c:pt idx="8088">
                  <c:v>-14.727600000000001</c:v>
                </c:pt>
                <c:pt idx="8089">
                  <c:v>-14.767300000000001</c:v>
                </c:pt>
                <c:pt idx="8090">
                  <c:v>-14.7963</c:v>
                </c:pt>
                <c:pt idx="8091">
                  <c:v>-14.8443</c:v>
                </c:pt>
                <c:pt idx="8092">
                  <c:v>-14.8841</c:v>
                </c:pt>
                <c:pt idx="8093">
                  <c:v>-14.9239</c:v>
                </c:pt>
                <c:pt idx="8094">
                  <c:v>-14.967499999999999</c:v>
                </c:pt>
                <c:pt idx="8095">
                  <c:v>-15.0006</c:v>
                </c:pt>
                <c:pt idx="8096">
                  <c:v>-15.0488</c:v>
                </c:pt>
                <c:pt idx="8097">
                  <c:v>-15.0886</c:v>
                </c:pt>
                <c:pt idx="8098">
                  <c:v>-15.137700000000001</c:v>
                </c:pt>
                <c:pt idx="8099">
                  <c:v>-15.1706</c:v>
                </c:pt>
                <c:pt idx="8100">
                  <c:v>-15.204499999999999</c:v>
                </c:pt>
                <c:pt idx="8101">
                  <c:v>-15.2536</c:v>
                </c:pt>
                <c:pt idx="8102">
                  <c:v>-15.2942</c:v>
                </c:pt>
                <c:pt idx="8103">
                  <c:v>-15.335100000000001</c:v>
                </c:pt>
                <c:pt idx="8104">
                  <c:v>-15.3797</c:v>
                </c:pt>
                <c:pt idx="8105">
                  <c:v>-15.4138</c:v>
                </c:pt>
                <c:pt idx="8106">
                  <c:v>-15.452299999999999</c:v>
                </c:pt>
                <c:pt idx="8107">
                  <c:v>-15.498200000000001</c:v>
                </c:pt>
                <c:pt idx="8108">
                  <c:v>-15.536199999999999</c:v>
                </c:pt>
                <c:pt idx="8109">
                  <c:v>-15.5762</c:v>
                </c:pt>
                <c:pt idx="8110">
                  <c:v>-15.6225</c:v>
                </c:pt>
                <c:pt idx="8111">
                  <c:v>-15.664400000000001</c:v>
                </c:pt>
                <c:pt idx="8112">
                  <c:v>-15.702500000000001</c:v>
                </c:pt>
                <c:pt idx="8113">
                  <c:v>-15.7431</c:v>
                </c:pt>
                <c:pt idx="8114">
                  <c:v>-15.7752</c:v>
                </c:pt>
                <c:pt idx="8115">
                  <c:v>-15.826700000000001</c:v>
                </c:pt>
                <c:pt idx="8116">
                  <c:v>-15.8651</c:v>
                </c:pt>
                <c:pt idx="8117">
                  <c:v>-15.9095</c:v>
                </c:pt>
                <c:pt idx="8118">
                  <c:v>-15.944699999999999</c:v>
                </c:pt>
                <c:pt idx="8119">
                  <c:v>-15.975</c:v>
                </c:pt>
                <c:pt idx="8120">
                  <c:v>-16.024799999999999</c:v>
                </c:pt>
                <c:pt idx="8121">
                  <c:v>-16.060700000000001</c:v>
                </c:pt>
                <c:pt idx="8122">
                  <c:v>-16.099499999999999</c:v>
                </c:pt>
                <c:pt idx="8123">
                  <c:v>-16.137799999999999</c:v>
                </c:pt>
                <c:pt idx="8124">
                  <c:v>-16.185099999999998</c:v>
                </c:pt>
                <c:pt idx="8125">
                  <c:v>-16.218800000000002</c:v>
                </c:pt>
                <c:pt idx="8126">
                  <c:v>-16.259499999999999</c:v>
                </c:pt>
                <c:pt idx="8127">
                  <c:v>-16.299299999999999</c:v>
                </c:pt>
                <c:pt idx="8128">
                  <c:v>-16.338200000000001</c:v>
                </c:pt>
                <c:pt idx="8129">
                  <c:v>-16.373999999999999</c:v>
                </c:pt>
                <c:pt idx="8130">
                  <c:v>-16.4055</c:v>
                </c:pt>
                <c:pt idx="8131">
                  <c:v>-16.458600000000001</c:v>
                </c:pt>
                <c:pt idx="8132">
                  <c:v>-16.488199999999999</c:v>
                </c:pt>
                <c:pt idx="8133">
                  <c:v>-16.523399999999999</c:v>
                </c:pt>
                <c:pt idx="8134">
                  <c:v>-16.569800000000001</c:v>
                </c:pt>
                <c:pt idx="8135">
                  <c:v>-16.6068</c:v>
                </c:pt>
                <c:pt idx="8136">
                  <c:v>-16.6418</c:v>
                </c:pt>
                <c:pt idx="8137">
                  <c:v>-16.682400000000001</c:v>
                </c:pt>
                <c:pt idx="8138">
                  <c:v>-16.7194</c:v>
                </c:pt>
                <c:pt idx="8139">
                  <c:v>-16.753799999999998</c:v>
                </c:pt>
                <c:pt idx="8140">
                  <c:v>-16.787600000000001</c:v>
                </c:pt>
                <c:pt idx="8141">
                  <c:v>-16.822800000000001</c:v>
                </c:pt>
                <c:pt idx="8142">
                  <c:v>-16.8612</c:v>
                </c:pt>
                <c:pt idx="8143">
                  <c:v>-16.900300000000001</c:v>
                </c:pt>
                <c:pt idx="8144">
                  <c:v>-16.9314</c:v>
                </c:pt>
                <c:pt idx="8145">
                  <c:v>-16.963999999999999</c:v>
                </c:pt>
                <c:pt idx="8146">
                  <c:v>-17.0029</c:v>
                </c:pt>
                <c:pt idx="8147">
                  <c:v>-17.041699999999999</c:v>
                </c:pt>
                <c:pt idx="8148">
                  <c:v>-17.077100000000002</c:v>
                </c:pt>
                <c:pt idx="8149">
                  <c:v>-17.1145</c:v>
                </c:pt>
                <c:pt idx="8150">
                  <c:v>-17.144300000000001</c:v>
                </c:pt>
                <c:pt idx="8151">
                  <c:v>-17.1843</c:v>
                </c:pt>
                <c:pt idx="8152">
                  <c:v>-17.210699999999999</c:v>
                </c:pt>
                <c:pt idx="8153">
                  <c:v>-17.249099999999999</c:v>
                </c:pt>
                <c:pt idx="8154">
                  <c:v>-17.282299999999999</c:v>
                </c:pt>
                <c:pt idx="8155">
                  <c:v>-17.3184</c:v>
                </c:pt>
                <c:pt idx="8156">
                  <c:v>-17.349499999999999</c:v>
                </c:pt>
                <c:pt idx="8157">
                  <c:v>-17.382200000000001</c:v>
                </c:pt>
                <c:pt idx="8158">
                  <c:v>-17.416499999999999</c:v>
                </c:pt>
                <c:pt idx="8159">
                  <c:v>-17.448599999999999</c:v>
                </c:pt>
                <c:pt idx="8160">
                  <c:v>-17.481400000000001</c:v>
                </c:pt>
                <c:pt idx="8161">
                  <c:v>-17.511500000000002</c:v>
                </c:pt>
                <c:pt idx="8162">
                  <c:v>-17.549600000000002</c:v>
                </c:pt>
                <c:pt idx="8163">
                  <c:v>-17.579599999999999</c:v>
                </c:pt>
                <c:pt idx="8164">
                  <c:v>-17.6084</c:v>
                </c:pt>
                <c:pt idx="8165">
                  <c:v>-17.644600000000001</c:v>
                </c:pt>
                <c:pt idx="8166">
                  <c:v>-17.6693</c:v>
                </c:pt>
                <c:pt idx="8167">
                  <c:v>-17.700800000000001</c:v>
                </c:pt>
                <c:pt idx="8168">
                  <c:v>-17.7423</c:v>
                </c:pt>
                <c:pt idx="8169">
                  <c:v>-17.7667</c:v>
                </c:pt>
                <c:pt idx="8170">
                  <c:v>-17.8003</c:v>
                </c:pt>
                <c:pt idx="8171">
                  <c:v>-17.825800000000001</c:v>
                </c:pt>
                <c:pt idx="8172">
                  <c:v>-17.859100000000002</c:v>
                </c:pt>
                <c:pt idx="8173">
                  <c:v>-17.892800000000001</c:v>
                </c:pt>
                <c:pt idx="8174">
                  <c:v>-17.916</c:v>
                </c:pt>
                <c:pt idx="8175">
                  <c:v>-17.9574</c:v>
                </c:pt>
                <c:pt idx="8176">
                  <c:v>-17.979900000000001</c:v>
                </c:pt>
                <c:pt idx="8177">
                  <c:v>-18.004999999999999</c:v>
                </c:pt>
                <c:pt idx="8178">
                  <c:v>-18.038900000000002</c:v>
                </c:pt>
                <c:pt idx="8179">
                  <c:v>-18.073799999999999</c:v>
                </c:pt>
                <c:pt idx="8180">
                  <c:v>-18.091200000000001</c:v>
                </c:pt>
                <c:pt idx="8181">
                  <c:v>-18.134699999999999</c:v>
                </c:pt>
                <c:pt idx="8182">
                  <c:v>-18.155999999999999</c:v>
                </c:pt>
                <c:pt idx="8183">
                  <c:v>-18.180399999999999</c:v>
                </c:pt>
                <c:pt idx="8184">
                  <c:v>-18.210999999999999</c:v>
                </c:pt>
                <c:pt idx="8185">
                  <c:v>-18.2318</c:v>
                </c:pt>
                <c:pt idx="8186">
                  <c:v>-18.267299999999999</c:v>
                </c:pt>
                <c:pt idx="8187">
                  <c:v>-18.296099999999999</c:v>
                </c:pt>
                <c:pt idx="8188">
                  <c:v>-18.326699999999999</c:v>
                </c:pt>
                <c:pt idx="8189">
                  <c:v>-18.353300000000001</c:v>
                </c:pt>
                <c:pt idx="8190">
                  <c:v>-18.396000000000001</c:v>
                </c:pt>
                <c:pt idx="8191">
                  <c:v>-18.4176</c:v>
                </c:pt>
                <c:pt idx="8192">
                  <c:v>-18.4404</c:v>
                </c:pt>
                <c:pt idx="8193">
                  <c:v>-18.474900000000002</c:v>
                </c:pt>
                <c:pt idx="8194">
                  <c:v>-18.496400000000001</c:v>
                </c:pt>
                <c:pt idx="8195">
                  <c:v>-18.5213</c:v>
                </c:pt>
                <c:pt idx="8196">
                  <c:v>-18.544899999999998</c:v>
                </c:pt>
                <c:pt idx="8197">
                  <c:v>-18.5748</c:v>
                </c:pt>
                <c:pt idx="8198">
                  <c:v>-18.606300000000001</c:v>
                </c:pt>
                <c:pt idx="8199">
                  <c:v>-18.637499999999999</c:v>
                </c:pt>
                <c:pt idx="8200">
                  <c:v>-18.654599999999999</c:v>
                </c:pt>
                <c:pt idx="8201">
                  <c:v>-18.685099999999998</c:v>
                </c:pt>
                <c:pt idx="8202">
                  <c:v>-18.6965</c:v>
                </c:pt>
                <c:pt idx="8203">
                  <c:v>-18.735399999999998</c:v>
                </c:pt>
                <c:pt idx="8204">
                  <c:v>-18.759599999999999</c:v>
                </c:pt>
                <c:pt idx="8205">
                  <c:v>-18.781300000000002</c:v>
                </c:pt>
                <c:pt idx="8206">
                  <c:v>-18.807300000000001</c:v>
                </c:pt>
                <c:pt idx="8207">
                  <c:v>-18.835799999999999</c:v>
                </c:pt>
                <c:pt idx="8208">
                  <c:v>-18.858699999999999</c:v>
                </c:pt>
                <c:pt idx="8209">
                  <c:v>-18.8886</c:v>
                </c:pt>
                <c:pt idx="8210">
                  <c:v>-18.906500000000001</c:v>
                </c:pt>
                <c:pt idx="8211">
                  <c:v>-18.9359</c:v>
                </c:pt>
                <c:pt idx="8212">
                  <c:v>-18.957899999999999</c:v>
                </c:pt>
                <c:pt idx="8213">
                  <c:v>-18.982600000000001</c:v>
                </c:pt>
                <c:pt idx="8214">
                  <c:v>-19.0062</c:v>
                </c:pt>
                <c:pt idx="8215">
                  <c:v>-19.030799999999999</c:v>
                </c:pt>
                <c:pt idx="8216">
                  <c:v>-19.055499999999999</c:v>
                </c:pt>
                <c:pt idx="8217">
                  <c:v>-19.076899999999998</c:v>
                </c:pt>
                <c:pt idx="8218">
                  <c:v>-19.101700000000001</c:v>
                </c:pt>
                <c:pt idx="8219">
                  <c:v>-19.127600000000001</c:v>
                </c:pt>
                <c:pt idx="8220">
                  <c:v>-19.148099999999999</c:v>
                </c:pt>
                <c:pt idx="8221">
                  <c:v>-19.1739</c:v>
                </c:pt>
                <c:pt idx="8222">
                  <c:v>-19.1906</c:v>
                </c:pt>
                <c:pt idx="8223">
                  <c:v>-19.215900000000001</c:v>
                </c:pt>
                <c:pt idx="8224">
                  <c:v>-19.240300000000001</c:v>
                </c:pt>
                <c:pt idx="8225">
                  <c:v>-19.261800000000001</c:v>
                </c:pt>
                <c:pt idx="8226">
                  <c:v>-19.289200000000001</c:v>
                </c:pt>
                <c:pt idx="8227">
                  <c:v>-19.311199999999999</c:v>
                </c:pt>
                <c:pt idx="8228">
                  <c:v>-19.337700000000002</c:v>
                </c:pt>
                <c:pt idx="8229">
                  <c:v>-19.357299999999999</c:v>
                </c:pt>
                <c:pt idx="8230">
                  <c:v>-19.377600000000001</c:v>
                </c:pt>
                <c:pt idx="8231">
                  <c:v>-19.4011</c:v>
                </c:pt>
                <c:pt idx="8232">
                  <c:v>-19.427499999999998</c:v>
                </c:pt>
                <c:pt idx="8233">
                  <c:v>-19.441600000000001</c:v>
                </c:pt>
                <c:pt idx="8234">
                  <c:v>-19.467199999999998</c:v>
                </c:pt>
                <c:pt idx="8235">
                  <c:v>-19.489000000000001</c:v>
                </c:pt>
                <c:pt idx="8236">
                  <c:v>-19.504899999999999</c:v>
                </c:pt>
                <c:pt idx="8237">
                  <c:v>-19.528300000000002</c:v>
                </c:pt>
                <c:pt idx="8238">
                  <c:v>-19.552399999999999</c:v>
                </c:pt>
                <c:pt idx="8239">
                  <c:v>-19.581099999999999</c:v>
                </c:pt>
                <c:pt idx="8240">
                  <c:v>-19.605899999999998</c:v>
                </c:pt>
                <c:pt idx="8241">
                  <c:v>-19.6189</c:v>
                </c:pt>
                <c:pt idx="8242">
                  <c:v>-19.641100000000002</c:v>
                </c:pt>
                <c:pt idx="8243">
                  <c:v>-19.674099999999999</c:v>
                </c:pt>
                <c:pt idx="8244">
                  <c:v>-19.688500000000001</c:v>
                </c:pt>
                <c:pt idx="8245">
                  <c:v>-19.711099999999998</c:v>
                </c:pt>
                <c:pt idx="8246">
                  <c:v>-19.734000000000002</c:v>
                </c:pt>
                <c:pt idx="8247">
                  <c:v>-19.761700000000001</c:v>
                </c:pt>
                <c:pt idx="8248">
                  <c:v>-19.779299999999999</c:v>
                </c:pt>
                <c:pt idx="8249">
                  <c:v>-19.794899999999998</c:v>
                </c:pt>
                <c:pt idx="8250">
                  <c:v>-19.819600000000001</c:v>
                </c:pt>
                <c:pt idx="8251">
                  <c:v>-19.8415</c:v>
                </c:pt>
                <c:pt idx="8252">
                  <c:v>-19.8658</c:v>
                </c:pt>
                <c:pt idx="8253">
                  <c:v>-19.8858</c:v>
                </c:pt>
                <c:pt idx="8254">
                  <c:v>-19.9085</c:v>
                </c:pt>
                <c:pt idx="8255">
                  <c:v>-19.9207</c:v>
                </c:pt>
                <c:pt idx="8256">
                  <c:v>-19.945399999999999</c:v>
                </c:pt>
                <c:pt idx="8257">
                  <c:v>-19.9726</c:v>
                </c:pt>
                <c:pt idx="8258">
                  <c:v>-19.985600000000002</c:v>
                </c:pt>
                <c:pt idx="8259">
                  <c:v>-20.014800000000001</c:v>
                </c:pt>
                <c:pt idx="8260">
                  <c:v>-20.029</c:v>
                </c:pt>
                <c:pt idx="8261">
                  <c:v>-20.057600000000001</c:v>
                </c:pt>
                <c:pt idx="8262">
                  <c:v>-20.07</c:v>
                </c:pt>
                <c:pt idx="8263">
                  <c:v>-20.091000000000001</c:v>
                </c:pt>
                <c:pt idx="8264">
                  <c:v>-20.111699999999999</c:v>
                </c:pt>
                <c:pt idx="8265">
                  <c:v>-20.14</c:v>
                </c:pt>
                <c:pt idx="8266">
                  <c:v>-20.1568</c:v>
                </c:pt>
                <c:pt idx="8267">
                  <c:v>-20.181000000000001</c:v>
                </c:pt>
                <c:pt idx="8268">
                  <c:v>-20.188600000000001</c:v>
                </c:pt>
                <c:pt idx="8269">
                  <c:v>-20.213100000000001</c:v>
                </c:pt>
                <c:pt idx="8270">
                  <c:v>-20.2409</c:v>
                </c:pt>
                <c:pt idx="8271">
                  <c:v>-20.257899999999999</c:v>
                </c:pt>
                <c:pt idx="8272">
                  <c:v>-20.267900000000001</c:v>
                </c:pt>
                <c:pt idx="8273">
                  <c:v>-20.298300000000001</c:v>
                </c:pt>
                <c:pt idx="8274">
                  <c:v>-20.320699999999999</c:v>
                </c:pt>
                <c:pt idx="8275">
                  <c:v>-20.332699999999999</c:v>
                </c:pt>
                <c:pt idx="8276">
                  <c:v>-20.350300000000001</c:v>
                </c:pt>
                <c:pt idx="8277">
                  <c:v>-20.378499999999999</c:v>
                </c:pt>
                <c:pt idx="8278">
                  <c:v>-20.394600000000001</c:v>
                </c:pt>
                <c:pt idx="8279">
                  <c:v>-20.415900000000001</c:v>
                </c:pt>
                <c:pt idx="8280">
                  <c:v>-20.434699999999999</c:v>
                </c:pt>
                <c:pt idx="8281">
                  <c:v>-20.4329</c:v>
                </c:pt>
                <c:pt idx="8282">
                  <c:v>-20.4407</c:v>
                </c:pt>
                <c:pt idx="8283">
                  <c:v>-20.472799999999999</c:v>
                </c:pt>
                <c:pt idx="8284">
                  <c:v>-20.486499999999999</c:v>
                </c:pt>
                <c:pt idx="8285">
                  <c:v>-20.500299999999999</c:v>
                </c:pt>
                <c:pt idx="8286">
                  <c:v>-20.5259</c:v>
                </c:pt>
                <c:pt idx="8287">
                  <c:v>-20.5444</c:v>
                </c:pt>
                <c:pt idx="8288">
                  <c:v>-20.567</c:v>
                </c:pt>
                <c:pt idx="8289">
                  <c:v>-20.584299999999999</c:v>
                </c:pt>
                <c:pt idx="8290">
                  <c:v>-20.605699999999999</c:v>
                </c:pt>
                <c:pt idx="8291">
                  <c:v>-20.626200000000001</c:v>
                </c:pt>
                <c:pt idx="8292">
                  <c:v>-20.6404</c:v>
                </c:pt>
                <c:pt idx="8293">
                  <c:v>-20.6541</c:v>
                </c:pt>
                <c:pt idx="8294">
                  <c:v>-20.685199999999998</c:v>
                </c:pt>
                <c:pt idx="8295">
                  <c:v>-20.7028</c:v>
                </c:pt>
                <c:pt idx="8296">
                  <c:v>-20.722899999999999</c:v>
                </c:pt>
                <c:pt idx="8297">
                  <c:v>-20.742999999999999</c:v>
                </c:pt>
                <c:pt idx="8298">
                  <c:v>-20.76</c:v>
                </c:pt>
                <c:pt idx="8299">
                  <c:v>-20.778300000000002</c:v>
                </c:pt>
                <c:pt idx="8300">
                  <c:v>-20.806799999999999</c:v>
                </c:pt>
                <c:pt idx="8301">
                  <c:v>-20.812899999999999</c:v>
                </c:pt>
                <c:pt idx="8302">
                  <c:v>-20.844200000000001</c:v>
                </c:pt>
                <c:pt idx="8303">
                  <c:v>-20.861599999999999</c:v>
                </c:pt>
                <c:pt idx="8304">
                  <c:v>-20.880400000000002</c:v>
                </c:pt>
                <c:pt idx="8305">
                  <c:v>-20.902799999999999</c:v>
                </c:pt>
                <c:pt idx="8306">
                  <c:v>-20.913</c:v>
                </c:pt>
                <c:pt idx="8307">
                  <c:v>-20.939299999999999</c:v>
                </c:pt>
                <c:pt idx="8308">
                  <c:v>-20.9587</c:v>
                </c:pt>
                <c:pt idx="8309">
                  <c:v>-20.977599999999999</c:v>
                </c:pt>
                <c:pt idx="8310">
                  <c:v>-20.996300000000002</c:v>
                </c:pt>
                <c:pt idx="8311">
                  <c:v>-21.022099999999998</c:v>
                </c:pt>
                <c:pt idx="8312">
                  <c:v>-21.0321</c:v>
                </c:pt>
                <c:pt idx="8313">
                  <c:v>-21.059699999999999</c:v>
                </c:pt>
                <c:pt idx="8314">
                  <c:v>-21.0778</c:v>
                </c:pt>
                <c:pt idx="8315">
                  <c:v>-21.107700000000001</c:v>
                </c:pt>
                <c:pt idx="8316">
                  <c:v>-21.118400000000001</c:v>
                </c:pt>
                <c:pt idx="8317">
                  <c:v>-21.136500000000002</c:v>
                </c:pt>
                <c:pt idx="8318">
                  <c:v>-21.162099999999999</c:v>
                </c:pt>
                <c:pt idx="8319">
                  <c:v>-21.180700000000002</c:v>
                </c:pt>
                <c:pt idx="8320">
                  <c:v>-21.196200000000001</c:v>
                </c:pt>
                <c:pt idx="8321">
                  <c:v>-21.2256</c:v>
                </c:pt>
                <c:pt idx="8322">
                  <c:v>-21.240200000000002</c:v>
                </c:pt>
                <c:pt idx="8323">
                  <c:v>-21.258900000000001</c:v>
                </c:pt>
                <c:pt idx="8324">
                  <c:v>-21.280799999999999</c:v>
                </c:pt>
                <c:pt idx="8325">
                  <c:v>-21.302299999999999</c:v>
                </c:pt>
                <c:pt idx="8326">
                  <c:v>-21.326599999999999</c:v>
                </c:pt>
                <c:pt idx="8327">
                  <c:v>-21.3508</c:v>
                </c:pt>
                <c:pt idx="8328">
                  <c:v>-21.364999999999998</c:v>
                </c:pt>
                <c:pt idx="8329">
                  <c:v>-21.386700000000001</c:v>
                </c:pt>
                <c:pt idx="8330">
                  <c:v>-21.414899999999999</c:v>
                </c:pt>
                <c:pt idx="8331">
                  <c:v>-21.426200000000001</c:v>
                </c:pt>
                <c:pt idx="8332">
                  <c:v>-21.4498</c:v>
                </c:pt>
                <c:pt idx="8333">
                  <c:v>-21.4681</c:v>
                </c:pt>
                <c:pt idx="8334">
                  <c:v>-21.496099999999998</c:v>
                </c:pt>
                <c:pt idx="8335">
                  <c:v>-21.509899999999998</c:v>
                </c:pt>
                <c:pt idx="8336">
                  <c:v>-21.533100000000001</c:v>
                </c:pt>
                <c:pt idx="8337">
                  <c:v>-21.5505</c:v>
                </c:pt>
                <c:pt idx="8338">
                  <c:v>-21.575299999999999</c:v>
                </c:pt>
                <c:pt idx="8339">
                  <c:v>-21.585100000000001</c:v>
                </c:pt>
                <c:pt idx="8340">
                  <c:v>-21.613499999999998</c:v>
                </c:pt>
                <c:pt idx="8341">
                  <c:v>-21.645199999999999</c:v>
                </c:pt>
                <c:pt idx="8342">
                  <c:v>-21.654199999999999</c:v>
                </c:pt>
                <c:pt idx="8343">
                  <c:v>-21.681799999999999</c:v>
                </c:pt>
                <c:pt idx="8344">
                  <c:v>-21.694900000000001</c:v>
                </c:pt>
                <c:pt idx="8345">
                  <c:v>-21.7135</c:v>
                </c:pt>
                <c:pt idx="8346">
                  <c:v>-21.7361</c:v>
                </c:pt>
                <c:pt idx="8347">
                  <c:v>-21.759899999999998</c:v>
                </c:pt>
                <c:pt idx="8348">
                  <c:v>-21.784600000000001</c:v>
                </c:pt>
                <c:pt idx="8349">
                  <c:v>-21.804400000000001</c:v>
                </c:pt>
                <c:pt idx="8350">
                  <c:v>-21.818300000000001</c:v>
                </c:pt>
                <c:pt idx="8351">
                  <c:v>-21.848500000000001</c:v>
                </c:pt>
                <c:pt idx="8352">
                  <c:v>-21.869199999999999</c:v>
                </c:pt>
                <c:pt idx="8353">
                  <c:v>-21.892600000000002</c:v>
                </c:pt>
                <c:pt idx="8354">
                  <c:v>-21.917200000000001</c:v>
                </c:pt>
                <c:pt idx="8355">
                  <c:v>-21.933499999999999</c:v>
                </c:pt>
                <c:pt idx="8356">
                  <c:v>-21.953900000000001</c:v>
                </c:pt>
                <c:pt idx="8357">
                  <c:v>-21.971299999999999</c:v>
                </c:pt>
                <c:pt idx="8358">
                  <c:v>-21.999099999999999</c:v>
                </c:pt>
                <c:pt idx="8359">
                  <c:v>-22.022300000000001</c:v>
                </c:pt>
                <c:pt idx="8360">
                  <c:v>-22.045200000000001</c:v>
                </c:pt>
                <c:pt idx="8361">
                  <c:v>-22.060500000000001</c:v>
                </c:pt>
                <c:pt idx="8362">
                  <c:v>-22.0867</c:v>
                </c:pt>
                <c:pt idx="8363">
                  <c:v>-22.1114</c:v>
                </c:pt>
                <c:pt idx="8364">
                  <c:v>-22.128699999999998</c:v>
                </c:pt>
                <c:pt idx="8365">
                  <c:v>-22.153400000000001</c:v>
                </c:pt>
                <c:pt idx="8366">
                  <c:v>-22.1813</c:v>
                </c:pt>
                <c:pt idx="8367">
                  <c:v>-22.200700000000001</c:v>
                </c:pt>
                <c:pt idx="8368">
                  <c:v>-22.215499999999999</c:v>
                </c:pt>
                <c:pt idx="8369">
                  <c:v>-22.243400000000001</c:v>
                </c:pt>
                <c:pt idx="8370">
                  <c:v>-22.264299999999999</c:v>
                </c:pt>
                <c:pt idx="8371">
                  <c:v>-22.287500000000001</c:v>
                </c:pt>
                <c:pt idx="8372">
                  <c:v>-22.3096</c:v>
                </c:pt>
                <c:pt idx="8373">
                  <c:v>-22.3371</c:v>
                </c:pt>
                <c:pt idx="8374">
                  <c:v>-22.351700000000001</c:v>
                </c:pt>
                <c:pt idx="8375">
                  <c:v>-22.382000000000001</c:v>
                </c:pt>
                <c:pt idx="8376">
                  <c:v>-22.3979</c:v>
                </c:pt>
                <c:pt idx="8377">
                  <c:v>-22.422899999999998</c:v>
                </c:pt>
                <c:pt idx="8378">
                  <c:v>-22.453199999999999</c:v>
                </c:pt>
                <c:pt idx="8379">
                  <c:v>-22.478100000000001</c:v>
                </c:pt>
                <c:pt idx="8380">
                  <c:v>-22.497</c:v>
                </c:pt>
                <c:pt idx="8381">
                  <c:v>-22.511099999999999</c:v>
                </c:pt>
                <c:pt idx="8382">
                  <c:v>-22.5426</c:v>
                </c:pt>
                <c:pt idx="8383">
                  <c:v>-22.558199999999999</c:v>
                </c:pt>
                <c:pt idx="8384">
                  <c:v>-22.584900000000001</c:v>
                </c:pt>
                <c:pt idx="8385">
                  <c:v>-22.617000000000001</c:v>
                </c:pt>
                <c:pt idx="8386">
                  <c:v>-22.636800000000001</c:v>
                </c:pt>
                <c:pt idx="8387">
                  <c:v>-22.657800000000002</c:v>
                </c:pt>
                <c:pt idx="8388">
                  <c:v>-22.689699999999998</c:v>
                </c:pt>
                <c:pt idx="8389">
                  <c:v>-22.703499999999998</c:v>
                </c:pt>
                <c:pt idx="8390">
                  <c:v>-22.7254</c:v>
                </c:pt>
                <c:pt idx="8391">
                  <c:v>-22.753799999999998</c:v>
                </c:pt>
                <c:pt idx="8392">
                  <c:v>-22.781500000000001</c:v>
                </c:pt>
                <c:pt idx="8393">
                  <c:v>-22.807400000000001</c:v>
                </c:pt>
                <c:pt idx="8394">
                  <c:v>-22.827200000000001</c:v>
                </c:pt>
                <c:pt idx="8395">
                  <c:v>-22.847799999999999</c:v>
                </c:pt>
                <c:pt idx="8396">
                  <c:v>-22.8812</c:v>
                </c:pt>
                <c:pt idx="8397">
                  <c:v>-22.902699999999999</c:v>
                </c:pt>
                <c:pt idx="8398">
                  <c:v>-22.932099999999998</c:v>
                </c:pt>
                <c:pt idx="8399">
                  <c:v>-22.95</c:v>
                </c:pt>
                <c:pt idx="8400">
                  <c:v>-22.965900000000001</c:v>
                </c:pt>
                <c:pt idx="8401">
                  <c:v>-23.0029</c:v>
                </c:pt>
                <c:pt idx="8402">
                  <c:v>-23.024999999999999</c:v>
                </c:pt>
                <c:pt idx="8403">
                  <c:v>-23.0504</c:v>
                </c:pt>
                <c:pt idx="8404">
                  <c:v>-23.076499999999999</c:v>
                </c:pt>
                <c:pt idx="8405">
                  <c:v>-23.1035</c:v>
                </c:pt>
                <c:pt idx="8406">
                  <c:v>-23.1236</c:v>
                </c:pt>
                <c:pt idx="8407">
                  <c:v>-23.157299999999999</c:v>
                </c:pt>
                <c:pt idx="8408">
                  <c:v>-23.1846</c:v>
                </c:pt>
                <c:pt idx="8409">
                  <c:v>-23.209900000000001</c:v>
                </c:pt>
                <c:pt idx="8410">
                  <c:v>-23.235700000000001</c:v>
                </c:pt>
                <c:pt idx="8411">
                  <c:v>-23.260200000000001</c:v>
                </c:pt>
                <c:pt idx="8412">
                  <c:v>-23.291</c:v>
                </c:pt>
                <c:pt idx="8413">
                  <c:v>-23.3095</c:v>
                </c:pt>
                <c:pt idx="8414">
                  <c:v>-23.3323</c:v>
                </c:pt>
                <c:pt idx="8415">
                  <c:v>-23.366499999999998</c:v>
                </c:pt>
                <c:pt idx="8416">
                  <c:v>-23.386099999999999</c:v>
                </c:pt>
                <c:pt idx="8417">
                  <c:v>-23.4175</c:v>
                </c:pt>
                <c:pt idx="8418">
                  <c:v>-23.4482</c:v>
                </c:pt>
                <c:pt idx="8419">
                  <c:v>-23.469899999999999</c:v>
                </c:pt>
                <c:pt idx="8420">
                  <c:v>-23.498699999999999</c:v>
                </c:pt>
                <c:pt idx="8421">
                  <c:v>-23.512</c:v>
                </c:pt>
                <c:pt idx="8422">
                  <c:v>-23.538799999999998</c:v>
                </c:pt>
                <c:pt idx="8423">
                  <c:v>-23.580100000000002</c:v>
                </c:pt>
                <c:pt idx="8424">
                  <c:v>-23.613399999999999</c:v>
                </c:pt>
                <c:pt idx="8425">
                  <c:v>-23.630800000000001</c:v>
                </c:pt>
                <c:pt idx="8426">
                  <c:v>-23.6599</c:v>
                </c:pt>
                <c:pt idx="8427">
                  <c:v>-23.692399999999999</c:v>
                </c:pt>
                <c:pt idx="8428">
                  <c:v>-23.7166</c:v>
                </c:pt>
                <c:pt idx="8429">
                  <c:v>-23.748000000000001</c:v>
                </c:pt>
                <c:pt idx="8430">
                  <c:v>-23.768999999999998</c:v>
                </c:pt>
                <c:pt idx="8431">
                  <c:v>-23.8019</c:v>
                </c:pt>
                <c:pt idx="8432">
                  <c:v>-23.829499999999999</c:v>
                </c:pt>
                <c:pt idx="8433">
                  <c:v>-23.8567</c:v>
                </c:pt>
                <c:pt idx="8434">
                  <c:v>-23.8887</c:v>
                </c:pt>
                <c:pt idx="8435">
                  <c:v>-23.911999999999999</c:v>
                </c:pt>
                <c:pt idx="8436">
                  <c:v>-23.944099999999999</c:v>
                </c:pt>
                <c:pt idx="8437">
                  <c:v>-23.975000000000001</c:v>
                </c:pt>
                <c:pt idx="8438">
                  <c:v>-23.997699999999998</c:v>
                </c:pt>
                <c:pt idx="8439">
                  <c:v>-24.025400000000001</c:v>
                </c:pt>
                <c:pt idx="8440">
                  <c:v>-24.048999999999999</c:v>
                </c:pt>
                <c:pt idx="8441">
                  <c:v>-24.080100000000002</c:v>
                </c:pt>
                <c:pt idx="8442">
                  <c:v>-24.106400000000001</c:v>
                </c:pt>
                <c:pt idx="8443">
                  <c:v>-24.151900000000001</c:v>
                </c:pt>
                <c:pt idx="8444">
                  <c:v>-24.172599999999999</c:v>
                </c:pt>
                <c:pt idx="8445">
                  <c:v>-24.197199999999999</c:v>
                </c:pt>
                <c:pt idx="8446">
                  <c:v>-24.2242</c:v>
                </c:pt>
                <c:pt idx="8447">
                  <c:v>-24.255400000000002</c:v>
                </c:pt>
                <c:pt idx="8448">
                  <c:v>-24.284400000000002</c:v>
                </c:pt>
                <c:pt idx="8449">
                  <c:v>-24.316199999999998</c:v>
                </c:pt>
                <c:pt idx="8450">
                  <c:v>-24.352599999999999</c:v>
                </c:pt>
                <c:pt idx="8451">
                  <c:v>-24.3826</c:v>
                </c:pt>
                <c:pt idx="8452">
                  <c:v>-24.409300000000002</c:v>
                </c:pt>
                <c:pt idx="8453">
                  <c:v>-24.4452</c:v>
                </c:pt>
                <c:pt idx="8454">
                  <c:v>-24.476400000000002</c:v>
                </c:pt>
                <c:pt idx="8455">
                  <c:v>-24.503</c:v>
                </c:pt>
                <c:pt idx="8456">
                  <c:v>-24.534400000000002</c:v>
                </c:pt>
                <c:pt idx="8457">
                  <c:v>-24.5611</c:v>
                </c:pt>
                <c:pt idx="8458">
                  <c:v>-24.5916</c:v>
                </c:pt>
                <c:pt idx="8459">
                  <c:v>-24.624700000000001</c:v>
                </c:pt>
                <c:pt idx="8460">
                  <c:v>-24.6479</c:v>
                </c:pt>
                <c:pt idx="8461">
                  <c:v>-24.6797</c:v>
                </c:pt>
                <c:pt idx="8462">
                  <c:v>-24.711099999999998</c:v>
                </c:pt>
                <c:pt idx="8463">
                  <c:v>-24.7484</c:v>
                </c:pt>
                <c:pt idx="8464">
                  <c:v>-24.7743</c:v>
                </c:pt>
                <c:pt idx="8465">
                  <c:v>-24.8032</c:v>
                </c:pt>
                <c:pt idx="8466">
                  <c:v>-24.837</c:v>
                </c:pt>
                <c:pt idx="8467">
                  <c:v>-24.871700000000001</c:v>
                </c:pt>
                <c:pt idx="8468">
                  <c:v>-24.9039</c:v>
                </c:pt>
                <c:pt idx="8469">
                  <c:v>-24.942399999999999</c:v>
                </c:pt>
                <c:pt idx="8470">
                  <c:v>-24.9709</c:v>
                </c:pt>
                <c:pt idx="8471">
                  <c:v>-25.000599999999999</c:v>
                </c:pt>
                <c:pt idx="8472">
                  <c:v>-25.037700000000001</c:v>
                </c:pt>
                <c:pt idx="8473">
                  <c:v>-25.063400000000001</c:v>
                </c:pt>
                <c:pt idx="8474">
                  <c:v>-25.104099999999999</c:v>
                </c:pt>
                <c:pt idx="8475">
                  <c:v>-25.135100000000001</c:v>
                </c:pt>
                <c:pt idx="8476">
                  <c:v>-25.171299999999999</c:v>
                </c:pt>
                <c:pt idx="8477">
                  <c:v>-25.192699999999999</c:v>
                </c:pt>
                <c:pt idx="8478">
                  <c:v>-25.2441</c:v>
                </c:pt>
                <c:pt idx="8479">
                  <c:v>-25.263200000000001</c:v>
                </c:pt>
                <c:pt idx="8480">
                  <c:v>-25.2988</c:v>
                </c:pt>
                <c:pt idx="8481">
                  <c:v>-25.343699999999998</c:v>
                </c:pt>
                <c:pt idx="8482">
                  <c:v>-25.367699999999999</c:v>
                </c:pt>
                <c:pt idx="8483">
                  <c:v>-25.402799999999999</c:v>
                </c:pt>
                <c:pt idx="8484">
                  <c:v>-25.4435</c:v>
                </c:pt>
                <c:pt idx="8485">
                  <c:v>-25.464400000000001</c:v>
                </c:pt>
                <c:pt idx="8486">
                  <c:v>-25.507100000000001</c:v>
                </c:pt>
                <c:pt idx="8487">
                  <c:v>-25.540400000000002</c:v>
                </c:pt>
                <c:pt idx="8488">
                  <c:v>-25.579599999999999</c:v>
                </c:pt>
                <c:pt idx="8489">
                  <c:v>-25.611499999999999</c:v>
                </c:pt>
                <c:pt idx="8490">
                  <c:v>-25.640999999999998</c:v>
                </c:pt>
                <c:pt idx="8491">
                  <c:v>-25.678599999999999</c:v>
                </c:pt>
                <c:pt idx="8492">
                  <c:v>-25.705400000000001</c:v>
                </c:pt>
                <c:pt idx="8493">
                  <c:v>-25.738299999999999</c:v>
                </c:pt>
                <c:pt idx="8494">
                  <c:v>-25.788799999999998</c:v>
                </c:pt>
                <c:pt idx="8495">
                  <c:v>-25.814399999999999</c:v>
                </c:pt>
                <c:pt idx="8496">
                  <c:v>-25.854199999999999</c:v>
                </c:pt>
                <c:pt idx="8497">
                  <c:v>-25.895199999999999</c:v>
                </c:pt>
                <c:pt idx="8498">
                  <c:v>-25.928699999999999</c:v>
                </c:pt>
                <c:pt idx="8499">
                  <c:v>-25.960599999999999</c:v>
                </c:pt>
                <c:pt idx="8500">
                  <c:v>-25.9985</c:v>
                </c:pt>
                <c:pt idx="8501">
                  <c:v>-26.03</c:v>
                </c:pt>
                <c:pt idx="8502">
                  <c:v>-26.070900000000002</c:v>
                </c:pt>
                <c:pt idx="8503">
                  <c:v>-26.109200000000001</c:v>
                </c:pt>
                <c:pt idx="8504">
                  <c:v>-26.1417</c:v>
                </c:pt>
                <c:pt idx="8505">
                  <c:v>-26.189699999999998</c:v>
                </c:pt>
                <c:pt idx="8506">
                  <c:v>-26.2182</c:v>
                </c:pt>
                <c:pt idx="8507">
                  <c:v>-26.27</c:v>
                </c:pt>
                <c:pt idx="8508">
                  <c:v>-26.298300000000001</c:v>
                </c:pt>
                <c:pt idx="8509">
                  <c:v>-26.338000000000001</c:v>
                </c:pt>
                <c:pt idx="8510">
                  <c:v>-26.381900000000002</c:v>
                </c:pt>
                <c:pt idx="8511">
                  <c:v>-26.409600000000001</c:v>
                </c:pt>
                <c:pt idx="8512">
                  <c:v>-26.4468</c:v>
                </c:pt>
                <c:pt idx="8513">
                  <c:v>-26.4955</c:v>
                </c:pt>
                <c:pt idx="8514">
                  <c:v>-26.528099999999998</c:v>
                </c:pt>
                <c:pt idx="8515">
                  <c:v>-26.568300000000001</c:v>
                </c:pt>
                <c:pt idx="8516">
                  <c:v>-26.607299999999999</c:v>
                </c:pt>
                <c:pt idx="8517">
                  <c:v>-26.6447</c:v>
                </c:pt>
                <c:pt idx="8518">
                  <c:v>-26.681799999999999</c:v>
                </c:pt>
                <c:pt idx="8519">
                  <c:v>-26.726299999999998</c:v>
                </c:pt>
                <c:pt idx="8520">
                  <c:v>-26.7713</c:v>
                </c:pt>
                <c:pt idx="8521">
                  <c:v>-26.8048</c:v>
                </c:pt>
                <c:pt idx="8522">
                  <c:v>-26.848099999999999</c:v>
                </c:pt>
                <c:pt idx="8523">
                  <c:v>-26.89</c:v>
                </c:pt>
                <c:pt idx="8524">
                  <c:v>-26.933900000000001</c:v>
                </c:pt>
                <c:pt idx="8525">
                  <c:v>-26.968599999999999</c:v>
                </c:pt>
                <c:pt idx="8526">
                  <c:v>-27.009</c:v>
                </c:pt>
                <c:pt idx="8527">
                  <c:v>-27.0532</c:v>
                </c:pt>
                <c:pt idx="8528">
                  <c:v>-27.095400000000001</c:v>
                </c:pt>
                <c:pt idx="8529">
                  <c:v>-27.1403</c:v>
                </c:pt>
                <c:pt idx="8530">
                  <c:v>-27.180700000000002</c:v>
                </c:pt>
                <c:pt idx="8531">
                  <c:v>-27.224599999999999</c:v>
                </c:pt>
                <c:pt idx="8532">
                  <c:v>-27.2669</c:v>
                </c:pt>
                <c:pt idx="8533">
                  <c:v>-27.316800000000001</c:v>
                </c:pt>
                <c:pt idx="8534">
                  <c:v>-27.348800000000001</c:v>
                </c:pt>
                <c:pt idx="8535">
                  <c:v>-27.389800000000001</c:v>
                </c:pt>
                <c:pt idx="8536">
                  <c:v>-27.4377</c:v>
                </c:pt>
                <c:pt idx="8537">
                  <c:v>-27.479700000000001</c:v>
                </c:pt>
                <c:pt idx="8538">
                  <c:v>-27.524100000000001</c:v>
                </c:pt>
                <c:pt idx="8539">
                  <c:v>-27.571400000000001</c:v>
                </c:pt>
                <c:pt idx="8540">
                  <c:v>-27.6113</c:v>
                </c:pt>
                <c:pt idx="8541">
                  <c:v>-27.645399999999999</c:v>
                </c:pt>
                <c:pt idx="8542">
                  <c:v>-27.695399999999999</c:v>
                </c:pt>
                <c:pt idx="8543">
                  <c:v>-27.739699999999999</c:v>
                </c:pt>
                <c:pt idx="8544">
                  <c:v>-27.787199999999999</c:v>
                </c:pt>
                <c:pt idx="8545">
                  <c:v>-27.834399999999999</c:v>
                </c:pt>
                <c:pt idx="8546">
                  <c:v>-27.8843</c:v>
                </c:pt>
                <c:pt idx="8547">
                  <c:v>-27.931000000000001</c:v>
                </c:pt>
                <c:pt idx="8548">
                  <c:v>-27.974299999999999</c:v>
                </c:pt>
                <c:pt idx="8549">
                  <c:v>-28.021000000000001</c:v>
                </c:pt>
                <c:pt idx="8550">
                  <c:v>-28.064499999999999</c:v>
                </c:pt>
                <c:pt idx="8551">
                  <c:v>-28.111499999999999</c:v>
                </c:pt>
                <c:pt idx="8552">
                  <c:v>-28.161200000000001</c:v>
                </c:pt>
                <c:pt idx="8553">
                  <c:v>-28.208400000000001</c:v>
                </c:pt>
                <c:pt idx="8554">
                  <c:v>-28.247699999999998</c:v>
                </c:pt>
                <c:pt idx="8555">
                  <c:v>-28.2986</c:v>
                </c:pt>
                <c:pt idx="8556">
                  <c:v>-28.3507</c:v>
                </c:pt>
                <c:pt idx="8557">
                  <c:v>-28.400700000000001</c:v>
                </c:pt>
                <c:pt idx="8558">
                  <c:v>-28.4467</c:v>
                </c:pt>
                <c:pt idx="8559">
                  <c:v>-28.491199999999999</c:v>
                </c:pt>
                <c:pt idx="8560">
                  <c:v>-28.540900000000001</c:v>
                </c:pt>
                <c:pt idx="8561">
                  <c:v>-28.592099999999999</c:v>
                </c:pt>
                <c:pt idx="8562">
                  <c:v>-28.636600000000001</c:v>
                </c:pt>
                <c:pt idx="8563">
                  <c:v>-28.688199999999998</c:v>
                </c:pt>
                <c:pt idx="8564">
                  <c:v>-28.738700000000001</c:v>
                </c:pt>
                <c:pt idx="8565">
                  <c:v>-28.788699999999999</c:v>
                </c:pt>
                <c:pt idx="8566">
                  <c:v>-28.8414</c:v>
                </c:pt>
                <c:pt idx="8567">
                  <c:v>-28.891300000000001</c:v>
                </c:pt>
                <c:pt idx="8568">
                  <c:v>-28.9331</c:v>
                </c:pt>
                <c:pt idx="8569">
                  <c:v>-28.9848</c:v>
                </c:pt>
                <c:pt idx="8570">
                  <c:v>-29.0397</c:v>
                </c:pt>
                <c:pt idx="8571">
                  <c:v>-29.100100000000001</c:v>
                </c:pt>
                <c:pt idx="8572">
                  <c:v>-29.1465</c:v>
                </c:pt>
                <c:pt idx="8573">
                  <c:v>-29.2</c:v>
                </c:pt>
                <c:pt idx="8574">
                  <c:v>-29.250800000000002</c:v>
                </c:pt>
                <c:pt idx="8575">
                  <c:v>-29.305700000000002</c:v>
                </c:pt>
                <c:pt idx="8576">
                  <c:v>-29.349699999999999</c:v>
                </c:pt>
                <c:pt idx="8577">
                  <c:v>-29.4114</c:v>
                </c:pt>
                <c:pt idx="8578">
                  <c:v>-29.464600000000001</c:v>
                </c:pt>
                <c:pt idx="8579">
                  <c:v>-29.5107</c:v>
                </c:pt>
                <c:pt idx="8580">
                  <c:v>-29.571899999999999</c:v>
                </c:pt>
                <c:pt idx="8581">
                  <c:v>-29.621400000000001</c:v>
                </c:pt>
                <c:pt idx="8582">
                  <c:v>-29.680800000000001</c:v>
                </c:pt>
                <c:pt idx="8583">
                  <c:v>-29.743200000000002</c:v>
                </c:pt>
                <c:pt idx="8584">
                  <c:v>-29.8081</c:v>
                </c:pt>
                <c:pt idx="8585">
                  <c:v>-29.8613</c:v>
                </c:pt>
                <c:pt idx="8586">
                  <c:v>-29.914899999999999</c:v>
                </c:pt>
                <c:pt idx="8587">
                  <c:v>-29.970300000000002</c:v>
                </c:pt>
                <c:pt idx="8588">
                  <c:v>-30.034700000000001</c:v>
                </c:pt>
                <c:pt idx="8589">
                  <c:v>-30.0885</c:v>
                </c:pt>
                <c:pt idx="8590">
                  <c:v>-30.151</c:v>
                </c:pt>
                <c:pt idx="8591">
                  <c:v>-30.2056</c:v>
                </c:pt>
                <c:pt idx="8592">
                  <c:v>-30.267700000000001</c:v>
                </c:pt>
                <c:pt idx="8593">
                  <c:v>-30.326699999999999</c:v>
                </c:pt>
                <c:pt idx="8594">
                  <c:v>-30.3933</c:v>
                </c:pt>
                <c:pt idx="8595">
                  <c:v>-30.444299999999998</c:v>
                </c:pt>
                <c:pt idx="8596">
                  <c:v>-30.507899999999999</c:v>
                </c:pt>
                <c:pt idx="8597">
                  <c:v>-30.5762</c:v>
                </c:pt>
                <c:pt idx="8598">
                  <c:v>-30.6297</c:v>
                </c:pt>
                <c:pt idx="8599">
                  <c:v>-30.6953</c:v>
                </c:pt>
                <c:pt idx="8600">
                  <c:v>-30.759499999999999</c:v>
                </c:pt>
                <c:pt idx="8601">
                  <c:v>-30.8186</c:v>
                </c:pt>
                <c:pt idx="8602">
                  <c:v>-30.884599999999999</c:v>
                </c:pt>
                <c:pt idx="8603">
                  <c:v>-30.9543</c:v>
                </c:pt>
                <c:pt idx="8604">
                  <c:v>-31.019100000000002</c:v>
                </c:pt>
                <c:pt idx="8605">
                  <c:v>-31.0792</c:v>
                </c:pt>
                <c:pt idx="8606">
                  <c:v>-31.145199999999999</c:v>
                </c:pt>
                <c:pt idx="8607">
                  <c:v>-31.215499999999999</c:v>
                </c:pt>
                <c:pt idx="8608">
                  <c:v>-31.2788</c:v>
                </c:pt>
                <c:pt idx="8609">
                  <c:v>-31.355699999999999</c:v>
                </c:pt>
                <c:pt idx="8610">
                  <c:v>-31.4224</c:v>
                </c:pt>
                <c:pt idx="8611">
                  <c:v>-31.484300000000001</c:v>
                </c:pt>
                <c:pt idx="8612">
                  <c:v>-31.556000000000001</c:v>
                </c:pt>
                <c:pt idx="8613">
                  <c:v>-31.627700000000001</c:v>
                </c:pt>
                <c:pt idx="8614">
                  <c:v>-31.701499999999999</c:v>
                </c:pt>
                <c:pt idx="8615">
                  <c:v>-31.770099999999999</c:v>
                </c:pt>
                <c:pt idx="8616">
                  <c:v>-31.8428</c:v>
                </c:pt>
                <c:pt idx="8617">
                  <c:v>-31.919699999999999</c:v>
                </c:pt>
                <c:pt idx="8618">
                  <c:v>-31.992799999999999</c:v>
                </c:pt>
                <c:pt idx="8619">
                  <c:v>-32.067900000000002</c:v>
                </c:pt>
                <c:pt idx="8620">
                  <c:v>-32.142200000000003</c:v>
                </c:pt>
                <c:pt idx="8621">
                  <c:v>-32.214700000000001</c:v>
                </c:pt>
                <c:pt idx="8622">
                  <c:v>-32.304499999999997</c:v>
                </c:pt>
                <c:pt idx="8623">
                  <c:v>-32.3718</c:v>
                </c:pt>
                <c:pt idx="8624">
                  <c:v>-32.4452</c:v>
                </c:pt>
                <c:pt idx="8625">
                  <c:v>-32.519399999999997</c:v>
                </c:pt>
                <c:pt idx="8626">
                  <c:v>-32.597200000000001</c:v>
                </c:pt>
                <c:pt idx="8627">
                  <c:v>-32.686900000000001</c:v>
                </c:pt>
                <c:pt idx="8628">
                  <c:v>-32.761699999999998</c:v>
                </c:pt>
                <c:pt idx="8629">
                  <c:v>-32.8431</c:v>
                </c:pt>
                <c:pt idx="8630">
                  <c:v>-32.926900000000003</c:v>
                </c:pt>
                <c:pt idx="8631">
                  <c:v>-33.005800000000001</c:v>
                </c:pt>
                <c:pt idx="8632">
                  <c:v>-33.087499999999999</c:v>
                </c:pt>
                <c:pt idx="8633">
                  <c:v>-33.181100000000001</c:v>
                </c:pt>
                <c:pt idx="8634">
                  <c:v>-33.262099999999997</c:v>
                </c:pt>
                <c:pt idx="8635">
                  <c:v>-33.351999999999997</c:v>
                </c:pt>
                <c:pt idx="8636">
                  <c:v>-33.431699999999999</c:v>
                </c:pt>
                <c:pt idx="8637">
                  <c:v>-33.520400000000002</c:v>
                </c:pt>
                <c:pt idx="8638">
                  <c:v>-33.622599999999998</c:v>
                </c:pt>
                <c:pt idx="8639">
                  <c:v>-33.695999999999998</c:v>
                </c:pt>
                <c:pt idx="8640">
                  <c:v>-33.790599999999998</c:v>
                </c:pt>
                <c:pt idx="8641">
                  <c:v>-33.8874</c:v>
                </c:pt>
                <c:pt idx="8642">
                  <c:v>-33.981499999999997</c:v>
                </c:pt>
                <c:pt idx="8643">
                  <c:v>-34.073799999999999</c:v>
                </c:pt>
                <c:pt idx="8644">
                  <c:v>-34.173900000000003</c:v>
                </c:pt>
                <c:pt idx="8645">
                  <c:v>-34.263300000000001</c:v>
                </c:pt>
                <c:pt idx="8646">
                  <c:v>-34.368200000000002</c:v>
                </c:pt>
                <c:pt idx="8647">
                  <c:v>-34.458599999999997</c:v>
                </c:pt>
                <c:pt idx="8648">
                  <c:v>-34.569800000000001</c:v>
                </c:pt>
                <c:pt idx="8649">
                  <c:v>-34.665900000000001</c:v>
                </c:pt>
                <c:pt idx="8650">
                  <c:v>-34.763399999999997</c:v>
                </c:pt>
                <c:pt idx="8651">
                  <c:v>-34.862000000000002</c:v>
                </c:pt>
                <c:pt idx="8652">
                  <c:v>-34.972999999999999</c:v>
                </c:pt>
                <c:pt idx="8653">
                  <c:v>-35.067700000000002</c:v>
                </c:pt>
                <c:pt idx="8654">
                  <c:v>-35.184100000000001</c:v>
                </c:pt>
                <c:pt idx="8655">
                  <c:v>-35.2941</c:v>
                </c:pt>
                <c:pt idx="8656">
                  <c:v>-35.392899999999997</c:v>
                </c:pt>
                <c:pt idx="8657">
                  <c:v>-35.508200000000002</c:v>
                </c:pt>
                <c:pt idx="8658">
                  <c:v>-35.6205</c:v>
                </c:pt>
                <c:pt idx="8659">
                  <c:v>-35.730800000000002</c:v>
                </c:pt>
                <c:pt idx="8660">
                  <c:v>-35.8583</c:v>
                </c:pt>
                <c:pt idx="8661">
                  <c:v>-35.966099999999997</c:v>
                </c:pt>
                <c:pt idx="8662">
                  <c:v>-36.081899999999997</c:v>
                </c:pt>
                <c:pt idx="8663">
                  <c:v>-36.2044</c:v>
                </c:pt>
                <c:pt idx="8664">
                  <c:v>-36.315600000000003</c:v>
                </c:pt>
                <c:pt idx="8665">
                  <c:v>-36.442999999999998</c:v>
                </c:pt>
                <c:pt idx="8666">
                  <c:v>-36.562100000000001</c:v>
                </c:pt>
                <c:pt idx="8667">
                  <c:v>-36.685299999999998</c:v>
                </c:pt>
                <c:pt idx="8668">
                  <c:v>-36.824399999999997</c:v>
                </c:pt>
                <c:pt idx="8669">
                  <c:v>-36.938499999999998</c:v>
                </c:pt>
                <c:pt idx="8670">
                  <c:v>-37.066400000000002</c:v>
                </c:pt>
                <c:pt idx="8671">
                  <c:v>-37.199300000000001</c:v>
                </c:pt>
                <c:pt idx="8672">
                  <c:v>-37.323500000000003</c:v>
                </c:pt>
                <c:pt idx="8673">
                  <c:v>-37.463000000000001</c:v>
                </c:pt>
                <c:pt idx="8674">
                  <c:v>-37.6038</c:v>
                </c:pt>
                <c:pt idx="8675">
                  <c:v>-37.731699999999996</c:v>
                </c:pt>
                <c:pt idx="8676">
                  <c:v>-37.878100000000003</c:v>
                </c:pt>
                <c:pt idx="8677">
                  <c:v>-38.009500000000003</c:v>
                </c:pt>
                <c:pt idx="8678">
                  <c:v>-38.163600000000002</c:v>
                </c:pt>
                <c:pt idx="8679">
                  <c:v>-38.298400000000001</c:v>
                </c:pt>
                <c:pt idx="8680">
                  <c:v>-38.452100000000002</c:v>
                </c:pt>
                <c:pt idx="8681">
                  <c:v>-38.588999999999999</c:v>
                </c:pt>
                <c:pt idx="8682">
                  <c:v>-38.742100000000001</c:v>
                </c:pt>
                <c:pt idx="8683">
                  <c:v>-38.8979</c:v>
                </c:pt>
                <c:pt idx="8684">
                  <c:v>-39.050899999999999</c:v>
                </c:pt>
                <c:pt idx="8685">
                  <c:v>-39.206099999999999</c:v>
                </c:pt>
                <c:pt idx="8686">
                  <c:v>-39.365900000000003</c:v>
                </c:pt>
                <c:pt idx="8687">
                  <c:v>-39.531700000000001</c:v>
                </c:pt>
                <c:pt idx="8688">
                  <c:v>-39.688499999999998</c:v>
                </c:pt>
                <c:pt idx="8689">
                  <c:v>-39.851100000000002</c:v>
                </c:pt>
                <c:pt idx="8690">
                  <c:v>-40.0212</c:v>
                </c:pt>
                <c:pt idx="8691">
                  <c:v>-40.186100000000003</c:v>
                </c:pt>
                <c:pt idx="8692">
                  <c:v>-40.354199999999999</c:v>
                </c:pt>
                <c:pt idx="8693">
                  <c:v>-40.535400000000003</c:v>
                </c:pt>
                <c:pt idx="8694">
                  <c:v>-40.700899999999997</c:v>
                </c:pt>
                <c:pt idx="8695">
                  <c:v>-40.893999999999998</c:v>
                </c:pt>
                <c:pt idx="8696">
                  <c:v>-41.069099999999999</c:v>
                </c:pt>
                <c:pt idx="8697">
                  <c:v>-41.252299999999998</c:v>
                </c:pt>
                <c:pt idx="8698">
                  <c:v>-41.434899999999999</c:v>
                </c:pt>
                <c:pt idx="8699">
                  <c:v>-41.631500000000003</c:v>
                </c:pt>
                <c:pt idx="8700">
                  <c:v>-41.822099999999999</c:v>
                </c:pt>
                <c:pt idx="8701">
                  <c:v>-42.012300000000003</c:v>
                </c:pt>
                <c:pt idx="8702">
                  <c:v>-42.210900000000002</c:v>
                </c:pt>
                <c:pt idx="8703">
                  <c:v>-42.412999999999997</c:v>
                </c:pt>
                <c:pt idx="8704">
                  <c:v>-42.6128</c:v>
                </c:pt>
                <c:pt idx="8705">
                  <c:v>-42.823300000000003</c:v>
                </c:pt>
                <c:pt idx="8706">
                  <c:v>-43.037300000000002</c:v>
                </c:pt>
                <c:pt idx="8707">
                  <c:v>-43.244</c:v>
                </c:pt>
                <c:pt idx="8708">
                  <c:v>-43.453000000000003</c:v>
                </c:pt>
                <c:pt idx="8709">
                  <c:v>-43.683500000000002</c:v>
                </c:pt>
                <c:pt idx="8710">
                  <c:v>-43.9024</c:v>
                </c:pt>
                <c:pt idx="8711">
                  <c:v>-44.120699999999999</c:v>
                </c:pt>
                <c:pt idx="8712">
                  <c:v>-44.360100000000003</c:v>
                </c:pt>
                <c:pt idx="8713">
                  <c:v>-44.5837</c:v>
                </c:pt>
                <c:pt idx="8714">
                  <c:v>-44.817700000000002</c:v>
                </c:pt>
                <c:pt idx="8715">
                  <c:v>-45.058799999999998</c:v>
                </c:pt>
                <c:pt idx="8716">
                  <c:v>-45.295000000000002</c:v>
                </c:pt>
                <c:pt idx="8717">
                  <c:v>-45.543199999999999</c:v>
                </c:pt>
                <c:pt idx="8718">
                  <c:v>-45.792099999999998</c:v>
                </c:pt>
                <c:pt idx="8719">
                  <c:v>-46.038499999999999</c:v>
                </c:pt>
                <c:pt idx="8720">
                  <c:v>-46.288899999999998</c:v>
                </c:pt>
                <c:pt idx="8721">
                  <c:v>-46.557200000000002</c:v>
                </c:pt>
                <c:pt idx="8722">
                  <c:v>-46.811300000000003</c:v>
                </c:pt>
                <c:pt idx="8723">
                  <c:v>-47.077300000000001</c:v>
                </c:pt>
                <c:pt idx="8724">
                  <c:v>-47.344200000000001</c:v>
                </c:pt>
                <c:pt idx="8725">
                  <c:v>-47.628500000000003</c:v>
                </c:pt>
                <c:pt idx="8726">
                  <c:v>-47.903700000000001</c:v>
                </c:pt>
                <c:pt idx="8727">
                  <c:v>-48.1736</c:v>
                </c:pt>
                <c:pt idx="8728">
                  <c:v>-48.464399999999998</c:v>
                </c:pt>
                <c:pt idx="8729">
                  <c:v>-48.754399999999997</c:v>
                </c:pt>
                <c:pt idx="8730">
                  <c:v>-49.047199999999997</c:v>
                </c:pt>
                <c:pt idx="8731">
                  <c:v>-49.344799999999999</c:v>
                </c:pt>
                <c:pt idx="8732">
                  <c:v>-49.642299999999999</c:v>
                </c:pt>
                <c:pt idx="8733">
                  <c:v>-49.943399999999997</c:v>
                </c:pt>
                <c:pt idx="8734">
                  <c:v>-50.254399999999997</c:v>
                </c:pt>
                <c:pt idx="8735">
                  <c:v>-50.563600000000001</c:v>
                </c:pt>
                <c:pt idx="8736">
                  <c:v>-50.878799999999998</c:v>
                </c:pt>
                <c:pt idx="8737">
                  <c:v>-51.205199999999998</c:v>
                </c:pt>
                <c:pt idx="8738">
                  <c:v>-51.527500000000003</c:v>
                </c:pt>
                <c:pt idx="8739">
                  <c:v>-51.859699999999997</c:v>
                </c:pt>
                <c:pt idx="8740">
                  <c:v>-52.184199999999997</c:v>
                </c:pt>
                <c:pt idx="8741">
                  <c:v>-52.523600000000002</c:v>
                </c:pt>
                <c:pt idx="8742">
                  <c:v>-52.866900000000001</c:v>
                </c:pt>
                <c:pt idx="8743">
                  <c:v>-53.2102</c:v>
                </c:pt>
                <c:pt idx="8744">
                  <c:v>-53.581400000000002</c:v>
                </c:pt>
                <c:pt idx="8745">
                  <c:v>-53.924199999999999</c:v>
                </c:pt>
                <c:pt idx="8746">
                  <c:v>-54.275199999999998</c:v>
                </c:pt>
                <c:pt idx="8747">
                  <c:v>-54.649000000000001</c:v>
                </c:pt>
                <c:pt idx="8748">
                  <c:v>-55.011299999999999</c:v>
                </c:pt>
                <c:pt idx="8749">
                  <c:v>-55.375100000000003</c:v>
                </c:pt>
                <c:pt idx="8750">
                  <c:v>-55.762700000000002</c:v>
                </c:pt>
                <c:pt idx="8751">
                  <c:v>-56.139899999999997</c:v>
                </c:pt>
                <c:pt idx="8752">
                  <c:v>-56.517200000000003</c:v>
                </c:pt>
                <c:pt idx="8753">
                  <c:v>-56.911099999999998</c:v>
                </c:pt>
                <c:pt idx="8754">
                  <c:v>-57.2973</c:v>
                </c:pt>
                <c:pt idx="8755">
                  <c:v>-57.698</c:v>
                </c:pt>
                <c:pt idx="8756">
                  <c:v>-58.097200000000001</c:v>
                </c:pt>
                <c:pt idx="8757">
                  <c:v>-58.502499999999998</c:v>
                </c:pt>
                <c:pt idx="8758">
                  <c:v>-58.911700000000003</c:v>
                </c:pt>
                <c:pt idx="8759">
                  <c:v>-59.326099999999997</c:v>
                </c:pt>
                <c:pt idx="8760">
                  <c:v>-59.734499999999997</c:v>
                </c:pt>
                <c:pt idx="8761">
                  <c:v>-60.160600000000002</c:v>
                </c:pt>
                <c:pt idx="8762">
                  <c:v>-60.585500000000003</c:v>
                </c:pt>
                <c:pt idx="8763">
                  <c:v>-61.008699999999997</c:v>
                </c:pt>
                <c:pt idx="8764">
                  <c:v>-61.450499999999998</c:v>
                </c:pt>
                <c:pt idx="8765">
                  <c:v>-61.881300000000003</c:v>
                </c:pt>
                <c:pt idx="8766">
                  <c:v>-62.3264</c:v>
                </c:pt>
                <c:pt idx="8767">
                  <c:v>-62.781399999999998</c:v>
                </c:pt>
                <c:pt idx="8768">
                  <c:v>-63.220199999999998</c:v>
                </c:pt>
                <c:pt idx="8769">
                  <c:v>-63.679000000000002</c:v>
                </c:pt>
                <c:pt idx="8770">
                  <c:v>-64.130499999999998</c:v>
                </c:pt>
                <c:pt idx="8771">
                  <c:v>-64.585099999999997</c:v>
                </c:pt>
                <c:pt idx="8772">
                  <c:v>-65.0625</c:v>
                </c:pt>
                <c:pt idx="8773">
                  <c:v>-65.523799999999994</c:v>
                </c:pt>
                <c:pt idx="8774">
                  <c:v>-65.986599999999996</c:v>
                </c:pt>
                <c:pt idx="8775">
                  <c:v>-66.470500000000001</c:v>
                </c:pt>
                <c:pt idx="8776">
                  <c:v>-66.957300000000004</c:v>
                </c:pt>
                <c:pt idx="8777">
                  <c:v>-67.439300000000003</c:v>
                </c:pt>
                <c:pt idx="8778">
                  <c:v>-67.924099999999996</c:v>
                </c:pt>
                <c:pt idx="8779">
                  <c:v>-68.408900000000003</c:v>
                </c:pt>
                <c:pt idx="8780">
                  <c:v>-68.910899999999998</c:v>
                </c:pt>
                <c:pt idx="8781">
                  <c:v>-69.4041</c:v>
                </c:pt>
                <c:pt idx="8782">
                  <c:v>-69.899500000000003</c:v>
                </c:pt>
                <c:pt idx="8783">
                  <c:v>-70.403800000000004</c:v>
                </c:pt>
                <c:pt idx="8784">
                  <c:v>-70.905699999999996</c:v>
                </c:pt>
                <c:pt idx="8785">
                  <c:v>-71.424999999999997</c:v>
                </c:pt>
                <c:pt idx="8786">
                  <c:v>-71.933899999999994</c:v>
                </c:pt>
                <c:pt idx="8787">
                  <c:v>-72.431700000000006</c:v>
                </c:pt>
                <c:pt idx="8788">
                  <c:v>-72.962999999999994</c:v>
                </c:pt>
                <c:pt idx="8789">
                  <c:v>-73.485799999999998</c:v>
                </c:pt>
                <c:pt idx="8790">
                  <c:v>-74.007900000000006</c:v>
                </c:pt>
                <c:pt idx="8791">
                  <c:v>-74.536100000000005</c:v>
                </c:pt>
                <c:pt idx="8792">
                  <c:v>-75.061999999999998</c:v>
                </c:pt>
                <c:pt idx="8793">
                  <c:v>-75.599000000000004</c:v>
                </c:pt>
                <c:pt idx="8794">
                  <c:v>-76.130700000000004</c:v>
                </c:pt>
                <c:pt idx="8795">
                  <c:v>-76.672600000000003</c:v>
                </c:pt>
                <c:pt idx="8796">
                  <c:v>-77.211500000000001</c:v>
                </c:pt>
                <c:pt idx="8797">
                  <c:v>-77.749499999999998</c:v>
                </c:pt>
                <c:pt idx="8798">
                  <c:v>-78.297799999999995</c:v>
                </c:pt>
                <c:pt idx="8799">
                  <c:v>-78.829800000000006</c:v>
                </c:pt>
                <c:pt idx="8800">
                  <c:v>-79.379000000000005</c:v>
                </c:pt>
                <c:pt idx="8801">
                  <c:v>-79.936599999999999</c:v>
                </c:pt>
                <c:pt idx="8802">
                  <c:v>-80.486400000000003</c:v>
                </c:pt>
                <c:pt idx="8803">
                  <c:v>-81.039100000000005</c:v>
                </c:pt>
                <c:pt idx="8804">
                  <c:v>-81.593599999999995</c:v>
                </c:pt>
                <c:pt idx="8805">
                  <c:v>-82.147300000000001</c:v>
                </c:pt>
                <c:pt idx="8806">
                  <c:v>-82.708600000000004</c:v>
                </c:pt>
                <c:pt idx="8807">
                  <c:v>-83.268500000000003</c:v>
                </c:pt>
                <c:pt idx="8808">
                  <c:v>-83.834500000000006</c:v>
                </c:pt>
                <c:pt idx="8809">
                  <c:v>-84.393000000000001</c:v>
                </c:pt>
                <c:pt idx="8810">
                  <c:v>-84.9542</c:v>
                </c:pt>
                <c:pt idx="8811">
                  <c:v>-85.515699999999995</c:v>
                </c:pt>
                <c:pt idx="8812">
                  <c:v>-86.069400000000002</c:v>
                </c:pt>
                <c:pt idx="8813">
                  <c:v>-86.632300000000001</c:v>
                </c:pt>
                <c:pt idx="8814">
                  <c:v>-87.195400000000006</c:v>
                </c:pt>
                <c:pt idx="8815">
                  <c:v>-87.759799999999998</c:v>
                </c:pt>
                <c:pt idx="8816">
                  <c:v>-88.321100000000001</c:v>
                </c:pt>
                <c:pt idx="8817">
                  <c:v>-88.903300000000002</c:v>
                </c:pt>
                <c:pt idx="8818">
                  <c:v>-89.480099999999993</c:v>
                </c:pt>
                <c:pt idx="8819">
                  <c:v>-90.047899999999998</c:v>
                </c:pt>
                <c:pt idx="8820">
                  <c:v>-90.627300000000005</c:v>
                </c:pt>
                <c:pt idx="8821">
                  <c:v>-91.209599999999995</c:v>
                </c:pt>
                <c:pt idx="8822">
                  <c:v>-91.787999999999997</c:v>
                </c:pt>
                <c:pt idx="8823">
                  <c:v>-92.362799999999993</c:v>
                </c:pt>
                <c:pt idx="8824">
                  <c:v>-92.944000000000003</c:v>
                </c:pt>
                <c:pt idx="8825">
                  <c:v>-93.542500000000004</c:v>
                </c:pt>
                <c:pt idx="8826">
                  <c:v>-94.1233</c:v>
                </c:pt>
                <c:pt idx="8827">
                  <c:v>-94.713099999999997</c:v>
                </c:pt>
                <c:pt idx="8828">
                  <c:v>-95.283799999999999</c:v>
                </c:pt>
                <c:pt idx="8829">
                  <c:v>-95.855900000000005</c:v>
                </c:pt>
                <c:pt idx="8830">
                  <c:v>-96.429599999999994</c:v>
                </c:pt>
                <c:pt idx="8831">
                  <c:v>-97.008899999999997</c:v>
                </c:pt>
                <c:pt idx="8832">
                  <c:v>-97.591499999999996</c:v>
                </c:pt>
                <c:pt idx="8833">
                  <c:v>-98.171700000000001</c:v>
                </c:pt>
                <c:pt idx="8834">
                  <c:v>-98.746799999999993</c:v>
                </c:pt>
                <c:pt idx="8835">
                  <c:v>-99.331199999999995</c:v>
                </c:pt>
                <c:pt idx="8836">
                  <c:v>-99.904200000000003</c:v>
                </c:pt>
                <c:pt idx="8837">
                  <c:v>-100.47799999999999</c:v>
                </c:pt>
                <c:pt idx="8838">
                  <c:v>-101.06399999999999</c:v>
                </c:pt>
                <c:pt idx="8839">
                  <c:v>-101.636</c:v>
                </c:pt>
                <c:pt idx="8840">
                  <c:v>-102.221</c:v>
                </c:pt>
                <c:pt idx="8841">
                  <c:v>-102.791</c:v>
                </c:pt>
                <c:pt idx="8842">
                  <c:v>-103.36499999999999</c:v>
                </c:pt>
                <c:pt idx="8843">
                  <c:v>-103.947</c:v>
                </c:pt>
                <c:pt idx="8844">
                  <c:v>-104.52200000000001</c:v>
                </c:pt>
                <c:pt idx="8845">
                  <c:v>-105.09699999999999</c:v>
                </c:pt>
                <c:pt idx="8846">
                  <c:v>-105.676</c:v>
                </c:pt>
                <c:pt idx="8847">
                  <c:v>-106.253</c:v>
                </c:pt>
                <c:pt idx="8848">
                  <c:v>-106.83199999999999</c:v>
                </c:pt>
                <c:pt idx="8849">
                  <c:v>-107.396</c:v>
                </c:pt>
                <c:pt idx="8850">
                  <c:v>-107.956</c:v>
                </c:pt>
                <c:pt idx="8851">
                  <c:v>-108.54300000000001</c:v>
                </c:pt>
                <c:pt idx="8852">
                  <c:v>-109.129</c:v>
                </c:pt>
                <c:pt idx="8853">
                  <c:v>-109.712</c:v>
                </c:pt>
                <c:pt idx="8854">
                  <c:v>-110.274</c:v>
                </c:pt>
                <c:pt idx="8855">
                  <c:v>-110.836</c:v>
                </c:pt>
                <c:pt idx="8856">
                  <c:v>-111.399</c:v>
                </c:pt>
                <c:pt idx="8857">
                  <c:v>-111.96</c:v>
                </c:pt>
                <c:pt idx="8858">
                  <c:v>-112.523</c:v>
                </c:pt>
                <c:pt idx="8859">
                  <c:v>-113.096</c:v>
                </c:pt>
                <c:pt idx="8860">
                  <c:v>-113.651</c:v>
                </c:pt>
                <c:pt idx="8861">
                  <c:v>-114.206</c:v>
                </c:pt>
                <c:pt idx="8862">
                  <c:v>-114.762</c:v>
                </c:pt>
                <c:pt idx="8863">
                  <c:v>-115.316</c:v>
                </c:pt>
                <c:pt idx="8864">
                  <c:v>-115.9</c:v>
                </c:pt>
                <c:pt idx="8865">
                  <c:v>-116.49</c:v>
                </c:pt>
                <c:pt idx="8866">
                  <c:v>-117.042</c:v>
                </c:pt>
                <c:pt idx="8867">
                  <c:v>-117.583</c:v>
                </c:pt>
                <c:pt idx="8868">
                  <c:v>-118.136</c:v>
                </c:pt>
                <c:pt idx="8869">
                  <c:v>-118.68600000000001</c:v>
                </c:pt>
                <c:pt idx="8870">
                  <c:v>-119.239</c:v>
                </c:pt>
                <c:pt idx="8871">
                  <c:v>-119.77800000000001</c:v>
                </c:pt>
                <c:pt idx="8872">
                  <c:v>-120.316</c:v>
                </c:pt>
                <c:pt idx="8873">
                  <c:v>-120.871</c:v>
                </c:pt>
                <c:pt idx="8874">
                  <c:v>-121.401</c:v>
                </c:pt>
                <c:pt idx="8875">
                  <c:v>-121.943</c:v>
                </c:pt>
                <c:pt idx="8876">
                  <c:v>-122.48699999999999</c:v>
                </c:pt>
                <c:pt idx="8877">
                  <c:v>-123.018</c:v>
                </c:pt>
                <c:pt idx="8878">
                  <c:v>-123.568</c:v>
                </c:pt>
                <c:pt idx="8879">
                  <c:v>-124.09699999999999</c:v>
                </c:pt>
                <c:pt idx="8880">
                  <c:v>-124.623</c:v>
                </c:pt>
                <c:pt idx="8881">
                  <c:v>-125.164</c:v>
                </c:pt>
                <c:pt idx="8882">
                  <c:v>-125.68</c:v>
                </c:pt>
                <c:pt idx="8883">
                  <c:v>-126.212</c:v>
                </c:pt>
                <c:pt idx="8884">
                  <c:v>-126.74</c:v>
                </c:pt>
                <c:pt idx="8885">
                  <c:v>-127.25700000000001</c:v>
                </c:pt>
                <c:pt idx="8886">
                  <c:v>-127.779</c:v>
                </c:pt>
                <c:pt idx="8887">
                  <c:v>-128.29599999999999</c:v>
                </c:pt>
                <c:pt idx="8888">
                  <c:v>-128.80600000000001</c:v>
                </c:pt>
                <c:pt idx="8889">
                  <c:v>-129.33099999999999</c:v>
                </c:pt>
                <c:pt idx="8890">
                  <c:v>-129.84399999999999</c:v>
                </c:pt>
                <c:pt idx="8891">
                  <c:v>-130.35400000000001</c:v>
                </c:pt>
                <c:pt idx="8892">
                  <c:v>-130.869</c:v>
                </c:pt>
                <c:pt idx="8893">
                  <c:v>-131.37</c:v>
                </c:pt>
                <c:pt idx="8894">
                  <c:v>-131.886</c:v>
                </c:pt>
                <c:pt idx="8895">
                  <c:v>-132.39500000000001</c:v>
                </c:pt>
                <c:pt idx="8896">
                  <c:v>-132.89599999999999</c:v>
                </c:pt>
                <c:pt idx="8897">
                  <c:v>-133.40600000000001</c:v>
                </c:pt>
                <c:pt idx="8898">
                  <c:v>-133.93299999999999</c:v>
                </c:pt>
                <c:pt idx="8899">
                  <c:v>-134.43899999999999</c:v>
                </c:pt>
                <c:pt idx="8900">
                  <c:v>-134.94399999999999</c:v>
                </c:pt>
                <c:pt idx="8901">
                  <c:v>-135.43600000000001</c:v>
                </c:pt>
                <c:pt idx="8902">
                  <c:v>-135.93</c:v>
                </c:pt>
                <c:pt idx="8903">
                  <c:v>-136.44</c:v>
                </c:pt>
                <c:pt idx="8904">
                  <c:v>-136.94399999999999</c:v>
                </c:pt>
                <c:pt idx="8905">
                  <c:v>-137.43100000000001</c:v>
                </c:pt>
                <c:pt idx="8906">
                  <c:v>-137.90899999999999</c:v>
                </c:pt>
                <c:pt idx="8907">
                  <c:v>-138.404</c:v>
                </c:pt>
                <c:pt idx="8908">
                  <c:v>-138.89099999999999</c:v>
                </c:pt>
                <c:pt idx="8909">
                  <c:v>-139.37799999999999</c:v>
                </c:pt>
                <c:pt idx="8910">
                  <c:v>-139.86000000000001</c:v>
                </c:pt>
                <c:pt idx="8911">
                  <c:v>-140.34800000000001</c:v>
                </c:pt>
                <c:pt idx="8912">
                  <c:v>-140.83000000000001</c:v>
                </c:pt>
                <c:pt idx="8913">
                  <c:v>-141.31</c:v>
                </c:pt>
                <c:pt idx="8914">
                  <c:v>-141.78399999999999</c:v>
                </c:pt>
                <c:pt idx="8915">
                  <c:v>-142.274</c:v>
                </c:pt>
                <c:pt idx="8916">
                  <c:v>-142.755</c:v>
                </c:pt>
                <c:pt idx="8917">
                  <c:v>-143.22800000000001</c:v>
                </c:pt>
                <c:pt idx="8918">
                  <c:v>-143.70099999999999</c:v>
                </c:pt>
                <c:pt idx="8919">
                  <c:v>-144.167</c:v>
                </c:pt>
                <c:pt idx="8920">
                  <c:v>-144.63399999999999</c:v>
                </c:pt>
                <c:pt idx="8921">
                  <c:v>-145.09800000000001</c:v>
                </c:pt>
                <c:pt idx="8922">
                  <c:v>-145.542</c:v>
                </c:pt>
                <c:pt idx="8923">
                  <c:v>-145.995</c:v>
                </c:pt>
                <c:pt idx="8924">
                  <c:v>-146.44399999999999</c:v>
                </c:pt>
                <c:pt idx="8925">
                  <c:v>-146.898</c:v>
                </c:pt>
                <c:pt idx="8926">
                  <c:v>-147.35599999999999</c:v>
                </c:pt>
                <c:pt idx="8927">
                  <c:v>-147.815</c:v>
                </c:pt>
                <c:pt idx="8928">
                  <c:v>-148.279</c:v>
                </c:pt>
                <c:pt idx="8929">
                  <c:v>-148.73400000000001</c:v>
                </c:pt>
                <c:pt idx="8930">
                  <c:v>-149.19</c:v>
                </c:pt>
                <c:pt idx="8931">
                  <c:v>-149.64099999999999</c:v>
                </c:pt>
                <c:pt idx="8932">
                  <c:v>-150.08699999999999</c:v>
                </c:pt>
                <c:pt idx="8933">
                  <c:v>-150.52699999999999</c:v>
                </c:pt>
                <c:pt idx="8934">
                  <c:v>-150.96299999999999</c:v>
                </c:pt>
                <c:pt idx="8935">
                  <c:v>-151.41499999999999</c:v>
                </c:pt>
                <c:pt idx="8936">
                  <c:v>-151.85499999999999</c:v>
                </c:pt>
                <c:pt idx="8937">
                  <c:v>-152.298</c:v>
                </c:pt>
                <c:pt idx="8938">
                  <c:v>-152.739</c:v>
                </c:pt>
                <c:pt idx="8939">
                  <c:v>-153.17699999999999</c:v>
                </c:pt>
                <c:pt idx="8940">
                  <c:v>-153.62100000000001</c:v>
                </c:pt>
                <c:pt idx="8941">
                  <c:v>-154.06399999999999</c:v>
                </c:pt>
                <c:pt idx="8942">
                  <c:v>-154.506</c:v>
                </c:pt>
                <c:pt idx="8943">
                  <c:v>-154.94200000000001</c:v>
                </c:pt>
                <c:pt idx="8944">
                  <c:v>-155.37200000000001</c:v>
                </c:pt>
                <c:pt idx="8945">
                  <c:v>-155.81299999999999</c:v>
                </c:pt>
                <c:pt idx="8946">
                  <c:v>-156.24700000000001</c:v>
                </c:pt>
                <c:pt idx="8947">
                  <c:v>-156.68299999999999</c:v>
                </c:pt>
                <c:pt idx="8948">
                  <c:v>-157.119</c:v>
                </c:pt>
                <c:pt idx="8949">
                  <c:v>-157.54300000000001</c:v>
                </c:pt>
                <c:pt idx="8950">
                  <c:v>-157.96700000000001</c:v>
                </c:pt>
                <c:pt idx="8951">
                  <c:v>-158.381</c:v>
                </c:pt>
                <c:pt idx="8952">
                  <c:v>-158.809</c:v>
                </c:pt>
                <c:pt idx="8953">
                  <c:v>-159.23699999999999</c:v>
                </c:pt>
                <c:pt idx="8954">
                  <c:v>-159.64400000000001</c:v>
                </c:pt>
                <c:pt idx="8955">
                  <c:v>-160.084</c:v>
                </c:pt>
                <c:pt idx="8956">
                  <c:v>-160.49299999999999</c:v>
                </c:pt>
                <c:pt idx="8957">
                  <c:v>-160.90799999999999</c:v>
                </c:pt>
                <c:pt idx="8958">
                  <c:v>-161.327</c:v>
                </c:pt>
                <c:pt idx="8959">
                  <c:v>-161.74100000000001</c:v>
                </c:pt>
                <c:pt idx="8960">
                  <c:v>-162.16</c:v>
                </c:pt>
                <c:pt idx="8961">
                  <c:v>-162.57499999999999</c:v>
                </c:pt>
                <c:pt idx="8962">
                  <c:v>-162.99100000000001</c:v>
                </c:pt>
                <c:pt idx="8963">
                  <c:v>-163.399</c:v>
                </c:pt>
                <c:pt idx="8964">
                  <c:v>-163.82499999999999</c:v>
                </c:pt>
                <c:pt idx="8965">
                  <c:v>-164.22800000000001</c:v>
                </c:pt>
                <c:pt idx="8966">
                  <c:v>-164.65199999999999</c:v>
                </c:pt>
                <c:pt idx="8967">
                  <c:v>-165.072</c:v>
                </c:pt>
                <c:pt idx="8968">
                  <c:v>-165.48400000000001</c:v>
                </c:pt>
                <c:pt idx="8969">
                  <c:v>-165.89699999999999</c:v>
                </c:pt>
                <c:pt idx="8970">
                  <c:v>-166.30500000000001</c:v>
                </c:pt>
                <c:pt idx="8971">
                  <c:v>-166.71100000000001</c:v>
                </c:pt>
                <c:pt idx="8972">
                  <c:v>-167.114</c:v>
                </c:pt>
                <c:pt idx="8973">
                  <c:v>-167.52600000000001</c:v>
                </c:pt>
                <c:pt idx="8974">
                  <c:v>-167.94399999999999</c:v>
                </c:pt>
                <c:pt idx="8975">
                  <c:v>-168.346</c:v>
                </c:pt>
                <c:pt idx="8976">
                  <c:v>-168.76400000000001</c:v>
                </c:pt>
                <c:pt idx="8977">
                  <c:v>-169.173</c:v>
                </c:pt>
                <c:pt idx="8978">
                  <c:v>-169.56100000000001</c:v>
                </c:pt>
                <c:pt idx="8979">
                  <c:v>-169.96700000000001</c:v>
                </c:pt>
                <c:pt idx="8980">
                  <c:v>-170.37100000000001</c:v>
                </c:pt>
                <c:pt idx="8981">
                  <c:v>-170.791</c:v>
                </c:pt>
                <c:pt idx="8982">
                  <c:v>-171.19</c:v>
                </c:pt>
                <c:pt idx="8983">
                  <c:v>-171.59399999999999</c:v>
                </c:pt>
                <c:pt idx="8984">
                  <c:v>-172.01</c:v>
                </c:pt>
                <c:pt idx="8985">
                  <c:v>-172.423</c:v>
                </c:pt>
                <c:pt idx="8986">
                  <c:v>-172.83099999999999</c:v>
                </c:pt>
                <c:pt idx="8987">
                  <c:v>-173.23599999999999</c:v>
                </c:pt>
                <c:pt idx="8988">
                  <c:v>-173.66300000000001</c:v>
                </c:pt>
                <c:pt idx="8989">
                  <c:v>-174.08699999999999</c:v>
                </c:pt>
                <c:pt idx="8990">
                  <c:v>-174.52</c:v>
                </c:pt>
                <c:pt idx="8991">
                  <c:v>-174.93799999999999</c:v>
                </c:pt>
                <c:pt idx="8992">
                  <c:v>-175.34700000000001</c:v>
                </c:pt>
                <c:pt idx="8993">
                  <c:v>-175.77</c:v>
                </c:pt>
                <c:pt idx="8994">
                  <c:v>-176.16900000000001</c:v>
                </c:pt>
                <c:pt idx="8995">
                  <c:v>-176.577</c:v>
                </c:pt>
                <c:pt idx="8996">
                  <c:v>-177.006</c:v>
                </c:pt>
                <c:pt idx="8997">
                  <c:v>-177.41300000000001</c:v>
                </c:pt>
                <c:pt idx="8998">
                  <c:v>-177.816</c:v>
                </c:pt>
                <c:pt idx="8999">
                  <c:v>-178.22399999999999</c:v>
                </c:pt>
                <c:pt idx="9000">
                  <c:v>-178.64699999999999</c:v>
                </c:pt>
                <c:pt idx="9001">
                  <c:v>-179.06100000000001</c:v>
                </c:pt>
                <c:pt idx="9002">
                  <c:v>-179.46799999999999</c:v>
                </c:pt>
                <c:pt idx="9003">
                  <c:v>-179.88300000000001</c:v>
                </c:pt>
                <c:pt idx="9004">
                  <c:v>-180.29400000000001</c:v>
                </c:pt>
                <c:pt idx="9005">
                  <c:v>-180.7</c:v>
                </c:pt>
                <c:pt idx="9006">
                  <c:v>-181.13800000000001</c:v>
                </c:pt>
                <c:pt idx="9007">
                  <c:v>-181.56700000000001</c:v>
                </c:pt>
                <c:pt idx="9008">
                  <c:v>-181.99600000000001</c:v>
                </c:pt>
                <c:pt idx="9009">
                  <c:v>-182.45500000000001</c:v>
                </c:pt>
                <c:pt idx="9010">
                  <c:v>-182.87200000000001</c:v>
                </c:pt>
                <c:pt idx="9011">
                  <c:v>-183.28399999999999</c:v>
                </c:pt>
                <c:pt idx="9012">
                  <c:v>-183.70500000000001</c:v>
                </c:pt>
                <c:pt idx="9013">
                  <c:v>-184.14599999999999</c:v>
                </c:pt>
                <c:pt idx="9014">
                  <c:v>-184.53</c:v>
                </c:pt>
                <c:pt idx="9015">
                  <c:v>-184.93199999999999</c:v>
                </c:pt>
                <c:pt idx="9016">
                  <c:v>-185.35900000000001</c:v>
                </c:pt>
                <c:pt idx="9017">
                  <c:v>-185.77199999999999</c:v>
                </c:pt>
                <c:pt idx="9018">
                  <c:v>-186.17400000000001</c:v>
                </c:pt>
                <c:pt idx="9019">
                  <c:v>-186.607</c:v>
                </c:pt>
                <c:pt idx="9020">
                  <c:v>-187.03100000000001</c:v>
                </c:pt>
                <c:pt idx="9021">
                  <c:v>-187.453</c:v>
                </c:pt>
                <c:pt idx="9022">
                  <c:v>-187.887</c:v>
                </c:pt>
                <c:pt idx="9023">
                  <c:v>-188.34700000000001</c:v>
                </c:pt>
                <c:pt idx="9024">
                  <c:v>-188.77600000000001</c:v>
                </c:pt>
                <c:pt idx="9025">
                  <c:v>-189.23599999999999</c:v>
                </c:pt>
                <c:pt idx="9026">
                  <c:v>-189.69399999999999</c:v>
                </c:pt>
                <c:pt idx="9027">
                  <c:v>-190.12100000000001</c:v>
                </c:pt>
                <c:pt idx="9028">
                  <c:v>-190.57300000000001</c:v>
                </c:pt>
                <c:pt idx="9029">
                  <c:v>-191.01</c:v>
                </c:pt>
                <c:pt idx="9030">
                  <c:v>-191.48699999999999</c:v>
                </c:pt>
                <c:pt idx="9031">
                  <c:v>-191.958</c:v>
                </c:pt>
                <c:pt idx="9032">
                  <c:v>-192.44</c:v>
                </c:pt>
                <c:pt idx="9033">
                  <c:v>-192.90199999999999</c:v>
                </c:pt>
                <c:pt idx="9034">
                  <c:v>-193.36699999999999</c:v>
                </c:pt>
                <c:pt idx="9035">
                  <c:v>-193.852</c:v>
                </c:pt>
                <c:pt idx="9036">
                  <c:v>-194.31899999999999</c:v>
                </c:pt>
                <c:pt idx="9037">
                  <c:v>-194.78100000000001</c:v>
                </c:pt>
                <c:pt idx="9038">
                  <c:v>-195.27199999999999</c:v>
                </c:pt>
                <c:pt idx="9039">
                  <c:v>-195.75800000000001</c:v>
                </c:pt>
                <c:pt idx="9040">
                  <c:v>-196.24299999999999</c:v>
                </c:pt>
                <c:pt idx="9041">
                  <c:v>-196.74299999999999</c:v>
                </c:pt>
                <c:pt idx="9042">
                  <c:v>-197.255</c:v>
                </c:pt>
                <c:pt idx="9043">
                  <c:v>-197.767</c:v>
                </c:pt>
                <c:pt idx="9044">
                  <c:v>-198.286</c:v>
                </c:pt>
                <c:pt idx="9045">
                  <c:v>-198.8</c:v>
                </c:pt>
                <c:pt idx="9046">
                  <c:v>-199.321</c:v>
                </c:pt>
                <c:pt idx="9047">
                  <c:v>-199.84299999999999</c:v>
                </c:pt>
                <c:pt idx="9048">
                  <c:v>-200.35900000000001</c:v>
                </c:pt>
                <c:pt idx="9049">
                  <c:v>-200.88399999999999</c:v>
                </c:pt>
                <c:pt idx="9050">
                  <c:v>-201.40600000000001</c:v>
                </c:pt>
                <c:pt idx="9051">
                  <c:v>-201.93</c:v>
                </c:pt>
                <c:pt idx="9052">
                  <c:v>-202.46799999999999</c:v>
                </c:pt>
                <c:pt idx="9053">
                  <c:v>-203.02</c:v>
                </c:pt>
                <c:pt idx="9054">
                  <c:v>-203.56899999999999</c:v>
                </c:pt>
                <c:pt idx="9055">
                  <c:v>-204.12299999999999</c:v>
                </c:pt>
                <c:pt idx="9056">
                  <c:v>-204.68</c:v>
                </c:pt>
                <c:pt idx="9057">
                  <c:v>-205.26599999999999</c:v>
                </c:pt>
                <c:pt idx="9058">
                  <c:v>-205.846</c:v>
                </c:pt>
                <c:pt idx="9059">
                  <c:v>-206.45500000000001</c:v>
                </c:pt>
                <c:pt idx="9060">
                  <c:v>-207.01900000000001</c:v>
                </c:pt>
                <c:pt idx="9061">
                  <c:v>-207.62</c:v>
                </c:pt>
                <c:pt idx="9062">
                  <c:v>-208.2</c:v>
                </c:pt>
                <c:pt idx="9063">
                  <c:v>-208.79400000000001</c:v>
                </c:pt>
                <c:pt idx="9064">
                  <c:v>-209.40100000000001</c:v>
                </c:pt>
                <c:pt idx="9065">
                  <c:v>-210.01400000000001</c:v>
                </c:pt>
                <c:pt idx="9066">
                  <c:v>-210.62</c:v>
                </c:pt>
                <c:pt idx="9067">
                  <c:v>-211.238</c:v>
                </c:pt>
                <c:pt idx="9068">
                  <c:v>-211.90199999999999</c:v>
                </c:pt>
                <c:pt idx="9069">
                  <c:v>-212.542</c:v>
                </c:pt>
                <c:pt idx="9070">
                  <c:v>-213.178</c:v>
                </c:pt>
                <c:pt idx="9071">
                  <c:v>-213.82</c:v>
                </c:pt>
                <c:pt idx="9072">
                  <c:v>-214.46899999999999</c:v>
                </c:pt>
                <c:pt idx="9073">
                  <c:v>-215.11699999999999</c:v>
                </c:pt>
                <c:pt idx="9074">
                  <c:v>-215.79300000000001</c:v>
                </c:pt>
                <c:pt idx="9075">
                  <c:v>-216.44200000000001</c:v>
                </c:pt>
                <c:pt idx="9076">
                  <c:v>-217.13499999999999</c:v>
                </c:pt>
                <c:pt idx="9077">
                  <c:v>-217.80799999999999</c:v>
                </c:pt>
                <c:pt idx="9078">
                  <c:v>-218.501</c:v>
                </c:pt>
                <c:pt idx="9079">
                  <c:v>-219.21899999999999</c:v>
                </c:pt>
                <c:pt idx="9080">
                  <c:v>-219.929</c:v>
                </c:pt>
                <c:pt idx="9081">
                  <c:v>-220.64500000000001</c:v>
                </c:pt>
                <c:pt idx="9082">
                  <c:v>-221.374</c:v>
                </c:pt>
                <c:pt idx="9083">
                  <c:v>-222.10599999999999</c:v>
                </c:pt>
                <c:pt idx="9084">
                  <c:v>-222.828</c:v>
                </c:pt>
                <c:pt idx="9085">
                  <c:v>-223.58099999999999</c:v>
                </c:pt>
                <c:pt idx="9086">
                  <c:v>-224.32900000000001</c:v>
                </c:pt>
                <c:pt idx="9087">
                  <c:v>-225.101</c:v>
                </c:pt>
                <c:pt idx="9088">
                  <c:v>-225.858</c:v>
                </c:pt>
                <c:pt idx="9089">
                  <c:v>-226.626</c:v>
                </c:pt>
                <c:pt idx="9090">
                  <c:v>-227.416</c:v>
                </c:pt>
                <c:pt idx="9091">
                  <c:v>-228.2</c:v>
                </c:pt>
                <c:pt idx="9092">
                  <c:v>-229.00399999999999</c:v>
                </c:pt>
                <c:pt idx="9093">
                  <c:v>-229.81200000000001</c:v>
                </c:pt>
                <c:pt idx="9094">
                  <c:v>-230.61600000000001</c:v>
                </c:pt>
                <c:pt idx="9095">
                  <c:v>-231.45</c:v>
                </c:pt>
                <c:pt idx="9096">
                  <c:v>-232.29</c:v>
                </c:pt>
                <c:pt idx="9097">
                  <c:v>-233.09800000000001</c:v>
                </c:pt>
                <c:pt idx="9098">
                  <c:v>-233.971</c:v>
                </c:pt>
                <c:pt idx="9099">
                  <c:v>-234.83600000000001</c:v>
                </c:pt>
                <c:pt idx="9100">
                  <c:v>-235.69200000000001</c:v>
                </c:pt>
                <c:pt idx="9101">
                  <c:v>-236.57900000000001</c:v>
                </c:pt>
                <c:pt idx="9102">
                  <c:v>-237.45599999999999</c:v>
                </c:pt>
                <c:pt idx="9103">
                  <c:v>-238.333</c:v>
                </c:pt>
                <c:pt idx="9104">
                  <c:v>-238.83500000000001</c:v>
                </c:pt>
                <c:pt idx="9105">
                  <c:v>-238.91499999999999</c:v>
                </c:pt>
                <c:pt idx="9106">
                  <c:v>-237.29</c:v>
                </c:pt>
                <c:pt idx="9107">
                  <c:v>-235.30199999999999</c:v>
                </c:pt>
                <c:pt idx="9108">
                  <c:v>-233.56800000000001</c:v>
                </c:pt>
                <c:pt idx="9109">
                  <c:v>-231.90199999999999</c:v>
                </c:pt>
                <c:pt idx="9110">
                  <c:v>-230.274</c:v>
                </c:pt>
                <c:pt idx="9111">
                  <c:v>-228.691</c:v>
                </c:pt>
                <c:pt idx="9112">
                  <c:v>-227.12899999999999</c:v>
                </c:pt>
                <c:pt idx="9113">
                  <c:v>-225.59399999999999</c:v>
                </c:pt>
                <c:pt idx="9114">
                  <c:v>-224.078</c:v>
                </c:pt>
                <c:pt idx="9115">
                  <c:v>-222.56800000000001</c:v>
                </c:pt>
                <c:pt idx="9116">
                  <c:v>-221.077</c:v>
                </c:pt>
                <c:pt idx="9117">
                  <c:v>-219.613</c:v>
                </c:pt>
                <c:pt idx="9118">
                  <c:v>-218.179</c:v>
                </c:pt>
                <c:pt idx="9119">
                  <c:v>-216.708</c:v>
                </c:pt>
                <c:pt idx="9120">
                  <c:v>-215.316</c:v>
                </c:pt>
                <c:pt idx="9121">
                  <c:v>-213.892</c:v>
                </c:pt>
                <c:pt idx="9122">
                  <c:v>-212.51599999999999</c:v>
                </c:pt>
                <c:pt idx="9123">
                  <c:v>-211.101</c:v>
                </c:pt>
                <c:pt idx="9124">
                  <c:v>-209.71100000000001</c:v>
                </c:pt>
                <c:pt idx="9125">
                  <c:v>-208.333</c:v>
                </c:pt>
                <c:pt idx="9126">
                  <c:v>-206.99</c:v>
                </c:pt>
                <c:pt idx="9127">
                  <c:v>-205.68</c:v>
                </c:pt>
                <c:pt idx="9128">
                  <c:v>-204.35900000000001</c:v>
                </c:pt>
                <c:pt idx="9129">
                  <c:v>-203.047</c:v>
                </c:pt>
                <c:pt idx="9130">
                  <c:v>-201.72300000000001</c:v>
                </c:pt>
                <c:pt idx="9131">
                  <c:v>-200.42599999999999</c:v>
                </c:pt>
                <c:pt idx="9132">
                  <c:v>-199.142</c:v>
                </c:pt>
                <c:pt idx="9133">
                  <c:v>-197.874</c:v>
                </c:pt>
                <c:pt idx="9134">
                  <c:v>-196.631</c:v>
                </c:pt>
                <c:pt idx="9135">
                  <c:v>-195.363</c:v>
                </c:pt>
                <c:pt idx="9136">
                  <c:v>-194.095</c:v>
                </c:pt>
                <c:pt idx="9137">
                  <c:v>-192.86500000000001</c:v>
                </c:pt>
                <c:pt idx="9138">
                  <c:v>-191.64500000000001</c:v>
                </c:pt>
                <c:pt idx="9139">
                  <c:v>-190.43299999999999</c:v>
                </c:pt>
                <c:pt idx="9140">
                  <c:v>-189.20500000000001</c:v>
                </c:pt>
                <c:pt idx="9141">
                  <c:v>-188.01499999999999</c:v>
                </c:pt>
                <c:pt idx="9142">
                  <c:v>-186.84399999999999</c:v>
                </c:pt>
                <c:pt idx="9143">
                  <c:v>-185.65899999999999</c:v>
                </c:pt>
                <c:pt idx="9144">
                  <c:v>-184.476</c:v>
                </c:pt>
                <c:pt idx="9145">
                  <c:v>-183.32</c:v>
                </c:pt>
                <c:pt idx="9146">
                  <c:v>-182.14599999999999</c:v>
                </c:pt>
                <c:pt idx="9147">
                  <c:v>-181.00700000000001</c:v>
                </c:pt>
                <c:pt idx="9148">
                  <c:v>-179.86500000000001</c:v>
                </c:pt>
                <c:pt idx="9149">
                  <c:v>-178.72800000000001</c:v>
                </c:pt>
                <c:pt idx="9150">
                  <c:v>-177.619</c:v>
                </c:pt>
                <c:pt idx="9151">
                  <c:v>-176.54300000000001</c:v>
                </c:pt>
                <c:pt idx="9152">
                  <c:v>-175.42400000000001</c:v>
                </c:pt>
                <c:pt idx="9153">
                  <c:v>-174.33099999999999</c:v>
                </c:pt>
                <c:pt idx="9154">
                  <c:v>-173.227</c:v>
                </c:pt>
                <c:pt idx="9155">
                  <c:v>-172.142</c:v>
                </c:pt>
                <c:pt idx="9156">
                  <c:v>-171.06399999999999</c:v>
                </c:pt>
                <c:pt idx="9157">
                  <c:v>-169.99100000000001</c:v>
                </c:pt>
                <c:pt idx="9158">
                  <c:v>-168.93799999999999</c:v>
                </c:pt>
                <c:pt idx="9159">
                  <c:v>-167.88399999999999</c:v>
                </c:pt>
                <c:pt idx="9160">
                  <c:v>-166.84800000000001</c:v>
                </c:pt>
                <c:pt idx="9161">
                  <c:v>-165.80799999999999</c:v>
                </c:pt>
                <c:pt idx="9162">
                  <c:v>-164.77699999999999</c:v>
                </c:pt>
                <c:pt idx="9163">
                  <c:v>-163.74700000000001</c:v>
                </c:pt>
                <c:pt idx="9164">
                  <c:v>-162.73599999999999</c:v>
                </c:pt>
                <c:pt idx="9165">
                  <c:v>-161.71899999999999</c:v>
                </c:pt>
                <c:pt idx="9166">
                  <c:v>-160.69900000000001</c:v>
                </c:pt>
                <c:pt idx="9167">
                  <c:v>-159.696</c:v>
                </c:pt>
                <c:pt idx="9168">
                  <c:v>-158.71100000000001</c:v>
                </c:pt>
                <c:pt idx="9169">
                  <c:v>-157.71100000000001</c:v>
                </c:pt>
                <c:pt idx="9170">
                  <c:v>-156.76300000000001</c:v>
                </c:pt>
                <c:pt idx="9171">
                  <c:v>-155.78200000000001</c:v>
                </c:pt>
                <c:pt idx="9172">
                  <c:v>-154.81200000000001</c:v>
                </c:pt>
                <c:pt idx="9173">
                  <c:v>-153.85499999999999</c:v>
                </c:pt>
                <c:pt idx="9174">
                  <c:v>-152.91399999999999</c:v>
                </c:pt>
                <c:pt idx="9175">
                  <c:v>-151.96600000000001</c:v>
                </c:pt>
                <c:pt idx="9176">
                  <c:v>-151.01300000000001</c:v>
                </c:pt>
                <c:pt idx="9177">
                  <c:v>-150.08199999999999</c:v>
                </c:pt>
                <c:pt idx="9178">
                  <c:v>-149.149</c:v>
                </c:pt>
                <c:pt idx="9179">
                  <c:v>-148.24700000000001</c:v>
                </c:pt>
                <c:pt idx="9180">
                  <c:v>-147.36099999999999</c:v>
                </c:pt>
                <c:pt idx="9181">
                  <c:v>-146.44800000000001</c:v>
                </c:pt>
                <c:pt idx="9182">
                  <c:v>-145.54</c:v>
                </c:pt>
                <c:pt idx="9183">
                  <c:v>-144.63499999999999</c:v>
                </c:pt>
                <c:pt idx="9184">
                  <c:v>-143.75200000000001</c:v>
                </c:pt>
                <c:pt idx="9185">
                  <c:v>-142.84700000000001</c:v>
                </c:pt>
                <c:pt idx="9186">
                  <c:v>-141.97</c:v>
                </c:pt>
                <c:pt idx="9187">
                  <c:v>-141.089</c:v>
                </c:pt>
                <c:pt idx="9188">
                  <c:v>-140.214</c:v>
                </c:pt>
                <c:pt idx="9189">
                  <c:v>-139.36000000000001</c:v>
                </c:pt>
                <c:pt idx="9190">
                  <c:v>-138.51499999999999</c:v>
                </c:pt>
                <c:pt idx="9191">
                  <c:v>-137.69</c:v>
                </c:pt>
                <c:pt idx="9192">
                  <c:v>-136.82599999999999</c:v>
                </c:pt>
                <c:pt idx="9193">
                  <c:v>-135.97999999999999</c:v>
                </c:pt>
                <c:pt idx="9194">
                  <c:v>-135.15299999999999</c:v>
                </c:pt>
                <c:pt idx="9195">
                  <c:v>-134.322</c:v>
                </c:pt>
                <c:pt idx="9196">
                  <c:v>-133.51</c:v>
                </c:pt>
                <c:pt idx="9197">
                  <c:v>-132.70699999999999</c:v>
                </c:pt>
                <c:pt idx="9198">
                  <c:v>-131.869</c:v>
                </c:pt>
                <c:pt idx="9199">
                  <c:v>-131.065</c:v>
                </c:pt>
                <c:pt idx="9200">
                  <c:v>-130.262</c:v>
                </c:pt>
                <c:pt idx="9201">
                  <c:v>-129.46</c:v>
                </c:pt>
                <c:pt idx="9202">
                  <c:v>-128.69200000000001</c:v>
                </c:pt>
                <c:pt idx="9203">
                  <c:v>-127.922</c:v>
                </c:pt>
                <c:pt idx="9204">
                  <c:v>-127.14400000000001</c:v>
                </c:pt>
                <c:pt idx="9205">
                  <c:v>-126.36499999999999</c:v>
                </c:pt>
                <c:pt idx="9206">
                  <c:v>-125.60599999999999</c:v>
                </c:pt>
                <c:pt idx="9207">
                  <c:v>-124.846</c:v>
                </c:pt>
                <c:pt idx="9208">
                  <c:v>-124.078</c:v>
                </c:pt>
                <c:pt idx="9209">
                  <c:v>-123.327</c:v>
                </c:pt>
                <c:pt idx="9210">
                  <c:v>-122.571</c:v>
                </c:pt>
                <c:pt idx="9211">
                  <c:v>-121.82299999999999</c:v>
                </c:pt>
                <c:pt idx="9212">
                  <c:v>-121.08799999999999</c:v>
                </c:pt>
                <c:pt idx="9213">
                  <c:v>-120.33799999999999</c:v>
                </c:pt>
                <c:pt idx="9214">
                  <c:v>-119.616</c:v>
                </c:pt>
                <c:pt idx="9215">
                  <c:v>-118.90900000000001</c:v>
                </c:pt>
                <c:pt idx="9216">
                  <c:v>-118.20099999999999</c:v>
                </c:pt>
                <c:pt idx="9217">
                  <c:v>-117.48099999999999</c:v>
                </c:pt>
                <c:pt idx="9218">
                  <c:v>-116.786</c:v>
                </c:pt>
                <c:pt idx="9219">
                  <c:v>-116.081</c:v>
                </c:pt>
                <c:pt idx="9220">
                  <c:v>-115.38200000000001</c:v>
                </c:pt>
                <c:pt idx="9221">
                  <c:v>-114.68</c:v>
                </c:pt>
                <c:pt idx="9222">
                  <c:v>-113.976</c:v>
                </c:pt>
                <c:pt idx="9223">
                  <c:v>-113.306</c:v>
                </c:pt>
                <c:pt idx="9224">
                  <c:v>-112.625</c:v>
                </c:pt>
                <c:pt idx="9225">
                  <c:v>-111.935</c:v>
                </c:pt>
                <c:pt idx="9226">
                  <c:v>-111.258</c:v>
                </c:pt>
                <c:pt idx="9227">
                  <c:v>-110.58499999999999</c:v>
                </c:pt>
                <c:pt idx="9228">
                  <c:v>-109.949</c:v>
                </c:pt>
                <c:pt idx="9229">
                  <c:v>-109.289</c:v>
                </c:pt>
                <c:pt idx="9230">
                  <c:v>-108.64100000000001</c:v>
                </c:pt>
                <c:pt idx="9231">
                  <c:v>-108.02</c:v>
                </c:pt>
                <c:pt idx="9232">
                  <c:v>-107.38200000000001</c:v>
                </c:pt>
                <c:pt idx="9233">
                  <c:v>-106.74299999999999</c:v>
                </c:pt>
                <c:pt idx="9234">
                  <c:v>-106.11</c:v>
                </c:pt>
                <c:pt idx="9235">
                  <c:v>-105.48099999999999</c:v>
                </c:pt>
                <c:pt idx="9236">
                  <c:v>-104.86</c:v>
                </c:pt>
                <c:pt idx="9237">
                  <c:v>-104.23399999999999</c:v>
                </c:pt>
                <c:pt idx="9238">
                  <c:v>-103.602</c:v>
                </c:pt>
                <c:pt idx="9239">
                  <c:v>-102.999</c:v>
                </c:pt>
                <c:pt idx="9240">
                  <c:v>-102.379</c:v>
                </c:pt>
                <c:pt idx="9241">
                  <c:v>-101.785</c:v>
                </c:pt>
                <c:pt idx="9242">
                  <c:v>-101.175</c:v>
                </c:pt>
                <c:pt idx="9243">
                  <c:v>-100.56399999999999</c:v>
                </c:pt>
                <c:pt idx="9244">
                  <c:v>-99.966499999999996</c:v>
                </c:pt>
                <c:pt idx="9245">
                  <c:v>-99.398899999999998</c:v>
                </c:pt>
                <c:pt idx="9246">
                  <c:v>-98.823099999999997</c:v>
                </c:pt>
                <c:pt idx="9247">
                  <c:v>-98.241100000000003</c:v>
                </c:pt>
                <c:pt idx="9248">
                  <c:v>-97.650999999999996</c:v>
                </c:pt>
                <c:pt idx="9249">
                  <c:v>-97.081299999999999</c:v>
                </c:pt>
                <c:pt idx="9250">
                  <c:v>-96.5</c:v>
                </c:pt>
                <c:pt idx="9251">
                  <c:v>-95.787700000000001</c:v>
                </c:pt>
                <c:pt idx="9252">
                  <c:v>-95.192899999999995</c:v>
                </c:pt>
                <c:pt idx="9253">
                  <c:v>-94.632900000000006</c:v>
                </c:pt>
                <c:pt idx="9254">
                  <c:v>-94.078500000000005</c:v>
                </c:pt>
                <c:pt idx="9255">
                  <c:v>-93.518199999999993</c:v>
                </c:pt>
                <c:pt idx="9256">
                  <c:v>-92.973100000000002</c:v>
                </c:pt>
                <c:pt idx="9257">
                  <c:v>-92.430599999999998</c:v>
                </c:pt>
                <c:pt idx="9258">
                  <c:v>-91.897300000000001</c:v>
                </c:pt>
                <c:pt idx="9259">
                  <c:v>-91.365499999999997</c:v>
                </c:pt>
                <c:pt idx="9260">
                  <c:v>-90.834299999999999</c:v>
                </c:pt>
                <c:pt idx="9261">
                  <c:v>-90.306100000000001</c:v>
                </c:pt>
                <c:pt idx="9262">
                  <c:v>-89.768900000000002</c:v>
                </c:pt>
                <c:pt idx="9263">
                  <c:v>-89.249200000000002</c:v>
                </c:pt>
                <c:pt idx="9264">
                  <c:v>-88.736000000000004</c:v>
                </c:pt>
                <c:pt idx="9265">
                  <c:v>-88.216800000000006</c:v>
                </c:pt>
                <c:pt idx="9266">
                  <c:v>-87.712599999999995</c:v>
                </c:pt>
                <c:pt idx="9267">
                  <c:v>-87.187700000000007</c:v>
                </c:pt>
                <c:pt idx="9268">
                  <c:v>-86.678899999999999</c:v>
                </c:pt>
                <c:pt idx="9269">
                  <c:v>-86.185400000000001</c:v>
                </c:pt>
                <c:pt idx="9270">
                  <c:v>-85.688900000000004</c:v>
                </c:pt>
                <c:pt idx="9271">
                  <c:v>-85.191000000000003</c:v>
                </c:pt>
                <c:pt idx="9272">
                  <c:v>-84.711600000000004</c:v>
                </c:pt>
                <c:pt idx="9273">
                  <c:v>-84.215100000000007</c:v>
                </c:pt>
                <c:pt idx="9274">
                  <c:v>-83.735900000000001</c:v>
                </c:pt>
                <c:pt idx="9275">
                  <c:v>-83.253600000000006</c:v>
                </c:pt>
                <c:pt idx="9276">
                  <c:v>-82.765199999999993</c:v>
                </c:pt>
                <c:pt idx="9277">
                  <c:v>-82.291700000000006</c:v>
                </c:pt>
                <c:pt idx="9278">
                  <c:v>-81.820099999999996</c:v>
                </c:pt>
                <c:pt idx="9279">
                  <c:v>-81.345799999999997</c:v>
                </c:pt>
                <c:pt idx="9280">
                  <c:v>-80.8767</c:v>
                </c:pt>
                <c:pt idx="9281">
                  <c:v>-80.409199999999998</c:v>
                </c:pt>
                <c:pt idx="9282">
                  <c:v>-79.952500000000001</c:v>
                </c:pt>
                <c:pt idx="9283">
                  <c:v>-79.491699999999994</c:v>
                </c:pt>
                <c:pt idx="9284">
                  <c:v>-79.032399999999996</c:v>
                </c:pt>
                <c:pt idx="9285">
                  <c:v>-78.581100000000006</c:v>
                </c:pt>
                <c:pt idx="9286">
                  <c:v>-78.138599999999997</c:v>
                </c:pt>
                <c:pt idx="9287">
                  <c:v>-77.689400000000006</c:v>
                </c:pt>
                <c:pt idx="9288">
                  <c:v>-77.254900000000006</c:v>
                </c:pt>
                <c:pt idx="9289">
                  <c:v>-76.813100000000006</c:v>
                </c:pt>
                <c:pt idx="9290">
                  <c:v>-76.366200000000006</c:v>
                </c:pt>
                <c:pt idx="9291">
                  <c:v>-75.953500000000005</c:v>
                </c:pt>
                <c:pt idx="9292">
                  <c:v>-75.554599999999994</c:v>
                </c:pt>
                <c:pt idx="9293">
                  <c:v>-75.159400000000005</c:v>
                </c:pt>
                <c:pt idx="9294">
                  <c:v>-74.765900000000002</c:v>
                </c:pt>
                <c:pt idx="9295">
                  <c:v>-74.323899999999995</c:v>
                </c:pt>
                <c:pt idx="9296">
                  <c:v>-73.896100000000004</c:v>
                </c:pt>
                <c:pt idx="9297">
                  <c:v>-73.489099999999993</c:v>
                </c:pt>
                <c:pt idx="9298">
                  <c:v>-73.071399999999997</c:v>
                </c:pt>
                <c:pt idx="9299">
                  <c:v>-72.649799999999999</c:v>
                </c:pt>
                <c:pt idx="9300">
                  <c:v>-72.234099999999998</c:v>
                </c:pt>
                <c:pt idx="9301">
                  <c:v>-71.816500000000005</c:v>
                </c:pt>
                <c:pt idx="9302">
                  <c:v>-71.420299999999997</c:v>
                </c:pt>
                <c:pt idx="9303">
                  <c:v>-71.014399999999995</c:v>
                </c:pt>
                <c:pt idx="9304">
                  <c:v>-70.6203</c:v>
                </c:pt>
                <c:pt idx="9305">
                  <c:v>-70.214399999999998</c:v>
                </c:pt>
                <c:pt idx="9306">
                  <c:v>-69.812299999999993</c:v>
                </c:pt>
                <c:pt idx="9307">
                  <c:v>-69.422600000000003</c:v>
                </c:pt>
                <c:pt idx="9308">
                  <c:v>-69.0291</c:v>
                </c:pt>
                <c:pt idx="9309">
                  <c:v>-68.649900000000002</c:v>
                </c:pt>
                <c:pt idx="9310">
                  <c:v>-68.254499999999993</c:v>
                </c:pt>
                <c:pt idx="9311">
                  <c:v>-67.862899999999996</c:v>
                </c:pt>
                <c:pt idx="9312">
                  <c:v>-67.487399999999994</c:v>
                </c:pt>
                <c:pt idx="9313">
                  <c:v>-67.112700000000004</c:v>
                </c:pt>
                <c:pt idx="9314">
                  <c:v>-66.728300000000004</c:v>
                </c:pt>
                <c:pt idx="9315">
                  <c:v>-66.362499999999997</c:v>
                </c:pt>
                <c:pt idx="9316">
                  <c:v>-65.981700000000004</c:v>
                </c:pt>
                <c:pt idx="9317">
                  <c:v>-65.6173</c:v>
                </c:pt>
                <c:pt idx="9318">
                  <c:v>-65.240600000000001</c:v>
                </c:pt>
                <c:pt idx="9319">
                  <c:v>-64.868600000000001</c:v>
                </c:pt>
                <c:pt idx="9320">
                  <c:v>-64.500600000000006</c:v>
                </c:pt>
                <c:pt idx="9321">
                  <c:v>-64.135199999999998</c:v>
                </c:pt>
                <c:pt idx="9322">
                  <c:v>-63.775500000000001</c:v>
                </c:pt>
                <c:pt idx="9323">
                  <c:v>-63.434199999999997</c:v>
                </c:pt>
                <c:pt idx="9324">
                  <c:v>-63.062800000000003</c:v>
                </c:pt>
                <c:pt idx="9325">
                  <c:v>-62.693600000000004</c:v>
                </c:pt>
                <c:pt idx="9326">
                  <c:v>-62.348700000000001</c:v>
                </c:pt>
                <c:pt idx="9327">
                  <c:v>-62.003500000000003</c:v>
                </c:pt>
                <c:pt idx="9328">
                  <c:v>-61.655500000000004</c:v>
                </c:pt>
                <c:pt idx="9329">
                  <c:v>-61.310299999999998</c:v>
                </c:pt>
                <c:pt idx="9330">
                  <c:v>-60.965800000000002</c:v>
                </c:pt>
                <c:pt idx="9331">
                  <c:v>-60.612200000000001</c:v>
                </c:pt>
                <c:pt idx="9332">
                  <c:v>-60.274099999999997</c:v>
                </c:pt>
                <c:pt idx="9333">
                  <c:v>-59.943399999999997</c:v>
                </c:pt>
                <c:pt idx="9334">
                  <c:v>-59.618699999999997</c:v>
                </c:pt>
                <c:pt idx="9335">
                  <c:v>-59.275500000000001</c:v>
                </c:pt>
                <c:pt idx="9336">
                  <c:v>-58.948500000000003</c:v>
                </c:pt>
                <c:pt idx="9337">
                  <c:v>-58.615499999999997</c:v>
                </c:pt>
                <c:pt idx="9338">
                  <c:v>-58.292299999999997</c:v>
                </c:pt>
                <c:pt idx="9339">
                  <c:v>-57.963000000000001</c:v>
                </c:pt>
                <c:pt idx="9340">
                  <c:v>-57.643599999999999</c:v>
                </c:pt>
                <c:pt idx="9341">
                  <c:v>-57.327300000000001</c:v>
                </c:pt>
                <c:pt idx="9342">
                  <c:v>-57.004199999999997</c:v>
                </c:pt>
                <c:pt idx="9343">
                  <c:v>-56.684399999999997</c:v>
                </c:pt>
                <c:pt idx="9344">
                  <c:v>-56.357599999999998</c:v>
                </c:pt>
                <c:pt idx="9345">
                  <c:v>-56.0413</c:v>
                </c:pt>
                <c:pt idx="9346">
                  <c:v>-55.746299999999998</c:v>
                </c:pt>
                <c:pt idx="9347">
                  <c:v>-55.427100000000003</c:v>
                </c:pt>
                <c:pt idx="9348">
                  <c:v>-55.113999999999997</c:v>
                </c:pt>
                <c:pt idx="9349">
                  <c:v>-54.808900000000001</c:v>
                </c:pt>
                <c:pt idx="9350">
                  <c:v>-54.490400000000001</c:v>
                </c:pt>
                <c:pt idx="9351">
                  <c:v>-54.194800000000001</c:v>
                </c:pt>
                <c:pt idx="9352">
                  <c:v>-53.891399999999997</c:v>
                </c:pt>
                <c:pt idx="9353">
                  <c:v>-53.589799999999997</c:v>
                </c:pt>
                <c:pt idx="9354">
                  <c:v>-53.2836</c:v>
                </c:pt>
                <c:pt idx="9355">
                  <c:v>-52.982900000000001</c:v>
                </c:pt>
                <c:pt idx="9356">
                  <c:v>-52.688000000000002</c:v>
                </c:pt>
                <c:pt idx="9357">
                  <c:v>-52.384900000000002</c:v>
                </c:pt>
                <c:pt idx="9358">
                  <c:v>-52.093299999999999</c:v>
                </c:pt>
                <c:pt idx="9359">
                  <c:v>-51.813699999999997</c:v>
                </c:pt>
                <c:pt idx="9360">
                  <c:v>-51.526899999999998</c:v>
                </c:pt>
                <c:pt idx="9361">
                  <c:v>-51.235999999999997</c:v>
                </c:pt>
                <c:pt idx="9362">
                  <c:v>-50.955800000000004</c:v>
                </c:pt>
                <c:pt idx="9363">
                  <c:v>-50.6736</c:v>
                </c:pt>
                <c:pt idx="9364">
                  <c:v>-50.388800000000003</c:v>
                </c:pt>
                <c:pt idx="9365">
                  <c:v>-50.119399999999999</c:v>
                </c:pt>
                <c:pt idx="9366">
                  <c:v>-49.830300000000001</c:v>
                </c:pt>
                <c:pt idx="9367">
                  <c:v>-49.560600000000001</c:v>
                </c:pt>
                <c:pt idx="9368">
                  <c:v>-49.296700000000001</c:v>
                </c:pt>
                <c:pt idx="9369">
                  <c:v>-49.016300000000001</c:v>
                </c:pt>
                <c:pt idx="9370">
                  <c:v>-48.794699999999999</c:v>
                </c:pt>
                <c:pt idx="9371">
                  <c:v>-48.545299999999997</c:v>
                </c:pt>
                <c:pt idx="9372">
                  <c:v>-48.269599999999997</c:v>
                </c:pt>
                <c:pt idx="9373">
                  <c:v>-48.009</c:v>
                </c:pt>
                <c:pt idx="9374">
                  <c:v>-47.736199999999997</c:v>
                </c:pt>
                <c:pt idx="9375">
                  <c:v>-47.465800000000002</c:v>
                </c:pt>
                <c:pt idx="9376">
                  <c:v>-47.215499999999999</c:v>
                </c:pt>
                <c:pt idx="9377">
                  <c:v>-46.964700000000001</c:v>
                </c:pt>
                <c:pt idx="9378">
                  <c:v>-46.712299999999999</c:v>
                </c:pt>
                <c:pt idx="9379">
                  <c:v>-46.451900000000002</c:v>
                </c:pt>
                <c:pt idx="9380">
                  <c:v>-46.178699999999999</c:v>
                </c:pt>
                <c:pt idx="9381">
                  <c:v>-45.922600000000003</c:v>
                </c:pt>
                <c:pt idx="9382">
                  <c:v>-45.662700000000001</c:v>
                </c:pt>
                <c:pt idx="9383">
                  <c:v>-45.388300000000001</c:v>
                </c:pt>
                <c:pt idx="9384">
                  <c:v>-45.138100000000001</c:v>
                </c:pt>
                <c:pt idx="9385">
                  <c:v>-44.885199999999998</c:v>
                </c:pt>
                <c:pt idx="9386">
                  <c:v>-44.631900000000002</c:v>
                </c:pt>
                <c:pt idx="9387">
                  <c:v>-44.389099999999999</c:v>
                </c:pt>
                <c:pt idx="9388">
                  <c:v>-44.138599999999997</c:v>
                </c:pt>
                <c:pt idx="9389">
                  <c:v>-43.885199999999998</c:v>
                </c:pt>
                <c:pt idx="9390">
                  <c:v>-43.6462</c:v>
                </c:pt>
                <c:pt idx="9391">
                  <c:v>-43.398600000000002</c:v>
                </c:pt>
                <c:pt idx="9392">
                  <c:v>-43.166200000000003</c:v>
                </c:pt>
                <c:pt idx="9393">
                  <c:v>-42.924199999999999</c:v>
                </c:pt>
                <c:pt idx="9394">
                  <c:v>-42.689100000000003</c:v>
                </c:pt>
                <c:pt idx="9395">
                  <c:v>-42.451500000000003</c:v>
                </c:pt>
                <c:pt idx="9396">
                  <c:v>-42.213500000000003</c:v>
                </c:pt>
                <c:pt idx="9397">
                  <c:v>-41.988399999999999</c:v>
                </c:pt>
                <c:pt idx="9398">
                  <c:v>-41.756599999999999</c:v>
                </c:pt>
                <c:pt idx="9399">
                  <c:v>-41.518999999999998</c:v>
                </c:pt>
                <c:pt idx="9400">
                  <c:v>-41.300199999999997</c:v>
                </c:pt>
                <c:pt idx="9401">
                  <c:v>-41.067599999999999</c:v>
                </c:pt>
                <c:pt idx="9402">
                  <c:v>-40.838700000000003</c:v>
                </c:pt>
                <c:pt idx="9403">
                  <c:v>-40.6218</c:v>
                </c:pt>
                <c:pt idx="9404">
                  <c:v>-40.396799999999999</c:v>
                </c:pt>
                <c:pt idx="9405">
                  <c:v>-40.1965</c:v>
                </c:pt>
                <c:pt idx="9406">
                  <c:v>-39.984200000000001</c:v>
                </c:pt>
                <c:pt idx="9407">
                  <c:v>-39.764499999999998</c:v>
                </c:pt>
                <c:pt idx="9408">
                  <c:v>-39.551200000000001</c:v>
                </c:pt>
                <c:pt idx="9409">
                  <c:v>-39.352800000000002</c:v>
                </c:pt>
                <c:pt idx="9410">
                  <c:v>-39.132599999999996</c:v>
                </c:pt>
                <c:pt idx="9411">
                  <c:v>-38.935099999999998</c:v>
                </c:pt>
                <c:pt idx="9412">
                  <c:v>-38.7211</c:v>
                </c:pt>
                <c:pt idx="9413">
                  <c:v>-38.506999999999998</c:v>
                </c:pt>
                <c:pt idx="9414">
                  <c:v>-38.299799999999998</c:v>
                </c:pt>
                <c:pt idx="9415">
                  <c:v>-38.085500000000003</c:v>
                </c:pt>
                <c:pt idx="9416">
                  <c:v>-37.884799999999998</c:v>
                </c:pt>
                <c:pt idx="9417">
                  <c:v>-37.677799999999998</c:v>
                </c:pt>
                <c:pt idx="9418">
                  <c:v>-37.466999999999999</c:v>
                </c:pt>
                <c:pt idx="9419">
                  <c:v>-37.2669</c:v>
                </c:pt>
                <c:pt idx="9420">
                  <c:v>-37.059899999999999</c:v>
                </c:pt>
                <c:pt idx="9421">
                  <c:v>-36.840200000000003</c:v>
                </c:pt>
                <c:pt idx="9422">
                  <c:v>-36.652999999999999</c:v>
                </c:pt>
                <c:pt idx="9423">
                  <c:v>-36.454700000000003</c:v>
                </c:pt>
                <c:pt idx="9424">
                  <c:v>-36.258699999999997</c:v>
                </c:pt>
                <c:pt idx="9425">
                  <c:v>-36.072299999999998</c:v>
                </c:pt>
                <c:pt idx="9426">
                  <c:v>-35.864600000000003</c:v>
                </c:pt>
                <c:pt idx="9427">
                  <c:v>-35.679000000000002</c:v>
                </c:pt>
                <c:pt idx="9428">
                  <c:v>-35.479999999999997</c:v>
                </c:pt>
                <c:pt idx="9429">
                  <c:v>-35.291899999999998</c:v>
                </c:pt>
                <c:pt idx="9430">
                  <c:v>-35.094299999999997</c:v>
                </c:pt>
                <c:pt idx="9431">
                  <c:v>-34.8962</c:v>
                </c:pt>
                <c:pt idx="9432">
                  <c:v>-34.716000000000001</c:v>
                </c:pt>
                <c:pt idx="9433">
                  <c:v>-34.527500000000003</c:v>
                </c:pt>
                <c:pt idx="9434">
                  <c:v>-34.346299999999999</c:v>
                </c:pt>
                <c:pt idx="9435">
                  <c:v>-34.18</c:v>
                </c:pt>
                <c:pt idx="9436">
                  <c:v>-33.996200000000002</c:v>
                </c:pt>
                <c:pt idx="9437">
                  <c:v>-33.8127</c:v>
                </c:pt>
                <c:pt idx="9438">
                  <c:v>-33.624000000000002</c:v>
                </c:pt>
                <c:pt idx="9439">
                  <c:v>-33.443399999999997</c:v>
                </c:pt>
                <c:pt idx="9440">
                  <c:v>-33.273200000000003</c:v>
                </c:pt>
                <c:pt idx="9441">
                  <c:v>-33.0931</c:v>
                </c:pt>
                <c:pt idx="9442">
                  <c:v>-32.925199999999997</c:v>
                </c:pt>
                <c:pt idx="9443">
                  <c:v>-32.743000000000002</c:v>
                </c:pt>
                <c:pt idx="9444">
                  <c:v>-32.577800000000003</c:v>
                </c:pt>
                <c:pt idx="9445">
                  <c:v>-32.406599999999997</c:v>
                </c:pt>
                <c:pt idx="9446">
                  <c:v>-32.228700000000003</c:v>
                </c:pt>
                <c:pt idx="9447">
                  <c:v>-32.054299999999998</c:v>
                </c:pt>
                <c:pt idx="9448">
                  <c:v>-31.899899999999999</c:v>
                </c:pt>
                <c:pt idx="9449">
                  <c:v>-31.734500000000001</c:v>
                </c:pt>
                <c:pt idx="9450">
                  <c:v>-31.567</c:v>
                </c:pt>
                <c:pt idx="9451">
                  <c:v>-31.3948</c:v>
                </c:pt>
                <c:pt idx="9452">
                  <c:v>-31.236999999999998</c:v>
                </c:pt>
                <c:pt idx="9453">
                  <c:v>-31.081199999999999</c:v>
                </c:pt>
                <c:pt idx="9454">
                  <c:v>-30.9255</c:v>
                </c:pt>
                <c:pt idx="9455">
                  <c:v>-30.77</c:v>
                </c:pt>
                <c:pt idx="9456">
                  <c:v>-30.609300000000001</c:v>
                </c:pt>
                <c:pt idx="9457">
                  <c:v>-30.4529</c:v>
                </c:pt>
                <c:pt idx="9458">
                  <c:v>-30.296399999999998</c:v>
                </c:pt>
                <c:pt idx="9459">
                  <c:v>-30.136600000000001</c:v>
                </c:pt>
                <c:pt idx="9460">
                  <c:v>-29.983499999999999</c:v>
                </c:pt>
                <c:pt idx="9461">
                  <c:v>-29.828499999999998</c:v>
                </c:pt>
                <c:pt idx="9462">
                  <c:v>-29.677800000000001</c:v>
                </c:pt>
                <c:pt idx="9463">
                  <c:v>-29.515699999999999</c:v>
                </c:pt>
                <c:pt idx="9464">
                  <c:v>-29.3797</c:v>
                </c:pt>
                <c:pt idx="9465">
                  <c:v>-29.216799999999999</c:v>
                </c:pt>
                <c:pt idx="9466">
                  <c:v>-29.056100000000001</c:v>
                </c:pt>
                <c:pt idx="9467">
                  <c:v>-28.9178</c:v>
                </c:pt>
                <c:pt idx="9468">
                  <c:v>-28.768899999999999</c:v>
                </c:pt>
                <c:pt idx="9469">
                  <c:v>-28.626200000000001</c:v>
                </c:pt>
                <c:pt idx="9470">
                  <c:v>-28.488800000000001</c:v>
                </c:pt>
                <c:pt idx="9471">
                  <c:v>-28.340499999999999</c:v>
                </c:pt>
                <c:pt idx="9472">
                  <c:v>-28.191600000000001</c:v>
                </c:pt>
                <c:pt idx="9473">
                  <c:v>-28.051500000000001</c:v>
                </c:pt>
                <c:pt idx="9474">
                  <c:v>-27.909800000000001</c:v>
                </c:pt>
                <c:pt idx="9475">
                  <c:v>-27.767399999999999</c:v>
                </c:pt>
                <c:pt idx="9476">
                  <c:v>-27.625299999999999</c:v>
                </c:pt>
                <c:pt idx="9477">
                  <c:v>-27.4986</c:v>
                </c:pt>
                <c:pt idx="9478">
                  <c:v>-27.352799999999998</c:v>
                </c:pt>
                <c:pt idx="9479">
                  <c:v>-27.2163</c:v>
                </c:pt>
                <c:pt idx="9480">
                  <c:v>-27.084900000000001</c:v>
                </c:pt>
                <c:pt idx="9481">
                  <c:v>-26.950099999999999</c:v>
                </c:pt>
                <c:pt idx="9482">
                  <c:v>-26.8127</c:v>
                </c:pt>
                <c:pt idx="9483">
                  <c:v>-26.683399999999999</c:v>
                </c:pt>
                <c:pt idx="9484">
                  <c:v>-26.553599999999999</c:v>
                </c:pt>
                <c:pt idx="9485">
                  <c:v>-26.4085</c:v>
                </c:pt>
                <c:pt idx="9486">
                  <c:v>-26.2898</c:v>
                </c:pt>
                <c:pt idx="9487">
                  <c:v>-26.1555</c:v>
                </c:pt>
                <c:pt idx="9488">
                  <c:v>-26.036300000000001</c:v>
                </c:pt>
                <c:pt idx="9489">
                  <c:v>-25.905899999999999</c:v>
                </c:pt>
                <c:pt idx="9490">
                  <c:v>-25.778199999999998</c:v>
                </c:pt>
                <c:pt idx="9491">
                  <c:v>-25.648499999999999</c:v>
                </c:pt>
                <c:pt idx="9492">
                  <c:v>-25.522300000000001</c:v>
                </c:pt>
                <c:pt idx="9493">
                  <c:v>-25.409600000000001</c:v>
                </c:pt>
                <c:pt idx="9494">
                  <c:v>-25.277999999999999</c:v>
                </c:pt>
                <c:pt idx="9495">
                  <c:v>-25.153700000000001</c:v>
                </c:pt>
                <c:pt idx="9496">
                  <c:v>-25.035299999999999</c:v>
                </c:pt>
                <c:pt idx="9497">
                  <c:v>-24.906400000000001</c:v>
                </c:pt>
                <c:pt idx="9498">
                  <c:v>-24.7788</c:v>
                </c:pt>
                <c:pt idx="9499">
                  <c:v>-24.6737</c:v>
                </c:pt>
                <c:pt idx="9500">
                  <c:v>-24.553599999999999</c:v>
                </c:pt>
                <c:pt idx="9501">
                  <c:v>-24.437899999999999</c:v>
                </c:pt>
                <c:pt idx="9502">
                  <c:v>-24.321200000000001</c:v>
                </c:pt>
                <c:pt idx="9503">
                  <c:v>-24.2041</c:v>
                </c:pt>
                <c:pt idx="9504">
                  <c:v>-24.090299999999999</c:v>
                </c:pt>
                <c:pt idx="9505">
                  <c:v>-23.972100000000001</c:v>
                </c:pt>
                <c:pt idx="9506">
                  <c:v>-23.869499999999999</c:v>
                </c:pt>
                <c:pt idx="9507">
                  <c:v>-23.757000000000001</c:v>
                </c:pt>
                <c:pt idx="9508">
                  <c:v>-23.6463</c:v>
                </c:pt>
                <c:pt idx="9509">
                  <c:v>-23.531199999999998</c:v>
                </c:pt>
                <c:pt idx="9510">
                  <c:v>-23.420400000000001</c:v>
                </c:pt>
                <c:pt idx="9511">
                  <c:v>-23.311199999999999</c:v>
                </c:pt>
                <c:pt idx="9512">
                  <c:v>-23.209900000000001</c:v>
                </c:pt>
                <c:pt idx="9513">
                  <c:v>-23.103300000000001</c:v>
                </c:pt>
                <c:pt idx="9514">
                  <c:v>-22.9819</c:v>
                </c:pt>
                <c:pt idx="9515">
                  <c:v>-22.889600000000002</c:v>
                </c:pt>
                <c:pt idx="9516">
                  <c:v>-22.784199999999998</c:v>
                </c:pt>
                <c:pt idx="9517">
                  <c:v>-22.670999999999999</c:v>
                </c:pt>
                <c:pt idx="9518">
                  <c:v>-22.577400000000001</c:v>
                </c:pt>
                <c:pt idx="9519">
                  <c:v>-22.4665</c:v>
                </c:pt>
                <c:pt idx="9520">
                  <c:v>-22.3735</c:v>
                </c:pt>
                <c:pt idx="9521">
                  <c:v>-22.2714</c:v>
                </c:pt>
                <c:pt idx="9522">
                  <c:v>-22.166399999999999</c:v>
                </c:pt>
                <c:pt idx="9523">
                  <c:v>-22.065300000000001</c:v>
                </c:pt>
                <c:pt idx="9524">
                  <c:v>-21.968800000000002</c:v>
                </c:pt>
                <c:pt idx="9525">
                  <c:v>-21.87</c:v>
                </c:pt>
                <c:pt idx="9526">
                  <c:v>-21.779599999999999</c:v>
                </c:pt>
                <c:pt idx="9527">
                  <c:v>-21.678599999999999</c:v>
                </c:pt>
                <c:pt idx="9528">
                  <c:v>-21.5855</c:v>
                </c:pt>
                <c:pt idx="9529">
                  <c:v>-21.497800000000002</c:v>
                </c:pt>
                <c:pt idx="9530">
                  <c:v>-21.3947</c:v>
                </c:pt>
                <c:pt idx="9531">
                  <c:v>-21.306000000000001</c:v>
                </c:pt>
                <c:pt idx="9532">
                  <c:v>-21.207599999999999</c:v>
                </c:pt>
                <c:pt idx="9533">
                  <c:v>-21.117699999999999</c:v>
                </c:pt>
                <c:pt idx="9534">
                  <c:v>-21.032399999999999</c:v>
                </c:pt>
                <c:pt idx="9535">
                  <c:v>-20.9377</c:v>
                </c:pt>
                <c:pt idx="9536">
                  <c:v>-20.836300000000001</c:v>
                </c:pt>
                <c:pt idx="9537">
                  <c:v>-20.757200000000001</c:v>
                </c:pt>
                <c:pt idx="9538">
                  <c:v>-20.6646</c:v>
                </c:pt>
                <c:pt idx="9539">
                  <c:v>-20.5838</c:v>
                </c:pt>
                <c:pt idx="9540">
                  <c:v>-20.4983</c:v>
                </c:pt>
                <c:pt idx="9541">
                  <c:v>-20.414200000000001</c:v>
                </c:pt>
                <c:pt idx="9542">
                  <c:v>-20.329000000000001</c:v>
                </c:pt>
                <c:pt idx="9543">
                  <c:v>-20.234000000000002</c:v>
                </c:pt>
                <c:pt idx="9544">
                  <c:v>-20.152899999999999</c:v>
                </c:pt>
                <c:pt idx="9545">
                  <c:v>-20.072099999999999</c:v>
                </c:pt>
                <c:pt idx="9546">
                  <c:v>-19.982199999999999</c:v>
                </c:pt>
                <c:pt idx="9547">
                  <c:v>-19.904199999999999</c:v>
                </c:pt>
                <c:pt idx="9548">
                  <c:v>-19.818000000000001</c:v>
                </c:pt>
                <c:pt idx="9549">
                  <c:v>-19.735700000000001</c:v>
                </c:pt>
                <c:pt idx="9550">
                  <c:v>-19.6569</c:v>
                </c:pt>
                <c:pt idx="9551">
                  <c:v>-19.578800000000001</c:v>
                </c:pt>
                <c:pt idx="9552">
                  <c:v>-19.501999999999999</c:v>
                </c:pt>
                <c:pt idx="9553">
                  <c:v>-19.418700000000001</c:v>
                </c:pt>
                <c:pt idx="9554">
                  <c:v>-19.3443</c:v>
                </c:pt>
                <c:pt idx="9555">
                  <c:v>-19.265499999999999</c:v>
                </c:pt>
                <c:pt idx="9556">
                  <c:v>-19.184000000000001</c:v>
                </c:pt>
                <c:pt idx="9557">
                  <c:v>-19.115400000000001</c:v>
                </c:pt>
                <c:pt idx="9558">
                  <c:v>-19.033000000000001</c:v>
                </c:pt>
                <c:pt idx="9559">
                  <c:v>-18.967400000000001</c:v>
                </c:pt>
                <c:pt idx="9560">
                  <c:v>-18.895099999999999</c:v>
                </c:pt>
                <c:pt idx="9561">
                  <c:v>-18.811299999999999</c:v>
                </c:pt>
                <c:pt idx="9562">
                  <c:v>-18.741199999999999</c:v>
                </c:pt>
                <c:pt idx="9563">
                  <c:v>-18.671399999999998</c:v>
                </c:pt>
                <c:pt idx="9564">
                  <c:v>-18.602399999999999</c:v>
                </c:pt>
                <c:pt idx="9565">
                  <c:v>-18.535299999999999</c:v>
                </c:pt>
                <c:pt idx="9566">
                  <c:v>-18.455300000000001</c:v>
                </c:pt>
                <c:pt idx="9567">
                  <c:v>-18.384599999999999</c:v>
                </c:pt>
                <c:pt idx="9568">
                  <c:v>-18.325399999999998</c:v>
                </c:pt>
                <c:pt idx="9569">
                  <c:v>-18.2456</c:v>
                </c:pt>
                <c:pt idx="9570">
                  <c:v>-18.175000000000001</c:v>
                </c:pt>
                <c:pt idx="9571">
                  <c:v>-18.1158</c:v>
                </c:pt>
                <c:pt idx="9572">
                  <c:v>-18.035699999999999</c:v>
                </c:pt>
                <c:pt idx="9573">
                  <c:v>-17.983000000000001</c:v>
                </c:pt>
                <c:pt idx="9574">
                  <c:v>-17.9087</c:v>
                </c:pt>
                <c:pt idx="9575">
                  <c:v>-17.839200000000002</c:v>
                </c:pt>
                <c:pt idx="9576">
                  <c:v>-17.778199999999998</c:v>
                </c:pt>
                <c:pt idx="9577">
                  <c:v>-17.717500000000001</c:v>
                </c:pt>
                <c:pt idx="9578">
                  <c:v>-17.651</c:v>
                </c:pt>
                <c:pt idx="9579">
                  <c:v>-17.594000000000001</c:v>
                </c:pt>
                <c:pt idx="9580">
                  <c:v>-17.527799999999999</c:v>
                </c:pt>
                <c:pt idx="9581">
                  <c:v>-17.4556</c:v>
                </c:pt>
                <c:pt idx="9582">
                  <c:v>-17.399000000000001</c:v>
                </c:pt>
                <c:pt idx="9583">
                  <c:v>-17.334099999999999</c:v>
                </c:pt>
                <c:pt idx="9584">
                  <c:v>-17.277000000000001</c:v>
                </c:pt>
                <c:pt idx="9585">
                  <c:v>-17.209299999999999</c:v>
                </c:pt>
                <c:pt idx="9586">
                  <c:v>-17.1555</c:v>
                </c:pt>
                <c:pt idx="9587">
                  <c:v>-17.086400000000001</c:v>
                </c:pt>
                <c:pt idx="9588">
                  <c:v>-17.028099999999998</c:v>
                </c:pt>
                <c:pt idx="9589">
                  <c:v>-16.970199999999998</c:v>
                </c:pt>
                <c:pt idx="9590">
                  <c:v>-16.915800000000001</c:v>
                </c:pt>
                <c:pt idx="9591">
                  <c:v>-16.8569</c:v>
                </c:pt>
                <c:pt idx="9592">
                  <c:v>-16.808900000000001</c:v>
                </c:pt>
                <c:pt idx="9593">
                  <c:v>-16.741</c:v>
                </c:pt>
                <c:pt idx="9594">
                  <c:v>-16.681699999999999</c:v>
                </c:pt>
                <c:pt idx="9595">
                  <c:v>-16.636199999999999</c:v>
                </c:pt>
                <c:pt idx="9596">
                  <c:v>-16.5731</c:v>
                </c:pt>
                <c:pt idx="9597">
                  <c:v>-16.512899999999998</c:v>
                </c:pt>
                <c:pt idx="9598">
                  <c:v>-16.470099999999999</c:v>
                </c:pt>
                <c:pt idx="9599">
                  <c:v>-16.400099999999998</c:v>
                </c:pt>
                <c:pt idx="9600">
                  <c:v>-16.342500000000001</c:v>
                </c:pt>
                <c:pt idx="9601">
                  <c:v>-16.3004</c:v>
                </c:pt>
                <c:pt idx="9602">
                  <c:v>-16.246099999999998</c:v>
                </c:pt>
                <c:pt idx="9603">
                  <c:v>-16.194099999999999</c:v>
                </c:pt>
                <c:pt idx="9604">
                  <c:v>-16.137899999999998</c:v>
                </c:pt>
                <c:pt idx="9605">
                  <c:v>-16.090399999999999</c:v>
                </c:pt>
                <c:pt idx="9606">
                  <c:v>-16.028500000000001</c:v>
                </c:pt>
                <c:pt idx="9607">
                  <c:v>-15.9695</c:v>
                </c:pt>
                <c:pt idx="9608">
                  <c:v>-15.933400000000001</c:v>
                </c:pt>
                <c:pt idx="9609">
                  <c:v>-15.879200000000001</c:v>
                </c:pt>
                <c:pt idx="9610">
                  <c:v>-15.823</c:v>
                </c:pt>
                <c:pt idx="9611">
                  <c:v>-15.782999999999999</c:v>
                </c:pt>
                <c:pt idx="9612">
                  <c:v>-15.7235</c:v>
                </c:pt>
                <c:pt idx="9613">
                  <c:v>-15.6683</c:v>
                </c:pt>
                <c:pt idx="9614">
                  <c:v>-15.635</c:v>
                </c:pt>
                <c:pt idx="9615">
                  <c:v>-15.574</c:v>
                </c:pt>
                <c:pt idx="9616">
                  <c:v>-15.531700000000001</c:v>
                </c:pt>
                <c:pt idx="9617">
                  <c:v>-15.4901</c:v>
                </c:pt>
                <c:pt idx="9618">
                  <c:v>-15.4398</c:v>
                </c:pt>
                <c:pt idx="9619">
                  <c:v>-15.393599999999999</c:v>
                </c:pt>
                <c:pt idx="9620">
                  <c:v>-15.3443</c:v>
                </c:pt>
                <c:pt idx="9621">
                  <c:v>-15.297700000000001</c:v>
                </c:pt>
                <c:pt idx="9622">
                  <c:v>-15.2441</c:v>
                </c:pt>
                <c:pt idx="9623">
                  <c:v>-15.2029</c:v>
                </c:pt>
                <c:pt idx="9624">
                  <c:v>-15.156700000000001</c:v>
                </c:pt>
                <c:pt idx="9625">
                  <c:v>-15.119300000000001</c:v>
                </c:pt>
                <c:pt idx="9626">
                  <c:v>-15.056900000000001</c:v>
                </c:pt>
                <c:pt idx="9627">
                  <c:v>-15.0137</c:v>
                </c:pt>
                <c:pt idx="9628">
                  <c:v>-14.9726</c:v>
                </c:pt>
                <c:pt idx="9629">
                  <c:v>-14.920400000000001</c:v>
                </c:pt>
                <c:pt idx="9630">
                  <c:v>-14.889200000000001</c:v>
                </c:pt>
                <c:pt idx="9631">
                  <c:v>-14.8415</c:v>
                </c:pt>
                <c:pt idx="9632">
                  <c:v>-14.796099999999999</c:v>
                </c:pt>
                <c:pt idx="9633">
                  <c:v>-14.755800000000001</c:v>
                </c:pt>
                <c:pt idx="9634">
                  <c:v>-14.7073</c:v>
                </c:pt>
                <c:pt idx="9635">
                  <c:v>-14.6708</c:v>
                </c:pt>
                <c:pt idx="9636">
                  <c:v>-14.6241</c:v>
                </c:pt>
                <c:pt idx="9637">
                  <c:v>-14.5845</c:v>
                </c:pt>
                <c:pt idx="9638">
                  <c:v>-14.5398</c:v>
                </c:pt>
                <c:pt idx="9639">
                  <c:v>-14.494199999999999</c:v>
                </c:pt>
                <c:pt idx="9640">
                  <c:v>-14.458500000000001</c:v>
                </c:pt>
                <c:pt idx="9641">
                  <c:v>-14.421900000000001</c:v>
                </c:pt>
                <c:pt idx="9642">
                  <c:v>-14.374499999999999</c:v>
                </c:pt>
                <c:pt idx="9643">
                  <c:v>-14.333500000000001</c:v>
                </c:pt>
                <c:pt idx="9644">
                  <c:v>-14.2888</c:v>
                </c:pt>
                <c:pt idx="9645">
                  <c:v>-14.249000000000001</c:v>
                </c:pt>
                <c:pt idx="9646">
                  <c:v>-14.2103</c:v>
                </c:pt>
                <c:pt idx="9647">
                  <c:v>-14.172599999999999</c:v>
                </c:pt>
                <c:pt idx="9648">
                  <c:v>-14.134600000000001</c:v>
                </c:pt>
                <c:pt idx="9649">
                  <c:v>-14.093</c:v>
                </c:pt>
                <c:pt idx="9650">
                  <c:v>-14.056699999999999</c:v>
                </c:pt>
                <c:pt idx="9651">
                  <c:v>-14.008800000000001</c:v>
                </c:pt>
                <c:pt idx="9652">
                  <c:v>-13.9748</c:v>
                </c:pt>
                <c:pt idx="9653">
                  <c:v>-13.9443</c:v>
                </c:pt>
                <c:pt idx="9654">
                  <c:v>-13.901199999999999</c:v>
                </c:pt>
                <c:pt idx="9655">
                  <c:v>-13.8612</c:v>
                </c:pt>
                <c:pt idx="9656">
                  <c:v>-13.8301</c:v>
                </c:pt>
                <c:pt idx="9657">
                  <c:v>-13.7912</c:v>
                </c:pt>
                <c:pt idx="9658">
                  <c:v>-13.7494</c:v>
                </c:pt>
                <c:pt idx="9659">
                  <c:v>-13.7157</c:v>
                </c:pt>
                <c:pt idx="9660">
                  <c:v>-13.680300000000001</c:v>
                </c:pt>
                <c:pt idx="9661">
                  <c:v>-13.638500000000001</c:v>
                </c:pt>
                <c:pt idx="9662">
                  <c:v>-13.604699999999999</c:v>
                </c:pt>
                <c:pt idx="9663">
                  <c:v>-13.567399999999999</c:v>
                </c:pt>
                <c:pt idx="9664">
                  <c:v>-13.528499999999999</c:v>
                </c:pt>
                <c:pt idx="9665">
                  <c:v>-13.489100000000001</c:v>
                </c:pt>
                <c:pt idx="9666">
                  <c:v>-13.4603</c:v>
                </c:pt>
                <c:pt idx="9667">
                  <c:v>-13.4252</c:v>
                </c:pt>
                <c:pt idx="9668">
                  <c:v>-13.393599999999999</c:v>
                </c:pt>
                <c:pt idx="9669">
                  <c:v>-13.359</c:v>
                </c:pt>
                <c:pt idx="9670">
                  <c:v>-13.322900000000001</c:v>
                </c:pt>
                <c:pt idx="9671">
                  <c:v>-13.287699999999999</c:v>
                </c:pt>
                <c:pt idx="9672">
                  <c:v>-13.260300000000001</c:v>
                </c:pt>
                <c:pt idx="9673">
                  <c:v>-13.227</c:v>
                </c:pt>
                <c:pt idx="9674">
                  <c:v>-13.1874</c:v>
                </c:pt>
                <c:pt idx="9675">
                  <c:v>-13.1564</c:v>
                </c:pt>
                <c:pt idx="9676">
                  <c:v>-13.121499999999999</c:v>
                </c:pt>
                <c:pt idx="9677">
                  <c:v>-13.084300000000001</c:v>
                </c:pt>
                <c:pt idx="9678">
                  <c:v>-13.048</c:v>
                </c:pt>
                <c:pt idx="9679">
                  <c:v>-13.023300000000001</c:v>
                </c:pt>
                <c:pt idx="9680">
                  <c:v>-12.992699999999999</c:v>
                </c:pt>
                <c:pt idx="9681">
                  <c:v>-12.955500000000001</c:v>
                </c:pt>
                <c:pt idx="9682">
                  <c:v>-12.922000000000001</c:v>
                </c:pt>
                <c:pt idx="9683">
                  <c:v>-12.8872</c:v>
                </c:pt>
                <c:pt idx="9684">
                  <c:v>-12.8581</c:v>
                </c:pt>
                <c:pt idx="9685">
                  <c:v>-12.830399999999999</c:v>
                </c:pt>
                <c:pt idx="9686">
                  <c:v>-12.8</c:v>
                </c:pt>
                <c:pt idx="9687">
                  <c:v>-12.758900000000001</c:v>
                </c:pt>
                <c:pt idx="9688">
                  <c:v>-12.735799999999999</c:v>
                </c:pt>
                <c:pt idx="9689">
                  <c:v>-12.6965</c:v>
                </c:pt>
                <c:pt idx="9690">
                  <c:v>-12.6653</c:v>
                </c:pt>
                <c:pt idx="9691">
                  <c:v>-12.6388</c:v>
                </c:pt>
                <c:pt idx="9692">
                  <c:v>-12.604200000000001</c:v>
                </c:pt>
                <c:pt idx="9693">
                  <c:v>-12.576000000000001</c:v>
                </c:pt>
                <c:pt idx="9694">
                  <c:v>-12.540800000000001</c:v>
                </c:pt>
                <c:pt idx="9695">
                  <c:v>-12.514099999999999</c:v>
                </c:pt>
                <c:pt idx="9696">
                  <c:v>-12.4826</c:v>
                </c:pt>
                <c:pt idx="9697">
                  <c:v>-12.4481</c:v>
                </c:pt>
                <c:pt idx="9698">
                  <c:v>-12.413600000000001</c:v>
                </c:pt>
                <c:pt idx="9699">
                  <c:v>-12.3835</c:v>
                </c:pt>
                <c:pt idx="9700">
                  <c:v>-12.3573</c:v>
                </c:pt>
                <c:pt idx="9701">
                  <c:v>-12.33</c:v>
                </c:pt>
                <c:pt idx="9702">
                  <c:v>-12.291</c:v>
                </c:pt>
                <c:pt idx="9703">
                  <c:v>-12.259600000000001</c:v>
                </c:pt>
                <c:pt idx="9704">
                  <c:v>-12.2376</c:v>
                </c:pt>
                <c:pt idx="9705">
                  <c:v>-12.2041</c:v>
                </c:pt>
                <c:pt idx="9706">
                  <c:v>-12.176500000000001</c:v>
                </c:pt>
                <c:pt idx="9707">
                  <c:v>-12.1448</c:v>
                </c:pt>
                <c:pt idx="9708">
                  <c:v>-12.113099999999999</c:v>
                </c:pt>
                <c:pt idx="9709">
                  <c:v>-12.097300000000001</c:v>
                </c:pt>
                <c:pt idx="9710">
                  <c:v>-12.0578</c:v>
                </c:pt>
                <c:pt idx="9711">
                  <c:v>-12.037000000000001</c:v>
                </c:pt>
                <c:pt idx="9712">
                  <c:v>-12.0008</c:v>
                </c:pt>
                <c:pt idx="9713">
                  <c:v>-11.973699999999999</c:v>
                </c:pt>
                <c:pt idx="9714">
                  <c:v>-11.9497</c:v>
                </c:pt>
                <c:pt idx="9715">
                  <c:v>-11.9152</c:v>
                </c:pt>
                <c:pt idx="9716">
                  <c:v>-11.883800000000001</c:v>
                </c:pt>
                <c:pt idx="9717">
                  <c:v>-11.860099999999999</c:v>
                </c:pt>
                <c:pt idx="9718">
                  <c:v>-11.8354</c:v>
                </c:pt>
                <c:pt idx="9719">
                  <c:v>-11.8072</c:v>
                </c:pt>
                <c:pt idx="9720">
                  <c:v>-11.7873</c:v>
                </c:pt>
                <c:pt idx="9721">
                  <c:v>-11.752599999999999</c:v>
                </c:pt>
                <c:pt idx="9722">
                  <c:v>-11.7164</c:v>
                </c:pt>
                <c:pt idx="9723">
                  <c:v>-11.7041</c:v>
                </c:pt>
                <c:pt idx="9724">
                  <c:v>-11.664400000000001</c:v>
                </c:pt>
                <c:pt idx="9725">
                  <c:v>-11.639900000000001</c:v>
                </c:pt>
                <c:pt idx="9726">
                  <c:v>-11.6206</c:v>
                </c:pt>
                <c:pt idx="9727">
                  <c:v>-11.5885</c:v>
                </c:pt>
                <c:pt idx="9728">
                  <c:v>-11.557499999999999</c:v>
                </c:pt>
                <c:pt idx="9729">
                  <c:v>-11.5364</c:v>
                </c:pt>
                <c:pt idx="9730">
                  <c:v>-11.5024</c:v>
                </c:pt>
                <c:pt idx="9731">
                  <c:v>-11.488</c:v>
                </c:pt>
                <c:pt idx="9732">
                  <c:v>-11.4496</c:v>
                </c:pt>
                <c:pt idx="9733">
                  <c:v>-11.4297</c:v>
                </c:pt>
                <c:pt idx="9734">
                  <c:v>-11.4076</c:v>
                </c:pt>
                <c:pt idx="9735">
                  <c:v>-11.3767</c:v>
                </c:pt>
                <c:pt idx="9736">
                  <c:v>-11.3485</c:v>
                </c:pt>
                <c:pt idx="9737">
                  <c:v>-11.326499999999999</c:v>
                </c:pt>
                <c:pt idx="9738">
                  <c:v>-11.2904</c:v>
                </c:pt>
                <c:pt idx="9739">
                  <c:v>-11.2789</c:v>
                </c:pt>
                <c:pt idx="9740">
                  <c:v>-11.246600000000001</c:v>
                </c:pt>
                <c:pt idx="9741">
                  <c:v>-11.212199999999999</c:v>
                </c:pt>
                <c:pt idx="9742">
                  <c:v>-11.191000000000001</c:v>
                </c:pt>
                <c:pt idx="9743">
                  <c:v>-11.164400000000001</c:v>
                </c:pt>
                <c:pt idx="9744">
                  <c:v>-11.1408</c:v>
                </c:pt>
                <c:pt idx="9745">
                  <c:v>-11.1259</c:v>
                </c:pt>
                <c:pt idx="9746">
                  <c:v>-11.090999999999999</c:v>
                </c:pt>
                <c:pt idx="9747">
                  <c:v>-11.071400000000001</c:v>
                </c:pt>
                <c:pt idx="9748">
                  <c:v>-11.045999999999999</c:v>
                </c:pt>
                <c:pt idx="9749">
                  <c:v>-11.017899999999999</c:v>
                </c:pt>
                <c:pt idx="9750">
                  <c:v>-10.990500000000001</c:v>
                </c:pt>
                <c:pt idx="9751">
                  <c:v>-10.968</c:v>
                </c:pt>
                <c:pt idx="9752">
                  <c:v>-10.947900000000001</c:v>
                </c:pt>
                <c:pt idx="9753">
                  <c:v>-10.9214</c:v>
                </c:pt>
                <c:pt idx="9754">
                  <c:v>-10.897500000000001</c:v>
                </c:pt>
                <c:pt idx="9755">
                  <c:v>-10.8752</c:v>
                </c:pt>
                <c:pt idx="9756">
                  <c:v>-10.8512</c:v>
                </c:pt>
                <c:pt idx="9757">
                  <c:v>-10.823600000000001</c:v>
                </c:pt>
                <c:pt idx="9758">
                  <c:v>-10.803800000000001</c:v>
                </c:pt>
                <c:pt idx="9759">
                  <c:v>-10.7743</c:v>
                </c:pt>
                <c:pt idx="9760">
                  <c:v>-10.7539</c:v>
                </c:pt>
                <c:pt idx="9761">
                  <c:v>-10.733700000000001</c:v>
                </c:pt>
                <c:pt idx="9762">
                  <c:v>-10.704599999999999</c:v>
                </c:pt>
                <c:pt idx="9763">
                  <c:v>-10.6828</c:v>
                </c:pt>
                <c:pt idx="9764">
                  <c:v>-10.6564</c:v>
                </c:pt>
                <c:pt idx="9765">
                  <c:v>-10.635899999999999</c:v>
                </c:pt>
                <c:pt idx="9766">
                  <c:v>-10.601800000000001</c:v>
                </c:pt>
                <c:pt idx="9767">
                  <c:v>-10.581</c:v>
                </c:pt>
                <c:pt idx="9768">
                  <c:v>-10.564500000000001</c:v>
                </c:pt>
                <c:pt idx="9769">
                  <c:v>-10.543100000000001</c:v>
                </c:pt>
                <c:pt idx="9770">
                  <c:v>-10.5162</c:v>
                </c:pt>
                <c:pt idx="9771">
                  <c:v>-10.4947</c:v>
                </c:pt>
                <c:pt idx="9772">
                  <c:v>-10.4726</c:v>
                </c:pt>
                <c:pt idx="9773">
                  <c:v>-10.4506</c:v>
                </c:pt>
                <c:pt idx="9774">
                  <c:v>-10.424899999999999</c:v>
                </c:pt>
                <c:pt idx="9775">
                  <c:v>-10.3993</c:v>
                </c:pt>
                <c:pt idx="9776">
                  <c:v>-10.371499999999999</c:v>
                </c:pt>
                <c:pt idx="9777">
                  <c:v>-10.3591</c:v>
                </c:pt>
                <c:pt idx="9778">
                  <c:v>-10.3352</c:v>
                </c:pt>
                <c:pt idx="9779">
                  <c:v>-10.310499999999999</c:v>
                </c:pt>
                <c:pt idx="9780">
                  <c:v>-10.2842</c:v>
                </c:pt>
                <c:pt idx="9781">
                  <c:v>-10.2689</c:v>
                </c:pt>
                <c:pt idx="9782">
                  <c:v>-10.238899999999999</c:v>
                </c:pt>
                <c:pt idx="9783">
                  <c:v>-10.2224</c:v>
                </c:pt>
                <c:pt idx="9784">
                  <c:v>-10.205</c:v>
                </c:pt>
                <c:pt idx="9785">
                  <c:v>-10.173999999999999</c:v>
                </c:pt>
                <c:pt idx="9786">
                  <c:v>-10.1584</c:v>
                </c:pt>
                <c:pt idx="9787">
                  <c:v>-10.1355</c:v>
                </c:pt>
                <c:pt idx="9788">
                  <c:v>-10.1145</c:v>
                </c:pt>
                <c:pt idx="9789">
                  <c:v>-10.092700000000001</c:v>
                </c:pt>
                <c:pt idx="9790">
                  <c:v>-10.072699999999999</c:v>
                </c:pt>
                <c:pt idx="9791">
                  <c:v>-10.053800000000001</c:v>
                </c:pt>
                <c:pt idx="9792">
                  <c:v>-10.0227</c:v>
                </c:pt>
                <c:pt idx="9793">
                  <c:v>-10.0038</c:v>
                </c:pt>
                <c:pt idx="9794">
                  <c:v>-9.9872899999999998</c:v>
                </c:pt>
                <c:pt idx="9795">
                  <c:v>-9.9657099999999996</c:v>
                </c:pt>
                <c:pt idx="9796">
                  <c:v>-9.9475599999999993</c:v>
                </c:pt>
                <c:pt idx="9797">
                  <c:v>-9.9308499999999995</c:v>
                </c:pt>
                <c:pt idx="9798">
                  <c:v>-9.9030199999999997</c:v>
                </c:pt>
                <c:pt idx="9799">
                  <c:v>-9.8835599999999992</c:v>
                </c:pt>
                <c:pt idx="9800">
                  <c:v>-9.8657500000000002</c:v>
                </c:pt>
                <c:pt idx="9801">
                  <c:v>-9.8444500000000001</c:v>
                </c:pt>
                <c:pt idx="9802">
                  <c:v>-9.8226899999999997</c:v>
                </c:pt>
                <c:pt idx="9803">
                  <c:v>-9.8072599999999994</c:v>
                </c:pt>
                <c:pt idx="9804">
                  <c:v>-9.7804900000000004</c:v>
                </c:pt>
                <c:pt idx="9805">
                  <c:v>-9.7556200000000004</c:v>
                </c:pt>
                <c:pt idx="9806">
                  <c:v>-9.7405100000000004</c:v>
                </c:pt>
                <c:pt idx="9807">
                  <c:v>-9.73428</c:v>
                </c:pt>
                <c:pt idx="9808">
                  <c:v>-9.7120300000000004</c:v>
                </c:pt>
                <c:pt idx="9809">
                  <c:v>-9.6897500000000001</c:v>
                </c:pt>
                <c:pt idx="9810">
                  <c:v>-9.6670200000000008</c:v>
                </c:pt>
                <c:pt idx="9811">
                  <c:v>-9.6424199999999995</c:v>
                </c:pt>
                <c:pt idx="9812">
                  <c:v>-9.6242099999999997</c:v>
                </c:pt>
                <c:pt idx="9813">
                  <c:v>-9.6049199999999999</c:v>
                </c:pt>
                <c:pt idx="9814">
                  <c:v>-9.5850000000000009</c:v>
                </c:pt>
                <c:pt idx="9815">
                  <c:v>-9.5649999999999995</c:v>
                </c:pt>
                <c:pt idx="9816">
                  <c:v>-9.5470600000000001</c:v>
                </c:pt>
                <c:pt idx="9817">
                  <c:v>-9.52149</c:v>
                </c:pt>
                <c:pt idx="9818">
                  <c:v>-9.5100099999999994</c:v>
                </c:pt>
                <c:pt idx="9819">
                  <c:v>-9.4837399999999992</c:v>
                </c:pt>
                <c:pt idx="9820">
                  <c:v>-9.46448</c:v>
                </c:pt>
                <c:pt idx="9821">
                  <c:v>-9.4472199999999997</c:v>
                </c:pt>
                <c:pt idx="9822">
                  <c:v>-9.4294399999999996</c:v>
                </c:pt>
                <c:pt idx="9823">
                  <c:v>-9.4032300000000006</c:v>
                </c:pt>
                <c:pt idx="9824">
                  <c:v>-9.3942800000000002</c:v>
                </c:pt>
                <c:pt idx="9825">
                  <c:v>-9.3651999999999997</c:v>
                </c:pt>
                <c:pt idx="9826">
                  <c:v>-9.3474900000000005</c:v>
                </c:pt>
                <c:pt idx="9827">
                  <c:v>-9.3259899999999991</c:v>
                </c:pt>
                <c:pt idx="9828">
                  <c:v>-9.3097600000000007</c:v>
                </c:pt>
                <c:pt idx="9829">
                  <c:v>-9.2923500000000008</c:v>
                </c:pt>
                <c:pt idx="9830">
                  <c:v>-9.26999</c:v>
                </c:pt>
                <c:pt idx="9831">
                  <c:v>-9.2533899999999996</c:v>
                </c:pt>
                <c:pt idx="9832">
                  <c:v>-9.2357999999999993</c:v>
                </c:pt>
                <c:pt idx="9833">
                  <c:v>-9.2164599999999997</c:v>
                </c:pt>
                <c:pt idx="9834">
                  <c:v>-9.2015600000000006</c:v>
                </c:pt>
                <c:pt idx="9835">
                  <c:v>-9.1840799999999998</c:v>
                </c:pt>
                <c:pt idx="9836">
                  <c:v>-9.1588200000000004</c:v>
                </c:pt>
                <c:pt idx="9837">
                  <c:v>-9.1390499999999992</c:v>
                </c:pt>
                <c:pt idx="9838">
                  <c:v>-9.1216600000000003</c:v>
                </c:pt>
                <c:pt idx="9839">
                  <c:v>-9.1040100000000006</c:v>
                </c:pt>
                <c:pt idx="9840">
                  <c:v>-9.0831199999999992</c:v>
                </c:pt>
                <c:pt idx="9841">
                  <c:v>-9.0686099999999996</c:v>
                </c:pt>
                <c:pt idx="9842">
                  <c:v>-9.0416500000000006</c:v>
                </c:pt>
                <c:pt idx="9843">
                  <c:v>-9.0305099999999996</c:v>
                </c:pt>
                <c:pt idx="9844">
                  <c:v>-9.0100800000000003</c:v>
                </c:pt>
                <c:pt idx="9845">
                  <c:v>-8.9911999999999992</c:v>
                </c:pt>
                <c:pt idx="9846">
                  <c:v>-8.9795200000000008</c:v>
                </c:pt>
                <c:pt idx="9847">
                  <c:v>-8.9583200000000005</c:v>
                </c:pt>
                <c:pt idx="9848">
                  <c:v>-8.9356899999999992</c:v>
                </c:pt>
                <c:pt idx="9849">
                  <c:v>-8.9192999999999998</c:v>
                </c:pt>
                <c:pt idx="9850">
                  <c:v>-8.8978199999999994</c:v>
                </c:pt>
                <c:pt idx="9851">
                  <c:v>-8.8839000000000006</c:v>
                </c:pt>
                <c:pt idx="9852">
                  <c:v>-8.8742599999999996</c:v>
                </c:pt>
                <c:pt idx="9853">
                  <c:v>-8.8461099999999995</c:v>
                </c:pt>
                <c:pt idx="9854">
                  <c:v>-8.83</c:v>
                </c:pt>
                <c:pt idx="9855">
                  <c:v>-8.8066099999999992</c:v>
                </c:pt>
                <c:pt idx="9856">
                  <c:v>-8.7875800000000002</c:v>
                </c:pt>
                <c:pt idx="9857">
                  <c:v>-8.7792300000000001</c:v>
                </c:pt>
                <c:pt idx="9858">
                  <c:v>-8.7636099999999999</c:v>
                </c:pt>
                <c:pt idx="9859">
                  <c:v>-8.7372999999999994</c:v>
                </c:pt>
                <c:pt idx="9860">
                  <c:v>-8.7279599999999995</c:v>
                </c:pt>
                <c:pt idx="9861">
                  <c:v>-8.7033500000000004</c:v>
                </c:pt>
                <c:pt idx="9862">
                  <c:v>-8.6812699999999996</c:v>
                </c:pt>
                <c:pt idx="9863">
                  <c:v>-8.6731200000000008</c:v>
                </c:pt>
                <c:pt idx="9864">
                  <c:v>-8.6515400000000007</c:v>
                </c:pt>
                <c:pt idx="9865">
                  <c:v>-8.6366399999999999</c:v>
                </c:pt>
                <c:pt idx="9866">
                  <c:v>-8.6207999999999991</c:v>
                </c:pt>
                <c:pt idx="9867">
                  <c:v>-8.5940300000000001</c:v>
                </c:pt>
                <c:pt idx="9868">
                  <c:v>-8.5808999999999997</c:v>
                </c:pt>
                <c:pt idx="9869">
                  <c:v>-8.5597399999999997</c:v>
                </c:pt>
                <c:pt idx="9870">
                  <c:v>-8.5499500000000008</c:v>
                </c:pt>
                <c:pt idx="9871">
                  <c:v>-8.5389400000000002</c:v>
                </c:pt>
                <c:pt idx="9872">
                  <c:v>-8.5153300000000005</c:v>
                </c:pt>
                <c:pt idx="9873">
                  <c:v>-8.4984999999999999</c:v>
                </c:pt>
                <c:pt idx="9874">
                  <c:v>-8.4847999999999999</c:v>
                </c:pt>
                <c:pt idx="9875">
                  <c:v>-8.4611000000000001</c:v>
                </c:pt>
                <c:pt idx="9876">
                  <c:v>-8.4504900000000003</c:v>
                </c:pt>
                <c:pt idx="9877">
                  <c:v>-8.4299400000000002</c:v>
                </c:pt>
                <c:pt idx="9878">
                  <c:v>-8.4073499999999992</c:v>
                </c:pt>
                <c:pt idx="9879">
                  <c:v>-8.4043100000000006</c:v>
                </c:pt>
                <c:pt idx="9880">
                  <c:v>-8.3804800000000004</c:v>
                </c:pt>
                <c:pt idx="9881">
                  <c:v>-8.3532200000000003</c:v>
                </c:pt>
                <c:pt idx="9882">
                  <c:v>-8.3422499999999999</c:v>
                </c:pt>
                <c:pt idx="9883">
                  <c:v>-8.3283400000000007</c:v>
                </c:pt>
                <c:pt idx="9884">
                  <c:v>-8.3136299999999999</c:v>
                </c:pt>
                <c:pt idx="9885">
                  <c:v>-8.2999100000000006</c:v>
                </c:pt>
                <c:pt idx="9886">
                  <c:v>-8.2715999999999994</c:v>
                </c:pt>
                <c:pt idx="9887">
                  <c:v>-8.2602799999999998</c:v>
                </c:pt>
                <c:pt idx="9888">
                  <c:v>-8.2425599999999992</c:v>
                </c:pt>
                <c:pt idx="9889">
                  <c:v>-8.2304300000000001</c:v>
                </c:pt>
                <c:pt idx="9890">
                  <c:v>-8.2102400000000006</c:v>
                </c:pt>
                <c:pt idx="9891">
                  <c:v>-8.1931200000000004</c:v>
                </c:pt>
                <c:pt idx="9892">
                  <c:v>-8.1829499999999999</c:v>
                </c:pt>
                <c:pt idx="9893">
                  <c:v>-8.1667500000000004</c:v>
                </c:pt>
                <c:pt idx="9894">
                  <c:v>-8.1393699999999995</c:v>
                </c:pt>
                <c:pt idx="9895">
                  <c:v>-8.1274899999999999</c:v>
                </c:pt>
                <c:pt idx="9896">
                  <c:v>-8.1101399999999995</c:v>
                </c:pt>
                <c:pt idx="9897">
                  <c:v>-8.1006400000000003</c:v>
                </c:pt>
                <c:pt idx="9898">
                  <c:v>-8.0831999999999997</c:v>
                </c:pt>
                <c:pt idx="9899">
                  <c:v>-8.0602999999999998</c:v>
                </c:pt>
                <c:pt idx="9900">
                  <c:v>-8.0502699999999994</c:v>
                </c:pt>
                <c:pt idx="9901">
                  <c:v>-8.0311500000000002</c:v>
                </c:pt>
                <c:pt idx="9902">
                  <c:v>-8.0167000000000002</c:v>
                </c:pt>
                <c:pt idx="9903">
                  <c:v>-7.9986800000000002</c:v>
                </c:pt>
                <c:pt idx="9904">
                  <c:v>-7.97933</c:v>
                </c:pt>
                <c:pt idx="9905">
                  <c:v>-7.9731699999999996</c:v>
                </c:pt>
                <c:pt idx="9906">
                  <c:v>-7.9440400000000002</c:v>
                </c:pt>
                <c:pt idx="9907">
                  <c:v>-7.9298000000000002</c:v>
                </c:pt>
                <c:pt idx="9908">
                  <c:v>-7.9183000000000003</c:v>
                </c:pt>
                <c:pt idx="9909">
                  <c:v>-7.8943300000000001</c:v>
                </c:pt>
                <c:pt idx="9910">
                  <c:v>-7.8839800000000002</c:v>
                </c:pt>
                <c:pt idx="9911">
                  <c:v>-7.8736800000000002</c:v>
                </c:pt>
                <c:pt idx="9912">
                  <c:v>-7.8502900000000002</c:v>
                </c:pt>
                <c:pt idx="9913">
                  <c:v>-7.8399200000000002</c:v>
                </c:pt>
                <c:pt idx="9914">
                  <c:v>-7.8205400000000003</c:v>
                </c:pt>
                <c:pt idx="9915">
                  <c:v>-7.8065600000000002</c:v>
                </c:pt>
                <c:pt idx="9916">
                  <c:v>-7.7962699999999998</c:v>
                </c:pt>
                <c:pt idx="9917">
                  <c:v>-7.77773</c:v>
                </c:pt>
                <c:pt idx="9918">
                  <c:v>-7.7606099999999998</c:v>
                </c:pt>
                <c:pt idx="9919">
                  <c:v>-7.7390600000000003</c:v>
                </c:pt>
                <c:pt idx="9920">
                  <c:v>-7.7208899999999998</c:v>
                </c:pt>
                <c:pt idx="9921">
                  <c:v>-7.7126000000000001</c:v>
                </c:pt>
                <c:pt idx="9922">
                  <c:v>-7.6967999999999996</c:v>
                </c:pt>
                <c:pt idx="9923">
                  <c:v>-7.6757200000000001</c:v>
                </c:pt>
                <c:pt idx="9924">
                  <c:v>-7.6671699999999996</c:v>
                </c:pt>
                <c:pt idx="9925">
                  <c:v>-7.6466399999999997</c:v>
                </c:pt>
                <c:pt idx="9926">
                  <c:v>-7.6251600000000002</c:v>
                </c:pt>
                <c:pt idx="9927">
                  <c:v>-7.6160399999999999</c:v>
                </c:pt>
                <c:pt idx="9928">
                  <c:v>-7.5964099999999997</c:v>
                </c:pt>
                <c:pt idx="9929">
                  <c:v>-7.5846900000000002</c:v>
                </c:pt>
                <c:pt idx="9930">
                  <c:v>-7.5737199999999998</c:v>
                </c:pt>
                <c:pt idx="9931">
                  <c:v>-7.5560499999999999</c:v>
                </c:pt>
                <c:pt idx="9932">
                  <c:v>-7.5336699999999999</c:v>
                </c:pt>
                <c:pt idx="9933">
                  <c:v>-7.5127899999999999</c:v>
                </c:pt>
                <c:pt idx="9934">
                  <c:v>-7.5038099999999996</c:v>
                </c:pt>
                <c:pt idx="9935">
                  <c:v>-7.4901600000000004</c:v>
                </c:pt>
                <c:pt idx="9936">
                  <c:v>-7.4664599999999997</c:v>
                </c:pt>
                <c:pt idx="9937">
                  <c:v>-7.4595700000000003</c:v>
                </c:pt>
                <c:pt idx="9938">
                  <c:v>-7.4452800000000003</c:v>
                </c:pt>
                <c:pt idx="9939">
                  <c:v>-7.4201600000000001</c:v>
                </c:pt>
                <c:pt idx="9940">
                  <c:v>-7.4062900000000003</c:v>
                </c:pt>
                <c:pt idx="9941">
                  <c:v>-7.3963099999999997</c:v>
                </c:pt>
                <c:pt idx="9942">
                  <c:v>-7.3717699999999997</c:v>
                </c:pt>
                <c:pt idx="9943">
                  <c:v>-7.3573700000000004</c:v>
                </c:pt>
                <c:pt idx="9944">
                  <c:v>-7.3383099999999999</c:v>
                </c:pt>
                <c:pt idx="9945">
                  <c:v>-7.3237300000000003</c:v>
                </c:pt>
                <c:pt idx="9946">
                  <c:v>-7.3088699999999998</c:v>
                </c:pt>
                <c:pt idx="9947">
                  <c:v>-7.2885099999999996</c:v>
                </c:pt>
                <c:pt idx="9948">
                  <c:v>-7.2846000000000002</c:v>
                </c:pt>
                <c:pt idx="9949">
                  <c:v>-7.2604800000000003</c:v>
                </c:pt>
                <c:pt idx="9950">
                  <c:v>-7.2456300000000002</c:v>
                </c:pt>
                <c:pt idx="9951">
                  <c:v>-7.2327300000000001</c:v>
                </c:pt>
                <c:pt idx="9952">
                  <c:v>-7.2215499999999997</c:v>
                </c:pt>
                <c:pt idx="9953">
                  <c:v>-7.1953300000000002</c:v>
                </c:pt>
                <c:pt idx="9954">
                  <c:v>-7.1863000000000001</c:v>
                </c:pt>
                <c:pt idx="9955">
                  <c:v>-7.1647999999999996</c:v>
                </c:pt>
                <c:pt idx="9956">
                  <c:v>-7.1518100000000002</c:v>
                </c:pt>
                <c:pt idx="9957">
                  <c:v>-7.1375299999999999</c:v>
                </c:pt>
                <c:pt idx="9958">
                  <c:v>-7.11639</c:v>
                </c:pt>
                <c:pt idx="9959">
                  <c:v>-7.1016599999999999</c:v>
                </c:pt>
                <c:pt idx="9960">
                  <c:v>-7.0870499999999996</c:v>
                </c:pt>
                <c:pt idx="9961">
                  <c:v>-7.0708799999999998</c:v>
                </c:pt>
                <c:pt idx="9962">
                  <c:v>-7.0562300000000002</c:v>
                </c:pt>
                <c:pt idx="9963">
                  <c:v>-7.0392000000000001</c:v>
                </c:pt>
                <c:pt idx="9964">
                  <c:v>-7.0170300000000001</c:v>
                </c:pt>
                <c:pt idx="9965">
                  <c:v>-7.0077499999999997</c:v>
                </c:pt>
                <c:pt idx="9966">
                  <c:v>-6.9891699999999997</c:v>
                </c:pt>
                <c:pt idx="9967">
                  <c:v>-6.9751000000000003</c:v>
                </c:pt>
                <c:pt idx="9968">
                  <c:v>-6.9572599999999998</c:v>
                </c:pt>
                <c:pt idx="9969">
                  <c:v>-6.9470599999999996</c:v>
                </c:pt>
                <c:pt idx="9970">
                  <c:v>-6.9243499999999996</c:v>
                </c:pt>
                <c:pt idx="9971">
                  <c:v>-6.9083100000000002</c:v>
                </c:pt>
                <c:pt idx="9972">
                  <c:v>-6.8933099999999996</c:v>
                </c:pt>
                <c:pt idx="9973">
                  <c:v>-6.8799200000000003</c:v>
                </c:pt>
                <c:pt idx="9974">
                  <c:v>-6.8632</c:v>
                </c:pt>
                <c:pt idx="9975">
                  <c:v>-6.8472</c:v>
                </c:pt>
                <c:pt idx="9976">
                  <c:v>-6.8304</c:v>
                </c:pt>
                <c:pt idx="9977">
                  <c:v>-6.8152999999999997</c:v>
                </c:pt>
                <c:pt idx="9978">
                  <c:v>-6.79941</c:v>
                </c:pt>
                <c:pt idx="9979">
                  <c:v>-6.77888</c:v>
                </c:pt>
                <c:pt idx="9980">
                  <c:v>-6.7664499999999999</c:v>
                </c:pt>
                <c:pt idx="9981">
                  <c:v>-6.7476399999999996</c:v>
                </c:pt>
                <c:pt idx="9982">
                  <c:v>-6.7288300000000003</c:v>
                </c:pt>
                <c:pt idx="9983">
                  <c:v>-6.7102500000000003</c:v>
                </c:pt>
                <c:pt idx="9984">
                  <c:v>-6.6948400000000001</c:v>
                </c:pt>
                <c:pt idx="9985">
                  <c:v>-6.68621</c:v>
                </c:pt>
                <c:pt idx="9986">
                  <c:v>-6.6688000000000001</c:v>
                </c:pt>
                <c:pt idx="9987">
                  <c:v>-6.6467099999999997</c:v>
                </c:pt>
                <c:pt idx="9988">
                  <c:v>-6.6389899999999997</c:v>
                </c:pt>
                <c:pt idx="9989">
                  <c:v>-6.6147999999999998</c:v>
                </c:pt>
                <c:pt idx="9990">
                  <c:v>-6.5934499999999998</c:v>
                </c:pt>
                <c:pt idx="9991">
                  <c:v>-6.5812600000000003</c:v>
                </c:pt>
                <c:pt idx="9992">
                  <c:v>-6.5712900000000003</c:v>
                </c:pt>
                <c:pt idx="9993">
                  <c:v>-6.5488799999999996</c:v>
                </c:pt>
                <c:pt idx="9994">
                  <c:v>-6.5316900000000002</c:v>
                </c:pt>
                <c:pt idx="9995">
                  <c:v>-6.5264899999999999</c:v>
                </c:pt>
                <c:pt idx="9996">
                  <c:v>-6.4928600000000003</c:v>
                </c:pt>
                <c:pt idx="9997">
                  <c:v>-6.4779900000000001</c:v>
                </c:pt>
                <c:pt idx="9998">
                  <c:v>-6.4718900000000001</c:v>
                </c:pt>
                <c:pt idx="9999">
                  <c:v>-6.4480300000000002</c:v>
                </c:pt>
                <c:pt idx="10000">
                  <c:v>-6.4211499999999999</c:v>
                </c:pt>
                <c:pt idx="10001">
                  <c:v>-6.4177799999999996</c:v>
                </c:pt>
                <c:pt idx="10002">
                  <c:v>-6.39588</c:v>
                </c:pt>
                <c:pt idx="10003">
                  <c:v>-6.3788499999999999</c:v>
                </c:pt>
                <c:pt idx="10004">
                  <c:v>-6.3612500000000001</c:v>
                </c:pt>
                <c:pt idx="10005">
                  <c:v>-6.3450600000000001</c:v>
                </c:pt>
                <c:pt idx="10006">
                  <c:v>-6.3226800000000001</c:v>
                </c:pt>
                <c:pt idx="10007">
                  <c:v>-6.3139200000000004</c:v>
                </c:pt>
                <c:pt idx="10008">
                  <c:v>-6.2859600000000002</c:v>
                </c:pt>
                <c:pt idx="10009">
                  <c:v>-6.2737699999999998</c:v>
                </c:pt>
                <c:pt idx="10010">
                  <c:v>-6.2572900000000002</c:v>
                </c:pt>
                <c:pt idx="10011">
                  <c:v>-6.2360199999999999</c:v>
                </c:pt>
                <c:pt idx="10012">
                  <c:v>-6.22133</c:v>
                </c:pt>
                <c:pt idx="10013">
                  <c:v>-6.2076599999999997</c:v>
                </c:pt>
                <c:pt idx="10014">
                  <c:v>-6.1822499999999998</c:v>
                </c:pt>
                <c:pt idx="10015">
                  <c:v>-6.1737399999999996</c:v>
                </c:pt>
                <c:pt idx="10016">
                  <c:v>-6.1522500000000004</c:v>
                </c:pt>
                <c:pt idx="10017">
                  <c:v>-6.1303200000000002</c:v>
                </c:pt>
                <c:pt idx="10018">
                  <c:v>-6.1154999999999999</c:v>
                </c:pt>
                <c:pt idx="10019">
                  <c:v>-6.0833000000000004</c:v>
                </c:pt>
                <c:pt idx="10020">
                  <c:v>-6.0843299999999996</c:v>
                </c:pt>
                <c:pt idx="10021">
                  <c:v>-6.0645199999999999</c:v>
                </c:pt>
                <c:pt idx="10022">
                  <c:v>-6.0349000000000004</c:v>
                </c:pt>
                <c:pt idx="10023">
                  <c:v>-6.0292599999999998</c:v>
                </c:pt>
                <c:pt idx="10024">
                  <c:v>-6.00596</c:v>
                </c:pt>
                <c:pt idx="10025">
                  <c:v>-5.9950700000000001</c:v>
                </c:pt>
                <c:pt idx="10026">
                  <c:v>-5.9765899999999998</c:v>
                </c:pt>
                <c:pt idx="10027">
                  <c:v>-5.9506399999999999</c:v>
                </c:pt>
                <c:pt idx="10028">
                  <c:v>-5.9349699999999999</c:v>
                </c:pt>
                <c:pt idx="10029">
                  <c:v>-5.9189100000000003</c:v>
                </c:pt>
                <c:pt idx="10030">
                  <c:v>-5.8998200000000001</c:v>
                </c:pt>
                <c:pt idx="10031">
                  <c:v>-5.8832599999999999</c:v>
                </c:pt>
                <c:pt idx="10032">
                  <c:v>-5.8588399999999998</c:v>
                </c:pt>
                <c:pt idx="10033">
                  <c:v>-5.8425200000000004</c:v>
                </c:pt>
                <c:pt idx="10034">
                  <c:v>-5.8229100000000003</c:v>
                </c:pt>
                <c:pt idx="10035">
                  <c:v>-5.80504</c:v>
                </c:pt>
                <c:pt idx="10036">
                  <c:v>-5.7887199999999996</c:v>
                </c:pt>
                <c:pt idx="10037">
                  <c:v>-5.7714699999999999</c:v>
                </c:pt>
                <c:pt idx="10038">
                  <c:v>-5.7483500000000003</c:v>
                </c:pt>
                <c:pt idx="10039">
                  <c:v>-5.7332599999999996</c:v>
                </c:pt>
                <c:pt idx="10040">
                  <c:v>-5.7143300000000004</c:v>
                </c:pt>
                <c:pt idx="10041">
                  <c:v>-5.6940299999999997</c:v>
                </c:pt>
                <c:pt idx="10042">
                  <c:v>-5.6736599999999999</c:v>
                </c:pt>
                <c:pt idx="10043">
                  <c:v>-5.6573599999999997</c:v>
                </c:pt>
                <c:pt idx="10044">
                  <c:v>-5.6367500000000001</c:v>
                </c:pt>
                <c:pt idx="10045">
                  <c:v>-5.6166499999999999</c:v>
                </c:pt>
                <c:pt idx="10046">
                  <c:v>-5.6028900000000004</c:v>
                </c:pt>
                <c:pt idx="10047">
                  <c:v>-5.5799899999999996</c:v>
                </c:pt>
                <c:pt idx="10048">
                  <c:v>-5.5575400000000004</c:v>
                </c:pt>
                <c:pt idx="10049">
                  <c:v>-5.5426399999999996</c:v>
                </c:pt>
                <c:pt idx="10050">
                  <c:v>-5.52041</c:v>
                </c:pt>
                <c:pt idx="10051">
                  <c:v>-5.5071599999999998</c:v>
                </c:pt>
                <c:pt idx="10052">
                  <c:v>-5.4898400000000001</c:v>
                </c:pt>
                <c:pt idx="10053">
                  <c:v>-5.4666600000000001</c:v>
                </c:pt>
                <c:pt idx="10054">
                  <c:v>-5.4458099999999998</c:v>
                </c:pt>
                <c:pt idx="10055">
                  <c:v>-5.4277899999999999</c:v>
                </c:pt>
                <c:pt idx="10056">
                  <c:v>-5.3987400000000001</c:v>
                </c:pt>
                <c:pt idx="10057">
                  <c:v>-5.39107</c:v>
                </c:pt>
                <c:pt idx="10058">
                  <c:v>-5.3664399999999999</c:v>
                </c:pt>
                <c:pt idx="10059">
                  <c:v>-5.3482700000000003</c:v>
                </c:pt>
                <c:pt idx="10060">
                  <c:v>-5.3243200000000002</c:v>
                </c:pt>
                <c:pt idx="10061">
                  <c:v>-5.30687</c:v>
                </c:pt>
                <c:pt idx="10062">
                  <c:v>-5.2915599999999996</c:v>
                </c:pt>
                <c:pt idx="10063">
                  <c:v>-5.2607600000000003</c:v>
                </c:pt>
                <c:pt idx="10064">
                  <c:v>-5.2433199999999998</c:v>
                </c:pt>
                <c:pt idx="10065">
                  <c:v>-5.2279099999999996</c:v>
                </c:pt>
                <c:pt idx="10066">
                  <c:v>-5.2080700000000002</c:v>
                </c:pt>
                <c:pt idx="10067">
                  <c:v>-5.1875499999999999</c:v>
                </c:pt>
                <c:pt idx="10068">
                  <c:v>-5.1605800000000004</c:v>
                </c:pt>
                <c:pt idx="10069">
                  <c:v>-5.1481899999999996</c:v>
                </c:pt>
                <c:pt idx="10070">
                  <c:v>-5.1224299999999996</c:v>
                </c:pt>
                <c:pt idx="10071">
                  <c:v>-5.1054399999999998</c:v>
                </c:pt>
                <c:pt idx="10072">
                  <c:v>-5.0869499999999999</c:v>
                </c:pt>
                <c:pt idx="10073">
                  <c:v>-5.0636400000000004</c:v>
                </c:pt>
                <c:pt idx="10074">
                  <c:v>-5.04901</c:v>
                </c:pt>
                <c:pt idx="10075">
                  <c:v>-5.0209400000000004</c:v>
                </c:pt>
                <c:pt idx="10076">
                  <c:v>-5.0086199999999996</c:v>
                </c:pt>
                <c:pt idx="10077">
                  <c:v>-4.9850700000000003</c:v>
                </c:pt>
                <c:pt idx="10078">
                  <c:v>-4.9642900000000001</c:v>
                </c:pt>
                <c:pt idx="10079">
                  <c:v>-4.9558099999999996</c:v>
                </c:pt>
                <c:pt idx="10080">
                  <c:v>-4.9229599999999998</c:v>
                </c:pt>
                <c:pt idx="10081">
                  <c:v>-4.9014600000000002</c:v>
                </c:pt>
                <c:pt idx="10082">
                  <c:v>-4.8875400000000004</c:v>
                </c:pt>
                <c:pt idx="10083">
                  <c:v>-4.8607800000000001</c:v>
                </c:pt>
                <c:pt idx="10084">
                  <c:v>-4.8496600000000001</c:v>
                </c:pt>
                <c:pt idx="10085">
                  <c:v>-4.8250400000000004</c:v>
                </c:pt>
                <c:pt idx="10086">
                  <c:v>-4.7965400000000002</c:v>
                </c:pt>
                <c:pt idx="10087">
                  <c:v>-4.7842200000000004</c:v>
                </c:pt>
                <c:pt idx="10088">
                  <c:v>-4.7634600000000002</c:v>
                </c:pt>
                <c:pt idx="10089">
                  <c:v>-4.7400799999999998</c:v>
                </c:pt>
                <c:pt idx="10090">
                  <c:v>-4.7238199999999999</c:v>
                </c:pt>
                <c:pt idx="10091">
                  <c:v>-4.6992099999999999</c:v>
                </c:pt>
                <c:pt idx="10092">
                  <c:v>-4.6794599999999997</c:v>
                </c:pt>
                <c:pt idx="10093">
                  <c:v>-4.65768</c:v>
                </c:pt>
                <c:pt idx="10094">
                  <c:v>-4.6355300000000002</c:v>
                </c:pt>
                <c:pt idx="10095">
                  <c:v>-4.6207799999999999</c:v>
                </c:pt>
                <c:pt idx="10096">
                  <c:v>-4.5898599999999998</c:v>
                </c:pt>
                <c:pt idx="10097">
                  <c:v>-4.5795500000000002</c:v>
                </c:pt>
                <c:pt idx="10098">
                  <c:v>-4.5543300000000002</c:v>
                </c:pt>
                <c:pt idx="10099">
                  <c:v>-4.5292599999999998</c:v>
                </c:pt>
                <c:pt idx="10100">
                  <c:v>-4.5176499999999997</c:v>
                </c:pt>
                <c:pt idx="10101">
                  <c:v>-4.4905499999999998</c:v>
                </c:pt>
                <c:pt idx="10102">
                  <c:v>-4.4726100000000004</c:v>
                </c:pt>
                <c:pt idx="10103">
                  <c:v>-4.4536199999999999</c:v>
                </c:pt>
                <c:pt idx="10104">
                  <c:v>-4.4311100000000003</c:v>
                </c:pt>
                <c:pt idx="10105">
                  <c:v>-4.4075899999999999</c:v>
                </c:pt>
                <c:pt idx="10106">
                  <c:v>-4.3841200000000002</c:v>
                </c:pt>
                <c:pt idx="10107">
                  <c:v>-4.3667699999999998</c:v>
                </c:pt>
                <c:pt idx="10108">
                  <c:v>-4.3481699999999996</c:v>
                </c:pt>
                <c:pt idx="10109">
                  <c:v>-4.32918</c:v>
                </c:pt>
                <c:pt idx="10110">
                  <c:v>-4.3057400000000001</c:v>
                </c:pt>
                <c:pt idx="10111">
                  <c:v>-4.2889200000000001</c:v>
                </c:pt>
                <c:pt idx="10112">
                  <c:v>-4.2584400000000002</c:v>
                </c:pt>
                <c:pt idx="10113">
                  <c:v>-4.2431999999999999</c:v>
                </c:pt>
                <c:pt idx="10114">
                  <c:v>-4.2217599999999997</c:v>
                </c:pt>
                <c:pt idx="10115">
                  <c:v>-4.2032100000000003</c:v>
                </c:pt>
                <c:pt idx="10116">
                  <c:v>-4.1850300000000002</c:v>
                </c:pt>
                <c:pt idx="10117">
                  <c:v>-4.1671899999999997</c:v>
                </c:pt>
                <c:pt idx="10118">
                  <c:v>-4.1418900000000001</c:v>
                </c:pt>
                <c:pt idx="10119">
                  <c:v>-4.1212400000000002</c:v>
                </c:pt>
                <c:pt idx="10120">
                  <c:v>-4.1028099999999998</c:v>
                </c:pt>
                <c:pt idx="10121">
                  <c:v>-4.08141</c:v>
                </c:pt>
                <c:pt idx="10122">
                  <c:v>-4.0640299999999998</c:v>
                </c:pt>
                <c:pt idx="10123">
                  <c:v>-4.0426900000000003</c:v>
                </c:pt>
                <c:pt idx="10124">
                  <c:v>-4.0178099999999999</c:v>
                </c:pt>
                <c:pt idx="10125">
                  <c:v>-3.9922599999999999</c:v>
                </c:pt>
                <c:pt idx="10126">
                  <c:v>-3.9811700000000001</c:v>
                </c:pt>
                <c:pt idx="10127">
                  <c:v>-3.9605399999999999</c:v>
                </c:pt>
                <c:pt idx="10128">
                  <c:v>-3.9367100000000002</c:v>
                </c:pt>
                <c:pt idx="10129">
                  <c:v>-3.92598</c:v>
                </c:pt>
                <c:pt idx="10130">
                  <c:v>-3.8947799999999999</c:v>
                </c:pt>
                <c:pt idx="10131">
                  <c:v>-3.8688699999999998</c:v>
                </c:pt>
                <c:pt idx="10132">
                  <c:v>-3.8584800000000001</c:v>
                </c:pt>
                <c:pt idx="10133">
                  <c:v>-3.8378999999999999</c:v>
                </c:pt>
                <c:pt idx="10134">
                  <c:v>-3.8137599999999998</c:v>
                </c:pt>
                <c:pt idx="10135">
                  <c:v>-3.7972299999999999</c:v>
                </c:pt>
                <c:pt idx="10136">
                  <c:v>-3.77766</c:v>
                </c:pt>
                <c:pt idx="10137">
                  <c:v>-3.75379</c:v>
                </c:pt>
                <c:pt idx="10138">
                  <c:v>-3.7352099999999999</c:v>
                </c:pt>
                <c:pt idx="10139">
                  <c:v>-3.7187299999999999</c:v>
                </c:pt>
                <c:pt idx="10140">
                  <c:v>-3.7010100000000001</c:v>
                </c:pt>
                <c:pt idx="10141">
                  <c:v>-3.6761699999999999</c:v>
                </c:pt>
                <c:pt idx="10142">
                  <c:v>-3.6629900000000002</c:v>
                </c:pt>
                <c:pt idx="10143">
                  <c:v>-3.6443699999999999</c:v>
                </c:pt>
                <c:pt idx="10144">
                  <c:v>-3.6180500000000002</c:v>
                </c:pt>
                <c:pt idx="10145">
                  <c:v>-3.6111300000000002</c:v>
                </c:pt>
                <c:pt idx="10146">
                  <c:v>-3.5807099999999998</c:v>
                </c:pt>
                <c:pt idx="10147">
                  <c:v>-3.5610499999999998</c:v>
                </c:pt>
                <c:pt idx="10148">
                  <c:v>-3.5443500000000001</c:v>
                </c:pt>
                <c:pt idx="10149">
                  <c:v>-3.5249999999999999</c:v>
                </c:pt>
                <c:pt idx="10150">
                  <c:v>-3.49885</c:v>
                </c:pt>
                <c:pt idx="10151">
                  <c:v>-3.4915400000000001</c:v>
                </c:pt>
                <c:pt idx="10152">
                  <c:v>-3.46685</c:v>
                </c:pt>
                <c:pt idx="10153">
                  <c:v>-3.4550700000000001</c:v>
                </c:pt>
                <c:pt idx="10154">
                  <c:v>-3.4388899999999998</c:v>
                </c:pt>
                <c:pt idx="10155">
                  <c:v>-3.4133</c:v>
                </c:pt>
                <c:pt idx="10156">
                  <c:v>-3.3941400000000002</c:v>
                </c:pt>
                <c:pt idx="10157">
                  <c:v>-3.3706100000000001</c:v>
                </c:pt>
                <c:pt idx="10158">
                  <c:v>-3.3620999999999999</c:v>
                </c:pt>
                <c:pt idx="10159">
                  <c:v>-3.3389199999999999</c:v>
                </c:pt>
                <c:pt idx="10160">
                  <c:v>-3.3240400000000001</c:v>
                </c:pt>
                <c:pt idx="10161">
                  <c:v>-3.3000600000000002</c:v>
                </c:pt>
                <c:pt idx="10162">
                  <c:v>-3.2829899999999999</c:v>
                </c:pt>
                <c:pt idx="10163">
                  <c:v>-3.2599</c:v>
                </c:pt>
                <c:pt idx="10164">
                  <c:v>-3.2490299999999999</c:v>
                </c:pt>
                <c:pt idx="10165">
                  <c:v>-3.2243400000000002</c:v>
                </c:pt>
                <c:pt idx="10166">
                  <c:v>-3.2075</c:v>
                </c:pt>
                <c:pt idx="10167">
                  <c:v>-3.1986400000000001</c:v>
                </c:pt>
                <c:pt idx="10168">
                  <c:v>-3.1722399999999999</c:v>
                </c:pt>
                <c:pt idx="10169">
                  <c:v>-3.1456</c:v>
                </c:pt>
                <c:pt idx="10170">
                  <c:v>-3.1388600000000002</c:v>
                </c:pt>
                <c:pt idx="10171">
                  <c:v>-3.1183200000000002</c:v>
                </c:pt>
                <c:pt idx="10172">
                  <c:v>-3.1013899999999999</c:v>
                </c:pt>
                <c:pt idx="10173">
                  <c:v>-3.0849299999999999</c:v>
                </c:pt>
                <c:pt idx="10174">
                  <c:v>-3.0651799999999998</c:v>
                </c:pt>
                <c:pt idx="10175">
                  <c:v>-3.0409700000000002</c:v>
                </c:pt>
                <c:pt idx="10176">
                  <c:v>-3.0253800000000002</c:v>
                </c:pt>
                <c:pt idx="10177">
                  <c:v>-3.0126300000000001</c:v>
                </c:pt>
                <c:pt idx="10178">
                  <c:v>-2.9971299999999998</c:v>
                </c:pt>
                <c:pt idx="10179">
                  <c:v>-2.97342</c:v>
                </c:pt>
                <c:pt idx="10180">
                  <c:v>-2.9607000000000001</c:v>
                </c:pt>
                <c:pt idx="10181">
                  <c:v>-2.9449200000000002</c:v>
                </c:pt>
                <c:pt idx="10182">
                  <c:v>-2.9269599999999998</c:v>
                </c:pt>
                <c:pt idx="10183">
                  <c:v>-2.91005</c:v>
                </c:pt>
                <c:pt idx="10184">
                  <c:v>-2.89053</c:v>
                </c:pt>
                <c:pt idx="10185">
                  <c:v>-2.8737599999999999</c:v>
                </c:pt>
                <c:pt idx="10186">
                  <c:v>-2.8531900000000001</c:v>
                </c:pt>
                <c:pt idx="10187">
                  <c:v>-2.8403499999999999</c:v>
                </c:pt>
                <c:pt idx="10188">
                  <c:v>-2.8150300000000001</c:v>
                </c:pt>
                <c:pt idx="10189">
                  <c:v>-2.80416</c:v>
                </c:pt>
                <c:pt idx="10190">
                  <c:v>-2.7905899999999999</c:v>
                </c:pt>
                <c:pt idx="10191">
                  <c:v>-2.7686700000000002</c:v>
                </c:pt>
                <c:pt idx="10192">
                  <c:v>-2.7516099999999999</c:v>
                </c:pt>
                <c:pt idx="10193">
                  <c:v>-2.7403400000000002</c:v>
                </c:pt>
                <c:pt idx="10194">
                  <c:v>-2.72058</c:v>
                </c:pt>
                <c:pt idx="10195">
                  <c:v>-2.7038700000000002</c:v>
                </c:pt>
                <c:pt idx="10196">
                  <c:v>-2.6913800000000001</c:v>
                </c:pt>
                <c:pt idx="10197">
                  <c:v>-2.6692300000000002</c:v>
                </c:pt>
                <c:pt idx="10198">
                  <c:v>-2.6557499999999998</c:v>
                </c:pt>
                <c:pt idx="10199">
                  <c:v>-2.64011</c:v>
                </c:pt>
                <c:pt idx="10200">
                  <c:v>-2.6260400000000002</c:v>
                </c:pt>
                <c:pt idx="10201">
                  <c:v>-2.6093899999999999</c:v>
                </c:pt>
                <c:pt idx="10202">
                  <c:v>-2.5905</c:v>
                </c:pt>
                <c:pt idx="10203">
                  <c:v>-2.5801699999999999</c:v>
                </c:pt>
                <c:pt idx="10204">
                  <c:v>-2.5665200000000001</c:v>
                </c:pt>
                <c:pt idx="10205">
                  <c:v>-2.5468700000000002</c:v>
                </c:pt>
                <c:pt idx="10206">
                  <c:v>-2.52901</c:v>
                </c:pt>
                <c:pt idx="10207">
                  <c:v>-2.5116999999999998</c:v>
                </c:pt>
                <c:pt idx="10208">
                  <c:v>-2.4907300000000001</c:v>
                </c:pt>
                <c:pt idx="10209">
                  <c:v>-2.4851299999999998</c:v>
                </c:pt>
                <c:pt idx="10210">
                  <c:v>-2.4666199999999998</c:v>
                </c:pt>
                <c:pt idx="10211">
                  <c:v>-2.45357</c:v>
                </c:pt>
                <c:pt idx="10212">
                  <c:v>-2.4424199999999998</c:v>
                </c:pt>
                <c:pt idx="10213">
                  <c:v>-2.4181699999999999</c:v>
                </c:pt>
                <c:pt idx="10214">
                  <c:v>-2.3992</c:v>
                </c:pt>
                <c:pt idx="10215">
                  <c:v>-2.3838499999999998</c:v>
                </c:pt>
                <c:pt idx="10216">
                  <c:v>-2.36748</c:v>
                </c:pt>
                <c:pt idx="10217">
                  <c:v>-2.3590399999999998</c:v>
                </c:pt>
                <c:pt idx="10218">
                  <c:v>-2.3462200000000002</c:v>
                </c:pt>
                <c:pt idx="10219">
                  <c:v>-2.32287</c:v>
                </c:pt>
                <c:pt idx="10220">
                  <c:v>-2.3108</c:v>
                </c:pt>
                <c:pt idx="10221">
                  <c:v>-2.2974199999999998</c:v>
                </c:pt>
                <c:pt idx="10222">
                  <c:v>-2.2732899999999998</c:v>
                </c:pt>
                <c:pt idx="10223">
                  <c:v>-2.2632300000000001</c:v>
                </c:pt>
                <c:pt idx="10224">
                  <c:v>-2.2401599999999999</c:v>
                </c:pt>
                <c:pt idx="10225">
                  <c:v>-2.23136</c:v>
                </c:pt>
                <c:pt idx="10226">
                  <c:v>-2.2199499999999999</c:v>
                </c:pt>
                <c:pt idx="10227">
                  <c:v>-2.1897099999999998</c:v>
                </c:pt>
                <c:pt idx="10228">
                  <c:v>-2.1866300000000001</c:v>
                </c:pt>
                <c:pt idx="10229">
                  <c:v>-2.1692399999999998</c:v>
                </c:pt>
                <c:pt idx="10230">
                  <c:v>-2.1534499999999999</c:v>
                </c:pt>
                <c:pt idx="10231">
                  <c:v>-2.1449199999999999</c:v>
                </c:pt>
                <c:pt idx="10232">
                  <c:v>-2.1257199999999998</c:v>
                </c:pt>
                <c:pt idx="10233">
                  <c:v>-2.0956800000000002</c:v>
                </c:pt>
                <c:pt idx="10234">
                  <c:v>-2.09118</c:v>
                </c:pt>
                <c:pt idx="10235">
                  <c:v>-2.0796100000000002</c:v>
                </c:pt>
                <c:pt idx="10236">
                  <c:v>-2.0657999999999999</c:v>
                </c:pt>
                <c:pt idx="10237">
                  <c:v>-2.05009</c:v>
                </c:pt>
                <c:pt idx="10238">
                  <c:v>-2.0347599999999999</c:v>
                </c:pt>
                <c:pt idx="10239">
                  <c:v>-2.0105300000000002</c:v>
                </c:pt>
                <c:pt idx="10240">
                  <c:v>-1.9957</c:v>
                </c:pt>
                <c:pt idx="10241">
                  <c:v>-1.99325</c:v>
                </c:pt>
                <c:pt idx="10242">
                  <c:v>-1.97021</c:v>
                </c:pt>
                <c:pt idx="10243">
                  <c:v>-1.9581200000000001</c:v>
                </c:pt>
                <c:pt idx="10244">
                  <c:v>-1.93963</c:v>
                </c:pt>
                <c:pt idx="10245">
                  <c:v>-1.92286</c:v>
                </c:pt>
                <c:pt idx="10246">
                  <c:v>-1.9132</c:v>
                </c:pt>
                <c:pt idx="10247">
                  <c:v>-1.89577</c:v>
                </c:pt>
                <c:pt idx="10248">
                  <c:v>-1.87845</c:v>
                </c:pt>
                <c:pt idx="10249">
                  <c:v>-1.8659300000000001</c:v>
                </c:pt>
                <c:pt idx="10250">
                  <c:v>-1.8525100000000001</c:v>
                </c:pt>
                <c:pt idx="10251">
                  <c:v>-1.83545</c:v>
                </c:pt>
                <c:pt idx="10252">
                  <c:v>-1.81274</c:v>
                </c:pt>
                <c:pt idx="10253">
                  <c:v>-1.80497</c:v>
                </c:pt>
                <c:pt idx="10254">
                  <c:v>-1.7884599999999999</c:v>
                </c:pt>
                <c:pt idx="10255">
                  <c:v>-1.77658</c:v>
                </c:pt>
                <c:pt idx="10256">
                  <c:v>-1.75817</c:v>
                </c:pt>
                <c:pt idx="10257">
                  <c:v>-1.7483200000000001</c:v>
                </c:pt>
                <c:pt idx="10258">
                  <c:v>-1.7348699999999999</c:v>
                </c:pt>
                <c:pt idx="10259">
                  <c:v>-1.71347</c:v>
                </c:pt>
                <c:pt idx="10260">
                  <c:v>-1.7034499999999999</c:v>
                </c:pt>
                <c:pt idx="10261">
                  <c:v>-1.68832</c:v>
                </c:pt>
                <c:pt idx="10262">
                  <c:v>-1.6646799999999999</c:v>
                </c:pt>
                <c:pt idx="10263">
                  <c:v>-1.65724</c:v>
                </c:pt>
                <c:pt idx="10264">
                  <c:v>-1.64171</c:v>
                </c:pt>
                <c:pt idx="10265">
                  <c:v>-1.6272899999999999</c:v>
                </c:pt>
                <c:pt idx="10266">
                  <c:v>-1.6100099999999999</c:v>
                </c:pt>
                <c:pt idx="10267">
                  <c:v>-1.5894900000000001</c:v>
                </c:pt>
                <c:pt idx="10268">
                  <c:v>-1.58724</c:v>
                </c:pt>
                <c:pt idx="10269">
                  <c:v>-1.5707500000000001</c:v>
                </c:pt>
                <c:pt idx="10270">
                  <c:v>-1.5480700000000001</c:v>
                </c:pt>
                <c:pt idx="10271">
                  <c:v>-1.5378099999999999</c:v>
                </c:pt>
                <c:pt idx="10272">
                  <c:v>-1.5162500000000001</c:v>
                </c:pt>
                <c:pt idx="10273">
                  <c:v>-1.50972</c:v>
                </c:pt>
                <c:pt idx="10274">
                  <c:v>-1.4900800000000001</c:v>
                </c:pt>
                <c:pt idx="10275">
                  <c:v>-1.47428</c:v>
                </c:pt>
                <c:pt idx="10276">
                  <c:v>-1.46479</c:v>
                </c:pt>
                <c:pt idx="10277">
                  <c:v>-1.44611</c:v>
                </c:pt>
                <c:pt idx="10278">
                  <c:v>-1.42781</c:v>
                </c:pt>
                <c:pt idx="10279">
                  <c:v>-1.42021</c:v>
                </c:pt>
                <c:pt idx="10280">
                  <c:v>-1.40341</c:v>
                </c:pt>
                <c:pt idx="10281">
                  <c:v>-1.3838999999999999</c:v>
                </c:pt>
                <c:pt idx="10282">
                  <c:v>-1.37154</c:v>
                </c:pt>
                <c:pt idx="10283">
                  <c:v>-1.35795</c:v>
                </c:pt>
                <c:pt idx="10284">
                  <c:v>-1.3475900000000001</c:v>
                </c:pt>
                <c:pt idx="10285">
                  <c:v>-1.3288199999999999</c:v>
                </c:pt>
                <c:pt idx="10286">
                  <c:v>-1.3134300000000001</c:v>
                </c:pt>
                <c:pt idx="10287">
                  <c:v>-1.30365</c:v>
                </c:pt>
                <c:pt idx="10288">
                  <c:v>-1.2822800000000001</c:v>
                </c:pt>
                <c:pt idx="10289">
                  <c:v>-1.27084</c:v>
                </c:pt>
                <c:pt idx="10290">
                  <c:v>-1.25013</c:v>
                </c:pt>
                <c:pt idx="10291">
                  <c:v>-1.2390600000000001</c:v>
                </c:pt>
                <c:pt idx="10292">
                  <c:v>-1.2182999999999999</c:v>
                </c:pt>
                <c:pt idx="10293">
                  <c:v>-1.2150700000000001</c:v>
                </c:pt>
                <c:pt idx="10294">
                  <c:v>-1.1980299999999999</c:v>
                </c:pt>
                <c:pt idx="10295">
                  <c:v>-1.1898899999999999</c:v>
                </c:pt>
                <c:pt idx="10296">
                  <c:v>-1.17161</c:v>
                </c:pt>
                <c:pt idx="10297">
                  <c:v>-1.15523</c:v>
                </c:pt>
                <c:pt idx="10298">
                  <c:v>-1.1393500000000001</c:v>
                </c:pt>
                <c:pt idx="10299">
                  <c:v>-1.1205499999999999</c:v>
                </c:pt>
                <c:pt idx="10300">
                  <c:v>-1.1109199999999999</c:v>
                </c:pt>
                <c:pt idx="10301">
                  <c:v>-1.08917</c:v>
                </c:pt>
                <c:pt idx="10302">
                  <c:v>-1.0765</c:v>
                </c:pt>
                <c:pt idx="10303">
                  <c:v>-1.06395</c:v>
                </c:pt>
                <c:pt idx="10304">
                  <c:v>-1.04278</c:v>
                </c:pt>
                <c:pt idx="10305">
                  <c:v>-1.0311999999999999</c:v>
                </c:pt>
                <c:pt idx="10306">
                  <c:v>-0.952982</c:v>
                </c:pt>
                <c:pt idx="10307">
                  <c:v>-0.93855500000000003</c:v>
                </c:pt>
                <c:pt idx="10308">
                  <c:v>-0.92076499999999994</c:v>
                </c:pt>
                <c:pt idx="10309">
                  <c:v>-0.90398599999999996</c:v>
                </c:pt>
                <c:pt idx="10310">
                  <c:v>-0.88850600000000002</c:v>
                </c:pt>
                <c:pt idx="10311">
                  <c:v>-0.87121499999999996</c:v>
                </c:pt>
                <c:pt idx="10312">
                  <c:v>-0.85892299999999999</c:v>
                </c:pt>
                <c:pt idx="10313">
                  <c:v>-0.84047300000000003</c:v>
                </c:pt>
                <c:pt idx="10314">
                  <c:v>-0.82808499999999996</c:v>
                </c:pt>
                <c:pt idx="10315">
                  <c:v>-0.811168</c:v>
                </c:pt>
                <c:pt idx="10316">
                  <c:v>-0.78496500000000002</c:v>
                </c:pt>
                <c:pt idx="10317">
                  <c:v>-0.78494799999999998</c:v>
                </c:pt>
                <c:pt idx="10318">
                  <c:v>-0.76379200000000003</c:v>
                </c:pt>
                <c:pt idx="10319">
                  <c:v>-0.74229900000000004</c:v>
                </c:pt>
                <c:pt idx="10320">
                  <c:v>-0.73472300000000001</c:v>
                </c:pt>
                <c:pt idx="10321">
                  <c:v>-0.71411500000000006</c:v>
                </c:pt>
                <c:pt idx="10322">
                  <c:v>-0.69671799999999995</c:v>
                </c:pt>
                <c:pt idx="10323">
                  <c:v>-0.68843299999999996</c:v>
                </c:pt>
                <c:pt idx="10324">
                  <c:v>-0.66112199999999999</c:v>
                </c:pt>
                <c:pt idx="10325">
                  <c:v>-0.65083000000000002</c:v>
                </c:pt>
                <c:pt idx="10326">
                  <c:v>-0.63343700000000003</c:v>
                </c:pt>
                <c:pt idx="10327">
                  <c:v>-0.61510399999999998</c:v>
                </c:pt>
                <c:pt idx="10328">
                  <c:v>-0.59349799999999997</c:v>
                </c:pt>
                <c:pt idx="10329">
                  <c:v>-0.583901</c:v>
                </c:pt>
                <c:pt idx="10330">
                  <c:v>-0.56550599999999995</c:v>
                </c:pt>
                <c:pt idx="10331">
                  <c:v>-0.54888899999999996</c:v>
                </c:pt>
                <c:pt idx="10332">
                  <c:v>-0.53659400000000002</c:v>
                </c:pt>
                <c:pt idx="10333">
                  <c:v>-0.52487799999999996</c:v>
                </c:pt>
                <c:pt idx="10334">
                  <c:v>-0.49800899999999998</c:v>
                </c:pt>
                <c:pt idx="10335">
                  <c:v>-0.480155</c:v>
                </c:pt>
                <c:pt idx="10336">
                  <c:v>-0.46680700000000003</c:v>
                </c:pt>
                <c:pt idx="10337">
                  <c:v>-0.44731799999999999</c:v>
                </c:pt>
                <c:pt idx="10338">
                  <c:v>-0.43208099999999999</c:v>
                </c:pt>
                <c:pt idx="10339">
                  <c:v>-0.41714800000000002</c:v>
                </c:pt>
                <c:pt idx="10340">
                  <c:v>-0.39479300000000001</c:v>
                </c:pt>
                <c:pt idx="10341">
                  <c:v>-0.37729600000000002</c:v>
                </c:pt>
                <c:pt idx="10342">
                  <c:v>-0.363535</c:v>
                </c:pt>
                <c:pt idx="10343">
                  <c:v>-0.34440199999999999</c:v>
                </c:pt>
                <c:pt idx="10344">
                  <c:v>-0.327461</c:v>
                </c:pt>
                <c:pt idx="10345">
                  <c:v>-0.30793599999999999</c:v>
                </c:pt>
                <c:pt idx="10346">
                  <c:v>-0.29600500000000002</c:v>
                </c:pt>
                <c:pt idx="10347">
                  <c:v>-0.276306</c:v>
                </c:pt>
                <c:pt idx="10348">
                  <c:v>-0.25279400000000002</c:v>
                </c:pt>
                <c:pt idx="10349">
                  <c:v>-0.24302399999999999</c:v>
                </c:pt>
                <c:pt idx="10350">
                  <c:v>-0.22203899999999999</c:v>
                </c:pt>
                <c:pt idx="10351">
                  <c:v>-0.20449000000000001</c:v>
                </c:pt>
                <c:pt idx="10352">
                  <c:v>-0.194241</c:v>
                </c:pt>
                <c:pt idx="10353">
                  <c:v>-0.16527500000000001</c:v>
                </c:pt>
                <c:pt idx="10354">
                  <c:v>-0.14527300000000001</c:v>
                </c:pt>
                <c:pt idx="10355">
                  <c:v>-0.13378000000000001</c:v>
                </c:pt>
                <c:pt idx="10356">
                  <c:v>-0.109739</c:v>
                </c:pt>
                <c:pt idx="10357">
                  <c:v>-0.10093100000000001</c:v>
                </c:pt>
                <c:pt idx="10358">
                  <c:v>-7.8206700000000004E-2</c:v>
                </c:pt>
                <c:pt idx="10359">
                  <c:v>-6.5403600000000006E-2</c:v>
                </c:pt>
                <c:pt idx="10360">
                  <c:v>-3.9635499999999997E-2</c:v>
                </c:pt>
                <c:pt idx="10361">
                  <c:v>-2.52152E-2</c:v>
                </c:pt>
                <c:pt idx="10362" formatCode="0.00E+00">
                  <c:v>-3.8119E-3</c:v>
                </c:pt>
                <c:pt idx="10363">
                  <c:v>1.24931E-2</c:v>
                </c:pt>
                <c:pt idx="10364">
                  <c:v>3.6759899999999998E-2</c:v>
                </c:pt>
                <c:pt idx="10365">
                  <c:v>4.6816700000000003E-2</c:v>
                </c:pt>
                <c:pt idx="10366">
                  <c:v>6.8718699999999994E-2</c:v>
                </c:pt>
                <c:pt idx="10367">
                  <c:v>8.8929300000000003E-2</c:v>
                </c:pt>
                <c:pt idx="10368">
                  <c:v>0.100109</c:v>
                </c:pt>
                <c:pt idx="10369">
                  <c:v>0.125531</c:v>
                </c:pt>
                <c:pt idx="10370">
                  <c:v>0.14557300000000001</c:v>
                </c:pt>
                <c:pt idx="10371">
                  <c:v>0.16092300000000001</c:v>
                </c:pt>
                <c:pt idx="10372">
                  <c:v>0.18032000000000001</c:v>
                </c:pt>
                <c:pt idx="10373">
                  <c:v>0.198076</c:v>
                </c:pt>
                <c:pt idx="10374">
                  <c:v>0.22117600000000001</c:v>
                </c:pt>
                <c:pt idx="10375">
                  <c:v>0.23305200000000001</c:v>
                </c:pt>
                <c:pt idx="10376">
                  <c:v>0.25292199999999998</c:v>
                </c:pt>
                <c:pt idx="10377">
                  <c:v>0.271092</c:v>
                </c:pt>
                <c:pt idx="10378">
                  <c:v>0.288879</c:v>
                </c:pt>
                <c:pt idx="10379">
                  <c:v>0.31173000000000001</c:v>
                </c:pt>
                <c:pt idx="10380">
                  <c:v>0.331953</c:v>
                </c:pt>
                <c:pt idx="10381">
                  <c:v>0.34427999999999997</c:v>
                </c:pt>
                <c:pt idx="10382">
                  <c:v>0.36285099999999998</c:v>
                </c:pt>
                <c:pt idx="10383">
                  <c:v>0.37994299999999998</c:v>
                </c:pt>
                <c:pt idx="10384">
                  <c:v>0.39367799999999997</c:v>
                </c:pt>
                <c:pt idx="10385">
                  <c:v>0.41941899999999999</c:v>
                </c:pt>
                <c:pt idx="10386">
                  <c:v>0.43084</c:v>
                </c:pt>
                <c:pt idx="10387">
                  <c:v>0.44916400000000001</c:v>
                </c:pt>
                <c:pt idx="10388">
                  <c:v>0.47195900000000002</c:v>
                </c:pt>
                <c:pt idx="10389">
                  <c:v>0.48339700000000002</c:v>
                </c:pt>
                <c:pt idx="10390">
                  <c:v>0.507552</c:v>
                </c:pt>
                <c:pt idx="10391">
                  <c:v>0.51466400000000001</c:v>
                </c:pt>
                <c:pt idx="10392">
                  <c:v>0.54868700000000004</c:v>
                </c:pt>
                <c:pt idx="10393">
                  <c:v>0.56731799999999999</c:v>
                </c:pt>
                <c:pt idx="10394">
                  <c:v>0.58313999999999999</c:v>
                </c:pt>
                <c:pt idx="10395">
                  <c:v>0.59747899999999998</c:v>
                </c:pt>
                <c:pt idx="10396">
                  <c:v>0.61421000000000003</c:v>
                </c:pt>
                <c:pt idx="10397">
                  <c:v>0.63035799999999997</c:v>
                </c:pt>
                <c:pt idx="10398">
                  <c:v>0.64214099999999996</c:v>
                </c:pt>
                <c:pt idx="10399">
                  <c:v>0.66772799999999999</c:v>
                </c:pt>
                <c:pt idx="10400">
                  <c:v>0.6845</c:v>
                </c:pt>
                <c:pt idx="10401">
                  <c:v>0.70344300000000004</c:v>
                </c:pt>
                <c:pt idx="10402">
                  <c:v>0.72097</c:v>
                </c:pt>
                <c:pt idx="10403">
                  <c:v>0.73641400000000001</c:v>
                </c:pt>
                <c:pt idx="10404">
                  <c:v>0.75303900000000001</c:v>
                </c:pt>
                <c:pt idx="10405">
                  <c:v>0.78384699999999996</c:v>
                </c:pt>
                <c:pt idx="10406">
                  <c:v>0.79842500000000005</c:v>
                </c:pt>
                <c:pt idx="10407">
                  <c:v>0.81148399999999998</c:v>
                </c:pt>
                <c:pt idx="10408">
                  <c:v>0.825187</c:v>
                </c:pt>
                <c:pt idx="10409">
                  <c:v>0.84953500000000004</c:v>
                </c:pt>
                <c:pt idx="10410">
                  <c:v>0.86827600000000005</c:v>
                </c:pt>
                <c:pt idx="10411">
                  <c:v>0.88034100000000004</c:v>
                </c:pt>
                <c:pt idx="10412">
                  <c:v>0.90927999999999998</c:v>
                </c:pt>
                <c:pt idx="10413">
                  <c:v>0.92181100000000005</c:v>
                </c:pt>
                <c:pt idx="10414">
                  <c:v>0.935728</c:v>
                </c:pt>
                <c:pt idx="10415">
                  <c:v>0.958318</c:v>
                </c:pt>
                <c:pt idx="10416">
                  <c:v>0.97637600000000002</c:v>
                </c:pt>
                <c:pt idx="10417">
                  <c:v>0.99172400000000005</c:v>
                </c:pt>
                <c:pt idx="10418">
                  <c:v>1.02155</c:v>
                </c:pt>
                <c:pt idx="10419">
                  <c:v>1.0294700000000001</c:v>
                </c:pt>
                <c:pt idx="10420">
                  <c:v>1.0509299999999999</c:v>
                </c:pt>
                <c:pt idx="10421">
                  <c:v>1.06548</c:v>
                </c:pt>
                <c:pt idx="10422">
                  <c:v>1.08474</c:v>
                </c:pt>
                <c:pt idx="10423">
                  <c:v>1.1027100000000001</c:v>
                </c:pt>
                <c:pt idx="10424">
                  <c:v>1.12673</c:v>
                </c:pt>
                <c:pt idx="10425">
                  <c:v>1.1374200000000001</c:v>
                </c:pt>
                <c:pt idx="10426">
                  <c:v>1.16245</c:v>
                </c:pt>
                <c:pt idx="10427">
                  <c:v>1.18136</c:v>
                </c:pt>
                <c:pt idx="10428">
                  <c:v>1.20173</c:v>
                </c:pt>
                <c:pt idx="10429">
                  <c:v>1.21584</c:v>
                </c:pt>
                <c:pt idx="10430">
                  <c:v>1.2361899999999999</c:v>
                </c:pt>
                <c:pt idx="10431">
                  <c:v>1.26698</c:v>
                </c:pt>
                <c:pt idx="10432">
                  <c:v>1.2769999999999999</c:v>
                </c:pt>
                <c:pt idx="10433">
                  <c:v>1.29236</c:v>
                </c:pt>
                <c:pt idx="10434">
                  <c:v>1.3124899999999999</c:v>
                </c:pt>
                <c:pt idx="10435">
                  <c:v>1.32616</c:v>
                </c:pt>
                <c:pt idx="10436">
                  <c:v>1.35016</c:v>
                </c:pt>
                <c:pt idx="10437">
                  <c:v>1.3733299999999999</c:v>
                </c:pt>
                <c:pt idx="10438">
                  <c:v>1.3926799999999999</c:v>
                </c:pt>
                <c:pt idx="10439">
                  <c:v>1.41544</c:v>
                </c:pt>
                <c:pt idx="10440">
                  <c:v>1.4328000000000001</c:v>
                </c:pt>
                <c:pt idx="10441">
                  <c:v>1.4519599999999999</c:v>
                </c:pt>
                <c:pt idx="10442">
                  <c:v>1.4705299999999999</c:v>
                </c:pt>
                <c:pt idx="10443">
                  <c:v>1.49535</c:v>
                </c:pt>
                <c:pt idx="10444">
                  <c:v>1.5140400000000001</c:v>
                </c:pt>
                <c:pt idx="10445">
                  <c:v>1.5296799999999999</c:v>
                </c:pt>
                <c:pt idx="10446">
                  <c:v>1.5492999999999999</c:v>
                </c:pt>
                <c:pt idx="10447">
                  <c:v>1.5682</c:v>
                </c:pt>
                <c:pt idx="10448">
                  <c:v>1.5925100000000001</c:v>
                </c:pt>
                <c:pt idx="10449">
                  <c:v>1.60988</c:v>
                </c:pt>
                <c:pt idx="10450">
                  <c:v>1.6340600000000001</c:v>
                </c:pt>
                <c:pt idx="10451">
                  <c:v>1.6503399999999999</c:v>
                </c:pt>
                <c:pt idx="10452">
                  <c:v>1.6702600000000001</c:v>
                </c:pt>
                <c:pt idx="10453">
                  <c:v>1.6925300000000001</c:v>
                </c:pt>
                <c:pt idx="10454">
                  <c:v>1.7118899999999999</c:v>
                </c:pt>
                <c:pt idx="10455">
                  <c:v>1.73227</c:v>
                </c:pt>
                <c:pt idx="10456">
                  <c:v>1.76061</c:v>
                </c:pt>
                <c:pt idx="10457">
                  <c:v>1.77806</c:v>
                </c:pt>
                <c:pt idx="10458">
                  <c:v>1.7986200000000001</c:v>
                </c:pt>
                <c:pt idx="10459">
                  <c:v>1.8164899999999999</c:v>
                </c:pt>
                <c:pt idx="10460">
                  <c:v>1.8418600000000001</c:v>
                </c:pt>
                <c:pt idx="10461">
                  <c:v>1.8559000000000001</c:v>
                </c:pt>
                <c:pt idx="10462">
                  <c:v>1.8797699999999999</c:v>
                </c:pt>
                <c:pt idx="10463">
                  <c:v>1.9012199999999999</c:v>
                </c:pt>
                <c:pt idx="10464">
                  <c:v>1.92374</c:v>
                </c:pt>
                <c:pt idx="10465">
                  <c:v>1.93869</c:v>
                </c:pt>
                <c:pt idx="10466">
                  <c:v>1.9667600000000001</c:v>
                </c:pt>
                <c:pt idx="10467">
                  <c:v>1.9859500000000001</c:v>
                </c:pt>
                <c:pt idx="10468">
                  <c:v>2.0006400000000002</c:v>
                </c:pt>
                <c:pt idx="10469">
                  <c:v>2.0004200000000001</c:v>
                </c:pt>
                <c:pt idx="10470">
                  <c:v>2.0091100000000002</c:v>
                </c:pt>
                <c:pt idx="10471">
                  <c:v>2.0304600000000002</c:v>
                </c:pt>
                <c:pt idx="10472">
                  <c:v>2.06636</c:v>
                </c:pt>
                <c:pt idx="10473">
                  <c:v>2.07741</c:v>
                </c:pt>
                <c:pt idx="10474">
                  <c:v>2.1023800000000001</c:v>
                </c:pt>
                <c:pt idx="10475">
                  <c:v>2.1315599999999999</c:v>
                </c:pt>
                <c:pt idx="10476">
                  <c:v>2.1435300000000002</c:v>
                </c:pt>
                <c:pt idx="10477">
                  <c:v>2.1684700000000001</c:v>
                </c:pt>
                <c:pt idx="10478">
                  <c:v>2.2033900000000002</c:v>
                </c:pt>
                <c:pt idx="10479">
                  <c:v>2.2131500000000002</c:v>
                </c:pt>
                <c:pt idx="10480">
                  <c:v>2.24064</c:v>
                </c:pt>
                <c:pt idx="10481">
                  <c:v>2.2701099999999999</c:v>
                </c:pt>
                <c:pt idx="10482">
                  <c:v>2.2892000000000001</c:v>
                </c:pt>
                <c:pt idx="10483">
                  <c:v>2.3091400000000002</c:v>
                </c:pt>
                <c:pt idx="10484">
                  <c:v>2.3365499999999999</c:v>
                </c:pt>
                <c:pt idx="10485">
                  <c:v>2.3508499999999999</c:v>
                </c:pt>
                <c:pt idx="10486">
                  <c:v>2.3825699999999999</c:v>
                </c:pt>
                <c:pt idx="10487">
                  <c:v>2.4039000000000001</c:v>
                </c:pt>
                <c:pt idx="10488">
                  <c:v>2.4285199999999998</c:v>
                </c:pt>
                <c:pt idx="10489">
                  <c:v>2.4540099999999998</c:v>
                </c:pt>
                <c:pt idx="10490">
                  <c:v>2.47384</c:v>
                </c:pt>
                <c:pt idx="10491">
                  <c:v>2.5057700000000001</c:v>
                </c:pt>
                <c:pt idx="10492">
                  <c:v>2.5225200000000001</c:v>
                </c:pt>
                <c:pt idx="10493">
                  <c:v>2.5471400000000002</c:v>
                </c:pt>
                <c:pt idx="10494">
                  <c:v>2.5748199999999999</c:v>
                </c:pt>
                <c:pt idx="10495">
                  <c:v>2.60162</c:v>
                </c:pt>
                <c:pt idx="10496">
                  <c:v>2.62364</c:v>
                </c:pt>
                <c:pt idx="10497">
                  <c:v>2.64954</c:v>
                </c:pt>
                <c:pt idx="10498">
                  <c:v>2.6702499999999998</c:v>
                </c:pt>
                <c:pt idx="10499">
                  <c:v>2.6953900000000002</c:v>
                </c:pt>
                <c:pt idx="10500">
                  <c:v>2.7187899999999998</c:v>
                </c:pt>
                <c:pt idx="10501">
                  <c:v>2.74722</c:v>
                </c:pt>
                <c:pt idx="10502">
                  <c:v>2.77041</c:v>
                </c:pt>
                <c:pt idx="10503">
                  <c:v>2.7968299999999999</c:v>
                </c:pt>
                <c:pt idx="10504">
                  <c:v>2.82504</c:v>
                </c:pt>
                <c:pt idx="10505">
                  <c:v>2.8468100000000001</c:v>
                </c:pt>
                <c:pt idx="10506">
                  <c:v>2.87283</c:v>
                </c:pt>
                <c:pt idx="10507">
                  <c:v>2.90069</c:v>
                </c:pt>
                <c:pt idx="10508">
                  <c:v>2.93031</c:v>
                </c:pt>
                <c:pt idx="10509">
                  <c:v>2.9532400000000001</c:v>
                </c:pt>
                <c:pt idx="10510">
                  <c:v>2.97438</c:v>
                </c:pt>
                <c:pt idx="10511">
                  <c:v>2.9973399999999999</c:v>
                </c:pt>
                <c:pt idx="10512">
                  <c:v>3.0296699999999999</c:v>
                </c:pt>
                <c:pt idx="10513">
                  <c:v>3.0571199999999998</c:v>
                </c:pt>
                <c:pt idx="10514">
                  <c:v>3.08521</c:v>
                </c:pt>
                <c:pt idx="10515">
                  <c:v>3.11402</c:v>
                </c:pt>
                <c:pt idx="10516">
                  <c:v>3.1340499999999998</c:v>
                </c:pt>
                <c:pt idx="10517">
                  <c:v>3.1638199999999999</c:v>
                </c:pt>
                <c:pt idx="10518">
                  <c:v>3.1924700000000001</c:v>
                </c:pt>
                <c:pt idx="10519">
                  <c:v>3.2193399999999999</c:v>
                </c:pt>
                <c:pt idx="10520">
                  <c:v>3.2507100000000002</c:v>
                </c:pt>
                <c:pt idx="10521">
                  <c:v>3.2704300000000002</c:v>
                </c:pt>
                <c:pt idx="10522">
                  <c:v>3.2945799999999998</c:v>
                </c:pt>
                <c:pt idx="10523">
                  <c:v>3.3309000000000002</c:v>
                </c:pt>
                <c:pt idx="10524">
                  <c:v>3.35948</c:v>
                </c:pt>
                <c:pt idx="10525">
                  <c:v>3.3834300000000002</c:v>
                </c:pt>
                <c:pt idx="10526">
                  <c:v>3.4137499999999998</c:v>
                </c:pt>
                <c:pt idx="10527">
                  <c:v>3.44462</c:v>
                </c:pt>
                <c:pt idx="10528">
                  <c:v>3.4727299999999999</c:v>
                </c:pt>
                <c:pt idx="10529">
                  <c:v>3.4942799999999998</c:v>
                </c:pt>
                <c:pt idx="10530">
                  <c:v>3.5367500000000001</c:v>
                </c:pt>
                <c:pt idx="10531">
                  <c:v>3.5564499999999999</c:v>
                </c:pt>
                <c:pt idx="10532">
                  <c:v>3.5918000000000001</c:v>
                </c:pt>
                <c:pt idx="10533">
                  <c:v>3.62201</c:v>
                </c:pt>
                <c:pt idx="10534">
                  <c:v>3.64039</c:v>
                </c:pt>
                <c:pt idx="10535">
                  <c:v>3.6743700000000001</c:v>
                </c:pt>
                <c:pt idx="10536">
                  <c:v>3.7103700000000002</c:v>
                </c:pt>
                <c:pt idx="10537">
                  <c:v>3.7357</c:v>
                </c:pt>
                <c:pt idx="10538">
                  <c:v>3.77793</c:v>
                </c:pt>
                <c:pt idx="10539">
                  <c:v>3.8045599999999999</c:v>
                </c:pt>
                <c:pt idx="10540">
                  <c:v>3.8322400000000001</c:v>
                </c:pt>
                <c:pt idx="10541">
                  <c:v>3.8714</c:v>
                </c:pt>
                <c:pt idx="10542">
                  <c:v>3.8994900000000001</c:v>
                </c:pt>
                <c:pt idx="10543">
                  <c:v>3.9267799999999999</c:v>
                </c:pt>
                <c:pt idx="10544">
                  <c:v>3.9647100000000002</c:v>
                </c:pt>
                <c:pt idx="10545">
                  <c:v>3.9962399999999998</c:v>
                </c:pt>
                <c:pt idx="10546">
                  <c:v>4.0242500000000003</c:v>
                </c:pt>
                <c:pt idx="10547">
                  <c:v>4.0622299999999996</c:v>
                </c:pt>
                <c:pt idx="10548">
                  <c:v>4.0888600000000004</c:v>
                </c:pt>
                <c:pt idx="10549">
                  <c:v>4.1228300000000004</c:v>
                </c:pt>
                <c:pt idx="10550">
                  <c:v>4.1542000000000003</c:v>
                </c:pt>
                <c:pt idx="10551">
                  <c:v>4.1902600000000003</c:v>
                </c:pt>
                <c:pt idx="10552">
                  <c:v>4.22973</c:v>
                </c:pt>
                <c:pt idx="10553">
                  <c:v>4.2557900000000002</c:v>
                </c:pt>
                <c:pt idx="10554">
                  <c:v>4.2968599999999997</c:v>
                </c:pt>
                <c:pt idx="10555">
                  <c:v>4.3299899999999996</c:v>
                </c:pt>
                <c:pt idx="10556">
                  <c:v>4.36388</c:v>
                </c:pt>
                <c:pt idx="10557">
                  <c:v>4.3972800000000003</c:v>
                </c:pt>
                <c:pt idx="10558">
                  <c:v>4.4425600000000003</c:v>
                </c:pt>
                <c:pt idx="10559">
                  <c:v>4.4706700000000001</c:v>
                </c:pt>
                <c:pt idx="10560">
                  <c:v>4.5046600000000003</c:v>
                </c:pt>
                <c:pt idx="10561">
                  <c:v>4.5440300000000002</c:v>
                </c:pt>
                <c:pt idx="10562">
                  <c:v>4.5769200000000003</c:v>
                </c:pt>
                <c:pt idx="10563">
                  <c:v>4.6130000000000004</c:v>
                </c:pt>
                <c:pt idx="10564">
                  <c:v>4.6529699999999998</c:v>
                </c:pt>
                <c:pt idx="10565">
                  <c:v>4.6832399999999996</c:v>
                </c:pt>
                <c:pt idx="10566">
                  <c:v>4.7245799999999996</c:v>
                </c:pt>
                <c:pt idx="10567">
                  <c:v>4.7589300000000003</c:v>
                </c:pt>
                <c:pt idx="10568">
                  <c:v>4.7988299999999997</c:v>
                </c:pt>
                <c:pt idx="10569">
                  <c:v>4.83474</c:v>
                </c:pt>
                <c:pt idx="10570">
                  <c:v>4.8648899999999999</c:v>
                </c:pt>
                <c:pt idx="10571">
                  <c:v>4.9120600000000003</c:v>
                </c:pt>
                <c:pt idx="10572">
                  <c:v>4.9397099999999998</c:v>
                </c:pt>
                <c:pt idx="10573">
                  <c:v>4.97844</c:v>
                </c:pt>
                <c:pt idx="10574">
                  <c:v>5.0119199999999999</c:v>
                </c:pt>
                <c:pt idx="10575">
                  <c:v>5.0522400000000003</c:v>
                </c:pt>
                <c:pt idx="10576">
                  <c:v>5.0841099999999999</c:v>
                </c:pt>
                <c:pt idx="10577">
                  <c:v>5.1262499999999998</c:v>
                </c:pt>
                <c:pt idx="10578">
                  <c:v>5.16432</c:v>
                </c:pt>
                <c:pt idx="10579">
                  <c:v>5.1933600000000002</c:v>
                </c:pt>
                <c:pt idx="10580">
                  <c:v>5.23062</c:v>
                </c:pt>
                <c:pt idx="10581">
                  <c:v>5.2697399999999996</c:v>
                </c:pt>
                <c:pt idx="10582">
                  <c:v>5.3045999999999998</c:v>
                </c:pt>
                <c:pt idx="10583">
                  <c:v>5.3409199999999997</c:v>
                </c:pt>
                <c:pt idx="10584">
                  <c:v>5.3742200000000002</c:v>
                </c:pt>
                <c:pt idx="10585">
                  <c:v>5.40991</c:v>
                </c:pt>
                <c:pt idx="10586">
                  <c:v>5.4423899999999996</c:v>
                </c:pt>
                <c:pt idx="10587">
                  <c:v>5.4771299999999998</c:v>
                </c:pt>
                <c:pt idx="10588">
                  <c:v>5.51004</c:v>
                </c:pt>
                <c:pt idx="10589">
                  <c:v>5.5487900000000003</c:v>
                </c:pt>
                <c:pt idx="10590">
                  <c:v>5.5798300000000003</c:v>
                </c:pt>
                <c:pt idx="10591">
                  <c:v>5.6153000000000004</c:v>
                </c:pt>
                <c:pt idx="10592">
                  <c:v>5.6501599999999996</c:v>
                </c:pt>
                <c:pt idx="10593">
                  <c:v>5.6837400000000002</c:v>
                </c:pt>
                <c:pt idx="10594">
                  <c:v>5.71685</c:v>
                </c:pt>
                <c:pt idx="10595">
                  <c:v>5.7489699999999999</c:v>
                </c:pt>
                <c:pt idx="10596">
                  <c:v>5.7879399999999999</c:v>
                </c:pt>
                <c:pt idx="10597">
                  <c:v>5.8167900000000001</c:v>
                </c:pt>
                <c:pt idx="10598">
                  <c:v>5.8511600000000001</c:v>
                </c:pt>
                <c:pt idx="10599">
                  <c:v>5.88035</c:v>
                </c:pt>
                <c:pt idx="10600">
                  <c:v>5.9176200000000003</c:v>
                </c:pt>
                <c:pt idx="10601">
                  <c:v>5.9396699999999996</c:v>
                </c:pt>
                <c:pt idx="10602">
                  <c:v>5.97532</c:v>
                </c:pt>
                <c:pt idx="10603">
                  <c:v>6.0189399999999997</c:v>
                </c:pt>
                <c:pt idx="10604">
                  <c:v>6.0418500000000002</c:v>
                </c:pt>
                <c:pt idx="10605">
                  <c:v>6.0695699999999997</c:v>
                </c:pt>
                <c:pt idx="10606">
                  <c:v>6.1065100000000001</c:v>
                </c:pt>
                <c:pt idx="10607">
                  <c:v>6.1361699999999999</c:v>
                </c:pt>
                <c:pt idx="10608">
                  <c:v>6.1626200000000004</c:v>
                </c:pt>
                <c:pt idx="10609">
                  <c:v>6.2002300000000004</c:v>
                </c:pt>
                <c:pt idx="10610">
                  <c:v>6.2313999999999998</c:v>
                </c:pt>
                <c:pt idx="10611">
                  <c:v>6.26065</c:v>
                </c:pt>
                <c:pt idx="10612">
                  <c:v>6.2871300000000003</c:v>
                </c:pt>
                <c:pt idx="10613">
                  <c:v>6.3171799999999996</c:v>
                </c:pt>
                <c:pt idx="10614">
                  <c:v>6.3468200000000001</c:v>
                </c:pt>
                <c:pt idx="10615">
                  <c:v>6.3725899999999998</c:v>
                </c:pt>
                <c:pt idx="10616">
                  <c:v>6.4159199999999998</c:v>
                </c:pt>
                <c:pt idx="10617">
                  <c:v>6.4359299999999999</c:v>
                </c:pt>
                <c:pt idx="10618">
                  <c:v>6.4732099999999999</c:v>
                </c:pt>
                <c:pt idx="10619">
                  <c:v>6.5051100000000002</c:v>
                </c:pt>
                <c:pt idx="10620">
                  <c:v>6.5260699999999998</c:v>
                </c:pt>
                <c:pt idx="10621">
                  <c:v>6.5564799999999996</c:v>
                </c:pt>
                <c:pt idx="10622">
                  <c:v>6.5970899999999997</c:v>
                </c:pt>
                <c:pt idx="10623">
                  <c:v>6.61883</c:v>
                </c:pt>
                <c:pt idx="10624">
                  <c:v>6.6478299999999999</c:v>
                </c:pt>
                <c:pt idx="10625">
                  <c:v>6.6807600000000003</c:v>
                </c:pt>
                <c:pt idx="10626">
                  <c:v>6.7038099999999998</c:v>
                </c:pt>
                <c:pt idx="10627">
                  <c:v>6.7358700000000002</c:v>
                </c:pt>
                <c:pt idx="10628">
                  <c:v>6.7644799999999998</c:v>
                </c:pt>
                <c:pt idx="10629">
                  <c:v>6.7948000000000004</c:v>
                </c:pt>
                <c:pt idx="10630">
                  <c:v>6.8273900000000003</c:v>
                </c:pt>
                <c:pt idx="10631">
                  <c:v>6.8545299999999996</c:v>
                </c:pt>
                <c:pt idx="10632">
                  <c:v>6.88042</c:v>
                </c:pt>
                <c:pt idx="10633">
                  <c:v>6.9108799999999997</c:v>
                </c:pt>
                <c:pt idx="10634">
                  <c:v>6.9420900000000003</c:v>
                </c:pt>
                <c:pt idx="10635">
                  <c:v>6.9795800000000003</c:v>
                </c:pt>
                <c:pt idx="10636">
                  <c:v>6.99803</c:v>
                </c:pt>
                <c:pt idx="10637">
                  <c:v>7.0332100000000004</c:v>
                </c:pt>
                <c:pt idx="10638">
                  <c:v>7.0653899999999998</c:v>
                </c:pt>
                <c:pt idx="10639">
                  <c:v>7.0906399999999996</c:v>
                </c:pt>
                <c:pt idx="10640">
                  <c:v>7.1223700000000001</c:v>
                </c:pt>
                <c:pt idx="10641">
                  <c:v>7.1577599999999997</c:v>
                </c:pt>
                <c:pt idx="10642">
                  <c:v>7.18485</c:v>
                </c:pt>
                <c:pt idx="10643">
                  <c:v>7.20688</c:v>
                </c:pt>
                <c:pt idx="10644">
                  <c:v>7.2445899999999996</c:v>
                </c:pt>
                <c:pt idx="10645">
                  <c:v>7.2686599999999997</c:v>
                </c:pt>
                <c:pt idx="10646">
                  <c:v>7.2939800000000004</c:v>
                </c:pt>
                <c:pt idx="10647">
                  <c:v>7.3355300000000003</c:v>
                </c:pt>
                <c:pt idx="10648">
                  <c:v>7.3603100000000001</c:v>
                </c:pt>
                <c:pt idx="10649">
                  <c:v>7.3935199999999996</c:v>
                </c:pt>
                <c:pt idx="10650">
                  <c:v>7.4222000000000001</c:v>
                </c:pt>
                <c:pt idx="10651">
                  <c:v>7.4505699999999999</c:v>
                </c:pt>
                <c:pt idx="10652">
                  <c:v>7.4798099999999996</c:v>
                </c:pt>
                <c:pt idx="10653">
                  <c:v>7.5071300000000001</c:v>
                </c:pt>
                <c:pt idx="10654">
                  <c:v>7.5413800000000002</c:v>
                </c:pt>
                <c:pt idx="10655">
                  <c:v>7.5735900000000003</c:v>
                </c:pt>
                <c:pt idx="10656">
                  <c:v>7.6000100000000002</c:v>
                </c:pt>
                <c:pt idx="10657">
                  <c:v>7.6264799999999999</c:v>
                </c:pt>
                <c:pt idx="10658">
                  <c:v>7.6572800000000001</c:v>
                </c:pt>
                <c:pt idx="10659">
                  <c:v>7.6864600000000003</c:v>
                </c:pt>
                <c:pt idx="10660">
                  <c:v>7.7242199999999999</c:v>
                </c:pt>
                <c:pt idx="10661">
                  <c:v>7.7468599999999999</c:v>
                </c:pt>
                <c:pt idx="10662">
                  <c:v>7.7743099999999998</c:v>
                </c:pt>
                <c:pt idx="10663">
                  <c:v>7.8041600000000004</c:v>
                </c:pt>
                <c:pt idx="10664">
                  <c:v>7.8395099999999998</c:v>
                </c:pt>
                <c:pt idx="10665">
                  <c:v>7.86388</c:v>
                </c:pt>
                <c:pt idx="10666">
                  <c:v>7.8941800000000004</c:v>
                </c:pt>
                <c:pt idx="10667">
                  <c:v>7.9219200000000001</c:v>
                </c:pt>
                <c:pt idx="10668">
                  <c:v>7.9472800000000001</c:v>
                </c:pt>
                <c:pt idx="10669">
                  <c:v>7.9823899999999997</c:v>
                </c:pt>
                <c:pt idx="10670">
                  <c:v>8.0072600000000005</c:v>
                </c:pt>
                <c:pt idx="10671">
                  <c:v>8.0360899999999997</c:v>
                </c:pt>
                <c:pt idx="10672">
                  <c:v>8.0662400000000005</c:v>
                </c:pt>
                <c:pt idx="10673">
                  <c:v>8.0973900000000008</c:v>
                </c:pt>
                <c:pt idx="10674">
                  <c:v>8.1318300000000008</c:v>
                </c:pt>
                <c:pt idx="10675">
                  <c:v>8.1574899999999992</c:v>
                </c:pt>
                <c:pt idx="10676">
                  <c:v>8.1810500000000008</c:v>
                </c:pt>
                <c:pt idx="10677">
                  <c:v>8.2082800000000002</c:v>
                </c:pt>
                <c:pt idx="10678">
                  <c:v>8.2377699999999994</c:v>
                </c:pt>
                <c:pt idx="10679">
                  <c:v>8.2681100000000001</c:v>
                </c:pt>
                <c:pt idx="10680">
                  <c:v>8.2965599999999995</c:v>
                </c:pt>
                <c:pt idx="10681">
                  <c:v>8.3157499999999995</c:v>
                </c:pt>
                <c:pt idx="10682">
                  <c:v>8.3544999999999998</c:v>
                </c:pt>
                <c:pt idx="10683">
                  <c:v>8.3841099999999997</c:v>
                </c:pt>
                <c:pt idx="10684">
                  <c:v>8.3981100000000009</c:v>
                </c:pt>
                <c:pt idx="10685">
                  <c:v>8.4363600000000005</c:v>
                </c:pt>
                <c:pt idx="10686">
                  <c:v>8.46706</c:v>
                </c:pt>
                <c:pt idx="10687">
                  <c:v>8.4901400000000002</c:v>
                </c:pt>
                <c:pt idx="10688">
                  <c:v>8.5177899999999998</c:v>
                </c:pt>
                <c:pt idx="10689">
                  <c:v>8.5493299999999994</c:v>
                </c:pt>
                <c:pt idx="10690">
                  <c:v>8.5763300000000005</c:v>
                </c:pt>
                <c:pt idx="10691">
                  <c:v>8.5997699999999995</c:v>
                </c:pt>
                <c:pt idx="10692">
                  <c:v>8.6216500000000007</c:v>
                </c:pt>
                <c:pt idx="10693">
                  <c:v>8.6649899999999995</c:v>
                </c:pt>
                <c:pt idx="10694">
                  <c:v>8.6830200000000008</c:v>
                </c:pt>
                <c:pt idx="10695">
                  <c:v>8.7106999999999992</c:v>
                </c:pt>
                <c:pt idx="10696">
                  <c:v>8.7390799999999995</c:v>
                </c:pt>
                <c:pt idx="10697">
                  <c:v>8.7551400000000008</c:v>
                </c:pt>
                <c:pt idx="10698">
                  <c:v>8.7964199999999995</c:v>
                </c:pt>
                <c:pt idx="10699">
                  <c:v>8.8216199999999994</c:v>
                </c:pt>
                <c:pt idx="10700">
                  <c:v>8.8439099999999993</c:v>
                </c:pt>
                <c:pt idx="10701">
                  <c:v>8.8740100000000002</c:v>
                </c:pt>
                <c:pt idx="10702">
                  <c:v>8.9014699999999998</c:v>
                </c:pt>
                <c:pt idx="10703">
                  <c:v>8.9183199999999996</c:v>
                </c:pt>
                <c:pt idx="10704">
                  <c:v>8.9547699999999999</c:v>
                </c:pt>
                <c:pt idx="10705">
                  <c:v>8.9759200000000003</c:v>
                </c:pt>
                <c:pt idx="10706">
                  <c:v>9.0006699999999995</c:v>
                </c:pt>
                <c:pt idx="10707">
                  <c:v>9.0337200000000006</c:v>
                </c:pt>
                <c:pt idx="10708">
                  <c:v>9.0584299999999995</c:v>
                </c:pt>
                <c:pt idx="10709">
                  <c:v>9.0882299999999994</c:v>
                </c:pt>
                <c:pt idx="10710">
                  <c:v>9.1032100000000007</c:v>
                </c:pt>
                <c:pt idx="10711">
                  <c:v>9.13476</c:v>
                </c:pt>
                <c:pt idx="10712">
                  <c:v>9.1716999999999995</c:v>
                </c:pt>
                <c:pt idx="10713">
                  <c:v>9.1967599999999994</c:v>
                </c:pt>
                <c:pt idx="10714">
                  <c:v>9.2194299999999991</c:v>
                </c:pt>
                <c:pt idx="10715">
                  <c:v>9.2471399999999999</c:v>
                </c:pt>
                <c:pt idx="10716">
                  <c:v>9.2700499999999995</c:v>
                </c:pt>
                <c:pt idx="10717">
                  <c:v>9.2904499999999999</c:v>
                </c:pt>
                <c:pt idx="10718">
                  <c:v>9.3267399999999991</c:v>
                </c:pt>
                <c:pt idx="10719">
                  <c:v>9.3533200000000001</c:v>
                </c:pt>
                <c:pt idx="10720">
                  <c:v>9.3680000000000003</c:v>
                </c:pt>
                <c:pt idx="10721">
                  <c:v>9.4037500000000005</c:v>
                </c:pt>
                <c:pt idx="10722">
                  <c:v>9.4250100000000003</c:v>
                </c:pt>
                <c:pt idx="10723">
                  <c:v>9.4482300000000006</c:v>
                </c:pt>
                <c:pt idx="10724">
                  <c:v>9.4757099999999994</c:v>
                </c:pt>
                <c:pt idx="10725">
                  <c:v>9.5049799999999998</c:v>
                </c:pt>
                <c:pt idx="10726">
                  <c:v>9.5291599999999992</c:v>
                </c:pt>
                <c:pt idx="10727">
                  <c:v>9.5514799999999997</c:v>
                </c:pt>
                <c:pt idx="10728">
                  <c:v>9.5820000000000007</c:v>
                </c:pt>
                <c:pt idx="10729">
                  <c:v>9.60243</c:v>
                </c:pt>
                <c:pt idx="10730">
                  <c:v>9.6288699999999992</c:v>
                </c:pt>
                <c:pt idx="10731">
                  <c:v>9.6614299999999993</c:v>
                </c:pt>
                <c:pt idx="10732">
                  <c:v>9.6797799999999992</c:v>
                </c:pt>
                <c:pt idx="10733">
                  <c:v>9.7165099999999995</c:v>
                </c:pt>
                <c:pt idx="10734">
                  <c:v>9.7284000000000006</c:v>
                </c:pt>
                <c:pt idx="10735">
                  <c:v>9.7598400000000005</c:v>
                </c:pt>
                <c:pt idx="10736">
                  <c:v>9.7813300000000005</c:v>
                </c:pt>
                <c:pt idx="10737">
                  <c:v>9.8157800000000002</c:v>
                </c:pt>
                <c:pt idx="10738">
                  <c:v>9.8399199999999993</c:v>
                </c:pt>
                <c:pt idx="10739">
                  <c:v>9.8558299999999992</c:v>
                </c:pt>
                <c:pt idx="10740">
                  <c:v>9.8826400000000003</c:v>
                </c:pt>
                <c:pt idx="10741">
                  <c:v>9.9116800000000005</c:v>
                </c:pt>
                <c:pt idx="10742">
                  <c:v>9.9304699999999997</c:v>
                </c:pt>
                <c:pt idx="10743">
                  <c:v>9.9671299999999992</c:v>
                </c:pt>
                <c:pt idx="10744">
                  <c:v>9.9854199999999995</c:v>
                </c:pt>
                <c:pt idx="10745">
                  <c:v>10.0146</c:v>
                </c:pt>
                <c:pt idx="10746">
                  <c:v>10.0381</c:v>
                </c:pt>
                <c:pt idx="10747">
                  <c:v>10.065099999999999</c:v>
                </c:pt>
                <c:pt idx="10748">
                  <c:v>10.0871</c:v>
                </c:pt>
                <c:pt idx="10749">
                  <c:v>10.120100000000001</c:v>
                </c:pt>
                <c:pt idx="10750">
                  <c:v>10.144500000000001</c:v>
                </c:pt>
                <c:pt idx="10751">
                  <c:v>10.17</c:v>
                </c:pt>
                <c:pt idx="10752">
                  <c:v>10.1869</c:v>
                </c:pt>
                <c:pt idx="10753">
                  <c:v>10.2172</c:v>
                </c:pt>
                <c:pt idx="10754">
                  <c:v>10.2448</c:v>
                </c:pt>
                <c:pt idx="10755">
                  <c:v>10.263999999999999</c:v>
                </c:pt>
                <c:pt idx="10756">
                  <c:v>10.2888</c:v>
                </c:pt>
                <c:pt idx="10757">
                  <c:v>10.3209</c:v>
                </c:pt>
                <c:pt idx="10758">
                  <c:v>10.3384</c:v>
                </c:pt>
                <c:pt idx="10759">
                  <c:v>10.361000000000001</c:v>
                </c:pt>
                <c:pt idx="10760">
                  <c:v>10.3895</c:v>
                </c:pt>
                <c:pt idx="10761">
                  <c:v>10.4101</c:v>
                </c:pt>
                <c:pt idx="10762">
                  <c:v>10.4412</c:v>
                </c:pt>
                <c:pt idx="10763">
                  <c:v>10.4733</c:v>
                </c:pt>
                <c:pt idx="10764">
                  <c:v>10.490399999999999</c:v>
                </c:pt>
                <c:pt idx="10765">
                  <c:v>10.5181</c:v>
                </c:pt>
                <c:pt idx="10766">
                  <c:v>10.539199999999999</c:v>
                </c:pt>
                <c:pt idx="10767">
                  <c:v>10.5625</c:v>
                </c:pt>
                <c:pt idx="10768">
                  <c:v>10.5959</c:v>
                </c:pt>
                <c:pt idx="10769">
                  <c:v>10.6173</c:v>
                </c:pt>
                <c:pt idx="10770">
                  <c:v>10.6469</c:v>
                </c:pt>
                <c:pt idx="10771">
                  <c:v>10.6671</c:v>
                </c:pt>
                <c:pt idx="10772">
                  <c:v>10.687799999999999</c:v>
                </c:pt>
                <c:pt idx="10773">
                  <c:v>10.721299999999999</c:v>
                </c:pt>
                <c:pt idx="10774">
                  <c:v>10.739699999999999</c:v>
                </c:pt>
                <c:pt idx="10775">
                  <c:v>10.769500000000001</c:v>
                </c:pt>
                <c:pt idx="10776">
                  <c:v>10.7979</c:v>
                </c:pt>
                <c:pt idx="10777">
                  <c:v>10.8133</c:v>
                </c:pt>
                <c:pt idx="10778">
                  <c:v>10.8432</c:v>
                </c:pt>
                <c:pt idx="10779">
                  <c:v>10.8698</c:v>
                </c:pt>
                <c:pt idx="10780">
                  <c:v>10.8893</c:v>
                </c:pt>
                <c:pt idx="10781">
                  <c:v>10.922000000000001</c:v>
                </c:pt>
                <c:pt idx="10782">
                  <c:v>10.944100000000001</c:v>
                </c:pt>
                <c:pt idx="10783">
                  <c:v>10.968500000000001</c:v>
                </c:pt>
                <c:pt idx="10784">
                  <c:v>11.001799999999999</c:v>
                </c:pt>
                <c:pt idx="10785">
                  <c:v>11.0199</c:v>
                </c:pt>
                <c:pt idx="10786">
                  <c:v>11.0442</c:v>
                </c:pt>
                <c:pt idx="10787">
                  <c:v>11.0716</c:v>
                </c:pt>
                <c:pt idx="10788">
                  <c:v>11.0989</c:v>
                </c:pt>
                <c:pt idx="10789">
                  <c:v>11.122400000000001</c:v>
                </c:pt>
                <c:pt idx="10790">
                  <c:v>11.1496</c:v>
                </c:pt>
                <c:pt idx="10791">
                  <c:v>11.1676</c:v>
                </c:pt>
                <c:pt idx="10792">
                  <c:v>11.2033</c:v>
                </c:pt>
                <c:pt idx="10793">
                  <c:v>11.225199999999999</c:v>
                </c:pt>
                <c:pt idx="10794">
                  <c:v>11.246</c:v>
                </c:pt>
                <c:pt idx="10795">
                  <c:v>11.2784</c:v>
                </c:pt>
                <c:pt idx="10796">
                  <c:v>11.300700000000001</c:v>
                </c:pt>
                <c:pt idx="10797">
                  <c:v>11.3255</c:v>
                </c:pt>
                <c:pt idx="10798">
                  <c:v>11.353199999999999</c:v>
                </c:pt>
                <c:pt idx="10799">
                  <c:v>11.379</c:v>
                </c:pt>
                <c:pt idx="10800">
                  <c:v>11.405799999999999</c:v>
                </c:pt>
                <c:pt idx="10801">
                  <c:v>11.4331</c:v>
                </c:pt>
                <c:pt idx="10802">
                  <c:v>11.454000000000001</c:v>
                </c:pt>
                <c:pt idx="10803">
                  <c:v>11.479799999999999</c:v>
                </c:pt>
                <c:pt idx="10804">
                  <c:v>11.5022</c:v>
                </c:pt>
                <c:pt idx="10805">
                  <c:v>11.531000000000001</c:v>
                </c:pt>
                <c:pt idx="10806">
                  <c:v>11.5603</c:v>
                </c:pt>
                <c:pt idx="10807">
                  <c:v>11.581899999999999</c:v>
                </c:pt>
                <c:pt idx="10808">
                  <c:v>11.610099999999999</c:v>
                </c:pt>
                <c:pt idx="10809">
                  <c:v>11.635300000000001</c:v>
                </c:pt>
                <c:pt idx="10810">
                  <c:v>11.662100000000001</c:v>
                </c:pt>
                <c:pt idx="10811">
                  <c:v>11.6897</c:v>
                </c:pt>
                <c:pt idx="10812">
                  <c:v>11.7158</c:v>
                </c:pt>
                <c:pt idx="10813">
                  <c:v>11.737500000000001</c:v>
                </c:pt>
                <c:pt idx="10814">
                  <c:v>11.772600000000001</c:v>
                </c:pt>
                <c:pt idx="10815">
                  <c:v>11.796099999999999</c:v>
                </c:pt>
                <c:pt idx="10816">
                  <c:v>11.816800000000001</c:v>
                </c:pt>
                <c:pt idx="10817">
                  <c:v>11.846500000000001</c:v>
                </c:pt>
                <c:pt idx="10818">
                  <c:v>11.873200000000001</c:v>
                </c:pt>
                <c:pt idx="10819">
                  <c:v>11.890599999999999</c:v>
                </c:pt>
                <c:pt idx="10820">
                  <c:v>11.9193</c:v>
                </c:pt>
                <c:pt idx="10821">
                  <c:v>11.950799999999999</c:v>
                </c:pt>
                <c:pt idx="10822">
                  <c:v>11.972899999999999</c:v>
                </c:pt>
                <c:pt idx="10823">
                  <c:v>12.0016</c:v>
                </c:pt>
                <c:pt idx="10824">
                  <c:v>12.032</c:v>
                </c:pt>
                <c:pt idx="10825">
                  <c:v>12.053900000000001</c:v>
                </c:pt>
                <c:pt idx="10826">
                  <c:v>12.078900000000001</c:v>
                </c:pt>
                <c:pt idx="10827">
                  <c:v>12.1114</c:v>
                </c:pt>
                <c:pt idx="10828">
                  <c:v>12.1365</c:v>
                </c:pt>
                <c:pt idx="10829">
                  <c:v>12.155799999999999</c:v>
                </c:pt>
                <c:pt idx="10830">
                  <c:v>12.1837</c:v>
                </c:pt>
                <c:pt idx="10831">
                  <c:v>12.2119</c:v>
                </c:pt>
                <c:pt idx="10832">
                  <c:v>12.2379</c:v>
                </c:pt>
                <c:pt idx="10833">
                  <c:v>12.27</c:v>
                </c:pt>
                <c:pt idx="10834">
                  <c:v>12.2896</c:v>
                </c:pt>
                <c:pt idx="10835">
                  <c:v>12.320600000000001</c:v>
                </c:pt>
                <c:pt idx="10836">
                  <c:v>12.341699999999999</c:v>
                </c:pt>
                <c:pt idx="10837">
                  <c:v>12.3714</c:v>
                </c:pt>
                <c:pt idx="10838">
                  <c:v>12.393700000000001</c:v>
                </c:pt>
                <c:pt idx="10839">
                  <c:v>12.4283</c:v>
                </c:pt>
                <c:pt idx="10840">
                  <c:v>12.4511</c:v>
                </c:pt>
                <c:pt idx="10841">
                  <c:v>12.473699999999999</c:v>
                </c:pt>
                <c:pt idx="10842">
                  <c:v>12.5067</c:v>
                </c:pt>
                <c:pt idx="10843">
                  <c:v>12.5367</c:v>
                </c:pt>
                <c:pt idx="10844">
                  <c:v>12.552300000000001</c:v>
                </c:pt>
                <c:pt idx="10845">
                  <c:v>12.5845</c:v>
                </c:pt>
                <c:pt idx="10846">
                  <c:v>12.6106</c:v>
                </c:pt>
                <c:pt idx="10847">
                  <c:v>12.6394</c:v>
                </c:pt>
                <c:pt idx="10848">
                  <c:v>12.659000000000001</c:v>
                </c:pt>
                <c:pt idx="10849">
                  <c:v>12.6828</c:v>
                </c:pt>
                <c:pt idx="10850">
                  <c:v>12.7186</c:v>
                </c:pt>
                <c:pt idx="10851">
                  <c:v>12.739000000000001</c:v>
                </c:pt>
                <c:pt idx="10852">
                  <c:v>12.7674</c:v>
                </c:pt>
                <c:pt idx="10853">
                  <c:v>12.7994</c:v>
                </c:pt>
                <c:pt idx="10854">
                  <c:v>12.8104</c:v>
                </c:pt>
                <c:pt idx="10855">
                  <c:v>12.8482</c:v>
                </c:pt>
                <c:pt idx="10856">
                  <c:v>12.869300000000001</c:v>
                </c:pt>
                <c:pt idx="10857">
                  <c:v>12.891</c:v>
                </c:pt>
                <c:pt idx="10858">
                  <c:v>12.922800000000001</c:v>
                </c:pt>
                <c:pt idx="10859">
                  <c:v>12.949</c:v>
                </c:pt>
                <c:pt idx="10860">
                  <c:v>12.9754</c:v>
                </c:pt>
                <c:pt idx="10861">
                  <c:v>13.003500000000001</c:v>
                </c:pt>
                <c:pt idx="10862">
                  <c:v>13.028700000000001</c:v>
                </c:pt>
                <c:pt idx="10863">
                  <c:v>13.053000000000001</c:v>
                </c:pt>
                <c:pt idx="10864">
                  <c:v>13.084199999999999</c:v>
                </c:pt>
                <c:pt idx="10865">
                  <c:v>13.107200000000001</c:v>
                </c:pt>
                <c:pt idx="10866">
                  <c:v>13.133100000000001</c:v>
                </c:pt>
                <c:pt idx="10867">
                  <c:v>13.159599999999999</c:v>
                </c:pt>
                <c:pt idx="10868">
                  <c:v>13.175700000000001</c:v>
                </c:pt>
                <c:pt idx="10869">
                  <c:v>13.2094</c:v>
                </c:pt>
                <c:pt idx="10870">
                  <c:v>13.2355</c:v>
                </c:pt>
                <c:pt idx="10871">
                  <c:v>13.2577</c:v>
                </c:pt>
                <c:pt idx="10872">
                  <c:v>13.296099999999999</c:v>
                </c:pt>
                <c:pt idx="10873">
                  <c:v>13.3078</c:v>
                </c:pt>
                <c:pt idx="10874">
                  <c:v>13.342599999999999</c:v>
                </c:pt>
                <c:pt idx="10875">
                  <c:v>13.3652</c:v>
                </c:pt>
                <c:pt idx="10876">
                  <c:v>13.3916</c:v>
                </c:pt>
                <c:pt idx="10877">
                  <c:v>13.4163</c:v>
                </c:pt>
                <c:pt idx="10878">
                  <c:v>13.4549</c:v>
                </c:pt>
                <c:pt idx="10879">
                  <c:v>13.4725</c:v>
                </c:pt>
                <c:pt idx="10880">
                  <c:v>13.4977</c:v>
                </c:pt>
                <c:pt idx="10881">
                  <c:v>13.526</c:v>
                </c:pt>
                <c:pt idx="10882">
                  <c:v>13.5517</c:v>
                </c:pt>
                <c:pt idx="10883">
                  <c:v>13.5792</c:v>
                </c:pt>
                <c:pt idx="10884">
                  <c:v>13.6074</c:v>
                </c:pt>
                <c:pt idx="10885">
                  <c:v>13.635899999999999</c:v>
                </c:pt>
                <c:pt idx="10886">
                  <c:v>13.658099999999999</c:v>
                </c:pt>
                <c:pt idx="10887">
                  <c:v>13.685600000000001</c:v>
                </c:pt>
                <c:pt idx="10888">
                  <c:v>13.7189</c:v>
                </c:pt>
                <c:pt idx="10889">
                  <c:v>13.736599999999999</c:v>
                </c:pt>
                <c:pt idx="10890">
                  <c:v>13.7658</c:v>
                </c:pt>
                <c:pt idx="10891">
                  <c:v>13.802199999999999</c:v>
                </c:pt>
                <c:pt idx="10892">
                  <c:v>13.821899999999999</c:v>
                </c:pt>
                <c:pt idx="10893">
                  <c:v>13.85</c:v>
                </c:pt>
                <c:pt idx="10894">
                  <c:v>13.878500000000001</c:v>
                </c:pt>
                <c:pt idx="10895">
                  <c:v>13.906499999999999</c:v>
                </c:pt>
                <c:pt idx="10896">
                  <c:v>13.937200000000001</c:v>
                </c:pt>
                <c:pt idx="10897">
                  <c:v>13.9655</c:v>
                </c:pt>
                <c:pt idx="10898">
                  <c:v>13.993399999999999</c:v>
                </c:pt>
                <c:pt idx="10899">
                  <c:v>14.025700000000001</c:v>
                </c:pt>
                <c:pt idx="10900">
                  <c:v>14.0528</c:v>
                </c:pt>
                <c:pt idx="10901">
                  <c:v>14.084300000000001</c:v>
                </c:pt>
                <c:pt idx="10902">
                  <c:v>14.110300000000001</c:v>
                </c:pt>
                <c:pt idx="10903">
                  <c:v>14.140700000000001</c:v>
                </c:pt>
                <c:pt idx="10904">
                  <c:v>14.1747</c:v>
                </c:pt>
                <c:pt idx="10905">
                  <c:v>14.195499999999999</c:v>
                </c:pt>
                <c:pt idx="10906">
                  <c:v>14.226900000000001</c:v>
                </c:pt>
                <c:pt idx="10907">
                  <c:v>14.263</c:v>
                </c:pt>
                <c:pt idx="10908">
                  <c:v>14.2821</c:v>
                </c:pt>
                <c:pt idx="10909">
                  <c:v>14.317</c:v>
                </c:pt>
                <c:pt idx="10910">
                  <c:v>14.3567</c:v>
                </c:pt>
                <c:pt idx="10911">
                  <c:v>14.379899999999999</c:v>
                </c:pt>
                <c:pt idx="10912">
                  <c:v>14.4133</c:v>
                </c:pt>
                <c:pt idx="10913">
                  <c:v>14.444000000000001</c:v>
                </c:pt>
                <c:pt idx="10914">
                  <c:v>14.4725</c:v>
                </c:pt>
                <c:pt idx="10915">
                  <c:v>14.5</c:v>
                </c:pt>
                <c:pt idx="10916">
                  <c:v>14.5364</c:v>
                </c:pt>
                <c:pt idx="10917">
                  <c:v>14.562799999999999</c:v>
                </c:pt>
                <c:pt idx="10918">
                  <c:v>14.597799999999999</c:v>
                </c:pt>
                <c:pt idx="10919">
                  <c:v>14.6251</c:v>
                </c:pt>
                <c:pt idx="10920">
                  <c:v>14.6638</c:v>
                </c:pt>
                <c:pt idx="10921">
                  <c:v>14.688499999999999</c:v>
                </c:pt>
                <c:pt idx="10922">
                  <c:v>14.7256</c:v>
                </c:pt>
                <c:pt idx="10923">
                  <c:v>14.7568</c:v>
                </c:pt>
                <c:pt idx="10924">
                  <c:v>14.791700000000001</c:v>
                </c:pt>
                <c:pt idx="10925">
                  <c:v>14.8224</c:v>
                </c:pt>
                <c:pt idx="10926">
                  <c:v>14.8476</c:v>
                </c:pt>
                <c:pt idx="10927">
                  <c:v>14.8881</c:v>
                </c:pt>
                <c:pt idx="10928">
                  <c:v>14.917199999999999</c:v>
                </c:pt>
                <c:pt idx="10929">
                  <c:v>14.950100000000001</c:v>
                </c:pt>
                <c:pt idx="10930">
                  <c:v>14.982699999999999</c:v>
                </c:pt>
                <c:pt idx="10931">
                  <c:v>15.0198</c:v>
                </c:pt>
                <c:pt idx="10932">
                  <c:v>15.0525</c:v>
                </c:pt>
                <c:pt idx="10933">
                  <c:v>15.088699999999999</c:v>
                </c:pt>
                <c:pt idx="10934">
                  <c:v>15.113899999999999</c:v>
                </c:pt>
                <c:pt idx="10935">
                  <c:v>15.151</c:v>
                </c:pt>
                <c:pt idx="10936">
                  <c:v>15.185</c:v>
                </c:pt>
                <c:pt idx="10937">
                  <c:v>15.2189</c:v>
                </c:pt>
                <c:pt idx="10938">
                  <c:v>15.256399999999999</c:v>
                </c:pt>
                <c:pt idx="10939">
                  <c:v>15.286799999999999</c:v>
                </c:pt>
                <c:pt idx="10940">
                  <c:v>15.317500000000001</c:v>
                </c:pt>
                <c:pt idx="10941">
                  <c:v>15.3538</c:v>
                </c:pt>
                <c:pt idx="10942">
                  <c:v>15.3919</c:v>
                </c:pt>
                <c:pt idx="10943">
                  <c:v>15.4239</c:v>
                </c:pt>
                <c:pt idx="10944">
                  <c:v>15.4559</c:v>
                </c:pt>
                <c:pt idx="10945">
                  <c:v>15.49</c:v>
                </c:pt>
                <c:pt idx="10946">
                  <c:v>15.5289</c:v>
                </c:pt>
                <c:pt idx="10947">
                  <c:v>15.559100000000001</c:v>
                </c:pt>
                <c:pt idx="10948">
                  <c:v>15.5907</c:v>
                </c:pt>
                <c:pt idx="10949">
                  <c:v>15.6381</c:v>
                </c:pt>
                <c:pt idx="10950">
                  <c:v>15.661</c:v>
                </c:pt>
                <c:pt idx="10951">
                  <c:v>15.7027</c:v>
                </c:pt>
                <c:pt idx="10952">
                  <c:v>15.738300000000001</c:v>
                </c:pt>
                <c:pt idx="10953">
                  <c:v>15.7643</c:v>
                </c:pt>
                <c:pt idx="10954">
                  <c:v>15.805199999999999</c:v>
                </c:pt>
                <c:pt idx="10955">
                  <c:v>15.8583</c:v>
                </c:pt>
                <c:pt idx="10956">
                  <c:v>15.8752</c:v>
                </c:pt>
                <c:pt idx="10957">
                  <c:v>15.917400000000001</c:v>
                </c:pt>
                <c:pt idx="10958">
                  <c:v>15.9488</c:v>
                </c:pt>
                <c:pt idx="10959">
                  <c:v>15.984</c:v>
                </c:pt>
                <c:pt idx="10960">
                  <c:v>16.0167</c:v>
                </c:pt>
                <c:pt idx="10961">
                  <c:v>16.055299999999999</c:v>
                </c:pt>
                <c:pt idx="10962">
                  <c:v>16.0869</c:v>
                </c:pt>
                <c:pt idx="10963">
                  <c:v>16.130500000000001</c:v>
                </c:pt>
                <c:pt idx="10964">
                  <c:v>16.160799999999998</c:v>
                </c:pt>
                <c:pt idx="10965">
                  <c:v>16.194800000000001</c:v>
                </c:pt>
                <c:pt idx="10966">
                  <c:v>16.2333</c:v>
                </c:pt>
                <c:pt idx="10967">
                  <c:v>16.2714</c:v>
                </c:pt>
                <c:pt idx="10968">
                  <c:v>16.314800000000002</c:v>
                </c:pt>
                <c:pt idx="10969">
                  <c:v>16.341999999999999</c:v>
                </c:pt>
                <c:pt idx="10970">
                  <c:v>16.381499999999999</c:v>
                </c:pt>
                <c:pt idx="10971">
                  <c:v>16.416599999999999</c:v>
                </c:pt>
                <c:pt idx="10972">
                  <c:v>16.448399999999999</c:v>
                </c:pt>
                <c:pt idx="10973">
                  <c:v>16.4876</c:v>
                </c:pt>
                <c:pt idx="10974">
                  <c:v>16.525300000000001</c:v>
                </c:pt>
                <c:pt idx="10975">
                  <c:v>16.561599999999999</c:v>
                </c:pt>
                <c:pt idx="10976">
                  <c:v>16.5959</c:v>
                </c:pt>
                <c:pt idx="10977">
                  <c:v>16.631599999999999</c:v>
                </c:pt>
                <c:pt idx="10978">
                  <c:v>16.666699999999999</c:v>
                </c:pt>
                <c:pt idx="10979">
                  <c:v>16.705100000000002</c:v>
                </c:pt>
                <c:pt idx="10980">
                  <c:v>16.747699999999998</c:v>
                </c:pt>
                <c:pt idx="10981">
                  <c:v>16.779800000000002</c:v>
                </c:pt>
                <c:pt idx="10982">
                  <c:v>16.813300000000002</c:v>
                </c:pt>
                <c:pt idx="10983">
                  <c:v>16.850100000000001</c:v>
                </c:pt>
                <c:pt idx="10984">
                  <c:v>16.882999999999999</c:v>
                </c:pt>
                <c:pt idx="10985">
                  <c:v>16.9255</c:v>
                </c:pt>
                <c:pt idx="10986">
                  <c:v>16.9589</c:v>
                </c:pt>
                <c:pt idx="10987">
                  <c:v>16.992799999999999</c:v>
                </c:pt>
                <c:pt idx="10988">
                  <c:v>17.028199999999998</c:v>
                </c:pt>
                <c:pt idx="10989">
                  <c:v>17.065200000000001</c:v>
                </c:pt>
                <c:pt idx="10990">
                  <c:v>17.1036</c:v>
                </c:pt>
                <c:pt idx="10991">
                  <c:v>17.1355</c:v>
                </c:pt>
                <c:pt idx="10992">
                  <c:v>17.175799999999999</c:v>
                </c:pt>
                <c:pt idx="10993">
                  <c:v>17.2135</c:v>
                </c:pt>
                <c:pt idx="10994">
                  <c:v>17.252400000000002</c:v>
                </c:pt>
                <c:pt idx="10995">
                  <c:v>17.285699999999999</c:v>
                </c:pt>
                <c:pt idx="10996">
                  <c:v>17.3201</c:v>
                </c:pt>
                <c:pt idx="10997">
                  <c:v>17.3521</c:v>
                </c:pt>
                <c:pt idx="10998">
                  <c:v>17.385999999999999</c:v>
                </c:pt>
                <c:pt idx="10999">
                  <c:v>17.421900000000001</c:v>
                </c:pt>
                <c:pt idx="11000">
                  <c:v>17.458400000000001</c:v>
                </c:pt>
                <c:pt idx="11001">
                  <c:v>17.4924</c:v>
                </c:pt>
                <c:pt idx="11002">
                  <c:v>17.530999999999999</c:v>
                </c:pt>
                <c:pt idx="11003">
                  <c:v>17.568000000000001</c:v>
                </c:pt>
                <c:pt idx="11004">
                  <c:v>17.6069</c:v>
                </c:pt>
                <c:pt idx="11005">
                  <c:v>17.639900000000001</c:v>
                </c:pt>
                <c:pt idx="11006">
                  <c:v>17.68</c:v>
                </c:pt>
                <c:pt idx="11007">
                  <c:v>17.714700000000001</c:v>
                </c:pt>
                <c:pt idx="11008">
                  <c:v>17.7441</c:v>
                </c:pt>
                <c:pt idx="11009">
                  <c:v>17.782299999999999</c:v>
                </c:pt>
                <c:pt idx="11010">
                  <c:v>17.821300000000001</c:v>
                </c:pt>
                <c:pt idx="11011">
                  <c:v>17.850200000000001</c:v>
                </c:pt>
                <c:pt idx="11012">
                  <c:v>17.892199999999999</c:v>
                </c:pt>
                <c:pt idx="11013">
                  <c:v>17.925799999999999</c:v>
                </c:pt>
                <c:pt idx="11014">
                  <c:v>17.958400000000001</c:v>
                </c:pt>
                <c:pt idx="11015">
                  <c:v>17.991599999999998</c:v>
                </c:pt>
                <c:pt idx="11016">
                  <c:v>18.028400000000001</c:v>
                </c:pt>
                <c:pt idx="11017">
                  <c:v>18.061299999999999</c:v>
                </c:pt>
                <c:pt idx="11018">
                  <c:v>18.0977</c:v>
                </c:pt>
                <c:pt idx="11019">
                  <c:v>18.133099999999999</c:v>
                </c:pt>
                <c:pt idx="11020">
                  <c:v>18.161300000000001</c:v>
                </c:pt>
                <c:pt idx="11021">
                  <c:v>18.197600000000001</c:v>
                </c:pt>
                <c:pt idx="11022">
                  <c:v>18.229299999999999</c:v>
                </c:pt>
                <c:pt idx="11023">
                  <c:v>18.269600000000001</c:v>
                </c:pt>
                <c:pt idx="11024">
                  <c:v>18.2974</c:v>
                </c:pt>
                <c:pt idx="11025">
                  <c:v>18.321999999999999</c:v>
                </c:pt>
                <c:pt idx="11026">
                  <c:v>18.373200000000001</c:v>
                </c:pt>
                <c:pt idx="11027">
                  <c:v>18.398099999999999</c:v>
                </c:pt>
                <c:pt idx="11028">
                  <c:v>18.424700000000001</c:v>
                </c:pt>
                <c:pt idx="11029">
                  <c:v>18.470300000000002</c:v>
                </c:pt>
                <c:pt idx="11030">
                  <c:v>18.495699999999999</c:v>
                </c:pt>
                <c:pt idx="11031">
                  <c:v>18.5395</c:v>
                </c:pt>
                <c:pt idx="11032">
                  <c:v>18.570399999999999</c:v>
                </c:pt>
                <c:pt idx="11033">
                  <c:v>18.593800000000002</c:v>
                </c:pt>
                <c:pt idx="11034">
                  <c:v>18.636900000000001</c:v>
                </c:pt>
                <c:pt idx="11035">
                  <c:v>18.662199999999999</c:v>
                </c:pt>
                <c:pt idx="11036">
                  <c:v>18.704699999999999</c:v>
                </c:pt>
                <c:pt idx="11037">
                  <c:v>18.737100000000002</c:v>
                </c:pt>
                <c:pt idx="11038">
                  <c:v>18.768999999999998</c:v>
                </c:pt>
                <c:pt idx="11039">
                  <c:v>18.797000000000001</c:v>
                </c:pt>
                <c:pt idx="11040">
                  <c:v>18.835100000000001</c:v>
                </c:pt>
                <c:pt idx="11041">
                  <c:v>18.867899999999999</c:v>
                </c:pt>
                <c:pt idx="11042">
                  <c:v>18.901599999999998</c:v>
                </c:pt>
                <c:pt idx="11043">
                  <c:v>18.935199999999998</c:v>
                </c:pt>
                <c:pt idx="11044">
                  <c:v>18.967500000000001</c:v>
                </c:pt>
                <c:pt idx="11045">
                  <c:v>19.007400000000001</c:v>
                </c:pt>
                <c:pt idx="11046">
                  <c:v>19.0351</c:v>
                </c:pt>
                <c:pt idx="11047">
                  <c:v>19.0687</c:v>
                </c:pt>
                <c:pt idx="11048">
                  <c:v>19.107299999999999</c:v>
                </c:pt>
                <c:pt idx="11049">
                  <c:v>19.136800000000001</c:v>
                </c:pt>
                <c:pt idx="11050">
                  <c:v>19.1678</c:v>
                </c:pt>
                <c:pt idx="11051">
                  <c:v>19.208500000000001</c:v>
                </c:pt>
                <c:pt idx="11052">
                  <c:v>19.233599999999999</c:v>
                </c:pt>
                <c:pt idx="11053">
                  <c:v>19.274000000000001</c:v>
                </c:pt>
                <c:pt idx="11054">
                  <c:v>19.306699999999999</c:v>
                </c:pt>
                <c:pt idx="11055">
                  <c:v>19.334</c:v>
                </c:pt>
                <c:pt idx="11056">
                  <c:v>19.372800000000002</c:v>
                </c:pt>
                <c:pt idx="11057">
                  <c:v>19.406700000000001</c:v>
                </c:pt>
                <c:pt idx="11058">
                  <c:v>19.4465</c:v>
                </c:pt>
                <c:pt idx="11059">
                  <c:v>19.4773</c:v>
                </c:pt>
                <c:pt idx="11060">
                  <c:v>19.496500000000001</c:v>
                </c:pt>
                <c:pt idx="11061">
                  <c:v>19.546800000000001</c:v>
                </c:pt>
                <c:pt idx="11062">
                  <c:v>19.5718</c:v>
                </c:pt>
                <c:pt idx="11063">
                  <c:v>19.597100000000001</c:v>
                </c:pt>
                <c:pt idx="11064">
                  <c:v>19.633099999999999</c:v>
                </c:pt>
                <c:pt idx="11065">
                  <c:v>19.663399999999999</c:v>
                </c:pt>
                <c:pt idx="11066">
                  <c:v>19.697600000000001</c:v>
                </c:pt>
                <c:pt idx="11067">
                  <c:v>19.7317</c:v>
                </c:pt>
                <c:pt idx="11068">
                  <c:v>19.7563</c:v>
                </c:pt>
                <c:pt idx="11069">
                  <c:v>19.798300000000001</c:v>
                </c:pt>
                <c:pt idx="11070">
                  <c:v>19.829999999999998</c:v>
                </c:pt>
                <c:pt idx="11071">
                  <c:v>19.860900000000001</c:v>
                </c:pt>
                <c:pt idx="11072">
                  <c:v>19.890699999999999</c:v>
                </c:pt>
                <c:pt idx="11073">
                  <c:v>19.9238</c:v>
                </c:pt>
                <c:pt idx="11074">
                  <c:v>19.9604</c:v>
                </c:pt>
                <c:pt idx="11075">
                  <c:v>19.9895</c:v>
                </c:pt>
                <c:pt idx="11076">
                  <c:v>20.016999999999999</c:v>
                </c:pt>
                <c:pt idx="11077">
                  <c:v>20.051400000000001</c:v>
                </c:pt>
                <c:pt idx="11078">
                  <c:v>20.086600000000001</c:v>
                </c:pt>
                <c:pt idx="11079">
                  <c:v>20.113099999999999</c:v>
                </c:pt>
                <c:pt idx="11080">
                  <c:v>20.145399999999999</c:v>
                </c:pt>
                <c:pt idx="11081">
                  <c:v>20.177299999999999</c:v>
                </c:pt>
                <c:pt idx="11082">
                  <c:v>20.211600000000001</c:v>
                </c:pt>
                <c:pt idx="11083">
                  <c:v>20.241299999999999</c:v>
                </c:pt>
                <c:pt idx="11084">
                  <c:v>20.278199999999998</c:v>
                </c:pt>
                <c:pt idx="11085">
                  <c:v>20.309799999999999</c:v>
                </c:pt>
                <c:pt idx="11086">
                  <c:v>20.337900000000001</c:v>
                </c:pt>
                <c:pt idx="11087">
                  <c:v>20.3779</c:v>
                </c:pt>
                <c:pt idx="11088">
                  <c:v>20.3994</c:v>
                </c:pt>
                <c:pt idx="11089">
                  <c:v>20.428999999999998</c:v>
                </c:pt>
                <c:pt idx="11090">
                  <c:v>20.4894</c:v>
                </c:pt>
                <c:pt idx="11091">
                  <c:v>20.5381</c:v>
                </c:pt>
                <c:pt idx="11092">
                  <c:v>20.571400000000001</c:v>
                </c:pt>
                <c:pt idx="11093">
                  <c:v>20.601099999999999</c:v>
                </c:pt>
                <c:pt idx="11094">
                  <c:v>20.634899999999998</c:v>
                </c:pt>
                <c:pt idx="11095">
                  <c:v>20.670200000000001</c:v>
                </c:pt>
                <c:pt idx="11096">
                  <c:v>20.7014</c:v>
                </c:pt>
                <c:pt idx="11097">
                  <c:v>20.736499999999999</c:v>
                </c:pt>
                <c:pt idx="11098">
                  <c:v>20.757000000000001</c:v>
                </c:pt>
                <c:pt idx="11099">
                  <c:v>20.791</c:v>
                </c:pt>
                <c:pt idx="11100">
                  <c:v>20.824999999999999</c:v>
                </c:pt>
                <c:pt idx="11101">
                  <c:v>20.862100000000002</c:v>
                </c:pt>
                <c:pt idx="11102">
                  <c:v>20.896000000000001</c:v>
                </c:pt>
                <c:pt idx="11103">
                  <c:v>20.919599999999999</c:v>
                </c:pt>
                <c:pt idx="11104">
                  <c:v>20.948699999999999</c:v>
                </c:pt>
                <c:pt idx="11105">
                  <c:v>20.986499999999999</c:v>
                </c:pt>
                <c:pt idx="11106">
                  <c:v>21.0185</c:v>
                </c:pt>
                <c:pt idx="11107">
                  <c:v>21.045999999999999</c:v>
                </c:pt>
                <c:pt idx="11108">
                  <c:v>21.0869</c:v>
                </c:pt>
                <c:pt idx="11109">
                  <c:v>21.1068</c:v>
                </c:pt>
                <c:pt idx="11110">
                  <c:v>21.141500000000001</c:v>
                </c:pt>
                <c:pt idx="11111">
                  <c:v>21.171600000000002</c:v>
                </c:pt>
                <c:pt idx="11112">
                  <c:v>21.2012</c:v>
                </c:pt>
                <c:pt idx="11113">
                  <c:v>21.2301</c:v>
                </c:pt>
                <c:pt idx="11114">
                  <c:v>21.260400000000001</c:v>
                </c:pt>
                <c:pt idx="11115">
                  <c:v>21.290199999999999</c:v>
                </c:pt>
                <c:pt idx="11116">
                  <c:v>21.3171</c:v>
                </c:pt>
                <c:pt idx="11117">
                  <c:v>21.354099999999999</c:v>
                </c:pt>
                <c:pt idx="11118">
                  <c:v>21.379799999999999</c:v>
                </c:pt>
                <c:pt idx="11119">
                  <c:v>21.411000000000001</c:v>
                </c:pt>
                <c:pt idx="11120">
                  <c:v>21.4468</c:v>
                </c:pt>
                <c:pt idx="11121">
                  <c:v>21.475999999999999</c:v>
                </c:pt>
                <c:pt idx="11122">
                  <c:v>21.503</c:v>
                </c:pt>
                <c:pt idx="11123">
                  <c:v>21.5379</c:v>
                </c:pt>
                <c:pt idx="11124">
                  <c:v>21.570499999999999</c:v>
                </c:pt>
                <c:pt idx="11125">
                  <c:v>21.592099999999999</c:v>
                </c:pt>
                <c:pt idx="11126">
                  <c:v>21.622499999999999</c:v>
                </c:pt>
                <c:pt idx="11127">
                  <c:v>21.6629</c:v>
                </c:pt>
                <c:pt idx="11128">
                  <c:v>21.684799999999999</c:v>
                </c:pt>
                <c:pt idx="11129">
                  <c:v>21.717500000000001</c:v>
                </c:pt>
                <c:pt idx="11130">
                  <c:v>21.751300000000001</c:v>
                </c:pt>
                <c:pt idx="11131">
                  <c:v>21.7746</c:v>
                </c:pt>
                <c:pt idx="11132">
                  <c:v>21.8063</c:v>
                </c:pt>
                <c:pt idx="11133">
                  <c:v>21.847300000000001</c:v>
                </c:pt>
                <c:pt idx="11134">
                  <c:v>21.8721</c:v>
                </c:pt>
                <c:pt idx="11135">
                  <c:v>21.895800000000001</c:v>
                </c:pt>
                <c:pt idx="11136">
                  <c:v>21.930299999999999</c:v>
                </c:pt>
                <c:pt idx="11137">
                  <c:v>21.954899999999999</c:v>
                </c:pt>
                <c:pt idx="11138">
                  <c:v>21.988499999999998</c:v>
                </c:pt>
                <c:pt idx="11139">
                  <c:v>22.018799999999999</c:v>
                </c:pt>
                <c:pt idx="11140">
                  <c:v>22.0519</c:v>
                </c:pt>
                <c:pt idx="11141">
                  <c:v>22.0822</c:v>
                </c:pt>
                <c:pt idx="11142">
                  <c:v>22.116700000000002</c:v>
                </c:pt>
                <c:pt idx="11143">
                  <c:v>22.146599999999999</c:v>
                </c:pt>
                <c:pt idx="11144">
                  <c:v>22.170100000000001</c:v>
                </c:pt>
                <c:pt idx="11145">
                  <c:v>22.2043</c:v>
                </c:pt>
                <c:pt idx="11146">
                  <c:v>22.236699999999999</c:v>
                </c:pt>
                <c:pt idx="11147">
                  <c:v>22.2682</c:v>
                </c:pt>
                <c:pt idx="11148">
                  <c:v>22.296600000000002</c:v>
                </c:pt>
                <c:pt idx="11149">
                  <c:v>22.3247</c:v>
                </c:pt>
                <c:pt idx="11150">
                  <c:v>22.3582</c:v>
                </c:pt>
                <c:pt idx="11151">
                  <c:v>22.383299999999998</c:v>
                </c:pt>
                <c:pt idx="11152">
                  <c:v>22.417999999999999</c:v>
                </c:pt>
                <c:pt idx="11153">
                  <c:v>22.450800000000001</c:v>
                </c:pt>
                <c:pt idx="11154">
                  <c:v>22.475200000000001</c:v>
                </c:pt>
                <c:pt idx="11155">
                  <c:v>22.5078</c:v>
                </c:pt>
                <c:pt idx="11156">
                  <c:v>22.539200000000001</c:v>
                </c:pt>
                <c:pt idx="11157">
                  <c:v>22.563199999999998</c:v>
                </c:pt>
                <c:pt idx="11158">
                  <c:v>22.596299999999999</c:v>
                </c:pt>
                <c:pt idx="11159">
                  <c:v>22.640999999999998</c:v>
                </c:pt>
                <c:pt idx="11160">
                  <c:v>22.659700000000001</c:v>
                </c:pt>
                <c:pt idx="11161">
                  <c:v>22.694700000000001</c:v>
                </c:pt>
                <c:pt idx="11162">
                  <c:v>22.7151</c:v>
                </c:pt>
                <c:pt idx="11163">
                  <c:v>22.757999999999999</c:v>
                </c:pt>
                <c:pt idx="11164">
                  <c:v>22.7879</c:v>
                </c:pt>
                <c:pt idx="11165">
                  <c:v>22.8139</c:v>
                </c:pt>
                <c:pt idx="11166">
                  <c:v>22.852699999999999</c:v>
                </c:pt>
                <c:pt idx="11167">
                  <c:v>22.873899999999999</c:v>
                </c:pt>
                <c:pt idx="11168">
                  <c:v>22.906500000000001</c:v>
                </c:pt>
                <c:pt idx="11169">
                  <c:v>22.941099999999999</c:v>
                </c:pt>
                <c:pt idx="11170">
                  <c:v>22.9633</c:v>
                </c:pt>
                <c:pt idx="11171">
                  <c:v>22.999199999999998</c:v>
                </c:pt>
                <c:pt idx="11172">
                  <c:v>23.037199999999999</c:v>
                </c:pt>
                <c:pt idx="11173">
                  <c:v>23.063600000000001</c:v>
                </c:pt>
                <c:pt idx="11174">
                  <c:v>23.093599999999999</c:v>
                </c:pt>
                <c:pt idx="11175">
                  <c:v>23.131</c:v>
                </c:pt>
                <c:pt idx="11176">
                  <c:v>23.154699999999998</c:v>
                </c:pt>
                <c:pt idx="11177">
                  <c:v>23.189399999999999</c:v>
                </c:pt>
                <c:pt idx="11178">
                  <c:v>23.22</c:v>
                </c:pt>
                <c:pt idx="11179">
                  <c:v>23.250900000000001</c:v>
                </c:pt>
                <c:pt idx="11180">
                  <c:v>23.2835</c:v>
                </c:pt>
                <c:pt idx="11181">
                  <c:v>23.314499999999999</c:v>
                </c:pt>
                <c:pt idx="11182">
                  <c:v>23.340800000000002</c:v>
                </c:pt>
                <c:pt idx="11183">
                  <c:v>23.372399999999999</c:v>
                </c:pt>
                <c:pt idx="11184">
                  <c:v>23.410699999999999</c:v>
                </c:pt>
                <c:pt idx="11185">
                  <c:v>23.437100000000001</c:v>
                </c:pt>
                <c:pt idx="11186">
                  <c:v>23.470600000000001</c:v>
                </c:pt>
                <c:pt idx="11187">
                  <c:v>23.501000000000001</c:v>
                </c:pt>
                <c:pt idx="11188">
                  <c:v>23.5349</c:v>
                </c:pt>
                <c:pt idx="11189">
                  <c:v>23.565300000000001</c:v>
                </c:pt>
                <c:pt idx="11190">
                  <c:v>23.589400000000001</c:v>
                </c:pt>
                <c:pt idx="11191">
                  <c:v>23.634499999999999</c:v>
                </c:pt>
                <c:pt idx="11192">
                  <c:v>23.6556</c:v>
                </c:pt>
                <c:pt idx="11193">
                  <c:v>23.69</c:v>
                </c:pt>
                <c:pt idx="11194">
                  <c:v>23.728300000000001</c:v>
                </c:pt>
                <c:pt idx="11195">
                  <c:v>23.758099999999999</c:v>
                </c:pt>
                <c:pt idx="11196">
                  <c:v>23.7835</c:v>
                </c:pt>
                <c:pt idx="11197">
                  <c:v>23.832599999999999</c:v>
                </c:pt>
                <c:pt idx="11198">
                  <c:v>23.854500000000002</c:v>
                </c:pt>
                <c:pt idx="11199">
                  <c:v>23.8825</c:v>
                </c:pt>
                <c:pt idx="11200">
                  <c:v>23.9238</c:v>
                </c:pt>
                <c:pt idx="11201">
                  <c:v>23.954000000000001</c:v>
                </c:pt>
                <c:pt idx="11202">
                  <c:v>23.985800000000001</c:v>
                </c:pt>
                <c:pt idx="11203">
                  <c:v>24.014600000000002</c:v>
                </c:pt>
                <c:pt idx="11204">
                  <c:v>24.048400000000001</c:v>
                </c:pt>
                <c:pt idx="11205">
                  <c:v>24.0823</c:v>
                </c:pt>
                <c:pt idx="11206">
                  <c:v>24.110199999999999</c:v>
                </c:pt>
                <c:pt idx="11207">
                  <c:v>24.1508</c:v>
                </c:pt>
                <c:pt idx="11208">
                  <c:v>24.191299999999998</c:v>
                </c:pt>
                <c:pt idx="11209">
                  <c:v>24.217099999999999</c:v>
                </c:pt>
                <c:pt idx="11210">
                  <c:v>24.251799999999999</c:v>
                </c:pt>
                <c:pt idx="11211">
                  <c:v>24.2849</c:v>
                </c:pt>
                <c:pt idx="11212">
                  <c:v>24.317900000000002</c:v>
                </c:pt>
                <c:pt idx="11213">
                  <c:v>24.3492</c:v>
                </c:pt>
                <c:pt idx="11214">
                  <c:v>24.383500000000002</c:v>
                </c:pt>
                <c:pt idx="11215">
                  <c:v>24.413</c:v>
                </c:pt>
                <c:pt idx="11216">
                  <c:v>24.447800000000001</c:v>
                </c:pt>
                <c:pt idx="11217">
                  <c:v>24.482800000000001</c:v>
                </c:pt>
                <c:pt idx="11218">
                  <c:v>24.516999999999999</c:v>
                </c:pt>
                <c:pt idx="11219">
                  <c:v>24.5459</c:v>
                </c:pt>
                <c:pt idx="11220">
                  <c:v>24.581800000000001</c:v>
                </c:pt>
                <c:pt idx="11221">
                  <c:v>24.619900000000001</c:v>
                </c:pt>
                <c:pt idx="11222">
                  <c:v>24.649100000000001</c:v>
                </c:pt>
                <c:pt idx="11223">
                  <c:v>24.685500000000001</c:v>
                </c:pt>
                <c:pt idx="11224">
                  <c:v>24.720800000000001</c:v>
                </c:pt>
                <c:pt idx="11225">
                  <c:v>24.756399999999999</c:v>
                </c:pt>
                <c:pt idx="11226">
                  <c:v>24.7819</c:v>
                </c:pt>
                <c:pt idx="11227">
                  <c:v>24.824100000000001</c:v>
                </c:pt>
                <c:pt idx="11228">
                  <c:v>24.859000000000002</c:v>
                </c:pt>
                <c:pt idx="11229">
                  <c:v>24.893000000000001</c:v>
                </c:pt>
                <c:pt idx="11230">
                  <c:v>24.932300000000001</c:v>
                </c:pt>
                <c:pt idx="11231">
                  <c:v>24.963100000000001</c:v>
                </c:pt>
                <c:pt idx="11232">
                  <c:v>24.997599999999998</c:v>
                </c:pt>
                <c:pt idx="11233">
                  <c:v>25.029</c:v>
                </c:pt>
                <c:pt idx="11234">
                  <c:v>25.063099999999999</c:v>
                </c:pt>
                <c:pt idx="11235">
                  <c:v>25.108000000000001</c:v>
                </c:pt>
                <c:pt idx="11236">
                  <c:v>25.144100000000002</c:v>
                </c:pt>
                <c:pt idx="11237">
                  <c:v>25.169899999999998</c:v>
                </c:pt>
                <c:pt idx="11238">
                  <c:v>25.211300000000001</c:v>
                </c:pt>
                <c:pt idx="11239">
                  <c:v>25.252400000000002</c:v>
                </c:pt>
                <c:pt idx="11240">
                  <c:v>25.285</c:v>
                </c:pt>
                <c:pt idx="11241">
                  <c:v>25.319700000000001</c:v>
                </c:pt>
                <c:pt idx="11242">
                  <c:v>25.358599999999999</c:v>
                </c:pt>
                <c:pt idx="11243">
                  <c:v>25.395399999999999</c:v>
                </c:pt>
                <c:pt idx="11244">
                  <c:v>25.4331</c:v>
                </c:pt>
                <c:pt idx="11245">
                  <c:v>25.462499999999999</c:v>
                </c:pt>
                <c:pt idx="11246">
                  <c:v>25.507400000000001</c:v>
                </c:pt>
                <c:pt idx="11247">
                  <c:v>25.535299999999999</c:v>
                </c:pt>
                <c:pt idx="11248">
                  <c:v>25.576000000000001</c:v>
                </c:pt>
                <c:pt idx="11249">
                  <c:v>25.6129</c:v>
                </c:pt>
                <c:pt idx="11250">
                  <c:v>25.645199999999999</c:v>
                </c:pt>
                <c:pt idx="11251">
                  <c:v>25.685400000000001</c:v>
                </c:pt>
                <c:pt idx="11252">
                  <c:v>25.7227</c:v>
                </c:pt>
                <c:pt idx="11253">
                  <c:v>25.749099999999999</c:v>
                </c:pt>
                <c:pt idx="11254">
                  <c:v>25.7927</c:v>
                </c:pt>
                <c:pt idx="11255">
                  <c:v>25.841799999999999</c:v>
                </c:pt>
                <c:pt idx="11256">
                  <c:v>25.864899999999999</c:v>
                </c:pt>
                <c:pt idx="11257">
                  <c:v>25.9099</c:v>
                </c:pt>
                <c:pt idx="11258">
                  <c:v>25.9468</c:v>
                </c:pt>
                <c:pt idx="11259">
                  <c:v>25.982199999999999</c:v>
                </c:pt>
                <c:pt idx="11260">
                  <c:v>26.017399999999999</c:v>
                </c:pt>
                <c:pt idx="11261">
                  <c:v>26.06</c:v>
                </c:pt>
                <c:pt idx="11262">
                  <c:v>26.0945</c:v>
                </c:pt>
                <c:pt idx="11263">
                  <c:v>26.128</c:v>
                </c:pt>
                <c:pt idx="11264">
                  <c:v>26.162500000000001</c:v>
                </c:pt>
                <c:pt idx="11265">
                  <c:v>26.209199999999999</c:v>
                </c:pt>
                <c:pt idx="11266">
                  <c:v>26.241</c:v>
                </c:pt>
                <c:pt idx="11267">
                  <c:v>26.276900000000001</c:v>
                </c:pt>
                <c:pt idx="11268">
                  <c:v>26.326000000000001</c:v>
                </c:pt>
                <c:pt idx="11269">
                  <c:v>26.360399999999998</c:v>
                </c:pt>
                <c:pt idx="11270">
                  <c:v>26.397300000000001</c:v>
                </c:pt>
                <c:pt idx="11271">
                  <c:v>26.4389</c:v>
                </c:pt>
                <c:pt idx="11272">
                  <c:v>26.472899999999999</c:v>
                </c:pt>
                <c:pt idx="11273">
                  <c:v>26.509499999999999</c:v>
                </c:pt>
                <c:pt idx="11274">
                  <c:v>26.561900000000001</c:v>
                </c:pt>
                <c:pt idx="11275">
                  <c:v>26.5959</c:v>
                </c:pt>
                <c:pt idx="11276">
                  <c:v>26.6328</c:v>
                </c:pt>
                <c:pt idx="11277">
                  <c:v>26.671399999999998</c:v>
                </c:pt>
                <c:pt idx="11278">
                  <c:v>26.720800000000001</c:v>
                </c:pt>
                <c:pt idx="11279">
                  <c:v>26.751100000000001</c:v>
                </c:pt>
                <c:pt idx="11280">
                  <c:v>26.7927</c:v>
                </c:pt>
                <c:pt idx="11281">
                  <c:v>26.836400000000001</c:v>
                </c:pt>
                <c:pt idx="11282">
                  <c:v>26.877099999999999</c:v>
                </c:pt>
                <c:pt idx="11283">
                  <c:v>26.915299999999998</c:v>
                </c:pt>
                <c:pt idx="11284">
                  <c:v>26.965399999999999</c:v>
                </c:pt>
                <c:pt idx="11285">
                  <c:v>27.003499999999999</c:v>
                </c:pt>
                <c:pt idx="11286">
                  <c:v>27.040400000000002</c:v>
                </c:pt>
                <c:pt idx="11287">
                  <c:v>27.0914</c:v>
                </c:pt>
                <c:pt idx="11288">
                  <c:v>27.125699999999998</c:v>
                </c:pt>
                <c:pt idx="11289">
                  <c:v>27.168299999999999</c:v>
                </c:pt>
                <c:pt idx="11290">
                  <c:v>27.2119</c:v>
                </c:pt>
                <c:pt idx="11291">
                  <c:v>27.255299999999998</c:v>
                </c:pt>
                <c:pt idx="11292">
                  <c:v>27.295200000000001</c:v>
                </c:pt>
                <c:pt idx="11293">
                  <c:v>27.343499999999999</c:v>
                </c:pt>
                <c:pt idx="11294">
                  <c:v>27.383700000000001</c:v>
                </c:pt>
                <c:pt idx="11295">
                  <c:v>27.4282</c:v>
                </c:pt>
                <c:pt idx="11296">
                  <c:v>27.4711</c:v>
                </c:pt>
                <c:pt idx="11297">
                  <c:v>27.517399999999999</c:v>
                </c:pt>
                <c:pt idx="11298">
                  <c:v>27.563199999999998</c:v>
                </c:pt>
                <c:pt idx="11299">
                  <c:v>27.6142</c:v>
                </c:pt>
                <c:pt idx="11300">
                  <c:v>27.653600000000001</c:v>
                </c:pt>
                <c:pt idx="11301">
                  <c:v>27.700800000000001</c:v>
                </c:pt>
                <c:pt idx="11302">
                  <c:v>27.750399999999999</c:v>
                </c:pt>
                <c:pt idx="11303">
                  <c:v>27.794</c:v>
                </c:pt>
                <c:pt idx="11304">
                  <c:v>27.839099999999998</c:v>
                </c:pt>
                <c:pt idx="11305">
                  <c:v>27.885899999999999</c:v>
                </c:pt>
                <c:pt idx="11306">
                  <c:v>27.932200000000002</c:v>
                </c:pt>
                <c:pt idx="11307">
                  <c:v>27.9879</c:v>
                </c:pt>
                <c:pt idx="11308">
                  <c:v>28.0351</c:v>
                </c:pt>
                <c:pt idx="11309">
                  <c:v>28.0837</c:v>
                </c:pt>
                <c:pt idx="11310">
                  <c:v>28.141100000000002</c:v>
                </c:pt>
                <c:pt idx="11311">
                  <c:v>28.183700000000002</c:v>
                </c:pt>
                <c:pt idx="11312">
                  <c:v>28.244599999999998</c:v>
                </c:pt>
                <c:pt idx="11313">
                  <c:v>28.2987</c:v>
                </c:pt>
                <c:pt idx="11314">
                  <c:v>28.3445</c:v>
                </c:pt>
                <c:pt idx="11315">
                  <c:v>28.399799999999999</c:v>
                </c:pt>
                <c:pt idx="11316">
                  <c:v>28.449000000000002</c:v>
                </c:pt>
                <c:pt idx="11317">
                  <c:v>28.501000000000001</c:v>
                </c:pt>
                <c:pt idx="11318">
                  <c:v>28.5565</c:v>
                </c:pt>
                <c:pt idx="11319">
                  <c:v>28.613700000000001</c:v>
                </c:pt>
                <c:pt idx="11320">
                  <c:v>28.671600000000002</c:v>
                </c:pt>
                <c:pt idx="11321">
                  <c:v>28.728100000000001</c:v>
                </c:pt>
                <c:pt idx="11322">
                  <c:v>28.786200000000001</c:v>
                </c:pt>
                <c:pt idx="11323">
                  <c:v>28.847899999999999</c:v>
                </c:pt>
                <c:pt idx="11324">
                  <c:v>28.9087</c:v>
                </c:pt>
                <c:pt idx="11325">
                  <c:v>28.971299999999999</c:v>
                </c:pt>
                <c:pt idx="11326">
                  <c:v>29.035</c:v>
                </c:pt>
                <c:pt idx="11327">
                  <c:v>29.0961</c:v>
                </c:pt>
                <c:pt idx="11328">
                  <c:v>29.154</c:v>
                </c:pt>
                <c:pt idx="11329">
                  <c:v>29.219200000000001</c:v>
                </c:pt>
                <c:pt idx="11330">
                  <c:v>29.2849</c:v>
                </c:pt>
                <c:pt idx="11331">
                  <c:v>29.351400000000002</c:v>
                </c:pt>
                <c:pt idx="11332">
                  <c:v>29.4238</c:v>
                </c:pt>
                <c:pt idx="11333">
                  <c:v>29.484500000000001</c:v>
                </c:pt>
                <c:pt idx="11334">
                  <c:v>29.564699999999998</c:v>
                </c:pt>
                <c:pt idx="11335">
                  <c:v>29.632400000000001</c:v>
                </c:pt>
                <c:pt idx="11336">
                  <c:v>29.7026</c:v>
                </c:pt>
                <c:pt idx="11337">
                  <c:v>29.7789</c:v>
                </c:pt>
                <c:pt idx="11338">
                  <c:v>29.861699999999999</c:v>
                </c:pt>
                <c:pt idx="11339">
                  <c:v>29.942399999999999</c:v>
                </c:pt>
                <c:pt idx="11340">
                  <c:v>30.0139</c:v>
                </c:pt>
                <c:pt idx="11341">
                  <c:v>30.087900000000001</c:v>
                </c:pt>
                <c:pt idx="11342">
                  <c:v>30.178799999999999</c:v>
                </c:pt>
                <c:pt idx="11343">
                  <c:v>30.258299999999998</c:v>
                </c:pt>
                <c:pt idx="11344">
                  <c:v>30.3368</c:v>
                </c:pt>
                <c:pt idx="11345">
                  <c:v>30.430599999999998</c:v>
                </c:pt>
                <c:pt idx="11346">
                  <c:v>30.5139</c:v>
                </c:pt>
                <c:pt idx="11347">
                  <c:v>30.607500000000002</c:v>
                </c:pt>
                <c:pt idx="11348">
                  <c:v>30.699300000000001</c:v>
                </c:pt>
                <c:pt idx="11349">
                  <c:v>30.793099999999999</c:v>
                </c:pt>
                <c:pt idx="11350">
                  <c:v>30.889199999999999</c:v>
                </c:pt>
                <c:pt idx="11351">
                  <c:v>30.995100000000001</c:v>
                </c:pt>
                <c:pt idx="11352">
                  <c:v>31.0898</c:v>
                </c:pt>
                <c:pt idx="11353">
                  <c:v>31.190200000000001</c:v>
                </c:pt>
                <c:pt idx="11354">
                  <c:v>31.291399999999999</c:v>
                </c:pt>
                <c:pt idx="11355">
                  <c:v>31.397500000000001</c:v>
                </c:pt>
                <c:pt idx="11356">
                  <c:v>31.5015</c:v>
                </c:pt>
                <c:pt idx="11357">
                  <c:v>31.6206</c:v>
                </c:pt>
                <c:pt idx="11358">
                  <c:v>31.7363</c:v>
                </c:pt>
                <c:pt idx="11359">
                  <c:v>31.843900000000001</c:v>
                </c:pt>
                <c:pt idx="11360">
                  <c:v>31.960899999999999</c:v>
                </c:pt>
                <c:pt idx="11361">
                  <c:v>32.085900000000002</c:v>
                </c:pt>
                <c:pt idx="11362">
                  <c:v>32.207099999999997</c:v>
                </c:pt>
                <c:pt idx="11363">
                  <c:v>32.329300000000003</c:v>
                </c:pt>
                <c:pt idx="11364">
                  <c:v>32.467500000000001</c:v>
                </c:pt>
                <c:pt idx="11365">
                  <c:v>32.585000000000001</c:v>
                </c:pt>
                <c:pt idx="11366">
                  <c:v>32.721600000000002</c:v>
                </c:pt>
                <c:pt idx="11367">
                  <c:v>32.861499999999999</c:v>
                </c:pt>
                <c:pt idx="11368">
                  <c:v>33.001899999999999</c:v>
                </c:pt>
                <c:pt idx="11369">
                  <c:v>33.142899999999997</c:v>
                </c:pt>
                <c:pt idx="11370">
                  <c:v>33.280500000000004</c:v>
                </c:pt>
                <c:pt idx="11371">
                  <c:v>33.435499999999998</c:v>
                </c:pt>
                <c:pt idx="11372">
                  <c:v>33.591000000000001</c:v>
                </c:pt>
                <c:pt idx="11373">
                  <c:v>33.7378</c:v>
                </c:pt>
                <c:pt idx="11374">
                  <c:v>33.900399999999998</c:v>
                </c:pt>
                <c:pt idx="11375">
                  <c:v>34.064700000000002</c:v>
                </c:pt>
                <c:pt idx="11376">
                  <c:v>34.225099999999998</c:v>
                </c:pt>
                <c:pt idx="11377">
                  <c:v>34.402000000000001</c:v>
                </c:pt>
                <c:pt idx="11378">
                  <c:v>34.566800000000001</c:v>
                </c:pt>
                <c:pt idx="11379">
                  <c:v>34.746899999999997</c:v>
                </c:pt>
                <c:pt idx="11380">
                  <c:v>34.929000000000002</c:v>
                </c:pt>
                <c:pt idx="11381">
                  <c:v>35.106900000000003</c:v>
                </c:pt>
                <c:pt idx="11382">
                  <c:v>35.2898</c:v>
                </c:pt>
                <c:pt idx="11383">
                  <c:v>35.491</c:v>
                </c:pt>
                <c:pt idx="11384">
                  <c:v>35.680999999999997</c:v>
                </c:pt>
                <c:pt idx="11385">
                  <c:v>35.882800000000003</c:v>
                </c:pt>
                <c:pt idx="11386">
                  <c:v>36.086500000000001</c:v>
                </c:pt>
                <c:pt idx="11387">
                  <c:v>36.2926</c:v>
                </c:pt>
                <c:pt idx="11388">
                  <c:v>36.500799999999998</c:v>
                </c:pt>
                <c:pt idx="11389">
                  <c:v>36.732700000000001</c:v>
                </c:pt>
                <c:pt idx="11390">
                  <c:v>36.9452</c:v>
                </c:pt>
                <c:pt idx="11391">
                  <c:v>37.173099999999998</c:v>
                </c:pt>
                <c:pt idx="11392">
                  <c:v>37.406199999999998</c:v>
                </c:pt>
                <c:pt idx="11393">
                  <c:v>37.639400000000002</c:v>
                </c:pt>
                <c:pt idx="11394">
                  <c:v>37.879899999999999</c:v>
                </c:pt>
                <c:pt idx="11395">
                  <c:v>38.1252</c:v>
                </c:pt>
                <c:pt idx="11396">
                  <c:v>38.3733</c:v>
                </c:pt>
                <c:pt idx="11397">
                  <c:v>38.632100000000001</c:v>
                </c:pt>
                <c:pt idx="11398">
                  <c:v>38.885399999999997</c:v>
                </c:pt>
                <c:pt idx="11399">
                  <c:v>39.145699999999998</c:v>
                </c:pt>
                <c:pt idx="11400">
                  <c:v>39.418599999999998</c:v>
                </c:pt>
                <c:pt idx="11401">
                  <c:v>39.700499999999998</c:v>
                </c:pt>
                <c:pt idx="11402">
                  <c:v>39.975099999999998</c:v>
                </c:pt>
                <c:pt idx="11403">
                  <c:v>40.270699999999998</c:v>
                </c:pt>
                <c:pt idx="11404">
                  <c:v>40.552100000000003</c:v>
                </c:pt>
                <c:pt idx="11405">
                  <c:v>40.847700000000003</c:v>
                </c:pt>
                <c:pt idx="11406">
                  <c:v>41.147300000000001</c:v>
                </c:pt>
                <c:pt idx="11407">
                  <c:v>41.449599999999997</c:v>
                </c:pt>
                <c:pt idx="11408">
                  <c:v>41.756700000000002</c:v>
                </c:pt>
                <c:pt idx="11409">
                  <c:v>42.076300000000003</c:v>
                </c:pt>
                <c:pt idx="11410">
                  <c:v>42.384900000000002</c:v>
                </c:pt>
                <c:pt idx="11411">
                  <c:v>42.7087</c:v>
                </c:pt>
                <c:pt idx="11412">
                  <c:v>43.034100000000002</c:v>
                </c:pt>
                <c:pt idx="11413">
                  <c:v>43.3611</c:v>
                </c:pt>
                <c:pt idx="11414">
                  <c:v>43.7</c:v>
                </c:pt>
                <c:pt idx="11415">
                  <c:v>44.041200000000003</c:v>
                </c:pt>
                <c:pt idx="11416">
                  <c:v>44.3765</c:v>
                </c:pt>
                <c:pt idx="11417">
                  <c:v>44.723700000000001</c:v>
                </c:pt>
                <c:pt idx="11418">
                  <c:v>45.069299999999998</c:v>
                </c:pt>
                <c:pt idx="11419">
                  <c:v>45.418900000000001</c:v>
                </c:pt>
                <c:pt idx="11420">
                  <c:v>45.77</c:v>
                </c:pt>
                <c:pt idx="11421">
                  <c:v>46.121899999999997</c:v>
                </c:pt>
                <c:pt idx="11422">
                  <c:v>46.494900000000001</c:v>
                </c:pt>
                <c:pt idx="11423">
                  <c:v>46.854399999999998</c:v>
                </c:pt>
                <c:pt idx="11424">
                  <c:v>47.223399999999998</c:v>
                </c:pt>
                <c:pt idx="11425">
                  <c:v>47.592500000000001</c:v>
                </c:pt>
                <c:pt idx="11426">
                  <c:v>47.956099999999999</c:v>
                </c:pt>
                <c:pt idx="11427">
                  <c:v>48.3369</c:v>
                </c:pt>
                <c:pt idx="11428">
                  <c:v>48.714300000000001</c:v>
                </c:pt>
                <c:pt idx="11429">
                  <c:v>49.0822</c:v>
                </c:pt>
                <c:pt idx="11430">
                  <c:v>49.469700000000003</c:v>
                </c:pt>
                <c:pt idx="11431">
                  <c:v>49.843299999999999</c:v>
                </c:pt>
                <c:pt idx="11432">
                  <c:v>50.229399999999998</c:v>
                </c:pt>
                <c:pt idx="11433">
                  <c:v>50.614899999999999</c:v>
                </c:pt>
                <c:pt idx="11434">
                  <c:v>50.995699999999999</c:v>
                </c:pt>
                <c:pt idx="11435">
                  <c:v>51.390500000000003</c:v>
                </c:pt>
                <c:pt idx="11436">
                  <c:v>51.781500000000001</c:v>
                </c:pt>
                <c:pt idx="11437">
                  <c:v>52.1691</c:v>
                </c:pt>
                <c:pt idx="11438">
                  <c:v>52.568199999999997</c:v>
                </c:pt>
                <c:pt idx="11439">
                  <c:v>52.957799999999999</c:v>
                </c:pt>
                <c:pt idx="11440">
                  <c:v>53.3613</c:v>
                </c:pt>
                <c:pt idx="11441">
                  <c:v>53.759</c:v>
                </c:pt>
                <c:pt idx="11442">
                  <c:v>54.158000000000001</c:v>
                </c:pt>
                <c:pt idx="11443">
                  <c:v>54.555100000000003</c:v>
                </c:pt>
                <c:pt idx="11444">
                  <c:v>54.963700000000003</c:v>
                </c:pt>
                <c:pt idx="11445">
                  <c:v>55.363</c:v>
                </c:pt>
                <c:pt idx="11446">
                  <c:v>55.762900000000002</c:v>
                </c:pt>
                <c:pt idx="11447">
                  <c:v>56.170699999999997</c:v>
                </c:pt>
                <c:pt idx="11448">
                  <c:v>56.567500000000003</c:v>
                </c:pt>
                <c:pt idx="11449">
                  <c:v>56.981000000000002</c:v>
                </c:pt>
                <c:pt idx="11450">
                  <c:v>57.378300000000003</c:v>
                </c:pt>
                <c:pt idx="11451">
                  <c:v>57.790300000000002</c:v>
                </c:pt>
                <c:pt idx="11452">
                  <c:v>58.199199999999998</c:v>
                </c:pt>
                <c:pt idx="11453">
                  <c:v>58.607199999999999</c:v>
                </c:pt>
                <c:pt idx="11454">
                  <c:v>59.020899999999997</c:v>
                </c:pt>
                <c:pt idx="11455">
                  <c:v>59.424199999999999</c:v>
                </c:pt>
                <c:pt idx="11456">
                  <c:v>59.829500000000003</c:v>
                </c:pt>
                <c:pt idx="11457">
                  <c:v>60.248399999999997</c:v>
                </c:pt>
                <c:pt idx="11458">
                  <c:v>60.647300000000001</c:v>
                </c:pt>
                <c:pt idx="11459">
                  <c:v>61.070999999999998</c:v>
                </c:pt>
                <c:pt idx="11460">
                  <c:v>61.483899999999998</c:v>
                </c:pt>
                <c:pt idx="11461">
                  <c:v>61.890999999999998</c:v>
                </c:pt>
                <c:pt idx="11462">
                  <c:v>62.307299999999998</c:v>
                </c:pt>
                <c:pt idx="11463">
                  <c:v>62.717100000000002</c:v>
                </c:pt>
                <c:pt idx="11464">
                  <c:v>63.129600000000003</c:v>
                </c:pt>
                <c:pt idx="11465">
                  <c:v>63.537999999999997</c:v>
                </c:pt>
                <c:pt idx="11466">
                  <c:v>63.958100000000002</c:v>
                </c:pt>
                <c:pt idx="11467">
                  <c:v>64.366100000000003</c:v>
                </c:pt>
                <c:pt idx="11468">
                  <c:v>64.769099999999995</c:v>
                </c:pt>
                <c:pt idx="11469">
                  <c:v>65.176699999999997</c:v>
                </c:pt>
                <c:pt idx="11470">
                  <c:v>65.595799999999997</c:v>
                </c:pt>
                <c:pt idx="11471">
                  <c:v>65.999600000000001</c:v>
                </c:pt>
                <c:pt idx="11472">
                  <c:v>66.404300000000006</c:v>
                </c:pt>
                <c:pt idx="11473">
                  <c:v>66.816100000000006</c:v>
                </c:pt>
                <c:pt idx="11474">
                  <c:v>67.232399999999998</c:v>
                </c:pt>
                <c:pt idx="11475">
                  <c:v>67.641300000000001</c:v>
                </c:pt>
                <c:pt idx="11476">
                  <c:v>68.046599999999998</c:v>
                </c:pt>
                <c:pt idx="11477">
                  <c:v>68.439899999999994</c:v>
                </c:pt>
                <c:pt idx="11478">
                  <c:v>68.846100000000007</c:v>
                </c:pt>
                <c:pt idx="11479">
                  <c:v>69.260400000000004</c:v>
                </c:pt>
                <c:pt idx="11480">
                  <c:v>69.658000000000001</c:v>
                </c:pt>
                <c:pt idx="11481">
                  <c:v>70.0702</c:v>
                </c:pt>
                <c:pt idx="11482">
                  <c:v>70.467699999999994</c:v>
                </c:pt>
                <c:pt idx="11483">
                  <c:v>70.869399999999999</c:v>
                </c:pt>
                <c:pt idx="11484">
                  <c:v>71.275599999999997</c:v>
                </c:pt>
                <c:pt idx="11485">
                  <c:v>71.672399999999996</c:v>
                </c:pt>
                <c:pt idx="11486">
                  <c:v>72.066599999999994</c:v>
                </c:pt>
                <c:pt idx="11487">
                  <c:v>72.463800000000006</c:v>
                </c:pt>
                <c:pt idx="11488">
                  <c:v>72.861199999999997</c:v>
                </c:pt>
                <c:pt idx="11489">
                  <c:v>73.255700000000004</c:v>
                </c:pt>
                <c:pt idx="11490">
                  <c:v>73.647999999999996</c:v>
                </c:pt>
                <c:pt idx="11491">
                  <c:v>74.046099999999996</c:v>
                </c:pt>
                <c:pt idx="11492">
                  <c:v>74.439599999999999</c:v>
                </c:pt>
                <c:pt idx="11493">
                  <c:v>74.825599999999994</c:v>
                </c:pt>
                <c:pt idx="11494">
                  <c:v>75.211799999999997</c:v>
                </c:pt>
                <c:pt idx="11495">
                  <c:v>75.603300000000004</c:v>
                </c:pt>
                <c:pt idx="11496">
                  <c:v>75.978399999999993</c:v>
                </c:pt>
                <c:pt idx="11497">
                  <c:v>76.354200000000006</c:v>
                </c:pt>
                <c:pt idx="11498">
                  <c:v>76.742599999999996</c:v>
                </c:pt>
                <c:pt idx="11499">
                  <c:v>77.129900000000006</c:v>
                </c:pt>
                <c:pt idx="11500">
                  <c:v>77.509200000000007</c:v>
                </c:pt>
                <c:pt idx="11501">
                  <c:v>77.890199999999993</c:v>
                </c:pt>
                <c:pt idx="11502">
                  <c:v>78.263199999999998</c:v>
                </c:pt>
                <c:pt idx="11503">
                  <c:v>78.637600000000006</c:v>
                </c:pt>
                <c:pt idx="11504">
                  <c:v>79.005899999999997</c:v>
                </c:pt>
                <c:pt idx="11505">
                  <c:v>79.374899999999997</c:v>
                </c:pt>
                <c:pt idx="11506">
                  <c:v>79.749300000000005</c:v>
                </c:pt>
                <c:pt idx="11507">
                  <c:v>80.104200000000006</c:v>
                </c:pt>
                <c:pt idx="11508">
                  <c:v>80.4649</c:v>
                </c:pt>
                <c:pt idx="11509">
                  <c:v>80.831999999999994</c:v>
                </c:pt>
                <c:pt idx="11510">
                  <c:v>81.199299999999994</c:v>
                </c:pt>
                <c:pt idx="11511">
                  <c:v>81.548599999999993</c:v>
                </c:pt>
                <c:pt idx="11512">
                  <c:v>81.904499999999999</c:v>
                </c:pt>
                <c:pt idx="11513">
                  <c:v>82.261700000000005</c:v>
                </c:pt>
                <c:pt idx="11514">
                  <c:v>82.6113</c:v>
                </c:pt>
                <c:pt idx="11515">
                  <c:v>82.962500000000006</c:v>
                </c:pt>
                <c:pt idx="11516">
                  <c:v>83.297300000000007</c:v>
                </c:pt>
                <c:pt idx="11517">
                  <c:v>83.655100000000004</c:v>
                </c:pt>
                <c:pt idx="11518">
                  <c:v>83.996399999999994</c:v>
                </c:pt>
                <c:pt idx="11519">
                  <c:v>84.331999999999994</c:v>
                </c:pt>
                <c:pt idx="11520">
                  <c:v>84.676000000000002</c:v>
                </c:pt>
                <c:pt idx="11521">
                  <c:v>85.005799999999994</c:v>
                </c:pt>
                <c:pt idx="11522">
                  <c:v>85.334100000000007</c:v>
                </c:pt>
                <c:pt idx="11523">
                  <c:v>85.660499999999999</c:v>
                </c:pt>
                <c:pt idx="11524">
                  <c:v>85.990600000000001</c:v>
                </c:pt>
                <c:pt idx="11525">
                  <c:v>86.314499999999995</c:v>
                </c:pt>
                <c:pt idx="11526">
                  <c:v>86.632999999999996</c:v>
                </c:pt>
                <c:pt idx="11527">
                  <c:v>86.957499999999996</c:v>
                </c:pt>
                <c:pt idx="11528">
                  <c:v>87.268600000000006</c:v>
                </c:pt>
                <c:pt idx="11529">
                  <c:v>87.580399999999997</c:v>
                </c:pt>
                <c:pt idx="11530">
                  <c:v>87.896699999999996</c:v>
                </c:pt>
                <c:pt idx="11531">
                  <c:v>88.206000000000003</c:v>
                </c:pt>
                <c:pt idx="11532">
                  <c:v>88.509399999999999</c:v>
                </c:pt>
                <c:pt idx="11533">
                  <c:v>88.806200000000004</c:v>
                </c:pt>
                <c:pt idx="11534">
                  <c:v>89.102500000000006</c:v>
                </c:pt>
                <c:pt idx="11535">
                  <c:v>89.397199999999998</c:v>
                </c:pt>
                <c:pt idx="11536">
                  <c:v>89.696200000000005</c:v>
                </c:pt>
                <c:pt idx="11537">
                  <c:v>89.997600000000006</c:v>
                </c:pt>
                <c:pt idx="11538">
                  <c:v>90.286500000000004</c:v>
                </c:pt>
                <c:pt idx="11539">
                  <c:v>90.580500000000001</c:v>
                </c:pt>
                <c:pt idx="11540">
                  <c:v>90.854900000000001</c:v>
                </c:pt>
                <c:pt idx="11541">
                  <c:v>91.130200000000002</c:v>
                </c:pt>
                <c:pt idx="11542">
                  <c:v>91.413799999999995</c:v>
                </c:pt>
                <c:pt idx="11543">
                  <c:v>91.690200000000004</c:v>
                </c:pt>
                <c:pt idx="11544">
                  <c:v>91.959500000000006</c:v>
                </c:pt>
                <c:pt idx="11545">
                  <c:v>92.240399999999994</c:v>
                </c:pt>
                <c:pt idx="11546">
                  <c:v>92.503399999999999</c:v>
                </c:pt>
                <c:pt idx="11547">
                  <c:v>92.771600000000007</c:v>
                </c:pt>
                <c:pt idx="11548">
                  <c:v>93.020899999999997</c:v>
                </c:pt>
                <c:pt idx="11549">
                  <c:v>93.292699999999996</c:v>
                </c:pt>
                <c:pt idx="11550">
                  <c:v>93.555499999999995</c:v>
                </c:pt>
                <c:pt idx="11551">
                  <c:v>93.800399999999996</c:v>
                </c:pt>
                <c:pt idx="11552">
                  <c:v>94.059700000000007</c:v>
                </c:pt>
                <c:pt idx="11553">
                  <c:v>94.312200000000004</c:v>
                </c:pt>
                <c:pt idx="11554">
                  <c:v>94.561000000000007</c:v>
                </c:pt>
                <c:pt idx="11555">
                  <c:v>94.806600000000003</c:v>
                </c:pt>
                <c:pt idx="11556">
                  <c:v>95.055599999999998</c:v>
                </c:pt>
                <c:pt idx="11557">
                  <c:v>95.304699999999997</c:v>
                </c:pt>
                <c:pt idx="11558">
                  <c:v>95.543000000000006</c:v>
                </c:pt>
                <c:pt idx="11559">
                  <c:v>95.7821</c:v>
                </c:pt>
                <c:pt idx="11560">
                  <c:v>96.017300000000006</c:v>
                </c:pt>
                <c:pt idx="11561">
                  <c:v>96.258099999999999</c:v>
                </c:pt>
                <c:pt idx="11562">
                  <c:v>96.483099999999993</c:v>
                </c:pt>
                <c:pt idx="11563">
                  <c:v>96.723200000000006</c:v>
                </c:pt>
                <c:pt idx="11564">
                  <c:v>96.944000000000003</c:v>
                </c:pt>
                <c:pt idx="11565">
                  <c:v>97.174999999999997</c:v>
                </c:pt>
                <c:pt idx="11566">
                  <c:v>97.397300000000001</c:v>
                </c:pt>
                <c:pt idx="11567">
                  <c:v>97.627600000000001</c:v>
                </c:pt>
                <c:pt idx="11568">
                  <c:v>97.8489</c:v>
                </c:pt>
                <c:pt idx="11569">
                  <c:v>98.0809</c:v>
                </c:pt>
                <c:pt idx="11570">
                  <c:v>98.295199999999994</c:v>
                </c:pt>
                <c:pt idx="11571">
                  <c:v>98.515600000000006</c:v>
                </c:pt>
                <c:pt idx="11572">
                  <c:v>98.735299999999995</c:v>
                </c:pt>
                <c:pt idx="11573">
                  <c:v>98.947199999999995</c:v>
                </c:pt>
                <c:pt idx="11574">
                  <c:v>99.169799999999995</c:v>
                </c:pt>
                <c:pt idx="11575">
                  <c:v>99.382199999999997</c:v>
                </c:pt>
                <c:pt idx="11576">
                  <c:v>99.593699999999998</c:v>
                </c:pt>
                <c:pt idx="11577">
                  <c:v>99.804599999999994</c:v>
                </c:pt>
                <c:pt idx="11578">
                  <c:v>100.01</c:v>
                </c:pt>
                <c:pt idx="11579">
                  <c:v>100.218</c:v>
                </c:pt>
                <c:pt idx="11580">
                  <c:v>100.437</c:v>
                </c:pt>
                <c:pt idx="11581">
                  <c:v>100.643</c:v>
                </c:pt>
                <c:pt idx="11582">
                  <c:v>100.85599999999999</c:v>
                </c:pt>
                <c:pt idx="11583">
                  <c:v>101.06</c:v>
                </c:pt>
                <c:pt idx="11584">
                  <c:v>101.27200000000001</c:v>
                </c:pt>
                <c:pt idx="11585">
                  <c:v>101.474</c:v>
                </c:pt>
                <c:pt idx="11586">
                  <c:v>101.68</c:v>
                </c:pt>
                <c:pt idx="11587">
                  <c:v>101.89100000000001</c:v>
                </c:pt>
                <c:pt idx="11588">
                  <c:v>102.09699999999999</c:v>
                </c:pt>
                <c:pt idx="11589">
                  <c:v>102.303</c:v>
                </c:pt>
                <c:pt idx="11590">
                  <c:v>102.511</c:v>
                </c:pt>
                <c:pt idx="11591">
                  <c:v>102.71299999999999</c:v>
                </c:pt>
                <c:pt idx="11592">
                  <c:v>102.928</c:v>
                </c:pt>
                <c:pt idx="11593">
                  <c:v>103.137</c:v>
                </c:pt>
                <c:pt idx="11594">
                  <c:v>103.35</c:v>
                </c:pt>
                <c:pt idx="11595">
                  <c:v>103.55800000000001</c:v>
                </c:pt>
                <c:pt idx="11596">
                  <c:v>103.773</c:v>
                </c:pt>
                <c:pt idx="11597">
                  <c:v>103.968</c:v>
                </c:pt>
                <c:pt idx="11598">
                  <c:v>104.18300000000001</c:v>
                </c:pt>
                <c:pt idx="11599">
                  <c:v>104.39100000000001</c:v>
                </c:pt>
                <c:pt idx="11600">
                  <c:v>104.59699999999999</c:v>
                </c:pt>
                <c:pt idx="11601">
                  <c:v>104.82599999999999</c:v>
                </c:pt>
                <c:pt idx="11602">
                  <c:v>105.041</c:v>
                </c:pt>
                <c:pt idx="11603">
                  <c:v>105.262</c:v>
                </c:pt>
                <c:pt idx="11604">
                  <c:v>105.476</c:v>
                </c:pt>
                <c:pt idx="11605">
                  <c:v>105.69199999999999</c:v>
                </c:pt>
                <c:pt idx="11606">
                  <c:v>105.91</c:v>
                </c:pt>
                <c:pt idx="11607">
                  <c:v>106.145</c:v>
                </c:pt>
                <c:pt idx="11608">
                  <c:v>106.36199999999999</c:v>
                </c:pt>
                <c:pt idx="11609">
                  <c:v>106.58799999999999</c:v>
                </c:pt>
                <c:pt idx="11610">
                  <c:v>106.825</c:v>
                </c:pt>
                <c:pt idx="11611">
                  <c:v>107.04900000000001</c:v>
                </c:pt>
                <c:pt idx="11612">
                  <c:v>107.286</c:v>
                </c:pt>
                <c:pt idx="11613">
                  <c:v>107.512</c:v>
                </c:pt>
                <c:pt idx="11614">
                  <c:v>107.756</c:v>
                </c:pt>
                <c:pt idx="11615">
                  <c:v>107.995</c:v>
                </c:pt>
                <c:pt idx="11616">
                  <c:v>108.23399999999999</c:v>
                </c:pt>
                <c:pt idx="11617">
                  <c:v>108.488</c:v>
                </c:pt>
                <c:pt idx="11618">
                  <c:v>108.73699999999999</c:v>
                </c:pt>
                <c:pt idx="11619">
                  <c:v>108.997</c:v>
                </c:pt>
                <c:pt idx="11620">
                  <c:v>109.264</c:v>
                </c:pt>
                <c:pt idx="11621">
                  <c:v>109.512</c:v>
                </c:pt>
                <c:pt idx="11622">
                  <c:v>109.773</c:v>
                </c:pt>
                <c:pt idx="11623">
                  <c:v>110.04300000000001</c:v>
                </c:pt>
                <c:pt idx="11624">
                  <c:v>110.31100000000001</c:v>
                </c:pt>
                <c:pt idx="11625">
                  <c:v>110.59</c:v>
                </c:pt>
                <c:pt idx="11626">
                  <c:v>110.872</c:v>
                </c:pt>
                <c:pt idx="11627">
                  <c:v>111.16</c:v>
                </c:pt>
                <c:pt idx="11628">
                  <c:v>111.44199999999999</c:v>
                </c:pt>
                <c:pt idx="11629">
                  <c:v>111.74</c:v>
                </c:pt>
                <c:pt idx="11630">
                  <c:v>112.039</c:v>
                </c:pt>
                <c:pt idx="11631">
                  <c:v>112.35299999999999</c:v>
                </c:pt>
                <c:pt idx="11632">
                  <c:v>112.666</c:v>
                </c:pt>
                <c:pt idx="11633">
                  <c:v>112.989</c:v>
                </c:pt>
                <c:pt idx="11634">
                  <c:v>113.313</c:v>
                </c:pt>
                <c:pt idx="11635">
                  <c:v>113.637</c:v>
                </c:pt>
                <c:pt idx="11636">
                  <c:v>113.977</c:v>
                </c:pt>
                <c:pt idx="11637">
                  <c:v>114.31399999999999</c:v>
                </c:pt>
                <c:pt idx="11638">
                  <c:v>114.66800000000001</c:v>
                </c:pt>
                <c:pt idx="11639">
                  <c:v>115.02500000000001</c:v>
                </c:pt>
                <c:pt idx="11640">
                  <c:v>115.387</c:v>
                </c:pt>
                <c:pt idx="11641">
                  <c:v>115.756</c:v>
                </c:pt>
                <c:pt idx="11642">
                  <c:v>116.13</c:v>
                </c:pt>
                <c:pt idx="11643">
                  <c:v>116.527</c:v>
                </c:pt>
                <c:pt idx="11644">
                  <c:v>116.916</c:v>
                </c:pt>
                <c:pt idx="11645">
                  <c:v>117.333</c:v>
                </c:pt>
                <c:pt idx="11646">
                  <c:v>117.74</c:v>
                </c:pt>
                <c:pt idx="11647">
                  <c:v>118.16200000000001</c:v>
                </c:pt>
                <c:pt idx="11648">
                  <c:v>118.593</c:v>
                </c:pt>
                <c:pt idx="11649">
                  <c:v>119.035</c:v>
                </c:pt>
                <c:pt idx="11650">
                  <c:v>119.47799999999999</c:v>
                </c:pt>
                <c:pt idx="11651">
                  <c:v>119.94499999999999</c:v>
                </c:pt>
                <c:pt idx="11652">
                  <c:v>120.413</c:v>
                </c:pt>
                <c:pt idx="11653">
                  <c:v>120.89700000000001</c:v>
                </c:pt>
                <c:pt idx="11654">
                  <c:v>121.386</c:v>
                </c:pt>
                <c:pt idx="11655">
                  <c:v>121.88800000000001</c:v>
                </c:pt>
                <c:pt idx="11656">
                  <c:v>122.40300000000001</c:v>
                </c:pt>
                <c:pt idx="11657">
                  <c:v>122.931</c:v>
                </c:pt>
                <c:pt idx="11658">
                  <c:v>123.474</c:v>
                </c:pt>
                <c:pt idx="11659">
                  <c:v>124.044</c:v>
                </c:pt>
                <c:pt idx="11660">
                  <c:v>124.613</c:v>
                </c:pt>
                <c:pt idx="11661">
                  <c:v>125.187</c:v>
                </c:pt>
                <c:pt idx="11662">
                  <c:v>125.789</c:v>
                </c:pt>
                <c:pt idx="11663">
                  <c:v>126.392</c:v>
                </c:pt>
                <c:pt idx="11664">
                  <c:v>127.02</c:v>
                </c:pt>
                <c:pt idx="11665">
                  <c:v>127.669</c:v>
                </c:pt>
                <c:pt idx="11666">
                  <c:v>128.33699999999999</c:v>
                </c:pt>
                <c:pt idx="11667">
                  <c:v>129.02099999999999</c:v>
                </c:pt>
                <c:pt idx="11668">
                  <c:v>129.71</c:v>
                </c:pt>
                <c:pt idx="11669">
                  <c:v>130.43</c:v>
                </c:pt>
                <c:pt idx="11670">
                  <c:v>131.16499999999999</c:v>
                </c:pt>
                <c:pt idx="11671">
                  <c:v>131.92699999999999</c:v>
                </c:pt>
                <c:pt idx="11672">
                  <c:v>132.696</c:v>
                </c:pt>
                <c:pt idx="11673">
                  <c:v>133.49199999999999</c:v>
                </c:pt>
                <c:pt idx="11674">
                  <c:v>134.30699999999999</c:v>
                </c:pt>
                <c:pt idx="11675">
                  <c:v>135.148</c:v>
                </c:pt>
                <c:pt idx="11676">
                  <c:v>136.01499999999999</c:v>
                </c:pt>
                <c:pt idx="11677">
                  <c:v>136.905</c:v>
                </c:pt>
                <c:pt idx="11678">
                  <c:v>137.833</c:v>
                </c:pt>
                <c:pt idx="11679">
                  <c:v>138.77799999999999</c:v>
                </c:pt>
                <c:pt idx="11680">
                  <c:v>139.745</c:v>
                </c:pt>
                <c:pt idx="11681">
                  <c:v>140.74600000000001</c:v>
                </c:pt>
                <c:pt idx="11682">
                  <c:v>141.77699999999999</c:v>
                </c:pt>
                <c:pt idx="11683">
                  <c:v>142.839</c:v>
                </c:pt>
                <c:pt idx="11684">
                  <c:v>143.95699999999999</c:v>
                </c:pt>
                <c:pt idx="11685">
                  <c:v>145.08600000000001</c:v>
                </c:pt>
                <c:pt idx="11686">
                  <c:v>146.249</c:v>
                </c:pt>
                <c:pt idx="11687">
                  <c:v>147.45699999999999</c:v>
                </c:pt>
                <c:pt idx="11688">
                  <c:v>148.69399999999999</c:v>
                </c:pt>
                <c:pt idx="11689">
                  <c:v>149.97</c:v>
                </c:pt>
                <c:pt idx="11690">
                  <c:v>151.29</c:v>
                </c:pt>
                <c:pt idx="11691">
                  <c:v>152.64500000000001</c:v>
                </c:pt>
                <c:pt idx="11692">
                  <c:v>154.02799999999999</c:v>
                </c:pt>
                <c:pt idx="11693">
                  <c:v>155.45599999999999</c:v>
                </c:pt>
                <c:pt idx="11694">
                  <c:v>156.917</c:v>
                </c:pt>
                <c:pt idx="11695">
                  <c:v>158.41</c:v>
                </c:pt>
                <c:pt idx="11696">
                  <c:v>159.94800000000001</c:v>
                </c:pt>
                <c:pt idx="11697">
                  <c:v>161.523</c:v>
                </c:pt>
                <c:pt idx="11698">
                  <c:v>163.12700000000001</c:v>
                </c:pt>
                <c:pt idx="11699">
                  <c:v>164.75800000000001</c:v>
                </c:pt>
                <c:pt idx="11700">
                  <c:v>166.41499999999999</c:v>
                </c:pt>
                <c:pt idx="11701">
                  <c:v>168.10599999999999</c:v>
                </c:pt>
                <c:pt idx="11702">
                  <c:v>169.827</c:v>
                </c:pt>
                <c:pt idx="11703">
                  <c:v>171.56800000000001</c:v>
                </c:pt>
                <c:pt idx="11704">
                  <c:v>173.328</c:v>
                </c:pt>
                <c:pt idx="11705">
                  <c:v>175.108</c:v>
                </c:pt>
                <c:pt idx="11706">
                  <c:v>176.923</c:v>
                </c:pt>
                <c:pt idx="11707">
                  <c:v>178.74299999999999</c:v>
                </c:pt>
                <c:pt idx="11708">
                  <c:v>180.583</c:v>
                </c:pt>
                <c:pt idx="11709">
                  <c:v>182.43700000000001</c:v>
                </c:pt>
                <c:pt idx="11710">
                  <c:v>184.31800000000001</c:v>
                </c:pt>
                <c:pt idx="11711">
                  <c:v>186.19300000000001</c:v>
                </c:pt>
                <c:pt idx="11712">
                  <c:v>188.08600000000001</c:v>
                </c:pt>
                <c:pt idx="11713">
                  <c:v>189.995</c:v>
                </c:pt>
                <c:pt idx="11714">
                  <c:v>191.89599999999999</c:v>
                </c:pt>
                <c:pt idx="11715">
                  <c:v>193.81700000000001</c:v>
                </c:pt>
                <c:pt idx="11716">
                  <c:v>195.74600000000001</c:v>
                </c:pt>
                <c:pt idx="11717">
                  <c:v>197.684</c:v>
                </c:pt>
                <c:pt idx="11718">
                  <c:v>199.63399999999999</c:v>
                </c:pt>
                <c:pt idx="11719">
                  <c:v>201.57300000000001</c:v>
                </c:pt>
                <c:pt idx="11720">
                  <c:v>203.52199999999999</c:v>
                </c:pt>
                <c:pt idx="11721">
                  <c:v>205.483</c:v>
                </c:pt>
                <c:pt idx="11722">
                  <c:v>208.24199999999999</c:v>
                </c:pt>
                <c:pt idx="11723">
                  <c:v>210.84100000000001</c:v>
                </c:pt>
                <c:pt idx="11724">
                  <c:v>212.80699999999999</c:v>
                </c:pt>
                <c:pt idx="11725">
                  <c:v>214.733</c:v>
                </c:pt>
                <c:pt idx="11726">
                  <c:v>216.715</c:v>
                </c:pt>
                <c:pt idx="11727">
                  <c:v>218.67</c:v>
                </c:pt>
                <c:pt idx="11728">
                  <c:v>220.62899999999999</c:v>
                </c:pt>
                <c:pt idx="11729">
                  <c:v>222.583</c:v>
                </c:pt>
                <c:pt idx="11730">
                  <c:v>224.512</c:v>
                </c:pt>
                <c:pt idx="11731">
                  <c:v>226.45400000000001</c:v>
                </c:pt>
                <c:pt idx="11732">
                  <c:v>228.392</c:v>
                </c:pt>
                <c:pt idx="11733">
                  <c:v>230.33600000000001</c:v>
                </c:pt>
                <c:pt idx="11734">
                  <c:v>232.25800000000001</c:v>
                </c:pt>
                <c:pt idx="11735">
                  <c:v>234.16800000000001</c:v>
                </c:pt>
                <c:pt idx="11736">
                  <c:v>236.08</c:v>
                </c:pt>
                <c:pt idx="11737">
                  <c:v>237.98599999999999</c:v>
                </c:pt>
                <c:pt idx="11738">
                  <c:v>239.876</c:v>
                </c:pt>
                <c:pt idx="11739">
                  <c:v>241.726</c:v>
                </c:pt>
                <c:pt idx="11740">
                  <c:v>243.57400000000001</c:v>
                </c:pt>
                <c:pt idx="11741">
                  <c:v>245.428</c:v>
                </c:pt>
                <c:pt idx="11742">
                  <c:v>247.279</c:v>
                </c:pt>
                <c:pt idx="11743">
                  <c:v>249.10400000000001</c:v>
                </c:pt>
                <c:pt idx="11744">
                  <c:v>250.91499999999999</c:v>
                </c:pt>
                <c:pt idx="11745">
                  <c:v>252.702</c:v>
                </c:pt>
                <c:pt idx="11746">
                  <c:v>254.46</c:v>
                </c:pt>
                <c:pt idx="11747">
                  <c:v>256.22500000000002</c:v>
                </c:pt>
                <c:pt idx="11748">
                  <c:v>257.971</c:v>
                </c:pt>
                <c:pt idx="11749">
                  <c:v>259.68099999999998</c:v>
                </c:pt>
                <c:pt idx="11750">
                  <c:v>261.375</c:v>
                </c:pt>
                <c:pt idx="11751">
                  <c:v>263.06200000000001</c:v>
                </c:pt>
                <c:pt idx="11752">
                  <c:v>264.70400000000001</c:v>
                </c:pt>
                <c:pt idx="11753">
                  <c:v>266.35399999999998</c:v>
                </c:pt>
                <c:pt idx="11754">
                  <c:v>267.99599999999998</c:v>
                </c:pt>
                <c:pt idx="11755">
                  <c:v>269.613</c:v>
                </c:pt>
                <c:pt idx="11756">
                  <c:v>271.21499999999997</c:v>
                </c:pt>
                <c:pt idx="11757">
                  <c:v>272.762</c:v>
                </c:pt>
                <c:pt idx="11758">
                  <c:v>274.31299999999999</c:v>
                </c:pt>
                <c:pt idx="11759">
                  <c:v>275.86099999999999</c:v>
                </c:pt>
                <c:pt idx="11760">
                  <c:v>277.39299999999997</c:v>
                </c:pt>
                <c:pt idx="11761">
                  <c:v>278.887</c:v>
                </c:pt>
                <c:pt idx="11762">
                  <c:v>280.38600000000002</c:v>
                </c:pt>
                <c:pt idx="11763">
                  <c:v>281.85399999999998</c:v>
                </c:pt>
                <c:pt idx="11764">
                  <c:v>283.28899999999999</c:v>
                </c:pt>
                <c:pt idx="11765">
                  <c:v>284.72199999999998</c:v>
                </c:pt>
                <c:pt idx="11766">
                  <c:v>286.17599999999999</c:v>
                </c:pt>
                <c:pt idx="11767">
                  <c:v>287.58499999999998</c:v>
                </c:pt>
                <c:pt idx="11768">
                  <c:v>288.98500000000001</c:v>
                </c:pt>
                <c:pt idx="11769">
                  <c:v>290.35199999999998</c:v>
                </c:pt>
                <c:pt idx="11770">
                  <c:v>291.67599999999999</c:v>
                </c:pt>
                <c:pt idx="11771">
                  <c:v>293.01100000000002</c:v>
                </c:pt>
                <c:pt idx="11772">
                  <c:v>294.33999999999997</c:v>
                </c:pt>
                <c:pt idx="11773">
                  <c:v>295.67700000000002</c:v>
                </c:pt>
                <c:pt idx="11774">
                  <c:v>296.98200000000003</c:v>
                </c:pt>
                <c:pt idx="11775">
                  <c:v>298.27100000000002</c:v>
                </c:pt>
                <c:pt idx="11776">
                  <c:v>299.55700000000002</c:v>
                </c:pt>
                <c:pt idx="11777">
                  <c:v>300.834</c:v>
                </c:pt>
                <c:pt idx="11778">
                  <c:v>302.08199999999999</c:v>
                </c:pt>
                <c:pt idx="11779">
                  <c:v>303.32900000000001</c:v>
                </c:pt>
                <c:pt idx="11780">
                  <c:v>304.58699999999999</c:v>
                </c:pt>
                <c:pt idx="11781">
                  <c:v>305.83199999999999</c:v>
                </c:pt>
                <c:pt idx="11782">
                  <c:v>307.09500000000003</c:v>
                </c:pt>
                <c:pt idx="11783">
                  <c:v>308.31299999999999</c:v>
                </c:pt>
                <c:pt idx="11784">
                  <c:v>309.52800000000002</c:v>
                </c:pt>
                <c:pt idx="11785">
                  <c:v>310.76600000000002</c:v>
                </c:pt>
                <c:pt idx="11786">
                  <c:v>312.01499999999999</c:v>
                </c:pt>
                <c:pt idx="11787">
                  <c:v>313.255</c:v>
                </c:pt>
                <c:pt idx="11788">
                  <c:v>314.488</c:v>
                </c:pt>
                <c:pt idx="11789">
                  <c:v>315.72500000000002</c:v>
                </c:pt>
                <c:pt idx="11790">
                  <c:v>316.95600000000002</c:v>
                </c:pt>
                <c:pt idx="11791">
                  <c:v>318.20299999999997</c:v>
                </c:pt>
                <c:pt idx="11792">
                  <c:v>319.447</c:v>
                </c:pt>
                <c:pt idx="11793">
                  <c:v>320.68400000000003</c:v>
                </c:pt>
                <c:pt idx="11794">
                  <c:v>321.92200000000003</c:v>
                </c:pt>
                <c:pt idx="11795">
                  <c:v>323.17399999999998</c:v>
                </c:pt>
                <c:pt idx="11796">
                  <c:v>324.42700000000002</c:v>
                </c:pt>
                <c:pt idx="11797">
                  <c:v>325.678</c:v>
                </c:pt>
                <c:pt idx="11798">
                  <c:v>326.94900000000001</c:v>
                </c:pt>
                <c:pt idx="11799">
                  <c:v>328.238</c:v>
                </c:pt>
                <c:pt idx="11800">
                  <c:v>329.51900000000001</c:v>
                </c:pt>
                <c:pt idx="11801">
                  <c:v>330.76600000000002</c:v>
                </c:pt>
                <c:pt idx="11802">
                  <c:v>332.04599999999999</c:v>
                </c:pt>
                <c:pt idx="11803">
                  <c:v>333.33100000000002</c:v>
                </c:pt>
                <c:pt idx="11804">
                  <c:v>334.62200000000001</c:v>
                </c:pt>
                <c:pt idx="11805">
                  <c:v>335.93599999999998</c:v>
                </c:pt>
                <c:pt idx="11806">
                  <c:v>337.19900000000001</c:v>
                </c:pt>
                <c:pt idx="11807">
                  <c:v>338.51100000000002</c:v>
                </c:pt>
                <c:pt idx="11808">
                  <c:v>339.8</c:v>
                </c:pt>
                <c:pt idx="11809">
                  <c:v>341.072</c:v>
                </c:pt>
                <c:pt idx="11810">
                  <c:v>342.363</c:v>
                </c:pt>
                <c:pt idx="11811">
                  <c:v>343.67</c:v>
                </c:pt>
                <c:pt idx="11812">
                  <c:v>344.95400000000001</c:v>
                </c:pt>
                <c:pt idx="11813">
                  <c:v>346.21600000000001</c:v>
                </c:pt>
                <c:pt idx="11814">
                  <c:v>347.50200000000001</c:v>
                </c:pt>
                <c:pt idx="11815">
                  <c:v>348.76400000000001</c:v>
                </c:pt>
                <c:pt idx="11816">
                  <c:v>349.99599999999998</c:v>
                </c:pt>
                <c:pt idx="11817">
                  <c:v>351.24799999999999</c:v>
                </c:pt>
                <c:pt idx="11818">
                  <c:v>352.51400000000001</c:v>
                </c:pt>
                <c:pt idx="11819">
                  <c:v>353.76100000000002</c:v>
                </c:pt>
                <c:pt idx="11820">
                  <c:v>355.02300000000002</c:v>
                </c:pt>
                <c:pt idx="11821">
                  <c:v>356.28500000000003</c:v>
                </c:pt>
                <c:pt idx="11822">
                  <c:v>357.55900000000003</c:v>
                </c:pt>
                <c:pt idx="11823">
                  <c:v>358.827</c:v>
                </c:pt>
                <c:pt idx="11824">
                  <c:v>360.12599999999998</c:v>
                </c:pt>
                <c:pt idx="11825">
                  <c:v>361.43099999999998</c:v>
                </c:pt>
                <c:pt idx="11826">
                  <c:v>362.755</c:v>
                </c:pt>
                <c:pt idx="11827">
                  <c:v>364.09199999999998</c:v>
                </c:pt>
                <c:pt idx="11828">
                  <c:v>365.428</c:v>
                </c:pt>
                <c:pt idx="11829">
                  <c:v>366.77499999999998</c:v>
                </c:pt>
                <c:pt idx="11830">
                  <c:v>368.11900000000003</c:v>
                </c:pt>
                <c:pt idx="11831">
                  <c:v>369.45499999999998</c:v>
                </c:pt>
                <c:pt idx="11832">
                  <c:v>370.80799999999999</c:v>
                </c:pt>
                <c:pt idx="11833">
                  <c:v>372.16500000000002</c:v>
                </c:pt>
                <c:pt idx="11834">
                  <c:v>373.50400000000002</c:v>
                </c:pt>
                <c:pt idx="11835">
                  <c:v>374.834</c:v>
                </c:pt>
                <c:pt idx="11836">
                  <c:v>376.14699999999999</c:v>
                </c:pt>
                <c:pt idx="11837">
                  <c:v>377.49799999999999</c:v>
                </c:pt>
                <c:pt idx="11838">
                  <c:v>378.803</c:v>
                </c:pt>
                <c:pt idx="11839">
                  <c:v>380.04199999999997</c:v>
                </c:pt>
                <c:pt idx="11840">
                  <c:v>381.31700000000001</c:v>
                </c:pt>
                <c:pt idx="11841">
                  <c:v>382.56299999999999</c:v>
                </c:pt>
                <c:pt idx="11842">
                  <c:v>383.77300000000002</c:v>
                </c:pt>
                <c:pt idx="11843">
                  <c:v>385.04</c:v>
                </c:pt>
                <c:pt idx="11844">
                  <c:v>386.25599999999997</c:v>
                </c:pt>
                <c:pt idx="11845">
                  <c:v>387.47699999999998</c:v>
                </c:pt>
                <c:pt idx="11846">
                  <c:v>388.71699999999998</c:v>
                </c:pt>
                <c:pt idx="11847">
                  <c:v>389.94200000000001</c:v>
                </c:pt>
                <c:pt idx="11848">
                  <c:v>391.15</c:v>
                </c:pt>
                <c:pt idx="11849">
                  <c:v>392.38099999999997</c:v>
                </c:pt>
                <c:pt idx="11850">
                  <c:v>393.589</c:v>
                </c:pt>
                <c:pt idx="11851">
                  <c:v>394.8</c:v>
                </c:pt>
                <c:pt idx="11852">
                  <c:v>396.01799999999997</c:v>
                </c:pt>
                <c:pt idx="11853">
                  <c:v>397.19400000000002</c:v>
                </c:pt>
                <c:pt idx="11854">
                  <c:v>398.37900000000002</c:v>
                </c:pt>
                <c:pt idx="11855">
                  <c:v>399.54500000000002</c:v>
                </c:pt>
                <c:pt idx="11856">
                  <c:v>400.721</c:v>
                </c:pt>
                <c:pt idx="11857">
                  <c:v>401.91800000000001</c:v>
                </c:pt>
                <c:pt idx="11858">
                  <c:v>403.09399999999999</c:v>
                </c:pt>
                <c:pt idx="11859">
                  <c:v>404.26600000000002</c:v>
                </c:pt>
                <c:pt idx="11860">
                  <c:v>405.44099999999997</c:v>
                </c:pt>
                <c:pt idx="11861">
                  <c:v>406.62200000000001</c:v>
                </c:pt>
                <c:pt idx="11862">
                  <c:v>407.79</c:v>
                </c:pt>
                <c:pt idx="11863">
                  <c:v>408.98399999999998</c:v>
                </c:pt>
                <c:pt idx="11864">
                  <c:v>410.178</c:v>
                </c:pt>
                <c:pt idx="11865">
                  <c:v>411.38799999999998</c:v>
                </c:pt>
                <c:pt idx="11866">
                  <c:v>412.60399999999998</c:v>
                </c:pt>
                <c:pt idx="11867">
                  <c:v>413.815</c:v>
                </c:pt>
                <c:pt idx="11868">
                  <c:v>415.04500000000002</c:v>
                </c:pt>
                <c:pt idx="11869">
                  <c:v>416.28300000000002</c:v>
                </c:pt>
                <c:pt idx="11870">
                  <c:v>417.51900000000001</c:v>
                </c:pt>
                <c:pt idx="11871">
                  <c:v>418.733</c:v>
                </c:pt>
                <c:pt idx="11872">
                  <c:v>419.97199999999998</c:v>
                </c:pt>
                <c:pt idx="11873">
                  <c:v>421.19900000000001</c:v>
                </c:pt>
                <c:pt idx="11874">
                  <c:v>422.43700000000001</c:v>
                </c:pt>
                <c:pt idx="11875">
                  <c:v>423.67</c:v>
                </c:pt>
                <c:pt idx="11876">
                  <c:v>424.90199999999999</c:v>
                </c:pt>
                <c:pt idx="11877">
                  <c:v>426.15</c:v>
                </c:pt>
                <c:pt idx="11878">
                  <c:v>427.36200000000002</c:v>
                </c:pt>
                <c:pt idx="11879">
                  <c:v>428.57900000000001</c:v>
                </c:pt>
                <c:pt idx="11880">
                  <c:v>429.81</c:v>
                </c:pt>
                <c:pt idx="11881">
                  <c:v>431.024</c:v>
                </c:pt>
                <c:pt idx="11882">
                  <c:v>432.24</c:v>
                </c:pt>
                <c:pt idx="11883">
                  <c:v>433.44</c:v>
                </c:pt>
                <c:pt idx="11884">
                  <c:v>434.63499999999999</c:v>
                </c:pt>
                <c:pt idx="11885">
                  <c:v>435.83600000000001</c:v>
                </c:pt>
                <c:pt idx="11886">
                  <c:v>437.01600000000002</c:v>
                </c:pt>
                <c:pt idx="11887">
                  <c:v>438.18700000000001</c:v>
                </c:pt>
                <c:pt idx="11888">
                  <c:v>439.39</c:v>
                </c:pt>
                <c:pt idx="11889">
                  <c:v>440.60300000000001</c:v>
                </c:pt>
                <c:pt idx="11890">
                  <c:v>441.791</c:v>
                </c:pt>
                <c:pt idx="11891">
                  <c:v>442.98099999999999</c:v>
                </c:pt>
                <c:pt idx="11892">
                  <c:v>444.178</c:v>
                </c:pt>
                <c:pt idx="11893">
                  <c:v>445.36599999999999</c:v>
                </c:pt>
                <c:pt idx="11894">
                  <c:v>446.56599999999997</c:v>
                </c:pt>
                <c:pt idx="11895">
                  <c:v>447.74099999999999</c:v>
                </c:pt>
                <c:pt idx="11896">
                  <c:v>448.93400000000003</c:v>
                </c:pt>
                <c:pt idx="11897">
                  <c:v>450.108</c:v>
                </c:pt>
                <c:pt idx="11898">
                  <c:v>451.29700000000003</c:v>
                </c:pt>
                <c:pt idx="11899">
                  <c:v>452.43900000000002</c:v>
                </c:pt>
                <c:pt idx="11900">
                  <c:v>453.56700000000001</c:v>
                </c:pt>
                <c:pt idx="11901">
                  <c:v>454.69299999999998</c:v>
                </c:pt>
                <c:pt idx="11902">
                  <c:v>455.79399999999998</c:v>
                </c:pt>
                <c:pt idx="11903">
                  <c:v>456.91699999999997</c:v>
                </c:pt>
                <c:pt idx="11904">
                  <c:v>458.00900000000001</c:v>
                </c:pt>
                <c:pt idx="11905">
                  <c:v>459.12700000000001</c:v>
                </c:pt>
                <c:pt idx="11906">
                  <c:v>460.23399999999998</c:v>
                </c:pt>
                <c:pt idx="11907">
                  <c:v>461.33100000000002</c:v>
                </c:pt>
                <c:pt idx="11908">
                  <c:v>462.44</c:v>
                </c:pt>
                <c:pt idx="11909">
                  <c:v>463.53800000000001</c:v>
                </c:pt>
                <c:pt idx="11910">
                  <c:v>464.61599999999999</c:v>
                </c:pt>
                <c:pt idx="11911">
                  <c:v>465.71100000000001</c:v>
                </c:pt>
                <c:pt idx="11912">
                  <c:v>466.80799999999999</c:v>
                </c:pt>
                <c:pt idx="11913">
                  <c:v>467.89499999999998</c:v>
                </c:pt>
                <c:pt idx="11914">
                  <c:v>469.00599999999997</c:v>
                </c:pt>
                <c:pt idx="11915">
                  <c:v>470.11399999999998</c:v>
                </c:pt>
                <c:pt idx="11916">
                  <c:v>471.17399999999998</c:v>
                </c:pt>
                <c:pt idx="11917">
                  <c:v>472.24400000000003</c:v>
                </c:pt>
                <c:pt idx="11918">
                  <c:v>473.31700000000001</c:v>
                </c:pt>
                <c:pt idx="11919">
                  <c:v>474.37099999999998</c:v>
                </c:pt>
                <c:pt idx="11920">
                  <c:v>475.43700000000001</c:v>
                </c:pt>
                <c:pt idx="11921">
                  <c:v>476.47699999999998</c:v>
                </c:pt>
                <c:pt idx="11922">
                  <c:v>477.5</c:v>
                </c:pt>
                <c:pt idx="11923">
                  <c:v>478.54399999999998</c:v>
                </c:pt>
                <c:pt idx="11924">
                  <c:v>479.601</c:v>
                </c:pt>
                <c:pt idx="11925">
                  <c:v>480.62799999999999</c:v>
                </c:pt>
                <c:pt idx="11926">
                  <c:v>481.66500000000002</c:v>
                </c:pt>
                <c:pt idx="11927">
                  <c:v>482.726</c:v>
                </c:pt>
                <c:pt idx="11928">
                  <c:v>483.74400000000003</c:v>
                </c:pt>
                <c:pt idx="11929">
                  <c:v>484.72800000000001</c:v>
                </c:pt>
                <c:pt idx="11930">
                  <c:v>485.72899999999998</c:v>
                </c:pt>
                <c:pt idx="11931">
                  <c:v>486.70499999999998</c:v>
                </c:pt>
                <c:pt idx="11932">
                  <c:v>487.67399999999998</c:v>
                </c:pt>
                <c:pt idx="11933">
                  <c:v>488.66300000000001</c:v>
                </c:pt>
                <c:pt idx="11934">
                  <c:v>489.62200000000001</c:v>
                </c:pt>
                <c:pt idx="11935">
                  <c:v>490.62400000000002</c:v>
                </c:pt>
                <c:pt idx="11936">
                  <c:v>491.58</c:v>
                </c:pt>
                <c:pt idx="11937">
                  <c:v>492.55200000000002</c:v>
                </c:pt>
                <c:pt idx="11938">
                  <c:v>493.52800000000002</c:v>
                </c:pt>
                <c:pt idx="11939">
                  <c:v>494.48200000000003</c:v>
                </c:pt>
                <c:pt idx="11940">
                  <c:v>495.42399999999998</c:v>
                </c:pt>
                <c:pt idx="11941">
                  <c:v>496.34100000000001</c:v>
                </c:pt>
                <c:pt idx="11942">
                  <c:v>497.25</c:v>
                </c:pt>
                <c:pt idx="11943">
                  <c:v>498.178</c:v>
                </c:pt>
                <c:pt idx="11944">
                  <c:v>499.08800000000002</c:v>
                </c:pt>
                <c:pt idx="11945">
                  <c:v>499.99900000000002</c:v>
                </c:pt>
                <c:pt idx="11946">
                  <c:v>500.92399999999998</c:v>
                </c:pt>
                <c:pt idx="11947">
                  <c:v>501.82299999999998</c:v>
                </c:pt>
                <c:pt idx="11948">
                  <c:v>502.71199999999999</c:v>
                </c:pt>
                <c:pt idx="11949">
                  <c:v>503.59300000000002</c:v>
                </c:pt>
                <c:pt idx="11950">
                  <c:v>504.47500000000002</c:v>
                </c:pt>
                <c:pt idx="11951">
                  <c:v>505.33699999999999</c:v>
                </c:pt>
                <c:pt idx="11952">
                  <c:v>506.19600000000003</c:v>
                </c:pt>
                <c:pt idx="11953">
                  <c:v>507.02199999999999</c:v>
                </c:pt>
                <c:pt idx="11954">
                  <c:v>507.86599999999999</c:v>
                </c:pt>
                <c:pt idx="11955">
                  <c:v>508.69400000000002</c:v>
                </c:pt>
                <c:pt idx="11956">
                  <c:v>509.50599999999997</c:v>
                </c:pt>
                <c:pt idx="11957">
                  <c:v>510.32400000000001</c:v>
                </c:pt>
                <c:pt idx="11958">
                  <c:v>511.12200000000001</c:v>
                </c:pt>
                <c:pt idx="11959">
                  <c:v>511.92099999999999</c:v>
                </c:pt>
                <c:pt idx="11960">
                  <c:v>512.673</c:v>
                </c:pt>
                <c:pt idx="11961">
                  <c:v>513.44299999999998</c:v>
                </c:pt>
                <c:pt idx="11962">
                  <c:v>514.21400000000006</c:v>
                </c:pt>
                <c:pt idx="11963">
                  <c:v>514.96699999999998</c:v>
                </c:pt>
                <c:pt idx="11964">
                  <c:v>515.73</c:v>
                </c:pt>
                <c:pt idx="11965">
                  <c:v>516.48699999999997</c:v>
                </c:pt>
                <c:pt idx="11966">
                  <c:v>517.23900000000003</c:v>
                </c:pt>
                <c:pt idx="11967">
                  <c:v>517.98800000000006</c:v>
                </c:pt>
                <c:pt idx="11968">
                  <c:v>518.68899999999996</c:v>
                </c:pt>
                <c:pt idx="11969">
                  <c:v>519.39300000000003</c:v>
                </c:pt>
                <c:pt idx="11970">
                  <c:v>520.11300000000006</c:v>
                </c:pt>
                <c:pt idx="11971">
                  <c:v>520.85299999999995</c:v>
                </c:pt>
                <c:pt idx="11972">
                  <c:v>521.57399999999996</c:v>
                </c:pt>
                <c:pt idx="11973">
                  <c:v>522.27</c:v>
                </c:pt>
                <c:pt idx="11974">
                  <c:v>522.96600000000001</c:v>
                </c:pt>
                <c:pt idx="11975">
                  <c:v>523.69500000000005</c:v>
                </c:pt>
                <c:pt idx="11976">
                  <c:v>524.40300000000002</c:v>
                </c:pt>
                <c:pt idx="11977">
                  <c:v>525.08699999999999</c:v>
                </c:pt>
                <c:pt idx="11978">
                  <c:v>525.78800000000001</c:v>
                </c:pt>
                <c:pt idx="11979">
                  <c:v>526.46699999999998</c:v>
                </c:pt>
                <c:pt idx="11980">
                  <c:v>527.18700000000001</c:v>
                </c:pt>
                <c:pt idx="11981">
                  <c:v>527.86300000000006</c:v>
                </c:pt>
                <c:pt idx="11982">
                  <c:v>528.52800000000002</c:v>
                </c:pt>
                <c:pt idx="11983">
                  <c:v>529.19799999999998</c:v>
                </c:pt>
                <c:pt idx="11984">
                  <c:v>529.87099999999998</c:v>
                </c:pt>
                <c:pt idx="11985">
                  <c:v>530.53300000000002</c:v>
                </c:pt>
                <c:pt idx="11986">
                  <c:v>531.21600000000001</c:v>
                </c:pt>
                <c:pt idx="11987">
                  <c:v>531.89</c:v>
                </c:pt>
                <c:pt idx="11988">
                  <c:v>532.54600000000005</c:v>
                </c:pt>
                <c:pt idx="11989">
                  <c:v>533.18600000000004</c:v>
                </c:pt>
                <c:pt idx="11990">
                  <c:v>533.80999999999995</c:v>
                </c:pt>
                <c:pt idx="11991">
                  <c:v>534.447</c:v>
                </c:pt>
                <c:pt idx="11992">
                  <c:v>535.06899999999996</c:v>
                </c:pt>
                <c:pt idx="11993">
                  <c:v>535.70100000000002</c:v>
                </c:pt>
                <c:pt idx="11994">
                  <c:v>536.33699999999999</c:v>
                </c:pt>
                <c:pt idx="11995">
                  <c:v>536.95100000000002</c:v>
                </c:pt>
                <c:pt idx="11996">
                  <c:v>537.572</c:v>
                </c:pt>
                <c:pt idx="11997">
                  <c:v>538.19100000000003</c:v>
                </c:pt>
                <c:pt idx="11998">
                  <c:v>538.78</c:v>
                </c:pt>
                <c:pt idx="11999">
                  <c:v>539.37699999999995</c:v>
                </c:pt>
                <c:pt idx="12000">
                  <c:v>539.98599999999999</c:v>
                </c:pt>
                <c:pt idx="12001">
                  <c:v>540.61</c:v>
                </c:pt>
                <c:pt idx="12002">
                  <c:v>541.25400000000002</c:v>
                </c:pt>
                <c:pt idx="12003">
                  <c:v>541.89800000000002</c:v>
                </c:pt>
                <c:pt idx="12004">
                  <c:v>542.5</c:v>
                </c:pt>
                <c:pt idx="12005">
                  <c:v>543.11900000000003</c:v>
                </c:pt>
                <c:pt idx="12006">
                  <c:v>543.69000000000005</c:v>
                </c:pt>
                <c:pt idx="12007">
                  <c:v>544.25199999999995</c:v>
                </c:pt>
                <c:pt idx="12008">
                  <c:v>544.81399999999996</c:v>
                </c:pt>
                <c:pt idx="12009">
                  <c:v>545.39800000000002</c:v>
                </c:pt>
                <c:pt idx="12010">
                  <c:v>545.92100000000005</c:v>
                </c:pt>
                <c:pt idx="12011">
                  <c:v>546.43499999999995</c:v>
                </c:pt>
                <c:pt idx="12012">
                  <c:v>546.96600000000001</c:v>
                </c:pt>
                <c:pt idx="12013">
                  <c:v>547.45899999999995</c:v>
                </c:pt>
                <c:pt idx="12014">
                  <c:v>547.95799999999997</c:v>
                </c:pt>
                <c:pt idx="12015">
                  <c:v>548.44399999999996</c:v>
                </c:pt>
                <c:pt idx="12016">
                  <c:v>548.91999999999996</c:v>
                </c:pt>
                <c:pt idx="12017">
                  <c:v>549.399</c:v>
                </c:pt>
                <c:pt idx="12018">
                  <c:v>549.851</c:v>
                </c:pt>
                <c:pt idx="12019">
                  <c:v>550.28</c:v>
                </c:pt>
                <c:pt idx="12020">
                  <c:v>550.70100000000002</c:v>
                </c:pt>
                <c:pt idx="12021">
                  <c:v>551.10799999999995</c:v>
                </c:pt>
                <c:pt idx="12022">
                  <c:v>551.48400000000004</c:v>
                </c:pt>
                <c:pt idx="12023">
                  <c:v>551.87900000000002</c:v>
                </c:pt>
                <c:pt idx="12024">
                  <c:v>552.24099999999999</c:v>
                </c:pt>
                <c:pt idx="12025">
                  <c:v>552.60199999999998</c:v>
                </c:pt>
                <c:pt idx="12026">
                  <c:v>552.93399999999997</c:v>
                </c:pt>
                <c:pt idx="12027">
                  <c:v>553.25300000000004</c:v>
                </c:pt>
                <c:pt idx="12028">
                  <c:v>553.51700000000005</c:v>
                </c:pt>
                <c:pt idx="12029">
                  <c:v>553.80100000000004</c:v>
                </c:pt>
                <c:pt idx="12030">
                  <c:v>554.05399999999997</c:v>
                </c:pt>
                <c:pt idx="12031">
                  <c:v>554.29200000000003</c:v>
                </c:pt>
                <c:pt idx="12032">
                  <c:v>554.49599999999998</c:v>
                </c:pt>
                <c:pt idx="12033">
                  <c:v>554.67499999999995</c:v>
                </c:pt>
                <c:pt idx="12034">
                  <c:v>554.86099999999999</c:v>
                </c:pt>
                <c:pt idx="12035">
                  <c:v>555.00400000000002</c:v>
                </c:pt>
                <c:pt idx="12036">
                  <c:v>555.13199999999995</c:v>
                </c:pt>
                <c:pt idx="12037">
                  <c:v>555.26900000000001</c:v>
                </c:pt>
                <c:pt idx="12038">
                  <c:v>555.36300000000006</c:v>
                </c:pt>
                <c:pt idx="12039">
                  <c:v>555.46100000000001</c:v>
                </c:pt>
                <c:pt idx="12040">
                  <c:v>555.53899999999999</c:v>
                </c:pt>
                <c:pt idx="12041">
                  <c:v>555.58699999999999</c:v>
                </c:pt>
                <c:pt idx="12042">
                  <c:v>555.64499999999998</c:v>
                </c:pt>
                <c:pt idx="12043">
                  <c:v>555.67999999999995</c:v>
                </c:pt>
                <c:pt idx="12044">
                  <c:v>555.68899999999996</c:v>
                </c:pt>
                <c:pt idx="12045">
                  <c:v>555.68100000000004</c:v>
                </c:pt>
                <c:pt idx="12046">
                  <c:v>555.67100000000005</c:v>
                </c:pt>
                <c:pt idx="12047">
                  <c:v>555.63699999999994</c:v>
                </c:pt>
                <c:pt idx="12048">
                  <c:v>555.61599999999999</c:v>
                </c:pt>
                <c:pt idx="12049">
                  <c:v>555.572</c:v>
                </c:pt>
                <c:pt idx="12050">
                  <c:v>555.53599999999994</c:v>
                </c:pt>
                <c:pt idx="12051">
                  <c:v>555.50400000000002</c:v>
                </c:pt>
                <c:pt idx="12052">
                  <c:v>555.47199999999998</c:v>
                </c:pt>
                <c:pt idx="12053">
                  <c:v>555.46199999999999</c:v>
                </c:pt>
                <c:pt idx="12054">
                  <c:v>555.47</c:v>
                </c:pt>
                <c:pt idx="12055">
                  <c:v>555.47199999999998</c:v>
                </c:pt>
                <c:pt idx="12056">
                  <c:v>555.46199999999999</c:v>
                </c:pt>
                <c:pt idx="12057">
                  <c:v>555.45699999999999</c:v>
                </c:pt>
                <c:pt idx="12058">
                  <c:v>555.43899999999996</c:v>
                </c:pt>
                <c:pt idx="12059">
                  <c:v>555.44000000000005</c:v>
                </c:pt>
                <c:pt idx="12060">
                  <c:v>555.40800000000002</c:v>
                </c:pt>
                <c:pt idx="12061">
                  <c:v>555.38400000000001</c:v>
                </c:pt>
                <c:pt idx="12062">
                  <c:v>555.33100000000002</c:v>
                </c:pt>
                <c:pt idx="12063">
                  <c:v>555.26199999999994</c:v>
                </c:pt>
                <c:pt idx="12064">
                  <c:v>555.17600000000004</c:v>
                </c:pt>
                <c:pt idx="12065">
                  <c:v>555.10199999999998</c:v>
                </c:pt>
                <c:pt idx="12066">
                  <c:v>554.99800000000005</c:v>
                </c:pt>
                <c:pt idx="12067">
                  <c:v>554.87199999999996</c:v>
                </c:pt>
                <c:pt idx="12068">
                  <c:v>554.76400000000001</c:v>
                </c:pt>
                <c:pt idx="12069">
                  <c:v>554.62900000000002</c:v>
                </c:pt>
                <c:pt idx="12070">
                  <c:v>554.43600000000004</c:v>
                </c:pt>
                <c:pt idx="12071">
                  <c:v>554.27499999999998</c:v>
                </c:pt>
                <c:pt idx="12072">
                  <c:v>554.03300000000002</c:v>
                </c:pt>
                <c:pt idx="12073">
                  <c:v>553.79899999999998</c:v>
                </c:pt>
                <c:pt idx="12074">
                  <c:v>553.55799999999999</c:v>
                </c:pt>
                <c:pt idx="12075">
                  <c:v>553.26199999999994</c:v>
                </c:pt>
                <c:pt idx="12076">
                  <c:v>552.96500000000003</c:v>
                </c:pt>
                <c:pt idx="12077">
                  <c:v>552.66700000000003</c:v>
                </c:pt>
                <c:pt idx="12078">
                  <c:v>552.28899999999999</c:v>
                </c:pt>
                <c:pt idx="12079">
                  <c:v>551.98800000000006</c:v>
                </c:pt>
                <c:pt idx="12080">
                  <c:v>551.66899999999998</c:v>
                </c:pt>
                <c:pt idx="12081">
                  <c:v>551.29700000000003</c:v>
                </c:pt>
                <c:pt idx="12082">
                  <c:v>550.95899999999995</c:v>
                </c:pt>
                <c:pt idx="12083">
                  <c:v>550.6</c:v>
                </c:pt>
                <c:pt idx="12084">
                  <c:v>550.22500000000002</c:v>
                </c:pt>
                <c:pt idx="12085">
                  <c:v>549.85699999999997</c:v>
                </c:pt>
                <c:pt idx="12086">
                  <c:v>549.48299999999995</c:v>
                </c:pt>
                <c:pt idx="12087">
                  <c:v>549.07299999999998</c:v>
                </c:pt>
                <c:pt idx="12088">
                  <c:v>548.67100000000005</c:v>
                </c:pt>
                <c:pt idx="12089">
                  <c:v>548.27599999999995</c:v>
                </c:pt>
                <c:pt idx="12090">
                  <c:v>547.84199999999998</c:v>
                </c:pt>
                <c:pt idx="12091">
                  <c:v>547.404</c:v>
                </c:pt>
                <c:pt idx="12092">
                  <c:v>546.95600000000002</c:v>
                </c:pt>
                <c:pt idx="12093">
                  <c:v>546.55600000000004</c:v>
                </c:pt>
                <c:pt idx="12094">
                  <c:v>546.08100000000002</c:v>
                </c:pt>
                <c:pt idx="12095">
                  <c:v>545.59</c:v>
                </c:pt>
                <c:pt idx="12096">
                  <c:v>545.09100000000001</c:v>
                </c:pt>
                <c:pt idx="12097">
                  <c:v>544.58699999999999</c:v>
                </c:pt>
                <c:pt idx="12098">
                  <c:v>544.07500000000005</c:v>
                </c:pt>
                <c:pt idx="12099">
                  <c:v>543.54600000000005</c:v>
                </c:pt>
                <c:pt idx="12100">
                  <c:v>543.02599999999995</c:v>
                </c:pt>
                <c:pt idx="12101">
                  <c:v>542.50599999999997</c:v>
                </c:pt>
                <c:pt idx="12102">
                  <c:v>541.99099999999999</c:v>
                </c:pt>
                <c:pt idx="12103">
                  <c:v>541.47199999999998</c:v>
                </c:pt>
                <c:pt idx="12104">
                  <c:v>540.96699999999998</c:v>
                </c:pt>
                <c:pt idx="12105">
                  <c:v>540.49199999999996</c:v>
                </c:pt>
                <c:pt idx="12106">
                  <c:v>540.01199999999994</c:v>
                </c:pt>
                <c:pt idx="12107">
                  <c:v>539.524</c:v>
                </c:pt>
                <c:pt idx="12108">
                  <c:v>539.06100000000004</c:v>
                </c:pt>
                <c:pt idx="12109">
                  <c:v>538.62699999999995</c:v>
                </c:pt>
                <c:pt idx="12110">
                  <c:v>538.18200000000002</c:v>
                </c:pt>
                <c:pt idx="12111">
                  <c:v>537.73099999999999</c:v>
                </c:pt>
                <c:pt idx="12112">
                  <c:v>537.28</c:v>
                </c:pt>
                <c:pt idx="12113">
                  <c:v>536.82899999999995</c:v>
                </c:pt>
                <c:pt idx="12114">
                  <c:v>536.38</c:v>
                </c:pt>
                <c:pt idx="12115">
                  <c:v>535.923</c:v>
                </c:pt>
                <c:pt idx="12116">
                  <c:v>535.49800000000005</c:v>
                </c:pt>
                <c:pt idx="12117">
                  <c:v>535.05899999999997</c:v>
                </c:pt>
                <c:pt idx="12118">
                  <c:v>534.60199999999998</c:v>
                </c:pt>
                <c:pt idx="12119">
                  <c:v>534.12800000000004</c:v>
                </c:pt>
                <c:pt idx="12120">
                  <c:v>533.64599999999996</c:v>
                </c:pt>
                <c:pt idx="12121">
                  <c:v>533.17600000000004</c:v>
                </c:pt>
                <c:pt idx="12122">
                  <c:v>532.67600000000004</c:v>
                </c:pt>
                <c:pt idx="12123">
                  <c:v>532.18600000000004</c:v>
                </c:pt>
                <c:pt idx="12124">
                  <c:v>531.71600000000001</c:v>
                </c:pt>
                <c:pt idx="12125">
                  <c:v>531.23500000000001</c:v>
                </c:pt>
                <c:pt idx="12126">
                  <c:v>530.70100000000002</c:v>
                </c:pt>
                <c:pt idx="12127">
                  <c:v>530.18100000000004</c:v>
                </c:pt>
                <c:pt idx="12128">
                  <c:v>529.65200000000004</c:v>
                </c:pt>
                <c:pt idx="12129">
                  <c:v>529.11800000000005</c:v>
                </c:pt>
                <c:pt idx="12130">
                  <c:v>528.58900000000006</c:v>
                </c:pt>
                <c:pt idx="12131">
                  <c:v>528.072</c:v>
                </c:pt>
                <c:pt idx="12132">
                  <c:v>527.57899999999995</c:v>
                </c:pt>
                <c:pt idx="12133">
                  <c:v>527.04100000000005</c:v>
                </c:pt>
                <c:pt idx="12134">
                  <c:v>526.51</c:v>
                </c:pt>
                <c:pt idx="12135">
                  <c:v>525.96600000000001</c:v>
                </c:pt>
                <c:pt idx="12136">
                  <c:v>525.43899999999996</c:v>
                </c:pt>
                <c:pt idx="12137">
                  <c:v>524.88099999999997</c:v>
                </c:pt>
                <c:pt idx="12138">
                  <c:v>524.346</c:v>
                </c:pt>
                <c:pt idx="12139">
                  <c:v>524.28899999999999</c:v>
                </c:pt>
              </c:numCache>
            </c:numRef>
          </c:yVal>
          <c:smooth val="0"/>
          <c:extLst>
            <c:ext xmlns:c16="http://schemas.microsoft.com/office/drawing/2014/chart" uri="{C3380CC4-5D6E-409C-BE32-E72D297353CC}">
              <c16:uniqueId val="{00000000-AC1B-4029-B549-F1404C6A6477}"/>
            </c:ext>
          </c:extLst>
        </c:ser>
        <c:dLbls>
          <c:showLegendKey val="0"/>
          <c:showVal val="0"/>
          <c:showCatName val="0"/>
          <c:showSerName val="0"/>
          <c:showPercent val="0"/>
          <c:showBubbleSize val="0"/>
        </c:dLbls>
        <c:axId val="158670208"/>
        <c:axId val="124392576"/>
      </c:scatterChart>
      <c:valAx>
        <c:axId val="158670208"/>
        <c:scaling>
          <c:orientation val="minMax"/>
          <c:max val="-1.5"/>
          <c:min val="-2.1"/>
        </c:scaling>
        <c:delete val="1"/>
        <c:axPos val="b"/>
        <c:numFmt formatCode="General" sourceLinked="0"/>
        <c:majorTickMark val="in"/>
        <c:minorTickMark val="in"/>
        <c:tickLblPos val="nextTo"/>
        <c:crossAx val="124392576"/>
        <c:crossesAt val="-1000"/>
        <c:crossBetween val="midCat"/>
      </c:valAx>
      <c:valAx>
        <c:axId val="124392576"/>
        <c:scaling>
          <c:orientation val="minMax"/>
          <c:max val="0"/>
          <c:min val="-1000"/>
        </c:scaling>
        <c:delete val="1"/>
        <c:axPos val="l"/>
        <c:numFmt formatCode="General" sourceLinked="1"/>
        <c:majorTickMark val="none"/>
        <c:minorTickMark val="none"/>
        <c:tickLblPos val="none"/>
        <c:crossAx val="158670208"/>
        <c:crossesAt val="-1000"/>
        <c:crossBetween val="midCat"/>
        <c:majorUnit val="200"/>
      </c:valAx>
      <c:spPr>
        <a:noFill/>
        <a:ln w="25400">
          <a:noFill/>
        </a:ln>
      </c:spPr>
    </c:plotArea>
    <c:plotVisOnly val="1"/>
    <c:dispBlanksAs val="gap"/>
    <c:showDLblsOverMax val="0"/>
  </c:chart>
  <c:spPr>
    <a:noFill/>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9333</cdr:x>
      <cdr:y>0.04306</cdr:y>
    </cdr:from>
    <cdr:to>
      <cdr:x>0.85833</cdr:x>
      <cdr:y>0.37639</cdr:y>
    </cdr:to>
    <cdr:sp macro="" textlink="">
      <cdr:nvSpPr>
        <cdr:cNvPr id="2" name="TextBox 1"/>
        <cdr:cNvSpPr txBox="1"/>
      </cdr:nvSpPr>
      <cdr:spPr>
        <a:xfrm xmlns:a="http://schemas.openxmlformats.org/drawingml/2006/main">
          <a:off x="3627120" y="118110"/>
          <a:ext cx="29718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a:t>1</a:t>
          </a:r>
        </a:p>
        <a:p xmlns:a="http://schemas.openxmlformats.org/drawingml/2006/main">
          <a:endParaRPr lang="en-US" sz="1000"/>
        </a:p>
        <a:p xmlns:a="http://schemas.openxmlformats.org/drawingml/2006/main">
          <a:endParaRPr lang="en-US" sz="1000"/>
        </a:p>
        <a:p xmlns:a="http://schemas.openxmlformats.org/drawingml/2006/main">
          <a:r>
            <a:rPr lang="en-US" sz="1000"/>
            <a:t>2</a:t>
          </a:r>
        </a:p>
        <a:p xmlns:a="http://schemas.openxmlformats.org/drawingml/2006/main">
          <a:r>
            <a:rPr lang="en-US" sz="1000"/>
            <a:t>3</a:t>
          </a:r>
        </a:p>
        <a:p xmlns:a="http://schemas.openxmlformats.org/drawingml/2006/main">
          <a:endParaRPr lang="en-US" sz="1000"/>
        </a:p>
      </cdr:txBody>
    </cdr:sp>
  </cdr:relSizeAnchor>
</c:userShapes>
</file>

<file path=word/drawings/drawing2.xml><?xml version="1.0" encoding="utf-8"?>
<c:userShapes xmlns:c="http://schemas.openxmlformats.org/drawingml/2006/chart">
  <cdr:relSizeAnchor xmlns:cdr="http://schemas.openxmlformats.org/drawingml/2006/chartDrawing">
    <cdr:from>
      <cdr:x>0.80066</cdr:x>
      <cdr:y>0.46224</cdr:y>
    </cdr:from>
    <cdr:to>
      <cdr:x>0.97384</cdr:x>
      <cdr:y>0.75955</cdr:y>
    </cdr:to>
    <cdr:sp macro="" textlink="">
      <cdr:nvSpPr>
        <cdr:cNvPr id="2" name="Casella di testo 1"/>
        <cdr:cNvSpPr txBox="1"/>
      </cdr:nvSpPr>
      <cdr:spPr>
        <a:xfrm xmlns:a="http://schemas.openxmlformats.org/drawingml/2006/main">
          <a:off x="4004310" y="1352550"/>
          <a:ext cx="866140" cy="86995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GB" sz="1100" b="1">
              <a:solidFill>
                <a:srgbClr val="FF0000"/>
              </a:solidFill>
            </a:rPr>
            <a:t>Blank</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GB" sz="1100" b="1">
              <a:solidFill>
                <a:srgbClr val="0070C0"/>
              </a:solidFill>
            </a:rPr>
            <a:t>ABDMA</a:t>
          </a:r>
        </a:p>
        <a:p xmlns:a="http://schemas.openxmlformats.org/drawingml/2006/main">
          <a:r>
            <a:rPr lang="en-GB" sz="1100" b="1">
              <a:solidFill>
                <a:sysClr val="windowText" lastClr="000000"/>
              </a:solidFill>
            </a:rPr>
            <a:t>VBTMA</a:t>
          </a: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116</TotalTime>
  <Pages>15</Pages>
  <Words>6687</Words>
  <Characters>36784</Characters>
  <Application>Microsoft Office Word</Application>
  <DocSecurity>0</DocSecurity>
  <Lines>306</Lines>
  <Paragraphs>86</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KNAUTH Philippe</cp:lastModifiedBy>
  <cp:revision>12</cp:revision>
  <dcterms:created xsi:type="dcterms:W3CDTF">2018-11-17T17:13:00Z</dcterms:created>
  <dcterms:modified xsi:type="dcterms:W3CDTF">2018-11-23T17:54:00Z</dcterms:modified>
</cp:coreProperties>
</file>